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E0ED7B1" w14:textId="005241E5" w:rsidR="00AA636C" w:rsidRPr="00472D1C" w:rsidRDefault="00AA636C" w:rsidP="003C648C">
      <w:pPr>
        <w:pStyle w:val="Body"/>
        <w:spacing w:before="240" w:after="240" w:line="240" w:lineRule="auto"/>
        <w:jc w:val="center"/>
        <w:rPr>
          <w:b/>
          <w:bCs/>
          <w:sz w:val="40"/>
          <w:szCs w:val="40"/>
        </w:rPr>
      </w:pPr>
      <w:r w:rsidRPr="00472D1C">
        <w:rPr>
          <w:b/>
          <w:bCs/>
          <w:sz w:val="40"/>
          <w:szCs w:val="40"/>
        </w:rPr>
        <w:t>NATIONAL INSTITUTE FOR HEALTH AND CARE EXCELLENCE</w:t>
      </w:r>
    </w:p>
    <w:p w14:paraId="7A75851A" w14:textId="77777777" w:rsidR="00AA636C" w:rsidRPr="00472D1C" w:rsidRDefault="00AA636C" w:rsidP="00077947">
      <w:pPr>
        <w:pStyle w:val="Body"/>
        <w:spacing w:before="240" w:after="240" w:line="240" w:lineRule="auto"/>
        <w:jc w:val="center"/>
        <w:rPr>
          <w:sz w:val="24"/>
          <w:szCs w:val="24"/>
        </w:rPr>
      </w:pPr>
    </w:p>
    <w:p w14:paraId="0980348E" w14:textId="77777777" w:rsidR="00AA636C" w:rsidRPr="00472D1C" w:rsidRDefault="00AA636C" w:rsidP="00077947">
      <w:pPr>
        <w:pStyle w:val="Body"/>
        <w:spacing w:before="240" w:after="240" w:line="240" w:lineRule="auto"/>
        <w:jc w:val="center"/>
        <w:rPr>
          <w:sz w:val="24"/>
          <w:szCs w:val="24"/>
        </w:rPr>
      </w:pPr>
    </w:p>
    <w:p w14:paraId="166CD3AD" w14:textId="56462B92" w:rsidR="00AA636C" w:rsidRPr="00472D1C" w:rsidRDefault="00AA636C" w:rsidP="00077947">
      <w:pPr>
        <w:pStyle w:val="Body"/>
        <w:spacing w:before="240" w:after="240" w:line="240" w:lineRule="auto"/>
        <w:jc w:val="center"/>
        <w:rPr>
          <w:b/>
          <w:bCs/>
          <w:sz w:val="40"/>
          <w:szCs w:val="40"/>
        </w:rPr>
      </w:pPr>
      <w:r w:rsidRPr="00472D1C">
        <w:rPr>
          <w:b/>
          <w:bCs/>
          <w:sz w:val="40"/>
          <w:szCs w:val="40"/>
        </w:rPr>
        <w:t>Single technology appraisal</w:t>
      </w:r>
    </w:p>
    <w:p w14:paraId="68014E24" w14:textId="77777777" w:rsidR="00AA636C" w:rsidRPr="00472D1C" w:rsidRDefault="00AA636C" w:rsidP="00077947">
      <w:pPr>
        <w:pStyle w:val="Body"/>
        <w:spacing w:before="240" w:after="240" w:line="240" w:lineRule="auto"/>
        <w:jc w:val="center"/>
        <w:rPr>
          <w:sz w:val="24"/>
          <w:szCs w:val="24"/>
        </w:rPr>
      </w:pPr>
    </w:p>
    <w:p w14:paraId="151FA10F" w14:textId="704A4ECB" w:rsidR="00AA636C" w:rsidRPr="00D4787A" w:rsidRDefault="002D444E" w:rsidP="00077947">
      <w:pPr>
        <w:pStyle w:val="Body"/>
        <w:spacing w:before="240" w:after="240" w:line="240" w:lineRule="auto"/>
        <w:jc w:val="center"/>
        <w:rPr>
          <w:b/>
          <w:bCs/>
          <w:sz w:val="40"/>
          <w:szCs w:val="40"/>
        </w:rPr>
      </w:pPr>
      <w:r w:rsidRPr="00D4787A">
        <w:rPr>
          <w:b/>
          <w:bCs/>
          <w:sz w:val="40"/>
          <w:szCs w:val="40"/>
        </w:rPr>
        <w:t>Trastuzumab deruxtecan for treating</w:t>
      </w:r>
      <w:r w:rsidR="003A4051" w:rsidRPr="00D4787A">
        <w:rPr>
          <w:b/>
          <w:bCs/>
          <w:sz w:val="40"/>
          <w:szCs w:val="40"/>
        </w:rPr>
        <w:br/>
      </w:r>
      <w:r w:rsidRPr="002646F6">
        <w:rPr>
          <w:b/>
          <w:bCs/>
          <w:sz w:val="40"/>
          <w:szCs w:val="40"/>
        </w:rPr>
        <w:t>HER2-</w:t>
      </w:r>
      <w:r w:rsidR="009C311F" w:rsidRPr="002646F6">
        <w:rPr>
          <w:b/>
          <w:bCs/>
          <w:sz w:val="40"/>
          <w:szCs w:val="40"/>
        </w:rPr>
        <w:t>low</w:t>
      </w:r>
      <w:r w:rsidRPr="002646F6">
        <w:rPr>
          <w:b/>
          <w:bCs/>
          <w:sz w:val="40"/>
          <w:szCs w:val="40"/>
        </w:rPr>
        <w:t xml:space="preserve"> </w:t>
      </w:r>
      <w:r w:rsidR="003E2B48" w:rsidRPr="002646F6">
        <w:rPr>
          <w:b/>
          <w:bCs/>
          <w:sz w:val="40"/>
          <w:szCs w:val="40"/>
        </w:rPr>
        <w:t>unresectable</w:t>
      </w:r>
      <w:r w:rsidRPr="002646F6">
        <w:rPr>
          <w:b/>
          <w:bCs/>
          <w:sz w:val="40"/>
          <w:szCs w:val="40"/>
        </w:rPr>
        <w:t xml:space="preserve"> </w:t>
      </w:r>
      <w:r w:rsidR="00184722" w:rsidRPr="002646F6">
        <w:rPr>
          <w:b/>
          <w:bCs/>
          <w:sz w:val="40"/>
          <w:szCs w:val="40"/>
        </w:rPr>
        <w:t xml:space="preserve">or metastatic </w:t>
      </w:r>
      <w:r w:rsidRPr="002646F6">
        <w:rPr>
          <w:b/>
          <w:bCs/>
          <w:sz w:val="40"/>
          <w:szCs w:val="40"/>
        </w:rPr>
        <w:t>breast cancer</w:t>
      </w:r>
      <w:r w:rsidR="003E2B48" w:rsidRPr="002646F6">
        <w:rPr>
          <w:b/>
          <w:bCs/>
          <w:sz w:val="40"/>
          <w:szCs w:val="40"/>
        </w:rPr>
        <w:t xml:space="preserve"> after chemotherapy</w:t>
      </w:r>
      <w:r w:rsidRPr="002646F6">
        <w:rPr>
          <w:b/>
          <w:bCs/>
          <w:sz w:val="40"/>
          <w:szCs w:val="40"/>
        </w:rPr>
        <w:t xml:space="preserve"> [ID39</w:t>
      </w:r>
      <w:r w:rsidR="007437FC" w:rsidRPr="002646F6">
        <w:rPr>
          <w:b/>
          <w:bCs/>
          <w:sz w:val="40"/>
          <w:szCs w:val="40"/>
        </w:rPr>
        <w:t>35</w:t>
      </w:r>
      <w:r w:rsidR="009001D8" w:rsidRPr="002646F6">
        <w:rPr>
          <w:b/>
          <w:bCs/>
          <w:sz w:val="40"/>
          <w:szCs w:val="40"/>
        </w:rPr>
        <w:t>]</w:t>
      </w:r>
    </w:p>
    <w:p w14:paraId="79727817" w14:textId="4DABEAAF" w:rsidR="00AA636C" w:rsidRPr="00472D1C" w:rsidRDefault="00AA636C" w:rsidP="00077947">
      <w:pPr>
        <w:pStyle w:val="Body"/>
        <w:spacing w:before="240" w:after="240" w:line="240" w:lineRule="auto"/>
        <w:jc w:val="center"/>
        <w:rPr>
          <w:sz w:val="24"/>
          <w:szCs w:val="24"/>
        </w:rPr>
      </w:pPr>
    </w:p>
    <w:p w14:paraId="57571723" w14:textId="77777777" w:rsidR="00122D8A" w:rsidRPr="00472D1C" w:rsidRDefault="00122D8A" w:rsidP="00077947">
      <w:pPr>
        <w:pStyle w:val="Body"/>
        <w:spacing w:before="240" w:after="240" w:line="240" w:lineRule="auto"/>
        <w:jc w:val="center"/>
        <w:rPr>
          <w:sz w:val="24"/>
          <w:szCs w:val="24"/>
        </w:rPr>
      </w:pPr>
    </w:p>
    <w:p w14:paraId="3775FAAD" w14:textId="5D02615F" w:rsidR="00AA636C" w:rsidRPr="00472D1C" w:rsidRDefault="00AA636C" w:rsidP="00077947">
      <w:pPr>
        <w:pStyle w:val="Body"/>
        <w:spacing w:before="240" w:after="240" w:line="240" w:lineRule="auto"/>
        <w:jc w:val="center"/>
        <w:rPr>
          <w:b/>
          <w:bCs/>
          <w:sz w:val="40"/>
          <w:szCs w:val="40"/>
        </w:rPr>
      </w:pPr>
      <w:r w:rsidRPr="00472D1C">
        <w:rPr>
          <w:b/>
          <w:bCs/>
          <w:sz w:val="40"/>
          <w:szCs w:val="40"/>
        </w:rPr>
        <w:t>Document B</w:t>
      </w:r>
    </w:p>
    <w:p w14:paraId="441E7D1D" w14:textId="77777777" w:rsidR="00AA636C" w:rsidRPr="00472D1C" w:rsidRDefault="00AA636C" w:rsidP="00077947">
      <w:pPr>
        <w:pStyle w:val="Body"/>
        <w:spacing w:before="240" w:after="240" w:line="240" w:lineRule="auto"/>
        <w:jc w:val="center"/>
        <w:rPr>
          <w:b/>
          <w:bCs/>
          <w:sz w:val="40"/>
          <w:szCs w:val="40"/>
        </w:rPr>
      </w:pPr>
      <w:r w:rsidRPr="00472D1C">
        <w:rPr>
          <w:b/>
          <w:bCs/>
          <w:sz w:val="40"/>
          <w:szCs w:val="40"/>
        </w:rPr>
        <w:t>Company evidence submission</w:t>
      </w:r>
    </w:p>
    <w:p w14:paraId="60B29933" w14:textId="77777777" w:rsidR="00AA636C" w:rsidRPr="00472D1C" w:rsidRDefault="00AA636C" w:rsidP="00077947">
      <w:pPr>
        <w:pStyle w:val="Body"/>
        <w:spacing w:before="240" w:after="240" w:line="240" w:lineRule="auto"/>
        <w:jc w:val="center"/>
        <w:rPr>
          <w:sz w:val="24"/>
          <w:szCs w:val="24"/>
        </w:rPr>
      </w:pPr>
    </w:p>
    <w:p w14:paraId="3EAC274C" w14:textId="77777777" w:rsidR="00AA636C" w:rsidRPr="00472D1C" w:rsidRDefault="00AA636C" w:rsidP="00FE1599">
      <w:pPr>
        <w:pStyle w:val="Body"/>
      </w:pPr>
    </w:p>
    <w:p w14:paraId="6D6C6C6B" w14:textId="77777777" w:rsidR="00AA636C" w:rsidRPr="00472D1C" w:rsidRDefault="00AA636C" w:rsidP="00FE1599">
      <w:pPr>
        <w:pStyle w:val="Body"/>
      </w:pPr>
    </w:p>
    <w:p w14:paraId="73882E98" w14:textId="77777777" w:rsidR="00AA636C" w:rsidRPr="00D4787A" w:rsidRDefault="00AA636C" w:rsidP="00FE1599">
      <w:pPr>
        <w:pStyle w:val="Body"/>
      </w:pPr>
    </w:p>
    <w:p w14:paraId="5E2DAF83" w14:textId="71335FA4" w:rsidR="007E707D" w:rsidRPr="002646F6" w:rsidRDefault="00F75996" w:rsidP="007E707D">
      <w:pPr>
        <w:pStyle w:val="Body"/>
        <w:jc w:val="center"/>
        <w:rPr>
          <w:b/>
          <w:bCs/>
          <w:sz w:val="24"/>
          <w:szCs w:val="24"/>
        </w:rPr>
      </w:pPr>
      <w:r w:rsidRPr="002646F6">
        <w:rPr>
          <w:b/>
          <w:bCs/>
          <w:sz w:val="24"/>
          <w:szCs w:val="24"/>
        </w:rPr>
        <w:t>March</w:t>
      </w:r>
      <w:r w:rsidR="007E707D" w:rsidRPr="002646F6">
        <w:rPr>
          <w:b/>
          <w:bCs/>
          <w:sz w:val="24"/>
          <w:szCs w:val="24"/>
        </w:rPr>
        <w:t xml:space="preserve"> 2023</w:t>
      </w:r>
    </w:p>
    <w:tbl>
      <w:tblPr>
        <w:tblStyle w:val="TableGrid"/>
        <w:tblW w:w="0" w:type="auto"/>
        <w:tblLook w:val="04A0" w:firstRow="1" w:lastRow="0" w:firstColumn="1" w:lastColumn="0" w:noHBand="0" w:noVBand="1"/>
      </w:tblPr>
      <w:tblGrid>
        <w:gridCol w:w="4531"/>
        <w:gridCol w:w="1418"/>
        <w:gridCol w:w="1843"/>
        <w:gridCol w:w="1224"/>
      </w:tblGrid>
      <w:tr w:rsidR="00472D1C" w:rsidRPr="00472D1C" w14:paraId="5CF80BF4" w14:textId="77777777" w:rsidTr="00074922">
        <w:tc>
          <w:tcPr>
            <w:tcW w:w="4531" w:type="dxa"/>
          </w:tcPr>
          <w:p w14:paraId="41BF2708" w14:textId="6129FE6B" w:rsidR="00941B60" w:rsidRPr="00472D1C" w:rsidRDefault="00941B60" w:rsidP="00672DFD">
            <w:pPr>
              <w:pStyle w:val="Body"/>
              <w:spacing w:after="240"/>
              <w:rPr>
                <w:b/>
                <w:bCs/>
                <w:sz w:val="24"/>
                <w:szCs w:val="24"/>
              </w:rPr>
            </w:pPr>
            <w:r w:rsidRPr="00472D1C">
              <w:rPr>
                <w:b/>
                <w:bCs/>
                <w:sz w:val="24"/>
                <w:szCs w:val="24"/>
              </w:rPr>
              <w:t>File name</w:t>
            </w:r>
          </w:p>
        </w:tc>
        <w:tc>
          <w:tcPr>
            <w:tcW w:w="1418" w:type="dxa"/>
          </w:tcPr>
          <w:p w14:paraId="5D493858" w14:textId="6C1D174D" w:rsidR="00941B60" w:rsidRPr="00472D1C" w:rsidRDefault="00941B60" w:rsidP="00672DFD">
            <w:pPr>
              <w:pStyle w:val="Body"/>
              <w:spacing w:after="240"/>
              <w:rPr>
                <w:b/>
                <w:bCs/>
                <w:sz w:val="24"/>
                <w:szCs w:val="24"/>
              </w:rPr>
            </w:pPr>
            <w:r w:rsidRPr="00472D1C">
              <w:rPr>
                <w:b/>
                <w:bCs/>
                <w:sz w:val="24"/>
                <w:szCs w:val="24"/>
              </w:rPr>
              <w:t>Version</w:t>
            </w:r>
          </w:p>
        </w:tc>
        <w:tc>
          <w:tcPr>
            <w:tcW w:w="1843" w:type="dxa"/>
          </w:tcPr>
          <w:p w14:paraId="5D036B06" w14:textId="60A75EF8" w:rsidR="00941B60" w:rsidRPr="00472D1C" w:rsidRDefault="00941B60" w:rsidP="00672DFD">
            <w:pPr>
              <w:pStyle w:val="Body"/>
              <w:spacing w:after="240"/>
              <w:rPr>
                <w:b/>
                <w:bCs/>
                <w:sz w:val="24"/>
                <w:szCs w:val="24"/>
              </w:rPr>
            </w:pPr>
            <w:r w:rsidRPr="00472D1C">
              <w:rPr>
                <w:b/>
                <w:bCs/>
                <w:sz w:val="24"/>
                <w:szCs w:val="24"/>
              </w:rPr>
              <w:t>Contains confidential information</w:t>
            </w:r>
          </w:p>
        </w:tc>
        <w:tc>
          <w:tcPr>
            <w:tcW w:w="1224" w:type="dxa"/>
          </w:tcPr>
          <w:p w14:paraId="672DA3F6" w14:textId="1F1FA013" w:rsidR="00941B60" w:rsidRPr="00472D1C" w:rsidRDefault="00941B60" w:rsidP="00672DFD">
            <w:pPr>
              <w:pStyle w:val="Body"/>
              <w:spacing w:after="240"/>
              <w:rPr>
                <w:b/>
                <w:bCs/>
                <w:sz w:val="24"/>
                <w:szCs w:val="24"/>
              </w:rPr>
            </w:pPr>
            <w:r w:rsidRPr="00472D1C">
              <w:rPr>
                <w:b/>
                <w:bCs/>
                <w:sz w:val="24"/>
                <w:szCs w:val="24"/>
              </w:rPr>
              <w:t>Date</w:t>
            </w:r>
          </w:p>
        </w:tc>
      </w:tr>
      <w:tr w:rsidR="00941B60" w:rsidRPr="00472D1C" w14:paraId="256E29EE" w14:textId="77777777" w:rsidTr="00074922">
        <w:tc>
          <w:tcPr>
            <w:tcW w:w="4531" w:type="dxa"/>
          </w:tcPr>
          <w:p w14:paraId="32EF6596" w14:textId="2569D0A7" w:rsidR="00941B60" w:rsidRPr="000848D8" w:rsidRDefault="00FC5424" w:rsidP="00672DFD">
            <w:pPr>
              <w:pStyle w:val="Body"/>
              <w:spacing w:after="240"/>
            </w:pPr>
            <w:r w:rsidRPr="000848D8">
              <w:t>ID39</w:t>
            </w:r>
            <w:r w:rsidR="00AE2242" w:rsidRPr="000848D8">
              <w:t>35</w:t>
            </w:r>
            <w:r w:rsidRPr="000848D8">
              <w:t>_T-DXd_HER2</w:t>
            </w:r>
            <w:r w:rsidR="00F825FF" w:rsidRPr="000848D8">
              <w:t>-low</w:t>
            </w:r>
            <w:r w:rsidR="000814EB" w:rsidRPr="000848D8">
              <w:t xml:space="preserve"> </w:t>
            </w:r>
            <w:r w:rsidRPr="000848D8">
              <w:t>mBC_Document B</w:t>
            </w:r>
            <w:r w:rsidR="007C0CB3">
              <w:t>_10Mar2023_</w:t>
            </w:r>
            <w:r w:rsidR="00963D77">
              <w:t>[</w:t>
            </w:r>
            <w:r w:rsidR="007C0CB3">
              <w:t>FullyRedacted</w:t>
            </w:r>
            <w:r w:rsidR="00E35EC8">
              <w:t>]</w:t>
            </w:r>
          </w:p>
        </w:tc>
        <w:tc>
          <w:tcPr>
            <w:tcW w:w="1418" w:type="dxa"/>
          </w:tcPr>
          <w:p w14:paraId="2518EC15" w14:textId="3088DD64" w:rsidR="00941B60" w:rsidRPr="000848D8" w:rsidRDefault="00FC5424" w:rsidP="00672DFD">
            <w:pPr>
              <w:pStyle w:val="Body"/>
              <w:spacing w:after="240"/>
            </w:pPr>
            <w:r w:rsidRPr="000848D8">
              <w:t>1</w:t>
            </w:r>
            <w:r w:rsidR="00074922" w:rsidRPr="000848D8">
              <w:t>.</w:t>
            </w:r>
            <w:r w:rsidRPr="000848D8">
              <w:t>0</w:t>
            </w:r>
          </w:p>
        </w:tc>
        <w:tc>
          <w:tcPr>
            <w:tcW w:w="1843" w:type="dxa"/>
          </w:tcPr>
          <w:p w14:paraId="4825AB22" w14:textId="42564E87" w:rsidR="00941B60" w:rsidRPr="000848D8" w:rsidRDefault="00941B60" w:rsidP="00672DFD">
            <w:pPr>
              <w:pStyle w:val="Body"/>
              <w:spacing w:after="240"/>
            </w:pPr>
            <w:r w:rsidRPr="000848D8">
              <w:t>Yes</w:t>
            </w:r>
          </w:p>
        </w:tc>
        <w:tc>
          <w:tcPr>
            <w:tcW w:w="1224" w:type="dxa"/>
          </w:tcPr>
          <w:p w14:paraId="68231875" w14:textId="71BD8C6C" w:rsidR="00941B60" w:rsidRPr="000848D8" w:rsidRDefault="00F75996" w:rsidP="00672DFD">
            <w:pPr>
              <w:pStyle w:val="Body"/>
              <w:spacing w:after="240"/>
            </w:pPr>
            <w:r w:rsidRPr="000848D8">
              <w:t>10</w:t>
            </w:r>
            <w:r w:rsidR="00074922" w:rsidRPr="000848D8">
              <w:t>/</w:t>
            </w:r>
            <w:r w:rsidRPr="000848D8">
              <w:t>3</w:t>
            </w:r>
            <w:r w:rsidR="00074922" w:rsidRPr="000848D8">
              <w:t>/</w:t>
            </w:r>
            <w:r w:rsidR="00B242F3" w:rsidRPr="000848D8">
              <w:t>20</w:t>
            </w:r>
            <w:r w:rsidR="00074922" w:rsidRPr="000848D8">
              <w:t>22</w:t>
            </w:r>
          </w:p>
        </w:tc>
      </w:tr>
    </w:tbl>
    <w:p w14:paraId="2549BA31" w14:textId="77777777" w:rsidR="00892CE3" w:rsidRPr="00472D1C" w:rsidRDefault="00892CE3" w:rsidP="00FE1599">
      <w:pPr>
        <w:pStyle w:val="Body"/>
      </w:pPr>
    </w:p>
    <w:p w14:paraId="5D3E9B4F" w14:textId="7EFF5AC2" w:rsidR="00892CE3" w:rsidRPr="00472D1C" w:rsidRDefault="00892CE3" w:rsidP="00FE1599">
      <w:pPr>
        <w:pStyle w:val="Body"/>
      </w:pPr>
      <w:r w:rsidRPr="00472D1C">
        <w:br w:type="page"/>
      </w:r>
    </w:p>
    <w:p w14:paraId="45D902E9" w14:textId="77777777" w:rsidR="00AA636C" w:rsidRPr="00CC3618" w:rsidRDefault="00AA636C" w:rsidP="005B4DB2">
      <w:pPr>
        <w:pStyle w:val="nonTOCheading"/>
      </w:pPr>
      <w:r w:rsidRPr="00CC3618">
        <w:lastRenderedPageBreak/>
        <w:t>Contents</w:t>
      </w:r>
    </w:p>
    <w:p w14:paraId="1230C10A" w14:textId="26CD381A" w:rsidR="00145F42" w:rsidRDefault="000C0EBD">
      <w:pPr>
        <w:pStyle w:val="TOC1"/>
        <w:rPr>
          <w:rFonts w:asciiTheme="minorHAnsi" w:eastAsiaTheme="minorEastAsia" w:hAnsiTheme="minorHAnsi"/>
          <w:noProof/>
          <w:lang w:eastAsia="en-GB"/>
        </w:rPr>
      </w:pPr>
      <w:r>
        <w:fldChar w:fldCharType="begin"/>
      </w:r>
      <w:r>
        <w:instrText xml:space="preserve"> TOC \o "1-1" \h \z \t "Heading 2,2,Heading 3,3" </w:instrText>
      </w:r>
      <w:r>
        <w:fldChar w:fldCharType="separate"/>
      </w:r>
      <w:hyperlink w:anchor="_Toc129350841" w:history="1">
        <w:r w:rsidR="00145F42" w:rsidRPr="006308E3">
          <w:rPr>
            <w:rStyle w:val="Hyperlink"/>
            <w:noProof/>
          </w:rPr>
          <w:t>Abbreviations</w:t>
        </w:r>
        <w:r w:rsidR="00145F42">
          <w:rPr>
            <w:noProof/>
            <w:webHidden/>
          </w:rPr>
          <w:tab/>
        </w:r>
        <w:r w:rsidR="00145F42">
          <w:rPr>
            <w:noProof/>
            <w:webHidden/>
          </w:rPr>
          <w:fldChar w:fldCharType="begin"/>
        </w:r>
        <w:r w:rsidR="00145F42">
          <w:rPr>
            <w:noProof/>
            <w:webHidden/>
          </w:rPr>
          <w:instrText xml:space="preserve"> PAGEREF _Toc129350841 \h </w:instrText>
        </w:r>
        <w:r w:rsidR="00145F42">
          <w:rPr>
            <w:noProof/>
            <w:webHidden/>
          </w:rPr>
        </w:r>
        <w:r w:rsidR="00145F42">
          <w:rPr>
            <w:noProof/>
            <w:webHidden/>
          </w:rPr>
          <w:fldChar w:fldCharType="separate"/>
        </w:r>
        <w:r w:rsidR="00145F42">
          <w:rPr>
            <w:noProof/>
            <w:webHidden/>
          </w:rPr>
          <w:t>8</w:t>
        </w:r>
        <w:r w:rsidR="00145F42">
          <w:rPr>
            <w:noProof/>
            <w:webHidden/>
          </w:rPr>
          <w:fldChar w:fldCharType="end"/>
        </w:r>
      </w:hyperlink>
    </w:p>
    <w:p w14:paraId="736A4CBC" w14:textId="1EF4A556" w:rsidR="00145F42" w:rsidRDefault="00145F42">
      <w:pPr>
        <w:pStyle w:val="TOC1"/>
        <w:rPr>
          <w:rFonts w:asciiTheme="minorHAnsi" w:eastAsiaTheme="minorEastAsia" w:hAnsiTheme="minorHAnsi"/>
          <w:noProof/>
          <w:lang w:eastAsia="en-GB"/>
        </w:rPr>
      </w:pPr>
      <w:hyperlink w:anchor="_Toc129350842" w:history="1">
        <w:r w:rsidRPr="006308E3">
          <w:rPr>
            <w:rStyle w:val="Hyperlink"/>
            <w:noProof/>
          </w:rPr>
          <w:t>B.1</w:t>
        </w:r>
        <w:r>
          <w:rPr>
            <w:rFonts w:asciiTheme="minorHAnsi" w:eastAsiaTheme="minorEastAsia" w:hAnsiTheme="minorHAnsi"/>
            <w:noProof/>
            <w:lang w:eastAsia="en-GB"/>
          </w:rPr>
          <w:tab/>
        </w:r>
        <w:r w:rsidRPr="006308E3">
          <w:rPr>
            <w:rStyle w:val="Hyperlink"/>
            <w:noProof/>
          </w:rPr>
          <w:t>Decision problem, description of the technology and clinical care pathway</w:t>
        </w:r>
        <w:r>
          <w:rPr>
            <w:noProof/>
            <w:webHidden/>
          </w:rPr>
          <w:tab/>
        </w:r>
        <w:r>
          <w:rPr>
            <w:noProof/>
            <w:webHidden/>
          </w:rPr>
          <w:fldChar w:fldCharType="begin"/>
        </w:r>
        <w:r>
          <w:rPr>
            <w:noProof/>
            <w:webHidden/>
          </w:rPr>
          <w:instrText xml:space="preserve"> PAGEREF _Toc129350842 \h </w:instrText>
        </w:r>
        <w:r>
          <w:rPr>
            <w:noProof/>
            <w:webHidden/>
          </w:rPr>
        </w:r>
        <w:r>
          <w:rPr>
            <w:noProof/>
            <w:webHidden/>
          </w:rPr>
          <w:fldChar w:fldCharType="separate"/>
        </w:r>
        <w:r>
          <w:rPr>
            <w:noProof/>
            <w:webHidden/>
          </w:rPr>
          <w:t>10</w:t>
        </w:r>
        <w:r>
          <w:rPr>
            <w:noProof/>
            <w:webHidden/>
          </w:rPr>
          <w:fldChar w:fldCharType="end"/>
        </w:r>
      </w:hyperlink>
    </w:p>
    <w:p w14:paraId="500EB9AA" w14:textId="257D8F15" w:rsidR="00145F42" w:rsidRDefault="00145F42">
      <w:pPr>
        <w:pStyle w:val="TOC2"/>
        <w:rPr>
          <w:rFonts w:asciiTheme="minorHAnsi" w:eastAsiaTheme="minorEastAsia" w:hAnsiTheme="minorHAnsi"/>
          <w:noProof/>
          <w:lang w:eastAsia="en-GB"/>
        </w:rPr>
      </w:pPr>
      <w:hyperlink w:anchor="_Toc129350843" w:history="1">
        <w:r w:rsidRPr="006308E3">
          <w:rPr>
            <w:rStyle w:val="Hyperlink"/>
            <w:noProof/>
          </w:rPr>
          <w:t>B.1.1</w:t>
        </w:r>
        <w:r>
          <w:rPr>
            <w:rFonts w:asciiTheme="minorHAnsi" w:eastAsiaTheme="minorEastAsia" w:hAnsiTheme="minorHAnsi"/>
            <w:noProof/>
            <w:lang w:eastAsia="en-GB"/>
          </w:rPr>
          <w:tab/>
        </w:r>
        <w:r w:rsidRPr="006308E3">
          <w:rPr>
            <w:rStyle w:val="Hyperlink"/>
            <w:noProof/>
          </w:rPr>
          <w:t>Decision problem</w:t>
        </w:r>
        <w:r>
          <w:rPr>
            <w:noProof/>
            <w:webHidden/>
          </w:rPr>
          <w:tab/>
        </w:r>
        <w:r>
          <w:rPr>
            <w:noProof/>
            <w:webHidden/>
          </w:rPr>
          <w:fldChar w:fldCharType="begin"/>
        </w:r>
        <w:r>
          <w:rPr>
            <w:noProof/>
            <w:webHidden/>
          </w:rPr>
          <w:instrText xml:space="preserve"> PAGEREF _Toc129350843 \h </w:instrText>
        </w:r>
        <w:r>
          <w:rPr>
            <w:noProof/>
            <w:webHidden/>
          </w:rPr>
        </w:r>
        <w:r>
          <w:rPr>
            <w:noProof/>
            <w:webHidden/>
          </w:rPr>
          <w:fldChar w:fldCharType="separate"/>
        </w:r>
        <w:r>
          <w:rPr>
            <w:noProof/>
            <w:webHidden/>
          </w:rPr>
          <w:t>10</w:t>
        </w:r>
        <w:r>
          <w:rPr>
            <w:noProof/>
            <w:webHidden/>
          </w:rPr>
          <w:fldChar w:fldCharType="end"/>
        </w:r>
      </w:hyperlink>
    </w:p>
    <w:p w14:paraId="5FF581DA" w14:textId="0DE4A5B7" w:rsidR="00145F42" w:rsidRDefault="00145F42">
      <w:pPr>
        <w:pStyle w:val="TOC2"/>
        <w:rPr>
          <w:rFonts w:asciiTheme="minorHAnsi" w:eastAsiaTheme="minorEastAsia" w:hAnsiTheme="minorHAnsi"/>
          <w:noProof/>
          <w:lang w:eastAsia="en-GB"/>
        </w:rPr>
      </w:pPr>
      <w:hyperlink w:anchor="_Toc129350844" w:history="1">
        <w:r w:rsidRPr="006308E3">
          <w:rPr>
            <w:rStyle w:val="Hyperlink"/>
            <w:noProof/>
          </w:rPr>
          <w:t>B.1.2</w:t>
        </w:r>
        <w:r>
          <w:rPr>
            <w:rFonts w:asciiTheme="minorHAnsi" w:eastAsiaTheme="minorEastAsia" w:hAnsiTheme="minorHAnsi"/>
            <w:noProof/>
            <w:lang w:eastAsia="en-GB"/>
          </w:rPr>
          <w:tab/>
        </w:r>
        <w:r w:rsidRPr="006308E3">
          <w:rPr>
            <w:rStyle w:val="Hyperlink"/>
            <w:noProof/>
          </w:rPr>
          <w:t>Description of the technology being appraised</w:t>
        </w:r>
        <w:r>
          <w:rPr>
            <w:noProof/>
            <w:webHidden/>
          </w:rPr>
          <w:tab/>
        </w:r>
        <w:r>
          <w:rPr>
            <w:noProof/>
            <w:webHidden/>
          </w:rPr>
          <w:fldChar w:fldCharType="begin"/>
        </w:r>
        <w:r>
          <w:rPr>
            <w:noProof/>
            <w:webHidden/>
          </w:rPr>
          <w:instrText xml:space="preserve"> PAGEREF _Toc129350844 \h </w:instrText>
        </w:r>
        <w:r>
          <w:rPr>
            <w:noProof/>
            <w:webHidden/>
          </w:rPr>
        </w:r>
        <w:r>
          <w:rPr>
            <w:noProof/>
            <w:webHidden/>
          </w:rPr>
          <w:fldChar w:fldCharType="separate"/>
        </w:r>
        <w:r>
          <w:rPr>
            <w:noProof/>
            <w:webHidden/>
          </w:rPr>
          <w:t>14</w:t>
        </w:r>
        <w:r>
          <w:rPr>
            <w:noProof/>
            <w:webHidden/>
          </w:rPr>
          <w:fldChar w:fldCharType="end"/>
        </w:r>
      </w:hyperlink>
    </w:p>
    <w:p w14:paraId="688372E4" w14:textId="4212D452" w:rsidR="00145F42" w:rsidRDefault="00145F42">
      <w:pPr>
        <w:pStyle w:val="TOC2"/>
        <w:rPr>
          <w:rFonts w:asciiTheme="minorHAnsi" w:eastAsiaTheme="minorEastAsia" w:hAnsiTheme="minorHAnsi"/>
          <w:noProof/>
          <w:lang w:eastAsia="en-GB"/>
        </w:rPr>
      </w:pPr>
      <w:hyperlink w:anchor="_Toc129350845" w:history="1">
        <w:r w:rsidRPr="006308E3">
          <w:rPr>
            <w:rStyle w:val="Hyperlink"/>
            <w:noProof/>
          </w:rPr>
          <w:t>B.1.3</w:t>
        </w:r>
        <w:r>
          <w:rPr>
            <w:rFonts w:asciiTheme="minorHAnsi" w:eastAsiaTheme="minorEastAsia" w:hAnsiTheme="minorHAnsi"/>
            <w:noProof/>
            <w:lang w:eastAsia="en-GB"/>
          </w:rPr>
          <w:tab/>
        </w:r>
        <w:r w:rsidRPr="006308E3">
          <w:rPr>
            <w:rStyle w:val="Hyperlink"/>
            <w:noProof/>
          </w:rPr>
          <w:t>Health condition and position of the technology in the treatment pathway</w:t>
        </w:r>
        <w:r>
          <w:rPr>
            <w:noProof/>
            <w:webHidden/>
          </w:rPr>
          <w:tab/>
        </w:r>
        <w:r>
          <w:rPr>
            <w:noProof/>
            <w:webHidden/>
          </w:rPr>
          <w:fldChar w:fldCharType="begin"/>
        </w:r>
        <w:r>
          <w:rPr>
            <w:noProof/>
            <w:webHidden/>
          </w:rPr>
          <w:instrText xml:space="preserve"> PAGEREF _Toc129350845 \h </w:instrText>
        </w:r>
        <w:r>
          <w:rPr>
            <w:noProof/>
            <w:webHidden/>
          </w:rPr>
        </w:r>
        <w:r>
          <w:rPr>
            <w:noProof/>
            <w:webHidden/>
          </w:rPr>
          <w:fldChar w:fldCharType="separate"/>
        </w:r>
        <w:r>
          <w:rPr>
            <w:noProof/>
            <w:webHidden/>
          </w:rPr>
          <w:t>16</w:t>
        </w:r>
        <w:r>
          <w:rPr>
            <w:noProof/>
            <w:webHidden/>
          </w:rPr>
          <w:fldChar w:fldCharType="end"/>
        </w:r>
      </w:hyperlink>
    </w:p>
    <w:p w14:paraId="15DB87D9" w14:textId="146E10A0"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46" w:history="1">
        <w:r w:rsidRPr="006308E3">
          <w:rPr>
            <w:rStyle w:val="Hyperlink"/>
            <w:noProof/>
          </w:rPr>
          <w:t>B.1.3.1</w:t>
        </w:r>
        <w:r>
          <w:rPr>
            <w:rFonts w:asciiTheme="minorHAnsi" w:eastAsiaTheme="minorEastAsia" w:hAnsiTheme="minorHAnsi"/>
            <w:noProof/>
            <w:lang w:eastAsia="en-GB"/>
          </w:rPr>
          <w:tab/>
        </w:r>
        <w:r w:rsidRPr="006308E3">
          <w:rPr>
            <w:rStyle w:val="Hyperlink"/>
            <w:noProof/>
          </w:rPr>
          <w:t>Disease overview</w:t>
        </w:r>
        <w:r>
          <w:rPr>
            <w:noProof/>
            <w:webHidden/>
          </w:rPr>
          <w:tab/>
        </w:r>
        <w:r>
          <w:rPr>
            <w:noProof/>
            <w:webHidden/>
          </w:rPr>
          <w:fldChar w:fldCharType="begin"/>
        </w:r>
        <w:r>
          <w:rPr>
            <w:noProof/>
            <w:webHidden/>
          </w:rPr>
          <w:instrText xml:space="preserve"> PAGEREF _Toc129350846 \h </w:instrText>
        </w:r>
        <w:r>
          <w:rPr>
            <w:noProof/>
            <w:webHidden/>
          </w:rPr>
        </w:r>
        <w:r>
          <w:rPr>
            <w:noProof/>
            <w:webHidden/>
          </w:rPr>
          <w:fldChar w:fldCharType="separate"/>
        </w:r>
        <w:r>
          <w:rPr>
            <w:noProof/>
            <w:webHidden/>
          </w:rPr>
          <w:t>18</w:t>
        </w:r>
        <w:r>
          <w:rPr>
            <w:noProof/>
            <w:webHidden/>
          </w:rPr>
          <w:fldChar w:fldCharType="end"/>
        </w:r>
      </w:hyperlink>
    </w:p>
    <w:p w14:paraId="21F73C57" w14:textId="6594FE7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47" w:history="1">
        <w:r w:rsidRPr="006308E3">
          <w:rPr>
            <w:rStyle w:val="Hyperlink"/>
            <w:noProof/>
          </w:rPr>
          <w:t>B.1.3.2</w:t>
        </w:r>
        <w:r>
          <w:rPr>
            <w:rFonts w:asciiTheme="minorHAnsi" w:eastAsiaTheme="minorEastAsia" w:hAnsiTheme="minorHAnsi"/>
            <w:noProof/>
            <w:lang w:eastAsia="en-GB"/>
          </w:rPr>
          <w:tab/>
        </w:r>
        <w:r w:rsidRPr="006308E3">
          <w:rPr>
            <w:rStyle w:val="Hyperlink"/>
            <w:noProof/>
          </w:rPr>
          <w:t>Burden of breast cancer</w:t>
        </w:r>
        <w:r>
          <w:rPr>
            <w:noProof/>
            <w:webHidden/>
          </w:rPr>
          <w:tab/>
        </w:r>
        <w:r>
          <w:rPr>
            <w:noProof/>
            <w:webHidden/>
          </w:rPr>
          <w:fldChar w:fldCharType="begin"/>
        </w:r>
        <w:r>
          <w:rPr>
            <w:noProof/>
            <w:webHidden/>
          </w:rPr>
          <w:instrText xml:space="preserve"> PAGEREF _Toc129350847 \h </w:instrText>
        </w:r>
        <w:r>
          <w:rPr>
            <w:noProof/>
            <w:webHidden/>
          </w:rPr>
        </w:r>
        <w:r>
          <w:rPr>
            <w:noProof/>
            <w:webHidden/>
          </w:rPr>
          <w:fldChar w:fldCharType="separate"/>
        </w:r>
        <w:r>
          <w:rPr>
            <w:noProof/>
            <w:webHidden/>
          </w:rPr>
          <w:t>22</w:t>
        </w:r>
        <w:r>
          <w:rPr>
            <w:noProof/>
            <w:webHidden/>
          </w:rPr>
          <w:fldChar w:fldCharType="end"/>
        </w:r>
      </w:hyperlink>
    </w:p>
    <w:p w14:paraId="24D2AB66" w14:textId="01AF0559"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48" w:history="1">
        <w:r w:rsidRPr="006308E3">
          <w:rPr>
            <w:rStyle w:val="Hyperlink"/>
            <w:noProof/>
          </w:rPr>
          <w:t>B.1.3.3</w:t>
        </w:r>
        <w:r>
          <w:rPr>
            <w:rFonts w:asciiTheme="minorHAnsi" w:eastAsiaTheme="minorEastAsia" w:hAnsiTheme="minorHAnsi"/>
            <w:noProof/>
            <w:lang w:eastAsia="en-GB"/>
          </w:rPr>
          <w:tab/>
        </w:r>
        <w:r w:rsidRPr="006308E3">
          <w:rPr>
            <w:rStyle w:val="Hyperlink"/>
            <w:noProof/>
          </w:rPr>
          <w:t>Current treatment pathway</w:t>
        </w:r>
        <w:r>
          <w:rPr>
            <w:noProof/>
            <w:webHidden/>
          </w:rPr>
          <w:tab/>
        </w:r>
        <w:r>
          <w:rPr>
            <w:noProof/>
            <w:webHidden/>
          </w:rPr>
          <w:fldChar w:fldCharType="begin"/>
        </w:r>
        <w:r>
          <w:rPr>
            <w:noProof/>
            <w:webHidden/>
          </w:rPr>
          <w:instrText xml:space="preserve"> PAGEREF _Toc129350848 \h </w:instrText>
        </w:r>
        <w:r>
          <w:rPr>
            <w:noProof/>
            <w:webHidden/>
          </w:rPr>
        </w:r>
        <w:r>
          <w:rPr>
            <w:noProof/>
            <w:webHidden/>
          </w:rPr>
          <w:fldChar w:fldCharType="separate"/>
        </w:r>
        <w:r>
          <w:rPr>
            <w:noProof/>
            <w:webHidden/>
          </w:rPr>
          <w:t>30</w:t>
        </w:r>
        <w:r>
          <w:rPr>
            <w:noProof/>
            <w:webHidden/>
          </w:rPr>
          <w:fldChar w:fldCharType="end"/>
        </w:r>
      </w:hyperlink>
    </w:p>
    <w:p w14:paraId="41064112" w14:textId="1C5A46EB"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49" w:history="1">
        <w:r w:rsidRPr="006308E3">
          <w:rPr>
            <w:rStyle w:val="Hyperlink"/>
            <w:noProof/>
          </w:rPr>
          <w:t>B.1.3.4</w:t>
        </w:r>
        <w:r>
          <w:rPr>
            <w:rFonts w:asciiTheme="minorHAnsi" w:eastAsiaTheme="minorEastAsia" w:hAnsiTheme="minorHAnsi"/>
            <w:noProof/>
            <w:lang w:eastAsia="en-GB"/>
          </w:rPr>
          <w:tab/>
        </w:r>
        <w:r w:rsidRPr="006308E3">
          <w:rPr>
            <w:rStyle w:val="Hyperlink"/>
            <w:noProof/>
          </w:rPr>
          <w:t>Unmet need for effective targeted therapy in HER2-low u/mBC</w:t>
        </w:r>
        <w:r>
          <w:rPr>
            <w:noProof/>
            <w:webHidden/>
          </w:rPr>
          <w:tab/>
        </w:r>
        <w:r>
          <w:rPr>
            <w:noProof/>
            <w:webHidden/>
          </w:rPr>
          <w:fldChar w:fldCharType="begin"/>
        </w:r>
        <w:r>
          <w:rPr>
            <w:noProof/>
            <w:webHidden/>
          </w:rPr>
          <w:instrText xml:space="preserve"> PAGEREF _Toc129350849 \h </w:instrText>
        </w:r>
        <w:r>
          <w:rPr>
            <w:noProof/>
            <w:webHidden/>
          </w:rPr>
        </w:r>
        <w:r>
          <w:rPr>
            <w:noProof/>
            <w:webHidden/>
          </w:rPr>
          <w:fldChar w:fldCharType="separate"/>
        </w:r>
        <w:r>
          <w:rPr>
            <w:noProof/>
            <w:webHidden/>
          </w:rPr>
          <w:t>35</w:t>
        </w:r>
        <w:r>
          <w:rPr>
            <w:noProof/>
            <w:webHidden/>
          </w:rPr>
          <w:fldChar w:fldCharType="end"/>
        </w:r>
      </w:hyperlink>
    </w:p>
    <w:p w14:paraId="27FB214A" w14:textId="1E47FC0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50" w:history="1">
        <w:r w:rsidRPr="006308E3">
          <w:rPr>
            <w:rStyle w:val="Hyperlink"/>
            <w:noProof/>
          </w:rPr>
          <w:t>B.1.3.5</w:t>
        </w:r>
        <w:r>
          <w:rPr>
            <w:rFonts w:asciiTheme="minorHAnsi" w:eastAsiaTheme="minorEastAsia" w:hAnsiTheme="minorHAnsi"/>
            <w:noProof/>
            <w:lang w:eastAsia="en-GB"/>
          </w:rPr>
          <w:tab/>
        </w:r>
        <w:r w:rsidRPr="006308E3">
          <w:rPr>
            <w:rStyle w:val="Hyperlink"/>
            <w:noProof/>
          </w:rPr>
          <w:t>Proposed place of T-DXd in the HER2-low u/mBC treatment pathway</w:t>
        </w:r>
        <w:r>
          <w:rPr>
            <w:noProof/>
            <w:webHidden/>
          </w:rPr>
          <w:tab/>
        </w:r>
        <w:r>
          <w:rPr>
            <w:noProof/>
            <w:webHidden/>
          </w:rPr>
          <w:fldChar w:fldCharType="begin"/>
        </w:r>
        <w:r>
          <w:rPr>
            <w:noProof/>
            <w:webHidden/>
          </w:rPr>
          <w:instrText xml:space="preserve"> PAGEREF _Toc129350850 \h </w:instrText>
        </w:r>
        <w:r>
          <w:rPr>
            <w:noProof/>
            <w:webHidden/>
          </w:rPr>
        </w:r>
        <w:r>
          <w:rPr>
            <w:noProof/>
            <w:webHidden/>
          </w:rPr>
          <w:fldChar w:fldCharType="separate"/>
        </w:r>
        <w:r>
          <w:rPr>
            <w:noProof/>
            <w:webHidden/>
          </w:rPr>
          <w:t>36</w:t>
        </w:r>
        <w:r>
          <w:rPr>
            <w:noProof/>
            <w:webHidden/>
          </w:rPr>
          <w:fldChar w:fldCharType="end"/>
        </w:r>
      </w:hyperlink>
    </w:p>
    <w:p w14:paraId="6838CDE0" w14:textId="72665F9D"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51" w:history="1">
        <w:r w:rsidRPr="006308E3">
          <w:rPr>
            <w:rStyle w:val="Hyperlink"/>
            <w:noProof/>
          </w:rPr>
          <w:t>B.1.3.6</w:t>
        </w:r>
        <w:r>
          <w:rPr>
            <w:rFonts w:asciiTheme="minorHAnsi" w:eastAsiaTheme="minorEastAsia" w:hAnsiTheme="minorHAnsi"/>
            <w:noProof/>
            <w:lang w:eastAsia="en-GB"/>
          </w:rPr>
          <w:tab/>
        </w:r>
        <w:r w:rsidRPr="006308E3">
          <w:rPr>
            <w:rStyle w:val="Hyperlink"/>
            <w:noProof/>
          </w:rPr>
          <w:t>Relevance of the DESTINY-Breast04 TPC arm to UK clinical practice and the comparators in the decision problem</w:t>
        </w:r>
        <w:r>
          <w:rPr>
            <w:noProof/>
            <w:webHidden/>
          </w:rPr>
          <w:tab/>
        </w:r>
        <w:r>
          <w:rPr>
            <w:noProof/>
            <w:webHidden/>
          </w:rPr>
          <w:fldChar w:fldCharType="begin"/>
        </w:r>
        <w:r>
          <w:rPr>
            <w:noProof/>
            <w:webHidden/>
          </w:rPr>
          <w:instrText xml:space="preserve"> PAGEREF _Toc129350851 \h </w:instrText>
        </w:r>
        <w:r>
          <w:rPr>
            <w:noProof/>
            <w:webHidden/>
          </w:rPr>
        </w:r>
        <w:r>
          <w:rPr>
            <w:noProof/>
            <w:webHidden/>
          </w:rPr>
          <w:fldChar w:fldCharType="separate"/>
        </w:r>
        <w:r>
          <w:rPr>
            <w:noProof/>
            <w:webHidden/>
          </w:rPr>
          <w:t>37</w:t>
        </w:r>
        <w:r>
          <w:rPr>
            <w:noProof/>
            <w:webHidden/>
          </w:rPr>
          <w:fldChar w:fldCharType="end"/>
        </w:r>
      </w:hyperlink>
    </w:p>
    <w:p w14:paraId="663EFAD7" w14:textId="0D47FD62" w:rsidR="00145F42" w:rsidRDefault="00145F42">
      <w:pPr>
        <w:pStyle w:val="TOC2"/>
        <w:rPr>
          <w:rFonts w:asciiTheme="minorHAnsi" w:eastAsiaTheme="minorEastAsia" w:hAnsiTheme="minorHAnsi"/>
          <w:noProof/>
          <w:lang w:eastAsia="en-GB"/>
        </w:rPr>
      </w:pPr>
      <w:hyperlink w:anchor="_Toc129350852" w:history="1">
        <w:r w:rsidRPr="006308E3">
          <w:rPr>
            <w:rStyle w:val="Hyperlink"/>
            <w:noProof/>
          </w:rPr>
          <w:t>B.1.4</w:t>
        </w:r>
        <w:r>
          <w:rPr>
            <w:rFonts w:asciiTheme="minorHAnsi" w:eastAsiaTheme="minorEastAsia" w:hAnsiTheme="minorHAnsi"/>
            <w:noProof/>
            <w:lang w:eastAsia="en-GB"/>
          </w:rPr>
          <w:tab/>
        </w:r>
        <w:r w:rsidRPr="006308E3">
          <w:rPr>
            <w:rStyle w:val="Hyperlink"/>
            <w:noProof/>
          </w:rPr>
          <w:t>Equality considerations</w:t>
        </w:r>
        <w:r>
          <w:rPr>
            <w:noProof/>
            <w:webHidden/>
          </w:rPr>
          <w:tab/>
        </w:r>
        <w:r>
          <w:rPr>
            <w:noProof/>
            <w:webHidden/>
          </w:rPr>
          <w:fldChar w:fldCharType="begin"/>
        </w:r>
        <w:r>
          <w:rPr>
            <w:noProof/>
            <w:webHidden/>
          </w:rPr>
          <w:instrText xml:space="preserve"> PAGEREF _Toc129350852 \h </w:instrText>
        </w:r>
        <w:r>
          <w:rPr>
            <w:noProof/>
            <w:webHidden/>
          </w:rPr>
        </w:r>
        <w:r>
          <w:rPr>
            <w:noProof/>
            <w:webHidden/>
          </w:rPr>
          <w:fldChar w:fldCharType="separate"/>
        </w:r>
        <w:r>
          <w:rPr>
            <w:noProof/>
            <w:webHidden/>
          </w:rPr>
          <w:t>42</w:t>
        </w:r>
        <w:r>
          <w:rPr>
            <w:noProof/>
            <w:webHidden/>
          </w:rPr>
          <w:fldChar w:fldCharType="end"/>
        </w:r>
      </w:hyperlink>
    </w:p>
    <w:p w14:paraId="1929FC99" w14:textId="081CFC4C" w:rsidR="00145F42" w:rsidRDefault="00145F42">
      <w:pPr>
        <w:pStyle w:val="TOC1"/>
        <w:rPr>
          <w:rFonts w:asciiTheme="minorHAnsi" w:eastAsiaTheme="minorEastAsia" w:hAnsiTheme="minorHAnsi"/>
          <w:noProof/>
          <w:lang w:eastAsia="en-GB"/>
        </w:rPr>
      </w:pPr>
      <w:hyperlink w:anchor="_Toc129350853" w:history="1">
        <w:r w:rsidRPr="006308E3">
          <w:rPr>
            <w:rStyle w:val="Hyperlink"/>
            <w:noProof/>
          </w:rPr>
          <w:t>B.2</w:t>
        </w:r>
        <w:r>
          <w:rPr>
            <w:rFonts w:asciiTheme="minorHAnsi" w:eastAsiaTheme="minorEastAsia" w:hAnsiTheme="minorHAnsi"/>
            <w:noProof/>
            <w:lang w:eastAsia="en-GB"/>
          </w:rPr>
          <w:tab/>
        </w:r>
        <w:r w:rsidRPr="006308E3">
          <w:rPr>
            <w:rStyle w:val="Hyperlink"/>
            <w:noProof/>
          </w:rPr>
          <w:t>Clinical effectiveness</w:t>
        </w:r>
        <w:r>
          <w:rPr>
            <w:noProof/>
            <w:webHidden/>
          </w:rPr>
          <w:tab/>
        </w:r>
        <w:r>
          <w:rPr>
            <w:noProof/>
            <w:webHidden/>
          </w:rPr>
          <w:fldChar w:fldCharType="begin"/>
        </w:r>
        <w:r>
          <w:rPr>
            <w:noProof/>
            <w:webHidden/>
          </w:rPr>
          <w:instrText xml:space="preserve"> PAGEREF _Toc129350853 \h </w:instrText>
        </w:r>
        <w:r>
          <w:rPr>
            <w:noProof/>
            <w:webHidden/>
          </w:rPr>
        </w:r>
        <w:r>
          <w:rPr>
            <w:noProof/>
            <w:webHidden/>
          </w:rPr>
          <w:fldChar w:fldCharType="separate"/>
        </w:r>
        <w:r>
          <w:rPr>
            <w:noProof/>
            <w:webHidden/>
          </w:rPr>
          <w:t>43</w:t>
        </w:r>
        <w:r>
          <w:rPr>
            <w:noProof/>
            <w:webHidden/>
          </w:rPr>
          <w:fldChar w:fldCharType="end"/>
        </w:r>
      </w:hyperlink>
    </w:p>
    <w:p w14:paraId="7ACC4209" w14:textId="1B1430B4" w:rsidR="00145F42" w:rsidRDefault="00145F42">
      <w:pPr>
        <w:pStyle w:val="TOC2"/>
        <w:rPr>
          <w:rFonts w:asciiTheme="minorHAnsi" w:eastAsiaTheme="minorEastAsia" w:hAnsiTheme="minorHAnsi"/>
          <w:noProof/>
          <w:lang w:eastAsia="en-GB"/>
        </w:rPr>
      </w:pPr>
      <w:hyperlink w:anchor="_Toc129350854" w:history="1">
        <w:r w:rsidRPr="006308E3">
          <w:rPr>
            <w:rStyle w:val="Hyperlink"/>
            <w:noProof/>
          </w:rPr>
          <w:t>B.2.1</w:t>
        </w:r>
        <w:r>
          <w:rPr>
            <w:rFonts w:asciiTheme="minorHAnsi" w:eastAsiaTheme="minorEastAsia" w:hAnsiTheme="minorHAnsi"/>
            <w:noProof/>
            <w:lang w:eastAsia="en-GB"/>
          </w:rPr>
          <w:tab/>
        </w:r>
        <w:r w:rsidRPr="006308E3">
          <w:rPr>
            <w:rStyle w:val="Hyperlink"/>
            <w:noProof/>
          </w:rPr>
          <w:t>Identification and selection of relevant studies</w:t>
        </w:r>
        <w:r>
          <w:rPr>
            <w:noProof/>
            <w:webHidden/>
          </w:rPr>
          <w:tab/>
        </w:r>
        <w:r>
          <w:rPr>
            <w:noProof/>
            <w:webHidden/>
          </w:rPr>
          <w:fldChar w:fldCharType="begin"/>
        </w:r>
        <w:r>
          <w:rPr>
            <w:noProof/>
            <w:webHidden/>
          </w:rPr>
          <w:instrText xml:space="preserve"> PAGEREF _Toc129350854 \h </w:instrText>
        </w:r>
        <w:r>
          <w:rPr>
            <w:noProof/>
            <w:webHidden/>
          </w:rPr>
        </w:r>
        <w:r>
          <w:rPr>
            <w:noProof/>
            <w:webHidden/>
          </w:rPr>
          <w:fldChar w:fldCharType="separate"/>
        </w:r>
        <w:r>
          <w:rPr>
            <w:noProof/>
            <w:webHidden/>
          </w:rPr>
          <w:t>45</w:t>
        </w:r>
        <w:r>
          <w:rPr>
            <w:noProof/>
            <w:webHidden/>
          </w:rPr>
          <w:fldChar w:fldCharType="end"/>
        </w:r>
      </w:hyperlink>
    </w:p>
    <w:p w14:paraId="090E45EA" w14:textId="10D8F808" w:rsidR="00145F42" w:rsidRDefault="00145F42">
      <w:pPr>
        <w:pStyle w:val="TOC2"/>
        <w:rPr>
          <w:rFonts w:asciiTheme="minorHAnsi" w:eastAsiaTheme="minorEastAsia" w:hAnsiTheme="minorHAnsi"/>
          <w:noProof/>
          <w:lang w:eastAsia="en-GB"/>
        </w:rPr>
      </w:pPr>
      <w:hyperlink w:anchor="_Toc129350855" w:history="1">
        <w:r w:rsidRPr="006308E3">
          <w:rPr>
            <w:rStyle w:val="Hyperlink"/>
            <w:noProof/>
          </w:rPr>
          <w:t>B.2.2</w:t>
        </w:r>
        <w:r>
          <w:rPr>
            <w:rFonts w:asciiTheme="minorHAnsi" w:eastAsiaTheme="minorEastAsia" w:hAnsiTheme="minorHAnsi"/>
            <w:noProof/>
            <w:lang w:eastAsia="en-GB"/>
          </w:rPr>
          <w:tab/>
        </w:r>
        <w:r w:rsidRPr="006308E3">
          <w:rPr>
            <w:rStyle w:val="Hyperlink"/>
            <w:noProof/>
          </w:rPr>
          <w:t>List of relevant clinical effectiveness evidence</w:t>
        </w:r>
        <w:r>
          <w:rPr>
            <w:noProof/>
            <w:webHidden/>
          </w:rPr>
          <w:tab/>
        </w:r>
        <w:r>
          <w:rPr>
            <w:noProof/>
            <w:webHidden/>
          </w:rPr>
          <w:fldChar w:fldCharType="begin"/>
        </w:r>
        <w:r>
          <w:rPr>
            <w:noProof/>
            <w:webHidden/>
          </w:rPr>
          <w:instrText xml:space="preserve"> PAGEREF _Toc129350855 \h </w:instrText>
        </w:r>
        <w:r>
          <w:rPr>
            <w:noProof/>
            <w:webHidden/>
          </w:rPr>
        </w:r>
        <w:r>
          <w:rPr>
            <w:noProof/>
            <w:webHidden/>
          </w:rPr>
          <w:fldChar w:fldCharType="separate"/>
        </w:r>
        <w:r>
          <w:rPr>
            <w:noProof/>
            <w:webHidden/>
          </w:rPr>
          <w:t>46</w:t>
        </w:r>
        <w:r>
          <w:rPr>
            <w:noProof/>
            <w:webHidden/>
          </w:rPr>
          <w:fldChar w:fldCharType="end"/>
        </w:r>
      </w:hyperlink>
    </w:p>
    <w:p w14:paraId="039CD231" w14:textId="4E8D61EF" w:rsidR="00145F42" w:rsidRDefault="00145F42">
      <w:pPr>
        <w:pStyle w:val="TOC2"/>
        <w:rPr>
          <w:rFonts w:asciiTheme="minorHAnsi" w:eastAsiaTheme="minorEastAsia" w:hAnsiTheme="minorHAnsi"/>
          <w:noProof/>
          <w:lang w:eastAsia="en-GB"/>
        </w:rPr>
      </w:pPr>
      <w:hyperlink w:anchor="_Toc129350856" w:history="1">
        <w:r w:rsidRPr="006308E3">
          <w:rPr>
            <w:rStyle w:val="Hyperlink"/>
            <w:noProof/>
          </w:rPr>
          <w:t>B.2.3</w:t>
        </w:r>
        <w:r>
          <w:rPr>
            <w:rFonts w:asciiTheme="minorHAnsi" w:eastAsiaTheme="minorEastAsia" w:hAnsiTheme="minorHAnsi"/>
            <w:noProof/>
            <w:lang w:eastAsia="en-GB"/>
          </w:rPr>
          <w:tab/>
        </w:r>
        <w:r w:rsidRPr="006308E3">
          <w:rPr>
            <w:rStyle w:val="Hyperlink"/>
            <w:noProof/>
          </w:rPr>
          <w:t>Summary of methodology of the relevant clinical effectiveness evidence</w:t>
        </w:r>
        <w:r>
          <w:rPr>
            <w:noProof/>
            <w:webHidden/>
          </w:rPr>
          <w:tab/>
        </w:r>
        <w:r>
          <w:rPr>
            <w:noProof/>
            <w:webHidden/>
          </w:rPr>
          <w:fldChar w:fldCharType="begin"/>
        </w:r>
        <w:r>
          <w:rPr>
            <w:noProof/>
            <w:webHidden/>
          </w:rPr>
          <w:instrText xml:space="preserve"> PAGEREF _Toc129350856 \h </w:instrText>
        </w:r>
        <w:r>
          <w:rPr>
            <w:noProof/>
            <w:webHidden/>
          </w:rPr>
        </w:r>
        <w:r>
          <w:rPr>
            <w:noProof/>
            <w:webHidden/>
          </w:rPr>
          <w:fldChar w:fldCharType="separate"/>
        </w:r>
        <w:r>
          <w:rPr>
            <w:noProof/>
            <w:webHidden/>
          </w:rPr>
          <w:t>47</w:t>
        </w:r>
        <w:r>
          <w:rPr>
            <w:noProof/>
            <w:webHidden/>
          </w:rPr>
          <w:fldChar w:fldCharType="end"/>
        </w:r>
      </w:hyperlink>
    </w:p>
    <w:p w14:paraId="32384D69" w14:textId="2560084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57" w:history="1">
        <w:r w:rsidRPr="006308E3">
          <w:rPr>
            <w:rStyle w:val="Hyperlink"/>
            <w:noProof/>
          </w:rPr>
          <w:t>B.2.3.1</w:t>
        </w:r>
        <w:r>
          <w:rPr>
            <w:rFonts w:asciiTheme="minorHAnsi" w:eastAsiaTheme="minorEastAsia" w:hAnsiTheme="minorHAnsi"/>
            <w:noProof/>
            <w:lang w:eastAsia="en-GB"/>
          </w:rPr>
          <w:tab/>
        </w:r>
        <w:r w:rsidRPr="006308E3">
          <w:rPr>
            <w:rStyle w:val="Hyperlink"/>
            <w:noProof/>
          </w:rPr>
          <w:t>DESTINY-Breast04</w:t>
        </w:r>
        <w:r>
          <w:rPr>
            <w:noProof/>
            <w:webHidden/>
          </w:rPr>
          <w:tab/>
        </w:r>
        <w:r>
          <w:rPr>
            <w:noProof/>
            <w:webHidden/>
          </w:rPr>
          <w:fldChar w:fldCharType="begin"/>
        </w:r>
        <w:r>
          <w:rPr>
            <w:noProof/>
            <w:webHidden/>
          </w:rPr>
          <w:instrText xml:space="preserve"> PAGEREF _Toc129350857 \h </w:instrText>
        </w:r>
        <w:r>
          <w:rPr>
            <w:noProof/>
            <w:webHidden/>
          </w:rPr>
        </w:r>
        <w:r>
          <w:rPr>
            <w:noProof/>
            <w:webHidden/>
          </w:rPr>
          <w:fldChar w:fldCharType="separate"/>
        </w:r>
        <w:r>
          <w:rPr>
            <w:noProof/>
            <w:webHidden/>
          </w:rPr>
          <w:t>47</w:t>
        </w:r>
        <w:r>
          <w:rPr>
            <w:noProof/>
            <w:webHidden/>
          </w:rPr>
          <w:fldChar w:fldCharType="end"/>
        </w:r>
      </w:hyperlink>
    </w:p>
    <w:p w14:paraId="34FE840C" w14:textId="6709568D" w:rsidR="00145F42" w:rsidRDefault="00145F42">
      <w:pPr>
        <w:pStyle w:val="TOC2"/>
        <w:rPr>
          <w:rFonts w:asciiTheme="minorHAnsi" w:eastAsiaTheme="minorEastAsia" w:hAnsiTheme="minorHAnsi"/>
          <w:noProof/>
          <w:lang w:eastAsia="en-GB"/>
        </w:rPr>
      </w:pPr>
      <w:hyperlink w:anchor="_Toc129350858" w:history="1">
        <w:r w:rsidRPr="006308E3">
          <w:rPr>
            <w:rStyle w:val="Hyperlink"/>
            <w:noProof/>
          </w:rPr>
          <w:t>B.2.4</w:t>
        </w:r>
        <w:r>
          <w:rPr>
            <w:rFonts w:asciiTheme="minorHAnsi" w:eastAsiaTheme="minorEastAsia" w:hAnsiTheme="minorHAnsi"/>
            <w:noProof/>
            <w:lang w:eastAsia="en-GB"/>
          </w:rPr>
          <w:tab/>
        </w:r>
        <w:r w:rsidRPr="006308E3">
          <w:rPr>
            <w:rStyle w:val="Hyperlink"/>
            <w:noProof/>
          </w:rPr>
          <w:t>Statistical analysis and definition of study groups in the relevant clinical effectiveness evidence</w:t>
        </w:r>
        <w:r>
          <w:rPr>
            <w:noProof/>
            <w:webHidden/>
          </w:rPr>
          <w:tab/>
        </w:r>
        <w:r>
          <w:rPr>
            <w:noProof/>
            <w:webHidden/>
          </w:rPr>
          <w:fldChar w:fldCharType="begin"/>
        </w:r>
        <w:r>
          <w:rPr>
            <w:noProof/>
            <w:webHidden/>
          </w:rPr>
          <w:instrText xml:space="preserve"> PAGEREF _Toc129350858 \h </w:instrText>
        </w:r>
        <w:r>
          <w:rPr>
            <w:noProof/>
            <w:webHidden/>
          </w:rPr>
        </w:r>
        <w:r>
          <w:rPr>
            <w:noProof/>
            <w:webHidden/>
          </w:rPr>
          <w:fldChar w:fldCharType="separate"/>
        </w:r>
        <w:r>
          <w:rPr>
            <w:noProof/>
            <w:webHidden/>
          </w:rPr>
          <w:t>58</w:t>
        </w:r>
        <w:r>
          <w:rPr>
            <w:noProof/>
            <w:webHidden/>
          </w:rPr>
          <w:fldChar w:fldCharType="end"/>
        </w:r>
      </w:hyperlink>
    </w:p>
    <w:p w14:paraId="231C7E1A" w14:textId="5FC016B7"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59" w:history="1">
        <w:r w:rsidRPr="006308E3">
          <w:rPr>
            <w:rStyle w:val="Hyperlink"/>
            <w:noProof/>
          </w:rPr>
          <w:t>B.2.4.1</w:t>
        </w:r>
        <w:r>
          <w:rPr>
            <w:rFonts w:asciiTheme="minorHAnsi" w:eastAsiaTheme="minorEastAsia" w:hAnsiTheme="minorHAnsi"/>
            <w:noProof/>
            <w:lang w:eastAsia="en-GB"/>
          </w:rPr>
          <w:tab/>
        </w:r>
        <w:r w:rsidRPr="006308E3">
          <w:rPr>
            <w:rStyle w:val="Hyperlink"/>
            <w:noProof/>
          </w:rPr>
          <w:t>Analysis sets</w:t>
        </w:r>
        <w:r>
          <w:rPr>
            <w:noProof/>
            <w:webHidden/>
          </w:rPr>
          <w:tab/>
        </w:r>
        <w:r>
          <w:rPr>
            <w:noProof/>
            <w:webHidden/>
          </w:rPr>
          <w:fldChar w:fldCharType="begin"/>
        </w:r>
        <w:r>
          <w:rPr>
            <w:noProof/>
            <w:webHidden/>
          </w:rPr>
          <w:instrText xml:space="preserve"> PAGEREF _Toc129350859 \h </w:instrText>
        </w:r>
        <w:r>
          <w:rPr>
            <w:noProof/>
            <w:webHidden/>
          </w:rPr>
        </w:r>
        <w:r>
          <w:rPr>
            <w:noProof/>
            <w:webHidden/>
          </w:rPr>
          <w:fldChar w:fldCharType="separate"/>
        </w:r>
        <w:r>
          <w:rPr>
            <w:noProof/>
            <w:webHidden/>
          </w:rPr>
          <w:t>58</w:t>
        </w:r>
        <w:r>
          <w:rPr>
            <w:noProof/>
            <w:webHidden/>
          </w:rPr>
          <w:fldChar w:fldCharType="end"/>
        </w:r>
      </w:hyperlink>
    </w:p>
    <w:p w14:paraId="171E78B3" w14:textId="67991CF3"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0" w:history="1">
        <w:r w:rsidRPr="006308E3">
          <w:rPr>
            <w:rStyle w:val="Hyperlink"/>
            <w:noProof/>
          </w:rPr>
          <w:t>B.2.4.2</w:t>
        </w:r>
        <w:r>
          <w:rPr>
            <w:rFonts w:asciiTheme="minorHAnsi" w:eastAsiaTheme="minorEastAsia" w:hAnsiTheme="minorHAnsi"/>
            <w:noProof/>
            <w:lang w:eastAsia="en-GB"/>
          </w:rPr>
          <w:tab/>
        </w:r>
        <w:r w:rsidRPr="006308E3">
          <w:rPr>
            <w:rStyle w:val="Hyperlink"/>
            <w:noProof/>
          </w:rPr>
          <w:t>Statistical analyses</w:t>
        </w:r>
        <w:r>
          <w:rPr>
            <w:noProof/>
            <w:webHidden/>
          </w:rPr>
          <w:tab/>
        </w:r>
        <w:r>
          <w:rPr>
            <w:noProof/>
            <w:webHidden/>
          </w:rPr>
          <w:fldChar w:fldCharType="begin"/>
        </w:r>
        <w:r>
          <w:rPr>
            <w:noProof/>
            <w:webHidden/>
          </w:rPr>
          <w:instrText xml:space="preserve"> PAGEREF _Toc129350860 \h </w:instrText>
        </w:r>
        <w:r>
          <w:rPr>
            <w:noProof/>
            <w:webHidden/>
          </w:rPr>
        </w:r>
        <w:r>
          <w:rPr>
            <w:noProof/>
            <w:webHidden/>
          </w:rPr>
          <w:fldChar w:fldCharType="separate"/>
        </w:r>
        <w:r>
          <w:rPr>
            <w:noProof/>
            <w:webHidden/>
          </w:rPr>
          <w:t>59</w:t>
        </w:r>
        <w:r>
          <w:rPr>
            <w:noProof/>
            <w:webHidden/>
          </w:rPr>
          <w:fldChar w:fldCharType="end"/>
        </w:r>
      </w:hyperlink>
    </w:p>
    <w:p w14:paraId="070928EC" w14:textId="3E24BDE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1" w:history="1">
        <w:r w:rsidRPr="006308E3">
          <w:rPr>
            <w:rStyle w:val="Hyperlink"/>
            <w:noProof/>
          </w:rPr>
          <w:t>B.2.4.3</w:t>
        </w:r>
        <w:r>
          <w:rPr>
            <w:rFonts w:asciiTheme="minorHAnsi" w:eastAsiaTheme="minorEastAsia" w:hAnsiTheme="minorHAnsi"/>
            <w:noProof/>
            <w:lang w:eastAsia="en-GB"/>
          </w:rPr>
          <w:tab/>
        </w:r>
        <w:r w:rsidRPr="006308E3">
          <w:rPr>
            <w:rStyle w:val="Hyperlink"/>
            <w:noProof/>
          </w:rPr>
          <w:t>Patient flow in DESTINY-Breast04</w:t>
        </w:r>
        <w:r>
          <w:rPr>
            <w:noProof/>
            <w:webHidden/>
          </w:rPr>
          <w:tab/>
        </w:r>
        <w:r>
          <w:rPr>
            <w:noProof/>
            <w:webHidden/>
          </w:rPr>
          <w:fldChar w:fldCharType="begin"/>
        </w:r>
        <w:r>
          <w:rPr>
            <w:noProof/>
            <w:webHidden/>
          </w:rPr>
          <w:instrText xml:space="preserve"> PAGEREF _Toc129350861 \h </w:instrText>
        </w:r>
        <w:r>
          <w:rPr>
            <w:noProof/>
            <w:webHidden/>
          </w:rPr>
        </w:r>
        <w:r>
          <w:rPr>
            <w:noProof/>
            <w:webHidden/>
          </w:rPr>
          <w:fldChar w:fldCharType="separate"/>
        </w:r>
        <w:r>
          <w:rPr>
            <w:noProof/>
            <w:webHidden/>
          </w:rPr>
          <w:t>63</w:t>
        </w:r>
        <w:r>
          <w:rPr>
            <w:noProof/>
            <w:webHidden/>
          </w:rPr>
          <w:fldChar w:fldCharType="end"/>
        </w:r>
      </w:hyperlink>
    </w:p>
    <w:p w14:paraId="05739A90" w14:textId="0B645AF5"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2" w:history="1">
        <w:r w:rsidRPr="006308E3">
          <w:rPr>
            <w:rStyle w:val="Hyperlink"/>
            <w:noProof/>
          </w:rPr>
          <w:t>B.2.4.4</w:t>
        </w:r>
        <w:r>
          <w:rPr>
            <w:rFonts w:asciiTheme="minorHAnsi" w:eastAsiaTheme="minorEastAsia" w:hAnsiTheme="minorHAnsi"/>
            <w:noProof/>
            <w:lang w:eastAsia="en-GB"/>
          </w:rPr>
          <w:tab/>
        </w:r>
        <w:r w:rsidRPr="006308E3">
          <w:rPr>
            <w:rStyle w:val="Hyperlink"/>
            <w:noProof/>
          </w:rPr>
          <w:t>Patient baseline characteristics</w:t>
        </w:r>
        <w:r>
          <w:rPr>
            <w:noProof/>
            <w:webHidden/>
          </w:rPr>
          <w:tab/>
        </w:r>
        <w:r>
          <w:rPr>
            <w:noProof/>
            <w:webHidden/>
          </w:rPr>
          <w:fldChar w:fldCharType="begin"/>
        </w:r>
        <w:r>
          <w:rPr>
            <w:noProof/>
            <w:webHidden/>
          </w:rPr>
          <w:instrText xml:space="preserve"> PAGEREF _Toc129350862 \h </w:instrText>
        </w:r>
        <w:r>
          <w:rPr>
            <w:noProof/>
            <w:webHidden/>
          </w:rPr>
        </w:r>
        <w:r>
          <w:rPr>
            <w:noProof/>
            <w:webHidden/>
          </w:rPr>
          <w:fldChar w:fldCharType="separate"/>
        </w:r>
        <w:r>
          <w:rPr>
            <w:noProof/>
            <w:webHidden/>
          </w:rPr>
          <w:t>65</w:t>
        </w:r>
        <w:r>
          <w:rPr>
            <w:noProof/>
            <w:webHidden/>
          </w:rPr>
          <w:fldChar w:fldCharType="end"/>
        </w:r>
      </w:hyperlink>
    </w:p>
    <w:p w14:paraId="3EFD3BF6" w14:textId="2F7E3615" w:rsidR="00145F42" w:rsidRDefault="00145F42">
      <w:pPr>
        <w:pStyle w:val="TOC2"/>
        <w:rPr>
          <w:rFonts w:asciiTheme="minorHAnsi" w:eastAsiaTheme="minorEastAsia" w:hAnsiTheme="minorHAnsi"/>
          <w:noProof/>
          <w:lang w:eastAsia="en-GB"/>
        </w:rPr>
      </w:pPr>
      <w:hyperlink w:anchor="_Toc129350863" w:history="1">
        <w:r w:rsidRPr="006308E3">
          <w:rPr>
            <w:rStyle w:val="Hyperlink"/>
            <w:noProof/>
          </w:rPr>
          <w:t>B.2.5</w:t>
        </w:r>
        <w:r>
          <w:rPr>
            <w:rFonts w:asciiTheme="minorHAnsi" w:eastAsiaTheme="minorEastAsia" w:hAnsiTheme="minorHAnsi"/>
            <w:noProof/>
            <w:lang w:eastAsia="en-GB"/>
          </w:rPr>
          <w:tab/>
        </w:r>
        <w:r w:rsidRPr="006308E3">
          <w:rPr>
            <w:rStyle w:val="Hyperlink"/>
            <w:noProof/>
          </w:rPr>
          <w:t>Critical appraisal of the relevant clinical effectiveness evidence</w:t>
        </w:r>
        <w:r>
          <w:rPr>
            <w:noProof/>
            <w:webHidden/>
          </w:rPr>
          <w:tab/>
        </w:r>
        <w:r>
          <w:rPr>
            <w:noProof/>
            <w:webHidden/>
          </w:rPr>
          <w:fldChar w:fldCharType="begin"/>
        </w:r>
        <w:r>
          <w:rPr>
            <w:noProof/>
            <w:webHidden/>
          </w:rPr>
          <w:instrText xml:space="preserve"> PAGEREF _Toc129350863 \h </w:instrText>
        </w:r>
        <w:r>
          <w:rPr>
            <w:noProof/>
            <w:webHidden/>
          </w:rPr>
        </w:r>
        <w:r>
          <w:rPr>
            <w:noProof/>
            <w:webHidden/>
          </w:rPr>
          <w:fldChar w:fldCharType="separate"/>
        </w:r>
        <w:r>
          <w:rPr>
            <w:noProof/>
            <w:webHidden/>
          </w:rPr>
          <w:t>68</w:t>
        </w:r>
        <w:r>
          <w:rPr>
            <w:noProof/>
            <w:webHidden/>
          </w:rPr>
          <w:fldChar w:fldCharType="end"/>
        </w:r>
      </w:hyperlink>
    </w:p>
    <w:p w14:paraId="13F2284F" w14:textId="5D63077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4" w:history="1">
        <w:r w:rsidRPr="006308E3">
          <w:rPr>
            <w:rStyle w:val="Hyperlink"/>
            <w:noProof/>
          </w:rPr>
          <w:t>B.2.5.1</w:t>
        </w:r>
        <w:r>
          <w:rPr>
            <w:rFonts w:asciiTheme="minorHAnsi" w:eastAsiaTheme="minorEastAsia" w:hAnsiTheme="minorHAnsi"/>
            <w:noProof/>
            <w:lang w:eastAsia="en-GB"/>
          </w:rPr>
          <w:tab/>
        </w:r>
        <w:r w:rsidRPr="006308E3">
          <w:rPr>
            <w:rStyle w:val="Hyperlink"/>
            <w:noProof/>
          </w:rPr>
          <w:t>Limitations of the evidence base</w:t>
        </w:r>
        <w:r>
          <w:rPr>
            <w:noProof/>
            <w:webHidden/>
          </w:rPr>
          <w:tab/>
        </w:r>
        <w:r>
          <w:rPr>
            <w:noProof/>
            <w:webHidden/>
          </w:rPr>
          <w:fldChar w:fldCharType="begin"/>
        </w:r>
        <w:r>
          <w:rPr>
            <w:noProof/>
            <w:webHidden/>
          </w:rPr>
          <w:instrText xml:space="preserve"> PAGEREF _Toc129350864 \h </w:instrText>
        </w:r>
        <w:r>
          <w:rPr>
            <w:noProof/>
            <w:webHidden/>
          </w:rPr>
        </w:r>
        <w:r>
          <w:rPr>
            <w:noProof/>
            <w:webHidden/>
          </w:rPr>
          <w:fldChar w:fldCharType="separate"/>
        </w:r>
        <w:r>
          <w:rPr>
            <w:noProof/>
            <w:webHidden/>
          </w:rPr>
          <w:t>69</w:t>
        </w:r>
        <w:r>
          <w:rPr>
            <w:noProof/>
            <w:webHidden/>
          </w:rPr>
          <w:fldChar w:fldCharType="end"/>
        </w:r>
      </w:hyperlink>
    </w:p>
    <w:p w14:paraId="4C010D4E" w14:textId="17028A19" w:rsidR="00145F42" w:rsidRDefault="00145F42">
      <w:pPr>
        <w:pStyle w:val="TOC2"/>
        <w:rPr>
          <w:rFonts w:asciiTheme="minorHAnsi" w:eastAsiaTheme="minorEastAsia" w:hAnsiTheme="minorHAnsi"/>
          <w:noProof/>
          <w:lang w:eastAsia="en-GB"/>
        </w:rPr>
      </w:pPr>
      <w:hyperlink w:anchor="_Toc129350865" w:history="1">
        <w:r w:rsidRPr="006308E3">
          <w:rPr>
            <w:rStyle w:val="Hyperlink"/>
            <w:noProof/>
          </w:rPr>
          <w:t>B.2.6</w:t>
        </w:r>
        <w:r>
          <w:rPr>
            <w:rFonts w:asciiTheme="minorHAnsi" w:eastAsiaTheme="minorEastAsia" w:hAnsiTheme="minorHAnsi"/>
            <w:noProof/>
            <w:lang w:eastAsia="en-GB"/>
          </w:rPr>
          <w:tab/>
        </w:r>
        <w:r w:rsidRPr="006308E3">
          <w:rPr>
            <w:rStyle w:val="Hyperlink"/>
            <w:noProof/>
          </w:rPr>
          <w:t>Clinical effectiveness results of the relevant trials</w:t>
        </w:r>
        <w:r>
          <w:rPr>
            <w:noProof/>
            <w:webHidden/>
          </w:rPr>
          <w:tab/>
        </w:r>
        <w:r>
          <w:rPr>
            <w:noProof/>
            <w:webHidden/>
          </w:rPr>
          <w:fldChar w:fldCharType="begin"/>
        </w:r>
        <w:r>
          <w:rPr>
            <w:noProof/>
            <w:webHidden/>
          </w:rPr>
          <w:instrText xml:space="preserve"> PAGEREF _Toc129350865 \h </w:instrText>
        </w:r>
        <w:r>
          <w:rPr>
            <w:noProof/>
            <w:webHidden/>
          </w:rPr>
        </w:r>
        <w:r>
          <w:rPr>
            <w:noProof/>
            <w:webHidden/>
          </w:rPr>
          <w:fldChar w:fldCharType="separate"/>
        </w:r>
        <w:r>
          <w:rPr>
            <w:noProof/>
            <w:webHidden/>
          </w:rPr>
          <w:t>70</w:t>
        </w:r>
        <w:r>
          <w:rPr>
            <w:noProof/>
            <w:webHidden/>
          </w:rPr>
          <w:fldChar w:fldCharType="end"/>
        </w:r>
      </w:hyperlink>
    </w:p>
    <w:p w14:paraId="5F68426D" w14:textId="7ED81ED1"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6" w:history="1">
        <w:r w:rsidRPr="006308E3">
          <w:rPr>
            <w:rStyle w:val="Hyperlink"/>
            <w:noProof/>
          </w:rPr>
          <w:t>B.2.6.1</w:t>
        </w:r>
        <w:r>
          <w:rPr>
            <w:rFonts w:asciiTheme="minorHAnsi" w:eastAsiaTheme="minorEastAsia" w:hAnsiTheme="minorHAnsi"/>
            <w:noProof/>
            <w:lang w:eastAsia="en-GB"/>
          </w:rPr>
          <w:tab/>
        </w:r>
        <w:r w:rsidRPr="006308E3">
          <w:rPr>
            <w:rStyle w:val="Hyperlink"/>
            <w:noProof/>
          </w:rPr>
          <w:t>DESTINY-Breast04</w:t>
        </w:r>
        <w:r>
          <w:rPr>
            <w:noProof/>
            <w:webHidden/>
          </w:rPr>
          <w:tab/>
        </w:r>
        <w:r>
          <w:rPr>
            <w:noProof/>
            <w:webHidden/>
          </w:rPr>
          <w:fldChar w:fldCharType="begin"/>
        </w:r>
        <w:r>
          <w:rPr>
            <w:noProof/>
            <w:webHidden/>
          </w:rPr>
          <w:instrText xml:space="preserve"> PAGEREF _Toc129350866 \h </w:instrText>
        </w:r>
        <w:r>
          <w:rPr>
            <w:noProof/>
            <w:webHidden/>
          </w:rPr>
        </w:r>
        <w:r>
          <w:rPr>
            <w:noProof/>
            <w:webHidden/>
          </w:rPr>
          <w:fldChar w:fldCharType="separate"/>
        </w:r>
        <w:r>
          <w:rPr>
            <w:noProof/>
            <w:webHidden/>
          </w:rPr>
          <w:t>70</w:t>
        </w:r>
        <w:r>
          <w:rPr>
            <w:noProof/>
            <w:webHidden/>
          </w:rPr>
          <w:fldChar w:fldCharType="end"/>
        </w:r>
      </w:hyperlink>
    </w:p>
    <w:p w14:paraId="3DC92850" w14:textId="144D0BC5"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7" w:history="1">
        <w:r w:rsidRPr="006308E3">
          <w:rPr>
            <w:rStyle w:val="Hyperlink"/>
            <w:noProof/>
          </w:rPr>
          <w:t>B.2.6.2</w:t>
        </w:r>
        <w:r>
          <w:rPr>
            <w:rFonts w:asciiTheme="minorHAnsi" w:eastAsiaTheme="minorEastAsia" w:hAnsiTheme="minorHAnsi"/>
            <w:noProof/>
            <w:lang w:eastAsia="en-GB"/>
          </w:rPr>
          <w:tab/>
        </w:r>
        <w:r w:rsidRPr="006308E3">
          <w:rPr>
            <w:rStyle w:val="Hyperlink"/>
            <w:noProof/>
          </w:rPr>
          <w:t>Efficacy conclusions</w:t>
        </w:r>
        <w:r>
          <w:rPr>
            <w:noProof/>
            <w:webHidden/>
          </w:rPr>
          <w:tab/>
        </w:r>
        <w:r>
          <w:rPr>
            <w:noProof/>
            <w:webHidden/>
          </w:rPr>
          <w:fldChar w:fldCharType="begin"/>
        </w:r>
        <w:r>
          <w:rPr>
            <w:noProof/>
            <w:webHidden/>
          </w:rPr>
          <w:instrText xml:space="preserve"> PAGEREF _Toc129350867 \h </w:instrText>
        </w:r>
        <w:r>
          <w:rPr>
            <w:noProof/>
            <w:webHidden/>
          </w:rPr>
        </w:r>
        <w:r>
          <w:rPr>
            <w:noProof/>
            <w:webHidden/>
          </w:rPr>
          <w:fldChar w:fldCharType="separate"/>
        </w:r>
        <w:r>
          <w:rPr>
            <w:noProof/>
            <w:webHidden/>
          </w:rPr>
          <w:t>85</w:t>
        </w:r>
        <w:r>
          <w:rPr>
            <w:noProof/>
            <w:webHidden/>
          </w:rPr>
          <w:fldChar w:fldCharType="end"/>
        </w:r>
      </w:hyperlink>
    </w:p>
    <w:p w14:paraId="691C614C" w14:textId="2B5CD8AD" w:rsidR="00145F42" w:rsidRDefault="00145F42">
      <w:pPr>
        <w:pStyle w:val="TOC2"/>
        <w:rPr>
          <w:rFonts w:asciiTheme="minorHAnsi" w:eastAsiaTheme="minorEastAsia" w:hAnsiTheme="minorHAnsi"/>
          <w:noProof/>
          <w:lang w:eastAsia="en-GB"/>
        </w:rPr>
      </w:pPr>
      <w:hyperlink w:anchor="_Toc129350868" w:history="1">
        <w:r w:rsidRPr="006308E3">
          <w:rPr>
            <w:rStyle w:val="Hyperlink"/>
            <w:noProof/>
          </w:rPr>
          <w:t>B.2.7</w:t>
        </w:r>
        <w:r>
          <w:rPr>
            <w:rFonts w:asciiTheme="minorHAnsi" w:eastAsiaTheme="minorEastAsia" w:hAnsiTheme="minorHAnsi"/>
            <w:noProof/>
            <w:lang w:eastAsia="en-GB"/>
          </w:rPr>
          <w:tab/>
        </w:r>
        <w:r w:rsidRPr="006308E3">
          <w:rPr>
            <w:rStyle w:val="Hyperlink"/>
            <w:noProof/>
          </w:rPr>
          <w:t>Subgroup analysis</w:t>
        </w:r>
        <w:r>
          <w:rPr>
            <w:noProof/>
            <w:webHidden/>
          </w:rPr>
          <w:tab/>
        </w:r>
        <w:r>
          <w:rPr>
            <w:noProof/>
            <w:webHidden/>
          </w:rPr>
          <w:fldChar w:fldCharType="begin"/>
        </w:r>
        <w:r>
          <w:rPr>
            <w:noProof/>
            <w:webHidden/>
          </w:rPr>
          <w:instrText xml:space="preserve"> PAGEREF _Toc129350868 \h </w:instrText>
        </w:r>
        <w:r>
          <w:rPr>
            <w:noProof/>
            <w:webHidden/>
          </w:rPr>
        </w:r>
        <w:r>
          <w:rPr>
            <w:noProof/>
            <w:webHidden/>
          </w:rPr>
          <w:fldChar w:fldCharType="separate"/>
        </w:r>
        <w:r>
          <w:rPr>
            <w:noProof/>
            <w:webHidden/>
          </w:rPr>
          <w:t>86</w:t>
        </w:r>
        <w:r>
          <w:rPr>
            <w:noProof/>
            <w:webHidden/>
          </w:rPr>
          <w:fldChar w:fldCharType="end"/>
        </w:r>
      </w:hyperlink>
    </w:p>
    <w:p w14:paraId="00CD9175" w14:textId="085BE4CC"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69" w:history="1">
        <w:r w:rsidRPr="006308E3">
          <w:rPr>
            <w:rStyle w:val="Hyperlink"/>
            <w:noProof/>
          </w:rPr>
          <w:t>B.2.7.1</w:t>
        </w:r>
        <w:r>
          <w:rPr>
            <w:rFonts w:asciiTheme="minorHAnsi" w:eastAsiaTheme="minorEastAsia" w:hAnsiTheme="minorHAnsi"/>
            <w:noProof/>
            <w:lang w:eastAsia="en-GB"/>
          </w:rPr>
          <w:tab/>
        </w:r>
        <w:r w:rsidRPr="006308E3">
          <w:rPr>
            <w:rStyle w:val="Hyperlink"/>
            <w:noProof/>
          </w:rPr>
          <w:t>PFS by BICR | Pre-specified analysis in key subgroups | FAS</w:t>
        </w:r>
        <w:r>
          <w:rPr>
            <w:noProof/>
            <w:webHidden/>
          </w:rPr>
          <w:tab/>
        </w:r>
        <w:r>
          <w:rPr>
            <w:noProof/>
            <w:webHidden/>
          </w:rPr>
          <w:fldChar w:fldCharType="begin"/>
        </w:r>
        <w:r>
          <w:rPr>
            <w:noProof/>
            <w:webHidden/>
          </w:rPr>
          <w:instrText xml:space="preserve"> PAGEREF _Toc129350869 \h </w:instrText>
        </w:r>
        <w:r>
          <w:rPr>
            <w:noProof/>
            <w:webHidden/>
          </w:rPr>
        </w:r>
        <w:r>
          <w:rPr>
            <w:noProof/>
            <w:webHidden/>
          </w:rPr>
          <w:fldChar w:fldCharType="separate"/>
        </w:r>
        <w:r>
          <w:rPr>
            <w:noProof/>
            <w:webHidden/>
          </w:rPr>
          <w:t>87</w:t>
        </w:r>
        <w:r>
          <w:rPr>
            <w:noProof/>
            <w:webHidden/>
          </w:rPr>
          <w:fldChar w:fldCharType="end"/>
        </w:r>
      </w:hyperlink>
    </w:p>
    <w:p w14:paraId="6951D7BE" w14:textId="6DCEFB4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70" w:history="1">
        <w:r w:rsidRPr="006308E3">
          <w:rPr>
            <w:rStyle w:val="Hyperlink"/>
            <w:noProof/>
          </w:rPr>
          <w:t>B.2.7.2</w:t>
        </w:r>
        <w:r>
          <w:rPr>
            <w:rFonts w:asciiTheme="minorHAnsi" w:eastAsiaTheme="minorEastAsia" w:hAnsiTheme="minorHAnsi"/>
            <w:noProof/>
            <w:lang w:eastAsia="en-GB"/>
          </w:rPr>
          <w:tab/>
        </w:r>
        <w:r w:rsidRPr="006308E3">
          <w:rPr>
            <w:rStyle w:val="Hyperlink"/>
            <w:noProof/>
          </w:rPr>
          <w:t>Exploratory efficacy | Efficacy in the HR-negative cohort</w:t>
        </w:r>
        <w:r>
          <w:rPr>
            <w:noProof/>
            <w:webHidden/>
          </w:rPr>
          <w:tab/>
        </w:r>
        <w:r>
          <w:rPr>
            <w:noProof/>
            <w:webHidden/>
          </w:rPr>
          <w:fldChar w:fldCharType="begin"/>
        </w:r>
        <w:r>
          <w:rPr>
            <w:noProof/>
            <w:webHidden/>
          </w:rPr>
          <w:instrText xml:space="preserve"> PAGEREF _Toc129350870 \h </w:instrText>
        </w:r>
        <w:r>
          <w:rPr>
            <w:noProof/>
            <w:webHidden/>
          </w:rPr>
        </w:r>
        <w:r>
          <w:rPr>
            <w:noProof/>
            <w:webHidden/>
          </w:rPr>
          <w:fldChar w:fldCharType="separate"/>
        </w:r>
        <w:r>
          <w:rPr>
            <w:noProof/>
            <w:webHidden/>
          </w:rPr>
          <w:t>91</w:t>
        </w:r>
        <w:r>
          <w:rPr>
            <w:noProof/>
            <w:webHidden/>
          </w:rPr>
          <w:fldChar w:fldCharType="end"/>
        </w:r>
      </w:hyperlink>
    </w:p>
    <w:p w14:paraId="03CE949B" w14:textId="388BCD1B" w:rsidR="00145F42" w:rsidRDefault="00145F42">
      <w:pPr>
        <w:pStyle w:val="TOC2"/>
        <w:rPr>
          <w:rFonts w:asciiTheme="minorHAnsi" w:eastAsiaTheme="minorEastAsia" w:hAnsiTheme="minorHAnsi"/>
          <w:noProof/>
          <w:lang w:eastAsia="en-GB"/>
        </w:rPr>
      </w:pPr>
      <w:hyperlink w:anchor="_Toc129350871" w:history="1">
        <w:r w:rsidRPr="006308E3">
          <w:rPr>
            <w:rStyle w:val="Hyperlink"/>
            <w:noProof/>
          </w:rPr>
          <w:t>B.2.8</w:t>
        </w:r>
        <w:r>
          <w:rPr>
            <w:rFonts w:asciiTheme="minorHAnsi" w:eastAsiaTheme="minorEastAsia" w:hAnsiTheme="minorHAnsi"/>
            <w:noProof/>
            <w:lang w:eastAsia="en-GB"/>
          </w:rPr>
          <w:tab/>
        </w:r>
        <w:r w:rsidRPr="006308E3">
          <w:rPr>
            <w:rStyle w:val="Hyperlink"/>
            <w:noProof/>
          </w:rPr>
          <w:t>Meta-analysis</w:t>
        </w:r>
        <w:r>
          <w:rPr>
            <w:noProof/>
            <w:webHidden/>
          </w:rPr>
          <w:tab/>
        </w:r>
        <w:r>
          <w:rPr>
            <w:noProof/>
            <w:webHidden/>
          </w:rPr>
          <w:fldChar w:fldCharType="begin"/>
        </w:r>
        <w:r>
          <w:rPr>
            <w:noProof/>
            <w:webHidden/>
          </w:rPr>
          <w:instrText xml:space="preserve"> PAGEREF _Toc129350871 \h </w:instrText>
        </w:r>
        <w:r>
          <w:rPr>
            <w:noProof/>
            <w:webHidden/>
          </w:rPr>
        </w:r>
        <w:r>
          <w:rPr>
            <w:noProof/>
            <w:webHidden/>
          </w:rPr>
          <w:fldChar w:fldCharType="separate"/>
        </w:r>
        <w:r>
          <w:rPr>
            <w:noProof/>
            <w:webHidden/>
          </w:rPr>
          <w:t>91</w:t>
        </w:r>
        <w:r>
          <w:rPr>
            <w:noProof/>
            <w:webHidden/>
          </w:rPr>
          <w:fldChar w:fldCharType="end"/>
        </w:r>
      </w:hyperlink>
    </w:p>
    <w:p w14:paraId="2727B190" w14:textId="726D6D8C" w:rsidR="00145F42" w:rsidRDefault="00145F42">
      <w:pPr>
        <w:pStyle w:val="TOC2"/>
        <w:rPr>
          <w:rFonts w:asciiTheme="minorHAnsi" w:eastAsiaTheme="minorEastAsia" w:hAnsiTheme="minorHAnsi"/>
          <w:noProof/>
          <w:lang w:eastAsia="en-GB"/>
        </w:rPr>
      </w:pPr>
      <w:hyperlink w:anchor="_Toc129350872" w:history="1">
        <w:r w:rsidRPr="006308E3">
          <w:rPr>
            <w:rStyle w:val="Hyperlink"/>
            <w:noProof/>
          </w:rPr>
          <w:t>B.2.9</w:t>
        </w:r>
        <w:r>
          <w:rPr>
            <w:rFonts w:asciiTheme="minorHAnsi" w:eastAsiaTheme="minorEastAsia" w:hAnsiTheme="minorHAnsi"/>
            <w:noProof/>
            <w:lang w:eastAsia="en-GB"/>
          </w:rPr>
          <w:tab/>
        </w:r>
        <w:r w:rsidRPr="006308E3">
          <w:rPr>
            <w:rStyle w:val="Hyperlink"/>
            <w:noProof/>
          </w:rPr>
          <w:t>Indirect and mixed treatment comparisons</w:t>
        </w:r>
        <w:r>
          <w:rPr>
            <w:noProof/>
            <w:webHidden/>
          </w:rPr>
          <w:tab/>
        </w:r>
        <w:r>
          <w:rPr>
            <w:noProof/>
            <w:webHidden/>
          </w:rPr>
          <w:fldChar w:fldCharType="begin"/>
        </w:r>
        <w:r>
          <w:rPr>
            <w:noProof/>
            <w:webHidden/>
          </w:rPr>
          <w:instrText xml:space="preserve"> PAGEREF _Toc129350872 \h </w:instrText>
        </w:r>
        <w:r>
          <w:rPr>
            <w:noProof/>
            <w:webHidden/>
          </w:rPr>
        </w:r>
        <w:r>
          <w:rPr>
            <w:noProof/>
            <w:webHidden/>
          </w:rPr>
          <w:fldChar w:fldCharType="separate"/>
        </w:r>
        <w:r>
          <w:rPr>
            <w:noProof/>
            <w:webHidden/>
          </w:rPr>
          <w:t>91</w:t>
        </w:r>
        <w:r>
          <w:rPr>
            <w:noProof/>
            <w:webHidden/>
          </w:rPr>
          <w:fldChar w:fldCharType="end"/>
        </w:r>
      </w:hyperlink>
    </w:p>
    <w:p w14:paraId="38D39E15" w14:textId="49410045" w:rsidR="00145F42" w:rsidRDefault="00145F42">
      <w:pPr>
        <w:pStyle w:val="TOC2"/>
        <w:rPr>
          <w:rFonts w:asciiTheme="minorHAnsi" w:eastAsiaTheme="minorEastAsia" w:hAnsiTheme="minorHAnsi"/>
          <w:noProof/>
          <w:lang w:eastAsia="en-GB"/>
        </w:rPr>
      </w:pPr>
      <w:hyperlink w:anchor="_Toc129350873" w:history="1">
        <w:r w:rsidRPr="006308E3">
          <w:rPr>
            <w:rStyle w:val="Hyperlink"/>
            <w:noProof/>
          </w:rPr>
          <w:t>B.2.10</w:t>
        </w:r>
        <w:r>
          <w:rPr>
            <w:rFonts w:asciiTheme="minorHAnsi" w:eastAsiaTheme="minorEastAsia" w:hAnsiTheme="minorHAnsi"/>
            <w:noProof/>
            <w:lang w:eastAsia="en-GB"/>
          </w:rPr>
          <w:tab/>
        </w:r>
        <w:r w:rsidRPr="006308E3">
          <w:rPr>
            <w:rStyle w:val="Hyperlink"/>
            <w:noProof/>
          </w:rPr>
          <w:t>Adverse reactions</w:t>
        </w:r>
        <w:r>
          <w:rPr>
            <w:noProof/>
            <w:webHidden/>
          </w:rPr>
          <w:tab/>
        </w:r>
        <w:r>
          <w:rPr>
            <w:noProof/>
            <w:webHidden/>
          </w:rPr>
          <w:fldChar w:fldCharType="begin"/>
        </w:r>
        <w:r>
          <w:rPr>
            <w:noProof/>
            <w:webHidden/>
          </w:rPr>
          <w:instrText xml:space="preserve"> PAGEREF _Toc129350873 \h </w:instrText>
        </w:r>
        <w:r>
          <w:rPr>
            <w:noProof/>
            <w:webHidden/>
          </w:rPr>
        </w:r>
        <w:r>
          <w:rPr>
            <w:noProof/>
            <w:webHidden/>
          </w:rPr>
          <w:fldChar w:fldCharType="separate"/>
        </w:r>
        <w:r>
          <w:rPr>
            <w:noProof/>
            <w:webHidden/>
          </w:rPr>
          <w:t>93</w:t>
        </w:r>
        <w:r>
          <w:rPr>
            <w:noProof/>
            <w:webHidden/>
          </w:rPr>
          <w:fldChar w:fldCharType="end"/>
        </w:r>
      </w:hyperlink>
    </w:p>
    <w:p w14:paraId="29644B05" w14:textId="3C68937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74" w:history="1">
        <w:r w:rsidRPr="006308E3">
          <w:rPr>
            <w:rStyle w:val="Hyperlink"/>
            <w:noProof/>
          </w:rPr>
          <w:t>B.2.10.1</w:t>
        </w:r>
        <w:r>
          <w:rPr>
            <w:rFonts w:asciiTheme="minorHAnsi" w:eastAsiaTheme="minorEastAsia" w:hAnsiTheme="minorHAnsi"/>
            <w:noProof/>
            <w:lang w:eastAsia="en-GB"/>
          </w:rPr>
          <w:tab/>
        </w:r>
        <w:r w:rsidRPr="006308E3">
          <w:rPr>
            <w:rStyle w:val="Hyperlink"/>
            <w:noProof/>
          </w:rPr>
          <w:t>DESTINY-Breast04</w:t>
        </w:r>
        <w:r>
          <w:rPr>
            <w:noProof/>
            <w:webHidden/>
          </w:rPr>
          <w:tab/>
        </w:r>
        <w:r>
          <w:rPr>
            <w:noProof/>
            <w:webHidden/>
          </w:rPr>
          <w:fldChar w:fldCharType="begin"/>
        </w:r>
        <w:r>
          <w:rPr>
            <w:noProof/>
            <w:webHidden/>
          </w:rPr>
          <w:instrText xml:space="preserve"> PAGEREF _Toc129350874 \h </w:instrText>
        </w:r>
        <w:r>
          <w:rPr>
            <w:noProof/>
            <w:webHidden/>
          </w:rPr>
        </w:r>
        <w:r>
          <w:rPr>
            <w:noProof/>
            <w:webHidden/>
          </w:rPr>
          <w:fldChar w:fldCharType="separate"/>
        </w:r>
        <w:r>
          <w:rPr>
            <w:noProof/>
            <w:webHidden/>
          </w:rPr>
          <w:t>93</w:t>
        </w:r>
        <w:r>
          <w:rPr>
            <w:noProof/>
            <w:webHidden/>
          </w:rPr>
          <w:fldChar w:fldCharType="end"/>
        </w:r>
      </w:hyperlink>
    </w:p>
    <w:p w14:paraId="079ECBEC" w14:textId="752E902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75" w:history="1">
        <w:r w:rsidRPr="006308E3">
          <w:rPr>
            <w:rStyle w:val="Hyperlink"/>
            <w:noProof/>
          </w:rPr>
          <w:t>B.2.10.2</w:t>
        </w:r>
        <w:r>
          <w:rPr>
            <w:rFonts w:asciiTheme="minorHAnsi" w:eastAsiaTheme="minorEastAsia" w:hAnsiTheme="minorHAnsi"/>
            <w:noProof/>
            <w:lang w:eastAsia="en-GB"/>
          </w:rPr>
          <w:tab/>
        </w:r>
        <w:r w:rsidRPr="006308E3">
          <w:rPr>
            <w:rStyle w:val="Hyperlink"/>
            <w:noProof/>
          </w:rPr>
          <w:t>Safety conclusions</w:t>
        </w:r>
        <w:r>
          <w:rPr>
            <w:noProof/>
            <w:webHidden/>
          </w:rPr>
          <w:tab/>
        </w:r>
        <w:r>
          <w:rPr>
            <w:noProof/>
            <w:webHidden/>
          </w:rPr>
          <w:fldChar w:fldCharType="begin"/>
        </w:r>
        <w:r>
          <w:rPr>
            <w:noProof/>
            <w:webHidden/>
          </w:rPr>
          <w:instrText xml:space="preserve"> PAGEREF _Toc129350875 \h </w:instrText>
        </w:r>
        <w:r>
          <w:rPr>
            <w:noProof/>
            <w:webHidden/>
          </w:rPr>
        </w:r>
        <w:r>
          <w:rPr>
            <w:noProof/>
            <w:webHidden/>
          </w:rPr>
          <w:fldChar w:fldCharType="separate"/>
        </w:r>
        <w:r>
          <w:rPr>
            <w:noProof/>
            <w:webHidden/>
          </w:rPr>
          <w:t>101</w:t>
        </w:r>
        <w:r>
          <w:rPr>
            <w:noProof/>
            <w:webHidden/>
          </w:rPr>
          <w:fldChar w:fldCharType="end"/>
        </w:r>
      </w:hyperlink>
    </w:p>
    <w:p w14:paraId="7201CCB0" w14:textId="1CD88F03" w:rsidR="00145F42" w:rsidRDefault="00145F42">
      <w:pPr>
        <w:pStyle w:val="TOC2"/>
        <w:rPr>
          <w:rFonts w:asciiTheme="minorHAnsi" w:eastAsiaTheme="minorEastAsia" w:hAnsiTheme="minorHAnsi"/>
          <w:noProof/>
          <w:lang w:eastAsia="en-GB"/>
        </w:rPr>
      </w:pPr>
      <w:hyperlink w:anchor="_Toc129350876" w:history="1">
        <w:r w:rsidRPr="006308E3">
          <w:rPr>
            <w:rStyle w:val="Hyperlink"/>
            <w:noProof/>
          </w:rPr>
          <w:t>B.2.11</w:t>
        </w:r>
        <w:r>
          <w:rPr>
            <w:rFonts w:asciiTheme="minorHAnsi" w:eastAsiaTheme="minorEastAsia" w:hAnsiTheme="minorHAnsi"/>
            <w:noProof/>
            <w:lang w:eastAsia="en-GB"/>
          </w:rPr>
          <w:tab/>
        </w:r>
        <w:r w:rsidRPr="006308E3">
          <w:rPr>
            <w:rStyle w:val="Hyperlink"/>
            <w:noProof/>
          </w:rPr>
          <w:t>Ongoing studies</w:t>
        </w:r>
        <w:r>
          <w:rPr>
            <w:noProof/>
            <w:webHidden/>
          </w:rPr>
          <w:tab/>
        </w:r>
        <w:r>
          <w:rPr>
            <w:noProof/>
            <w:webHidden/>
          </w:rPr>
          <w:fldChar w:fldCharType="begin"/>
        </w:r>
        <w:r>
          <w:rPr>
            <w:noProof/>
            <w:webHidden/>
          </w:rPr>
          <w:instrText xml:space="preserve"> PAGEREF _Toc129350876 \h </w:instrText>
        </w:r>
        <w:r>
          <w:rPr>
            <w:noProof/>
            <w:webHidden/>
          </w:rPr>
        </w:r>
        <w:r>
          <w:rPr>
            <w:noProof/>
            <w:webHidden/>
          </w:rPr>
          <w:fldChar w:fldCharType="separate"/>
        </w:r>
        <w:r>
          <w:rPr>
            <w:noProof/>
            <w:webHidden/>
          </w:rPr>
          <w:t>102</w:t>
        </w:r>
        <w:r>
          <w:rPr>
            <w:noProof/>
            <w:webHidden/>
          </w:rPr>
          <w:fldChar w:fldCharType="end"/>
        </w:r>
      </w:hyperlink>
    </w:p>
    <w:p w14:paraId="4A165F5E" w14:textId="2B932EFC" w:rsidR="00145F42" w:rsidRDefault="00145F42">
      <w:pPr>
        <w:pStyle w:val="TOC2"/>
        <w:rPr>
          <w:rFonts w:asciiTheme="minorHAnsi" w:eastAsiaTheme="minorEastAsia" w:hAnsiTheme="minorHAnsi"/>
          <w:noProof/>
          <w:lang w:eastAsia="en-GB"/>
        </w:rPr>
      </w:pPr>
      <w:hyperlink w:anchor="_Toc129350877" w:history="1">
        <w:r w:rsidRPr="006308E3">
          <w:rPr>
            <w:rStyle w:val="Hyperlink"/>
            <w:noProof/>
          </w:rPr>
          <w:t>B.2.12</w:t>
        </w:r>
        <w:r>
          <w:rPr>
            <w:rFonts w:asciiTheme="minorHAnsi" w:eastAsiaTheme="minorEastAsia" w:hAnsiTheme="minorHAnsi"/>
            <w:noProof/>
            <w:lang w:eastAsia="en-GB"/>
          </w:rPr>
          <w:tab/>
        </w:r>
        <w:r w:rsidRPr="006308E3">
          <w:rPr>
            <w:rStyle w:val="Hyperlink"/>
            <w:noProof/>
          </w:rPr>
          <w:t>Interpretation of clinical effectiveness and safety evidence</w:t>
        </w:r>
        <w:r>
          <w:rPr>
            <w:noProof/>
            <w:webHidden/>
          </w:rPr>
          <w:tab/>
        </w:r>
        <w:r>
          <w:rPr>
            <w:noProof/>
            <w:webHidden/>
          </w:rPr>
          <w:fldChar w:fldCharType="begin"/>
        </w:r>
        <w:r>
          <w:rPr>
            <w:noProof/>
            <w:webHidden/>
          </w:rPr>
          <w:instrText xml:space="preserve"> PAGEREF _Toc129350877 \h </w:instrText>
        </w:r>
        <w:r>
          <w:rPr>
            <w:noProof/>
            <w:webHidden/>
          </w:rPr>
        </w:r>
        <w:r>
          <w:rPr>
            <w:noProof/>
            <w:webHidden/>
          </w:rPr>
          <w:fldChar w:fldCharType="separate"/>
        </w:r>
        <w:r>
          <w:rPr>
            <w:noProof/>
            <w:webHidden/>
          </w:rPr>
          <w:t>102</w:t>
        </w:r>
        <w:r>
          <w:rPr>
            <w:noProof/>
            <w:webHidden/>
          </w:rPr>
          <w:fldChar w:fldCharType="end"/>
        </w:r>
      </w:hyperlink>
    </w:p>
    <w:p w14:paraId="5755747C" w14:textId="156632CC"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78" w:history="1">
        <w:r w:rsidRPr="006308E3">
          <w:rPr>
            <w:rStyle w:val="Hyperlink"/>
            <w:noProof/>
          </w:rPr>
          <w:t>B.2.12.1</w:t>
        </w:r>
        <w:r>
          <w:rPr>
            <w:rFonts w:asciiTheme="minorHAnsi" w:eastAsiaTheme="minorEastAsia" w:hAnsiTheme="minorHAnsi"/>
            <w:noProof/>
            <w:lang w:eastAsia="en-GB"/>
          </w:rPr>
          <w:tab/>
        </w:r>
        <w:r w:rsidRPr="006308E3">
          <w:rPr>
            <w:rStyle w:val="Hyperlink"/>
            <w:noProof/>
          </w:rPr>
          <w:t>Principal findings from the clinical evidence</w:t>
        </w:r>
        <w:r>
          <w:rPr>
            <w:noProof/>
            <w:webHidden/>
          </w:rPr>
          <w:tab/>
        </w:r>
        <w:r>
          <w:rPr>
            <w:noProof/>
            <w:webHidden/>
          </w:rPr>
          <w:fldChar w:fldCharType="begin"/>
        </w:r>
        <w:r>
          <w:rPr>
            <w:noProof/>
            <w:webHidden/>
          </w:rPr>
          <w:instrText xml:space="preserve"> PAGEREF _Toc129350878 \h </w:instrText>
        </w:r>
        <w:r>
          <w:rPr>
            <w:noProof/>
            <w:webHidden/>
          </w:rPr>
        </w:r>
        <w:r>
          <w:rPr>
            <w:noProof/>
            <w:webHidden/>
          </w:rPr>
          <w:fldChar w:fldCharType="separate"/>
        </w:r>
        <w:r>
          <w:rPr>
            <w:noProof/>
            <w:webHidden/>
          </w:rPr>
          <w:t>102</w:t>
        </w:r>
        <w:r>
          <w:rPr>
            <w:noProof/>
            <w:webHidden/>
          </w:rPr>
          <w:fldChar w:fldCharType="end"/>
        </w:r>
      </w:hyperlink>
    </w:p>
    <w:p w14:paraId="0462A300" w14:textId="739D599F"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79" w:history="1">
        <w:r w:rsidRPr="006308E3">
          <w:rPr>
            <w:rStyle w:val="Hyperlink"/>
            <w:noProof/>
          </w:rPr>
          <w:t>B.2.12.2</w:t>
        </w:r>
        <w:r>
          <w:rPr>
            <w:rFonts w:asciiTheme="minorHAnsi" w:eastAsiaTheme="minorEastAsia" w:hAnsiTheme="minorHAnsi"/>
            <w:noProof/>
            <w:lang w:eastAsia="en-GB"/>
          </w:rPr>
          <w:tab/>
        </w:r>
        <w:r w:rsidRPr="006308E3">
          <w:rPr>
            <w:rStyle w:val="Hyperlink"/>
            <w:noProof/>
          </w:rPr>
          <w:t>Strengths and limitations of the clinical evidence base for T-DXd</w:t>
        </w:r>
        <w:r>
          <w:rPr>
            <w:noProof/>
            <w:webHidden/>
          </w:rPr>
          <w:tab/>
        </w:r>
        <w:r>
          <w:rPr>
            <w:noProof/>
            <w:webHidden/>
          </w:rPr>
          <w:fldChar w:fldCharType="begin"/>
        </w:r>
        <w:r>
          <w:rPr>
            <w:noProof/>
            <w:webHidden/>
          </w:rPr>
          <w:instrText xml:space="preserve"> PAGEREF _Toc129350879 \h </w:instrText>
        </w:r>
        <w:r>
          <w:rPr>
            <w:noProof/>
            <w:webHidden/>
          </w:rPr>
        </w:r>
        <w:r>
          <w:rPr>
            <w:noProof/>
            <w:webHidden/>
          </w:rPr>
          <w:fldChar w:fldCharType="separate"/>
        </w:r>
        <w:r>
          <w:rPr>
            <w:noProof/>
            <w:webHidden/>
          </w:rPr>
          <w:t>108</w:t>
        </w:r>
        <w:r>
          <w:rPr>
            <w:noProof/>
            <w:webHidden/>
          </w:rPr>
          <w:fldChar w:fldCharType="end"/>
        </w:r>
      </w:hyperlink>
    </w:p>
    <w:p w14:paraId="5713E455" w14:textId="046FE872"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0" w:history="1">
        <w:r w:rsidRPr="006308E3">
          <w:rPr>
            <w:rStyle w:val="Hyperlink"/>
            <w:noProof/>
          </w:rPr>
          <w:t>B.2.12.3</w:t>
        </w:r>
        <w:r>
          <w:rPr>
            <w:rFonts w:asciiTheme="minorHAnsi" w:eastAsiaTheme="minorEastAsia" w:hAnsiTheme="minorHAnsi"/>
            <w:noProof/>
            <w:lang w:eastAsia="en-GB"/>
          </w:rPr>
          <w:tab/>
        </w:r>
        <w:r w:rsidRPr="006308E3">
          <w:rPr>
            <w:rStyle w:val="Hyperlink"/>
            <w:noProof/>
          </w:rPr>
          <w:t>Summary</w:t>
        </w:r>
        <w:r>
          <w:rPr>
            <w:noProof/>
            <w:webHidden/>
          </w:rPr>
          <w:tab/>
        </w:r>
        <w:r>
          <w:rPr>
            <w:noProof/>
            <w:webHidden/>
          </w:rPr>
          <w:fldChar w:fldCharType="begin"/>
        </w:r>
        <w:r>
          <w:rPr>
            <w:noProof/>
            <w:webHidden/>
          </w:rPr>
          <w:instrText xml:space="preserve"> PAGEREF _Toc129350880 \h </w:instrText>
        </w:r>
        <w:r>
          <w:rPr>
            <w:noProof/>
            <w:webHidden/>
          </w:rPr>
        </w:r>
        <w:r>
          <w:rPr>
            <w:noProof/>
            <w:webHidden/>
          </w:rPr>
          <w:fldChar w:fldCharType="separate"/>
        </w:r>
        <w:r>
          <w:rPr>
            <w:noProof/>
            <w:webHidden/>
          </w:rPr>
          <w:t>110</w:t>
        </w:r>
        <w:r>
          <w:rPr>
            <w:noProof/>
            <w:webHidden/>
          </w:rPr>
          <w:fldChar w:fldCharType="end"/>
        </w:r>
      </w:hyperlink>
    </w:p>
    <w:p w14:paraId="312B6699" w14:textId="21659020" w:rsidR="00145F42" w:rsidRDefault="00145F42">
      <w:pPr>
        <w:pStyle w:val="TOC1"/>
        <w:rPr>
          <w:rFonts w:asciiTheme="minorHAnsi" w:eastAsiaTheme="minorEastAsia" w:hAnsiTheme="minorHAnsi"/>
          <w:noProof/>
          <w:lang w:eastAsia="en-GB"/>
        </w:rPr>
      </w:pPr>
      <w:hyperlink w:anchor="_Toc129350881" w:history="1">
        <w:r w:rsidRPr="006308E3">
          <w:rPr>
            <w:rStyle w:val="Hyperlink"/>
            <w:noProof/>
          </w:rPr>
          <w:t>B.3</w:t>
        </w:r>
        <w:r>
          <w:rPr>
            <w:rFonts w:asciiTheme="minorHAnsi" w:eastAsiaTheme="minorEastAsia" w:hAnsiTheme="minorHAnsi"/>
            <w:noProof/>
            <w:lang w:eastAsia="en-GB"/>
          </w:rPr>
          <w:tab/>
        </w:r>
        <w:r w:rsidRPr="006308E3">
          <w:rPr>
            <w:rStyle w:val="Hyperlink"/>
            <w:noProof/>
          </w:rPr>
          <w:t>Cost-effectiveness</w:t>
        </w:r>
        <w:r>
          <w:rPr>
            <w:noProof/>
            <w:webHidden/>
          </w:rPr>
          <w:tab/>
        </w:r>
        <w:r>
          <w:rPr>
            <w:noProof/>
            <w:webHidden/>
          </w:rPr>
          <w:fldChar w:fldCharType="begin"/>
        </w:r>
        <w:r>
          <w:rPr>
            <w:noProof/>
            <w:webHidden/>
          </w:rPr>
          <w:instrText xml:space="preserve"> PAGEREF _Toc129350881 \h </w:instrText>
        </w:r>
        <w:r>
          <w:rPr>
            <w:noProof/>
            <w:webHidden/>
          </w:rPr>
        </w:r>
        <w:r>
          <w:rPr>
            <w:noProof/>
            <w:webHidden/>
          </w:rPr>
          <w:fldChar w:fldCharType="separate"/>
        </w:r>
        <w:r>
          <w:rPr>
            <w:noProof/>
            <w:webHidden/>
          </w:rPr>
          <w:t>112</w:t>
        </w:r>
        <w:r>
          <w:rPr>
            <w:noProof/>
            <w:webHidden/>
          </w:rPr>
          <w:fldChar w:fldCharType="end"/>
        </w:r>
      </w:hyperlink>
    </w:p>
    <w:p w14:paraId="690BCDA0" w14:textId="0B17226B" w:rsidR="00145F42" w:rsidRDefault="00145F42">
      <w:pPr>
        <w:pStyle w:val="TOC2"/>
        <w:rPr>
          <w:rFonts w:asciiTheme="minorHAnsi" w:eastAsiaTheme="minorEastAsia" w:hAnsiTheme="minorHAnsi"/>
          <w:noProof/>
          <w:lang w:eastAsia="en-GB"/>
        </w:rPr>
      </w:pPr>
      <w:hyperlink w:anchor="_Toc129350882" w:history="1">
        <w:r w:rsidRPr="006308E3">
          <w:rPr>
            <w:rStyle w:val="Hyperlink"/>
            <w:noProof/>
          </w:rPr>
          <w:t>B.3.1</w:t>
        </w:r>
        <w:r>
          <w:rPr>
            <w:rFonts w:asciiTheme="minorHAnsi" w:eastAsiaTheme="minorEastAsia" w:hAnsiTheme="minorHAnsi"/>
            <w:noProof/>
            <w:lang w:eastAsia="en-GB"/>
          </w:rPr>
          <w:tab/>
        </w:r>
        <w:r w:rsidRPr="006308E3">
          <w:rPr>
            <w:rStyle w:val="Hyperlink"/>
            <w:noProof/>
          </w:rPr>
          <w:t>Published cost-effectiveness studies</w:t>
        </w:r>
        <w:r>
          <w:rPr>
            <w:noProof/>
            <w:webHidden/>
          </w:rPr>
          <w:tab/>
        </w:r>
        <w:r>
          <w:rPr>
            <w:noProof/>
            <w:webHidden/>
          </w:rPr>
          <w:fldChar w:fldCharType="begin"/>
        </w:r>
        <w:r>
          <w:rPr>
            <w:noProof/>
            <w:webHidden/>
          </w:rPr>
          <w:instrText xml:space="preserve"> PAGEREF _Toc129350882 \h </w:instrText>
        </w:r>
        <w:r>
          <w:rPr>
            <w:noProof/>
            <w:webHidden/>
          </w:rPr>
        </w:r>
        <w:r>
          <w:rPr>
            <w:noProof/>
            <w:webHidden/>
          </w:rPr>
          <w:fldChar w:fldCharType="separate"/>
        </w:r>
        <w:r>
          <w:rPr>
            <w:noProof/>
            <w:webHidden/>
          </w:rPr>
          <w:t>112</w:t>
        </w:r>
        <w:r>
          <w:rPr>
            <w:noProof/>
            <w:webHidden/>
          </w:rPr>
          <w:fldChar w:fldCharType="end"/>
        </w:r>
      </w:hyperlink>
    </w:p>
    <w:p w14:paraId="04DC6F5C" w14:textId="383F9957" w:rsidR="00145F42" w:rsidRDefault="00145F42">
      <w:pPr>
        <w:pStyle w:val="TOC2"/>
        <w:rPr>
          <w:rFonts w:asciiTheme="minorHAnsi" w:eastAsiaTheme="minorEastAsia" w:hAnsiTheme="minorHAnsi"/>
          <w:noProof/>
          <w:lang w:eastAsia="en-GB"/>
        </w:rPr>
      </w:pPr>
      <w:hyperlink w:anchor="_Toc129350883" w:history="1">
        <w:r w:rsidRPr="006308E3">
          <w:rPr>
            <w:rStyle w:val="Hyperlink"/>
            <w:noProof/>
          </w:rPr>
          <w:t>B.3.2</w:t>
        </w:r>
        <w:r>
          <w:rPr>
            <w:rFonts w:asciiTheme="minorHAnsi" w:eastAsiaTheme="minorEastAsia" w:hAnsiTheme="minorHAnsi"/>
            <w:noProof/>
            <w:lang w:eastAsia="en-GB"/>
          </w:rPr>
          <w:tab/>
        </w:r>
        <w:r w:rsidRPr="006308E3">
          <w:rPr>
            <w:rStyle w:val="Hyperlink"/>
            <w:noProof/>
          </w:rPr>
          <w:t>Economic analysis</w:t>
        </w:r>
        <w:r>
          <w:rPr>
            <w:noProof/>
            <w:webHidden/>
          </w:rPr>
          <w:tab/>
        </w:r>
        <w:r>
          <w:rPr>
            <w:noProof/>
            <w:webHidden/>
          </w:rPr>
          <w:fldChar w:fldCharType="begin"/>
        </w:r>
        <w:r>
          <w:rPr>
            <w:noProof/>
            <w:webHidden/>
          </w:rPr>
          <w:instrText xml:space="preserve"> PAGEREF _Toc129350883 \h </w:instrText>
        </w:r>
        <w:r>
          <w:rPr>
            <w:noProof/>
            <w:webHidden/>
          </w:rPr>
        </w:r>
        <w:r>
          <w:rPr>
            <w:noProof/>
            <w:webHidden/>
          </w:rPr>
          <w:fldChar w:fldCharType="separate"/>
        </w:r>
        <w:r>
          <w:rPr>
            <w:noProof/>
            <w:webHidden/>
          </w:rPr>
          <w:t>115</w:t>
        </w:r>
        <w:r>
          <w:rPr>
            <w:noProof/>
            <w:webHidden/>
          </w:rPr>
          <w:fldChar w:fldCharType="end"/>
        </w:r>
      </w:hyperlink>
    </w:p>
    <w:p w14:paraId="17A8D60B" w14:textId="338B953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4" w:history="1">
        <w:r w:rsidRPr="006308E3">
          <w:rPr>
            <w:rStyle w:val="Hyperlink"/>
            <w:noProof/>
          </w:rPr>
          <w:t>B.3.2.1</w:t>
        </w:r>
        <w:r>
          <w:rPr>
            <w:rFonts w:asciiTheme="minorHAnsi" w:eastAsiaTheme="minorEastAsia" w:hAnsiTheme="minorHAnsi"/>
            <w:noProof/>
            <w:lang w:eastAsia="en-GB"/>
          </w:rPr>
          <w:tab/>
        </w:r>
        <w:r w:rsidRPr="006308E3">
          <w:rPr>
            <w:rStyle w:val="Hyperlink"/>
            <w:noProof/>
          </w:rPr>
          <w:t>Patient population</w:t>
        </w:r>
        <w:r>
          <w:rPr>
            <w:noProof/>
            <w:webHidden/>
          </w:rPr>
          <w:tab/>
        </w:r>
        <w:r>
          <w:rPr>
            <w:noProof/>
            <w:webHidden/>
          </w:rPr>
          <w:fldChar w:fldCharType="begin"/>
        </w:r>
        <w:r>
          <w:rPr>
            <w:noProof/>
            <w:webHidden/>
          </w:rPr>
          <w:instrText xml:space="preserve"> PAGEREF _Toc129350884 \h </w:instrText>
        </w:r>
        <w:r>
          <w:rPr>
            <w:noProof/>
            <w:webHidden/>
          </w:rPr>
        </w:r>
        <w:r>
          <w:rPr>
            <w:noProof/>
            <w:webHidden/>
          </w:rPr>
          <w:fldChar w:fldCharType="separate"/>
        </w:r>
        <w:r>
          <w:rPr>
            <w:noProof/>
            <w:webHidden/>
          </w:rPr>
          <w:t>115</w:t>
        </w:r>
        <w:r>
          <w:rPr>
            <w:noProof/>
            <w:webHidden/>
          </w:rPr>
          <w:fldChar w:fldCharType="end"/>
        </w:r>
      </w:hyperlink>
    </w:p>
    <w:p w14:paraId="4328319F" w14:textId="1AD8EEF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5" w:history="1">
        <w:r w:rsidRPr="006308E3">
          <w:rPr>
            <w:rStyle w:val="Hyperlink"/>
            <w:noProof/>
          </w:rPr>
          <w:t>B.3.2.2</w:t>
        </w:r>
        <w:r>
          <w:rPr>
            <w:rFonts w:asciiTheme="minorHAnsi" w:eastAsiaTheme="minorEastAsia" w:hAnsiTheme="minorHAnsi"/>
            <w:noProof/>
            <w:lang w:eastAsia="en-GB"/>
          </w:rPr>
          <w:tab/>
        </w:r>
        <w:r w:rsidRPr="006308E3">
          <w:rPr>
            <w:rStyle w:val="Hyperlink"/>
            <w:noProof/>
          </w:rPr>
          <w:t>Model structure</w:t>
        </w:r>
        <w:r>
          <w:rPr>
            <w:noProof/>
            <w:webHidden/>
          </w:rPr>
          <w:tab/>
        </w:r>
        <w:r>
          <w:rPr>
            <w:noProof/>
            <w:webHidden/>
          </w:rPr>
          <w:fldChar w:fldCharType="begin"/>
        </w:r>
        <w:r>
          <w:rPr>
            <w:noProof/>
            <w:webHidden/>
          </w:rPr>
          <w:instrText xml:space="preserve"> PAGEREF _Toc129350885 \h </w:instrText>
        </w:r>
        <w:r>
          <w:rPr>
            <w:noProof/>
            <w:webHidden/>
          </w:rPr>
        </w:r>
        <w:r>
          <w:rPr>
            <w:noProof/>
            <w:webHidden/>
          </w:rPr>
          <w:fldChar w:fldCharType="separate"/>
        </w:r>
        <w:r>
          <w:rPr>
            <w:noProof/>
            <w:webHidden/>
          </w:rPr>
          <w:t>115</w:t>
        </w:r>
        <w:r>
          <w:rPr>
            <w:noProof/>
            <w:webHidden/>
          </w:rPr>
          <w:fldChar w:fldCharType="end"/>
        </w:r>
      </w:hyperlink>
    </w:p>
    <w:p w14:paraId="7804817E" w14:textId="16E07742"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6" w:history="1">
        <w:r w:rsidRPr="006308E3">
          <w:rPr>
            <w:rStyle w:val="Hyperlink"/>
            <w:noProof/>
          </w:rPr>
          <w:t>B.3.2.3</w:t>
        </w:r>
        <w:r>
          <w:rPr>
            <w:rFonts w:asciiTheme="minorHAnsi" w:eastAsiaTheme="minorEastAsia" w:hAnsiTheme="minorHAnsi"/>
            <w:noProof/>
            <w:lang w:eastAsia="en-GB"/>
          </w:rPr>
          <w:tab/>
        </w:r>
        <w:r w:rsidRPr="006308E3">
          <w:rPr>
            <w:rStyle w:val="Hyperlink"/>
            <w:noProof/>
          </w:rPr>
          <w:t>Intervention technology and comparators</w:t>
        </w:r>
        <w:r>
          <w:rPr>
            <w:noProof/>
            <w:webHidden/>
          </w:rPr>
          <w:tab/>
        </w:r>
        <w:r>
          <w:rPr>
            <w:noProof/>
            <w:webHidden/>
          </w:rPr>
          <w:fldChar w:fldCharType="begin"/>
        </w:r>
        <w:r>
          <w:rPr>
            <w:noProof/>
            <w:webHidden/>
          </w:rPr>
          <w:instrText xml:space="preserve"> PAGEREF _Toc129350886 \h </w:instrText>
        </w:r>
        <w:r>
          <w:rPr>
            <w:noProof/>
            <w:webHidden/>
          </w:rPr>
        </w:r>
        <w:r>
          <w:rPr>
            <w:noProof/>
            <w:webHidden/>
          </w:rPr>
          <w:fldChar w:fldCharType="separate"/>
        </w:r>
        <w:r>
          <w:rPr>
            <w:noProof/>
            <w:webHidden/>
          </w:rPr>
          <w:t>120</w:t>
        </w:r>
        <w:r>
          <w:rPr>
            <w:noProof/>
            <w:webHidden/>
          </w:rPr>
          <w:fldChar w:fldCharType="end"/>
        </w:r>
      </w:hyperlink>
    </w:p>
    <w:p w14:paraId="5FE8ABB8" w14:textId="50C226F8" w:rsidR="00145F42" w:rsidRDefault="00145F42">
      <w:pPr>
        <w:pStyle w:val="TOC2"/>
        <w:rPr>
          <w:rFonts w:asciiTheme="minorHAnsi" w:eastAsiaTheme="minorEastAsia" w:hAnsiTheme="minorHAnsi"/>
          <w:noProof/>
          <w:lang w:eastAsia="en-GB"/>
        </w:rPr>
      </w:pPr>
      <w:hyperlink w:anchor="_Toc129350887" w:history="1">
        <w:r w:rsidRPr="006308E3">
          <w:rPr>
            <w:rStyle w:val="Hyperlink"/>
            <w:noProof/>
          </w:rPr>
          <w:t>B.3.3</w:t>
        </w:r>
        <w:r>
          <w:rPr>
            <w:rFonts w:asciiTheme="minorHAnsi" w:eastAsiaTheme="minorEastAsia" w:hAnsiTheme="minorHAnsi"/>
            <w:noProof/>
            <w:lang w:eastAsia="en-GB"/>
          </w:rPr>
          <w:tab/>
        </w:r>
        <w:r w:rsidRPr="006308E3">
          <w:rPr>
            <w:rStyle w:val="Hyperlink"/>
            <w:noProof/>
          </w:rPr>
          <w:t>Clinical parameters and variables</w:t>
        </w:r>
        <w:r>
          <w:rPr>
            <w:noProof/>
            <w:webHidden/>
          </w:rPr>
          <w:tab/>
        </w:r>
        <w:r>
          <w:rPr>
            <w:noProof/>
            <w:webHidden/>
          </w:rPr>
          <w:fldChar w:fldCharType="begin"/>
        </w:r>
        <w:r>
          <w:rPr>
            <w:noProof/>
            <w:webHidden/>
          </w:rPr>
          <w:instrText xml:space="preserve"> PAGEREF _Toc129350887 \h </w:instrText>
        </w:r>
        <w:r>
          <w:rPr>
            <w:noProof/>
            <w:webHidden/>
          </w:rPr>
        </w:r>
        <w:r>
          <w:rPr>
            <w:noProof/>
            <w:webHidden/>
          </w:rPr>
          <w:fldChar w:fldCharType="separate"/>
        </w:r>
        <w:r>
          <w:rPr>
            <w:noProof/>
            <w:webHidden/>
          </w:rPr>
          <w:t>120</w:t>
        </w:r>
        <w:r>
          <w:rPr>
            <w:noProof/>
            <w:webHidden/>
          </w:rPr>
          <w:fldChar w:fldCharType="end"/>
        </w:r>
      </w:hyperlink>
    </w:p>
    <w:p w14:paraId="7C108FE0" w14:textId="688B548D"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8" w:history="1">
        <w:r w:rsidRPr="006308E3">
          <w:rPr>
            <w:rStyle w:val="Hyperlink"/>
            <w:noProof/>
          </w:rPr>
          <w:t>B.3.3.1</w:t>
        </w:r>
        <w:r>
          <w:rPr>
            <w:rFonts w:asciiTheme="minorHAnsi" w:eastAsiaTheme="minorEastAsia" w:hAnsiTheme="minorHAnsi"/>
            <w:noProof/>
            <w:lang w:eastAsia="en-GB"/>
          </w:rPr>
          <w:tab/>
        </w:r>
        <w:r w:rsidRPr="006308E3">
          <w:rPr>
            <w:rStyle w:val="Hyperlink"/>
            <w:noProof/>
          </w:rPr>
          <w:t>Baseline patient characteristics</w:t>
        </w:r>
        <w:r>
          <w:rPr>
            <w:noProof/>
            <w:webHidden/>
          </w:rPr>
          <w:tab/>
        </w:r>
        <w:r>
          <w:rPr>
            <w:noProof/>
            <w:webHidden/>
          </w:rPr>
          <w:fldChar w:fldCharType="begin"/>
        </w:r>
        <w:r>
          <w:rPr>
            <w:noProof/>
            <w:webHidden/>
          </w:rPr>
          <w:instrText xml:space="preserve"> PAGEREF _Toc129350888 \h </w:instrText>
        </w:r>
        <w:r>
          <w:rPr>
            <w:noProof/>
            <w:webHidden/>
          </w:rPr>
        </w:r>
        <w:r>
          <w:rPr>
            <w:noProof/>
            <w:webHidden/>
          </w:rPr>
          <w:fldChar w:fldCharType="separate"/>
        </w:r>
        <w:r>
          <w:rPr>
            <w:noProof/>
            <w:webHidden/>
          </w:rPr>
          <w:t>121</w:t>
        </w:r>
        <w:r>
          <w:rPr>
            <w:noProof/>
            <w:webHidden/>
          </w:rPr>
          <w:fldChar w:fldCharType="end"/>
        </w:r>
      </w:hyperlink>
    </w:p>
    <w:p w14:paraId="226C8302" w14:textId="66EF3C05"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89" w:history="1">
        <w:r w:rsidRPr="006308E3">
          <w:rPr>
            <w:rStyle w:val="Hyperlink"/>
            <w:noProof/>
          </w:rPr>
          <w:t>B.3.3.2</w:t>
        </w:r>
        <w:r>
          <w:rPr>
            <w:rFonts w:asciiTheme="minorHAnsi" w:eastAsiaTheme="minorEastAsia" w:hAnsiTheme="minorHAnsi"/>
            <w:noProof/>
            <w:lang w:eastAsia="en-GB"/>
          </w:rPr>
          <w:tab/>
        </w:r>
        <w:r w:rsidRPr="006308E3">
          <w:rPr>
            <w:rStyle w:val="Hyperlink"/>
            <w:noProof/>
          </w:rPr>
          <w:t>Efficacy</w:t>
        </w:r>
        <w:r>
          <w:rPr>
            <w:noProof/>
            <w:webHidden/>
          </w:rPr>
          <w:tab/>
        </w:r>
        <w:r>
          <w:rPr>
            <w:noProof/>
            <w:webHidden/>
          </w:rPr>
          <w:fldChar w:fldCharType="begin"/>
        </w:r>
        <w:r>
          <w:rPr>
            <w:noProof/>
            <w:webHidden/>
          </w:rPr>
          <w:instrText xml:space="preserve"> PAGEREF _Toc129350889 \h </w:instrText>
        </w:r>
        <w:r>
          <w:rPr>
            <w:noProof/>
            <w:webHidden/>
          </w:rPr>
        </w:r>
        <w:r>
          <w:rPr>
            <w:noProof/>
            <w:webHidden/>
          </w:rPr>
          <w:fldChar w:fldCharType="separate"/>
        </w:r>
        <w:r>
          <w:rPr>
            <w:noProof/>
            <w:webHidden/>
          </w:rPr>
          <w:t>121</w:t>
        </w:r>
        <w:r>
          <w:rPr>
            <w:noProof/>
            <w:webHidden/>
          </w:rPr>
          <w:fldChar w:fldCharType="end"/>
        </w:r>
      </w:hyperlink>
    </w:p>
    <w:p w14:paraId="37EA964E" w14:textId="20B2D322"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0" w:history="1">
        <w:r w:rsidRPr="006308E3">
          <w:rPr>
            <w:rStyle w:val="Hyperlink"/>
            <w:noProof/>
          </w:rPr>
          <w:t>B.3.3.3</w:t>
        </w:r>
        <w:r>
          <w:rPr>
            <w:rFonts w:asciiTheme="minorHAnsi" w:eastAsiaTheme="minorEastAsia" w:hAnsiTheme="minorHAnsi"/>
            <w:noProof/>
            <w:lang w:eastAsia="en-GB"/>
          </w:rPr>
          <w:tab/>
        </w:r>
        <w:r w:rsidRPr="006308E3">
          <w:rPr>
            <w:rStyle w:val="Hyperlink"/>
            <w:noProof/>
          </w:rPr>
          <w:t>Safety</w:t>
        </w:r>
        <w:r>
          <w:rPr>
            <w:noProof/>
            <w:webHidden/>
          </w:rPr>
          <w:tab/>
        </w:r>
        <w:r>
          <w:rPr>
            <w:noProof/>
            <w:webHidden/>
          </w:rPr>
          <w:fldChar w:fldCharType="begin"/>
        </w:r>
        <w:r>
          <w:rPr>
            <w:noProof/>
            <w:webHidden/>
          </w:rPr>
          <w:instrText xml:space="preserve"> PAGEREF _Toc129350890 \h </w:instrText>
        </w:r>
        <w:r>
          <w:rPr>
            <w:noProof/>
            <w:webHidden/>
          </w:rPr>
        </w:r>
        <w:r>
          <w:rPr>
            <w:noProof/>
            <w:webHidden/>
          </w:rPr>
          <w:fldChar w:fldCharType="separate"/>
        </w:r>
        <w:r>
          <w:rPr>
            <w:noProof/>
            <w:webHidden/>
          </w:rPr>
          <w:t>140</w:t>
        </w:r>
        <w:r>
          <w:rPr>
            <w:noProof/>
            <w:webHidden/>
          </w:rPr>
          <w:fldChar w:fldCharType="end"/>
        </w:r>
      </w:hyperlink>
    </w:p>
    <w:p w14:paraId="3D94F91D" w14:textId="3C0F736F"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1" w:history="1">
        <w:r w:rsidRPr="006308E3">
          <w:rPr>
            <w:rStyle w:val="Hyperlink"/>
            <w:noProof/>
          </w:rPr>
          <w:t>B.3.3.4</w:t>
        </w:r>
        <w:r>
          <w:rPr>
            <w:rFonts w:asciiTheme="minorHAnsi" w:eastAsiaTheme="minorEastAsia" w:hAnsiTheme="minorHAnsi"/>
            <w:noProof/>
            <w:lang w:eastAsia="en-GB"/>
          </w:rPr>
          <w:tab/>
        </w:r>
        <w:r w:rsidRPr="006308E3">
          <w:rPr>
            <w:rStyle w:val="Hyperlink"/>
            <w:noProof/>
          </w:rPr>
          <w:t>Efficacy summary</w:t>
        </w:r>
        <w:r>
          <w:rPr>
            <w:noProof/>
            <w:webHidden/>
          </w:rPr>
          <w:tab/>
        </w:r>
        <w:r>
          <w:rPr>
            <w:noProof/>
            <w:webHidden/>
          </w:rPr>
          <w:fldChar w:fldCharType="begin"/>
        </w:r>
        <w:r>
          <w:rPr>
            <w:noProof/>
            <w:webHidden/>
          </w:rPr>
          <w:instrText xml:space="preserve"> PAGEREF _Toc129350891 \h </w:instrText>
        </w:r>
        <w:r>
          <w:rPr>
            <w:noProof/>
            <w:webHidden/>
          </w:rPr>
        </w:r>
        <w:r>
          <w:rPr>
            <w:noProof/>
            <w:webHidden/>
          </w:rPr>
          <w:fldChar w:fldCharType="separate"/>
        </w:r>
        <w:r>
          <w:rPr>
            <w:noProof/>
            <w:webHidden/>
          </w:rPr>
          <w:t>141</w:t>
        </w:r>
        <w:r>
          <w:rPr>
            <w:noProof/>
            <w:webHidden/>
          </w:rPr>
          <w:fldChar w:fldCharType="end"/>
        </w:r>
      </w:hyperlink>
    </w:p>
    <w:p w14:paraId="1725B204" w14:textId="2458F845" w:rsidR="00145F42" w:rsidRDefault="00145F42">
      <w:pPr>
        <w:pStyle w:val="TOC2"/>
        <w:rPr>
          <w:rFonts w:asciiTheme="minorHAnsi" w:eastAsiaTheme="minorEastAsia" w:hAnsiTheme="minorHAnsi"/>
          <w:noProof/>
          <w:lang w:eastAsia="en-GB"/>
        </w:rPr>
      </w:pPr>
      <w:hyperlink w:anchor="_Toc129350892" w:history="1">
        <w:r w:rsidRPr="006308E3">
          <w:rPr>
            <w:rStyle w:val="Hyperlink"/>
            <w:noProof/>
          </w:rPr>
          <w:t>B.3.4</w:t>
        </w:r>
        <w:r>
          <w:rPr>
            <w:rFonts w:asciiTheme="minorHAnsi" w:eastAsiaTheme="minorEastAsia" w:hAnsiTheme="minorHAnsi"/>
            <w:noProof/>
            <w:lang w:eastAsia="en-GB"/>
          </w:rPr>
          <w:tab/>
        </w:r>
        <w:r w:rsidRPr="006308E3">
          <w:rPr>
            <w:rStyle w:val="Hyperlink"/>
            <w:noProof/>
          </w:rPr>
          <w:t>Measurement and valuation of health effects</w:t>
        </w:r>
        <w:r>
          <w:rPr>
            <w:noProof/>
            <w:webHidden/>
          </w:rPr>
          <w:tab/>
        </w:r>
        <w:r>
          <w:rPr>
            <w:noProof/>
            <w:webHidden/>
          </w:rPr>
          <w:fldChar w:fldCharType="begin"/>
        </w:r>
        <w:r>
          <w:rPr>
            <w:noProof/>
            <w:webHidden/>
          </w:rPr>
          <w:instrText xml:space="preserve"> PAGEREF _Toc129350892 \h </w:instrText>
        </w:r>
        <w:r>
          <w:rPr>
            <w:noProof/>
            <w:webHidden/>
          </w:rPr>
        </w:r>
        <w:r>
          <w:rPr>
            <w:noProof/>
            <w:webHidden/>
          </w:rPr>
          <w:fldChar w:fldCharType="separate"/>
        </w:r>
        <w:r>
          <w:rPr>
            <w:noProof/>
            <w:webHidden/>
          </w:rPr>
          <w:t>143</w:t>
        </w:r>
        <w:r>
          <w:rPr>
            <w:noProof/>
            <w:webHidden/>
          </w:rPr>
          <w:fldChar w:fldCharType="end"/>
        </w:r>
      </w:hyperlink>
    </w:p>
    <w:p w14:paraId="1C2B0D2F" w14:textId="7702211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3" w:history="1">
        <w:r w:rsidRPr="006308E3">
          <w:rPr>
            <w:rStyle w:val="Hyperlink"/>
            <w:noProof/>
          </w:rPr>
          <w:t>B.3.4.1</w:t>
        </w:r>
        <w:r>
          <w:rPr>
            <w:rFonts w:asciiTheme="minorHAnsi" w:eastAsiaTheme="minorEastAsia" w:hAnsiTheme="minorHAnsi"/>
            <w:noProof/>
            <w:lang w:eastAsia="en-GB"/>
          </w:rPr>
          <w:tab/>
        </w:r>
        <w:r w:rsidRPr="006308E3">
          <w:rPr>
            <w:rStyle w:val="Hyperlink"/>
            <w:noProof/>
          </w:rPr>
          <w:t>Health-related quality-of-life data from clinical trials</w:t>
        </w:r>
        <w:r>
          <w:rPr>
            <w:noProof/>
            <w:webHidden/>
          </w:rPr>
          <w:tab/>
        </w:r>
        <w:r>
          <w:rPr>
            <w:noProof/>
            <w:webHidden/>
          </w:rPr>
          <w:fldChar w:fldCharType="begin"/>
        </w:r>
        <w:r>
          <w:rPr>
            <w:noProof/>
            <w:webHidden/>
          </w:rPr>
          <w:instrText xml:space="preserve"> PAGEREF _Toc129350893 \h </w:instrText>
        </w:r>
        <w:r>
          <w:rPr>
            <w:noProof/>
            <w:webHidden/>
          </w:rPr>
        </w:r>
        <w:r>
          <w:rPr>
            <w:noProof/>
            <w:webHidden/>
          </w:rPr>
          <w:fldChar w:fldCharType="separate"/>
        </w:r>
        <w:r>
          <w:rPr>
            <w:noProof/>
            <w:webHidden/>
          </w:rPr>
          <w:t>143</w:t>
        </w:r>
        <w:r>
          <w:rPr>
            <w:noProof/>
            <w:webHidden/>
          </w:rPr>
          <w:fldChar w:fldCharType="end"/>
        </w:r>
      </w:hyperlink>
    </w:p>
    <w:p w14:paraId="3AA593B9" w14:textId="629BE05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4" w:history="1">
        <w:r w:rsidRPr="006308E3">
          <w:rPr>
            <w:rStyle w:val="Hyperlink"/>
            <w:noProof/>
          </w:rPr>
          <w:t>B.3.4.2</w:t>
        </w:r>
        <w:r>
          <w:rPr>
            <w:rFonts w:asciiTheme="minorHAnsi" w:eastAsiaTheme="minorEastAsia" w:hAnsiTheme="minorHAnsi"/>
            <w:noProof/>
            <w:lang w:eastAsia="en-GB"/>
          </w:rPr>
          <w:tab/>
        </w:r>
        <w:r w:rsidRPr="006308E3">
          <w:rPr>
            <w:rStyle w:val="Hyperlink"/>
            <w:noProof/>
          </w:rPr>
          <w:t>Mapping of EQ-5D-5L to EQ-5D-3L</w:t>
        </w:r>
        <w:r>
          <w:rPr>
            <w:noProof/>
            <w:webHidden/>
          </w:rPr>
          <w:tab/>
        </w:r>
        <w:r>
          <w:rPr>
            <w:noProof/>
            <w:webHidden/>
          </w:rPr>
          <w:fldChar w:fldCharType="begin"/>
        </w:r>
        <w:r>
          <w:rPr>
            <w:noProof/>
            <w:webHidden/>
          </w:rPr>
          <w:instrText xml:space="preserve"> PAGEREF _Toc129350894 \h </w:instrText>
        </w:r>
        <w:r>
          <w:rPr>
            <w:noProof/>
            <w:webHidden/>
          </w:rPr>
        </w:r>
        <w:r>
          <w:rPr>
            <w:noProof/>
            <w:webHidden/>
          </w:rPr>
          <w:fldChar w:fldCharType="separate"/>
        </w:r>
        <w:r>
          <w:rPr>
            <w:noProof/>
            <w:webHidden/>
          </w:rPr>
          <w:t>143</w:t>
        </w:r>
        <w:r>
          <w:rPr>
            <w:noProof/>
            <w:webHidden/>
          </w:rPr>
          <w:fldChar w:fldCharType="end"/>
        </w:r>
      </w:hyperlink>
    </w:p>
    <w:p w14:paraId="7D20FD44" w14:textId="1A81D078"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5" w:history="1">
        <w:r w:rsidRPr="006308E3">
          <w:rPr>
            <w:rStyle w:val="Hyperlink"/>
            <w:noProof/>
          </w:rPr>
          <w:t>B.3.4.3</w:t>
        </w:r>
        <w:r>
          <w:rPr>
            <w:rFonts w:asciiTheme="minorHAnsi" w:eastAsiaTheme="minorEastAsia" w:hAnsiTheme="minorHAnsi"/>
            <w:noProof/>
            <w:lang w:eastAsia="en-GB"/>
          </w:rPr>
          <w:tab/>
        </w:r>
        <w:r w:rsidRPr="006308E3">
          <w:rPr>
            <w:rStyle w:val="Hyperlink"/>
            <w:noProof/>
          </w:rPr>
          <w:t>Health-related quality-of-life studies</w:t>
        </w:r>
        <w:r>
          <w:rPr>
            <w:noProof/>
            <w:webHidden/>
          </w:rPr>
          <w:tab/>
        </w:r>
        <w:r>
          <w:rPr>
            <w:noProof/>
            <w:webHidden/>
          </w:rPr>
          <w:fldChar w:fldCharType="begin"/>
        </w:r>
        <w:r>
          <w:rPr>
            <w:noProof/>
            <w:webHidden/>
          </w:rPr>
          <w:instrText xml:space="preserve"> PAGEREF _Toc129350895 \h </w:instrText>
        </w:r>
        <w:r>
          <w:rPr>
            <w:noProof/>
            <w:webHidden/>
          </w:rPr>
        </w:r>
        <w:r>
          <w:rPr>
            <w:noProof/>
            <w:webHidden/>
          </w:rPr>
          <w:fldChar w:fldCharType="separate"/>
        </w:r>
        <w:r>
          <w:rPr>
            <w:noProof/>
            <w:webHidden/>
          </w:rPr>
          <w:t>145</w:t>
        </w:r>
        <w:r>
          <w:rPr>
            <w:noProof/>
            <w:webHidden/>
          </w:rPr>
          <w:fldChar w:fldCharType="end"/>
        </w:r>
      </w:hyperlink>
    </w:p>
    <w:p w14:paraId="75A10A78" w14:textId="2ACE7A2E"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6" w:history="1">
        <w:r w:rsidRPr="006308E3">
          <w:rPr>
            <w:rStyle w:val="Hyperlink"/>
            <w:noProof/>
          </w:rPr>
          <w:t>B.3.4.4</w:t>
        </w:r>
        <w:r>
          <w:rPr>
            <w:rFonts w:asciiTheme="minorHAnsi" w:eastAsiaTheme="minorEastAsia" w:hAnsiTheme="minorHAnsi"/>
            <w:noProof/>
            <w:lang w:eastAsia="en-GB"/>
          </w:rPr>
          <w:tab/>
        </w:r>
        <w:r w:rsidRPr="006308E3">
          <w:rPr>
            <w:rStyle w:val="Hyperlink"/>
            <w:noProof/>
          </w:rPr>
          <w:t>Adverse reactions</w:t>
        </w:r>
        <w:r>
          <w:rPr>
            <w:noProof/>
            <w:webHidden/>
          </w:rPr>
          <w:tab/>
        </w:r>
        <w:r>
          <w:rPr>
            <w:noProof/>
            <w:webHidden/>
          </w:rPr>
          <w:fldChar w:fldCharType="begin"/>
        </w:r>
        <w:r>
          <w:rPr>
            <w:noProof/>
            <w:webHidden/>
          </w:rPr>
          <w:instrText xml:space="preserve"> PAGEREF _Toc129350896 \h </w:instrText>
        </w:r>
        <w:r>
          <w:rPr>
            <w:noProof/>
            <w:webHidden/>
          </w:rPr>
        </w:r>
        <w:r>
          <w:rPr>
            <w:noProof/>
            <w:webHidden/>
          </w:rPr>
          <w:fldChar w:fldCharType="separate"/>
        </w:r>
        <w:r>
          <w:rPr>
            <w:noProof/>
            <w:webHidden/>
          </w:rPr>
          <w:t>147</w:t>
        </w:r>
        <w:r>
          <w:rPr>
            <w:noProof/>
            <w:webHidden/>
          </w:rPr>
          <w:fldChar w:fldCharType="end"/>
        </w:r>
      </w:hyperlink>
    </w:p>
    <w:p w14:paraId="3E1B85AB" w14:textId="738A4791"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7" w:history="1">
        <w:r w:rsidRPr="006308E3">
          <w:rPr>
            <w:rStyle w:val="Hyperlink"/>
            <w:noProof/>
          </w:rPr>
          <w:t>B.3.4.5</w:t>
        </w:r>
        <w:r>
          <w:rPr>
            <w:rFonts w:asciiTheme="minorHAnsi" w:eastAsiaTheme="minorEastAsia" w:hAnsiTheme="minorHAnsi"/>
            <w:noProof/>
            <w:lang w:eastAsia="en-GB"/>
          </w:rPr>
          <w:tab/>
        </w:r>
        <w:r w:rsidRPr="006308E3">
          <w:rPr>
            <w:rStyle w:val="Hyperlink"/>
            <w:noProof/>
          </w:rPr>
          <w:t>Health-related quality-of-life data used in the cost-effectiveness analysis</w:t>
        </w:r>
        <w:r>
          <w:rPr>
            <w:noProof/>
            <w:webHidden/>
          </w:rPr>
          <w:tab/>
        </w:r>
        <w:r>
          <w:rPr>
            <w:noProof/>
            <w:webHidden/>
          </w:rPr>
          <w:fldChar w:fldCharType="begin"/>
        </w:r>
        <w:r>
          <w:rPr>
            <w:noProof/>
            <w:webHidden/>
          </w:rPr>
          <w:instrText xml:space="preserve"> PAGEREF _Toc129350897 \h </w:instrText>
        </w:r>
        <w:r>
          <w:rPr>
            <w:noProof/>
            <w:webHidden/>
          </w:rPr>
        </w:r>
        <w:r>
          <w:rPr>
            <w:noProof/>
            <w:webHidden/>
          </w:rPr>
          <w:fldChar w:fldCharType="separate"/>
        </w:r>
        <w:r>
          <w:rPr>
            <w:noProof/>
            <w:webHidden/>
          </w:rPr>
          <w:t>148</w:t>
        </w:r>
        <w:r>
          <w:rPr>
            <w:noProof/>
            <w:webHidden/>
          </w:rPr>
          <w:fldChar w:fldCharType="end"/>
        </w:r>
      </w:hyperlink>
    </w:p>
    <w:p w14:paraId="40E3D680" w14:textId="01287B3F" w:rsidR="00145F42" w:rsidRDefault="00145F42">
      <w:pPr>
        <w:pStyle w:val="TOC2"/>
        <w:rPr>
          <w:rFonts w:asciiTheme="minorHAnsi" w:eastAsiaTheme="minorEastAsia" w:hAnsiTheme="minorHAnsi"/>
          <w:noProof/>
          <w:lang w:eastAsia="en-GB"/>
        </w:rPr>
      </w:pPr>
      <w:hyperlink w:anchor="_Toc129350898" w:history="1">
        <w:r w:rsidRPr="006308E3">
          <w:rPr>
            <w:rStyle w:val="Hyperlink"/>
            <w:noProof/>
          </w:rPr>
          <w:t>B.3.5</w:t>
        </w:r>
        <w:r>
          <w:rPr>
            <w:rFonts w:asciiTheme="minorHAnsi" w:eastAsiaTheme="minorEastAsia" w:hAnsiTheme="minorHAnsi"/>
            <w:noProof/>
            <w:lang w:eastAsia="en-GB"/>
          </w:rPr>
          <w:tab/>
        </w:r>
        <w:r w:rsidRPr="006308E3">
          <w:rPr>
            <w:rStyle w:val="Hyperlink"/>
            <w:noProof/>
          </w:rPr>
          <w:t>Cost and healthcare resource use identification, measurement and valuation</w:t>
        </w:r>
        <w:r>
          <w:rPr>
            <w:noProof/>
            <w:webHidden/>
          </w:rPr>
          <w:tab/>
        </w:r>
        <w:r>
          <w:rPr>
            <w:noProof/>
            <w:webHidden/>
          </w:rPr>
          <w:fldChar w:fldCharType="begin"/>
        </w:r>
        <w:r>
          <w:rPr>
            <w:noProof/>
            <w:webHidden/>
          </w:rPr>
          <w:instrText xml:space="preserve"> PAGEREF _Toc129350898 \h </w:instrText>
        </w:r>
        <w:r>
          <w:rPr>
            <w:noProof/>
            <w:webHidden/>
          </w:rPr>
        </w:r>
        <w:r>
          <w:rPr>
            <w:noProof/>
            <w:webHidden/>
          </w:rPr>
          <w:fldChar w:fldCharType="separate"/>
        </w:r>
        <w:r>
          <w:rPr>
            <w:noProof/>
            <w:webHidden/>
          </w:rPr>
          <w:t>150</w:t>
        </w:r>
        <w:r>
          <w:rPr>
            <w:noProof/>
            <w:webHidden/>
          </w:rPr>
          <w:fldChar w:fldCharType="end"/>
        </w:r>
      </w:hyperlink>
    </w:p>
    <w:p w14:paraId="7FA8BD1F" w14:textId="086B0B93"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899" w:history="1">
        <w:r w:rsidRPr="006308E3">
          <w:rPr>
            <w:rStyle w:val="Hyperlink"/>
            <w:noProof/>
          </w:rPr>
          <w:t>B.3.5.1</w:t>
        </w:r>
        <w:r>
          <w:rPr>
            <w:rFonts w:asciiTheme="minorHAnsi" w:eastAsiaTheme="minorEastAsia" w:hAnsiTheme="minorHAnsi"/>
            <w:noProof/>
            <w:lang w:eastAsia="en-GB"/>
          </w:rPr>
          <w:tab/>
        </w:r>
        <w:r w:rsidRPr="006308E3">
          <w:rPr>
            <w:rStyle w:val="Hyperlink"/>
            <w:noProof/>
          </w:rPr>
          <w:t>Intervention and comparators’ costs and resource use</w:t>
        </w:r>
        <w:r>
          <w:rPr>
            <w:noProof/>
            <w:webHidden/>
          </w:rPr>
          <w:tab/>
        </w:r>
        <w:r>
          <w:rPr>
            <w:noProof/>
            <w:webHidden/>
          </w:rPr>
          <w:fldChar w:fldCharType="begin"/>
        </w:r>
        <w:r>
          <w:rPr>
            <w:noProof/>
            <w:webHidden/>
          </w:rPr>
          <w:instrText xml:space="preserve"> PAGEREF _Toc129350899 \h </w:instrText>
        </w:r>
        <w:r>
          <w:rPr>
            <w:noProof/>
            <w:webHidden/>
          </w:rPr>
        </w:r>
        <w:r>
          <w:rPr>
            <w:noProof/>
            <w:webHidden/>
          </w:rPr>
          <w:fldChar w:fldCharType="separate"/>
        </w:r>
        <w:r>
          <w:rPr>
            <w:noProof/>
            <w:webHidden/>
          </w:rPr>
          <w:t>150</w:t>
        </w:r>
        <w:r>
          <w:rPr>
            <w:noProof/>
            <w:webHidden/>
          </w:rPr>
          <w:fldChar w:fldCharType="end"/>
        </w:r>
      </w:hyperlink>
    </w:p>
    <w:p w14:paraId="076C3930" w14:textId="52CF17FE"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0" w:history="1">
        <w:r w:rsidRPr="006308E3">
          <w:rPr>
            <w:rStyle w:val="Hyperlink"/>
            <w:noProof/>
          </w:rPr>
          <w:t>B.3.5.2</w:t>
        </w:r>
        <w:r>
          <w:rPr>
            <w:rFonts w:asciiTheme="minorHAnsi" w:eastAsiaTheme="minorEastAsia" w:hAnsiTheme="minorHAnsi"/>
            <w:noProof/>
            <w:lang w:eastAsia="en-GB"/>
          </w:rPr>
          <w:tab/>
        </w:r>
        <w:r w:rsidRPr="006308E3">
          <w:rPr>
            <w:rStyle w:val="Hyperlink"/>
            <w:noProof/>
          </w:rPr>
          <w:t>Health-state unit costs and resource use</w:t>
        </w:r>
        <w:r>
          <w:rPr>
            <w:noProof/>
            <w:webHidden/>
          </w:rPr>
          <w:tab/>
        </w:r>
        <w:r>
          <w:rPr>
            <w:noProof/>
            <w:webHidden/>
          </w:rPr>
          <w:fldChar w:fldCharType="begin"/>
        </w:r>
        <w:r>
          <w:rPr>
            <w:noProof/>
            <w:webHidden/>
          </w:rPr>
          <w:instrText xml:space="preserve"> PAGEREF _Toc129350900 \h </w:instrText>
        </w:r>
        <w:r>
          <w:rPr>
            <w:noProof/>
            <w:webHidden/>
          </w:rPr>
        </w:r>
        <w:r>
          <w:rPr>
            <w:noProof/>
            <w:webHidden/>
          </w:rPr>
          <w:fldChar w:fldCharType="separate"/>
        </w:r>
        <w:r>
          <w:rPr>
            <w:noProof/>
            <w:webHidden/>
          </w:rPr>
          <w:t>153</w:t>
        </w:r>
        <w:r>
          <w:rPr>
            <w:noProof/>
            <w:webHidden/>
          </w:rPr>
          <w:fldChar w:fldCharType="end"/>
        </w:r>
      </w:hyperlink>
    </w:p>
    <w:p w14:paraId="5DDAA1B4" w14:textId="395096CE"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1" w:history="1">
        <w:r w:rsidRPr="006308E3">
          <w:rPr>
            <w:rStyle w:val="Hyperlink"/>
            <w:noProof/>
          </w:rPr>
          <w:t>B.3.5.3</w:t>
        </w:r>
        <w:r>
          <w:rPr>
            <w:rFonts w:asciiTheme="minorHAnsi" w:eastAsiaTheme="minorEastAsia" w:hAnsiTheme="minorHAnsi"/>
            <w:noProof/>
            <w:lang w:eastAsia="en-GB"/>
          </w:rPr>
          <w:tab/>
        </w:r>
        <w:r w:rsidRPr="006308E3">
          <w:rPr>
            <w:rStyle w:val="Hyperlink"/>
            <w:noProof/>
          </w:rPr>
          <w:t>Adverse event unit costs and resource use</w:t>
        </w:r>
        <w:r>
          <w:rPr>
            <w:noProof/>
            <w:webHidden/>
          </w:rPr>
          <w:tab/>
        </w:r>
        <w:r>
          <w:rPr>
            <w:noProof/>
            <w:webHidden/>
          </w:rPr>
          <w:fldChar w:fldCharType="begin"/>
        </w:r>
        <w:r>
          <w:rPr>
            <w:noProof/>
            <w:webHidden/>
          </w:rPr>
          <w:instrText xml:space="preserve"> PAGEREF _Toc129350901 \h </w:instrText>
        </w:r>
        <w:r>
          <w:rPr>
            <w:noProof/>
            <w:webHidden/>
          </w:rPr>
        </w:r>
        <w:r>
          <w:rPr>
            <w:noProof/>
            <w:webHidden/>
          </w:rPr>
          <w:fldChar w:fldCharType="separate"/>
        </w:r>
        <w:r>
          <w:rPr>
            <w:noProof/>
            <w:webHidden/>
          </w:rPr>
          <w:t>154</w:t>
        </w:r>
        <w:r>
          <w:rPr>
            <w:noProof/>
            <w:webHidden/>
          </w:rPr>
          <w:fldChar w:fldCharType="end"/>
        </w:r>
      </w:hyperlink>
    </w:p>
    <w:p w14:paraId="277A6A3B" w14:textId="3E777F52"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2" w:history="1">
        <w:r w:rsidRPr="006308E3">
          <w:rPr>
            <w:rStyle w:val="Hyperlink"/>
            <w:noProof/>
          </w:rPr>
          <w:t>B.3.5.4</w:t>
        </w:r>
        <w:r>
          <w:rPr>
            <w:rFonts w:asciiTheme="minorHAnsi" w:eastAsiaTheme="minorEastAsia" w:hAnsiTheme="minorHAnsi"/>
            <w:noProof/>
            <w:lang w:eastAsia="en-GB"/>
          </w:rPr>
          <w:tab/>
        </w:r>
        <w:r w:rsidRPr="006308E3">
          <w:rPr>
            <w:rStyle w:val="Hyperlink"/>
            <w:noProof/>
          </w:rPr>
          <w:t>Miscellaneous unit costs and resource use</w:t>
        </w:r>
        <w:r>
          <w:rPr>
            <w:noProof/>
            <w:webHidden/>
          </w:rPr>
          <w:tab/>
        </w:r>
        <w:r>
          <w:rPr>
            <w:noProof/>
            <w:webHidden/>
          </w:rPr>
          <w:fldChar w:fldCharType="begin"/>
        </w:r>
        <w:r>
          <w:rPr>
            <w:noProof/>
            <w:webHidden/>
          </w:rPr>
          <w:instrText xml:space="preserve"> PAGEREF _Toc129350902 \h </w:instrText>
        </w:r>
        <w:r>
          <w:rPr>
            <w:noProof/>
            <w:webHidden/>
          </w:rPr>
        </w:r>
        <w:r>
          <w:rPr>
            <w:noProof/>
            <w:webHidden/>
          </w:rPr>
          <w:fldChar w:fldCharType="separate"/>
        </w:r>
        <w:r>
          <w:rPr>
            <w:noProof/>
            <w:webHidden/>
          </w:rPr>
          <w:t>155</w:t>
        </w:r>
        <w:r>
          <w:rPr>
            <w:noProof/>
            <w:webHidden/>
          </w:rPr>
          <w:fldChar w:fldCharType="end"/>
        </w:r>
      </w:hyperlink>
    </w:p>
    <w:p w14:paraId="1E4A2C3B" w14:textId="71BC7346" w:rsidR="00145F42" w:rsidRDefault="00145F42">
      <w:pPr>
        <w:pStyle w:val="TOC2"/>
        <w:rPr>
          <w:rFonts w:asciiTheme="minorHAnsi" w:eastAsiaTheme="minorEastAsia" w:hAnsiTheme="minorHAnsi"/>
          <w:noProof/>
          <w:lang w:eastAsia="en-GB"/>
        </w:rPr>
      </w:pPr>
      <w:hyperlink w:anchor="_Toc129350903" w:history="1">
        <w:r w:rsidRPr="006308E3">
          <w:rPr>
            <w:rStyle w:val="Hyperlink"/>
            <w:noProof/>
          </w:rPr>
          <w:t>B.3.6</w:t>
        </w:r>
        <w:r>
          <w:rPr>
            <w:rFonts w:asciiTheme="minorHAnsi" w:eastAsiaTheme="minorEastAsia" w:hAnsiTheme="minorHAnsi"/>
            <w:noProof/>
            <w:lang w:eastAsia="en-GB"/>
          </w:rPr>
          <w:tab/>
        </w:r>
        <w:r w:rsidRPr="006308E3">
          <w:rPr>
            <w:rStyle w:val="Hyperlink"/>
            <w:noProof/>
          </w:rPr>
          <w:t>Severity</w:t>
        </w:r>
        <w:r>
          <w:rPr>
            <w:noProof/>
            <w:webHidden/>
          </w:rPr>
          <w:tab/>
        </w:r>
        <w:r>
          <w:rPr>
            <w:noProof/>
            <w:webHidden/>
          </w:rPr>
          <w:fldChar w:fldCharType="begin"/>
        </w:r>
        <w:r>
          <w:rPr>
            <w:noProof/>
            <w:webHidden/>
          </w:rPr>
          <w:instrText xml:space="preserve"> PAGEREF _Toc129350903 \h </w:instrText>
        </w:r>
        <w:r>
          <w:rPr>
            <w:noProof/>
            <w:webHidden/>
          </w:rPr>
        </w:r>
        <w:r>
          <w:rPr>
            <w:noProof/>
            <w:webHidden/>
          </w:rPr>
          <w:fldChar w:fldCharType="separate"/>
        </w:r>
        <w:r>
          <w:rPr>
            <w:noProof/>
            <w:webHidden/>
          </w:rPr>
          <w:t>158</w:t>
        </w:r>
        <w:r>
          <w:rPr>
            <w:noProof/>
            <w:webHidden/>
          </w:rPr>
          <w:fldChar w:fldCharType="end"/>
        </w:r>
      </w:hyperlink>
    </w:p>
    <w:p w14:paraId="1E8FA243" w14:textId="61636604"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4" w:history="1">
        <w:r w:rsidRPr="006308E3">
          <w:rPr>
            <w:rStyle w:val="Hyperlink"/>
            <w:noProof/>
          </w:rPr>
          <w:t>B.3.6.1</w:t>
        </w:r>
        <w:r>
          <w:rPr>
            <w:rFonts w:asciiTheme="minorHAnsi" w:eastAsiaTheme="minorEastAsia" w:hAnsiTheme="minorHAnsi"/>
            <w:noProof/>
            <w:lang w:eastAsia="en-GB"/>
          </w:rPr>
          <w:tab/>
        </w:r>
        <w:r w:rsidRPr="006308E3">
          <w:rPr>
            <w:rStyle w:val="Hyperlink"/>
            <w:noProof/>
          </w:rPr>
          <w:t>Overview</w:t>
        </w:r>
        <w:r>
          <w:rPr>
            <w:noProof/>
            <w:webHidden/>
          </w:rPr>
          <w:tab/>
        </w:r>
        <w:r>
          <w:rPr>
            <w:noProof/>
            <w:webHidden/>
          </w:rPr>
          <w:fldChar w:fldCharType="begin"/>
        </w:r>
        <w:r>
          <w:rPr>
            <w:noProof/>
            <w:webHidden/>
          </w:rPr>
          <w:instrText xml:space="preserve"> PAGEREF _Toc129350904 \h </w:instrText>
        </w:r>
        <w:r>
          <w:rPr>
            <w:noProof/>
            <w:webHidden/>
          </w:rPr>
        </w:r>
        <w:r>
          <w:rPr>
            <w:noProof/>
            <w:webHidden/>
          </w:rPr>
          <w:fldChar w:fldCharType="separate"/>
        </w:r>
        <w:r>
          <w:rPr>
            <w:noProof/>
            <w:webHidden/>
          </w:rPr>
          <w:t>158</w:t>
        </w:r>
        <w:r>
          <w:rPr>
            <w:noProof/>
            <w:webHidden/>
          </w:rPr>
          <w:fldChar w:fldCharType="end"/>
        </w:r>
      </w:hyperlink>
    </w:p>
    <w:p w14:paraId="07509B1E" w14:textId="73F7AE7E"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5" w:history="1">
        <w:r w:rsidRPr="006308E3">
          <w:rPr>
            <w:rStyle w:val="Hyperlink"/>
            <w:noProof/>
          </w:rPr>
          <w:t>B.3.6.2</w:t>
        </w:r>
        <w:r>
          <w:rPr>
            <w:rFonts w:asciiTheme="minorHAnsi" w:eastAsiaTheme="minorEastAsia" w:hAnsiTheme="minorHAnsi"/>
            <w:noProof/>
            <w:lang w:eastAsia="en-GB"/>
          </w:rPr>
          <w:tab/>
        </w:r>
        <w:r w:rsidRPr="006308E3">
          <w:rPr>
            <w:rStyle w:val="Hyperlink"/>
            <w:noProof/>
          </w:rPr>
          <w:t>End-of-life criteria</w:t>
        </w:r>
        <w:r>
          <w:rPr>
            <w:noProof/>
            <w:webHidden/>
          </w:rPr>
          <w:tab/>
        </w:r>
        <w:r>
          <w:rPr>
            <w:noProof/>
            <w:webHidden/>
          </w:rPr>
          <w:fldChar w:fldCharType="begin"/>
        </w:r>
        <w:r>
          <w:rPr>
            <w:noProof/>
            <w:webHidden/>
          </w:rPr>
          <w:instrText xml:space="preserve"> PAGEREF _Toc129350905 \h </w:instrText>
        </w:r>
        <w:r>
          <w:rPr>
            <w:noProof/>
            <w:webHidden/>
          </w:rPr>
        </w:r>
        <w:r>
          <w:rPr>
            <w:noProof/>
            <w:webHidden/>
          </w:rPr>
          <w:fldChar w:fldCharType="separate"/>
        </w:r>
        <w:r>
          <w:rPr>
            <w:noProof/>
            <w:webHidden/>
          </w:rPr>
          <w:t>159</w:t>
        </w:r>
        <w:r>
          <w:rPr>
            <w:noProof/>
            <w:webHidden/>
          </w:rPr>
          <w:fldChar w:fldCharType="end"/>
        </w:r>
      </w:hyperlink>
    </w:p>
    <w:p w14:paraId="3A5B78E8" w14:textId="0A6FAE86"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06" w:history="1">
        <w:r w:rsidRPr="006308E3">
          <w:rPr>
            <w:rStyle w:val="Hyperlink"/>
            <w:noProof/>
          </w:rPr>
          <w:t>B.3.6.3</w:t>
        </w:r>
        <w:r>
          <w:rPr>
            <w:rFonts w:asciiTheme="minorHAnsi" w:eastAsiaTheme="minorEastAsia" w:hAnsiTheme="minorHAnsi"/>
            <w:noProof/>
            <w:lang w:eastAsia="en-GB"/>
          </w:rPr>
          <w:tab/>
        </w:r>
        <w:r w:rsidRPr="006308E3">
          <w:rPr>
            <w:rStyle w:val="Hyperlink"/>
            <w:noProof/>
          </w:rPr>
          <w:t>Severity modifier</w:t>
        </w:r>
        <w:r>
          <w:rPr>
            <w:noProof/>
            <w:webHidden/>
          </w:rPr>
          <w:tab/>
        </w:r>
        <w:r>
          <w:rPr>
            <w:noProof/>
            <w:webHidden/>
          </w:rPr>
          <w:fldChar w:fldCharType="begin"/>
        </w:r>
        <w:r>
          <w:rPr>
            <w:noProof/>
            <w:webHidden/>
          </w:rPr>
          <w:instrText xml:space="preserve"> PAGEREF _Toc129350906 \h </w:instrText>
        </w:r>
        <w:r>
          <w:rPr>
            <w:noProof/>
            <w:webHidden/>
          </w:rPr>
        </w:r>
        <w:r>
          <w:rPr>
            <w:noProof/>
            <w:webHidden/>
          </w:rPr>
          <w:fldChar w:fldCharType="separate"/>
        </w:r>
        <w:r>
          <w:rPr>
            <w:noProof/>
            <w:webHidden/>
          </w:rPr>
          <w:t>159</w:t>
        </w:r>
        <w:r>
          <w:rPr>
            <w:noProof/>
            <w:webHidden/>
          </w:rPr>
          <w:fldChar w:fldCharType="end"/>
        </w:r>
      </w:hyperlink>
    </w:p>
    <w:p w14:paraId="623A4029" w14:textId="5FBCFBE8" w:rsidR="00145F42" w:rsidRDefault="00145F42">
      <w:pPr>
        <w:pStyle w:val="TOC2"/>
        <w:rPr>
          <w:rFonts w:asciiTheme="minorHAnsi" w:eastAsiaTheme="minorEastAsia" w:hAnsiTheme="minorHAnsi"/>
          <w:noProof/>
          <w:lang w:eastAsia="en-GB"/>
        </w:rPr>
      </w:pPr>
      <w:hyperlink w:anchor="_Toc129350907" w:history="1">
        <w:r w:rsidRPr="006308E3">
          <w:rPr>
            <w:rStyle w:val="Hyperlink"/>
            <w:noProof/>
          </w:rPr>
          <w:t>B.3.7</w:t>
        </w:r>
        <w:r>
          <w:rPr>
            <w:rFonts w:asciiTheme="minorHAnsi" w:eastAsiaTheme="minorEastAsia" w:hAnsiTheme="minorHAnsi"/>
            <w:noProof/>
            <w:lang w:eastAsia="en-GB"/>
          </w:rPr>
          <w:tab/>
        </w:r>
        <w:r w:rsidRPr="006308E3">
          <w:rPr>
            <w:rStyle w:val="Hyperlink"/>
            <w:noProof/>
          </w:rPr>
          <w:t>Uncertainty</w:t>
        </w:r>
        <w:r>
          <w:rPr>
            <w:noProof/>
            <w:webHidden/>
          </w:rPr>
          <w:tab/>
        </w:r>
        <w:r>
          <w:rPr>
            <w:noProof/>
            <w:webHidden/>
          </w:rPr>
          <w:fldChar w:fldCharType="begin"/>
        </w:r>
        <w:r>
          <w:rPr>
            <w:noProof/>
            <w:webHidden/>
          </w:rPr>
          <w:instrText xml:space="preserve"> PAGEREF _Toc129350907 \h </w:instrText>
        </w:r>
        <w:r>
          <w:rPr>
            <w:noProof/>
            <w:webHidden/>
          </w:rPr>
        </w:r>
        <w:r>
          <w:rPr>
            <w:noProof/>
            <w:webHidden/>
          </w:rPr>
          <w:fldChar w:fldCharType="separate"/>
        </w:r>
        <w:r>
          <w:rPr>
            <w:noProof/>
            <w:webHidden/>
          </w:rPr>
          <w:t>162</w:t>
        </w:r>
        <w:r>
          <w:rPr>
            <w:noProof/>
            <w:webHidden/>
          </w:rPr>
          <w:fldChar w:fldCharType="end"/>
        </w:r>
      </w:hyperlink>
    </w:p>
    <w:p w14:paraId="6FBC439A" w14:textId="4F29CFD1" w:rsidR="00145F42" w:rsidRDefault="00145F42">
      <w:pPr>
        <w:pStyle w:val="TOC2"/>
        <w:rPr>
          <w:rFonts w:asciiTheme="minorHAnsi" w:eastAsiaTheme="minorEastAsia" w:hAnsiTheme="minorHAnsi"/>
          <w:noProof/>
          <w:lang w:eastAsia="en-GB"/>
        </w:rPr>
      </w:pPr>
      <w:hyperlink w:anchor="_Toc129350908" w:history="1">
        <w:r w:rsidRPr="006308E3">
          <w:rPr>
            <w:rStyle w:val="Hyperlink"/>
            <w:noProof/>
          </w:rPr>
          <w:t>B.3.8</w:t>
        </w:r>
        <w:r>
          <w:rPr>
            <w:rFonts w:asciiTheme="minorHAnsi" w:eastAsiaTheme="minorEastAsia" w:hAnsiTheme="minorHAnsi"/>
            <w:noProof/>
            <w:lang w:eastAsia="en-GB"/>
          </w:rPr>
          <w:tab/>
        </w:r>
        <w:r w:rsidRPr="006308E3">
          <w:rPr>
            <w:rStyle w:val="Hyperlink"/>
            <w:noProof/>
          </w:rPr>
          <w:t>Managed access proposal</w:t>
        </w:r>
        <w:r>
          <w:rPr>
            <w:noProof/>
            <w:webHidden/>
          </w:rPr>
          <w:tab/>
        </w:r>
        <w:r>
          <w:rPr>
            <w:noProof/>
            <w:webHidden/>
          </w:rPr>
          <w:fldChar w:fldCharType="begin"/>
        </w:r>
        <w:r>
          <w:rPr>
            <w:noProof/>
            <w:webHidden/>
          </w:rPr>
          <w:instrText xml:space="preserve"> PAGEREF _Toc129350908 \h </w:instrText>
        </w:r>
        <w:r>
          <w:rPr>
            <w:noProof/>
            <w:webHidden/>
          </w:rPr>
        </w:r>
        <w:r>
          <w:rPr>
            <w:noProof/>
            <w:webHidden/>
          </w:rPr>
          <w:fldChar w:fldCharType="separate"/>
        </w:r>
        <w:r>
          <w:rPr>
            <w:noProof/>
            <w:webHidden/>
          </w:rPr>
          <w:t>162</w:t>
        </w:r>
        <w:r>
          <w:rPr>
            <w:noProof/>
            <w:webHidden/>
          </w:rPr>
          <w:fldChar w:fldCharType="end"/>
        </w:r>
      </w:hyperlink>
    </w:p>
    <w:p w14:paraId="247A5B91" w14:textId="40874822" w:rsidR="00145F42" w:rsidRDefault="00145F42">
      <w:pPr>
        <w:pStyle w:val="TOC2"/>
        <w:rPr>
          <w:rFonts w:asciiTheme="minorHAnsi" w:eastAsiaTheme="minorEastAsia" w:hAnsiTheme="minorHAnsi"/>
          <w:noProof/>
          <w:lang w:eastAsia="en-GB"/>
        </w:rPr>
      </w:pPr>
      <w:hyperlink w:anchor="_Toc129350909" w:history="1">
        <w:r w:rsidRPr="006308E3">
          <w:rPr>
            <w:rStyle w:val="Hyperlink"/>
            <w:noProof/>
          </w:rPr>
          <w:t>B.3.9</w:t>
        </w:r>
        <w:r>
          <w:rPr>
            <w:rFonts w:asciiTheme="minorHAnsi" w:eastAsiaTheme="minorEastAsia" w:hAnsiTheme="minorHAnsi"/>
            <w:noProof/>
            <w:lang w:eastAsia="en-GB"/>
          </w:rPr>
          <w:tab/>
        </w:r>
        <w:r w:rsidRPr="006308E3">
          <w:rPr>
            <w:rStyle w:val="Hyperlink"/>
            <w:noProof/>
          </w:rPr>
          <w:t>Summary of base-case analysis inputs and assumptions</w:t>
        </w:r>
        <w:r>
          <w:rPr>
            <w:noProof/>
            <w:webHidden/>
          </w:rPr>
          <w:tab/>
        </w:r>
        <w:r>
          <w:rPr>
            <w:noProof/>
            <w:webHidden/>
          </w:rPr>
          <w:fldChar w:fldCharType="begin"/>
        </w:r>
        <w:r>
          <w:rPr>
            <w:noProof/>
            <w:webHidden/>
          </w:rPr>
          <w:instrText xml:space="preserve"> PAGEREF _Toc129350909 \h </w:instrText>
        </w:r>
        <w:r>
          <w:rPr>
            <w:noProof/>
            <w:webHidden/>
          </w:rPr>
        </w:r>
        <w:r>
          <w:rPr>
            <w:noProof/>
            <w:webHidden/>
          </w:rPr>
          <w:fldChar w:fldCharType="separate"/>
        </w:r>
        <w:r>
          <w:rPr>
            <w:noProof/>
            <w:webHidden/>
          </w:rPr>
          <w:t>163</w:t>
        </w:r>
        <w:r>
          <w:rPr>
            <w:noProof/>
            <w:webHidden/>
          </w:rPr>
          <w:fldChar w:fldCharType="end"/>
        </w:r>
      </w:hyperlink>
    </w:p>
    <w:p w14:paraId="05177D75" w14:textId="4349864E"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0" w:history="1">
        <w:r w:rsidRPr="006308E3">
          <w:rPr>
            <w:rStyle w:val="Hyperlink"/>
            <w:noProof/>
          </w:rPr>
          <w:t>B.3.9.1</w:t>
        </w:r>
        <w:r>
          <w:rPr>
            <w:rFonts w:asciiTheme="minorHAnsi" w:eastAsiaTheme="minorEastAsia" w:hAnsiTheme="minorHAnsi"/>
            <w:noProof/>
            <w:lang w:eastAsia="en-GB"/>
          </w:rPr>
          <w:tab/>
        </w:r>
        <w:r w:rsidRPr="006308E3">
          <w:rPr>
            <w:rStyle w:val="Hyperlink"/>
            <w:noProof/>
          </w:rPr>
          <w:t>Summary of base-case analysis input</w:t>
        </w:r>
        <w:r>
          <w:rPr>
            <w:noProof/>
            <w:webHidden/>
          </w:rPr>
          <w:tab/>
        </w:r>
        <w:r>
          <w:rPr>
            <w:noProof/>
            <w:webHidden/>
          </w:rPr>
          <w:fldChar w:fldCharType="begin"/>
        </w:r>
        <w:r>
          <w:rPr>
            <w:noProof/>
            <w:webHidden/>
          </w:rPr>
          <w:instrText xml:space="preserve"> PAGEREF _Toc129350910 \h </w:instrText>
        </w:r>
        <w:r>
          <w:rPr>
            <w:noProof/>
            <w:webHidden/>
          </w:rPr>
        </w:r>
        <w:r>
          <w:rPr>
            <w:noProof/>
            <w:webHidden/>
          </w:rPr>
          <w:fldChar w:fldCharType="separate"/>
        </w:r>
        <w:r>
          <w:rPr>
            <w:noProof/>
            <w:webHidden/>
          </w:rPr>
          <w:t>163</w:t>
        </w:r>
        <w:r>
          <w:rPr>
            <w:noProof/>
            <w:webHidden/>
          </w:rPr>
          <w:fldChar w:fldCharType="end"/>
        </w:r>
      </w:hyperlink>
    </w:p>
    <w:p w14:paraId="71349252" w14:textId="0574454D"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1" w:history="1">
        <w:r w:rsidRPr="006308E3">
          <w:rPr>
            <w:rStyle w:val="Hyperlink"/>
            <w:noProof/>
          </w:rPr>
          <w:t>B.3.9.2</w:t>
        </w:r>
        <w:r>
          <w:rPr>
            <w:rFonts w:asciiTheme="minorHAnsi" w:eastAsiaTheme="minorEastAsia" w:hAnsiTheme="minorHAnsi"/>
            <w:noProof/>
            <w:lang w:eastAsia="en-GB"/>
          </w:rPr>
          <w:tab/>
        </w:r>
        <w:r w:rsidRPr="006308E3">
          <w:rPr>
            <w:rStyle w:val="Hyperlink"/>
            <w:noProof/>
          </w:rPr>
          <w:t>Assumptions</w:t>
        </w:r>
        <w:r>
          <w:rPr>
            <w:noProof/>
            <w:webHidden/>
          </w:rPr>
          <w:tab/>
        </w:r>
        <w:r>
          <w:rPr>
            <w:noProof/>
            <w:webHidden/>
          </w:rPr>
          <w:fldChar w:fldCharType="begin"/>
        </w:r>
        <w:r>
          <w:rPr>
            <w:noProof/>
            <w:webHidden/>
          </w:rPr>
          <w:instrText xml:space="preserve"> PAGEREF _Toc129350911 \h </w:instrText>
        </w:r>
        <w:r>
          <w:rPr>
            <w:noProof/>
            <w:webHidden/>
          </w:rPr>
        </w:r>
        <w:r>
          <w:rPr>
            <w:noProof/>
            <w:webHidden/>
          </w:rPr>
          <w:fldChar w:fldCharType="separate"/>
        </w:r>
        <w:r>
          <w:rPr>
            <w:noProof/>
            <w:webHidden/>
          </w:rPr>
          <w:t>166</w:t>
        </w:r>
        <w:r>
          <w:rPr>
            <w:noProof/>
            <w:webHidden/>
          </w:rPr>
          <w:fldChar w:fldCharType="end"/>
        </w:r>
      </w:hyperlink>
    </w:p>
    <w:p w14:paraId="08DE4310" w14:textId="4FA1AB96" w:rsidR="00145F42" w:rsidRDefault="00145F42">
      <w:pPr>
        <w:pStyle w:val="TOC2"/>
        <w:rPr>
          <w:rFonts w:asciiTheme="minorHAnsi" w:eastAsiaTheme="minorEastAsia" w:hAnsiTheme="minorHAnsi"/>
          <w:noProof/>
          <w:lang w:eastAsia="en-GB"/>
        </w:rPr>
      </w:pPr>
      <w:hyperlink w:anchor="_Toc129350912" w:history="1">
        <w:r w:rsidRPr="006308E3">
          <w:rPr>
            <w:rStyle w:val="Hyperlink"/>
            <w:noProof/>
          </w:rPr>
          <w:t>B.3.10</w:t>
        </w:r>
        <w:r>
          <w:rPr>
            <w:rFonts w:asciiTheme="minorHAnsi" w:eastAsiaTheme="minorEastAsia" w:hAnsiTheme="minorHAnsi"/>
            <w:noProof/>
            <w:lang w:eastAsia="en-GB"/>
          </w:rPr>
          <w:tab/>
        </w:r>
        <w:r w:rsidRPr="006308E3">
          <w:rPr>
            <w:rStyle w:val="Hyperlink"/>
            <w:noProof/>
          </w:rPr>
          <w:t>Base-case results</w:t>
        </w:r>
        <w:r>
          <w:rPr>
            <w:noProof/>
            <w:webHidden/>
          </w:rPr>
          <w:tab/>
        </w:r>
        <w:r>
          <w:rPr>
            <w:noProof/>
            <w:webHidden/>
          </w:rPr>
          <w:fldChar w:fldCharType="begin"/>
        </w:r>
        <w:r>
          <w:rPr>
            <w:noProof/>
            <w:webHidden/>
          </w:rPr>
          <w:instrText xml:space="preserve"> PAGEREF _Toc129350912 \h </w:instrText>
        </w:r>
        <w:r>
          <w:rPr>
            <w:noProof/>
            <w:webHidden/>
          </w:rPr>
        </w:r>
        <w:r>
          <w:rPr>
            <w:noProof/>
            <w:webHidden/>
          </w:rPr>
          <w:fldChar w:fldCharType="separate"/>
        </w:r>
        <w:r>
          <w:rPr>
            <w:noProof/>
            <w:webHidden/>
          </w:rPr>
          <w:t>169</w:t>
        </w:r>
        <w:r>
          <w:rPr>
            <w:noProof/>
            <w:webHidden/>
          </w:rPr>
          <w:fldChar w:fldCharType="end"/>
        </w:r>
      </w:hyperlink>
    </w:p>
    <w:p w14:paraId="51BF663F" w14:textId="6350A3AF"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3" w:history="1">
        <w:r w:rsidRPr="006308E3">
          <w:rPr>
            <w:rStyle w:val="Hyperlink"/>
            <w:noProof/>
          </w:rPr>
          <w:t>B.3.10.1</w:t>
        </w:r>
        <w:r>
          <w:rPr>
            <w:rFonts w:asciiTheme="minorHAnsi" w:eastAsiaTheme="minorEastAsia" w:hAnsiTheme="minorHAnsi"/>
            <w:noProof/>
            <w:lang w:eastAsia="en-GB"/>
          </w:rPr>
          <w:tab/>
        </w:r>
        <w:r w:rsidRPr="006308E3">
          <w:rPr>
            <w:rStyle w:val="Hyperlink"/>
            <w:noProof/>
          </w:rPr>
          <w:t>Base-case incremental cost-effectiveness analysis results</w:t>
        </w:r>
        <w:r>
          <w:rPr>
            <w:noProof/>
            <w:webHidden/>
          </w:rPr>
          <w:tab/>
        </w:r>
        <w:r>
          <w:rPr>
            <w:noProof/>
            <w:webHidden/>
          </w:rPr>
          <w:fldChar w:fldCharType="begin"/>
        </w:r>
        <w:r>
          <w:rPr>
            <w:noProof/>
            <w:webHidden/>
          </w:rPr>
          <w:instrText xml:space="preserve"> PAGEREF _Toc129350913 \h </w:instrText>
        </w:r>
        <w:r>
          <w:rPr>
            <w:noProof/>
            <w:webHidden/>
          </w:rPr>
        </w:r>
        <w:r>
          <w:rPr>
            <w:noProof/>
            <w:webHidden/>
          </w:rPr>
          <w:fldChar w:fldCharType="separate"/>
        </w:r>
        <w:r>
          <w:rPr>
            <w:noProof/>
            <w:webHidden/>
          </w:rPr>
          <w:t>169</w:t>
        </w:r>
        <w:r>
          <w:rPr>
            <w:noProof/>
            <w:webHidden/>
          </w:rPr>
          <w:fldChar w:fldCharType="end"/>
        </w:r>
      </w:hyperlink>
    </w:p>
    <w:p w14:paraId="36C269E3" w14:textId="63237760" w:rsidR="00145F42" w:rsidRDefault="00145F42">
      <w:pPr>
        <w:pStyle w:val="TOC2"/>
        <w:rPr>
          <w:rFonts w:asciiTheme="minorHAnsi" w:eastAsiaTheme="minorEastAsia" w:hAnsiTheme="minorHAnsi"/>
          <w:noProof/>
          <w:lang w:eastAsia="en-GB"/>
        </w:rPr>
      </w:pPr>
      <w:hyperlink w:anchor="_Toc129350914" w:history="1">
        <w:r w:rsidRPr="006308E3">
          <w:rPr>
            <w:rStyle w:val="Hyperlink"/>
            <w:noProof/>
          </w:rPr>
          <w:t>B.3.11</w:t>
        </w:r>
        <w:r>
          <w:rPr>
            <w:rFonts w:asciiTheme="minorHAnsi" w:eastAsiaTheme="minorEastAsia" w:hAnsiTheme="minorHAnsi"/>
            <w:noProof/>
            <w:lang w:eastAsia="en-GB"/>
          </w:rPr>
          <w:tab/>
        </w:r>
        <w:r w:rsidRPr="006308E3">
          <w:rPr>
            <w:rStyle w:val="Hyperlink"/>
            <w:noProof/>
          </w:rPr>
          <w:t>Exploring uncertainty</w:t>
        </w:r>
        <w:r>
          <w:rPr>
            <w:noProof/>
            <w:webHidden/>
          </w:rPr>
          <w:tab/>
        </w:r>
        <w:r>
          <w:rPr>
            <w:noProof/>
            <w:webHidden/>
          </w:rPr>
          <w:fldChar w:fldCharType="begin"/>
        </w:r>
        <w:r>
          <w:rPr>
            <w:noProof/>
            <w:webHidden/>
          </w:rPr>
          <w:instrText xml:space="preserve"> PAGEREF _Toc129350914 \h </w:instrText>
        </w:r>
        <w:r>
          <w:rPr>
            <w:noProof/>
            <w:webHidden/>
          </w:rPr>
        </w:r>
        <w:r>
          <w:rPr>
            <w:noProof/>
            <w:webHidden/>
          </w:rPr>
          <w:fldChar w:fldCharType="separate"/>
        </w:r>
        <w:r>
          <w:rPr>
            <w:noProof/>
            <w:webHidden/>
          </w:rPr>
          <w:t>171</w:t>
        </w:r>
        <w:r>
          <w:rPr>
            <w:noProof/>
            <w:webHidden/>
          </w:rPr>
          <w:fldChar w:fldCharType="end"/>
        </w:r>
      </w:hyperlink>
    </w:p>
    <w:p w14:paraId="5B64EBA0" w14:textId="2D6621D9"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5" w:history="1">
        <w:r w:rsidRPr="006308E3">
          <w:rPr>
            <w:rStyle w:val="Hyperlink"/>
            <w:noProof/>
          </w:rPr>
          <w:t>B.3.11.1</w:t>
        </w:r>
        <w:r>
          <w:rPr>
            <w:rFonts w:asciiTheme="minorHAnsi" w:eastAsiaTheme="minorEastAsia" w:hAnsiTheme="minorHAnsi"/>
            <w:noProof/>
            <w:lang w:eastAsia="en-GB"/>
          </w:rPr>
          <w:tab/>
        </w:r>
        <w:r w:rsidRPr="006308E3">
          <w:rPr>
            <w:rStyle w:val="Hyperlink"/>
            <w:noProof/>
          </w:rPr>
          <w:t>Probabilistic sensitivity analysis</w:t>
        </w:r>
        <w:r>
          <w:rPr>
            <w:noProof/>
            <w:webHidden/>
          </w:rPr>
          <w:tab/>
        </w:r>
        <w:r>
          <w:rPr>
            <w:noProof/>
            <w:webHidden/>
          </w:rPr>
          <w:fldChar w:fldCharType="begin"/>
        </w:r>
        <w:r>
          <w:rPr>
            <w:noProof/>
            <w:webHidden/>
          </w:rPr>
          <w:instrText xml:space="preserve"> PAGEREF _Toc129350915 \h </w:instrText>
        </w:r>
        <w:r>
          <w:rPr>
            <w:noProof/>
            <w:webHidden/>
          </w:rPr>
        </w:r>
        <w:r>
          <w:rPr>
            <w:noProof/>
            <w:webHidden/>
          </w:rPr>
          <w:fldChar w:fldCharType="separate"/>
        </w:r>
        <w:r>
          <w:rPr>
            <w:noProof/>
            <w:webHidden/>
          </w:rPr>
          <w:t>171</w:t>
        </w:r>
        <w:r>
          <w:rPr>
            <w:noProof/>
            <w:webHidden/>
          </w:rPr>
          <w:fldChar w:fldCharType="end"/>
        </w:r>
      </w:hyperlink>
    </w:p>
    <w:p w14:paraId="49B041E0" w14:textId="6DF93E47"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6" w:history="1">
        <w:r w:rsidRPr="006308E3">
          <w:rPr>
            <w:rStyle w:val="Hyperlink"/>
            <w:noProof/>
          </w:rPr>
          <w:t>B.3.11.2</w:t>
        </w:r>
        <w:r>
          <w:rPr>
            <w:rFonts w:asciiTheme="minorHAnsi" w:eastAsiaTheme="minorEastAsia" w:hAnsiTheme="minorHAnsi"/>
            <w:noProof/>
            <w:lang w:eastAsia="en-GB"/>
          </w:rPr>
          <w:tab/>
        </w:r>
        <w:r w:rsidRPr="006308E3">
          <w:rPr>
            <w:rStyle w:val="Hyperlink"/>
            <w:noProof/>
          </w:rPr>
          <w:t>Deterministic sensitivity analysis</w:t>
        </w:r>
        <w:r>
          <w:rPr>
            <w:noProof/>
            <w:webHidden/>
          </w:rPr>
          <w:tab/>
        </w:r>
        <w:r>
          <w:rPr>
            <w:noProof/>
            <w:webHidden/>
          </w:rPr>
          <w:fldChar w:fldCharType="begin"/>
        </w:r>
        <w:r>
          <w:rPr>
            <w:noProof/>
            <w:webHidden/>
          </w:rPr>
          <w:instrText xml:space="preserve"> PAGEREF _Toc129350916 \h </w:instrText>
        </w:r>
        <w:r>
          <w:rPr>
            <w:noProof/>
            <w:webHidden/>
          </w:rPr>
        </w:r>
        <w:r>
          <w:rPr>
            <w:noProof/>
            <w:webHidden/>
          </w:rPr>
          <w:fldChar w:fldCharType="separate"/>
        </w:r>
        <w:r>
          <w:rPr>
            <w:noProof/>
            <w:webHidden/>
          </w:rPr>
          <w:t>172</w:t>
        </w:r>
        <w:r>
          <w:rPr>
            <w:noProof/>
            <w:webHidden/>
          </w:rPr>
          <w:fldChar w:fldCharType="end"/>
        </w:r>
      </w:hyperlink>
    </w:p>
    <w:p w14:paraId="09DC05AC" w14:textId="100434B3"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17" w:history="1">
        <w:r w:rsidRPr="006308E3">
          <w:rPr>
            <w:rStyle w:val="Hyperlink"/>
            <w:noProof/>
          </w:rPr>
          <w:t>B.3.11.3</w:t>
        </w:r>
        <w:r>
          <w:rPr>
            <w:rFonts w:asciiTheme="minorHAnsi" w:eastAsiaTheme="minorEastAsia" w:hAnsiTheme="minorHAnsi"/>
            <w:noProof/>
            <w:lang w:eastAsia="en-GB"/>
          </w:rPr>
          <w:tab/>
        </w:r>
        <w:r w:rsidRPr="006308E3">
          <w:rPr>
            <w:rStyle w:val="Hyperlink"/>
            <w:noProof/>
          </w:rPr>
          <w:t>Scenario analysis</w:t>
        </w:r>
        <w:r>
          <w:rPr>
            <w:noProof/>
            <w:webHidden/>
          </w:rPr>
          <w:tab/>
        </w:r>
        <w:r>
          <w:rPr>
            <w:noProof/>
            <w:webHidden/>
          </w:rPr>
          <w:fldChar w:fldCharType="begin"/>
        </w:r>
        <w:r>
          <w:rPr>
            <w:noProof/>
            <w:webHidden/>
          </w:rPr>
          <w:instrText xml:space="preserve"> PAGEREF _Toc129350917 \h </w:instrText>
        </w:r>
        <w:r>
          <w:rPr>
            <w:noProof/>
            <w:webHidden/>
          </w:rPr>
        </w:r>
        <w:r>
          <w:rPr>
            <w:noProof/>
            <w:webHidden/>
          </w:rPr>
          <w:fldChar w:fldCharType="separate"/>
        </w:r>
        <w:r>
          <w:rPr>
            <w:noProof/>
            <w:webHidden/>
          </w:rPr>
          <w:t>173</w:t>
        </w:r>
        <w:r>
          <w:rPr>
            <w:noProof/>
            <w:webHidden/>
          </w:rPr>
          <w:fldChar w:fldCharType="end"/>
        </w:r>
      </w:hyperlink>
    </w:p>
    <w:p w14:paraId="58D23C0C" w14:textId="618F66DF" w:rsidR="00145F42" w:rsidRDefault="00145F42">
      <w:pPr>
        <w:pStyle w:val="TOC2"/>
        <w:rPr>
          <w:rFonts w:asciiTheme="minorHAnsi" w:eastAsiaTheme="minorEastAsia" w:hAnsiTheme="minorHAnsi"/>
          <w:noProof/>
          <w:lang w:eastAsia="en-GB"/>
        </w:rPr>
      </w:pPr>
      <w:hyperlink w:anchor="_Toc129350918" w:history="1">
        <w:r w:rsidRPr="006308E3">
          <w:rPr>
            <w:rStyle w:val="Hyperlink"/>
            <w:noProof/>
          </w:rPr>
          <w:t>B.3.12</w:t>
        </w:r>
        <w:r>
          <w:rPr>
            <w:rFonts w:asciiTheme="minorHAnsi" w:eastAsiaTheme="minorEastAsia" w:hAnsiTheme="minorHAnsi"/>
            <w:noProof/>
            <w:lang w:eastAsia="en-GB"/>
          </w:rPr>
          <w:tab/>
        </w:r>
        <w:r w:rsidRPr="006308E3">
          <w:rPr>
            <w:rStyle w:val="Hyperlink"/>
            <w:noProof/>
          </w:rPr>
          <w:t>Subgroup analysis</w:t>
        </w:r>
        <w:r>
          <w:rPr>
            <w:noProof/>
            <w:webHidden/>
          </w:rPr>
          <w:tab/>
        </w:r>
        <w:r>
          <w:rPr>
            <w:noProof/>
            <w:webHidden/>
          </w:rPr>
          <w:fldChar w:fldCharType="begin"/>
        </w:r>
        <w:r>
          <w:rPr>
            <w:noProof/>
            <w:webHidden/>
          </w:rPr>
          <w:instrText xml:space="preserve"> PAGEREF _Toc129350918 \h </w:instrText>
        </w:r>
        <w:r>
          <w:rPr>
            <w:noProof/>
            <w:webHidden/>
          </w:rPr>
        </w:r>
        <w:r>
          <w:rPr>
            <w:noProof/>
            <w:webHidden/>
          </w:rPr>
          <w:fldChar w:fldCharType="separate"/>
        </w:r>
        <w:r>
          <w:rPr>
            <w:noProof/>
            <w:webHidden/>
          </w:rPr>
          <w:t>175</w:t>
        </w:r>
        <w:r>
          <w:rPr>
            <w:noProof/>
            <w:webHidden/>
          </w:rPr>
          <w:fldChar w:fldCharType="end"/>
        </w:r>
      </w:hyperlink>
    </w:p>
    <w:p w14:paraId="14568AC7" w14:textId="625AF396" w:rsidR="00145F42" w:rsidRDefault="00145F42">
      <w:pPr>
        <w:pStyle w:val="TOC2"/>
        <w:rPr>
          <w:rFonts w:asciiTheme="minorHAnsi" w:eastAsiaTheme="minorEastAsia" w:hAnsiTheme="minorHAnsi"/>
          <w:noProof/>
          <w:lang w:eastAsia="en-GB"/>
        </w:rPr>
      </w:pPr>
      <w:hyperlink w:anchor="_Toc129350919" w:history="1">
        <w:r w:rsidRPr="006308E3">
          <w:rPr>
            <w:rStyle w:val="Hyperlink"/>
            <w:noProof/>
          </w:rPr>
          <w:t>B.3.13</w:t>
        </w:r>
        <w:r>
          <w:rPr>
            <w:rFonts w:asciiTheme="minorHAnsi" w:eastAsiaTheme="minorEastAsia" w:hAnsiTheme="minorHAnsi"/>
            <w:noProof/>
            <w:lang w:eastAsia="en-GB"/>
          </w:rPr>
          <w:tab/>
        </w:r>
        <w:r w:rsidRPr="006308E3">
          <w:rPr>
            <w:rStyle w:val="Hyperlink"/>
            <w:noProof/>
          </w:rPr>
          <w:t>Benefits not captured in the QALY calculation</w:t>
        </w:r>
        <w:r>
          <w:rPr>
            <w:noProof/>
            <w:webHidden/>
          </w:rPr>
          <w:tab/>
        </w:r>
        <w:r>
          <w:rPr>
            <w:noProof/>
            <w:webHidden/>
          </w:rPr>
          <w:fldChar w:fldCharType="begin"/>
        </w:r>
        <w:r>
          <w:rPr>
            <w:noProof/>
            <w:webHidden/>
          </w:rPr>
          <w:instrText xml:space="preserve"> PAGEREF _Toc129350919 \h </w:instrText>
        </w:r>
        <w:r>
          <w:rPr>
            <w:noProof/>
            <w:webHidden/>
          </w:rPr>
        </w:r>
        <w:r>
          <w:rPr>
            <w:noProof/>
            <w:webHidden/>
          </w:rPr>
          <w:fldChar w:fldCharType="separate"/>
        </w:r>
        <w:r>
          <w:rPr>
            <w:noProof/>
            <w:webHidden/>
          </w:rPr>
          <w:t>175</w:t>
        </w:r>
        <w:r>
          <w:rPr>
            <w:noProof/>
            <w:webHidden/>
          </w:rPr>
          <w:fldChar w:fldCharType="end"/>
        </w:r>
      </w:hyperlink>
    </w:p>
    <w:p w14:paraId="5716B5C7" w14:textId="5F602C4E" w:rsidR="00145F42" w:rsidRDefault="00145F42">
      <w:pPr>
        <w:pStyle w:val="TOC2"/>
        <w:rPr>
          <w:rFonts w:asciiTheme="minorHAnsi" w:eastAsiaTheme="minorEastAsia" w:hAnsiTheme="minorHAnsi"/>
          <w:noProof/>
          <w:lang w:eastAsia="en-GB"/>
        </w:rPr>
      </w:pPr>
      <w:hyperlink w:anchor="_Toc129350920" w:history="1">
        <w:r w:rsidRPr="006308E3">
          <w:rPr>
            <w:rStyle w:val="Hyperlink"/>
            <w:noProof/>
          </w:rPr>
          <w:t>B.3.14</w:t>
        </w:r>
        <w:r>
          <w:rPr>
            <w:rFonts w:asciiTheme="minorHAnsi" w:eastAsiaTheme="minorEastAsia" w:hAnsiTheme="minorHAnsi"/>
            <w:noProof/>
            <w:lang w:eastAsia="en-GB"/>
          </w:rPr>
          <w:tab/>
        </w:r>
        <w:r w:rsidRPr="006308E3">
          <w:rPr>
            <w:rStyle w:val="Hyperlink"/>
            <w:noProof/>
          </w:rPr>
          <w:t>Validation</w:t>
        </w:r>
        <w:r>
          <w:rPr>
            <w:noProof/>
            <w:webHidden/>
          </w:rPr>
          <w:tab/>
        </w:r>
        <w:r>
          <w:rPr>
            <w:noProof/>
            <w:webHidden/>
          </w:rPr>
          <w:fldChar w:fldCharType="begin"/>
        </w:r>
        <w:r>
          <w:rPr>
            <w:noProof/>
            <w:webHidden/>
          </w:rPr>
          <w:instrText xml:space="preserve"> PAGEREF _Toc129350920 \h </w:instrText>
        </w:r>
        <w:r>
          <w:rPr>
            <w:noProof/>
            <w:webHidden/>
          </w:rPr>
        </w:r>
        <w:r>
          <w:rPr>
            <w:noProof/>
            <w:webHidden/>
          </w:rPr>
          <w:fldChar w:fldCharType="separate"/>
        </w:r>
        <w:r>
          <w:rPr>
            <w:noProof/>
            <w:webHidden/>
          </w:rPr>
          <w:t>176</w:t>
        </w:r>
        <w:r>
          <w:rPr>
            <w:noProof/>
            <w:webHidden/>
          </w:rPr>
          <w:fldChar w:fldCharType="end"/>
        </w:r>
      </w:hyperlink>
    </w:p>
    <w:p w14:paraId="1D488A0F" w14:textId="2D03C599"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21" w:history="1">
        <w:r w:rsidRPr="006308E3">
          <w:rPr>
            <w:rStyle w:val="Hyperlink"/>
            <w:noProof/>
          </w:rPr>
          <w:t>B.3.14.1</w:t>
        </w:r>
        <w:r>
          <w:rPr>
            <w:rFonts w:asciiTheme="minorHAnsi" w:eastAsiaTheme="minorEastAsia" w:hAnsiTheme="minorHAnsi"/>
            <w:noProof/>
            <w:lang w:eastAsia="en-GB"/>
          </w:rPr>
          <w:tab/>
        </w:r>
        <w:r w:rsidRPr="006308E3">
          <w:rPr>
            <w:rStyle w:val="Hyperlink"/>
            <w:noProof/>
          </w:rPr>
          <w:t>Independent technical cost-effectiveness model QC</w:t>
        </w:r>
        <w:r>
          <w:rPr>
            <w:noProof/>
            <w:webHidden/>
          </w:rPr>
          <w:tab/>
        </w:r>
        <w:r>
          <w:rPr>
            <w:noProof/>
            <w:webHidden/>
          </w:rPr>
          <w:fldChar w:fldCharType="begin"/>
        </w:r>
        <w:r>
          <w:rPr>
            <w:noProof/>
            <w:webHidden/>
          </w:rPr>
          <w:instrText xml:space="preserve"> PAGEREF _Toc129350921 \h </w:instrText>
        </w:r>
        <w:r>
          <w:rPr>
            <w:noProof/>
            <w:webHidden/>
          </w:rPr>
        </w:r>
        <w:r>
          <w:rPr>
            <w:noProof/>
            <w:webHidden/>
          </w:rPr>
          <w:fldChar w:fldCharType="separate"/>
        </w:r>
        <w:r>
          <w:rPr>
            <w:noProof/>
            <w:webHidden/>
          </w:rPr>
          <w:t>176</w:t>
        </w:r>
        <w:r>
          <w:rPr>
            <w:noProof/>
            <w:webHidden/>
          </w:rPr>
          <w:fldChar w:fldCharType="end"/>
        </w:r>
      </w:hyperlink>
    </w:p>
    <w:p w14:paraId="02E5111C" w14:textId="7575D893"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22" w:history="1">
        <w:r w:rsidRPr="006308E3">
          <w:rPr>
            <w:rStyle w:val="Hyperlink"/>
            <w:noProof/>
          </w:rPr>
          <w:t>B.3.14.2</w:t>
        </w:r>
        <w:r>
          <w:rPr>
            <w:rFonts w:asciiTheme="minorHAnsi" w:eastAsiaTheme="minorEastAsia" w:hAnsiTheme="minorHAnsi"/>
            <w:noProof/>
            <w:lang w:eastAsia="en-GB"/>
          </w:rPr>
          <w:tab/>
        </w:r>
        <w:r w:rsidRPr="006308E3">
          <w:rPr>
            <w:rStyle w:val="Hyperlink"/>
            <w:noProof/>
          </w:rPr>
          <w:t>Expert validation of cost-effectiveness analysis</w:t>
        </w:r>
        <w:r>
          <w:rPr>
            <w:noProof/>
            <w:webHidden/>
          </w:rPr>
          <w:tab/>
        </w:r>
        <w:r>
          <w:rPr>
            <w:noProof/>
            <w:webHidden/>
          </w:rPr>
          <w:fldChar w:fldCharType="begin"/>
        </w:r>
        <w:r>
          <w:rPr>
            <w:noProof/>
            <w:webHidden/>
          </w:rPr>
          <w:instrText xml:space="preserve"> PAGEREF _Toc129350922 \h </w:instrText>
        </w:r>
        <w:r>
          <w:rPr>
            <w:noProof/>
            <w:webHidden/>
          </w:rPr>
        </w:r>
        <w:r>
          <w:rPr>
            <w:noProof/>
            <w:webHidden/>
          </w:rPr>
          <w:fldChar w:fldCharType="separate"/>
        </w:r>
        <w:r>
          <w:rPr>
            <w:noProof/>
            <w:webHidden/>
          </w:rPr>
          <w:t>177</w:t>
        </w:r>
        <w:r>
          <w:rPr>
            <w:noProof/>
            <w:webHidden/>
          </w:rPr>
          <w:fldChar w:fldCharType="end"/>
        </w:r>
      </w:hyperlink>
    </w:p>
    <w:p w14:paraId="28CE005E" w14:textId="5DC97DCB"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23" w:history="1">
        <w:r w:rsidRPr="006308E3">
          <w:rPr>
            <w:rStyle w:val="Hyperlink"/>
            <w:noProof/>
          </w:rPr>
          <w:t>B.3.14.3</w:t>
        </w:r>
        <w:r>
          <w:rPr>
            <w:rFonts w:asciiTheme="minorHAnsi" w:eastAsiaTheme="minorEastAsia" w:hAnsiTheme="minorHAnsi"/>
            <w:noProof/>
            <w:lang w:eastAsia="en-GB"/>
          </w:rPr>
          <w:tab/>
        </w:r>
        <w:r w:rsidRPr="006308E3">
          <w:rPr>
            <w:rStyle w:val="Hyperlink"/>
            <w:noProof/>
          </w:rPr>
          <w:t>Internal validation</w:t>
        </w:r>
        <w:r>
          <w:rPr>
            <w:noProof/>
            <w:webHidden/>
          </w:rPr>
          <w:tab/>
        </w:r>
        <w:r>
          <w:rPr>
            <w:noProof/>
            <w:webHidden/>
          </w:rPr>
          <w:fldChar w:fldCharType="begin"/>
        </w:r>
        <w:r>
          <w:rPr>
            <w:noProof/>
            <w:webHidden/>
          </w:rPr>
          <w:instrText xml:space="preserve"> PAGEREF _Toc129350923 \h </w:instrText>
        </w:r>
        <w:r>
          <w:rPr>
            <w:noProof/>
            <w:webHidden/>
          </w:rPr>
        </w:r>
        <w:r>
          <w:rPr>
            <w:noProof/>
            <w:webHidden/>
          </w:rPr>
          <w:fldChar w:fldCharType="separate"/>
        </w:r>
        <w:r>
          <w:rPr>
            <w:noProof/>
            <w:webHidden/>
          </w:rPr>
          <w:t>177</w:t>
        </w:r>
        <w:r>
          <w:rPr>
            <w:noProof/>
            <w:webHidden/>
          </w:rPr>
          <w:fldChar w:fldCharType="end"/>
        </w:r>
      </w:hyperlink>
    </w:p>
    <w:p w14:paraId="01F0DB8A" w14:textId="080C2911" w:rsidR="00145F42" w:rsidRDefault="00145F42">
      <w:pPr>
        <w:pStyle w:val="TOC3"/>
        <w:tabs>
          <w:tab w:val="left" w:pos="1540"/>
          <w:tab w:val="right" w:leader="dot" w:pos="9628"/>
        </w:tabs>
        <w:rPr>
          <w:rFonts w:asciiTheme="minorHAnsi" w:eastAsiaTheme="minorEastAsia" w:hAnsiTheme="minorHAnsi"/>
          <w:noProof/>
          <w:lang w:eastAsia="en-GB"/>
        </w:rPr>
      </w:pPr>
      <w:hyperlink w:anchor="_Toc129350924" w:history="1">
        <w:r w:rsidRPr="006308E3">
          <w:rPr>
            <w:rStyle w:val="Hyperlink"/>
            <w:noProof/>
          </w:rPr>
          <w:t>B.3.14.4</w:t>
        </w:r>
        <w:r>
          <w:rPr>
            <w:rFonts w:asciiTheme="minorHAnsi" w:eastAsiaTheme="minorEastAsia" w:hAnsiTheme="minorHAnsi"/>
            <w:noProof/>
            <w:lang w:eastAsia="en-GB"/>
          </w:rPr>
          <w:tab/>
        </w:r>
        <w:r w:rsidRPr="006308E3">
          <w:rPr>
            <w:rStyle w:val="Hyperlink"/>
            <w:noProof/>
          </w:rPr>
          <w:t>External validation</w:t>
        </w:r>
        <w:r>
          <w:rPr>
            <w:noProof/>
            <w:webHidden/>
          </w:rPr>
          <w:tab/>
        </w:r>
        <w:r>
          <w:rPr>
            <w:noProof/>
            <w:webHidden/>
          </w:rPr>
          <w:fldChar w:fldCharType="begin"/>
        </w:r>
        <w:r>
          <w:rPr>
            <w:noProof/>
            <w:webHidden/>
          </w:rPr>
          <w:instrText xml:space="preserve"> PAGEREF _Toc129350924 \h </w:instrText>
        </w:r>
        <w:r>
          <w:rPr>
            <w:noProof/>
            <w:webHidden/>
          </w:rPr>
        </w:r>
        <w:r>
          <w:rPr>
            <w:noProof/>
            <w:webHidden/>
          </w:rPr>
          <w:fldChar w:fldCharType="separate"/>
        </w:r>
        <w:r>
          <w:rPr>
            <w:noProof/>
            <w:webHidden/>
          </w:rPr>
          <w:t>177</w:t>
        </w:r>
        <w:r>
          <w:rPr>
            <w:noProof/>
            <w:webHidden/>
          </w:rPr>
          <w:fldChar w:fldCharType="end"/>
        </w:r>
      </w:hyperlink>
    </w:p>
    <w:p w14:paraId="1022E8E5" w14:textId="2A2FE5FB" w:rsidR="00145F42" w:rsidRDefault="00145F42">
      <w:pPr>
        <w:pStyle w:val="TOC2"/>
        <w:rPr>
          <w:rFonts w:asciiTheme="minorHAnsi" w:eastAsiaTheme="minorEastAsia" w:hAnsiTheme="minorHAnsi"/>
          <w:noProof/>
          <w:lang w:eastAsia="en-GB"/>
        </w:rPr>
      </w:pPr>
      <w:hyperlink w:anchor="_Toc129350925" w:history="1">
        <w:r w:rsidRPr="006308E3">
          <w:rPr>
            <w:rStyle w:val="Hyperlink"/>
            <w:noProof/>
          </w:rPr>
          <w:t>B.3.15</w:t>
        </w:r>
        <w:r>
          <w:rPr>
            <w:rFonts w:asciiTheme="minorHAnsi" w:eastAsiaTheme="minorEastAsia" w:hAnsiTheme="minorHAnsi"/>
            <w:noProof/>
            <w:lang w:eastAsia="en-GB"/>
          </w:rPr>
          <w:tab/>
        </w:r>
        <w:r w:rsidRPr="006308E3">
          <w:rPr>
            <w:rStyle w:val="Hyperlink"/>
            <w:noProof/>
          </w:rPr>
          <w:t>Interpretation and conclusions of economic evidence</w:t>
        </w:r>
        <w:r>
          <w:rPr>
            <w:noProof/>
            <w:webHidden/>
          </w:rPr>
          <w:tab/>
        </w:r>
        <w:r>
          <w:rPr>
            <w:noProof/>
            <w:webHidden/>
          </w:rPr>
          <w:fldChar w:fldCharType="begin"/>
        </w:r>
        <w:r>
          <w:rPr>
            <w:noProof/>
            <w:webHidden/>
          </w:rPr>
          <w:instrText xml:space="preserve"> PAGEREF _Toc129350925 \h </w:instrText>
        </w:r>
        <w:r>
          <w:rPr>
            <w:noProof/>
            <w:webHidden/>
          </w:rPr>
        </w:r>
        <w:r>
          <w:rPr>
            <w:noProof/>
            <w:webHidden/>
          </w:rPr>
          <w:fldChar w:fldCharType="separate"/>
        </w:r>
        <w:r>
          <w:rPr>
            <w:noProof/>
            <w:webHidden/>
          </w:rPr>
          <w:t>178</w:t>
        </w:r>
        <w:r>
          <w:rPr>
            <w:noProof/>
            <w:webHidden/>
          </w:rPr>
          <w:fldChar w:fldCharType="end"/>
        </w:r>
      </w:hyperlink>
    </w:p>
    <w:p w14:paraId="264D4FAB" w14:textId="33A22D74" w:rsidR="00145F42" w:rsidRDefault="00145F42">
      <w:pPr>
        <w:pStyle w:val="TOC1"/>
        <w:rPr>
          <w:rFonts w:asciiTheme="minorHAnsi" w:eastAsiaTheme="minorEastAsia" w:hAnsiTheme="minorHAnsi"/>
          <w:noProof/>
          <w:lang w:eastAsia="en-GB"/>
        </w:rPr>
      </w:pPr>
      <w:hyperlink w:anchor="_Toc129350926" w:history="1">
        <w:r w:rsidRPr="006308E3">
          <w:rPr>
            <w:rStyle w:val="Hyperlink"/>
            <w:noProof/>
          </w:rPr>
          <w:t>B.4</w:t>
        </w:r>
        <w:r>
          <w:rPr>
            <w:rFonts w:asciiTheme="minorHAnsi" w:eastAsiaTheme="minorEastAsia" w:hAnsiTheme="minorHAnsi"/>
            <w:noProof/>
            <w:lang w:eastAsia="en-GB"/>
          </w:rPr>
          <w:tab/>
        </w:r>
        <w:r w:rsidRPr="006308E3">
          <w:rPr>
            <w:rStyle w:val="Hyperlink"/>
            <w:noProof/>
          </w:rPr>
          <w:t>References</w:t>
        </w:r>
        <w:r>
          <w:rPr>
            <w:noProof/>
            <w:webHidden/>
          </w:rPr>
          <w:tab/>
        </w:r>
        <w:r>
          <w:rPr>
            <w:noProof/>
            <w:webHidden/>
          </w:rPr>
          <w:fldChar w:fldCharType="begin"/>
        </w:r>
        <w:r>
          <w:rPr>
            <w:noProof/>
            <w:webHidden/>
          </w:rPr>
          <w:instrText xml:space="preserve"> PAGEREF _Toc129350926 \h </w:instrText>
        </w:r>
        <w:r>
          <w:rPr>
            <w:noProof/>
            <w:webHidden/>
          </w:rPr>
        </w:r>
        <w:r>
          <w:rPr>
            <w:noProof/>
            <w:webHidden/>
          </w:rPr>
          <w:fldChar w:fldCharType="separate"/>
        </w:r>
        <w:r>
          <w:rPr>
            <w:noProof/>
            <w:webHidden/>
          </w:rPr>
          <w:t>182</w:t>
        </w:r>
        <w:r>
          <w:rPr>
            <w:noProof/>
            <w:webHidden/>
          </w:rPr>
          <w:fldChar w:fldCharType="end"/>
        </w:r>
      </w:hyperlink>
    </w:p>
    <w:p w14:paraId="5D545395" w14:textId="7EF61F9F" w:rsidR="00D91260" w:rsidRDefault="000C0EBD" w:rsidP="003C648C">
      <w:pPr>
        <w:pStyle w:val="TOC1"/>
      </w:pPr>
      <w:r>
        <w:fldChar w:fldCharType="end"/>
      </w:r>
    </w:p>
    <w:p w14:paraId="3B56A549" w14:textId="04CA265B" w:rsidR="00D11C52" w:rsidRDefault="00D11C52" w:rsidP="00A302A5">
      <w:pPr>
        <w:pStyle w:val="TOC1"/>
      </w:pPr>
    </w:p>
    <w:p w14:paraId="2EB0E88F" w14:textId="089CD630" w:rsidR="00AA636C" w:rsidRPr="005B4DB2" w:rsidRDefault="00AA636C" w:rsidP="005B4DB2">
      <w:pPr>
        <w:pStyle w:val="nonTOCheading"/>
      </w:pPr>
      <w:r w:rsidRPr="005B4DB2">
        <w:t>List of figures</w:t>
      </w:r>
    </w:p>
    <w:p w14:paraId="55D37F8D" w14:textId="3904CE05" w:rsidR="00145F42" w:rsidRPr="001E6E81" w:rsidRDefault="00D84870">
      <w:pPr>
        <w:pStyle w:val="TableofFigures"/>
        <w:tabs>
          <w:tab w:val="right" w:leader="dot" w:pos="9628"/>
        </w:tabs>
        <w:rPr>
          <w:rFonts w:asciiTheme="minorHAnsi" w:eastAsiaTheme="minorEastAsia" w:hAnsiTheme="minorHAnsi"/>
          <w:noProof/>
          <w:lang w:eastAsia="en-GB"/>
        </w:rPr>
      </w:pPr>
      <w:r>
        <w:fldChar w:fldCharType="begin"/>
      </w:r>
      <w:r>
        <w:instrText xml:space="preserve"> TOC \h \z \c "Figure" </w:instrText>
      </w:r>
      <w:r>
        <w:fldChar w:fldCharType="separate"/>
      </w:r>
      <w:hyperlink w:anchor="_Toc129350927" w:history="1">
        <w:r w:rsidR="00145F42" w:rsidRPr="001E6E81">
          <w:rPr>
            <w:rStyle w:val="Hyperlink"/>
            <w:noProof/>
          </w:rPr>
          <w:t>Figure 1: Trastuzumab deruxtecan mechanism of action</w:t>
        </w:r>
        <w:r w:rsidR="00145F42" w:rsidRPr="001E6E81">
          <w:rPr>
            <w:rStyle w:val="Hyperlink"/>
            <w:rFonts w:cs="Arial"/>
            <w:noProof/>
            <w:vertAlign w:val="superscript"/>
          </w:rPr>
          <w:t>20</w:t>
        </w:r>
        <w:r w:rsidR="00145F42" w:rsidRPr="001E6E81">
          <w:rPr>
            <w:noProof/>
            <w:webHidden/>
          </w:rPr>
          <w:tab/>
        </w:r>
        <w:r w:rsidR="00145F42" w:rsidRPr="001E6E81">
          <w:rPr>
            <w:noProof/>
            <w:webHidden/>
          </w:rPr>
          <w:fldChar w:fldCharType="begin"/>
        </w:r>
        <w:r w:rsidR="00145F42" w:rsidRPr="001E6E81">
          <w:rPr>
            <w:noProof/>
            <w:webHidden/>
          </w:rPr>
          <w:instrText xml:space="preserve"> PAGEREF _Toc129350927 \h </w:instrText>
        </w:r>
        <w:r w:rsidR="00145F42" w:rsidRPr="001E6E81">
          <w:rPr>
            <w:noProof/>
            <w:webHidden/>
          </w:rPr>
        </w:r>
        <w:r w:rsidR="00145F42" w:rsidRPr="001E6E81">
          <w:rPr>
            <w:noProof/>
            <w:webHidden/>
          </w:rPr>
          <w:fldChar w:fldCharType="separate"/>
        </w:r>
        <w:r w:rsidR="00145F42" w:rsidRPr="001E6E81">
          <w:rPr>
            <w:noProof/>
            <w:webHidden/>
          </w:rPr>
          <w:t>16</w:t>
        </w:r>
        <w:r w:rsidR="00145F42" w:rsidRPr="001E6E81">
          <w:rPr>
            <w:noProof/>
            <w:webHidden/>
          </w:rPr>
          <w:fldChar w:fldCharType="end"/>
        </w:r>
      </w:hyperlink>
    </w:p>
    <w:p w14:paraId="2DD11A9E" w14:textId="5E3BC800"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28" w:history="1">
        <w:r w:rsidRPr="001E6E81">
          <w:rPr>
            <w:rStyle w:val="Hyperlink"/>
            <w:noProof/>
          </w:rPr>
          <w:t>Figure 2: Staging of invasive BC according to the AJCC</w:t>
        </w:r>
        <w:r w:rsidRPr="001E6E81">
          <w:rPr>
            <w:noProof/>
            <w:webHidden/>
          </w:rPr>
          <w:tab/>
        </w:r>
        <w:r w:rsidRPr="001E6E81">
          <w:rPr>
            <w:noProof/>
            <w:webHidden/>
          </w:rPr>
          <w:fldChar w:fldCharType="begin"/>
        </w:r>
        <w:r w:rsidRPr="001E6E81">
          <w:rPr>
            <w:noProof/>
            <w:webHidden/>
          </w:rPr>
          <w:instrText xml:space="preserve"> PAGEREF _Toc129350928 \h </w:instrText>
        </w:r>
        <w:r w:rsidRPr="001E6E81">
          <w:rPr>
            <w:noProof/>
            <w:webHidden/>
          </w:rPr>
        </w:r>
        <w:r w:rsidRPr="001E6E81">
          <w:rPr>
            <w:noProof/>
            <w:webHidden/>
          </w:rPr>
          <w:fldChar w:fldCharType="separate"/>
        </w:r>
        <w:r w:rsidRPr="001E6E81">
          <w:rPr>
            <w:noProof/>
            <w:webHidden/>
          </w:rPr>
          <w:t>20</w:t>
        </w:r>
        <w:r w:rsidRPr="001E6E81">
          <w:rPr>
            <w:noProof/>
            <w:webHidden/>
          </w:rPr>
          <w:fldChar w:fldCharType="end"/>
        </w:r>
      </w:hyperlink>
    </w:p>
    <w:p w14:paraId="49F6E36F" w14:textId="77CAE5D1"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29" w:history="1">
        <w:r w:rsidRPr="001E6E81">
          <w:rPr>
            <w:rStyle w:val="Hyperlink"/>
            <w:noProof/>
          </w:rPr>
          <w:t>Figure 3: HER2 testing paradigm</w:t>
        </w:r>
        <w:r w:rsidRPr="001E6E81">
          <w:rPr>
            <w:noProof/>
            <w:webHidden/>
          </w:rPr>
          <w:tab/>
        </w:r>
        <w:r w:rsidRPr="001E6E81">
          <w:rPr>
            <w:noProof/>
            <w:webHidden/>
          </w:rPr>
          <w:fldChar w:fldCharType="begin"/>
        </w:r>
        <w:r w:rsidRPr="001E6E81">
          <w:rPr>
            <w:noProof/>
            <w:webHidden/>
          </w:rPr>
          <w:instrText xml:space="preserve"> PAGEREF _Toc129350929 \h </w:instrText>
        </w:r>
        <w:r w:rsidRPr="001E6E81">
          <w:rPr>
            <w:noProof/>
            <w:webHidden/>
          </w:rPr>
        </w:r>
        <w:r w:rsidRPr="001E6E81">
          <w:rPr>
            <w:noProof/>
            <w:webHidden/>
          </w:rPr>
          <w:fldChar w:fldCharType="separate"/>
        </w:r>
        <w:r w:rsidRPr="001E6E81">
          <w:rPr>
            <w:noProof/>
            <w:webHidden/>
          </w:rPr>
          <w:t>22</w:t>
        </w:r>
        <w:r w:rsidRPr="001E6E81">
          <w:rPr>
            <w:noProof/>
            <w:webHidden/>
          </w:rPr>
          <w:fldChar w:fldCharType="end"/>
        </w:r>
      </w:hyperlink>
    </w:p>
    <w:p w14:paraId="1F7FF078" w14:textId="70B9C65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0" w:history="1">
        <w:r w:rsidRPr="001E6E81">
          <w:rPr>
            <w:rStyle w:val="Hyperlink"/>
            <w:noProof/>
          </w:rPr>
          <w:t>Figure 4: Patient QoL according to EQ-5D-5L by disease stage</w:t>
        </w:r>
        <w:r w:rsidRPr="001E6E81">
          <w:rPr>
            <w:noProof/>
            <w:webHidden/>
          </w:rPr>
          <w:tab/>
        </w:r>
        <w:r w:rsidRPr="001E6E81">
          <w:rPr>
            <w:noProof/>
            <w:webHidden/>
          </w:rPr>
          <w:fldChar w:fldCharType="begin"/>
        </w:r>
        <w:r w:rsidRPr="001E6E81">
          <w:rPr>
            <w:noProof/>
            <w:webHidden/>
          </w:rPr>
          <w:instrText xml:space="preserve"> PAGEREF _Toc129350930 \h </w:instrText>
        </w:r>
        <w:r w:rsidRPr="001E6E81">
          <w:rPr>
            <w:noProof/>
            <w:webHidden/>
          </w:rPr>
        </w:r>
        <w:r w:rsidRPr="001E6E81">
          <w:rPr>
            <w:noProof/>
            <w:webHidden/>
          </w:rPr>
          <w:fldChar w:fldCharType="separate"/>
        </w:r>
        <w:r w:rsidRPr="001E6E81">
          <w:rPr>
            <w:noProof/>
            <w:webHidden/>
          </w:rPr>
          <w:t>24</w:t>
        </w:r>
        <w:r w:rsidRPr="001E6E81">
          <w:rPr>
            <w:noProof/>
            <w:webHidden/>
          </w:rPr>
          <w:fldChar w:fldCharType="end"/>
        </w:r>
      </w:hyperlink>
    </w:p>
    <w:p w14:paraId="0A38E897" w14:textId="5EA62232"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1" w:history="1">
        <w:r w:rsidRPr="001E6E81">
          <w:rPr>
            <w:rStyle w:val="Hyperlink"/>
            <w:noProof/>
          </w:rPr>
          <w:t>Figure 5: Current treatment pathway for HER2-low/HR-positive u/mBC in England</w:t>
        </w:r>
        <w:r w:rsidRPr="001E6E81">
          <w:rPr>
            <w:noProof/>
            <w:webHidden/>
          </w:rPr>
          <w:tab/>
        </w:r>
        <w:r w:rsidRPr="001E6E81">
          <w:rPr>
            <w:noProof/>
            <w:webHidden/>
          </w:rPr>
          <w:fldChar w:fldCharType="begin"/>
        </w:r>
        <w:r w:rsidRPr="001E6E81">
          <w:rPr>
            <w:noProof/>
            <w:webHidden/>
          </w:rPr>
          <w:instrText xml:space="preserve"> PAGEREF _Toc129350931 \h </w:instrText>
        </w:r>
        <w:r w:rsidRPr="001E6E81">
          <w:rPr>
            <w:noProof/>
            <w:webHidden/>
          </w:rPr>
        </w:r>
        <w:r w:rsidRPr="001E6E81">
          <w:rPr>
            <w:noProof/>
            <w:webHidden/>
          </w:rPr>
          <w:fldChar w:fldCharType="separate"/>
        </w:r>
        <w:r w:rsidRPr="001E6E81">
          <w:rPr>
            <w:noProof/>
            <w:webHidden/>
          </w:rPr>
          <w:t>33</w:t>
        </w:r>
        <w:r w:rsidRPr="001E6E81">
          <w:rPr>
            <w:noProof/>
            <w:webHidden/>
          </w:rPr>
          <w:fldChar w:fldCharType="end"/>
        </w:r>
      </w:hyperlink>
    </w:p>
    <w:p w14:paraId="443F96C9" w14:textId="2FD823D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2" w:history="1">
        <w:r w:rsidRPr="001E6E81">
          <w:rPr>
            <w:rStyle w:val="Hyperlink"/>
            <w:noProof/>
          </w:rPr>
          <w:t>Figure 6: Current pathway for HER2-low/HR-negative u/mBC in England*</w:t>
        </w:r>
        <w:r w:rsidRPr="001E6E81">
          <w:rPr>
            <w:noProof/>
            <w:webHidden/>
          </w:rPr>
          <w:tab/>
        </w:r>
        <w:r w:rsidRPr="001E6E81">
          <w:rPr>
            <w:noProof/>
            <w:webHidden/>
          </w:rPr>
          <w:fldChar w:fldCharType="begin"/>
        </w:r>
        <w:r w:rsidRPr="001E6E81">
          <w:rPr>
            <w:noProof/>
            <w:webHidden/>
          </w:rPr>
          <w:instrText xml:space="preserve"> PAGEREF _Toc129350932 \h </w:instrText>
        </w:r>
        <w:r w:rsidRPr="001E6E81">
          <w:rPr>
            <w:noProof/>
            <w:webHidden/>
          </w:rPr>
        </w:r>
        <w:r w:rsidRPr="001E6E81">
          <w:rPr>
            <w:noProof/>
            <w:webHidden/>
          </w:rPr>
          <w:fldChar w:fldCharType="separate"/>
        </w:r>
        <w:r w:rsidRPr="001E6E81">
          <w:rPr>
            <w:noProof/>
            <w:webHidden/>
          </w:rPr>
          <w:t>34</w:t>
        </w:r>
        <w:r w:rsidRPr="001E6E81">
          <w:rPr>
            <w:noProof/>
            <w:webHidden/>
          </w:rPr>
          <w:fldChar w:fldCharType="end"/>
        </w:r>
      </w:hyperlink>
    </w:p>
    <w:p w14:paraId="5688841F" w14:textId="2D2FE3DD"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3" w:history="1">
        <w:r w:rsidRPr="001E6E81">
          <w:rPr>
            <w:rStyle w:val="Hyperlink"/>
            <w:noProof/>
          </w:rPr>
          <w:t>Figure 7: Proposed positioning of T-DXd in HER2-low/HR-positive u/mBC pathway*</w:t>
        </w:r>
        <w:r w:rsidRPr="001E6E81">
          <w:rPr>
            <w:noProof/>
            <w:webHidden/>
          </w:rPr>
          <w:tab/>
        </w:r>
        <w:r w:rsidRPr="001E6E81">
          <w:rPr>
            <w:noProof/>
            <w:webHidden/>
          </w:rPr>
          <w:fldChar w:fldCharType="begin"/>
        </w:r>
        <w:r w:rsidRPr="001E6E81">
          <w:rPr>
            <w:noProof/>
            <w:webHidden/>
          </w:rPr>
          <w:instrText xml:space="preserve"> PAGEREF _Toc129350933 \h </w:instrText>
        </w:r>
        <w:r w:rsidRPr="001E6E81">
          <w:rPr>
            <w:noProof/>
            <w:webHidden/>
          </w:rPr>
        </w:r>
        <w:r w:rsidRPr="001E6E81">
          <w:rPr>
            <w:noProof/>
            <w:webHidden/>
          </w:rPr>
          <w:fldChar w:fldCharType="separate"/>
        </w:r>
        <w:r w:rsidRPr="001E6E81">
          <w:rPr>
            <w:noProof/>
            <w:webHidden/>
          </w:rPr>
          <w:t>36</w:t>
        </w:r>
        <w:r w:rsidRPr="001E6E81">
          <w:rPr>
            <w:noProof/>
            <w:webHidden/>
          </w:rPr>
          <w:fldChar w:fldCharType="end"/>
        </w:r>
      </w:hyperlink>
    </w:p>
    <w:p w14:paraId="4E4170B4" w14:textId="359BDA67"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4" w:history="1">
        <w:r w:rsidRPr="001E6E81">
          <w:rPr>
            <w:rStyle w:val="Hyperlink"/>
            <w:noProof/>
          </w:rPr>
          <w:t>Figure 8: Proposed positioning of T-DXd in HER2-low/HR-negative u/mBC pathway*</w:t>
        </w:r>
        <w:r w:rsidRPr="001E6E81">
          <w:rPr>
            <w:noProof/>
            <w:webHidden/>
          </w:rPr>
          <w:tab/>
        </w:r>
        <w:r w:rsidRPr="001E6E81">
          <w:rPr>
            <w:noProof/>
            <w:webHidden/>
          </w:rPr>
          <w:fldChar w:fldCharType="begin"/>
        </w:r>
        <w:r w:rsidRPr="001E6E81">
          <w:rPr>
            <w:noProof/>
            <w:webHidden/>
          </w:rPr>
          <w:instrText xml:space="preserve"> PAGEREF _Toc129350934 \h </w:instrText>
        </w:r>
        <w:r w:rsidRPr="001E6E81">
          <w:rPr>
            <w:noProof/>
            <w:webHidden/>
          </w:rPr>
        </w:r>
        <w:r w:rsidRPr="001E6E81">
          <w:rPr>
            <w:noProof/>
            <w:webHidden/>
          </w:rPr>
          <w:fldChar w:fldCharType="separate"/>
        </w:r>
        <w:r w:rsidRPr="001E6E81">
          <w:rPr>
            <w:noProof/>
            <w:webHidden/>
          </w:rPr>
          <w:t>37</w:t>
        </w:r>
        <w:r w:rsidRPr="001E6E81">
          <w:rPr>
            <w:noProof/>
            <w:webHidden/>
          </w:rPr>
          <w:fldChar w:fldCharType="end"/>
        </w:r>
      </w:hyperlink>
    </w:p>
    <w:p w14:paraId="3F8D8242" w14:textId="6BEB4590"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5" w:history="1">
        <w:r w:rsidRPr="001E6E81">
          <w:rPr>
            <w:rStyle w:val="Hyperlink"/>
            <w:noProof/>
          </w:rPr>
          <w:t>Figure 9: DESTINY-Breast04 | Study design</w:t>
        </w:r>
        <w:r w:rsidRPr="001E6E81">
          <w:rPr>
            <w:noProof/>
            <w:webHidden/>
          </w:rPr>
          <w:tab/>
        </w:r>
        <w:r w:rsidRPr="001E6E81">
          <w:rPr>
            <w:noProof/>
            <w:webHidden/>
          </w:rPr>
          <w:fldChar w:fldCharType="begin"/>
        </w:r>
        <w:r w:rsidRPr="001E6E81">
          <w:rPr>
            <w:noProof/>
            <w:webHidden/>
          </w:rPr>
          <w:instrText xml:space="preserve"> PAGEREF _Toc129350935 \h </w:instrText>
        </w:r>
        <w:r w:rsidRPr="001E6E81">
          <w:rPr>
            <w:noProof/>
            <w:webHidden/>
          </w:rPr>
        </w:r>
        <w:r w:rsidRPr="001E6E81">
          <w:rPr>
            <w:noProof/>
            <w:webHidden/>
          </w:rPr>
          <w:fldChar w:fldCharType="separate"/>
        </w:r>
        <w:r w:rsidRPr="001E6E81">
          <w:rPr>
            <w:noProof/>
            <w:webHidden/>
          </w:rPr>
          <w:t>48</w:t>
        </w:r>
        <w:r w:rsidRPr="001E6E81">
          <w:rPr>
            <w:noProof/>
            <w:webHidden/>
          </w:rPr>
          <w:fldChar w:fldCharType="end"/>
        </w:r>
      </w:hyperlink>
    </w:p>
    <w:p w14:paraId="32CAE1CA" w14:textId="7A13019A"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6" w:history="1">
        <w:r w:rsidRPr="001E6E81">
          <w:rPr>
            <w:rStyle w:val="Hyperlink"/>
            <w:rFonts w:cs="Arial"/>
            <w:noProof/>
          </w:rPr>
          <w:t>Figure 10: DESTINY-Breast04 | Patient disposition</w:t>
        </w:r>
        <w:r w:rsidRPr="001E6E81">
          <w:rPr>
            <w:noProof/>
            <w:webHidden/>
          </w:rPr>
          <w:tab/>
        </w:r>
        <w:r w:rsidRPr="001E6E81">
          <w:rPr>
            <w:noProof/>
            <w:webHidden/>
          </w:rPr>
          <w:fldChar w:fldCharType="begin"/>
        </w:r>
        <w:r w:rsidRPr="001E6E81">
          <w:rPr>
            <w:noProof/>
            <w:webHidden/>
          </w:rPr>
          <w:instrText xml:space="preserve"> PAGEREF _Toc129350936 \h </w:instrText>
        </w:r>
        <w:r w:rsidRPr="001E6E81">
          <w:rPr>
            <w:noProof/>
            <w:webHidden/>
          </w:rPr>
        </w:r>
        <w:r w:rsidRPr="001E6E81">
          <w:rPr>
            <w:noProof/>
            <w:webHidden/>
          </w:rPr>
          <w:fldChar w:fldCharType="separate"/>
        </w:r>
        <w:r w:rsidRPr="001E6E81">
          <w:rPr>
            <w:noProof/>
            <w:webHidden/>
          </w:rPr>
          <w:t>64</w:t>
        </w:r>
        <w:r w:rsidRPr="001E6E81">
          <w:rPr>
            <w:noProof/>
            <w:webHidden/>
          </w:rPr>
          <w:fldChar w:fldCharType="end"/>
        </w:r>
      </w:hyperlink>
    </w:p>
    <w:p w14:paraId="2C44C49F" w14:textId="59C3FDB8"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7" w:history="1">
        <w:r w:rsidRPr="001E6E81">
          <w:rPr>
            <w:rStyle w:val="Hyperlink"/>
            <w:noProof/>
          </w:rPr>
          <w:t>Figure 11: DESTINY-Breast04 | Kaplan-Meier of PFS by BICR | HR-positive cohort</w:t>
        </w:r>
        <w:r w:rsidRPr="001E6E81">
          <w:rPr>
            <w:noProof/>
            <w:webHidden/>
          </w:rPr>
          <w:tab/>
        </w:r>
        <w:r w:rsidRPr="001E6E81">
          <w:rPr>
            <w:noProof/>
            <w:webHidden/>
          </w:rPr>
          <w:fldChar w:fldCharType="begin"/>
        </w:r>
        <w:r w:rsidRPr="001E6E81">
          <w:rPr>
            <w:noProof/>
            <w:webHidden/>
          </w:rPr>
          <w:instrText xml:space="preserve"> PAGEREF _Toc129350937 \h </w:instrText>
        </w:r>
        <w:r w:rsidRPr="001E6E81">
          <w:rPr>
            <w:noProof/>
            <w:webHidden/>
          </w:rPr>
        </w:r>
        <w:r w:rsidRPr="001E6E81">
          <w:rPr>
            <w:noProof/>
            <w:webHidden/>
          </w:rPr>
          <w:fldChar w:fldCharType="separate"/>
        </w:r>
        <w:r w:rsidRPr="001E6E81">
          <w:rPr>
            <w:noProof/>
            <w:webHidden/>
          </w:rPr>
          <w:t>71</w:t>
        </w:r>
        <w:r w:rsidRPr="001E6E81">
          <w:rPr>
            <w:noProof/>
            <w:webHidden/>
          </w:rPr>
          <w:fldChar w:fldCharType="end"/>
        </w:r>
      </w:hyperlink>
    </w:p>
    <w:p w14:paraId="6537D11D" w14:textId="018E83F7"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8" w:history="1">
        <w:r w:rsidRPr="001E6E81">
          <w:rPr>
            <w:rStyle w:val="Hyperlink"/>
            <w:noProof/>
          </w:rPr>
          <w:t>Figure 12: DESTINY-Breast04 | Kaplan-Meier of PFS by BICR | FAS</w:t>
        </w:r>
        <w:r w:rsidRPr="001E6E81">
          <w:rPr>
            <w:noProof/>
            <w:webHidden/>
          </w:rPr>
          <w:tab/>
        </w:r>
        <w:r w:rsidRPr="001E6E81">
          <w:rPr>
            <w:noProof/>
            <w:webHidden/>
          </w:rPr>
          <w:fldChar w:fldCharType="begin"/>
        </w:r>
        <w:r w:rsidRPr="001E6E81">
          <w:rPr>
            <w:noProof/>
            <w:webHidden/>
          </w:rPr>
          <w:instrText xml:space="preserve"> PAGEREF _Toc129350938 \h </w:instrText>
        </w:r>
        <w:r w:rsidRPr="001E6E81">
          <w:rPr>
            <w:noProof/>
            <w:webHidden/>
          </w:rPr>
        </w:r>
        <w:r w:rsidRPr="001E6E81">
          <w:rPr>
            <w:noProof/>
            <w:webHidden/>
          </w:rPr>
          <w:fldChar w:fldCharType="separate"/>
        </w:r>
        <w:r w:rsidRPr="001E6E81">
          <w:rPr>
            <w:noProof/>
            <w:webHidden/>
          </w:rPr>
          <w:t>73</w:t>
        </w:r>
        <w:r w:rsidRPr="001E6E81">
          <w:rPr>
            <w:noProof/>
            <w:webHidden/>
          </w:rPr>
          <w:fldChar w:fldCharType="end"/>
        </w:r>
      </w:hyperlink>
    </w:p>
    <w:p w14:paraId="295E3F12" w14:textId="3D794059"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39" w:history="1">
        <w:r w:rsidRPr="001E6E81">
          <w:rPr>
            <w:rStyle w:val="Hyperlink"/>
            <w:noProof/>
          </w:rPr>
          <w:t>Figure 13: DESTINY-Breast04 | Kaplan-Meier of OS | HR-positive cohort</w:t>
        </w:r>
        <w:r w:rsidRPr="001E6E81">
          <w:rPr>
            <w:noProof/>
            <w:webHidden/>
          </w:rPr>
          <w:tab/>
        </w:r>
        <w:r w:rsidRPr="001E6E81">
          <w:rPr>
            <w:noProof/>
            <w:webHidden/>
          </w:rPr>
          <w:fldChar w:fldCharType="begin"/>
        </w:r>
        <w:r w:rsidRPr="001E6E81">
          <w:rPr>
            <w:noProof/>
            <w:webHidden/>
          </w:rPr>
          <w:instrText xml:space="preserve"> PAGEREF _Toc129350939 \h </w:instrText>
        </w:r>
        <w:r w:rsidRPr="001E6E81">
          <w:rPr>
            <w:noProof/>
            <w:webHidden/>
          </w:rPr>
        </w:r>
        <w:r w:rsidRPr="001E6E81">
          <w:rPr>
            <w:noProof/>
            <w:webHidden/>
          </w:rPr>
          <w:fldChar w:fldCharType="separate"/>
        </w:r>
        <w:r w:rsidRPr="001E6E81">
          <w:rPr>
            <w:noProof/>
            <w:webHidden/>
          </w:rPr>
          <w:t>75</w:t>
        </w:r>
        <w:r w:rsidRPr="001E6E81">
          <w:rPr>
            <w:noProof/>
            <w:webHidden/>
          </w:rPr>
          <w:fldChar w:fldCharType="end"/>
        </w:r>
      </w:hyperlink>
    </w:p>
    <w:p w14:paraId="1FA660D8" w14:textId="6FA99117"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0" w:history="1">
        <w:r w:rsidRPr="001E6E81">
          <w:rPr>
            <w:rStyle w:val="Hyperlink"/>
            <w:noProof/>
          </w:rPr>
          <w:t>Figure 14: DESTINY-Breast04 | Kaplan-Meier of OS | FAS</w:t>
        </w:r>
        <w:r w:rsidRPr="001E6E81">
          <w:rPr>
            <w:noProof/>
            <w:webHidden/>
          </w:rPr>
          <w:tab/>
        </w:r>
        <w:r w:rsidRPr="001E6E81">
          <w:rPr>
            <w:noProof/>
            <w:webHidden/>
          </w:rPr>
          <w:fldChar w:fldCharType="begin"/>
        </w:r>
        <w:r w:rsidRPr="001E6E81">
          <w:rPr>
            <w:noProof/>
            <w:webHidden/>
          </w:rPr>
          <w:instrText xml:space="preserve"> PAGEREF _Toc129350940 \h </w:instrText>
        </w:r>
        <w:r w:rsidRPr="001E6E81">
          <w:rPr>
            <w:noProof/>
            <w:webHidden/>
          </w:rPr>
        </w:r>
        <w:r w:rsidRPr="001E6E81">
          <w:rPr>
            <w:noProof/>
            <w:webHidden/>
          </w:rPr>
          <w:fldChar w:fldCharType="separate"/>
        </w:r>
        <w:r w:rsidRPr="001E6E81">
          <w:rPr>
            <w:noProof/>
            <w:webHidden/>
          </w:rPr>
          <w:t>77</w:t>
        </w:r>
        <w:r w:rsidRPr="001E6E81">
          <w:rPr>
            <w:noProof/>
            <w:webHidden/>
          </w:rPr>
          <w:fldChar w:fldCharType="end"/>
        </w:r>
      </w:hyperlink>
    </w:p>
    <w:p w14:paraId="4CDE0700" w14:textId="2694E5FB"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1" w:history="1">
        <w:r w:rsidRPr="001E6E81">
          <w:rPr>
            <w:rStyle w:val="Hyperlink"/>
            <w:noProof/>
          </w:rPr>
          <w:t>Figure 15: DESTINY-Breast04 | Waterfall plot of percentage change in sum of diameters of target lesions from baseline to best post-baseline value based on BICR | FAS</w:t>
        </w:r>
        <w:r w:rsidRPr="001E6E81">
          <w:rPr>
            <w:noProof/>
            <w:webHidden/>
          </w:rPr>
          <w:tab/>
        </w:r>
        <w:r w:rsidRPr="001E6E81">
          <w:rPr>
            <w:noProof/>
            <w:webHidden/>
          </w:rPr>
          <w:fldChar w:fldCharType="begin"/>
        </w:r>
        <w:r w:rsidRPr="001E6E81">
          <w:rPr>
            <w:noProof/>
            <w:webHidden/>
          </w:rPr>
          <w:instrText xml:space="preserve"> PAGEREF _Toc129350941 \h </w:instrText>
        </w:r>
        <w:r w:rsidRPr="001E6E81">
          <w:rPr>
            <w:noProof/>
            <w:webHidden/>
          </w:rPr>
        </w:r>
        <w:r w:rsidRPr="001E6E81">
          <w:rPr>
            <w:noProof/>
            <w:webHidden/>
          </w:rPr>
          <w:fldChar w:fldCharType="separate"/>
        </w:r>
        <w:r w:rsidRPr="001E6E81">
          <w:rPr>
            <w:noProof/>
            <w:webHidden/>
          </w:rPr>
          <w:t>80</w:t>
        </w:r>
        <w:r w:rsidRPr="001E6E81">
          <w:rPr>
            <w:noProof/>
            <w:webHidden/>
          </w:rPr>
          <w:fldChar w:fldCharType="end"/>
        </w:r>
      </w:hyperlink>
    </w:p>
    <w:p w14:paraId="7CBF5E3E" w14:textId="3E6A9876"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2" w:history="1">
        <w:r w:rsidRPr="001E6E81">
          <w:rPr>
            <w:rStyle w:val="Hyperlink"/>
            <w:noProof/>
          </w:rPr>
          <w:t>Figure 16: DESTINY-Breast04 | Kaplan-Meier plot of time to definitive deterioration of EQ-5D-5L VAS | FAS</w:t>
        </w:r>
        <w:r w:rsidRPr="001E6E81">
          <w:rPr>
            <w:noProof/>
            <w:webHidden/>
          </w:rPr>
          <w:tab/>
        </w:r>
        <w:r w:rsidRPr="001E6E81">
          <w:rPr>
            <w:noProof/>
            <w:webHidden/>
          </w:rPr>
          <w:fldChar w:fldCharType="begin"/>
        </w:r>
        <w:r w:rsidRPr="001E6E81">
          <w:rPr>
            <w:noProof/>
            <w:webHidden/>
          </w:rPr>
          <w:instrText xml:space="preserve"> PAGEREF _Toc129350942 \h </w:instrText>
        </w:r>
        <w:r w:rsidRPr="001E6E81">
          <w:rPr>
            <w:noProof/>
            <w:webHidden/>
          </w:rPr>
        </w:r>
        <w:r w:rsidRPr="001E6E81">
          <w:rPr>
            <w:noProof/>
            <w:webHidden/>
          </w:rPr>
          <w:fldChar w:fldCharType="separate"/>
        </w:r>
        <w:r w:rsidRPr="001E6E81">
          <w:rPr>
            <w:noProof/>
            <w:webHidden/>
          </w:rPr>
          <w:t>82</w:t>
        </w:r>
        <w:r w:rsidRPr="001E6E81">
          <w:rPr>
            <w:noProof/>
            <w:webHidden/>
          </w:rPr>
          <w:fldChar w:fldCharType="end"/>
        </w:r>
      </w:hyperlink>
    </w:p>
    <w:p w14:paraId="548F6928" w14:textId="7AF8D34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3" w:history="1">
        <w:r w:rsidRPr="001E6E81">
          <w:rPr>
            <w:rStyle w:val="Hyperlink"/>
            <w:noProof/>
          </w:rPr>
          <w:t>Figure 17: DESTINY-Breast04 | Kaplan-Meier plot of time to definitive deterioration of EORTC QLQ-30 GHS | FAS</w:t>
        </w:r>
        <w:r w:rsidRPr="001E6E81">
          <w:rPr>
            <w:noProof/>
            <w:webHidden/>
          </w:rPr>
          <w:tab/>
        </w:r>
        <w:r w:rsidRPr="001E6E81">
          <w:rPr>
            <w:noProof/>
            <w:webHidden/>
          </w:rPr>
          <w:fldChar w:fldCharType="begin"/>
        </w:r>
        <w:r w:rsidRPr="001E6E81">
          <w:rPr>
            <w:noProof/>
            <w:webHidden/>
          </w:rPr>
          <w:instrText xml:space="preserve"> PAGEREF _Toc129350943 \h </w:instrText>
        </w:r>
        <w:r w:rsidRPr="001E6E81">
          <w:rPr>
            <w:noProof/>
            <w:webHidden/>
          </w:rPr>
        </w:r>
        <w:r w:rsidRPr="001E6E81">
          <w:rPr>
            <w:noProof/>
            <w:webHidden/>
          </w:rPr>
          <w:fldChar w:fldCharType="separate"/>
        </w:r>
        <w:r w:rsidRPr="001E6E81">
          <w:rPr>
            <w:noProof/>
            <w:webHidden/>
          </w:rPr>
          <w:t>83</w:t>
        </w:r>
        <w:r w:rsidRPr="001E6E81">
          <w:rPr>
            <w:noProof/>
            <w:webHidden/>
          </w:rPr>
          <w:fldChar w:fldCharType="end"/>
        </w:r>
      </w:hyperlink>
    </w:p>
    <w:p w14:paraId="1CC20E75" w14:textId="4B1231AF"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4" w:history="1">
        <w:r w:rsidRPr="001E6E81">
          <w:rPr>
            <w:rStyle w:val="Hyperlink"/>
            <w:noProof/>
          </w:rPr>
          <w:t>Figure 18: DESTINY-Breast04 | Kaplan-Meier plot of time to definitive deterioration of the EORTC QLQ-C30 | HR-positive cohort</w:t>
        </w:r>
        <w:r w:rsidRPr="001E6E81">
          <w:rPr>
            <w:noProof/>
            <w:webHidden/>
          </w:rPr>
          <w:tab/>
        </w:r>
        <w:r w:rsidRPr="001E6E81">
          <w:rPr>
            <w:noProof/>
            <w:webHidden/>
          </w:rPr>
          <w:fldChar w:fldCharType="begin"/>
        </w:r>
        <w:r w:rsidRPr="001E6E81">
          <w:rPr>
            <w:noProof/>
            <w:webHidden/>
          </w:rPr>
          <w:instrText xml:space="preserve"> PAGEREF _Toc129350944 \h </w:instrText>
        </w:r>
        <w:r w:rsidRPr="001E6E81">
          <w:rPr>
            <w:noProof/>
            <w:webHidden/>
          </w:rPr>
        </w:r>
        <w:r w:rsidRPr="001E6E81">
          <w:rPr>
            <w:noProof/>
            <w:webHidden/>
          </w:rPr>
          <w:fldChar w:fldCharType="separate"/>
        </w:r>
        <w:r w:rsidRPr="001E6E81">
          <w:rPr>
            <w:noProof/>
            <w:webHidden/>
          </w:rPr>
          <w:t>83</w:t>
        </w:r>
        <w:r w:rsidRPr="001E6E81">
          <w:rPr>
            <w:noProof/>
            <w:webHidden/>
          </w:rPr>
          <w:fldChar w:fldCharType="end"/>
        </w:r>
      </w:hyperlink>
    </w:p>
    <w:p w14:paraId="5BB159B2" w14:textId="75AE7B0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5" w:history="1">
        <w:r w:rsidRPr="001E6E81">
          <w:rPr>
            <w:rStyle w:val="Hyperlink"/>
            <w:noProof/>
          </w:rPr>
          <w:t>Figure 19: DESTINY-Breast04 | Time to definitive deterioration in PRO measures | HR-positive cohort</w:t>
        </w:r>
        <w:r w:rsidRPr="001E6E81">
          <w:rPr>
            <w:noProof/>
            <w:webHidden/>
          </w:rPr>
          <w:tab/>
        </w:r>
        <w:r w:rsidRPr="001E6E81">
          <w:rPr>
            <w:noProof/>
            <w:webHidden/>
          </w:rPr>
          <w:fldChar w:fldCharType="begin"/>
        </w:r>
        <w:r w:rsidRPr="001E6E81">
          <w:rPr>
            <w:noProof/>
            <w:webHidden/>
          </w:rPr>
          <w:instrText xml:space="preserve"> PAGEREF _Toc129350945 \h </w:instrText>
        </w:r>
        <w:r w:rsidRPr="001E6E81">
          <w:rPr>
            <w:noProof/>
            <w:webHidden/>
          </w:rPr>
        </w:r>
        <w:r w:rsidRPr="001E6E81">
          <w:rPr>
            <w:noProof/>
            <w:webHidden/>
          </w:rPr>
          <w:fldChar w:fldCharType="separate"/>
        </w:r>
        <w:r w:rsidRPr="001E6E81">
          <w:rPr>
            <w:noProof/>
            <w:webHidden/>
          </w:rPr>
          <w:t>84</w:t>
        </w:r>
        <w:r w:rsidRPr="001E6E81">
          <w:rPr>
            <w:noProof/>
            <w:webHidden/>
          </w:rPr>
          <w:fldChar w:fldCharType="end"/>
        </w:r>
      </w:hyperlink>
    </w:p>
    <w:p w14:paraId="3DCAEE89" w14:textId="31DFC891"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6" w:history="1">
        <w:r w:rsidRPr="001E6E81">
          <w:rPr>
            <w:rStyle w:val="Hyperlink"/>
            <w:noProof/>
          </w:rPr>
          <w:t>Figure 20: DESTINY-Breast04 | Kaplan-Meier plot of time to definitive deterioration of EORTC QLQ-BR45 | FAS</w:t>
        </w:r>
        <w:r w:rsidRPr="001E6E81">
          <w:rPr>
            <w:noProof/>
            <w:webHidden/>
          </w:rPr>
          <w:tab/>
        </w:r>
        <w:r w:rsidRPr="001E6E81">
          <w:rPr>
            <w:noProof/>
            <w:webHidden/>
          </w:rPr>
          <w:fldChar w:fldCharType="begin"/>
        </w:r>
        <w:r w:rsidRPr="001E6E81">
          <w:rPr>
            <w:noProof/>
            <w:webHidden/>
          </w:rPr>
          <w:instrText xml:space="preserve"> PAGEREF _Toc129350946 \h </w:instrText>
        </w:r>
        <w:r w:rsidRPr="001E6E81">
          <w:rPr>
            <w:noProof/>
            <w:webHidden/>
          </w:rPr>
        </w:r>
        <w:r w:rsidRPr="001E6E81">
          <w:rPr>
            <w:noProof/>
            <w:webHidden/>
          </w:rPr>
          <w:fldChar w:fldCharType="separate"/>
        </w:r>
        <w:r w:rsidRPr="001E6E81">
          <w:rPr>
            <w:noProof/>
            <w:webHidden/>
          </w:rPr>
          <w:t>85</w:t>
        </w:r>
        <w:r w:rsidRPr="001E6E81">
          <w:rPr>
            <w:noProof/>
            <w:webHidden/>
          </w:rPr>
          <w:fldChar w:fldCharType="end"/>
        </w:r>
      </w:hyperlink>
    </w:p>
    <w:p w14:paraId="2D2DD4B0" w14:textId="66E245AB"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7" w:history="1">
        <w:r w:rsidRPr="001E6E81">
          <w:rPr>
            <w:rStyle w:val="Hyperlink"/>
            <w:noProof/>
          </w:rPr>
          <w:t>Figure 21: DESTINY-Breast04 | Forest plot of PFS by BICR | FAS | Analysis in all subgroups</w:t>
        </w:r>
        <w:r w:rsidRPr="001E6E81">
          <w:rPr>
            <w:rStyle w:val="Hyperlink"/>
            <w:noProof/>
            <w:vertAlign w:val="superscript"/>
          </w:rPr>
          <w:t>a</w:t>
        </w:r>
        <w:r w:rsidRPr="001E6E81">
          <w:rPr>
            <w:noProof/>
            <w:webHidden/>
          </w:rPr>
          <w:tab/>
        </w:r>
        <w:r w:rsidRPr="001E6E81">
          <w:rPr>
            <w:noProof/>
            <w:webHidden/>
          </w:rPr>
          <w:fldChar w:fldCharType="begin"/>
        </w:r>
        <w:r w:rsidRPr="001E6E81">
          <w:rPr>
            <w:noProof/>
            <w:webHidden/>
          </w:rPr>
          <w:instrText xml:space="preserve"> PAGEREF _Toc129350947 \h </w:instrText>
        </w:r>
        <w:r w:rsidRPr="001E6E81">
          <w:rPr>
            <w:noProof/>
            <w:webHidden/>
          </w:rPr>
        </w:r>
        <w:r w:rsidRPr="001E6E81">
          <w:rPr>
            <w:noProof/>
            <w:webHidden/>
          </w:rPr>
          <w:fldChar w:fldCharType="separate"/>
        </w:r>
        <w:r w:rsidRPr="001E6E81">
          <w:rPr>
            <w:noProof/>
            <w:webHidden/>
          </w:rPr>
          <w:t>88</w:t>
        </w:r>
        <w:r w:rsidRPr="001E6E81">
          <w:rPr>
            <w:noProof/>
            <w:webHidden/>
          </w:rPr>
          <w:fldChar w:fldCharType="end"/>
        </w:r>
      </w:hyperlink>
    </w:p>
    <w:p w14:paraId="52453263" w14:textId="4AE5B6C6"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8" w:history="1">
        <w:r w:rsidRPr="001E6E81">
          <w:rPr>
            <w:rStyle w:val="Hyperlink"/>
            <w:noProof/>
          </w:rPr>
          <w:t>Figure 22: Model schematic</w:t>
        </w:r>
        <w:r w:rsidRPr="001E6E81">
          <w:rPr>
            <w:noProof/>
            <w:webHidden/>
          </w:rPr>
          <w:tab/>
        </w:r>
        <w:r w:rsidRPr="001E6E81">
          <w:rPr>
            <w:noProof/>
            <w:webHidden/>
          </w:rPr>
          <w:fldChar w:fldCharType="begin"/>
        </w:r>
        <w:r w:rsidRPr="001E6E81">
          <w:rPr>
            <w:noProof/>
            <w:webHidden/>
          </w:rPr>
          <w:instrText xml:space="preserve"> PAGEREF _Toc129350948 \h </w:instrText>
        </w:r>
        <w:r w:rsidRPr="001E6E81">
          <w:rPr>
            <w:noProof/>
            <w:webHidden/>
          </w:rPr>
        </w:r>
        <w:r w:rsidRPr="001E6E81">
          <w:rPr>
            <w:noProof/>
            <w:webHidden/>
          </w:rPr>
          <w:fldChar w:fldCharType="separate"/>
        </w:r>
        <w:r w:rsidRPr="001E6E81">
          <w:rPr>
            <w:noProof/>
            <w:webHidden/>
          </w:rPr>
          <w:t>116</w:t>
        </w:r>
        <w:r w:rsidRPr="001E6E81">
          <w:rPr>
            <w:noProof/>
            <w:webHidden/>
          </w:rPr>
          <w:fldChar w:fldCharType="end"/>
        </w:r>
      </w:hyperlink>
    </w:p>
    <w:p w14:paraId="43AAE09F" w14:textId="17E4027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49" w:history="1">
        <w:r w:rsidRPr="001E6E81">
          <w:rPr>
            <w:rStyle w:val="Hyperlink"/>
            <w:noProof/>
          </w:rPr>
          <w:t>Figure 23: Partitioned survival analysis</w:t>
        </w:r>
        <w:r w:rsidRPr="001E6E81">
          <w:rPr>
            <w:noProof/>
            <w:webHidden/>
          </w:rPr>
          <w:tab/>
        </w:r>
        <w:r w:rsidRPr="001E6E81">
          <w:rPr>
            <w:noProof/>
            <w:webHidden/>
          </w:rPr>
          <w:fldChar w:fldCharType="begin"/>
        </w:r>
        <w:r w:rsidRPr="001E6E81">
          <w:rPr>
            <w:noProof/>
            <w:webHidden/>
          </w:rPr>
          <w:instrText xml:space="preserve"> PAGEREF _Toc129350949 \h </w:instrText>
        </w:r>
        <w:r w:rsidRPr="001E6E81">
          <w:rPr>
            <w:noProof/>
            <w:webHidden/>
          </w:rPr>
        </w:r>
        <w:r w:rsidRPr="001E6E81">
          <w:rPr>
            <w:noProof/>
            <w:webHidden/>
          </w:rPr>
          <w:fldChar w:fldCharType="separate"/>
        </w:r>
        <w:r w:rsidRPr="001E6E81">
          <w:rPr>
            <w:noProof/>
            <w:webHidden/>
          </w:rPr>
          <w:t>116</w:t>
        </w:r>
        <w:r w:rsidRPr="001E6E81">
          <w:rPr>
            <w:noProof/>
            <w:webHidden/>
          </w:rPr>
          <w:fldChar w:fldCharType="end"/>
        </w:r>
      </w:hyperlink>
    </w:p>
    <w:p w14:paraId="0D7819BE" w14:textId="40BA26F6"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0" w:history="1">
        <w:r w:rsidRPr="001E6E81">
          <w:rPr>
            <w:rStyle w:val="Hyperlink"/>
            <w:noProof/>
          </w:rPr>
          <w:t>Figure 24: OS KM from DESTINY-Breast04 in the FAS population (T-DXd and TPC)</w:t>
        </w:r>
        <w:r w:rsidRPr="001E6E81">
          <w:rPr>
            <w:noProof/>
            <w:webHidden/>
          </w:rPr>
          <w:tab/>
        </w:r>
        <w:r w:rsidRPr="001E6E81">
          <w:rPr>
            <w:noProof/>
            <w:webHidden/>
          </w:rPr>
          <w:fldChar w:fldCharType="begin"/>
        </w:r>
        <w:r w:rsidRPr="001E6E81">
          <w:rPr>
            <w:noProof/>
            <w:webHidden/>
          </w:rPr>
          <w:instrText xml:space="preserve"> PAGEREF _Toc129350950 \h </w:instrText>
        </w:r>
        <w:r w:rsidRPr="001E6E81">
          <w:rPr>
            <w:noProof/>
            <w:webHidden/>
          </w:rPr>
        </w:r>
        <w:r w:rsidRPr="001E6E81">
          <w:rPr>
            <w:noProof/>
            <w:webHidden/>
          </w:rPr>
          <w:fldChar w:fldCharType="separate"/>
        </w:r>
        <w:r w:rsidRPr="001E6E81">
          <w:rPr>
            <w:noProof/>
            <w:webHidden/>
          </w:rPr>
          <w:t>122</w:t>
        </w:r>
        <w:r w:rsidRPr="001E6E81">
          <w:rPr>
            <w:noProof/>
            <w:webHidden/>
          </w:rPr>
          <w:fldChar w:fldCharType="end"/>
        </w:r>
      </w:hyperlink>
    </w:p>
    <w:p w14:paraId="538049AA" w14:textId="215A9BCF"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1" w:history="1">
        <w:r w:rsidRPr="001E6E81">
          <w:rPr>
            <w:rStyle w:val="Hyperlink"/>
            <w:noProof/>
          </w:rPr>
          <w:t>Figure 25: Log-cumulative hazard plot of OS from DESTINY-Breast04 in the FAS population</w:t>
        </w:r>
        <w:r w:rsidRPr="001E6E81">
          <w:rPr>
            <w:noProof/>
            <w:webHidden/>
          </w:rPr>
          <w:tab/>
        </w:r>
        <w:r w:rsidRPr="001E6E81">
          <w:rPr>
            <w:noProof/>
            <w:webHidden/>
          </w:rPr>
          <w:fldChar w:fldCharType="begin"/>
        </w:r>
        <w:r w:rsidRPr="001E6E81">
          <w:rPr>
            <w:noProof/>
            <w:webHidden/>
          </w:rPr>
          <w:instrText xml:space="preserve"> PAGEREF _Toc129350951 \h </w:instrText>
        </w:r>
        <w:r w:rsidRPr="001E6E81">
          <w:rPr>
            <w:noProof/>
            <w:webHidden/>
          </w:rPr>
        </w:r>
        <w:r w:rsidRPr="001E6E81">
          <w:rPr>
            <w:noProof/>
            <w:webHidden/>
          </w:rPr>
          <w:fldChar w:fldCharType="separate"/>
        </w:r>
        <w:r w:rsidRPr="001E6E81">
          <w:rPr>
            <w:noProof/>
            <w:webHidden/>
          </w:rPr>
          <w:t>123</w:t>
        </w:r>
        <w:r w:rsidRPr="001E6E81">
          <w:rPr>
            <w:noProof/>
            <w:webHidden/>
          </w:rPr>
          <w:fldChar w:fldCharType="end"/>
        </w:r>
      </w:hyperlink>
    </w:p>
    <w:p w14:paraId="7B96EF12" w14:textId="0DA9101A"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2" w:history="1">
        <w:r w:rsidRPr="001E6E81">
          <w:rPr>
            <w:rStyle w:val="Hyperlink"/>
            <w:noProof/>
          </w:rPr>
          <w:t>Figure 26: Observed versus predicted OS for TPC over a 3-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52 \h </w:instrText>
        </w:r>
        <w:r w:rsidRPr="001E6E81">
          <w:rPr>
            <w:noProof/>
            <w:webHidden/>
          </w:rPr>
        </w:r>
        <w:r w:rsidRPr="001E6E81">
          <w:rPr>
            <w:noProof/>
            <w:webHidden/>
          </w:rPr>
          <w:fldChar w:fldCharType="separate"/>
        </w:r>
        <w:r w:rsidRPr="001E6E81">
          <w:rPr>
            <w:noProof/>
            <w:webHidden/>
          </w:rPr>
          <w:t>125</w:t>
        </w:r>
        <w:r w:rsidRPr="001E6E81">
          <w:rPr>
            <w:noProof/>
            <w:webHidden/>
          </w:rPr>
          <w:fldChar w:fldCharType="end"/>
        </w:r>
      </w:hyperlink>
    </w:p>
    <w:p w14:paraId="685E9074" w14:textId="5CCEBDF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3" w:history="1">
        <w:r w:rsidRPr="001E6E81">
          <w:rPr>
            <w:rStyle w:val="Hyperlink"/>
            <w:noProof/>
          </w:rPr>
          <w:t>Figure 27: Observed versus predicted OS for T-DXd over a 3-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53 \h </w:instrText>
        </w:r>
        <w:r w:rsidRPr="001E6E81">
          <w:rPr>
            <w:noProof/>
            <w:webHidden/>
          </w:rPr>
        </w:r>
        <w:r w:rsidRPr="001E6E81">
          <w:rPr>
            <w:noProof/>
            <w:webHidden/>
          </w:rPr>
          <w:fldChar w:fldCharType="separate"/>
        </w:r>
        <w:r w:rsidRPr="001E6E81">
          <w:rPr>
            <w:noProof/>
            <w:webHidden/>
          </w:rPr>
          <w:t>125</w:t>
        </w:r>
        <w:r w:rsidRPr="001E6E81">
          <w:rPr>
            <w:noProof/>
            <w:webHidden/>
          </w:rPr>
          <w:fldChar w:fldCharType="end"/>
        </w:r>
      </w:hyperlink>
    </w:p>
    <w:p w14:paraId="0ED8A95B" w14:textId="61D4CDBD"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4" w:history="1">
        <w:r w:rsidRPr="001E6E81">
          <w:rPr>
            <w:rStyle w:val="Hyperlink"/>
            <w:noProof/>
          </w:rPr>
          <w:t>Figure 28: Observed versus predicted OS for TPC in the FAS population over a 25-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54 \h </w:instrText>
        </w:r>
        <w:r w:rsidRPr="001E6E81">
          <w:rPr>
            <w:noProof/>
            <w:webHidden/>
          </w:rPr>
        </w:r>
        <w:r w:rsidRPr="001E6E81">
          <w:rPr>
            <w:noProof/>
            <w:webHidden/>
          </w:rPr>
          <w:fldChar w:fldCharType="separate"/>
        </w:r>
        <w:r w:rsidRPr="001E6E81">
          <w:rPr>
            <w:noProof/>
            <w:webHidden/>
          </w:rPr>
          <w:t>126</w:t>
        </w:r>
        <w:r w:rsidRPr="001E6E81">
          <w:rPr>
            <w:noProof/>
            <w:webHidden/>
          </w:rPr>
          <w:fldChar w:fldCharType="end"/>
        </w:r>
      </w:hyperlink>
    </w:p>
    <w:p w14:paraId="28E5BB29" w14:textId="2AE58C3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5" w:history="1">
        <w:r w:rsidRPr="001E6E81">
          <w:rPr>
            <w:rStyle w:val="Hyperlink"/>
            <w:noProof/>
          </w:rPr>
          <w:t>Figure 29: Observed versus predicted OS for T-DXd in the FAS population over a 25-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55 \h </w:instrText>
        </w:r>
        <w:r w:rsidRPr="001E6E81">
          <w:rPr>
            <w:noProof/>
            <w:webHidden/>
          </w:rPr>
        </w:r>
        <w:r w:rsidRPr="001E6E81">
          <w:rPr>
            <w:noProof/>
            <w:webHidden/>
          </w:rPr>
          <w:fldChar w:fldCharType="separate"/>
        </w:r>
        <w:r w:rsidRPr="001E6E81">
          <w:rPr>
            <w:noProof/>
            <w:webHidden/>
          </w:rPr>
          <w:t>126</w:t>
        </w:r>
        <w:r w:rsidRPr="001E6E81">
          <w:rPr>
            <w:noProof/>
            <w:webHidden/>
          </w:rPr>
          <w:fldChar w:fldCharType="end"/>
        </w:r>
      </w:hyperlink>
    </w:p>
    <w:p w14:paraId="1049E917" w14:textId="3A58E0EA"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6" w:history="1">
        <w:r w:rsidRPr="001E6E81">
          <w:rPr>
            <w:rStyle w:val="Hyperlink"/>
            <w:noProof/>
          </w:rPr>
          <w:t>Figure 30: Base-case extrapolations for OS in the FAS population (log-logistic, T-DXd and TPC)</w:t>
        </w:r>
        <w:r w:rsidRPr="001E6E81">
          <w:rPr>
            <w:noProof/>
            <w:webHidden/>
          </w:rPr>
          <w:tab/>
        </w:r>
        <w:r w:rsidRPr="001E6E81">
          <w:rPr>
            <w:noProof/>
            <w:webHidden/>
          </w:rPr>
          <w:fldChar w:fldCharType="begin"/>
        </w:r>
        <w:r w:rsidRPr="001E6E81">
          <w:rPr>
            <w:noProof/>
            <w:webHidden/>
          </w:rPr>
          <w:instrText xml:space="preserve"> PAGEREF _Toc129350956 \h </w:instrText>
        </w:r>
        <w:r w:rsidRPr="001E6E81">
          <w:rPr>
            <w:noProof/>
            <w:webHidden/>
          </w:rPr>
        </w:r>
        <w:r w:rsidRPr="001E6E81">
          <w:rPr>
            <w:noProof/>
            <w:webHidden/>
          </w:rPr>
          <w:fldChar w:fldCharType="separate"/>
        </w:r>
        <w:r w:rsidRPr="001E6E81">
          <w:rPr>
            <w:noProof/>
            <w:webHidden/>
          </w:rPr>
          <w:t>128</w:t>
        </w:r>
        <w:r w:rsidRPr="001E6E81">
          <w:rPr>
            <w:noProof/>
            <w:webHidden/>
          </w:rPr>
          <w:fldChar w:fldCharType="end"/>
        </w:r>
      </w:hyperlink>
    </w:p>
    <w:p w14:paraId="7E7FDEFC" w14:textId="5824EB97"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7" w:history="1">
        <w:r w:rsidRPr="001E6E81">
          <w:rPr>
            <w:rStyle w:val="Hyperlink"/>
            <w:noProof/>
          </w:rPr>
          <w:t>Figure 31: PFS KM from DESTINY-Breast04 in the FAS population (T-DXd and TPC)</w:t>
        </w:r>
        <w:r w:rsidRPr="001E6E81">
          <w:rPr>
            <w:noProof/>
            <w:webHidden/>
          </w:rPr>
          <w:tab/>
        </w:r>
        <w:r w:rsidRPr="001E6E81">
          <w:rPr>
            <w:noProof/>
            <w:webHidden/>
          </w:rPr>
          <w:fldChar w:fldCharType="begin"/>
        </w:r>
        <w:r w:rsidRPr="001E6E81">
          <w:rPr>
            <w:noProof/>
            <w:webHidden/>
          </w:rPr>
          <w:instrText xml:space="preserve"> PAGEREF _Toc129350957 \h </w:instrText>
        </w:r>
        <w:r w:rsidRPr="001E6E81">
          <w:rPr>
            <w:noProof/>
            <w:webHidden/>
          </w:rPr>
        </w:r>
        <w:r w:rsidRPr="001E6E81">
          <w:rPr>
            <w:noProof/>
            <w:webHidden/>
          </w:rPr>
          <w:fldChar w:fldCharType="separate"/>
        </w:r>
        <w:r w:rsidRPr="001E6E81">
          <w:rPr>
            <w:noProof/>
            <w:webHidden/>
          </w:rPr>
          <w:t>129</w:t>
        </w:r>
        <w:r w:rsidRPr="001E6E81">
          <w:rPr>
            <w:noProof/>
            <w:webHidden/>
          </w:rPr>
          <w:fldChar w:fldCharType="end"/>
        </w:r>
      </w:hyperlink>
    </w:p>
    <w:p w14:paraId="0A9A5C44" w14:textId="1C8300B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8" w:history="1">
        <w:r w:rsidRPr="001E6E81">
          <w:rPr>
            <w:rStyle w:val="Hyperlink"/>
            <w:noProof/>
          </w:rPr>
          <w:t>Figure 32: DESTINY-Breast04 – Log-cumulative hazard plot – PFS, FAS population</w:t>
        </w:r>
        <w:r w:rsidRPr="001E6E81">
          <w:rPr>
            <w:noProof/>
            <w:webHidden/>
          </w:rPr>
          <w:tab/>
        </w:r>
        <w:r w:rsidRPr="001E6E81">
          <w:rPr>
            <w:noProof/>
            <w:webHidden/>
          </w:rPr>
          <w:fldChar w:fldCharType="begin"/>
        </w:r>
        <w:r w:rsidRPr="001E6E81">
          <w:rPr>
            <w:noProof/>
            <w:webHidden/>
          </w:rPr>
          <w:instrText xml:space="preserve"> PAGEREF _Toc129350958 \h </w:instrText>
        </w:r>
        <w:r w:rsidRPr="001E6E81">
          <w:rPr>
            <w:noProof/>
            <w:webHidden/>
          </w:rPr>
        </w:r>
        <w:r w:rsidRPr="001E6E81">
          <w:rPr>
            <w:noProof/>
            <w:webHidden/>
          </w:rPr>
          <w:fldChar w:fldCharType="separate"/>
        </w:r>
        <w:r w:rsidRPr="001E6E81">
          <w:rPr>
            <w:noProof/>
            <w:webHidden/>
          </w:rPr>
          <w:t>130</w:t>
        </w:r>
        <w:r w:rsidRPr="001E6E81">
          <w:rPr>
            <w:noProof/>
            <w:webHidden/>
          </w:rPr>
          <w:fldChar w:fldCharType="end"/>
        </w:r>
      </w:hyperlink>
    </w:p>
    <w:p w14:paraId="5ED253C6" w14:textId="71DF39DF"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59" w:history="1">
        <w:r w:rsidRPr="001E6E81">
          <w:rPr>
            <w:rStyle w:val="Hyperlink"/>
            <w:noProof/>
          </w:rPr>
          <w:t>Figure 33: Observed versus predicted PFS (TPC) in the FAS population over a 3-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59 \h </w:instrText>
        </w:r>
        <w:r w:rsidRPr="001E6E81">
          <w:rPr>
            <w:noProof/>
            <w:webHidden/>
          </w:rPr>
        </w:r>
        <w:r w:rsidRPr="001E6E81">
          <w:rPr>
            <w:noProof/>
            <w:webHidden/>
          </w:rPr>
          <w:fldChar w:fldCharType="separate"/>
        </w:r>
        <w:r w:rsidRPr="001E6E81">
          <w:rPr>
            <w:noProof/>
            <w:webHidden/>
          </w:rPr>
          <w:t>131</w:t>
        </w:r>
        <w:r w:rsidRPr="001E6E81">
          <w:rPr>
            <w:noProof/>
            <w:webHidden/>
          </w:rPr>
          <w:fldChar w:fldCharType="end"/>
        </w:r>
      </w:hyperlink>
    </w:p>
    <w:p w14:paraId="45E4C02D" w14:textId="43BB8483"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0" w:history="1">
        <w:r w:rsidRPr="001E6E81">
          <w:rPr>
            <w:rStyle w:val="Hyperlink"/>
            <w:noProof/>
          </w:rPr>
          <w:t>Figure 34: Observed versus predicted PFS (T-DXd) in the FAS population over a 3-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60 \h </w:instrText>
        </w:r>
        <w:r w:rsidRPr="001E6E81">
          <w:rPr>
            <w:noProof/>
            <w:webHidden/>
          </w:rPr>
        </w:r>
        <w:r w:rsidRPr="001E6E81">
          <w:rPr>
            <w:noProof/>
            <w:webHidden/>
          </w:rPr>
          <w:fldChar w:fldCharType="separate"/>
        </w:r>
        <w:r w:rsidRPr="001E6E81">
          <w:rPr>
            <w:noProof/>
            <w:webHidden/>
          </w:rPr>
          <w:t>132</w:t>
        </w:r>
        <w:r w:rsidRPr="001E6E81">
          <w:rPr>
            <w:noProof/>
            <w:webHidden/>
          </w:rPr>
          <w:fldChar w:fldCharType="end"/>
        </w:r>
      </w:hyperlink>
    </w:p>
    <w:p w14:paraId="73AD51BD" w14:textId="788F7A74"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1" w:history="1">
        <w:r w:rsidRPr="001E6E81">
          <w:rPr>
            <w:rStyle w:val="Hyperlink"/>
            <w:noProof/>
          </w:rPr>
          <w:t>Figure 35: Observed versus predicted PFS (TPC) in the FAS population over a 10-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61 \h </w:instrText>
        </w:r>
        <w:r w:rsidRPr="001E6E81">
          <w:rPr>
            <w:noProof/>
            <w:webHidden/>
          </w:rPr>
        </w:r>
        <w:r w:rsidRPr="001E6E81">
          <w:rPr>
            <w:noProof/>
            <w:webHidden/>
          </w:rPr>
          <w:fldChar w:fldCharType="separate"/>
        </w:r>
        <w:r w:rsidRPr="001E6E81">
          <w:rPr>
            <w:noProof/>
            <w:webHidden/>
          </w:rPr>
          <w:t>133</w:t>
        </w:r>
        <w:r w:rsidRPr="001E6E81">
          <w:rPr>
            <w:noProof/>
            <w:webHidden/>
          </w:rPr>
          <w:fldChar w:fldCharType="end"/>
        </w:r>
      </w:hyperlink>
    </w:p>
    <w:p w14:paraId="5B25C63B" w14:textId="707EABB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2" w:history="1">
        <w:r w:rsidRPr="001E6E81">
          <w:rPr>
            <w:rStyle w:val="Hyperlink"/>
            <w:noProof/>
          </w:rPr>
          <w:t>Figure 36: Observed versus predicted PFS (T-DXd) in the FAS population over a 10-year time horizon in the FAS population</w:t>
        </w:r>
        <w:r w:rsidRPr="001E6E81">
          <w:rPr>
            <w:noProof/>
            <w:webHidden/>
          </w:rPr>
          <w:tab/>
        </w:r>
        <w:r w:rsidRPr="001E6E81">
          <w:rPr>
            <w:noProof/>
            <w:webHidden/>
          </w:rPr>
          <w:fldChar w:fldCharType="begin"/>
        </w:r>
        <w:r w:rsidRPr="001E6E81">
          <w:rPr>
            <w:noProof/>
            <w:webHidden/>
          </w:rPr>
          <w:instrText xml:space="preserve"> PAGEREF _Toc129350962 \h </w:instrText>
        </w:r>
        <w:r w:rsidRPr="001E6E81">
          <w:rPr>
            <w:noProof/>
            <w:webHidden/>
          </w:rPr>
        </w:r>
        <w:r w:rsidRPr="001E6E81">
          <w:rPr>
            <w:noProof/>
            <w:webHidden/>
          </w:rPr>
          <w:fldChar w:fldCharType="separate"/>
        </w:r>
        <w:r w:rsidRPr="001E6E81">
          <w:rPr>
            <w:noProof/>
            <w:webHidden/>
          </w:rPr>
          <w:t>134</w:t>
        </w:r>
        <w:r w:rsidRPr="001E6E81">
          <w:rPr>
            <w:noProof/>
            <w:webHidden/>
          </w:rPr>
          <w:fldChar w:fldCharType="end"/>
        </w:r>
      </w:hyperlink>
    </w:p>
    <w:p w14:paraId="5332A7F7" w14:textId="63E2857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3" w:history="1">
        <w:r w:rsidRPr="001E6E81">
          <w:rPr>
            <w:rStyle w:val="Hyperlink"/>
            <w:noProof/>
          </w:rPr>
          <w:t>Figure 37: Base-case extrapolations for PFS in the FAS population (log-logistic, T-DXd and TPC)</w:t>
        </w:r>
        <w:r w:rsidRPr="001E6E81">
          <w:rPr>
            <w:noProof/>
            <w:webHidden/>
          </w:rPr>
          <w:tab/>
        </w:r>
        <w:r w:rsidRPr="001E6E81">
          <w:rPr>
            <w:noProof/>
            <w:webHidden/>
          </w:rPr>
          <w:fldChar w:fldCharType="begin"/>
        </w:r>
        <w:r w:rsidRPr="001E6E81">
          <w:rPr>
            <w:noProof/>
            <w:webHidden/>
          </w:rPr>
          <w:instrText xml:space="preserve"> PAGEREF _Toc129350963 \h </w:instrText>
        </w:r>
        <w:r w:rsidRPr="001E6E81">
          <w:rPr>
            <w:noProof/>
            <w:webHidden/>
          </w:rPr>
        </w:r>
        <w:r w:rsidRPr="001E6E81">
          <w:rPr>
            <w:noProof/>
            <w:webHidden/>
          </w:rPr>
          <w:fldChar w:fldCharType="separate"/>
        </w:r>
        <w:r w:rsidRPr="001E6E81">
          <w:rPr>
            <w:noProof/>
            <w:webHidden/>
          </w:rPr>
          <w:t>135</w:t>
        </w:r>
        <w:r w:rsidRPr="001E6E81">
          <w:rPr>
            <w:noProof/>
            <w:webHidden/>
          </w:rPr>
          <w:fldChar w:fldCharType="end"/>
        </w:r>
      </w:hyperlink>
    </w:p>
    <w:p w14:paraId="59628319" w14:textId="7EA49E37"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4" w:history="1">
        <w:r w:rsidRPr="001E6E81">
          <w:rPr>
            <w:rStyle w:val="Hyperlink"/>
            <w:noProof/>
          </w:rPr>
          <w:t>Figure 38: TTD KM from DESTINY-Breast04 in the FAS population (T-DXd and TPC)</w:t>
        </w:r>
        <w:r w:rsidRPr="001E6E81">
          <w:rPr>
            <w:noProof/>
            <w:webHidden/>
          </w:rPr>
          <w:tab/>
        </w:r>
        <w:r w:rsidRPr="001E6E81">
          <w:rPr>
            <w:noProof/>
            <w:webHidden/>
          </w:rPr>
          <w:fldChar w:fldCharType="begin"/>
        </w:r>
        <w:r w:rsidRPr="001E6E81">
          <w:rPr>
            <w:noProof/>
            <w:webHidden/>
          </w:rPr>
          <w:instrText xml:space="preserve"> PAGEREF _Toc129350964 \h </w:instrText>
        </w:r>
        <w:r w:rsidRPr="001E6E81">
          <w:rPr>
            <w:noProof/>
            <w:webHidden/>
          </w:rPr>
        </w:r>
        <w:r w:rsidRPr="001E6E81">
          <w:rPr>
            <w:noProof/>
            <w:webHidden/>
          </w:rPr>
          <w:fldChar w:fldCharType="separate"/>
        </w:r>
        <w:r w:rsidRPr="001E6E81">
          <w:rPr>
            <w:noProof/>
            <w:webHidden/>
          </w:rPr>
          <w:t>136</w:t>
        </w:r>
        <w:r w:rsidRPr="001E6E81">
          <w:rPr>
            <w:noProof/>
            <w:webHidden/>
          </w:rPr>
          <w:fldChar w:fldCharType="end"/>
        </w:r>
      </w:hyperlink>
    </w:p>
    <w:p w14:paraId="334C4427" w14:textId="3D9DF90C"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5" w:history="1">
        <w:r w:rsidRPr="001E6E81">
          <w:rPr>
            <w:rStyle w:val="Hyperlink"/>
            <w:noProof/>
          </w:rPr>
          <w:t>Figure 39: Log-cumulative hazard plot of TTD from DESTINY-Breast04</w:t>
        </w:r>
        <w:r w:rsidRPr="001E6E81">
          <w:rPr>
            <w:noProof/>
            <w:webHidden/>
          </w:rPr>
          <w:tab/>
        </w:r>
        <w:r w:rsidRPr="001E6E81">
          <w:rPr>
            <w:noProof/>
            <w:webHidden/>
          </w:rPr>
          <w:fldChar w:fldCharType="begin"/>
        </w:r>
        <w:r w:rsidRPr="001E6E81">
          <w:rPr>
            <w:noProof/>
            <w:webHidden/>
          </w:rPr>
          <w:instrText xml:space="preserve"> PAGEREF _Toc129350965 \h </w:instrText>
        </w:r>
        <w:r w:rsidRPr="001E6E81">
          <w:rPr>
            <w:noProof/>
            <w:webHidden/>
          </w:rPr>
        </w:r>
        <w:r w:rsidRPr="001E6E81">
          <w:rPr>
            <w:noProof/>
            <w:webHidden/>
          </w:rPr>
          <w:fldChar w:fldCharType="separate"/>
        </w:r>
        <w:r w:rsidRPr="001E6E81">
          <w:rPr>
            <w:noProof/>
            <w:webHidden/>
          </w:rPr>
          <w:t>137</w:t>
        </w:r>
        <w:r w:rsidRPr="001E6E81">
          <w:rPr>
            <w:noProof/>
            <w:webHidden/>
          </w:rPr>
          <w:fldChar w:fldCharType="end"/>
        </w:r>
      </w:hyperlink>
    </w:p>
    <w:p w14:paraId="0FDF5F7E" w14:textId="79308F1E"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6" w:history="1">
        <w:r w:rsidRPr="001E6E81">
          <w:rPr>
            <w:rStyle w:val="Hyperlink"/>
            <w:noProof/>
          </w:rPr>
          <w:t>Figure 40: Observed versus predicted TTD (TPC) in the FAS population over 4 years</w:t>
        </w:r>
        <w:r w:rsidRPr="001E6E81">
          <w:rPr>
            <w:noProof/>
            <w:webHidden/>
          </w:rPr>
          <w:tab/>
        </w:r>
        <w:r w:rsidRPr="001E6E81">
          <w:rPr>
            <w:noProof/>
            <w:webHidden/>
          </w:rPr>
          <w:fldChar w:fldCharType="begin"/>
        </w:r>
        <w:r w:rsidRPr="001E6E81">
          <w:rPr>
            <w:noProof/>
            <w:webHidden/>
          </w:rPr>
          <w:instrText xml:space="preserve"> PAGEREF _Toc129350966 \h </w:instrText>
        </w:r>
        <w:r w:rsidRPr="001E6E81">
          <w:rPr>
            <w:noProof/>
            <w:webHidden/>
          </w:rPr>
        </w:r>
        <w:r w:rsidRPr="001E6E81">
          <w:rPr>
            <w:noProof/>
            <w:webHidden/>
          </w:rPr>
          <w:fldChar w:fldCharType="separate"/>
        </w:r>
        <w:r w:rsidRPr="001E6E81">
          <w:rPr>
            <w:noProof/>
            <w:webHidden/>
          </w:rPr>
          <w:t>138</w:t>
        </w:r>
        <w:r w:rsidRPr="001E6E81">
          <w:rPr>
            <w:noProof/>
            <w:webHidden/>
          </w:rPr>
          <w:fldChar w:fldCharType="end"/>
        </w:r>
      </w:hyperlink>
    </w:p>
    <w:p w14:paraId="075F17A7" w14:textId="201D77F4"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7" w:history="1">
        <w:r w:rsidRPr="001E6E81">
          <w:rPr>
            <w:rStyle w:val="Hyperlink"/>
            <w:noProof/>
          </w:rPr>
          <w:t>Figure 41: Observed versus predicted TTD (T-DXd) in the FAS population over 4 years</w:t>
        </w:r>
        <w:r w:rsidRPr="001E6E81">
          <w:rPr>
            <w:noProof/>
            <w:webHidden/>
          </w:rPr>
          <w:tab/>
        </w:r>
        <w:r w:rsidRPr="001E6E81">
          <w:rPr>
            <w:noProof/>
            <w:webHidden/>
          </w:rPr>
          <w:fldChar w:fldCharType="begin"/>
        </w:r>
        <w:r w:rsidRPr="001E6E81">
          <w:rPr>
            <w:noProof/>
            <w:webHidden/>
          </w:rPr>
          <w:instrText xml:space="preserve"> PAGEREF _Toc129350967 \h </w:instrText>
        </w:r>
        <w:r w:rsidRPr="001E6E81">
          <w:rPr>
            <w:noProof/>
            <w:webHidden/>
          </w:rPr>
        </w:r>
        <w:r w:rsidRPr="001E6E81">
          <w:rPr>
            <w:noProof/>
            <w:webHidden/>
          </w:rPr>
          <w:fldChar w:fldCharType="separate"/>
        </w:r>
        <w:r w:rsidRPr="001E6E81">
          <w:rPr>
            <w:noProof/>
            <w:webHidden/>
          </w:rPr>
          <w:t>139</w:t>
        </w:r>
        <w:r w:rsidRPr="001E6E81">
          <w:rPr>
            <w:noProof/>
            <w:webHidden/>
          </w:rPr>
          <w:fldChar w:fldCharType="end"/>
        </w:r>
      </w:hyperlink>
    </w:p>
    <w:p w14:paraId="661B21F4" w14:textId="2BC79B06"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8" w:history="1">
        <w:r w:rsidRPr="001E6E81">
          <w:rPr>
            <w:rStyle w:val="Hyperlink"/>
            <w:noProof/>
          </w:rPr>
          <w:t>Figure 42: Base-case extrapolations for TTD in the FAS population (generalised gamma, T-DXd and TPC)</w:t>
        </w:r>
        <w:r w:rsidRPr="001E6E81">
          <w:rPr>
            <w:noProof/>
            <w:webHidden/>
          </w:rPr>
          <w:tab/>
        </w:r>
        <w:r w:rsidRPr="001E6E81">
          <w:rPr>
            <w:noProof/>
            <w:webHidden/>
          </w:rPr>
          <w:fldChar w:fldCharType="begin"/>
        </w:r>
        <w:r w:rsidRPr="001E6E81">
          <w:rPr>
            <w:noProof/>
            <w:webHidden/>
          </w:rPr>
          <w:instrText xml:space="preserve"> PAGEREF _Toc129350968 \h </w:instrText>
        </w:r>
        <w:r w:rsidRPr="001E6E81">
          <w:rPr>
            <w:noProof/>
            <w:webHidden/>
          </w:rPr>
        </w:r>
        <w:r w:rsidRPr="001E6E81">
          <w:rPr>
            <w:noProof/>
            <w:webHidden/>
          </w:rPr>
          <w:fldChar w:fldCharType="separate"/>
        </w:r>
        <w:r w:rsidRPr="001E6E81">
          <w:rPr>
            <w:noProof/>
            <w:webHidden/>
          </w:rPr>
          <w:t>140</w:t>
        </w:r>
        <w:r w:rsidRPr="001E6E81">
          <w:rPr>
            <w:noProof/>
            <w:webHidden/>
          </w:rPr>
          <w:fldChar w:fldCharType="end"/>
        </w:r>
      </w:hyperlink>
    </w:p>
    <w:p w14:paraId="39F28800" w14:textId="41BC6BB8"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69" w:history="1">
        <w:r w:rsidRPr="001E6E81">
          <w:rPr>
            <w:rStyle w:val="Hyperlink"/>
            <w:noProof/>
          </w:rPr>
          <w:t>Figure 43: Summary of base case* efficacy (OS, PFS and TTD) for T-DXd in the FAS population</w:t>
        </w:r>
        <w:r w:rsidRPr="001E6E81">
          <w:rPr>
            <w:noProof/>
            <w:webHidden/>
          </w:rPr>
          <w:tab/>
        </w:r>
        <w:r w:rsidRPr="001E6E81">
          <w:rPr>
            <w:noProof/>
            <w:webHidden/>
          </w:rPr>
          <w:fldChar w:fldCharType="begin"/>
        </w:r>
        <w:r w:rsidRPr="001E6E81">
          <w:rPr>
            <w:noProof/>
            <w:webHidden/>
          </w:rPr>
          <w:instrText xml:space="preserve"> PAGEREF _Toc129350969 \h </w:instrText>
        </w:r>
        <w:r w:rsidRPr="001E6E81">
          <w:rPr>
            <w:noProof/>
            <w:webHidden/>
          </w:rPr>
        </w:r>
        <w:r w:rsidRPr="001E6E81">
          <w:rPr>
            <w:noProof/>
            <w:webHidden/>
          </w:rPr>
          <w:fldChar w:fldCharType="separate"/>
        </w:r>
        <w:r w:rsidRPr="001E6E81">
          <w:rPr>
            <w:noProof/>
            <w:webHidden/>
          </w:rPr>
          <w:t>142</w:t>
        </w:r>
        <w:r w:rsidRPr="001E6E81">
          <w:rPr>
            <w:noProof/>
            <w:webHidden/>
          </w:rPr>
          <w:fldChar w:fldCharType="end"/>
        </w:r>
      </w:hyperlink>
    </w:p>
    <w:p w14:paraId="2858333B" w14:textId="0BF4C5FF"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70" w:history="1">
        <w:r w:rsidRPr="001E6E81">
          <w:rPr>
            <w:rStyle w:val="Hyperlink"/>
            <w:noProof/>
          </w:rPr>
          <w:t>Figure 44: Summary of base case efficacy* (OS, PFS and TTD) for TPC in the FAS population</w:t>
        </w:r>
        <w:r w:rsidRPr="001E6E81">
          <w:rPr>
            <w:noProof/>
            <w:webHidden/>
          </w:rPr>
          <w:tab/>
        </w:r>
        <w:r w:rsidRPr="001E6E81">
          <w:rPr>
            <w:noProof/>
            <w:webHidden/>
          </w:rPr>
          <w:fldChar w:fldCharType="begin"/>
        </w:r>
        <w:r w:rsidRPr="001E6E81">
          <w:rPr>
            <w:noProof/>
            <w:webHidden/>
          </w:rPr>
          <w:instrText xml:space="preserve"> PAGEREF _Toc129350970 \h </w:instrText>
        </w:r>
        <w:r w:rsidRPr="001E6E81">
          <w:rPr>
            <w:noProof/>
            <w:webHidden/>
          </w:rPr>
        </w:r>
        <w:r w:rsidRPr="001E6E81">
          <w:rPr>
            <w:noProof/>
            <w:webHidden/>
          </w:rPr>
          <w:fldChar w:fldCharType="separate"/>
        </w:r>
        <w:r w:rsidRPr="001E6E81">
          <w:rPr>
            <w:noProof/>
            <w:webHidden/>
          </w:rPr>
          <w:t>142</w:t>
        </w:r>
        <w:r w:rsidRPr="001E6E81">
          <w:rPr>
            <w:noProof/>
            <w:webHidden/>
          </w:rPr>
          <w:fldChar w:fldCharType="end"/>
        </w:r>
      </w:hyperlink>
    </w:p>
    <w:p w14:paraId="5AB21FFF" w14:textId="7434AA12"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71" w:history="1">
        <w:r w:rsidRPr="001E6E81">
          <w:rPr>
            <w:rStyle w:val="Hyperlink"/>
            <w:noProof/>
          </w:rPr>
          <w:t>Figure 45: Summary of base case efficacy* (OS, PFS and TTD) for TPC and T-DXd in the FAS population</w:t>
        </w:r>
        <w:r w:rsidRPr="001E6E81">
          <w:rPr>
            <w:noProof/>
            <w:webHidden/>
          </w:rPr>
          <w:tab/>
        </w:r>
        <w:r w:rsidRPr="001E6E81">
          <w:rPr>
            <w:noProof/>
            <w:webHidden/>
          </w:rPr>
          <w:fldChar w:fldCharType="begin"/>
        </w:r>
        <w:r w:rsidRPr="001E6E81">
          <w:rPr>
            <w:noProof/>
            <w:webHidden/>
          </w:rPr>
          <w:instrText xml:space="preserve"> PAGEREF _Toc129350971 \h </w:instrText>
        </w:r>
        <w:r w:rsidRPr="001E6E81">
          <w:rPr>
            <w:noProof/>
            <w:webHidden/>
          </w:rPr>
        </w:r>
        <w:r w:rsidRPr="001E6E81">
          <w:rPr>
            <w:noProof/>
            <w:webHidden/>
          </w:rPr>
          <w:fldChar w:fldCharType="separate"/>
        </w:r>
        <w:r w:rsidRPr="001E6E81">
          <w:rPr>
            <w:noProof/>
            <w:webHidden/>
          </w:rPr>
          <w:t>143</w:t>
        </w:r>
        <w:r w:rsidRPr="001E6E81">
          <w:rPr>
            <w:noProof/>
            <w:webHidden/>
          </w:rPr>
          <w:fldChar w:fldCharType="end"/>
        </w:r>
      </w:hyperlink>
    </w:p>
    <w:p w14:paraId="7E825100" w14:textId="6F9CE2F9"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72" w:history="1">
        <w:r w:rsidRPr="001E6E81">
          <w:rPr>
            <w:rStyle w:val="Hyperlink"/>
            <w:noProof/>
          </w:rPr>
          <w:t>Figure 46: Cost-effectiveness plane – T-DXd (at the PAS price) vs. TPC (no severity modifier applied)*</w:t>
        </w:r>
        <w:r w:rsidRPr="001E6E81">
          <w:rPr>
            <w:noProof/>
            <w:webHidden/>
          </w:rPr>
          <w:tab/>
        </w:r>
        <w:r w:rsidRPr="001E6E81">
          <w:rPr>
            <w:noProof/>
            <w:webHidden/>
          </w:rPr>
          <w:fldChar w:fldCharType="begin"/>
        </w:r>
        <w:r w:rsidRPr="001E6E81">
          <w:rPr>
            <w:noProof/>
            <w:webHidden/>
          </w:rPr>
          <w:instrText xml:space="preserve"> PAGEREF _Toc129350972 \h </w:instrText>
        </w:r>
        <w:r w:rsidRPr="001E6E81">
          <w:rPr>
            <w:noProof/>
            <w:webHidden/>
          </w:rPr>
        </w:r>
        <w:r w:rsidRPr="001E6E81">
          <w:rPr>
            <w:noProof/>
            <w:webHidden/>
          </w:rPr>
          <w:fldChar w:fldCharType="separate"/>
        </w:r>
        <w:r w:rsidRPr="001E6E81">
          <w:rPr>
            <w:noProof/>
            <w:webHidden/>
          </w:rPr>
          <w:t>171</w:t>
        </w:r>
        <w:r w:rsidRPr="001E6E81">
          <w:rPr>
            <w:noProof/>
            <w:webHidden/>
          </w:rPr>
          <w:fldChar w:fldCharType="end"/>
        </w:r>
      </w:hyperlink>
    </w:p>
    <w:p w14:paraId="686A6542" w14:textId="57C20ECA"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73" w:history="1">
        <w:r w:rsidRPr="001E6E81">
          <w:rPr>
            <w:rStyle w:val="Hyperlink"/>
            <w:noProof/>
          </w:rPr>
          <w:t>Figure 47: Cost-effective acceptability curve – T-DXd (at the PAS price) vs. TPC (no severity modifier)*</w:t>
        </w:r>
        <w:r w:rsidRPr="001E6E81">
          <w:rPr>
            <w:noProof/>
            <w:webHidden/>
          </w:rPr>
          <w:tab/>
        </w:r>
        <w:r w:rsidRPr="001E6E81">
          <w:rPr>
            <w:noProof/>
            <w:webHidden/>
          </w:rPr>
          <w:fldChar w:fldCharType="begin"/>
        </w:r>
        <w:r w:rsidRPr="001E6E81">
          <w:rPr>
            <w:noProof/>
            <w:webHidden/>
          </w:rPr>
          <w:instrText xml:space="preserve"> PAGEREF _Toc129350973 \h </w:instrText>
        </w:r>
        <w:r w:rsidRPr="001E6E81">
          <w:rPr>
            <w:noProof/>
            <w:webHidden/>
          </w:rPr>
        </w:r>
        <w:r w:rsidRPr="001E6E81">
          <w:rPr>
            <w:noProof/>
            <w:webHidden/>
          </w:rPr>
          <w:fldChar w:fldCharType="separate"/>
        </w:r>
        <w:r w:rsidRPr="001E6E81">
          <w:rPr>
            <w:noProof/>
            <w:webHidden/>
          </w:rPr>
          <w:t>172</w:t>
        </w:r>
        <w:r w:rsidRPr="001E6E81">
          <w:rPr>
            <w:noProof/>
            <w:webHidden/>
          </w:rPr>
          <w:fldChar w:fldCharType="end"/>
        </w:r>
      </w:hyperlink>
    </w:p>
    <w:p w14:paraId="54BB8358" w14:textId="765D65D3" w:rsidR="00145F42" w:rsidRPr="001E6E81" w:rsidRDefault="00145F42">
      <w:pPr>
        <w:pStyle w:val="TableofFigures"/>
        <w:tabs>
          <w:tab w:val="right" w:leader="dot" w:pos="9628"/>
        </w:tabs>
        <w:rPr>
          <w:rFonts w:asciiTheme="minorHAnsi" w:eastAsiaTheme="minorEastAsia" w:hAnsiTheme="minorHAnsi"/>
          <w:noProof/>
          <w:lang w:eastAsia="en-GB"/>
        </w:rPr>
      </w:pPr>
      <w:hyperlink w:anchor="_Toc129350974" w:history="1">
        <w:r w:rsidRPr="001E6E81">
          <w:rPr>
            <w:rStyle w:val="Hyperlink"/>
            <w:noProof/>
          </w:rPr>
          <w:t>Figure 48: Tornado plot showing OWSA results on the ICER (T-DXd [at the PAS price] vs. TPC , no severity modifier applied)*</w:t>
        </w:r>
        <w:r w:rsidRPr="001E6E81">
          <w:rPr>
            <w:noProof/>
            <w:webHidden/>
          </w:rPr>
          <w:tab/>
        </w:r>
        <w:r w:rsidRPr="001E6E81">
          <w:rPr>
            <w:noProof/>
            <w:webHidden/>
          </w:rPr>
          <w:fldChar w:fldCharType="begin"/>
        </w:r>
        <w:r w:rsidRPr="001E6E81">
          <w:rPr>
            <w:noProof/>
            <w:webHidden/>
          </w:rPr>
          <w:instrText xml:space="preserve"> PAGEREF _Toc129350974 \h </w:instrText>
        </w:r>
        <w:r w:rsidRPr="001E6E81">
          <w:rPr>
            <w:noProof/>
            <w:webHidden/>
          </w:rPr>
        </w:r>
        <w:r w:rsidRPr="001E6E81">
          <w:rPr>
            <w:noProof/>
            <w:webHidden/>
          </w:rPr>
          <w:fldChar w:fldCharType="separate"/>
        </w:r>
        <w:r w:rsidRPr="001E6E81">
          <w:rPr>
            <w:noProof/>
            <w:webHidden/>
          </w:rPr>
          <w:t>173</w:t>
        </w:r>
        <w:r w:rsidRPr="001E6E81">
          <w:rPr>
            <w:noProof/>
            <w:webHidden/>
          </w:rPr>
          <w:fldChar w:fldCharType="end"/>
        </w:r>
      </w:hyperlink>
    </w:p>
    <w:p w14:paraId="38AAB62A" w14:textId="0AE13086" w:rsidR="00145F42" w:rsidRDefault="00145F42">
      <w:pPr>
        <w:pStyle w:val="TableofFigures"/>
        <w:tabs>
          <w:tab w:val="right" w:leader="dot" w:pos="9628"/>
        </w:tabs>
        <w:rPr>
          <w:rFonts w:asciiTheme="minorHAnsi" w:eastAsiaTheme="minorEastAsia" w:hAnsiTheme="minorHAnsi"/>
          <w:noProof/>
          <w:lang w:eastAsia="en-GB"/>
        </w:rPr>
      </w:pPr>
      <w:hyperlink w:anchor="_Toc129350975" w:history="1">
        <w:r w:rsidRPr="001E6E81">
          <w:rPr>
            <w:rStyle w:val="Hyperlink"/>
            <w:noProof/>
          </w:rPr>
          <w:t>Figure 49: Cost-effectiveness plane for the scenario analysis (probabilistic results, based on results with PAS, no severity modifier applied)</w:t>
        </w:r>
        <w:r w:rsidRPr="001E6E81">
          <w:rPr>
            <w:noProof/>
            <w:webHidden/>
          </w:rPr>
          <w:tab/>
        </w:r>
        <w:r w:rsidRPr="001E6E81">
          <w:rPr>
            <w:noProof/>
            <w:webHidden/>
          </w:rPr>
          <w:fldChar w:fldCharType="begin"/>
        </w:r>
        <w:r w:rsidRPr="001E6E81">
          <w:rPr>
            <w:noProof/>
            <w:webHidden/>
          </w:rPr>
          <w:instrText xml:space="preserve"> PAGEREF _Toc129350975 \h </w:instrText>
        </w:r>
        <w:r w:rsidRPr="001E6E81">
          <w:rPr>
            <w:noProof/>
            <w:webHidden/>
          </w:rPr>
        </w:r>
        <w:r w:rsidRPr="001E6E81">
          <w:rPr>
            <w:noProof/>
            <w:webHidden/>
          </w:rPr>
          <w:fldChar w:fldCharType="separate"/>
        </w:r>
        <w:r w:rsidRPr="001E6E81">
          <w:rPr>
            <w:noProof/>
            <w:webHidden/>
          </w:rPr>
          <w:t>175</w:t>
        </w:r>
        <w:r w:rsidRPr="001E6E81">
          <w:rPr>
            <w:noProof/>
            <w:webHidden/>
          </w:rPr>
          <w:fldChar w:fldCharType="end"/>
        </w:r>
      </w:hyperlink>
    </w:p>
    <w:p w14:paraId="37F63509" w14:textId="081B3204" w:rsidR="005B4DB2" w:rsidRPr="005B4DB2" w:rsidRDefault="00D84870" w:rsidP="00D84870">
      <w:pPr>
        <w:pStyle w:val="nonTOCheading"/>
        <w:spacing w:before="240"/>
      </w:pPr>
      <w:r>
        <w:fldChar w:fldCharType="end"/>
      </w:r>
      <w:r w:rsidR="00AA636C" w:rsidRPr="005B4DB2">
        <w:t>List of tables</w:t>
      </w:r>
    </w:p>
    <w:p w14:paraId="19348048" w14:textId="72DC275C" w:rsidR="00145F42" w:rsidRDefault="00D84870">
      <w:pPr>
        <w:pStyle w:val="TableofFigures"/>
        <w:tabs>
          <w:tab w:val="right" w:leader="dot" w:pos="9628"/>
        </w:tabs>
        <w:rPr>
          <w:rFonts w:asciiTheme="minorHAnsi" w:eastAsiaTheme="minorEastAsia" w:hAnsiTheme="minorHAnsi"/>
          <w:noProof/>
          <w:lang w:eastAsia="en-GB"/>
        </w:rPr>
      </w:pPr>
      <w:r>
        <w:fldChar w:fldCharType="begin"/>
      </w:r>
      <w:r>
        <w:instrText xml:space="preserve"> TOC \h \z \c "Table" </w:instrText>
      </w:r>
      <w:r>
        <w:fldChar w:fldCharType="separate"/>
      </w:r>
      <w:hyperlink w:anchor="_Toc129350976" w:history="1">
        <w:r w:rsidR="00145F42" w:rsidRPr="00E54599">
          <w:rPr>
            <w:rStyle w:val="Hyperlink"/>
            <w:noProof/>
          </w:rPr>
          <w:t>Table 1: The decision problem</w:t>
        </w:r>
        <w:r w:rsidR="00145F42">
          <w:rPr>
            <w:noProof/>
            <w:webHidden/>
          </w:rPr>
          <w:tab/>
        </w:r>
        <w:r w:rsidR="00145F42">
          <w:rPr>
            <w:noProof/>
            <w:webHidden/>
          </w:rPr>
          <w:fldChar w:fldCharType="begin"/>
        </w:r>
        <w:r w:rsidR="00145F42">
          <w:rPr>
            <w:noProof/>
            <w:webHidden/>
          </w:rPr>
          <w:instrText xml:space="preserve"> PAGEREF _Toc129350976 \h </w:instrText>
        </w:r>
        <w:r w:rsidR="00145F42">
          <w:rPr>
            <w:noProof/>
            <w:webHidden/>
          </w:rPr>
        </w:r>
        <w:r w:rsidR="00145F42">
          <w:rPr>
            <w:noProof/>
            <w:webHidden/>
          </w:rPr>
          <w:fldChar w:fldCharType="separate"/>
        </w:r>
        <w:r w:rsidR="00145F42">
          <w:rPr>
            <w:noProof/>
            <w:webHidden/>
          </w:rPr>
          <w:t>11</w:t>
        </w:r>
        <w:r w:rsidR="00145F42">
          <w:rPr>
            <w:noProof/>
            <w:webHidden/>
          </w:rPr>
          <w:fldChar w:fldCharType="end"/>
        </w:r>
      </w:hyperlink>
    </w:p>
    <w:p w14:paraId="0E2A0E6B" w14:textId="0882D3F6" w:rsidR="00145F42" w:rsidRDefault="00145F42">
      <w:pPr>
        <w:pStyle w:val="TableofFigures"/>
        <w:tabs>
          <w:tab w:val="right" w:leader="dot" w:pos="9628"/>
        </w:tabs>
        <w:rPr>
          <w:rFonts w:asciiTheme="minorHAnsi" w:eastAsiaTheme="minorEastAsia" w:hAnsiTheme="minorHAnsi"/>
          <w:noProof/>
          <w:lang w:eastAsia="en-GB"/>
        </w:rPr>
      </w:pPr>
      <w:hyperlink w:anchor="_Toc129350977" w:history="1">
        <w:r w:rsidRPr="00E54599">
          <w:rPr>
            <w:rStyle w:val="Hyperlink"/>
            <w:noProof/>
          </w:rPr>
          <w:t>Table 2: Technology being appraised</w:t>
        </w:r>
        <w:r>
          <w:rPr>
            <w:noProof/>
            <w:webHidden/>
          </w:rPr>
          <w:tab/>
        </w:r>
        <w:r>
          <w:rPr>
            <w:noProof/>
            <w:webHidden/>
          </w:rPr>
          <w:fldChar w:fldCharType="begin"/>
        </w:r>
        <w:r>
          <w:rPr>
            <w:noProof/>
            <w:webHidden/>
          </w:rPr>
          <w:instrText xml:space="preserve"> PAGEREF _Toc129350977 \h </w:instrText>
        </w:r>
        <w:r>
          <w:rPr>
            <w:noProof/>
            <w:webHidden/>
          </w:rPr>
        </w:r>
        <w:r>
          <w:rPr>
            <w:noProof/>
            <w:webHidden/>
          </w:rPr>
          <w:fldChar w:fldCharType="separate"/>
        </w:r>
        <w:r>
          <w:rPr>
            <w:noProof/>
            <w:webHidden/>
          </w:rPr>
          <w:t>14</w:t>
        </w:r>
        <w:r>
          <w:rPr>
            <w:noProof/>
            <w:webHidden/>
          </w:rPr>
          <w:fldChar w:fldCharType="end"/>
        </w:r>
      </w:hyperlink>
    </w:p>
    <w:p w14:paraId="7E77E48D" w14:textId="3DC298D3" w:rsidR="00145F42" w:rsidRDefault="00145F42">
      <w:pPr>
        <w:pStyle w:val="TableofFigures"/>
        <w:tabs>
          <w:tab w:val="right" w:leader="dot" w:pos="9628"/>
        </w:tabs>
        <w:rPr>
          <w:rFonts w:asciiTheme="minorHAnsi" w:eastAsiaTheme="minorEastAsia" w:hAnsiTheme="minorHAnsi"/>
          <w:noProof/>
          <w:lang w:eastAsia="en-GB"/>
        </w:rPr>
      </w:pPr>
      <w:hyperlink w:anchor="_Toc129350978" w:history="1">
        <w:r w:rsidRPr="00E54599">
          <w:rPr>
            <w:rStyle w:val="Hyperlink"/>
            <w:noProof/>
          </w:rPr>
          <w:t>Table 3: Current biomarker status for breast cancer</w:t>
        </w:r>
        <w:r>
          <w:rPr>
            <w:noProof/>
            <w:webHidden/>
          </w:rPr>
          <w:tab/>
        </w:r>
        <w:r>
          <w:rPr>
            <w:noProof/>
            <w:webHidden/>
          </w:rPr>
          <w:fldChar w:fldCharType="begin"/>
        </w:r>
        <w:r>
          <w:rPr>
            <w:noProof/>
            <w:webHidden/>
          </w:rPr>
          <w:instrText xml:space="preserve"> PAGEREF _Toc129350978 \h </w:instrText>
        </w:r>
        <w:r>
          <w:rPr>
            <w:noProof/>
            <w:webHidden/>
          </w:rPr>
        </w:r>
        <w:r>
          <w:rPr>
            <w:noProof/>
            <w:webHidden/>
          </w:rPr>
          <w:fldChar w:fldCharType="separate"/>
        </w:r>
        <w:r>
          <w:rPr>
            <w:noProof/>
            <w:webHidden/>
          </w:rPr>
          <w:t>21</w:t>
        </w:r>
        <w:r>
          <w:rPr>
            <w:noProof/>
            <w:webHidden/>
          </w:rPr>
          <w:fldChar w:fldCharType="end"/>
        </w:r>
      </w:hyperlink>
    </w:p>
    <w:p w14:paraId="5887F294" w14:textId="1F1179B6" w:rsidR="00145F42" w:rsidRDefault="00145F42">
      <w:pPr>
        <w:pStyle w:val="TableofFigures"/>
        <w:tabs>
          <w:tab w:val="right" w:leader="dot" w:pos="9628"/>
        </w:tabs>
        <w:rPr>
          <w:rFonts w:asciiTheme="minorHAnsi" w:eastAsiaTheme="minorEastAsia" w:hAnsiTheme="minorHAnsi"/>
          <w:noProof/>
          <w:lang w:eastAsia="en-GB"/>
        </w:rPr>
      </w:pPr>
      <w:hyperlink w:anchor="_Toc129350979" w:history="1">
        <w:r w:rsidRPr="00E54599">
          <w:rPr>
            <w:rStyle w:val="Hyperlink"/>
            <w:noProof/>
          </w:rPr>
          <w:t>Table 4: Site-specific symptoms of metastases in BC</w:t>
        </w:r>
        <w:r>
          <w:rPr>
            <w:noProof/>
            <w:webHidden/>
          </w:rPr>
          <w:tab/>
        </w:r>
        <w:r>
          <w:rPr>
            <w:noProof/>
            <w:webHidden/>
          </w:rPr>
          <w:fldChar w:fldCharType="begin"/>
        </w:r>
        <w:r>
          <w:rPr>
            <w:noProof/>
            <w:webHidden/>
          </w:rPr>
          <w:instrText xml:space="preserve"> PAGEREF _Toc129350979 \h </w:instrText>
        </w:r>
        <w:r>
          <w:rPr>
            <w:noProof/>
            <w:webHidden/>
          </w:rPr>
        </w:r>
        <w:r>
          <w:rPr>
            <w:noProof/>
            <w:webHidden/>
          </w:rPr>
          <w:fldChar w:fldCharType="separate"/>
        </w:r>
        <w:r>
          <w:rPr>
            <w:noProof/>
            <w:webHidden/>
          </w:rPr>
          <w:t>23</w:t>
        </w:r>
        <w:r>
          <w:rPr>
            <w:noProof/>
            <w:webHidden/>
          </w:rPr>
          <w:fldChar w:fldCharType="end"/>
        </w:r>
      </w:hyperlink>
    </w:p>
    <w:p w14:paraId="7271ED42" w14:textId="607EC7A7" w:rsidR="00145F42" w:rsidRDefault="00145F42">
      <w:pPr>
        <w:pStyle w:val="TableofFigures"/>
        <w:tabs>
          <w:tab w:val="right" w:leader="dot" w:pos="9628"/>
        </w:tabs>
        <w:rPr>
          <w:rFonts w:asciiTheme="minorHAnsi" w:eastAsiaTheme="minorEastAsia" w:hAnsiTheme="minorHAnsi"/>
          <w:noProof/>
          <w:lang w:eastAsia="en-GB"/>
        </w:rPr>
      </w:pPr>
      <w:hyperlink w:anchor="_Toc129350980" w:history="1">
        <w:r w:rsidRPr="00E54599">
          <w:rPr>
            <w:rStyle w:val="Hyperlink"/>
            <w:noProof/>
          </w:rPr>
          <w:t>Table 5: PFS and OS outcomes by line of therapy in HER2-negative u/mBC</w:t>
        </w:r>
        <w:r>
          <w:rPr>
            <w:noProof/>
            <w:webHidden/>
          </w:rPr>
          <w:tab/>
        </w:r>
        <w:r>
          <w:rPr>
            <w:noProof/>
            <w:webHidden/>
          </w:rPr>
          <w:fldChar w:fldCharType="begin"/>
        </w:r>
        <w:r>
          <w:rPr>
            <w:noProof/>
            <w:webHidden/>
          </w:rPr>
          <w:instrText xml:space="preserve"> PAGEREF _Toc129350980 \h </w:instrText>
        </w:r>
        <w:r>
          <w:rPr>
            <w:noProof/>
            <w:webHidden/>
          </w:rPr>
        </w:r>
        <w:r>
          <w:rPr>
            <w:noProof/>
            <w:webHidden/>
          </w:rPr>
          <w:fldChar w:fldCharType="separate"/>
        </w:r>
        <w:r>
          <w:rPr>
            <w:noProof/>
            <w:webHidden/>
          </w:rPr>
          <w:t>29</w:t>
        </w:r>
        <w:r>
          <w:rPr>
            <w:noProof/>
            <w:webHidden/>
          </w:rPr>
          <w:fldChar w:fldCharType="end"/>
        </w:r>
      </w:hyperlink>
    </w:p>
    <w:p w14:paraId="17A7E07C" w14:textId="7B1FD76C" w:rsidR="00145F42" w:rsidRDefault="00145F42">
      <w:pPr>
        <w:pStyle w:val="TableofFigures"/>
        <w:tabs>
          <w:tab w:val="right" w:leader="dot" w:pos="9628"/>
        </w:tabs>
        <w:rPr>
          <w:rFonts w:asciiTheme="minorHAnsi" w:eastAsiaTheme="minorEastAsia" w:hAnsiTheme="minorHAnsi"/>
          <w:noProof/>
          <w:lang w:eastAsia="en-GB"/>
        </w:rPr>
      </w:pPr>
      <w:hyperlink w:anchor="_Toc129350981" w:history="1">
        <w:r w:rsidRPr="00E54599">
          <w:rPr>
            <w:rStyle w:val="Hyperlink"/>
            <w:noProof/>
          </w:rPr>
          <w:t>Table 6: Summary of published NICE TAs with a positive recommendation in HER2-negative/HR-positive advanced BC*</w:t>
        </w:r>
        <w:r>
          <w:rPr>
            <w:noProof/>
            <w:webHidden/>
          </w:rPr>
          <w:tab/>
        </w:r>
        <w:r>
          <w:rPr>
            <w:noProof/>
            <w:webHidden/>
          </w:rPr>
          <w:fldChar w:fldCharType="begin"/>
        </w:r>
        <w:r>
          <w:rPr>
            <w:noProof/>
            <w:webHidden/>
          </w:rPr>
          <w:instrText xml:space="preserve"> PAGEREF _Toc129350981 \h </w:instrText>
        </w:r>
        <w:r>
          <w:rPr>
            <w:noProof/>
            <w:webHidden/>
          </w:rPr>
        </w:r>
        <w:r>
          <w:rPr>
            <w:noProof/>
            <w:webHidden/>
          </w:rPr>
          <w:fldChar w:fldCharType="separate"/>
        </w:r>
        <w:r>
          <w:rPr>
            <w:noProof/>
            <w:webHidden/>
          </w:rPr>
          <w:t>31</w:t>
        </w:r>
        <w:r>
          <w:rPr>
            <w:noProof/>
            <w:webHidden/>
          </w:rPr>
          <w:fldChar w:fldCharType="end"/>
        </w:r>
      </w:hyperlink>
    </w:p>
    <w:p w14:paraId="1E5BB0EB" w14:textId="1F6E48DF" w:rsidR="00145F42" w:rsidRDefault="00145F42">
      <w:pPr>
        <w:pStyle w:val="TableofFigures"/>
        <w:tabs>
          <w:tab w:val="right" w:leader="dot" w:pos="9628"/>
        </w:tabs>
        <w:rPr>
          <w:rFonts w:asciiTheme="minorHAnsi" w:eastAsiaTheme="minorEastAsia" w:hAnsiTheme="minorHAnsi"/>
          <w:noProof/>
          <w:lang w:eastAsia="en-GB"/>
        </w:rPr>
      </w:pPr>
      <w:hyperlink w:anchor="_Toc129350982" w:history="1">
        <w:r w:rsidRPr="00E54599">
          <w:rPr>
            <w:rStyle w:val="Hyperlink"/>
            <w:noProof/>
          </w:rPr>
          <w:t>Table 7: Summary of published NICE TAs with a positive recommendation in HER2-negative/HR-negative advanced BC (i.e. TNBC)</w:t>
        </w:r>
        <w:r>
          <w:rPr>
            <w:noProof/>
            <w:webHidden/>
          </w:rPr>
          <w:tab/>
        </w:r>
        <w:r>
          <w:rPr>
            <w:noProof/>
            <w:webHidden/>
          </w:rPr>
          <w:fldChar w:fldCharType="begin"/>
        </w:r>
        <w:r>
          <w:rPr>
            <w:noProof/>
            <w:webHidden/>
          </w:rPr>
          <w:instrText xml:space="preserve"> PAGEREF _Toc129350982 \h </w:instrText>
        </w:r>
        <w:r>
          <w:rPr>
            <w:noProof/>
            <w:webHidden/>
          </w:rPr>
        </w:r>
        <w:r>
          <w:rPr>
            <w:noProof/>
            <w:webHidden/>
          </w:rPr>
          <w:fldChar w:fldCharType="separate"/>
        </w:r>
        <w:r>
          <w:rPr>
            <w:noProof/>
            <w:webHidden/>
          </w:rPr>
          <w:t>32</w:t>
        </w:r>
        <w:r>
          <w:rPr>
            <w:noProof/>
            <w:webHidden/>
          </w:rPr>
          <w:fldChar w:fldCharType="end"/>
        </w:r>
      </w:hyperlink>
    </w:p>
    <w:p w14:paraId="3E9EDFDE" w14:textId="0AC6BBF0" w:rsidR="00145F42" w:rsidRDefault="00145F42">
      <w:pPr>
        <w:pStyle w:val="TableofFigures"/>
        <w:tabs>
          <w:tab w:val="right" w:leader="dot" w:pos="9628"/>
        </w:tabs>
        <w:rPr>
          <w:rFonts w:asciiTheme="minorHAnsi" w:eastAsiaTheme="minorEastAsia" w:hAnsiTheme="minorHAnsi"/>
          <w:noProof/>
          <w:lang w:eastAsia="en-GB"/>
        </w:rPr>
      </w:pPr>
      <w:hyperlink w:anchor="_Toc129350983" w:history="1">
        <w:r w:rsidRPr="00E54599">
          <w:rPr>
            <w:rStyle w:val="Hyperlink"/>
            <w:noProof/>
          </w:rPr>
          <w:t>Table 8: Clinical effectiveness evidence</w:t>
        </w:r>
        <w:r>
          <w:rPr>
            <w:noProof/>
            <w:webHidden/>
          </w:rPr>
          <w:tab/>
        </w:r>
        <w:r>
          <w:rPr>
            <w:noProof/>
            <w:webHidden/>
          </w:rPr>
          <w:fldChar w:fldCharType="begin"/>
        </w:r>
        <w:r>
          <w:rPr>
            <w:noProof/>
            <w:webHidden/>
          </w:rPr>
          <w:instrText xml:space="preserve"> PAGEREF _Toc129350983 \h </w:instrText>
        </w:r>
        <w:r>
          <w:rPr>
            <w:noProof/>
            <w:webHidden/>
          </w:rPr>
        </w:r>
        <w:r>
          <w:rPr>
            <w:noProof/>
            <w:webHidden/>
          </w:rPr>
          <w:fldChar w:fldCharType="separate"/>
        </w:r>
        <w:r>
          <w:rPr>
            <w:noProof/>
            <w:webHidden/>
          </w:rPr>
          <w:t>46</w:t>
        </w:r>
        <w:r>
          <w:rPr>
            <w:noProof/>
            <w:webHidden/>
          </w:rPr>
          <w:fldChar w:fldCharType="end"/>
        </w:r>
      </w:hyperlink>
    </w:p>
    <w:p w14:paraId="6FFF1FD6" w14:textId="105DCDD5" w:rsidR="00145F42" w:rsidRDefault="00145F42">
      <w:pPr>
        <w:pStyle w:val="TableofFigures"/>
        <w:tabs>
          <w:tab w:val="right" w:leader="dot" w:pos="9628"/>
        </w:tabs>
        <w:rPr>
          <w:rFonts w:asciiTheme="minorHAnsi" w:eastAsiaTheme="minorEastAsia" w:hAnsiTheme="minorHAnsi"/>
          <w:noProof/>
          <w:lang w:eastAsia="en-GB"/>
        </w:rPr>
      </w:pPr>
      <w:hyperlink w:anchor="_Toc129350984" w:history="1">
        <w:r w:rsidRPr="00E54599">
          <w:rPr>
            <w:rStyle w:val="Hyperlink"/>
            <w:noProof/>
          </w:rPr>
          <w:t>Table 9: Summary of DESTINY-Breast04 methodology</w:t>
        </w:r>
        <w:r>
          <w:rPr>
            <w:noProof/>
            <w:webHidden/>
          </w:rPr>
          <w:tab/>
        </w:r>
        <w:r>
          <w:rPr>
            <w:noProof/>
            <w:webHidden/>
          </w:rPr>
          <w:fldChar w:fldCharType="begin"/>
        </w:r>
        <w:r>
          <w:rPr>
            <w:noProof/>
            <w:webHidden/>
          </w:rPr>
          <w:instrText xml:space="preserve"> PAGEREF _Toc129350984 \h </w:instrText>
        </w:r>
        <w:r>
          <w:rPr>
            <w:noProof/>
            <w:webHidden/>
          </w:rPr>
        </w:r>
        <w:r>
          <w:rPr>
            <w:noProof/>
            <w:webHidden/>
          </w:rPr>
          <w:fldChar w:fldCharType="separate"/>
        </w:r>
        <w:r>
          <w:rPr>
            <w:noProof/>
            <w:webHidden/>
          </w:rPr>
          <w:t>48</w:t>
        </w:r>
        <w:r>
          <w:rPr>
            <w:noProof/>
            <w:webHidden/>
          </w:rPr>
          <w:fldChar w:fldCharType="end"/>
        </w:r>
      </w:hyperlink>
    </w:p>
    <w:p w14:paraId="29754CEE" w14:textId="5120E459" w:rsidR="00145F42" w:rsidRDefault="00145F42">
      <w:pPr>
        <w:pStyle w:val="TableofFigures"/>
        <w:tabs>
          <w:tab w:val="right" w:leader="dot" w:pos="9628"/>
        </w:tabs>
        <w:rPr>
          <w:rFonts w:asciiTheme="minorHAnsi" w:eastAsiaTheme="minorEastAsia" w:hAnsiTheme="minorHAnsi"/>
          <w:noProof/>
          <w:lang w:eastAsia="en-GB"/>
        </w:rPr>
      </w:pPr>
      <w:hyperlink w:anchor="_Toc129350985" w:history="1">
        <w:r w:rsidRPr="00E54599">
          <w:rPr>
            <w:rStyle w:val="Hyperlink"/>
            <w:noProof/>
          </w:rPr>
          <w:t>Table 10: DESTINY-Breast04 | Summary of key endpoints</w:t>
        </w:r>
        <w:r>
          <w:rPr>
            <w:noProof/>
            <w:webHidden/>
          </w:rPr>
          <w:tab/>
        </w:r>
        <w:r>
          <w:rPr>
            <w:noProof/>
            <w:webHidden/>
          </w:rPr>
          <w:fldChar w:fldCharType="begin"/>
        </w:r>
        <w:r>
          <w:rPr>
            <w:noProof/>
            <w:webHidden/>
          </w:rPr>
          <w:instrText xml:space="preserve"> PAGEREF _Toc129350985 \h </w:instrText>
        </w:r>
        <w:r>
          <w:rPr>
            <w:noProof/>
            <w:webHidden/>
          </w:rPr>
        </w:r>
        <w:r>
          <w:rPr>
            <w:noProof/>
            <w:webHidden/>
          </w:rPr>
          <w:fldChar w:fldCharType="separate"/>
        </w:r>
        <w:r>
          <w:rPr>
            <w:noProof/>
            <w:webHidden/>
          </w:rPr>
          <w:t>53</w:t>
        </w:r>
        <w:r>
          <w:rPr>
            <w:noProof/>
            <w:webHidden/>
          </w:rPr>
          <w:fldChar w:fldCharType="end"/>
        </w:r>
      </w:hyperlink>
    </w:p>
    <w:p w14:paraId="1415076D" w14:textId="7F15C4FB" w:rsidR="00145F42" w:rsidRDefault="00145F42">
      <w:pPr>
        <w:pStyle w:val="TableofFigures"/>
        <w:tabs>
          <w:tab w:val="right" w:leader="dot" w:pos="9628"/>
        </w:tabs>
        <w:rPr>
          <w:rFonts w:asciiTheme="minorHAnsi" w:eastAsiaTheme="minorEastAsia" w:hAnsiTheme="minorHAnsi"/>
          <w:noProof/>
          <w:lang w:eastAsia="en-GB"/>
        </w:rPr>
      </w:pPr>
      <w:hyperlink w:anchor="_Toc129350986" w:history="1">
        <w:r w:rsidRPr="00E54599">
          <w:rPr>
            <w:rStyle w:val="Hyperlink"/>
            <w:noProof/>
          </w:rPr>
          <w:t>Table 11: DESTINY-Breast04 | Analysis sets</w:t>
        </w:r>
        <w:r>
          <w:rPr>
            <w:noProof/>
            <w:webHidden/>
          </w:rPr>
          <w:tab/>
        </w:r>
        <w:r>
          <w:rPr>
            <w:noProof/>
            <w:webHidden/>
          </w:rPr>
          <w:fldChar w:fldCharType="begin"/>
        </w:r>
        <w:r>
          <w:rPr>
            <w:noProof/>
            <w:webHidden/>
          </w:rPr>
          <w:instrText xml:space="preserve"> PAGEREF _Toc129350986 \h </w:instrText>
        </w:r>
        <w:r>
          <w:rPr>
            <w:noProof/>
            <w:webHidden/>
          </w:rPr>
        </w:r>
        <w:r>
          <w:rPr>
            <w:noProof/>
            <w:webHidden/>
          </w:rPr>
          <w:fldChar w:fldCharType="separate"/>
        </w:r>
        <w:r>
          <w:rPr>
            <w:noProof/>
            <w:webHidden/>
          </w:rPr>
          <w:t>59</w:t>
        </w:r>
        <w:r>
          <w:rPr>
            <w:noProof/>
            <w:webHidden/>
          </w:rPr>
          <w:fldChar w:fldCharType="end"/>
        </w:r>
      </w:hyperlink>
    </w:p>
    <w:p w14:paraId="05CAA696" w14:textId="59403293" w:rsidR="00145F42" w:rsidRDefault="00145F42">
      <w:pPr>
        <w:pStyle w:val="TableofFigures"/>
        <w:tabs>
          <w:tab w:val="right" w:leader="dot" w:pos="9628"/>
        </w:tabs>
        <w:rPr>
          <w:rFonts w:asciiTheme="minorHAnsi" w:eastAsiaTheme="minorEastAsia" w:hAnsiTheme="minorHAnsi"/>
          <w:noProof/>
          <w:lang w:eastAsia="en-GB"/>
        </w:rPr>
      </w:pPr>
      <w:hyperlink w:anchor="_Toc129350987" w:history="1">
        <w:r w:rsidRPr="00E54599">
          <w:rPr>
            <w:rStyle w:val="Hyperlink"/>
            <w:noProof/>
          </w:rPr>
          <w:t>Table 12: DESTINY-Breast04 | Summary of statistical analyses</w:t>
        </w:r>
        <w:r>
          <w:rPr>
            <w:noProof/>
            <w:webHidden/>
          </w:rPr>
          <w:tab/>
        </w:r>
        <w:r>
          <w:rPr>
            <w:noProof/>
            <w:webHidden/>
          </w:rPr>
          <w:fldChar w:fldCharType="begin"/>
        </w:r>
        <w:r>
          <w:rPr>
            <w:noProof/>
            <w:webHidden/>
          </w:rPr>
          <w:instrText xml:space="preserve"> PAGEREF _Toc129350987 \h </w:instrText>
        </w:r>
        <w:r>
          <w:rPr>
            <w:noProof/>
            <w:webHidden/>
          </w:rPr>
        </w:r>
        <w:r>
          <w:rPr>
            <w:noProof/>
            <w:webHidden/>
          </w:rPr>
          <w:fldChar w:fldCharType="separate"/>
        </w:r>
        <w:r>
          <w:rPr>
            <w:noProof/>
            <w:webHidden/>
          </w:rPr>
          <w:t>60</w:t>
        </w:r>
        <w:r>
          <w:rPr>
            <w:noProof/>
            <w:webHidden/>
          </w:rPr>
          <w:fldChar w:fldCharType="end"/>
        </w:r>
      </w:hyperlink>
    </w:p>
    <w:p w14:paraId="4A656EA1" w14:textId="5E04D826" w:rsidR="00145F42" w:rsidRDefault="00145F42">
      <w:pPr>
        <w:pStyle w:val="TableofFigures"/>
        <w:tabs>
          <w:tab w:val="right" w:leader="dot" w:pos="9628"/>
        </w:tabs>
        <w:rPr>
          <w:rFonts w:asciiTheme="minorHAnsi" w:eastAsiaTheme="minorEastAsia" w:hAnsiTheme="minorHAnsi"/>
          <w:noProof/>
          <w:lang w:eastAsia="en-GB"/>
        </w:rPr>
      </w:pPr>
      <w:hyperlink w:anchor="_Toc129350988" w:history="1">
        <w:r w:rsidRPr="00E54599">
          <w:rPr>
            <w:rStyle w:val="Hyperlink"/>
            <w:noProof/>
          </w:rPr>
          <w:t>Table 13: Disposition of all screened patients | HR-positive cohort and FAS</w:t>
        </w:r>
        <w:r>
          <w:rPr>
            <w:noProof/>
            <w:webHidden/>
          </w:rPr>
          <w:tab/>
        </w:r>
        <w:r>
          <w:rPr>
            <w:noProof/>
            <w:webHidden/>
          </w:rPr>
          <w:fldChar w:fldCharType="begin"/>
        </w:r>
        <w:r>
          <w:rPr>
            <w:noProof/>
            <w:webHidden/>
          </w:rPr>
          <w:instrText xml:space="preserve"> PAGEREF _Toc129350988 \h </w:instrText>
        </w:r>
        <w:r>
          <w:rPr>
            <w:noProof/>
            <w:webHidden/>
          </w:rPr>
        </w:r>
        <w:r>
          <w:rPr>
            <w:noProof/>
            <w:webHidden/>
          </w:rPr>
          <w:fldChar w:fldCharType="separate"/>
        </w:r>
        <w:r>
          <w:rPr>
            <w:noProof/>
            <w:webHidden/>
          </w:rPr>
          <w:t>64</w:t>
        </w:r>
        <w:r>
          <w:rPr>
            <w:noProof/>
            <w:webHidden/>
          </w:rPr>
          <w:fldChar w:fldCharType="end"/>
        </w:r>
      </w:hyperlink>
    </w:p>
    <w:p w14:paraId="305201C9" w14:textId="5019FB87" w:rsidR="00145F42" w:rsidRDefault="00145F42">
      <w:pPr>
        <w:pStyle w:val="TableofFigures"/>
        <w:tabs>
          <w:tab w:val="right" w:leader="dot" w:pos="9628"/>
        </w:tabs>
        <w:rPr>
          <w:rFonts w:asciiTheme="minorHAnsi" w:eastAsiaTheme="minorEastAsia" w:hAnsiTheme="minorHAnsi"/>
          <w:noProof/>
          <w:lang w:eastAsia="en-GB"/>
        </w:rPr>
      </w:pPr>
      <w:hyperlink w:anchor="_Toc129350989" w:history="1">
        <w:r w:rsidRPr="00E54599">
          <w:rPr>
            <w:rStyle w:val="Hyperlink"/>
            <w:noProof/>
          </w:rPr>
          <w:t>Table 14: TPC single-agent chemotherapy use | All screened patients (N=184)</w:t>
        </w:r>
        <w:r>
          <w:rPr>
            <w:noProof/>
            <w:webHidden/>
          </w:rPr>
          <w:tab/>
        </w:r>
        <w:r>
          <w:rPr>
            <w:noProof/>
            <w:webHidden/>
          </w:rPr>
          <w:fldChar w:fldCharType="begin"/>
        </w:r>
        <w:r>
          <w:rPr>
            <w:noProof/>
            <w:webHidden/>
          </w:rPr>
          <w:instrText xml:space="preserve"> PAGEREF _Toc129350989 \h </w:instrText>
        </w:r>
        <w:r>
          <w:rPr>
            <w:noProof/>
            <w:webHidden/>
          </w:rPr>
        </w:r>
        <w:r>
          <w:rPr>
            <w:noProof/>
            <w:webHidden/>
          </w:rPr>
          <w:fldChar w:fldCharType="separate"/>
        </w:r>
        <w:r>
          <w:rPr>
            <w:noProof/>
            <w:webHidden/>
          </w:rPr>
          <w:t>65</w:t>
        </w:r>
        <w:r>
          <w:rPr>
            <w:noProof/>
            <w:webHidden/>
          </w:rPr>
          <w:fldChar w:fldCharType="end"/>
        </w:r>
      </w:hyperlink>
    </w:p>
    <w:p w14:paraId="551B5A0E" w14:textId="4377CBBE" w:rsidR="00145F42" w:rsidRDefault="00145F42">
      <w:pPr>
        <w:pStyle w:val="TableofFigures"/>
        <w:tabs>
          <w:tab w:val="right" w:leader="dot" w:pos="9628"/>
        </w:tabs>
        <w:rPr>
          <w:rFonts w:asciiTheme="minorHAnsi" w:eastAsiaTheme="minorEastAsia" w:hAnsiTheme="minorHAnsi"/>
          <w:noProof/>
          <w:lang w:eastAsia="en-GB"/>
        </w:rPr>
      </w:pPr>
      <w:hyperlink w:anchor="_Toc129350990" w:history="1">
        <w:r w:rsidRPr="00E54599">
          <w:rPr>
            <w:rStyle w:val="Hyperlink"/>
            <w:noProof/>
          </w:rPr>
          <w:t>Table 15: DESTINY-Breast04 | Patient baseline characteristics</w:t>
        </w:r>
        <w:r>
          <w:rPr>
            <w:noProof/>
            <w:webHidden/>
          </w:rPr>
          <w:tab/>
        </w:r>
        <w:r>
          <w:rPr>
            <w:noProof/>
            <w:webHidden/>
          </w:rPr>
          <w:fldChar w:fldCharType="begin"/>
        </w:r>
        <w:r>
          <w:rPr>
            <w:noProof/>
            <w:webHidden/>
          </w:rPr>
          <w:instrText xml:space="preserve"> PAGEREF _Toc129350990 \h </w:instrText>
        </w:r>
        <w:r>
          <w:rPr>
            <w:noProof/>
            <w:webHidden/>
          </w:rPr>
        </w:r>
        <w:r>
          <w:rPr>
            <w:noProof/>
            <w:webHidden/>
          </w:rPr>
          <w:fldChar w:fldCharType="separate"/>
        </w:r>
        <w:r>
          <w:rPr>
            <w:noProof/>
            <w:webHidden/>
          </w:rPr>
          <w:t>66</w:t>
        </w:r>
        <w:r>
          <w:rPr>
            <w:noProof/>
            <w:webHidden/>
          </w:rPr>
          <w:fldChar w:fldCharType="end"/>
        </w:r>
      </w:hyperlink>
    </w:p>
    <w:p w14:paraId="155AA35B" w14:textId="1BC71976" w:rsidR="00145F42" w:rsidRDefault="00145F42">
      <w:pPr>
        <w:pStyle w:val="TableofFigures"/>
        <w:tabs>
          <w:tab w:val="right" w:leader="dot" w:pos="9628"/>
        </w:tabs>
        <w:rPr>
          <w:rFonts w:asciiTheme="minorHAnsi" w:eastAsiaTheme="minorEastAsia" w:hAnsiTheme="minorHAnsi"/>
          <w:noProof/>
          <w:lang w:eastAsia="en-GB"/>
        </w:rPr>
      </w:pPr>
      <w:hyperlink w:anchor="_Toc129350991" w:history="1">
        <w:r w:rsidRPr="00E54599">
          <w:rPr>
            <w:rStyle w:val="Hyperlink"/>
            <w:noProof/>
          </w:rPr>
          <w:t>Table 16: DESTINY-Breast04 | Quality assessment results</w:t>
        </w:r>
        <w:r>
          <w:rPr>
            <w:noProof/>
            <w:webHidden/>
          </w:rPr>
          <w:tab/>
        </w:r>
        <w:r>
          <w:rPr>
            <w:noProof/>
            <w:webHidden/>
          </w:rPr>
          <w:fldChar w:fldCharType="begin"/>
        </w:r>
        <w:r>
          <w:rPr>
            <w:noProof/>
            <w:webHidden/>
          </w:rPr>
          <w:instrText xml:space="preserve"> PAGEREF _Toc129350991 \h </w:instrText>
        </w:r>
        <w:r>
          <w:rPr>
            <w:noProof/>
            <w:webHidden/>
          </w:rPr>
        </w:r>
        <w:r>
          <w:rPr>
            <w:noProof/>
            <w:webHidden/>
          </w:rPr>
          <w:fldChar w:fldCharType="separate"/>
        </w:r>
        <w:r>
          <w:rPr>
            <w:noProof/>
            <w:webHidden/>
          </w:rPr>
          <w:t>68</w:t>
        </w:r>
        <w:r>
          <w:rPr>
            <w:noProof/>
            <w:webHidden/>
          </w:rPr>
          <w:fldChar w:fldCharType="end"/>
        </w:r>
      </w:hyperlink>
    </w:p>
    <w:p w14:paraId="51398C7C" w14:textId="63895723" w:rsidR="00145F42" w:rsidRDefault="00145F42">
      <w:pPr>
        <w:pStyle w:val="TableofFigures"/>
        <w:tabs>
          <w:tab w:val="right" w:leader="dot" w:pos="9628"/>
        </w:tabs>
        <w:rPr>
          <w:rFonts w:asciiTheme="minorHAnsi" w:eastAsiaTheme="minorEastAsia" w:hAnsiTheme="minorHAnsi"/>
          <w:noProof/>
          <w:lang w:eastAsia="en-GB"/>
        </w:rPr>
      </w:pPr>
      <w:hyperlink w:anchor="_Toc129350992" w:history="1">
        <w:r w:rsidRPr="00E54599">
          <w:rPr>
            <w:rStyle w:val="Hyperlink"/>
            <w:noProof/>
          </w:rPr>
          <w:t>Table 17: DESTINY-Breast04 | Analysis of PFS by BICR | HR-positive cohort</w:t>
        </w:r>
        <w:r>
          <w:rPr>
            <w:noProof/>
            <w:webHidden/>
          </w:rPr>
          <w:tab/>
        </w:r>
        <w:r>
          <w:rPr>
            <w:noProof/>
            <w:webHidden/>
          </w:rPr>
          <w:fldChar w:fldCharType="begin"/>
        </w:r>
        <w:r>
          <w:rPr>
            <w:noProof/>
            <w:webHidden/>
          </w:rPr>
          <w:instrText xml:space="preserve"> PAGEREF _Toc129350992 \h </w:instrText>
        </w:r>
        <w:r>
          <w:rPr>
            <w:noProof/>
            <w:webHidden/>
          </w:rPr>
        </w:r>
        <w:r>
          <w:rPr>
            <w:noProof/>
            <w:webHidden/>
          </w:rPr>
          <w:fldChar w:fldCharType="separate"/>
        </w:r>
        <w:r>
          <w:rPr>
            <w:noProof/>
            <w:webHidden/>
          </w:rPr>
          <w:t>72</w:t>
        </w:r>
        <w:r>
          <w:rPr>
            <w:noProof/>
            <w:webHidden/>
          </w:rPr>
          <w:fldChar w:fldCharType="end"/>
        </w:r>
      </w:hyperlink>
    </w:p>
    <w:p w14:paraId="27CF5441" w14:textId="38C3E8FE" w:rsidR="00145F42" w:rsidRDefault="00145F42">
      <w:pPr>
        <w:pStyle w:val="TableofFigures"/>
        <w:tabs>
          <w:tab w:val="right" w:leader="dot" w:pos="9628"/>
        </w:tabs>
        <w:rPr>
          <w:rFonts w:asciiTheme="minorHAnsi" w:eastAsiaTheme="minorEastAsia" w:hAnsiTheme="minorHAnsi"/>
          <w:noProof/>
          <w:lang w:eastAsia="en-GB"/>
        </w:rPr>
      </w:pPr>
      <w:hyperlink w:anchor="_Toc129350993" w:history="1">
        <w:r w:rsidRPr="00E54599">
          <w:rPr>
            <w:rStyle w:val="Hyperlink"/>
            <w:noProof/>
          </w:rPr>
          <w:t>Table 18: DESTINY-Breast04 | Analysis of PFS by BICR | FAS</w:t>
        </w:r>
        <w:r>
          <w:rPr>
            <w:noProof/>
            <w:webHidden/>
          </w:rPr>
          <w:tab/>
        </w:r>
        <w:r>
          <w:rPr>
            <w:noProof/>
            <w:webHidden/>
          </w:rPr>
          <w:fldChar w:fldCharType="begin"/>
        </w:r>
        <w:r>
          <w:rPr>
            <w:noProof/>
            <w:webHidden/>
          </w:rPr>
          <w:instrText xml:space="preserve"> PAGEREF _Toc129350993 \h </w:instrText>
        </w:r>
        <w:r>
          <w:rPr>
            <w:noProof/>
            <w:webHidden/>
          </w:rPr>
        </w:r>
        <w:r>
          <w:rPr>
            <w:noProof/>
            <w:webHidden/>
          </w:rPr>
          <w:fldChar w:fldCharType="separate"/>
        </w:r>
        <w:r>
          <w:rPr>
            <w:noProof/>
            <w:webHidden/>
          </w:rPr>
          <w:t>73</w:t>
        </w:r>
        <w:r>
          <w:rPr>
            <w:noProof/>
            <w:webHidden/>
          </w:rPr>
          <w:fldChar w:fldCharType="end"/>
        </w:r>
      </w:hyperlink>
    </w:p>
    <w:p w14:paraId="57E007F8" w14:textId="47BCEBB9" w:rsidR="00145F42" w:rsidRDefault="00145F42">
      <w:pPr>
        <w:pStyle w:val="TableofFigures"/>
        <w:tabs>
          <w:tab w:val="right" w:leader="dot" w:pos="9628"/>
        </w:tabs>
        <w:rPr>
          <w:rFonts w:asciiTheme="minorHAnsi" w:eastAsiaTheme="minorEastAsia" w:hAnsiTheme="minorHAnsi"/>
          <w:noProof/>
          <w:lang w:eastAsia="en-GB"/>
        </w:rPr>
      </w:pPr>
      <w:hyperlink w:anchor="_Toc129350994" w:history="1">
        <w:r w:rsidRPr="00E54599">
          <w:rPr>
            <w:rStyle w:val="Hyperlink"/>
            <w:noProof/>
          </w:rPr>
          <w:t>Table 19: DESTINY-Breast04 | Analysis of OS | HR-positive cohort</w:t>
        </w:r>
        <w:r>
          <w:rPr>
            <w:noProof/>
            <w:webHidden/>
          </w:rPr>
          <w:tab/>
        </w:r>
        <w:r>
          <w:rPr>
            <w:noProof/>
            <w:webHidden/>
          </w:rPr>
          <w:fldChar w:fldCharType="begin"/>
        </w:r>
        <w:r>
          <w:rPr>
            <w:noProof/>
            <w:webHidden/>
          </w:rPr>
          <w:instrText xml:space="preserve"> PAGEREF _Toc129350994 \h </w:instrText>
        </w:r>
        <w:r>
          <w:rPr>
            <w:noProof/>
            <w:webHidden/>
          </w:rPr>
        </w:r>
        <w:r>
          <w:rPr>
            <w:noProof/>
            <w:webHidden/>
          </w:rPr>
          <w:fldChar w:fldCharType="separate"/>
        </w:r>
        <w:r>
          <w:rPr>
            <w:noProof/>
            <w:webHidden/>
          </w:rPr>
          <w:t>75</w:t>
        </w:r>
        <w:r>
          <w:rPr>
            <w:noProof/>
            <w:webHidden/>
          </w:rPr>
          <w:fldChar w:fldCharType="end"/>
        </w:r>
      </w:hyperlink>
    </w:p>
    <w:p w14:paraId="489EA470" w14:textId="65BD68A4" w:rsidR="00145F42" w:rsidRDefault="00145F42">
      <w:pPr>
        <w:pStyle w:val="TableofFigures"/>
        <w:tabs>
          <w:tab w:val="right" w:leader="dot" w:pos="9628"/>
        </w:tabs>
        <w:rPr>
          <w:rFonts w:asciiTheme="minorHAnsi" w:eastAsiaTheme="minorEastAsia" w:hAnsiTheme="minorHAnsi"/>
          <w:noProof/>
          <w:lang w:eastAsia="en-GB"/>
        </w:rPr>
      </w:pPr>
      <w:hyperlink w:anchor="_Toc129350995" w:history="1">
        <w:r w:rsidRPr="00E54599">
          <w:rPr>
            <w:rStyle w:val="Hyperlink"/>
            <w:noProof/>
          </w:rPr>
          <w:t>Table 20: DESTINY-Breast04 | Analysis of OS | FAS</w:t>
        </w:r>
        <w:r>
          <w:rPr>
            <w:noProof/>
            <w:webHidden/>
          </w:rPr>
          <w:tab/>
        </w:r>
        <w:r>
          <w:rPr>
            <w:noProof/>
            <w:webHidden/>
          </w:rPr>
          <w:fldChar w:fldCharType="begin"/>
        </w:r>
        <w:r>
          <w:rPr>
            <w:noProof/>
            <w:webHidden/>
          </w:rPr>
          <w:instrText xml:space="preserve"> PAGEREF _Toc129350995 \h </w:instrText>
        </w:r>
        <w:r>
          <w:rPr>
            <w:noProof/>
            <w:webHidden/>
          </w:rPr>
        </w:r>
        <w:r>
          <w:rPr>
            <w:noProof/>
            <w:webHidden/>
          </w:rPr>
          <w:fldChar w:fldCharType="separate"/>
        </w:r>
        <w:r>
          <w:rPr>
            <w:noProof/>
            <w:webHidden/>
          </w:rPr>
          <w:t>77</w:t>
        </w:r>
        <w:r>
          <w:rPr>
            <w:noProof/>
            <w:webHidden/>
          </w:rPr>
          <w:fldChar w:fldCharType="end"/>
        </w:r>
      </w:hyperlink>
    </w:p>
    <w:p w14:paraId="09173362" w14:textId="2F6A2591" w:rsidR="00145F42" w:rsidRDefault="00145F42">
      <w:pPr>
        <w:pStyle w:val="TableofFigures"/>
        <w:tabs>
          <w:tab w:val="right" w:leader="dot" w:pos="9628"/>
        </w:tabs>
        <w:rPr>
          <w:rFonts w:asciiTheme="minorHAnsi" w:eastAsiaTheme="minorEastAsia" w:hAnsiTheme="minorHAnsi"/>
          <w:noProof/>
          <w:lang w:eastAsia="en-GB"/>
        </w:rPr>
      </w:pPr>
      <w:hyperlink w:anchor="_Toc129350996" w:history="1">
        <w:r w:rsidRPr="00E54599">
          <w:rPr>
            <w:rStyle w:val="Hyperlink"/>
            <w:noProof/>
          </w:rPr>
          <w:t>Table 21: DESTINY-Breast04 | Best overall response and ORR by BICR or IA | FAS and HR-positive cohort</w:t>
        </w:r>
        <w:r>
          <w:rPr>
            <w:noProof/>
            <w:webHidden/>
          </w:rPr>
          <w:tab/>
        </w:r>
        <w:r>
          <w:rPr>
            <w:noProof/>
            <w:webHidden/>
          </w:rPr>
          <w:fldChar w:fldCharType="begin"/>
        </w:r>
        <w:r>
          <w:rPr>
            <w:noProof/>
            <w:webHidden/>
          </w:rPr>
          <w:instrText xml:space="preserve"> PAGEREF _Toc129350996 \h </w:instrText>
        </w:r>
        <w:r>
          <w:rPr>
            <w:noProof/>
            <w:webHidden/>
          </w:rPr>
        </w:r>
        <w:r>
          <w:rPr>
            <w:noProof/>
            <w:webHidden/>
          </w:rPr>
          <w:fldChar w:fldCharType="separate"/>
        </w:r>
        <w:r>
          <w:rPr>
            <w:noProof/>
            <w:webHidden/>
          </w:rPr>
          <w:t>78</w:t>
        </w:r>
        <w:r>
          <w:rPr>
            <w:noProof/>
            <w:webHidden/>
          </w:rPr>
          <w:fldChar w:fldCharType="end"/>
        </w:r>
      </w:hyperlink>
    </w:p>
    <w:p w14:paraId="5A1AF025" w14:textId="06FAF3D3" w:rsidR="00145F42" w:rsidRDefault="00145F42">
      <w:pPr>
        <w:pStyle w:val="TableofFigures"/>
        <w:tabs>
          <w:tab w:val="right" w:leader="dot" w:pos="9628"/>
        </w:tabs>
        <w:rPr>
          <w:rFonts w:asciiTheme="minorHAnsi" w:eastAsiaTheme="minorEastAsia" w:hAnsiTheme="minorHAnsi"/>
          <w:noProof/>
          <w:lang w:eastAsia="en-GB"/>
        </w:rPr>
      </w:pPr>
      <w:hyperlink w:anchor="_Toc129350997" w:history="1">
        <w:r w:rsidRPr="00E54599">
          <w:rPr>
            <w:rStyle w:val="Hyperlink"/>
            <w:noProof/>
          </w:rPr>
          <w:t>Table 22: DESTINY-Breast04 | Study drug exposure | SAS</w:t>
        </w:r>
        <w:r>
          <w:rPr>
            <w:noProof/>
            <w:webHidden/>
          </w:rPr>
          <w:tab/>
        </w:r>
        <w:r>
          <w:rPr>
            <w:noProof/>
            <w:webHidden/>
          </w:rPr>
          <w:fldChar w:fldCharType="begin"/>
        </w:r>
        <w:r>
          <w:rPr>
            <w:noProof/>
            <w:webHidden/>
          </w:rPr>
          <w:instrText xml:space="preserve"> PAGEREF _Toc129350997 \h </w:instrText>
        </w:r>
        <w:r>
          <w:rPr>
            <w:noProof/>
            <w:webHidden/>
          </w:rPr>
        </w:r>
        <w:r>
          <w:rPr>
            <w:noProof/>
            <w:webHidden/>
          </w:rPr>
          <w:fldChar w:fldCharType="separate"/>
        </w:r>
        <w:r>
          <w:rPr>
            <w:noProof/>
            <w:webHidden/>
          </w:rPr>
          <w:t>95</w:t>
        </w:r>
        <w:r>
          <w:rPr>
            <w:noProof/>
            <w:webHidden/>
          </w:rPr>
          <w:fldChar w:fldCharType="end"/>
        </w:r>
      </w:hyperlink>
    </w:p>
    <w:p w14:paraId="567BA876" w14:textId="3E18AF4B" w:rsidR="00145F42" w:rsidRDefault="00145F42">
      <w:pPr>
        <w:pStyle w:val="TableofFigures"/>
        <w:tabs>
          <w:tab w:val="right" w:leader="dot" w:pos="9628"/>
        </w:tabs>
        <w:rPr>
          <w:rFonts w:asciiTheme="minorHAnsi" w:eastAsiaTheme="minorEastAsia" w:hAnsiTheme="minorHAnsi"/>
          <w:noProof/>
          <w:lang w:eastAsia="en-GB"/>
        </w:rPr>
      </w:pPr>
      <w:hyperlink w:anchor="_Toc129350998" w:history="1">
        <w:r w:rsidRPr="00E54599">
          <w:rPr>
            <w:rStyle w:val="Hyperlink"/>
            <w:noProof/>
          </w:rPr>
          <w:t>Table 23: DESTINY-Breast04 | Summary of TEAEs | SAS</w:t>
        </w:r>
        <w:r>
          <w:rPr>
            <w:noProof/>
            <w:webHidden/>
          </w:rPr>
          <w:tab/>
        </w:r>
        <w:r>
          <w:rPr>
            <w:noProof/>
            <w:webHidden/>
          </w:rPr>
          <w:fldChar w:fldCharType="begin"/>
        </w:r>
        <w:r>
          <w:rPr>
            <w:noProof/>
            <w:webHidden/>
          </w:rPr>
          <w:instrText xml:space="preserve"> PAGEREF _Toc129350998 \h </w:instrText>
        </w:r>
        <w:r>
          <w:rPr>
            <w:noProof/>
            <w:webHidden/>
          </w:rPr>
        </w:r>
        <w:r>
          <w:rPr>
            <w:noProof/>
            <w:webHidden/>
          </w:rPr>
          <w:fldChar w:fldCharType="separate"/>
        </w:r>
        <w:r>
          <w:rPr>
            <w:noProof/>
            <w:webHidden/>
          </w:rPr>
          <w:t>96</w:t>
        </w:r>
        <w:r>
          <w:rPr>
            <w:noProof/>
            <w:webHidden/>
          </w:rPr>
          <w:fldChar w:fldCharType="end"/>
        </w:r>
      </w:hyperlink>
    </w:p>
    <w:p w14:paraId="60FA9BB8" w14:textId="63C27DAE" w:rsidR="00145F42" w:rsidRDefault="00145F42">
      <w:pPr>
        <w:pStyle w:val="TableofFigures"/>
        <w:tabs>
          <w:tab w:val="right" w:leader="dot" w:pos="9628"/>
        </w:tabs>
        <w:rPr>
          <w:rFonts w:asciiTheme="minorHAnsi" w:eastAsiaTheme="minorEastAsia" w:hAnsiTheme="minorHAnsi"/>
          <w:noProof/>
          <w:lang w:eastAsia="en-GB"/>
        </w:rPr>
      </w:pPr>
      <w:hyperlink w:anchor="_Toc129350999" w:history="1">
        <w:r w:rsidRPr="00E54599">
          <w:rPr>
            <w:rStyle w:val="Hyperlink"/>
            <w:noProof/>
          </w:rPr>
          <w:t>Table 24: DESTINY-Breast04 | TEAEs by cycle | SAS</w:t>
        </w:r>
        <w:r>
          <w:rPr>
            <w:noProof/>
            <w:webHidden/>
          </w:rPr>
          <w:tab/>
        </w:r>
        <w:r>
          <w:rPr>
            <w:noProof/>
            <w:webHidden/>
          </w:rPr>
          <w:fldChar w:fldCharType="begin"/>
        </w:r>
        <w:r>
          <w:rPr>
            <w:noProof/>
            <w:webHidden/>
          </w:rPr>
          <w:instrText xml:space="preserve"> PAGEREF _Toc129350999 \h </w:instrText>
        </w:r>
        <w:r>
          <w:rPr>
            <w:noProof/>
            <w:webHidden/>
          </w:rPr>
        </w:r>
        <w:r>
          <w:rPr>
            <w:noProof/>
            <w:webHidden/>
          </w:rPr>
          <w:fldChar w:fldCharType="separate"/>
        </w:r>
        <w:r>
          <w:rPr>
            <w:noProof/>
            <w:webHidden/>
          </w:rPr>
          <w:t>96</w:t>
        </w:r>
        <w:r>
          <w:rPr>
            <w:noProof/>
            <w:webHidden/>
          </w:rPr>
          <w:fldChar w:fldCharType="end"/>
        </w:r>
      </w:hyperlink>
    </w:p>
    <w:p w14:paraId="0934CE6B" w14:textId="31B45EB5" w:rsidR="00145F42" w:rsidRDefault="00145F42">
      <w:pPr>
        <w:pStyle w:val="TableofFigures"/>
        <w:tabs>
          <w:tab w:val="right" w:leader="dot" w:pos="9628"/>
        </w:tabs>
        <w:rPr>
          <w:rFonts w:asciiTheme="minorHAnsi" w:eastAsiaTheme="minorEastAsia" w:hAnsiTheme="minorHAnsi"/>
          <w:noProof/>
          <w:lang w:eastAsia="en-GB"/>
        </w:rPr>
      </w:pPr>
      <w:hyperlink w:anchor="_Toc129351000" w:history="1">
        <w:r w:rsidRPr="00E54599">
          <w:rPr>
            <w:rStyle w:val="Hyperlink"/>
            <w:noProof/>
          </w:rPr>
          <w:t>Table 25: DESTINY-Breast04 | TEAEs in ≥20% of patients | SAS</w:t>
        </w:r>
        <w:r>
          <w:rPr>
            <w:noProof/>
            <w:webHidden/>
          </w:rPr>
          <w:tab/>
        </w:r>
        <w:r>
          <w:rPr>
            <w:noProof/>
            <w:webHidden/>
          </w:rPr>
          <w:fldChar w:fldCharType="begin"/>
        </w:r>
        <w:r>
          <w:rPr>
            <w:noProof/>
            <w:webHidden/>
          </w:rPr>
          <w:instrText xml:space="preserve"> PAGEREF _Toc129351000 \h </w:instrText>
        </w:r>
        <w:r>
          <w:rPr>
            <w:noProof/>
            <w:webHidden/>
          </w:rPr>
        </w:r>
        <w:r>
          <w:rPr>
            <w:noProof/>
            <w:webHidden/>
          </w:rPr>
          <w:fldChar w:fldCharType="separate"/>
        </w:r>
        <w:r>
          <w:rPr>
            <w:noProof/>
            <w:webHidden/>
          </w:rPr>
          <w:t>97</w:t>
        </w:r>
        <w:r>
          <w:rPr>
            <w:noProof/>
            <w:webHidden/>
          </w:rPr>
          <w:fldChar w:fldCharType="end"/>
        </w:r>
      </w:hyperlink>
    </w:p>
    <w:p w14:paraId="49DF99EA" w14:textId="14A5A15E" w:rsidR="00145F42" w:rsidRDefault="00145F42">
      <w:pPr>
        <w:pStyle w:val="TableofFigures"/>
        <w:tabs>
          <w:tab w:val="right" w:leader="dot" w:pos="9628"/>
        </w:tabs>
        <w:rPr>
          <w:rFonts w:asciiTheme="minorHAnsi" w:eastAsiaTheme="minorEastAsia" w:hAnsiTheme="minorHAnsi"/>
          <w:noProof/>
          <w:lang w:eastAsia="en-GB"/>
        </w:rPr>
      </w:pPr>
      <w:hyperlink w:anchor="_Toc129351001" w:history="1">
        <w:r w:rsidRPr="00E54599">
          <w:rPr>
            <w:rStyle w:val="Hyperlink"/>
            <w:noProof/>
          </w:rPr>
          <w:t>Table 26: DESTINY-Breast04 | Drug-related TEAEs in ≥10% of patients | SAS</w:t>
        </w:r>
        <w:r>
          <w:rPr>
            <w:noProof/>
            <w:webHidden/>
          </w:rPr>
          <w:tab/>
        </w:r>
        <w:r>
          <w:rPr>
            <w:noProof/>
            <w:webHidden/>
          </w:rPr>
          <w:fldChar w:fldCharType="begin"/>
        </w:r>
        <w:r>
          <w:rPr>
            <w:noProof/>
            <w:webHidden/>
          </w:rPr>
          <w:instrText xml:space="preserve"> PAGEREF _Toc129351001 \h </w:instrText>
        </w:r>
        <w:r>
          <w:rPr>
            <w:noProof/>
            <w:webHidden/>
          </w:rPr>
        </w:r>
        <w:r>
          <w:rPr>
            <w:noProof/>
            <w:webHidden/>
          </w:rPr>
          <w:fldChar w:fldCharType="separate"/>
        </w:r>
        <w:r>
          <w:rPr>
            <w:noProof/>
            <w:webHidden/>
          </w:rPr>
          <w:t>98</w:t>
        </w:r>
        <w:r>
          <w:rPr>
            <w:noProof/>
            <w:webHidden/>
          </w:rPr>
          <w:fldChar w:fldCharType="end"/>
        </w:r>
      </w:hyperlink>
    </w:p>
    <w:p w14:paraId="222084F2" w14:textId="2A6E011B" w:rsidR="00145F42" w:rsidRDefault="00145F42">
      <w:pPr>
        <w:pStyle w:val="TableofFigures"/>
        <w:tabs>
          <w:tab w:val="right" w:leader="dot" w:pos="9628"/>
        </w:tabs>
        <w:rPr>
          <w:rFonts w:asciiTheme="minorHAnsi" w:eastAsiaTheme="minorEastAsia" w:hAnsiTheme="minorHAnsi"/>
          <w:noProof/>
          <w:lang w:eastAsia="en-GB"/>
        </w:rPr>
      </w:pPr>
      <w:hyperlink w:anchor="_Toc129351002" w:history="1">
        <w:r w:rsidRPr="00E54599">
          <w:rPr>
            <w:rStyle w:val="Hyperlink"/>
            <w:noProof/>
          </w:rPr>
          <w:t>Table 27: TEAEs associated with changes to treatment occurring in ≥2% of patients in either arm | SAS</w:t>
        </w:r>
        <w:r>
          <w:rPr>
            <w:noProof/>
            <w:webHidden/>
          </w:rPr>
          <w:tab/>
        </w:r>
        <w:r>
          <w:rPr>
            <w:noProof/>
            <w:webHidden/>
          </w:rPr>
          <w:fldChar w:fldCharType="begin"/>
        </w:r>
        <w:r>
          <w:rPr>
            <w:noProof/>
            <w:webHidden/>
          </w:rPr>
          <w:instrText xml:space="preserve"> PAGEREF _Toc129351002 \h </w:instrText>
        </w:r>
        <w:r>
          <w:rPr>
            <w:noProof/>
            <w:webHidden/>
          </w:rPr>
        </w:r>
        <w:r>
          <w:rPr>
            <w:noProof/>
            <w:webHidden/>
          </w:rPr>
          <w:fldChar w:fldCharType="separate"/>
        </w:r>
        <w:r>
          <w:rPr>
            <w:noProof/>
            <w:webHidden/>
          </w:rPr>
          <w:t>100</w:t>
        </w:r>
        <w:r>
          <w:rPr>
            <w:noProof/>
            <w:webHidden/>
          </w:rPr>
          <w:fldChar w:fldCharType="end"/>
        </w:r>
      </w:hyperlink>
    </w:p>
    <w:p w14:paraId="5498F0B5" w14:textId="19377D35" w:rsidR="00145F42" w:rsidRDefault="00145F42">
      <w:pPr>
        <w:pStyle w:val="TableofFigures"/>
        <w:tabs>
          <w:tab w:val="right" w:leader="dot" w:pos="9628"/>
        </w:tabs>
        <w:rPr>
          <w:rFonts w:asciiTheme="minorHAnsi" w:eastAsiaTheme="minorEastAsia" w:hAnsiTheme="minorHAnsi"/>
          <w:noProof/>
          <w:lang w:eastAsia="en-GB"/>
        </w:rPr>
      </w:pPr>
      <w:hyperlink w:anchor="_Toc129351003" w:history="1">
        <w:r w:rsidRPr="00E54599">
          <w:rPr>
            <w:rStyle w:val="Hyperlink"/>
            <w:noProof/>
          </w:rPr>
          <w:t>Table 28: TEAEs adjudicated as drug-related ILD/pneumonitis* by CTCAE v5.0 Grade</w:t>
        </w:r>
        <w:r>
          <w:rPr>
            <w:noProof/>
            <w:webHidden/>
          </w:rPr>
          <w:tab/>
        </w:r>
        <w:r>
          <w:rPr>
            <w:noProof/>
            <w:webHidden/>
          </w:rPr>
          <w:fldChar w:fldCharType="begin"/>
        </w:r>
        <w:r>
          <w:rPr>
            <w:noProof/>
            <w:webHidden/>
          </w:rPr>
          <w:instrText xml:space="preserve"> PAGEREF _Toc129351003 \h </w:instrText>
        </w:r>
        <w:r>
          <w:rPr>
            <w:noProof/>
            <w:webHidden/>
          </w:rPr>
        </w:r>
        <w:r>
          <w:rPr>
            <w:noProof/>
            <w:webHidden/>
          </w:rPr>
          <w:fldChar w:fldCharType="separate"/>
        </w:r>
        <w:r>
          <w:rPr>
            <w:noProof/>
            <w:webHidden/>
          </w:rPr>
          <w:t>101</w:t>
        </w:r>
        <w:r>
          <w:rPr>
            <w:noProof/>
            <w:webHidden/>
          </w:rPr>
          <w:fldChar w:fldCharType="end"/>
        </w:r>
      </w:hyperlink>
    </w:p>
    <w:p w14:paraId="0A5743D2" w14:textId="68E71CA9" w:rsidR="00145F42" w:rsidRDefault="00145F42">
      <w:pPr>
        <w:pStyle w:val="TableofFigures"/>
        <w:tabs>
          <w:tab w:val="right" w:leader="dot" w:pos="9628"/>
        </w:tabs>
        <w:rPr>
          <w:rFonts w:asciiTheme="minorHAnsi" w:eastAsiaTheme="minorEastAsia" w:hAnsiTheme="minorHAnsi"/>
          <w:noProof/>
          <w:lang w:eastAsia="en-GB"/>
        </w:rPr>
      </w:pPr>
      <w:hyperlink w:anchor="_Toc129351004" w:history="1">
        <w:r w:rsidRPr="00E54599">
          <w:rPr>
            <w:rStyle w:val="Hyperlink"/>
            <w:noProof/>
          </w:rPr>
          <w:t>Table 29: TEAEs of LV dysfunction by CTCAE v5.0 Grade</w:t>
        </w:r>
        <w:r>
          <w:rPr>
            <w:noProof/>
            <w:webHidden/>
          </w:rPr>
          <w:tab/>
        </w:r>
        <w:r>
          <w:rPr>
            <w:noProof/>
            <w:webHidden/>
          </w:rPr>
          <w:fldChar w:fldCharType="begin"/>
        </w:r>
        <w:r>
          <w:rPr>
            <w:noProof/>
            <w:webHidden/>
          </w:rPr>
          <w:instrText xml:space="preserve"> PAGEREF _Toc129351004 \h </w:instrText>
        </w:r>
        <w:r>
          <w:rPr>
            <w:noProof/>
            <w:webHidden/>
          </w:rPr>
        </w:r>
        <w:r>
          <w:rPr>
            <w:noProof/>
            <w:webHidden/>
          </w:rPr>
          <w:fldChar w:fldCharType="separate"/>
        </w:r>
        <w:r>
          <w:rPr>
            <w:noProof/>
            <w:webHidden/>
          </w:rPr>
          <w:t>101</w:t>
        </w:r>
        <w:r>
          <w:rPr>
            <w:noProof/>
            <w:webHidden/>
          </w:rPr>
          <w:fldChar w:fldCharType="end"/>
        </w:r>
      </w:hyperlink>
    </w:p>
    <w:p w14:paraId="50D190A0" w14:textId="6A3AC6DA" w:rsidR="00145F42" w:rsidRDefault="00145F42">
      <w:pPr>
        <w:pStyle w:val="TableofFigures"/>
        <w:tabs>
          <w:tab w:val="right" w:leader="dot" w:pos="9628"/>
        </w:tabs>
        <w:rPr>
          <w:rFonts w:asciiTheme="minorHAnsi" w:eastAsiaTheme="minorEastAsia" w:hAnsiTheme="minorHAnsi"/>
          <w:noProof/>
          <w:lang w:eastAsia="en-GB"/>
        </w:rPr>
      </w:pPr>
      <w:hyperlink w:anchor="_Toc129351005" w:history="1">
        <w:r w:rsidRPr="00E54599">
          <w:rPr>
            <w:rStyle w:val="Hyperlink"/>
            <w:noProof/>
          </w:rPr>
          <w:t>Table 30: External validity comparison of PFS and OS in DESTINY-Breast04 with previous studies in HER2-negative u/mBC</w:t>
        </w:r>
        <w:r>
          <w:rPr>
            <w:noProof/>
            <w:webHidden/>
          </w:rPr>
          <w:tab/>
        </w:r>
        <w:r>
          <w:rPr>
            <w:noProof/>
            <w:webHidden/>
          </w:rPr>
          <w:fldChar w:fldCharType="begin"/>
        </w:r>
        <w:r>
          <w:rPr>
            <w:noProof/>
            <w:webHidden/>
          </w:rPr>
          <w:instrText xml:space="preserve"> PAGEREF _Toc129351005 \h </w:instrText>
        </w:r>
        <w:r>
          <w:rPr>
            <w:noProof/>
            <w:webHidden/>
          </w:rPr>
        </w:r>
        <w:r>
          <w:rPr>
            <w:noProof/>
            <w:webHidden/>
          </w:rPr>
          <w:fldChar w:fldCharType="separate"/>
        </w:r>
        <w:r>
          <w:rPr>
            <w:noProof/>
            <w:webHidden/>
          </w:rPr>
          <w:t>106</w:t>
        </w:r>
        <w:r>
          <w:rPr>
            <w:noProof/>
            <w:webHidden/>
          </w:rPr>
          <w:fldChar w:fldCharType="end"/>
        </w:r>
      </w:hyperlink>
    </w:p>
    <w:p w14:paraId="12A632F4" w14:textId="641248A1" w:rsidR="00145F42" w:rsidRDefault="00145F42">
      <w:pPr>
        <w:pStyle w:val="TableofFigures"/>
        <w:tabs>
          <w:tab w:val="right" w:leader="dot" w:pos="9628"/>
        </w:tabs>
        <w:rPr>
          <w:rFonts w:asciiTheme="minorHAnsi" w:eastAsiaTheme="minorEastAsia" w:hAnsiTheme="minorHAnsi"/>
          <w:noProof/>
          <w:lang w:eastAsia="en-GB"/>
        </w:rPr>
      </w:pPr>
      <w:hyperlink w:anchor="_Toc129351006" w:history="1">
        <w:r w:rsidRPr="00E54599">
          <w:rPr>
            <w:rStyle w:val="Hyperlink"/>
            <w:noProof/>
          </w:rPr>
          <w:t>Table 31: Summary list of published cost-effectiveness studies (original SLR; 25 February 2022)</w:t>
        </w:r>
        <w:r>
          <w:rPr>
            <w:noProof/>
            <w:webHidden/>
          </w:rPr>
          <w:tab/>
        </w:r>
        <w:r>
          <w:rPr>
            <w:noProof/>
            <w:webHidden/>
          </w:rPr>
          <w:fldChar w:fldCharType="begin"/>
        </w:r>
        <w:r>
          <w:rPr>
            <w:noProof/>
            <w:webHidden/>
          </w:rPr>
          <w:instrText xml:space="preserve"> PAGEREF _Toc129351006 \h </w:instrText>
        </w:r>
        <w:r>
          <w:rPr>
            <w:noProof/>
            <w:webHidden/>
          </w:rPr>
        </w:r>
        <w:r>
          <w:rPr>
            <w:noProof/>
            <w:webHidden/>
          </w:rPr>
          <w:fldChar w:fldCharType="separate"/>
        </w:r>
        <w:r>
          <w:rPr>
            <w:noProof/>
            <w:webHidden/>
          </w:rPr>
          <w:t>113</w:t>
        </w:r>
        <w:r>
          <w:rPr>
            <w:noProof/>
            <w:webHidden/>
          </w:rPr>
          <w:fldChar w:fldCharType="end"/>
        </w:r>
      </w:hyperlink>
    </w:p>
    <w:p w14:paraId="0CFD728A" w14:textId="22BDEEAA" w:rsidR="00145F42" w:rsidRDefault="00145F42">
      <w:pPr>
        <w:pStyle w:val="TableofFigures"/>
        <w:tabs>
          <w:tab w:val="right" w:leader="dot" w:pos="9628"/>
        </w:tabs>
        <w:rPr>
          <w:rFonts w:asciiTheme="minorHAnsi" w:eastAsiaTheme="minorEastAsia" w:hAnsiTheme="minorHAnsi"/>
          <w:noProof/>
          <w:lang w:eastAsia="en-GB"/>
        </w:rPr>
      </w:pPr>
      <w:hyperlink w:anchor="_Toc129351007" w:history="1">
        <w:r w:rsidRPr="00E54599">
          <w:rPr>
            <w:rStyle w:val="Hyperlink"/>
            <w:noProof/>
          </w:rPr>
          <w:t>Table 32: Summary list of published cost-effectiveness evaluations from relevant NICE TAs (hand search update; 13 February 2023)</w:t>
        </w:r>
        <w:r>
          <w:rPr>
            <w:noProof/>
            <w:webHidden/>
          </w:rPr>
          <w:tab/>
        </w:r>
        <w:r>
          <w:rPr>
            <w:noProof/>
            <w:webHidden/>
          </w:rPr>
          <w:fldChar w:fldCharType="begin"/>
        </w:r>
        <w:r>
          <w:rPr>
            <w:noProof/>
            <w:webHidden/>
          </w:rPr>
          <w:instrText xml:space="preserve"> PAGEREF _Toc129351007 \h </w:instrText>
        </w:r>
        <w:r>
          <w:rPr>
            <w:noProof/>
            <w:webHidden/>
          </w:rPr>
        </w:r>
        <w:r>
          <w:rPr>
            <w:noProof/>
            <w:webHidden/>
          </w:rPr>
          <w:fldChar w:fldCharType="separate"/>
        </w:r>
        <w:r>
          <w:rPr>
            <w:noProof/>
            <w:webHidden/>
          </w:rPr>
          <w:t>113</w:t>
        </w:r>
        <w:r>
          <w:rPr>
            <w:noProof/>
            <w:webHidden/>
          </w:rPr>
          <w:fldChar w:fldCharType="end"/>
        </w:r>
      </w:hyperlink>
    </w:p>
    <w:p w14:paraId="721FDEF0" w14:textId="28162F18" w:rsidR="00145F42" w:rsidRDefault="00145F42">
      <w:pPr>
        <w:pStyle w:val="TableofFigures"/>
        <w:tabs>
          <w:tab w:val="right" w:leader="dot" w:pos="9628"/>
        </w:tabs>
        <w:rPr>
          <w:rFonts w:asciiTheme="minorHAnsi" w:eastAsiaTheme="minorEastAsia" w:hAnsiTheme="minorHAnsi"/>
          <w:noProof/>
          <w:lang w:eastAsia="en-GB"/>
        </w:rPr>
      </w:pPr>
      <w:hyperlink w:anchor="_Toc129351008" w:history="1">
        <w:r w:rsidRPr="00E54599">
          <w:rPr>
            <w:rStyle w:val="Hyperlink"/>
            <w:noProof/>
          </w:rPr>
          <w:t>Table 33: Features of the economic analysis</w:t>
        </w:r>
        <w:r>
          <w:rPr>
            <w:noProof/>
            <w:webHidden/>
          </w:rPr>
          <w:tab/>
        </w:r>
        <w:r>
          <w:rPr>
            <w:noProof/>
            <w:webHidden/>
          </w:rPr>
          <w:fldChar w:fldCharType="begin"/>
        </w:r>
        <w:r>
          <w:rPr>
            <w:noProof/>
            <w:webHidden/>
          </w:rPr>
          <w:instrText xml:space="preserve"> PAGEREF _Toc129351008 \h </w:instrText>
        </w:r>
        <w:r>
          <w:rPr>
            <w:noProof/>
            <w:webHidden/>
          </w:rPr>
        </w:r>
        <w:r>
          <w:rPr>
            <w:noProof/>
            <w:webHidden/>
          </w:rPr>
          <w:fldChar w:fldCharType="separate"/>
        </w:r>
        <w:r>
          <w:rPr>
            <w:noProof/>
            <w:webHidden/>
          </w:rPr>
          <w:t>118</w:t>
        </w:r>
        <w:r>
          <w:rPr>
            <w:noProof/>
            <w:webHidden/>
          </w:rPr>
          <w:fldChar w:fldCharType="end"/>
        </w:r>
      </w:hyperlink>
    </w:p>
    <w:p w14:paraId="4BB88FFA" w14:textId="3E969CA6" w:rsidR="00145F42" w:rsidRDefault="00145F42">
      <w:pPr>
        <w:pStyle w:val="TableofFigures"/>
        <w:tabs>
          <w:tab w:val="right" w:leader="dot" w:pos="9628"/>
        </w:tabs>
        <w:rPr>
          <w:rFonts w:asciiTheme="minorHAnsi" w:eastAsiaTheme="minorEastAsia" w:hAnsiTheme="minorHAnsi"/>
          <w:noProof/>
          <w:lang w:eastAsia="en-GB"/>
        </w:rPr>
      </w:pPr>
      <w:hyperlink w:anchor="_Toc129351009" w:history="1">
        <w:r w:rsidRPr="00E54599">
          <w:rPr>
            <w:rStyle w:val="Hyperlink"/>
            <w:noProof/>
          </w:rPr>
          <w:t>Table 34: Baseline patients characteristics informing the economic model | FAS</w:t>
        </w:r>
        <w:r>
          <w:rPr>
            <w:noProof/>
            <w:webHidden/>
          </w:rPr>
          <w:tab/>
        </w:r>
        <w:r>
          <w:rPr>
            <w:noProof/>
            <w:webHidden/>
          </w:rPr>
          <w:fldChar w:fldCharType="begin"/>
        </w:r>
        <w:r>
          <w:rPr>
            <w:noProof/>
            <w:webHidden/>
          </w:rPr>
          <w:instrText xml:space="preserve"> PAGEREF _Toc129351009 \h </w:instrText>
        </w:r>
        <w:r>
          <w:rPr>
            <w:noProof/>
            <w:webHidden/>
          </w:rPr>
        </w:r>
        <w:r>
          <w:rPr>
            <w:noProof/>
            <w:webHidden/>
          </w:rPr>
          <w:fldChar w:fldCharType="separate"/>
        </w:r>
        <w:r>
          <w:rPr>
            <w:noProof/>
            <w:webHidden/>
          </w:rPr>
          <w:t>121</w:t>
        </w:r>
        <w:r>
          <w:rPr>
            <w:noProof/>
            <w:webHidden/>
          </w:rPr>
          <w:fldChar w:fldCharType="end"/>
        </w:r>
      </w:hyperlink>
    </w:p>
    <w:p w14:paraId="02784E27" w14:textId="5D5E88CF" w:rsidR="00145F42" w:rsidRDefault="00145F42">
      <w:pPr>
        <w:pStyle w:val="TableofFigures"/>
        <w:tabs>
          <w:tab w:val="right" w:leader="dot" w:pos="9628"/>
        </w:tabs>
        <w:rPr>
          <w:rFonts w:asciiTheme="minorHAnsi" w:eastAsiaTheme="minorEastAsia" w:hAnsiTheme="minorHAnsi"/>
          <w:noProof/>
          <w:lang w:eastAsia="en-GB"/>
        </w:rPr>
      </w:pPr>
      <w:hyperlink w:anchor="_Toc129351010" w:history="1">
        <w:r w:rsidRPr="00E54599">
          <w:rPr>
            <w:rStyle w:val="Hyperlink"/>
            <w:noProof/>
          </w:rPr>
          <w:t>Table 35: Statistical goodness-of-fit scores (OS, independent models) in the FAS population</w:t>
        </w:r>
        <w:r>
          <w:rPr>
            <w:noProof/>
            <w:webHidden/>
          </w:rPr>
          <w:tab/>
        </w:r>
        <w:r>
          <w:rPr>
            <w:noProof/>
            <w:webHidden/>
          </w:rPr>
          <w:fldChar w:fldCharType="begin"/>
        </w:r>
        <w:r>
          <w:rPr>
            <w:noProof/>
            <w:webHidden/>
          </w:rPr>
          <w:instrText xml:space="preserve"> PAGEREF _Toc129351010 \h </w:instrText>
        </w:r>
        <w:r>
          <w:rPr>
            <w:noProof/>
            <w:webHidden/>
          </w:rPr>
        </w:r>
        <w:r>
          <w:rPr>
            <w:noProof/>
            <w:webHidden/>
          </w:rPr>
          <w:fldChar w:fldCharType="separate"/>
        </w:r>
        <w:r>
          <w:rPr>
            <w:noProof/>
            <w:webHidden/>
          </w:rPr>
          <w:t>124</w:t>
        </w:r>
        <w:r>
          <w:rPr>
            <w:noProof/>
            <w:webHidden/>
          </w:rPr>
          <w:fldChar w:fldCharType="end"/>
        </w:r>
      </w:hyperlink>
    </w:p>
    <w:p w14:paraId="5C5AE9F6" w14:textId="3ADC8024" w:rsidR="00145F42" w:rsidRDefault="00145F42">
      <w:pPr>
        <w:pStyle w:val="TableofFigures"/>
        <w:tabs>
          <w:tab w:val="right" w:leader="dot" w:pos="9628"/>
        </w:tabs>
        <w:rPr>
          <w:rFonts w:asciiTheme="minorHAnsi" w:eastAsiaTheme="minorEastAsia" w:hAnsiTheme="minorHAnsi"/>
          <w:noProof/>
          <w:lang w:eastAsia="en-GB"/>
        </w:rPr>
      </w:pPr>
      <w:hyperlink w:anchor="_Toc129351011" w:history="1">
        <w:r w:rsidRPr="00E54599">
          <w:rPr>
            <w:rStyle w:val="Hyperlink"/>
            <w:noProof/>
          </w:rPr>
          <w:t>Table 36: OS in the FAS population: Predictions by independently fitted distributions in T-DXd and TPC</w:t>
        </w:r>
        <w:r>
          <w:rPr>
            <w:noProof/>
            <w:webHidden/>
          </w:rPr>
          <w:tab/>
        </w:r>
        <w:r>
          <w:rPr>
            <w:noProof/>
            <w:webHidden/>
          </w:rPr>
          <w:fldChar w:fldCharType="begin"/>
        </w:r>
        <w:r>
          <w:rPr>
            <w:noProof/>
            <w:webHidden/>
          </w:rPr>
          <w:instrText xml:space="preserve"> PAGEREF _Toc129351011 \h </w:instrText>
        </w:r>
        <w:r>
          <w:rPr>
            <w:noProof/>
            <w:webHidden/>
          </w:rPr>
        </w:r>
        <w:r>
          <w:rPr>
            <w:noProof/>
            <w:webHidden/>
          </w:rPr>
          <w:fldChar w:fldCharType="separate"/>
        </w:r>
        <w:r>
          <w:rPr>
            <w:noProof/>
            <w:webHidden/>
          </w:rPr>
          <w:t>127</w:t>
        </w:r>
        <w:r>
          <w:rPr>
            <w:noProof/>
            <w:webHidden/>
          </w:rPr>
          <w:fldChar w:fldCharType="end"/>
        </w:r>
      </w:hyperlink>
    </w:p>
    <w:p w14:paraId="26CE5A43" w14:textId="21C5395F" w:rsidR="00145F42" w:rsidRDefault="00145F42">
      <w:pPr>
        <w:pStyle w:val="TableofFigures"/>
        <w:tabs>
          <w:tab w:val="right" w:leader="dot" w:pos="9628"/>
        </w:tabs>
        <w:rPr>
          <w:rFonts w:asciiTheme="minorHAnsi" w:eastAsiaTheme="minorEastAsia" w:hAnsiTheme="minorHAnsi"/>
          <w:noProof/>
          <w:lang w:eastAsia="en-GB"/>
        </w:rPr>
      </w:pPr>
      <w:hyperlink w:anchor="_Toc129351012" w:history="1">
        <w:r w:rsidRPr="00E54599">
          <w:rPr>
            <w:rStyle w:val="Hyperlink"/>
            <w:noProof/>
          </w:rPr>
          <w:t>Table 37: Statistical goodness-of-fit scores (PFS, independent models) in the FAS population</w:t>
        </w:r>
        <w:r>
          <w:rPr>
            <w:noProof/>
            <w:webHidden/>
          </w:rPr>
          <w:tab/>
        </w:r>
        <w:r>
          <w:rPr>
            <w:noProof/>
            <w:webHidden/>
          </w:rPr>
          <w:fldChar w:fldCharType="begin"/>
        </w:r>
        <w:r>
          <w:rPr>
            <w:noProof/>
            <w:webHidden/>
          </w:rPr>
          <w:instrText xml:space="preserve"> PAGEREF _Toc129351012 \h </w:instrText>
        </w:r>
        <w:r>
          <w:rPr>
            <w:noProof/>
            <w:webHidden/>
          </w:rPr>
        </w:r>
        <w:r>
          <w:rPr>
            <w:noProof/>
            <w:webHidden/>
          </w:rPr>
          <w:fldChar w:fldCharType="separate"/>
        </w:r>
        <w:r>
          <w:rPr>
            <w:noProof/>
            <w:webHidden/>
          </w:rPr>
          <w:t>131</w:t>
        </w:r>
        <w:r>
          <w:rPr>
            <w:noProof/>
            <w:webHidden/>
          </w:rPr>
          <w:fldChar w:fldCharType="end"/>
        </w:r>
      </w:hyperlink>
    </w:p>
    <w:p w14:paraId="5569894A" w14:textId="1E1EEE68" w:rsidR="00145F42" w:rsidRDefault="00145F42">
      <w:pPr>
        <w:pStyle w:val="TableofFigures"/>
        <w:tabs>
          <w:tab w:val="right" w:leader="dot" w:pos="9628"/>
        </w:tabs>
        <w:rPr>
          <w:rFonts w:asciiTheme="minorHAnsi" w:eastAsiaTheme="minorEastAsia" w:hAnsiTheme="minorHAnsi"/>
          <w:noProof/>
          <w:lang w:eastAsia="en-GB"/>
        </w:rPr>
      </w:pPr>
      <w:hyperlink w:anchor="_Toc129351013" w:history="1">
        <w:r w:rsidRPr="00E54599">
          <w:rPr>
            <w:rStyle w:val="Hyperlink"/>
            <w:noProof/>
          </w:rPr>
          <w:t>Table 38: PFS in the FAS population: Predictions by independently fitted distributions in T-DXd and TPC</w:t>
        </w:r>
        <w:r>
          <w:rPr>
            <w:noProof/>
            <w:webHidden/>
          </w:rPr>
          <w:tab/>
        </w:r>
        <w:r>
          <w:rPr>
            <w:noProof/>
            <w:webHidden/>
          </w:rPr>
          <w:fldChar w:fldCharType="begin"/>
        </w:r>
        <w:r>
          <w:rPr>
            <w:noProof/>
            <w:webHidden/>
          </w:rPr>
          <w:instrText xml:space="preserve"> PAGEREF _Toc129351013 \h </w:instrText>
        </w:r>
        <w:r>
          <w:rPr>
            <w:noProof/>
            <w:webHidden/>
          </w:rPr>
        </w:r>
        <w:r>
          <w:rPr>
            <w:noProof/>
            <w:webHidden/>
          </w:rPr>
          <w:fldChar w:fldCharType="separate"/>
        </w:r>
        <w:r>
          <w:rPr>
            <w:noProof/>
            <w:webHidden/>
          </w:rPr>
          <w:t>133</w:t>
        </w:r>
        <w:r>
          <w:rPr>
            <w:noProof/>
            <w:webHidden/>
          </w:rPr>
          <w:fldChar w:fldCharType="end"/>
        </w:r>
      </w:hyperlink>
    </w:p>
    <w:p w14:paraId="4CC4CAA0" w14:textId="7CB40A09" w:rsidR="00145F42" w:rsidRDefault="00145F42">
      <w:pPr>
        <w:pStyle w:val="TableofFigures"/>
        <w:tabs>
          <w:tab w:val="right" w:leader="dot" w:pos="9628"/>
        </w:tabs>
        <w:rPr>
          <w:rFonts w:asciiTheme="minorHAnsi" w:eastAsiaTheme="minorEastAsia" w:hAnsiTheme="minorHAnsi"/>
          <w:noProof/>
          <w:lang w:eastAsia="en-GB"/>
        </w:rPr>
      </w:pPr>
      <w:hyperlink w:anchor="_Toc129351014" w:history="1">
        <w:r w:rsidRPr="00E54599">
          <w:rPr>
            <w:rStyle w:val="Hyperlink"/>
            <w:noProof/>
          </w:rPr>
          <w:t>Table 39: Statistical goodness-of-fit scores (TTD, independent models) in the FAS population</w:t>
        </w:r>
        <w:r>
          <w:rPr>
            <w:noProof/>
            <w:webHidden/>
          </w:rPr>
          <w:tab/>
        </w:r>
        <w:r>
          <w:rPr>
            <w:noProof/>
            <w:webHidden/>
          </w:rPr>
          <w:fldChar w:fldCharType="begin"/>
        </w:r>
        <w:r>
          <w:rPr>
            <w:noProof/>
            <w:webHidden/>
          </w:rPr>
          <w:instrText xml:space="preserve"> PAGEREF _Toc129351014 \h </w:instrText>
        </w:r>
        <w:r>
          <w:rPr>
            <w:noProof/>
            <w:webHidden/>
          </w:rPr>
        </w:r>
        <w:r>
          <w:rPr>
            <w:noProof/>
            <w:webHidden/>
          </w:rPr>
          <w:fldChar w:fldCharType="separate"/>
        </w:r>
        <w:r>
          <w:rPr>
            <w:noProof/>
            <w:webHidden/>
          </w:rPr>
          <w:t>138</w:t>
        </w:r>
        <w:r>
          <w:rPr>
            <w:noProof/>
            <w:webHidden/>
          </w:rPr>
          <w:fldChar w:fldCharType="end"/>
        </w:r>
      </w:hyperlink>
    </w:p>
    <w:p w14:paraId="349E47CC" w14:textId="41CDF055" w:rsidR="00145F42" w:rsidRDefault="00145F42">
      <w:pPr>
        <w:pStyle w:val="TableofFigures"/>
        <w:tabs>
          <w:tab w:val="right" w:leader="dot" w:pos="9628"/>
        </w:tabs>
        <w:rPr>
          <w:rFonts w:asciiTheme="minorHAnsi" w:eastAsiaTheme="minorEastAsia" w:hAnsiTheme="minorHAnsi"/>
          <w:noProof/>
          <w:lang w:eastAsia="en-GB"/>
        </w:rPr>
      </w:pPr>
      <w:hyperlink w:anchor="_Toc129351015" w:history="1">
        <w:r w:rsidRPr="00E54599">
          <w:rPr>
            <w:rStyle w:val="Hyperlink"/>
            <w:noProof/>
          </w:rPr>
          <w:t>Table 40:</w:t>
        </w:r>
        <w:r w:rsidRPr="00E54599">
          <w:rPr>
            <w:rStyle w:val="Hyperlink"/>
            <w:rFonts w:cs="Arial"/>
            <w:noProof/>
          </w:rPr>
          <w:t xml:space="preserve"> TTD in the FAS population: Predictions by independently fitted distributions in TPC and T-DXd</w:t>
        </w:r>
        <w:r>
          <w:rPr>
            <w:noProof/>
            <w:webHidden/>
          </w:rPr>
          <w:tab/>
        </w:r>
        <w:r>
          <w:rPr>
            <w:noProof/>
            <w:webHidden/>
          </w:rPr>
          <w:fldChar w:fldCharType="begin"/>
        </w:r>
        <w:r>
          <w:rPr>
            <w:noProof/>
            <w:webHidden/>
          </w:rPr>
          <w:instrText xml:space="preserve"> PAGEREF _Toc129351015 \h </w:instrText>
        </w:r>
        <w:r>
          <w:rPr>
            <w:noProof/>
            <w:webHidden/>
          </w:rPr>
        </w:r>
        <w:r>
          <w:rPr>
            <w:noProof/>
            <w:webHidden/>
          </w:rPr>
          <w:fldChar w:fldCharType="separate"/>
        </w:r>
        <w:r>
          <w:rPr>
            <w:noProof/>
            <w:webHidden/>
          </w:rPr>
          <w:t>139</w:t>
        </w:r>
        <w:r>
          <w:rPr>
            <w:noProof/>
            <w:webHidden/>
          </w:rPr>
          <w:fldChar w:fldCharType="end"/>
        </w:r>
      </w:hyperlink>
    </w:p>
    <w:p w14:paraId="373537A0" w14:textId="63E39546" w:rsidR="00145F42" w:rsidRDefault="00145F42">
      <w:pPr>
        <w:pStyle w:val="TableofFigures"/>
        <w:tabs>
          <w:tab w:val="right" w:leader="dot" w:pos="9628"/>
        </w:tabs>
        <w:rPr>
          <w:rFonts w:asciiTheme="minorHAnsi" w:eastAsiaTheme="minorEastAsia" w:hAnsiTheme="minorHAnsi"/>
          <w:noProof/>
          <w:lang w:eastAsia="en-GB"/>
        </w:rPr>
      </w:pPr>
      <w:hyperlink w:anchor="_Toc129351016" w:history="1">
        <w:r w:rsidRPr="00E54599">
          <w:rPr>
            <w:rStyle w:val="Hyperlink"/>
            <w:noProof/>
          </w:rPr>
          <w:t>Table 41: Adverse event incidence included in the economic model</w:t>
        </w:r>
        <w:r>
          <w:rPr>
            <w:noProof/>
            <w:webHidden/>
          </w:rPr>
          <w:tab/>
        </w:r>
        <w:r>
          <w:rPr>
            <w:noProof/>
            <w:webHidden/>
          </w:rPr>
          <w:fldChar w:fldCharType="begin"/>
        </w:r>
        <w:r>
          <w:rPr>
            <w:noProof/>
            <w:webHidden/>
          </w:rPr>
          <w:instrText xml:space="preserve"> PAGEREF _Toc129351016 \h </w:instrText>
        </w:r>
        <w:r>
          <w:rPr>
            <w:noProof/>
            <w:webHidden/>
          </w:rPr>
        </w:r>
        <w:r>
          <w:rPr>
            <w:noProof/>
            <w:webHidden/>
          </w:rPr>
          <w:fldChar w:fldCharType="separate"/>
        </w:r>
        <w:r>
          <w:rPr>
            <w:noProof/>
            <w:webHidden/>
          </w:rPr>
          <w:t>141</w:t>
        </w:r>
        <w:r>
          <w:rPr>
            <w:noProof/>
            <w:webHidden/>
          </w:rPr>
          <w:fldChar w:fldCharType="end"/>
        </w:r>
      </w:hyperlink>
    </w:p>
    <w:p w14:paraId="0FA3B8CA" w14:textId="79D7A8FC" w:rsidR="00145F42" w:rsidRDefault="00145F42">
      <w:pPr>
        <w:pStyle w:val="TableofFigures"/>
        <w:tabs>
          <w:tab w:val="right" w:leader="dot" w:pos="9628"/>
        </w:tabs>
        <w:rPr>
          <w:rFonts w:asciiTheme="minorHAnsi" w:eastAsiaTheme="minorEastAsia" w:hAnsiTheme="minorHAnsi"/>
          <w:noProof/>
          <w:lang w:eastAsia="en-GB"/>
        </w:rPr>
      </w:pPr>
      <w:hyperlink w:anchor="_Toc129351017" w:history="1">
        <w:r w:rsidRPr="00E54599">
          <w:rPr>
            <w:rStyle w:val="Hyperlink"/>
            <w:noProof/>
          </w:rPr>
          <w:t>Table 42: Summary of clinical model parameters and variables used in economic model base case</w:t>
        </w:r>
        <w:r>
          <w:rPr>
            <w:noProof/>
            <w:webHidden/>
          </w:rPr>
          <w:tab/>
        </w:r>
        <w:r>
          <w:rPr>
            <w:noProof/>
            <w:webHidden/>
          </w:rPr>
          <w:fldChar w:fldCharType="begin"/>
        </w:r>
        <w:r>
          <w:rPr>
            <w:noProof/>
            <w:webHidden/>
          </w:rPr>
          <w:instrText xml:space="preserve"> PAGEREF _Toc129351017 \h </w:instrText>
        </w:r>
        <w:r>
          <w:rPr>
            <w:noProof/>
            <w:webHidden/>
          </w:rPr>
        </w:r>
        <w:r>
          <w:rPr>
            <w:noProof/>
            <w:webHidden/>
          </w:rPr>
          <w:fldChar w:fldCharType="separate"/>
        </w:r>
        <w:r>
          <w:rPr>
            <w:noProof/>
            <w:webHidden/>
          </w:rPr>
          <w:t>141</w:t>
        </w:r>
        <w:r>
          <w:rPr>
            <w:noProof/>
            <w:webHidden/>
          </w:rPr>
          <w:fldChar w:fldCharType="end"/>
        </w:r>
      </w:hyperlink>
    </w:p>
    <w:p w14:paraId="16F4D1B0" w14:textId="4DB30D95" w:rsidR="00145F42" w:rsidRDefault="00145F42">
      <w:pPr>
        <w:pStyle w:val="TableofFigures"/>
        <w:tabs>
          <w:tab w:val="right" w:leader="dot" w:pos="9628"/>
        </w:tabs>
        <w:rPr>
          <w:rFonts w:asciiTheme="minorHAnsi" w:eastAsiaTheme="minorEastAsia" w:hAnsiTheme="minorHAnsi"/>
          <w:noProof/>
          <w:lang w:eastAsia="en-GB"/>
        </w:rPr>
      </w:pPr>
      <w:hyperlink w:anchor="_Toc129351018" w:history="1">
        <w:r w:rsidRPr="00E54599">
          <w:rPr>
            <w:rStyle w:val="Hyperlink"/>
            <w:noProof/>
          </w:rPr>
          <w:t>Table 43: Summary of utility values by progression status in the FAS population</w:t>
        </w:r>
        <w:r>
          <w:rPr>
            <w:noProof/>
            <w:webHidden/>
          </w:rPr>
          <w:tab/>
        </w:r>
        <w:r>
          <w:rPr>
            <w:noProof/>
            <w:webHidden/>
          </w:rPr>
          <w:fldChar w:fldCharType="begin"/>
        </w:r>
        <w:r>
          <w:rPr>
            <w:noProof/>
            <w:webHidden/>
          </w:rPr>
          <w:instrText xml:space="preserve"> PAGEREF _Toc129351018 \h </w:instrText>
        </w:r>
        <w:r>
          <w:rPr>
            <w:noProof/>
            <w:webHidden/>
          </w:rPr>
        </w:r>
        <w:r>
          <w:rPr>
            <w:noProof/>
            <w:webHidden/>
          </w:rPr>
          <w:fldChar w:fldCharType="separate"/>
        </w:r>
        <w:r>
          <w:rPr>
            <w:noProof/>
            <w:webHidden/>
          </w:rPr>
          <w:t>144</w:t>
        </w:r>
        <w:r>
          <w:rPr>
            <w:noProof/>
            <w:webHidden/>
          </w:rPr>
          <w:fldChar w:fldCharType="end"/>
        </w:r>
      </w:hyperlink>
    </w:p>
    <w:p w14:paraId="491CF82C" w14:textId="1683FB4F" w:rsidR="00145F42" w:rsidRDefault="00145F42">
      <w:pPr>
        <w:pStyle w:val="TableofFigures"/>
        <w:tabs>
          <w:tab w:val="right" w:leader="dot" w:pos="9628"/>
        </w:tabs>
        <w:rPr>
          <w:rFonts w:asciiTheme="minorHAnsi" w:eastAsiaTheme="minorEastAsia" w:hAnsiTheme="minorHAnsi"/>
          <w:noProof/>
          <w:lang w:eastAsia="en-GB"/>
        </w:rPr>
      </w:pPr>
      <w:hyperlink w:anchor="_Toc129351019" w:history="1">
        <w:r w:rsidRPr="00E54599">
          <w:rPr>
            <w:rStyle w:val="Hyperlink"/>
            <w:noProof/>
          </w:rPr>
          <w:t>Table 44: Regression coefficients</w:t>
        </w:r>
        <w:r>
          <w:rPr>
            <w:noProof/>
            <w:webHidden/>
          </w:rPr>
          <w:tab/>
        </w:r>
        <w:r>
          <w:rPr>
            <w:noProof/>
            <w:webHidden/>
          </w:rPr>
          <w:fldChar w:fldCharType="begin"/>
        </w:r>
        <w:r>
          <w:rPr>
            <w:noProof/>
            <w:webHidden/>
          </w:rPr>
          <w:instrText xml:space="preserve"> PAGEREF _Toc129351019 \h </w:instrText>
        </w:r>
        <w:r>
          <w:rPr>
            <w:noProof/>
            <w:webHidden/>
          </w:rPr>
        </w:r>
        <w:r>
          <w:rPr>
            <w:noProof/>
            <w:webHidden/>
          </w:rPr>
          <w:fldChar w:fldCharType="separate"/>
        </w:r>
        <w:r>
          <w:rPr>
            <w:noProof/>
            <w:webHidden/>
          </w:rPr>
          <w:t>144</w:t>
        </w:r>
        <w:r>
          <w:rPr>
            <w:noProof/>
            <w:webHidden/>
          </w:rPr>
          <w:fldChar w:fldCharType="end"/>
        </w:r>
      </w:hyperlink>
    </w:p>
    <w:p w14:paraId="77698267" w14:textId="0A9591C2" w:rsidR="00145F42" w:rsidRDefault="00145F42">
      <w:pPr>
        <w:pStyle w:val="TableofFigures"/>
        <w:tabs>
          <w:tab w:val="right" w:leader="dot" w:pos="9628"/>
        </w:tabs>
        <w:rPr>
          <w:rFonts w:asciiTheme="minorHAnsi" w:eastAsiaTheme="minorEastAsia" w:hAnsiTheme="minorHAnsi"/>
          <w:noProof/>
          <w:lang w:eastAsia="en-GB"/>
        </w:rPr>
      </w:pPr>
      <w:hyperlink w:anchor="_Toc129351020" w:history="1">
        <w:r w:rsidRPr="00E54599">
          <w:rPr>
            <w:rStyle w:val="Hyperlink"/>
            <w:noProof/>
          </w:rPr>
          <w:t>Table 45: Mapped UK EQ-5D-3L utility values from DESTINY-Breast04 by progression status and treatment arm</w:t>
        </w:r>
        <w:r>
          <w:rPr>
            <w:noProof/>
            <w:webHidden/>
          </w:rPr>
          <w:tab/>
        </w:r>
        <w:r>
          <w:rPr>
            <w:noProof/>
            <w:webHidden/>
          </w:rPr>
          <w:fldChar w:fldCharType="begin"/>
        </w:r>
        <w:r>
          <w:rPr>
            <w:noProof/>
            <w:webHidden/>
          </w:rPr>
          <w:instrText xml:space="preserve"> PAGEREF _Toc129351020 \h </w:instrText>
        </w:r>
        <w:r>
          <w:rPr>
            <w:noProof/>
            <w:webHidden/>
          </w:rPr>
        </w:r>
        <w:r>
          <w:rPr>
            <w:noProof/>
            <w:webHidden/>
          </w:rPr>
          <w:fldChar w:fldCharType="separate"/>
        </w:r>
        <w:r>
          <w:rPr>
            <w:noProof/>
            <w:webHidden/>
          </w:rPr>
          <w:t>145</w:t>
        </w:r>
        <w:r>
          <w:rPr>
            <w:noProof/>
            <w:webHidden/>
          </w:rPr>
          <w:fldChar w:fldCharType="end"/>
        </w:r>
      </w:hyperlink>
    </w:p>
    <w:p w14:paraId="25BCA221" w14:textId="5587DB25" w:rsidR="00145F42" w:rsidRDefault="00145F42">
      <w:pPr>
        <w:pStyle w:val="TableofFigures"/>
        <w:tabs>
          <w:tab w:val="right" w:leader="dot" w:pos="9628"/>
        </w:tabs>
        <w:rPr>
          <w:rFonts w:asciiTheme="minorHAnsi" w:eastAsiaTheme="minorEastAsia" w:hAnsiTheme="minorHAnsi"/>
          <w:noProof/>
          <w:lang w:eastAsia="en-GB"/>
        </w:rPr>
      </w:pPr>
      <w:hyperlink w:anchor="_Toc129351021" w:history="1">
        <w:r w:rsidRPr="00E54599">
          <w:rPr>
            <w:rStyle w:val="Hyperlink"/>
            <w:noProof/>
          </w:rPr>
          <w:t>Table 46: DESTINY-Breast04 patient characteristics (ages) and objective response rate</w:t>
        </w:r>
        <w:r w:rsidRPr="00E54599">
          <w:rPr>
            <w:rStyle w:val="Hyperlink"/>
            <w:rFonts w:cs="Arial"/>
            <w:noProof/>
            <w:vertAlign w:val="superscript"/>
          </w:rPr>
          <w:t>6,7</w:t>
        </w:r>
        <w:r>
          <w:rPr>
            <w:noProof/>
            <w:webHidden/>
          </w:rPr>
          <w:tab/>
        </w:r>
        <w:r>
          <w:rPr>
            <w:noProof/>
            <w:webHidden/>
          </w:rPr>
          <w:fldChar w:fldCharType="begin"/>
        </w:r>
        <w:r>
          <w:rPr>
            <w:noProof/>
            <w:webHidden/>
          </w:rPr>
          <w:instrText xml:space="preserve"> PAGEREF _Toc129351021 \h </w:instrText>
        </w:r>
        <w:r>
          <w:rPr>
            <w:noProof/>
            <w:webHidden/>
          </w:rPr>
        </w:r>
        <w:r>
          <w:rPr>
            <w:noProof/>
            <w:webHidden/>
          </w:rPr>
          <w:fldChar w:fldCharType="separate"/>
        </w:r>
        <w:r>
          <w:rPr>
            <w:noProof/>
            <w:webHidden/>
          </w:rPr>
          <w:t>146</w:t>
        </w:r>
        <w:r>
          <w:rPr>
            <w:noProof/>
            <w:webHidden/>
          </w:rPr>
          <w:fldChar w:fldCharType="end"/>
        </w:r>
      </w:hyperlink>
    </w:p>
    <w:p w14:paraId="50A49771" w14:textId="2B9727CC" w:rsidR="00145F42" w:rsidRDefault="00145F42">
      <w:pPr>
        <w:pStyle w:val="TableofFigures"/>
        <w:tabs>
          <w:tab w:val="right" w:leader="dot" w:pos="9628"/>
        </w:tabs>
        <w:rPr>
          <w:rFonts w:asciiTheme="minorHAnsi" w:eastAsiaTheme="minorEastAsia" w:hAnsiTheme="minorHAnsi"/>
          <w:noProof/>
          <w:lang w:eastAsia="en-GB"/>
        </w:rPr>
      </w:pPr>
      <w:hyperlink w:anchor="_Toc129351022" w:history="1">
        <w:r w:rsidRPr="00E54599">
          <w:rPr>
            <w:rStyle w:val="Hyperlink"/>
            <w:noProof/>
          </w:rPr>
          <w:t xml:space="preserve">Table 47: Inputs to derive utilities from Lloyd et al. </w:t>
        </w:r>
        <w:r w:rsidRPr="00E54599">
          <w:rPr>
            <w:rStyle w:val="Hyperlink"/>
            <w:rFonts w:cs="Arial"/>
            <w:noProof/>
            <w:vertAlign w:val="superscript"/>
          </w:rPr>
          <w:t>169</w:t>
        </w:r>
        <w:r>
          <w:rPr>
            <w:noProof/>
            <w:webHidden/>
          </w:rPr>
          <w:tab/>
        </w:r>
        <w:r>
          <w:rPr>
            <w:noProof/>
            <w:webHidden/>
          </w:rPr>
          <w:fldChar w:fldCharType="begin"/>
        </w:r>
        <w:r>
          <w:rPr>
            <w:noProof/>
            <w:webHidden/>
          </w:rPr>
          <w:instrText xml:space="preserve"> PAGEREF _Toc129351022 \h </w:instrText>
        </w:r>
        <w:r>
          <w:rPr>
            <w:noProof/>
            <w:webHidden/>
          </w:rPr>
        </w:r>
        <w:r>
          <w:rPr>
            <w:noProof/>
            <w:webHidden/>
          </w:rPr>
          <w:fldChar w:fldCharType="separate"/>
        </w:r>
        <w:r>
          <w:rPr>
            <w:noProof/>
            <w:webHidden/>
          </w:rPr>
          <w:t>146</w:t>
        </w:r>
        <w:r>
          <w:rPr>
            <w:noProof/>
            <w:webHidden/>
          </w:rPr>
          <w:fldChar w:fldCharType="end"/>
        </w:r>
      </w:hyperlink>
    </w:p>
    <w:p w14:paraId="5552A084" w14:textId="67179B92" w:rsidR="00145F42" w:rsidRDefault="00145F42">
      <w:pPr>
        <w:pStyle w:val="TableofFigures"/>
        <w:tabs>
          <w:tab w:val="right" w:leader="dot" w:pos="9628"/>
        </w:tabs>
        <w:rPr>
          <w:rFonts w:asciiTheme="minorHAnsi" w:eastAsiaTheme="minorEastAsia" w:hAnsiTheme="minorHAnsi"/>
          <w:noProof/>
          <w:lang w:eastAsia="en-GB"/>
        </w:rPr>
      </w:pPr>
      <w:hyperlink w:anchor="_Toc129351023" w:history="1">
        <w:r w:rsidRPr="00E54599">
          <w:rPr>
            <w:rStyle w:val="Hyperlink"/>
            <w:noProof/>
          </w:rPr>
          <w:t xml:space="preserve">Table 48: Utilities derived from Lloyd et al. </w:t>
        </w:r>
        <w:r w:rsidRPr="00E54599">
          <w:rPr>
            <w:rStyle w:val="Hyperlink"/>
            <w:rFonts w:cs="Arial"/>
            <w:noProof/>
            <w:vertAlign w:val="superscript"/>
          </w:rPr>
          <w:t>169</w:t>
        </w:r>
        <w:r>
          <w:rPr>
            <w:noProof/>
            <w:webHidden/>
          </w:rPr>
          <w:tab/>
        </w:r>
        <w:r>
          <w:rPr>
            <w:noProof/>
            <w:webHidden/>
          </w:rPr>
          <w:fldChar w:fldCharType="begin"/>
        </w:r>
        <w:r>
          <w:rPr>
            <w:noProof/>
            <w:webHidden/>
          </w:rPr>
          <w:instrText xml:space="preserve"> PAGEREF _Toc129351023 \h </w:instrText>
        </w:r>
        <w:r>
          <w:rPr>
            <w:noProof/>
            <w:webHidden/>
          </w:rPr>
        </w:r>
        <w:r>
          <w:rPr>
            <w:noProof/>
            <w:webHidden/>
          </w:rPr>
          <w:fldChar w:fldCharType="separate"/>
        </w:r>
        <w:r>
          <w:rPr>
            <w:noProof/>
            <w:webHidden/>
          </w:rPr>
          <w:t>146</w:t>
        </w:r>
        <w:r>
          <w:rPr>
            <w:noProof/>
            <w:webHidden/>
          </w:rPr>
          <w:fldChar w:fldCharType="end"/>
        </w:r>
      </w:hyperlink>
    </w:p>
    <w:p w14:paraId="5DE4D951" w14:textId="2270C509" w:rsidR="00145F42" w:rsidRDefault="00145F42">
      <w:pPr>
        <w:pStyle w:val="TableofFigures"/>
        <w:tabs>
          <w:tab w:val="right" w:leader="dot" w:pos="9628"/>
        </w:tabs>
        <w:rPr>
          <w:rFonts w:asciiTheme="minorHAnsi" w:eastAsiaTheme="minorEastAsia" w:hAnsiTheme="minorHAnsi"/>
          <w:noProof/>
          <w:lang w:eastAsia="en-GB"/>
        </w:rPr>
      </w:pPr>
      <w:hyperlink w:anchor="_Toc129351024" w:history="1">
        <w:r w:rsidRPr="00E54599">
          <w:rPr>
            <w:rStyle w:val="Hyperlink"/>
            <w:noProof/>
          </w:rPr>
          <w:t>Table 49: Summary of utility values applied in previous submissions</w:t>
        </w:r>
        <w:r>
          <w:rPr>
            <w:noProof/>
            <w:webHidden/>
          </w:rPr>
          <w:tab/>
        </w:r>
        <w:r>
          <w:rPr>
            <w:noProof/>
            <w:webHidden/>
          </w:rPr>
          <w:fldChar w:fldCharType="begin"/>
        </w:r>
        <w:r>
          <w:rPr>
            <w:noProof/>
            <w:webHidden/>
          </w:rPr>
          <w:instrText xml:space="preserve"> PAGEREF _Toc129351024 \h </w:instrText>
        </w:r>
        <w:r>
          <w:rPr>
            <w:noProof/>
            <w:webHidden/>
          </w:rPr>
        </w:r>
        <w:r>
          <w:rPr>
            <w:noProof/>
            <w:webHidden/>
          </w:rPr>
          <w:fldChar w:fldCharType="separate"/>
        </w:r>
        <w:r>
          <w:rPr>
            <w:noProof/>
            <w:webHidden/>
          </w:rPr>
          <w:t>147</w:t>
        </w:r>
        <w:r>
          <w:rPr>
            <w:noProof/>
            <w:webHidden/>
          </w:rPr>
          <w:fldChar w:fldCharType="end"/>
        </w:r>
      </w:hyperlink>
    </w:p>
    <w:p w14:paraId="2F71F1D0" w14:textId="0480B53B" w:rsidR="00145F42" w:rsidRDefault="00145F42">
      <w:pPr>
        <w:pStyle w:val="TableofFigures"/>
        <w:tabs>
          <w:tab w:val="right" w:leader="dot" w:pos="9628"/>
        </w:tabs>
        <w:rPr>
          <w:rFonts w:asciiTheme="minorHAnsi" w:eastAsiaTheme="minorEastAsia" w:hAnsiTheme="minorHAnsi"/>
          <w:noProof/>
          <w:lang w:eastAsia="en-GB"/>
        </w:rPr>
      </w:pPr>
      <w:hyperlink w:anchor="_Toc129351025" w:history="1">
        <w:r w:rsidRPr="00E54599">
          <w:rPr>
            <w:rStyle w:val="Hyperlink"/>
            <w:noProof/>
          </w:rPr>
          <w:t>Table 50: Disutilities for adverse events</w:t>
        </w:r>
        <w:r>
          <w:rPr>
            <w:noProof/>
            <w:webHidden/>
          </w:rPr>
          <w:tab/>
        </w:r>
        <w:r>
          <w:rPr>
            <w:noProof/>
            <w:webHidden/>
          </w:rPr>
          <w:fldChar w:fldCharType="begin"/>
        </w:r>
        <w:r>
          <w:rPr>
            <w:noProof/>
            <w:webHidden/>
          </w:rPr>
          <w:instrText xml:space="preserve"> PAGEREF _Toc129351025 \h </w:instrText>
        </w:r>
        <w:r>
          <w:rPr>
            <w:noProof/>
            <w:webHidden/>
          </w:rPr>
        </w:r>
        <w:r>
          <w:rPr>
            <w:noProof/>
            <w:webHidden/>
          </w:rPr>
          <w:fldChar w:fldCharType="separate"/>
        </w:r>
        <w:r>
          <w:rPr>
            <w:noProof/>
            <w:webHidden/>
          </w:rPr>
          <w:t>148</w:t>
        </w:r>
        <w:r>
          <w:rPr>
            <w:noProof/>
            <w:webHidden/>
          </w:rPr>
          <w:fldChar w:fldCharType="end"/>
        </w:r>
      </w:hyperlink>
    </w:p>
    <w:p w14:paraId="415675EE" w14:textId="03092AA6" w:rsidR="00145F42" w:rsidRDefault="00145F42">
      <w:pPr>
        <w:pStyle w:val="TableofFigures"/>
        <w:tabs>
          <w:tab w:val="right" w:leader="dot" w:pos="9628"/>
        </w:tabs>
        <w:rPr>
          <w:rFonts w:asciiTheme="minorHAnsi" w:eastAsiaTheme="minorEastAsia" w:hAnsiTheme="minorHAnsi"/>
          <w:noProof/>
          <w:lang w:eastAsia="en-GB"/>
        </w:rPr>
      </w:pPr>
      <w:hyperlink w:anchor="_Toc129351026" w:history="1">
        <w:r w:rsidRPr="00E54599">
          <w:rPr>
            <w:rStyle w:val="Hyperlink"/>
            <w:noProof/>
          </w:rPr>
          <w:t>Table 51: Summary of utility values for cost-effectiveness analysis</w:t>
        </w:r>
        <w:r>
          <w:rPr>
            <w:noProof/>
            <w:webHidden/>
          </w:rPr>
          <w:tab/>
        </w:r>
        <w:r>
          <w:rPr>
            <w:noProof/>
            <w:webHidden/>
          </w:rPr>
          <w:fldChar w:fldCharType="begin"/>
        </w:r>
        <w:r>
          <w:rPr>
            <w:noProof/>
            <w:webHidden/>
          </w:rPr>
          <w:instrText xml:space="preserve"> PAGEREF _Toc129351026 \h </w:instrText>
        </w:r>
        <w:r>
          <w:rPr>
            <w:noProof/>
            <w:webHidden/>
          </w:rPr>
        </w:r>
        <w:r>
          <w:rPr>
            <w:noProof/>
            <w:webHidden/>
          </w:rPr>
          <w:fldChar w:fldCharType="separate"/>
        </w:r>
        <w:r>
          <w:rPr>
            <w:noProof/>
            <w:webHidden/>
          </w:rPr>
          <w:t>149</w:t>
        </w:r>
        <w:r>
          <w:rPr>
            <w:noProof/>
            <w:webHidden/>
          </w:rPr>
          <w:fldChar w:fldCharType="end"/>
        </w:r>
      </w:hyperlink>
    </w:p>
    <w:p w14:paraId="2CF6FC3C" w14:textId="15E60301" w:rsidR="00145F42" w:rsidRDefault="00145F42">
      <w:pPr>
        <w:pStyle w:val="TableofFigures"/>
        <w:tabs>
          <w:tab w:val="right" w:leader="dot" w:pos="9628"/>
        </w:tabs>
        <w:rPr>
          <w:rFonts w:asciiTheme="minorHAnsi" w:eastAsiaTheme="minorEastAsia" w:hAnsiTheme="minorHAnsi"/>
          <w:noProof/>
          <w:lang w:eastAsia="en-GB"/>
        </w:rPr>
      </w:pPr>
      <w:hyperlink w:anchor="_Toc129351027" w:history="1">
        <w:r w:rsidRPr="00E54599">
          <w:rPr>
            <w:rStyle w:val="Hyperlink"/>
            <w:noProof/>
          </w:rPr>
          <w:t>Table 52: Unit drug costs</w:t>
        </w:r>
        <w:r>
          <w:rPr>
            <w:noProof/>
            <w:webHidden/>
          </w:rPr>
          <w:tab/>
        </w:r>
        <w:r>
          <w:rPr>
            <w:noProof/>
            <w:webHidden/>
          </w:rPr>
          <w:fldChar w:fldCharType="begin"/>
        </w:r>
        <w:r>
          <w:rPr>
            <w:noProof/>
            <w:webHidden/>
          </w:rPr>
          <w:instrText xml:space="preserve"> PAGEREF _Toc129351027 \h </w:instrText>
        </w:r>
        <w:r>
          <w:rPr>
            <w:noProof/>
            <w:webHidden/>
          </w:rPr>
        </w:r>
        <w:r>
          <w:rPr>
            <w:noProof/>
            <w:webHidden/>
          </w:rPr>
          <w:fldChar w:fldCharType="separate"/>
        </w:r>
        <w:r>
          <w:rPr>
            <w:noProof/>
            <w:webHidden/>
          </w:rPr>
          <w:t>150</w:t>
        </w:r>
        <w:r>
          <w:rPr>
            <w:noProof/>
            <w:webHidden/>
          </w:rPr>
          <w:fldChar w:fldCharType="end"/>
        </w:r>
      </w:hyperlink>
    </w:p>
    <w:p w14:paraId="1A375C4C" w14:textId="0227505A" w:rsidR="00145F42" w:rsidRDefault="00145F42">
      <w:pPr>
        <w:pStyle w:val="TableofFigures"/>
        <w:tabs>
          <w:tab w:val="right" w:leader="dot" w:pos="9628"/>
        </w:tabs>
        <w:rPr>
          <w:rFonts w:asciiTheme="minorHAnsi" w:eastAsiaTheme="minorEastAsia" w:hAnsiTheme="minorHAnsi"/>
          <w:noProof/>
          <w:lang w:eastAsia="en-GB"/>
        </w:rPr>
      </w:pPr>
      <w:hyperlink w:anchor="_Toc129351028" w:history="1">
        <w:r w:rsidRPr="00E54599">
          <w:rPr>
            <w:rStyle w:val="Hyperlink"/>
            <w:noProof/>
          </w:rPr>
          <w:t>Table 53: Dose regimens for T-DXd and TPC</w:t>
        </w:r>
        <w:r>
          <w:rPr>
            <w:noProof/>
            <w:webHidden/>
          </w:rPr>
          <w:tab/>
        </w:r>
        <w:r>
          <w:rPr>
            <w:noProof/>
            <w:webHidden/>
          </w:rPr>
          <w:fldChar w:fldCharType="begin"/>
        </w:r>
        <w:r>
          <w:rPr>
            <w:noProof/>
            <w:webHidden/>
          </w:rPr>
          <w:instrText xml:space="preserve"> PAGEREF _Toc129351028 \h </w:instrText>
        </w:r>
        <w:r>
          <w:rPr>
            <w:noProof/>
            <w:webHidden/>
          </w:rPr>
        </w:r>
        <w:r>
          <w:rPr>
            <w:noProof/>
            <w:webHidden/>
          </w:rPr>
          <w:fldChar w:fldCharType="separate"/>
        </w:r>
        <w:r>
          <w:rPr>
            <w:noProof/>
            <w:webHidden/>
          </w:rPr>
          <w:t>151</w:t>
        </w:r>
        <w:r>
          <w:rPr>
            <w:noProof/>
            <w:webHidden/>
          </w:rPr>
          <w:fldChar w:fldCharType="end"/>
        </w:r>
      </w:hyperlink>
    </w:p>
    <w:p w14:paraId="58DC828F" w14:textId="2E9083A6" w:rsidR="00145F42" w:rsidRDefault="00145F42">
      <w:pPr>
        <w:pStyle w:val="TableofFigures"/>
        <w:tabs>
          <w:tab w:val="right" w:leader="dot" w:pos="9628"/>
        </w:tabs>
        <w:rPr>
          <w:rFonts w:asciiTheme="minorHAnsi" w:eastAsiaTheme="minorEastAsia" w:hAnsiTheme="minorHAnsi"/>
          <w:noProof/>
          <w:lang w:eastAsia="en-GB"/>
        </w:rPr>
      </w:pPr>
      <w:hyperlink w:anchor="_Toc129351029" w:history="1">
        <w:r w:rsidRPr="00E54599">
          <w:rPr>
            <w:rStyle w:val="Hyperlink"/>
            <w:noProof/>
          </w:rPr>
          <w:t>Table 54: Dosing schedules and cost per 21-day treatment cycle</w:t>
        </w:r>
        <w:r>
          <w:rPr>
            <w:noProof/>
            <w:webHidden/>
          </w:rPr>
          <w:tab/>
        </w:r>
        <w:r>
          <w:rPr>
            <w:noProof/>
            <w:webHidden/>
          </w:rPr>
          <w:fldChar w:fldCharType="begin"/>
        </w:r>
        <w:r>
          <w:rPr>
            <w:noProof/>
            <w:webHidden/>
          </w:rPr>
          <w:instrText xml:space="preserve"> PAGEREF _Toc129351029 \h </w:instrText>
        </w:r>
        <w:r>
          <w:rPr>
            <w:noProof/>
            <w:webHidden/>
          </w:rPr>
        </w:r>
        <w:r>
          <w:rPr>
            <w:noProof/>
            <w:webHidden/>
          </w:rPr>
          <w:fldChar w:fldCharType="separate"/>
        </w:r>
        <w:r>
          <w:rPr>
            <w:noProof/>
            <w:webHidden/>
          </w:rPr>
          <w:t>152</w:t>
        </w:r>
        <w:r>
          <w:rPr>
            <w:noProof/>
            <w:webHidden/>
          </w:rPr>
          <w:fldChar w:fldCharType="end"/>
        </w:r>
      </w:hyperlink>
    </w:p>
    <w:p w14:paraId="1E899592" w14:textId="59C6C85C" w:rsidR="00145F42" w:rsidRDefault="00145F42">
      <w:pPr>
        <w:pStyle w:val="TableofFigures"/>
        <w:tabs>
          <w:tab w:val="right" w:leader="dot" w:pos="9628"/>
        </w:tabs>
        <w:rPr>
          <w:rFonts w:asciiTheme="minorHAnsi" w:eastAsiaTheme="minorEastAsia" w:hAnsiTheme="minorHAnsi"/>
          <w:noProof/>
          <w:lang w:eastAsia="en-GB"/>
        </w:rPr>
      </w:pPr>
      <w:hyperlink w:anchor="_Toc129351030" w:history="1">
        <w:r w:rsidRPr="00E54599">
          <w:rPr>
            <w:rStyle w:val="Hyperlink"/>
            <w:noProof/>
          </w:rPr>
          <w:t>Table 55: Administration costs</w:t>
        </w:r>
        <w:r>
          <w:rPr>
            <w:noProof/>
            <w:webHidden/>
          </w:rPr>
          <w:tab/>
        </w:r>
        <w:r>
          <w:rPr>
            <w:noProof/>
            <w:webHidden/>
          </w:rPr>
          <w:fldChar w:fldCharType="begin"/>
        </w:r>
        <w:r>
          <w:rPr>
            <w:noProof/>
            <w:webHidden/>
          </w:rPr>
          <w:instrText xml:space="preserve"> PAGEREF _Toc129351030 \h </w:instrText>
        </w:r>
        <w:r>
          <w:rPr>
            <w:noProof/>
            <w:webHidden/>
          </w:rPr>
        </w:r>
        <w:r>
          <w:rPr>
            <w:noProof/>
            <w:webHidden/>
          </w:rPr>
          <w:fldChar w:fldCharType="separate"/>
        </w:r>
        <w:r>
          <w:rPr>
            <w:noProof/>
            <w:webHidden/>
          </w:rPr>
          <w:t>153</w:t>
        </w:r>
        <w:r>
          <w:rPr>
            <w:noProof/>
            <w:webHidden/>
          </w:rPr>
          <w:fldChar w:fldCharType="end"/>
        </w:r>
      </w:hyperlink>
    </w:p>
    <w:p w14:paraId="1F3BD1EA" w14:textId="64F97C0E" w:rsidR="00145F42" w:rsidRDefault="00145F42">
      <w:pPr>
        <w:pStyle w:val="TableofFigures"/>
        <w:tabs>
          <w:tab w:val="right" w:leader="dot" w:pos="9628"/>
        </w:tabs>
        <w:rPr>
          <w:rFonts w:asciiTheme="minorHAnsi" w:eastAsiaTheme="minorEastAsia" w:hAnsiTheme="minorHAnsi"/>
          <w:noProof/>
          <w:lang w:eastAsia="en-GB"/>
        </w:rPr>
      </w:pPr>
      <w:hyperlink w:anchor="_Toc129351031" w:history="1">
        <w:r w:rsidRPr="00E54599">
          <w:rPr>
            <w:rStyle w:val="Hyperlink"/>
            <w:noProof/>
          </w:rPr>
          <w:t>Table 56: Monitoring costs and frequencies</w:t>
        </w:r>
        <w:r>
          <w:rPr>
            <w:noProof/>
            <w:webHidden/>
          </w:rPr>
          <w:tab/>
        </w:r>
        <w:r>
          <w:rPr>
            <w:noProof/>
            <w:webHidden/>
          </w:rPr>
          <w:fldChar w:fldCharType="begin"/>
        </w:r>
        <w:r>
          <w:rPr>
            <w:noProof/>
            <w:webHidden/>
          </w:rPr>
          <w:instrText xml:space="preserve"> PAGEREF _Toc129351031 \h </w:instrText>
        </w:r>
        <w:r>
          <w:rPr>
            <w:noProof/>
            <w:webHidden/>
          </w:rPr>
        </w:r>
        <w:r>
          <w:rPr>
            <w:noProof/>
            <w:webHidden/>
          </w:rPr>
          <w:fldChar w:fldCharType="separate"/>
        </w:r>
        <w:r>
          <w:rPr>
            <w:noProof/>
            <w:webHidden/>
          </w:rPr>
          <w:t>154</w:t>
        </w:r>
        <w:r>
          <w:rPr>
            <w:noProof/>
            <w:webHidden/>
          </w:rPr>
          <w:fldChar w:fldCharType="end"/>
        </w:r>
      </w:hyperlink>
    </w:p>
    <w:p w14:paraId="54F0C99C" w14:textId="5B8F3BD0" w:rsidR="00145F42" w:rsidRDefault="00145F42">
      <w:pPr>
        <w:pStyle w:val="TableofFigures"/>
        <w:tabs>
          <w:tab w:val="right" w:leader="dot" w:pos="9628"/>
        </w:tabs>
        <w:rPr>
          <w:rFonts w:asciiTheme="minorHAnsi" w:eastAsiaTheme="minorEastAsia" w:hAnsiTheme="minorHAnsi"/>
          <w:noProof/>
          <w:lang w:eastAsia="en-GB"/>
        </w:rPr>
      </w:pPr>
      <w:hyperlink w:anchor="_Toc129351032" w:history="1">
        <w:r w:rsidRPr="00E54599">
          <w:rPr>
            <w:rStyle w:val="Hyperlink"/>
            <w:noProof/>
          </w:rPr>
          <w:t>Table 57: Adverse event costs included in the model</w:t>
        </w:r>
        <w:r>
          <w:rPr>
            <w:noProof/>
            <w:webHidden/>
          </w:rPr>
          <w:tab/>
        </w:r>
        <w:r>
          <w:rPr>
            <w:noProof/>
            <w:webHidden/>
          </w:rPr>
          <w:fldChar w:fldCharType="begin"/>
        </w:r>
        <w:r>
          <w:rPr>
            <w:noProof/>
            <w:webHidden/>
          </w:rPr>
          <w:instrText xml:space="preserve"> PAGEREF _Toc129351032 \h </w:instrText>
        </w:r>
        <w:r>
          <w:rPr>
            <w:noProof/>
            <w:webHidden/>
          </w:rPr>
        </w:r>
        <w:r>
          <w:rPr>
            <w:noProof/>
            <w:webHidden/>
          </w:rPr>
          <w:fldChar w:fldCharType="separate"/>
        </w:r>
        <w:r>
          <w:rPr>
            <w:noProof/>
            <w:webHidden/>
          </w:rPr>
          <w:t>155</w:t>
        </w:r>
        <w:r>
          <w:rPr>
            <w:noProof/>
            <w:webHidden/>
          </w:rPr>
          <w:fldChar w:fldCharType="end"/>
        </w:r>
      </w:hyperlink>
    </w:p>
    <w:p w14:paraId="34734A14" w14:textId="045E4CF0" w:rsidR="00145F42" w:rsidRDefault="00145F42">
      <w:pPr>
        <w:pStyle w:val="TableofFigures"/>
        <w:tabs>
          <w:tab w:val="right" w:leader="dot" w:pos="9628"/>
        </w:tabs>
        <w:rPr>
          <w:rFonts w:asciiTheme="minorHAnsi" w:eastAsiaTheme="minorEastAsia" w:hAnsiTheme="minorHAnsi"/>
          <w:noProof/>
          <w:lang w:eastAsia="en-GB"/>
        </w:rPr>
      </w:pPr>
      <w:hyperlink w:anchor="_Toc129351033" w:history="1">
        <w:r w:rsidRPr="00E54599">
          <w:rPr>
            <w:rStyle w:val="Hyperlink"/>
            <w:noProof/>
          </w:rPr>
          <w:t>Table 58: Total adverse event costs</w:t>
        </w:r>
        <w:r>
          <w:rPr>
            <w:noProof/>
            <w:webHidden/>
          </w:rPr>
          <w:tab/>
        </w:r>
        <w:r>
          <w:rPr>
            <w:noProof/>
            <w:webHidden/>
          </w:rPr>
          <w:fldChar w:fldCharType="begin"/>
        </w:r>
        <w:r>
          <w:rPr>
            <w:noProof/>
            <w:webHidden/>
          </w:rPr>
          <w:instrText xml:space="preserve"> PAGEREF _Toc129351033 \h </w:instrText>
        </w:r>
        <w:r>
          <w:rPr>
            <w:noProof/>
            <w:webHidden/>
          </w:rPr>
        </w:r>
        <w:r>
          <w:rPr>
            <w:noProof/>
            <w:webHidden/>
          </w:rPr>
          <w:fldChar w:fldCharType="separate"/>
        </w:r>
        <w:r>
          <w:rPr>
            <w:noProof/>
            <w:webHidden/>
          </w:rPr>
          <w:t>155</w:t>
        </w:r>
        <w:r>
          <w:rPr>
            <w:noProof/>
            <w:webHidden/>
          </w:rPr>
          <w:fldChar w:fldCharType="end"/>
        </w:r>
      </w:hyperlink>
    </w:p>
    <w:p w14:paraId="45EDA407" w14:textId="2362DE29" w:rsidR="00145F42" w:rsidRDefault="00145F42">
      <w:pPr>
        <w:pStyle w:val="TableofFigures"/>
        <w:tabs>
          <w:tab w:val="right" w:leader="dot" w:pos="9628"/>
        </w:tabs>
        <w:rPr>
          <w:rFonts w:asciiTheme="minorHAnsi" w:eastAsiaTheme="minorEastAsia" w:hAnsiTheme="minorHAnsi"/>
          <w:noProof/>
          <w:lang w:eastAsia="en-GB"/>
        </w:rPr>
      </w:pPr>
      <w:hyperlink w:anchor="_Toc129351034" w:history="1">
        <w:r w:rsidRPr="00E54599">
          <w:rPr>
            <w:rStyle w:val="Hyperlink"/>
            <w:noProof/>
          </w:rPr>
          <w:t>Table 59: Weighted median duration of subsequent treatment | FAS</w:t>
        </w:r>
        <w:r>
          <w:rPr>
            <w:noProof/>
            <w:webHidden/>
          </w:rPr>
          <w:tab/>
        </w:r>
        <w:r>
          <w:rPr>
            <w:noProof/>
            <w:webHidden/>
          </w:rPr>
          <w:fldChar w:fldCharType="begin"/>
        </w:r>
        <w:r>
          <w:rPr>
            <w:noProof/>
            <w:webHidden/>
          </w:rPr>
          <w:instrText xml:space="preserve"> PAGEREF _Toc129351034 \h </w:instrText>
        </w:r>
        <w:r>
          <w:rPr>
            <w:noProof/>
            <w:webHidden/>
          </w:rPr>
        </w:r>
        <w:r>
          <w:rPr>
            <w:noProof/>
            <w:webHidden/>
          </w:rPr>
          <w:fldChar w:fldCharType="separate"/>
        </w:r>
        <w:r>
          <w:rPr>
            <w:noProof/>
            <w:webHidden/>
          </w:rPr>
          <w:t>156</w:t>
        </w:r>
        <w:r>
          <w:rPr>
            <w:noProof/>
            <w:webHidden/>
          </w:rPr>
          <w:fldChar w:fldCharType="end"/>
        </w:r>
      </w:hyperlink>
    </w:p>
    <w:p w14:paraId="48BA7450" w14:textId="5A626862" w:rsidR="00145F42" w:rsidRDefault="00145F42">
      <w:pPr>
        <w:pStyle w:val="TableofFigures"/>
        <w:tabs>
          <w:tab w:val="right" w:leader="dot" w:pos="9628"/>
        </w:tabs>
        <w:rPr>
          <w:rFonts w:asciiTheme="minorHAnsi" w:eastAsiaTheme="minorEastAsia" w:hAnsiTheme="minorHAnsi"/>
          <w:noProof/>
          <w:lang w:eastAsia="en-GB"/>
        </w:rPr>
      </w:pPr>
      <w:hyperlink w:anchor="_Toc129351035" w:history="1">
        <w:r w:rsidRPr="00E54599">
          <w:rPr>
            <w:rStyle w:val="Hyperlink"/>
            <w:noProof/>
          </w:rPr>
          <w:t>Table 60: Subsequent therapy costs</w:t>
        </w:r>
        <w:r>
          <w:rPr>
            <w:noProof/>
            <w:webHidden/>
          </w:rPr>
          <w:tab/>
        </w:r>
        <w:r>
          <w:rPr>
            <w:noProof/>
            <w:webHidden/>
          </w:rPr>
          <w:fldChar w:fldCharType="begin"/>
        </w:r>
        <w:r>
          <w:rPr>
            <w:noProof/>
            <w:webHidden/>
          </w:rPr>
          <w:instrText xml:space="preserve"> PAGEREF _Toc129351035 \h </w:instrText>
        </w:r>
        <w:r>
          <w:rPr>
            <w:noProof/>
            <w:webHidden/>
          </w:rPr>
        </w:r>
        <w:r>
          <w:rPr>
            <w:noProof/>
            <w:webHidden/>
          </w:rPr>
          <w:fldChar w:fldCharType="separate"/>
        </w:r>
        <w:r>
          <w:rPr>
            <w:noProof/>
            <w:webHidden/>
          </w:rPr>
          <w:t>157</w:t>
        </w:r>
        <w:r>
          <w:rPr>
            <w:noProof/>
            <w:webHidden/>
          </w:rPr>
          <w:fldChar w:fldCharType="end"/>
        </w:r>
      </w:hyperlink>
    </w:p>
    <w:p w14:paraId="340CFDC0" w14:textId="671FF614" w:rsidR="00145F42" w:rsidRDefault="00145F42">
      <w:pPr>
        <w:pStyle w:val="TableofFigures"/>
        <w:tabs>
          <w:tab w:val="right" w:leader="dot" w:pos="9628"/>
        </w:tabs>
        <w:rPr>
          <w:rFonts w:asciiTheme="minorHAnsi" w:eastAsiaTheme="minorEastAsia" w:hAnsiTheme="minorHAnsi"/>
          <w:noProof/>
          <w:lang w:eastAsia="en-GB"/>
        </w:rPr>
      </w:pPr>
      <w:hyperlink w:anchor="_Toc129351036" w:history="1">
        <w:r w:rsidRPr="00E54599">
          <w:rPr>
            <w:rStyle w:val="Hyperlink"/>
            <w:noProof/>
          </w:rPr>
          <w:t>Table 61: Total subsequent therapy costs applied in the model</w:t>
        </w:r>
        <w:r>
          <w:rPr>
            <w:noProof/>
            <w:webHidden/>
          </w:rPr>
          <w:tab/>
        </w:r>
        <w:r>
          <w:rPr>
            <w:noProof/>
            <w:webHidden/>
          </w:rPr>
          <w:fldChar w:fldCharType="begin"/>
        </w:r>
        <w:r>
          <w:rPr>
            <w:noProof/>
            <w:webHidden/>
          </w:rPr>
          <w:instrText xml:space="preserve"> PAGEREF _Toc129351036 \h </w:instrText>
        </w:r>
        <w:r>
          <w:rPr>
            <w:noProof/>
            <w:webHidden/>
          </w:rPr>
        </w:r>
        <w:r>
          <w:rPr>
            <w:noProof/>
            <w:webHidden/>
          </w:rPr>
          <w:fldChar w:fldCharType="separate"/>
        </w:r>
        <w:r>
          <w:rPr>
            <w:noProof/>
            <w:webHidden/>
          </w:rPr>
          <w:t>158</w:t>
        </w:r>
        <w:r>
          <w:rPr>
            <w:noProof/>
            <w:webHidden/>
          </w:rPr>
          <w:fldChar w:fldCharType="end"/>
        </w:r>
      </w:hyperlink>
    </w:p>
    <w:p w14:paraId="716F7CAC" w14:textId="02529F75" w:rsidR="00145F42" w:rsidRDefault="00145F42">
      <w:pPr>
        <w:pStyle w:val="TableofFigures"/>
        <w:tabs>
          <w:tab w:val="right" w:leader="dot" w:pos="9628"/>
        </w:tabs>
        <w:rPr>
          <w:rFonts w:asciiTheme="minorHAnsi" w:eastAsiaTheme="minorEastAsia" w:hAnsiTheme="minorHAnsi"/>
          <w:noProof/>
          <w:lang w:eastAsia="en-GB"/>
        </w:rPr>
      </w:pPr>
      <w:hyperlink w:anchor="_Toc129351037" w:history="1">
        <w:r w:rsidRPr="00E54599">
          <w:rPr>
            <w:rStyle w:val="Hyperlink"/>
            <w:noProof/>
          </w:rPr>
          <w:t>Table 62: QALY weights referenced within the new NICE manual</w:t>
        </w:r>
        <w:r>
          <w:rPr>
            <w:noProof/>
            <w:webHidden/>
          </w:rPr>
          <w:tab/>
        </w:r>
        <w:r>
          <w:rPr>
            <w:noProof/>
            <w:webHidden/>
          </w:rPr>
          <w:fldChar w:fldCharType="begin"/>
        </w:r>
        <w:r>
          <w:rPr>
            <w:noProof/>
            <w:webHidden/>
          </w:rPr>
          <w:instrText xml:space="preserve"> PAGEREF _Toc129351037 \h </w:instrText>
        </w:r>
        <w:r>
          <w:rPr>
            <w:noProof/>
            <w:webHidden/>
          </w:rPr>
        </w:r>
        <w:r>
          <w:rPr>
            <w:noProof/>
            <w:webHidden/>
          </w:rPr>
          <w:fldChar w:fldCharType="separate"/>
        </w:r>
        <w:r>
          <w:rPr>
            <w:noProof/>
            <w:webHidden/>
          </w:rPr>
          <w:t>159</w:t>
        </w:r>
        <w:r>
          <w:rPr>
            <w:noProof/>
            <w:webHidden/>
          </w:rPr>
          <w:fldChar w:fldCharType="end"/>
        </w:r>
      </w:hyperlink>
    </w:p>
    <w:p w14:paraId="5D0ECF17" w14:textId="4E889DC8" w:rsidR="00145F42" w:rsidRDefault="00145F42">
      <w:pPr>
        <w:pStyle w:val="TableofFigures"/>
        <w:tabs>
          <w:tab w:val="right" w:leader="dot" w:pos="9628"/>
        </w:tabs>
        <w:rPr>
          <w:rFonts w:asciiTheme="minorHAnsi" w:eastAsiaTheme="minorEastAsia" w:hAnsiTheme="minorHAnsi"/>
          <w:noProof/>
          <w:lang w:eastAsia="en-GB"/>
        </w:rPr>
      </w:pPr>
      <w:hyperlink w:anchor="_Toc129351038" w:history="1">
        <w:r w:rsidRPr="00E54599">
          <w:rPr>
            <w:rStyle w:val="Hyperlink"/>
            <w:noProof/>
          </w:rPr>
          <w:t>Table 63: Summary features of QALY shortfall analysis | FAS population</w:t>
        </w:r>
        <w:r>
          <w:rPr>
            <w:noProof/>
            <w:webHidden/>
          </w:rPr>
          <w:tab/>
        </w:r>
        <w:r>
          <w:rPr>
            <w:noProof/>
            <w:webHidden/>
          </w:rPr>
          <w:fldChar w:fldCharType="begin"/>
        </w:r>
        <w:r>
          <w:rPr>
            <w:noProof/>
            <w:webHidden/>
          </w:rPr>
          <w:instrText xml:space="preserve"> PAGEREF _Toc129351038 \h </w:instrText>
        </w:r>
        <w:r>
          <w:rPr>
            <w:noProof/>
            <w:webHidden/>
          </w:rPr>
        </w:r>
        <w:r>
          <w:rPr>
            <w:noProof/>
            <w:webHidden/>
          </w:rPr>
          <w:fldChar w:fldCharType="separate"/>
        </w:r>
        <w:r>
          <w:rPr>
            <w:noProof/>
            <w:webHidden/>
          </w:rPr>
          <w:t>160</w:t>
        </w:r>
        <w:r>
          <w:rPr>
            <w:noProof/>
            <w:webHidden/>
          </w:rPr>
          <w:fldChar w:fldCharType="end"/>
        </w:r>
      </w:hyperlink>
    </w:p>
    <w:p w14:paraId="1C2B81E5" w14:textId="63EBD3EC" w:rsidR="00145F42" w:rsidRDefault="00145F42">
      <w:pPr>
        <w:pStyle w:val="TableofFigures"/>
        <w:tabs>
          <w:tab w:val="right" w:leader="dot" w:pos="9628"/>
        </w:tabs>
        <w:rPr>
          <w:rFonts w:asciiTheme="minorHAnsi" w:eastAsiaTheme="minorEastAsia" w:hAnsiTheme="minorHAnsi"/>
          <w:noProof/>
          <w:lang w:eastAsia="en-GB"/>
        </w:rPr>
      </w:pPr>
      <w:hyperlink w:anchor="_Toc129351039" w:history="1">
        <w:r w:rsidRPr="00E54599">
          <w:rPr>
            <w:rStyle w:val="Hyperlink"/>
            <w:noProof/>
          </w:rPr>
          <w:t>Table 64: Results of the QALY shortfall analysis | FAS population</w:t>
        </w:r>
        <w:r>
          <w:rPr>
            <w:noProof/>
            <w:webHidden/>
          </w:rPr>
          <w:tab/>
        </w:r>
        <w:r>
          <w:rPr>
            <w:noProof/>
            <w:webHidden/>
          </w:rPr>
          <w:fldChar w:fldCharType="begin"/>
        </w:r>
        <w:r>
          <w:rPr>
            <w:noProof/>
            <w:webHidden/>
          </w:rPr>
          <w:instrText xml:space="preserve"> PAGEREF _Toc129351039 \h </w:instrText>
        </w:r>
        <w:r>
          <w:rPr>
            <w:noProof/>
            <w:webHidden/>
          </w:rPr>
        </w:r>
        <w:r>
          <w:rPr>
            <w:noProof/>
            <w:webHidden/>
          </w:rPr>
          <w:fldChar w:fldCharType="separate"/>
        </w:r>
        <w:r>
          <w:rPr>
            <w:noProof/>
            <w:webHidden/>
          </w:rPr>
          <w:t>160</w:t>
        </w:r>
        <w:r>
          <w:rPr>
            <w:noProof/>
            <w:webHidden/>
          </w:rPr>
          <w:fldChar w:fldCharType="end"/>
        </w:r>
      </w:hyperlink>
    </w:p>
    <w:p w14:paraId="4C22EE2E" w14:textId="53DBA6AD" w:rsidR="00145F42" w:rsidRDefault="00145F42">
      <w:pPr>
        <w:pStyle w:val="TableofFigures"/>
        <w:tabs>
          <w:tab w:val="right" w:leader="dot" w:pos="9628"/>
        </w:tabs>
        <w:rPr>
          <w:rFonts w:asciiTheme="minorHAnsi" w:eastAsiaTheme="minorEastAsia" w:hAnsiTheme="minorHAnsi"/>
          <w:noProof/>
          <w:lang w:eastAsia="en-GB"/>
        </w:rPr>
      </w:pPr>
      <w:hyperlink w:anchor="_Toc129351040" w:history="1">
        <w:r w:rsidRPr="00E54599">
          <w:rPr>
            <w:rStyle w:val="Hyperlink"/>
            <w:noProof/>
          </w:rPr>
          <w:t>Table 65: Summary of variables applied and tested in economic model</w:t>
        </w:r>
        <w:r>
          <w:rPr>
            <w:noProof/>
            <w:webHidden/>
          </w:rPr>
          <w:tab/>
        </w:r>
        <w:r>
          <w:rPr>
            <w:noProof/>
            <w:webHidden/>
          </w:rPr>
          <w:fldChar w:fldCharType="begin"/>
        </w:r>
        <w:r>
          <w:rPr>
            <w:noProof/>
            <w:webHidden/>
          </w:rPr>
          <w:instrText xml:space="preserve"> PAGEREF _Toc129351040 \h </w:instrText>
        </w:r>
        <w:r>
          <w:rPr>
            <w:noProof/>
            <w:webHidden/>
          </w:rPr>
        </w:r>
        <w:r>
          <w:rPr>
            <w:noProof/>
            <w:webHidden/>
          </w:rPr>
          <w:fldChar w:fldCharType="separate"/>
        </w:r>
        <w:r>
          <w:rPr>
            <w:noProof/>
            <w:webHidden/>
          </w:rPr>
          <w:t>162</w:t>
        </w:r>
        <w:r>
          <w:rPr>
            <w:noProof/>
            <w:webHidden/>
          </w:rPr>
          <w:fldChar w:fldCharType="end"/>
        </w:r>
      </w:hyperlink>
    </w:p>
    <w:p w14:paraId="73183931" w14:textId="370A24E6" w:rsidR="00145F42" w:rsidRDefault="00145F42">
      <w:pPr>
        <w:pStyle w:val="TableofFigures"/>
        <w:tabs>
          <w:tab w:val="right" w:leader="dot" w:pos="9628"/>
        </w:tabs>
        <w:rPr>
          <w:rFonts w:asciiTheme="minorHAnsi" w:eastAsiaTheme="minorEastAsia" w:hAnsiTheme="minorHAnsi"/>
          <w:noProof/>
          <w:lang w:eastAsia="en-GB"/>
        </w:rPr>
      </w:pPr>
      <w:hyperlink w:anchor="_Toc129351041" w:history="1">
        <w:r w:rsidRPr="00E54599">
          <w:rPr>
            <w:rStyle w:val="Hyperlink"/>
            <w:noProof/>
          </w:rPr>
          <w:t>Table 66: Summary of base case variables applied in the economic model</w:t>
        </w:r>
        <w:r>
          <w:rPr>
            <w:noProof/>
            <w:webHidden/>
          </w:rPr>
          <w:tab/>
        </w:r>
        <w:r>
          <w:rPr>
            <w:noProof/>
            <w:webHidden/>
          </w:rPr>
          <w:fldChar w:fldCharType="begin"/>
        </w:r>
        <w:r>
          <w:rPr>
            <w:noProof/>
            <w:webHidden/>
          </w:rPr>
          <w:instrText xml:space="preserve"> PAGEREF _Toc129351041 \h </w:instrText>
        </w:r>
        <w:r>
          <w:rPr>
            <w:noProof/>
            <w:webHidden/>
          </w:rPr>
        </w:r>
        <w:r>
          <w:rPr>
            <w:noProof/>
            <w:webHidden/>
          </w:rPr>
          <w:fldChar w:fldCharType="separate"/>
        </w:r>
        <w:r>
          <w:rPr>
            <w:noProof/>
            <w:webHidden/>
          </w:rPr>
          <w:t>163</w:t>
        </w:r>
        <w:r>
          <w:rPr>
            <w:noProof/>
            <w:webHidden/>
          </w:rPr>
          <w:fldChar w:fldCharType="end"/>
        </w:r>
      </w:hyperlink>
    </w:p>
    <w:p w14:paraId="03570EE1" w14:textId="1B661E45" w:rsidR="00145F42" w:rsidRDefault="00145F42">
      <w:pPr>
        <w:pStyle w:val="TableofFigures"/>
        <w:tabs>
          <w:tab w:val="right" w:leader="dot" w:pos="9628"/>
        </w:tabs>
        <w:rPr>
          <w:rFonts w:asciiTheme="minorHAnsi" w:eastAsiaTheme="minorEastAsia" w:hAnsiTheme="minorHAnsi"/>
          <w:noProof/>
          <w:lang w:eastAsia="en-GB"/>
        </w:rPr>
      </w:pPr>
      <w:hyperlink w:anchor="_Toc129351042" w:history="1">
        <w:r w:rsidRPr="00E54599">
          <w:rPr>
            <w:rStyle w:val="Hyperlink"/>
            <w:noProof/>
          </w:rPr>
          <w:t>Table 67: Summary of key model assumptions</w:t>
        </w:r>
        <w:r>
          <w:rPr>
            <w:noProof/>
            <w:webHidden/>
          </w:rPr>
          <w:tab/>
        </w:r>
        <w:r>
          <w:rPr>
            <w:noProof/>
            <w:webHidden/>
          </w:rPr>
          <w:fldChar w:fldCharType="begin"/>
        </w:r>
        <w:r>
          <w:rPr>
            <w:noProof/>
            <w:webHidden/>
          </w:rPr>
          <w:instrText xml:space="preserve"> PAGEREF _Toc129351042 \h </w:instrText>
        </w:r>
        <w:r>
          <w:rPr>
            <w:noProof/>
            <w:webHidden/>
          </w:rPr>
        </w:r>
        <w:r>
          <w:rPr>
            <w:noProof/>
            <w:webHidden/>
          </w:rPr>
          <w:fldChar w:fldCharType="separate"/>
        </w:r>
        <w:r>
          <w:rPr>
            <w:noProof/>
            <w:webHidden/>
          </w:rPr>
          <w:t>166</w:t>
        </w:r>
        <w:r>
          <w:rPr>
            <w:noProof/>
            <w:webHidden/>
          </w:rPr>
          <w:fldChar w:fldCharType="end"/>
        </w:r>
      </w:hyperlink>
    </w:p>
    <w:p w14:paraId="3DE28DCD" w14:textId="2344A86F" w:rsidR="00145F42" w:rsidRDefault="00145F42">
      <w:pPr>
        <w:pStyle w:val="TableofFigures"/>
        <w:tabs>
          <w:tab w:val="right" w:leader="dot" w:pos="9628"/>
        </w:tabs>
        <w:rPr>
          <w:rFonts w:asciiTheme="minorHAnsi" w:eastAsiaTheme="minorEastAsia" w:hAnsiTheme="minorHAnsi"/>
          <w:noProof/>
          <w:lang w:eastAsia="en-GB"/>
        </w:rPr>
      </w:pPr>
      <w:hyperlink w:anchor="_Toc129351043" w:history="1">
        <w:r w:rsidRPr="00E54599">
          <w:rPr>
            <w:rStyle w:val="Hyperlink"/>
            <w:noProof/>
          </w:rPr>
          <w:t>Table 68: Base case deterministic results in the FAS population (T-DXd PAS price; no severity modifier)</w:t>
        </w:r>
        <w:r>
          <w:rPr>
            <w:noProof/>
            <w:webHidden/>
          </w:rPr>
          <w:tab/>
        </w:r>
        <w:r>
          <w:rPr>
            <w:noProof/>
            <w:webHidden/>
          </w:rPr>
          <w:fldChar w:fldCharType="begin"/>
        </w:r>
        <w:r>
          <w:rPr>
            <w:noProof/>
            <w:webHidden/>
          </w:rPr>
          <w:instrText xml:space="preserve"> PAGEREF _Toc129351043 \h </w:instrText>
        </w:r>
        <w:r>
          <w:rPr>
            <w:noProof/>
            <w:webHidden/>
          </w:rPr>
        </w:r>
        <w:r>
          <w:rPr>
            <w:noProof/>
            <w:webHidden/>
          </w:rPr>
          <w:fldChar w:fldCharType="separate"/>
        </w:r>
        <w:r>
          <w:rPr>
            <w:noProof/>
            <w:webHidden/>
          </w:rPr>
          <w:t>169</w:t>
        </w:r>
        <w:r>
          <w:rPr>
            <w:noProof/>
            <w:webHidden/>
          </w:rPr>
          <w:fldChar w:fldCharType="end"/>
        </w:r>
      </w:hyperlink>
    </w:p>
    <w:p w14:paraId="3766D6ED" w14:textId="611053E7" w:rsidR="00145F42" w:rsidRDefault="00145F42">
      <w:pPr>
        <w:pStyle w:val="TableofFigures"/>
        <w:tabs>
          <w:tab w:val="right" w:leader="dot" w:pos="9628"/>
        </w:tabs>
        <w:rPr>
          <w:rFonts w:asciiTheme="minorHAnsi" w:eastAsiaTheme="minorEastAsia" w:hAnsiTheme="minorHAnsi"/>
          <w:noProof/>
          <w:lang w:eastAsia="en-GB"/>
        </w:rPr>
      </w:pPr>
      <w:hyperlink w:anchor="_Toc129351044" w:history="1">
        <w:r w:rsidRPr="00E54599">
          <w:rPr>
            <w:rStyle w:val="Hyperlink"/>
            <w:noProof/>
          </w:rPr>
          <w:t>Table 69: Net health benefit (at the PAS price, no severity modifier)</w:t>
        </w:r>
        <w:r>
          <w:rPr>
            <w:noProof/>
            <w:webHidden/>
          </w:rPr>
          <w:tab/>
        </w:r>
        <w:r>
          <w:rPr>
            <w:noProof/>
            <w:webHidden/>
          </w:rPr>
          <w:fldChar w:fldCharType="begin"/>
        </w:r>
        <w:r>
          <w:rPr>
            <w:noProof/>
            <w:webHidden/>
          </w:rPr>
          <w:instrText xml:space="preserve"> PAGEREF _Toc129351044 \h </w:instrText>
        </w:r>
        <w:r>
          <w:rPr>
            <w:noProof/>
            <w:webHidden/>
          </w:rPr>
        </w:r>
        <w:r>
          <w:rPr>
            <w:noProof/>
            <w:webHidden/>
          </w:rPr>
          <w:fldChar w:fldCharType="separate"/>
        </w:r>
        <w:r>
          <w:rPr>
            <w:noProof/>
            <w:webHidden/>
          </w:rPr>
          <w:t>170</w:t>
        </w:r>
        <w:r>
          <w:rPr>
            <w:noProof/>
            <w:webHidden/>
          </w:rPr>
          <w:fldChar w:fldCharType="end"/>
        </w:r>
      </w:hyperlink>
    </w:p>
    <w:p w14:paraId="7F5019AF" w14:textId="77B5A878" w:rsidR="00145F42" w:rsidRPr="00430942" w:rsidRDefault="00145F42">
      <w:pPr>
        <w:pStyle w:val="TableofFigures"/>
        <w:tabs>
          <w:tab w:val="right" w:leader="dot" w:pos="9628"/>
        </w:tabs>
        <w:rPr>
          <w:rFonts w:asciiTheme="minorHAnsi" w:eastAsiaTheme="minorEastAsia" w:hAnsiTheme="minorHAnsi"/>
          <w:noProof/>
          <w:lang w:eastAsia="en-GB"/>
        </w:rPr>
      </w:pPr>
      <w:hyperlink w:anchor="_Toc129351045" w:history="1">
        <w:r w:rsidRPr="00430942">
          <w:rPr>
            <w:rStyle w:val="Hyperlink"/>
            <w:noProof/>
          </w:rPr>
          <w:t>Table 70: Mean PSA results (at the PAS price, no severity modifier applied)*</w:t>
        </w:r>
        <w:r w:rsidRPr="00430942">
          <w:rPr>
            <w:noProof/>
            <w:webHidden/>
          </w:rPr>
          <w:tab/>
        </w:r>
        <w:r w:rsidRPr="00430942">
          <w:rPr>
            <w:noProof/>
            <w:webHidden/>
          </w:rPr>
          <w:fldChar w:fldCharType="begin"/>
        </w:r>
        <w:r w:rsidRPr="00430942">
          <w:rPr>
            <w:noProof/>
            <w:webHidden/>
          </w:rPr>
          <w:instrText xml:space="preserve"> PAGEREF _Toc129351045 \h </w:instrText>
        </w:r>
        <w:r w:rsidRPr="00430942">
          <w:rPr>
            <w:noProof/>
            <w:webHidden/>
          </w:rPr>
        </w:r>
        <w:r w:rsidRPr="00430942">
          <w:rPr>
            <w:noProof/>
            <w:webHidden/>
          </w:rPr>
          <w:fldChar w:fldCharType="separate"/>
        </w:r>
        <w:r w:rsidRPr="00430942">
          <w:rPr>
            <w:noProof/>
            <w:webHidden/>
          </w:rPr>
          <w:t>171</w:t>
        </w:r>
        <w:r w:rsidRPr="00430942">
          <w:rPr>
            <w:noProof/>
            <w:webHidden/>
          </w:rPr>
          <w:fldChar w:fldCharType="end"/>
        </w:r>
      </w:hyperlink>
    </w:p>
    <w:p w14:paraId="3EF65BBD" w14:textId="6166B72F" w:rsidR="00145F42" w:rsidRPr="00430942" w:rsidRDefault="00145F42">
      <w:pPr>
        <w:pStyle w:val="TableofFigures"/>
        <w:tabs>
          <w:tab w:val="right" w:leader="dot" w:pos="9628"/>
        </w:tabs>
        <w:rPr>
          <w:rFonts w:asciiTheme="minorHAnsi" w:eastAsiaTheme="minorEastAsia" w:hAnsiTheme="minorHAnsi"/>
          <w:noProof/>
          <w:lang w:eastAsia="en-GB"/>
        </w:rPr>
      </w:pPr>
      <w:hyperlink w:anchor="_Toc129351046" w:history="1">
        <w:r w:rsidRPr="00430942">
          <w:rPr>
            <w:rStyle w:val="Hyperlink"/>
            <w:noProof/>
          </w:rPr>
          <w:t>Table 71: OWSA results (T-DXd [at the PAS price] vs. TPC, no severity modifier applied)*</w:t>
        </w:r>
        <w:r w:rsidRPr="00430942">
          <w:rPr>
            <w:noProof/>
            <w:webHidden/>
          </w:rPr>
          <w:tab/>
        </w:r>
        <w:r w:rsidRPr="00430942">
          <w:rPr>
            <w:noProof/>
            <w:webHidden/>
          </w:rPr>
          <w:fldChar w:fldCharType="begin"/>
        </w:r>
        <w:r w:rsidRPr="00430942">
          <w:rPr>
            <w:noProof/>
            <w:webHidden/>
          </w:rPr>
          <w:instrText xml:space="preserve"> PAGEREF _Toc129351046 \h </w:instrText>
        </w:r>
        <w:r w:rsidRPr="00430942">
          <w:rPr>
            <w:noProof/>
            <w:webHidden/>
          </w:rPr>
        </w:r>
        <w:r w:rsidRPr="00430942">
          <w:rPr>
            <w:noProof/>
            <w:webHidden/>
          </w:rPr>
          <w:fldChar w:fldCharType="separate"/>
        </w:r>
        <w:r w:rsidRPr="00430942">
          <w:rPr>
            <w:noProof/>
            <w:webHidden/>
          </w:rPr>
          <w:t>173</w:t>
        </w:r>
        <w:r w:rsidRPr="00430942">
          <w:rPr>
            <w:noProof/>
            <w:webHidden/>
          </w:rPr>
          <w:fldChar w:fldCharType="end"/>
        </w:r>
      </w:hyperlink>
    </w:p>
    <w:p w14:paraId="0C2A4398" w14:textId="603C60FD" w:rsidR="00145F42" w:rsidRPr="00430942" w:rsidRDefault="00145F42">
      <w:pPr>
        <w:pStyle w:val="TableofFigures"/>
        <w:tabs>
          <w:tab w:val="right" w:leader="dot" w:pos="9628"/>
        </w:tabs>
        <w:rPr>
          <w:rFonts w:asciiTheme="minorHAnsi" w:eastAsiaTheme="minorEastAsia" w:hAnsiTheme="minorHAnsi"/>
          <w:noProof/>
          <w:lang w:eastAsia="en-GB"/>
        </w:rPr>
      </w:pPr>
      <w:hyperlink w:anchor="_Toc129351047" w:history="1">
        <w:r w:rsidRPr="00430942">
          <w:rPr>
            <w:rStyle w:val="Hyperlink"/>
            <w:noProof/>
          </w:rPr>
          <w:t>Table 72: Scenario analysis (probabilistic results –  T-DXd [at the PAS price] vs. TPC, no severity modifier applied)</w:t>
        </w:r>
        <w:r w:rsidRPr="00430942">
          <w:rPr>
            <w:noProof/>
            <w:webHidden/>
          </w:rPr>
          <w:tab/>
        </w:r>
        <w:r w:rsidRPr="00430942">
          <w:rPr>
            <w:noProof/>
            <w:webHidden/>
          </w:rPr>
          <w:fldChar w:fldCharType="begin"/>
        </w:r>
        <w:r w:rsidRPr="00430942">
          <w:rPr>
            <w:noProof/>
            <w:webHidden/>
          </w:rPr>
          <w:instrText xml:space="preserve"> PAGEREF _Toc129351047 \h </w:instrText>
        </w:r>
        <w:r w:rsidRPr="00430942">
          <w:rPr>
            <w:noProof/>
            <w:webHidden/>
          </w:rPr>
        </w:r>
        <w:r w:rsidRPr="00430942">
          <w:rPr>
            <w:noProof/>
            <w:webHidden/>
          </w:rPr>
          <w:fldChar w:fldCharType="separate"/>
        </w:r>
        <w:r w:rsidRPr="00430942">
          <w:rPr>
            <w:noProof/>
            <w:webHidden/>
          </w:rPr>
          <w:t>174</w:t>
        </w:r>
        <w:r w:rsidRPr="00430942">
          <w:rPr>
            <w:noProof/>
            <w:webHidden/>
          </w:rPr>
          <w:fldChar w:fldCharType="end"/>
        </w:r>
      </w:hyperlink>
    </w:p>
    <w:p w14:paraId="4C6FE134" w14:textId="79A13A76" w:rsidR="00145F42" w:rsidRPr="00430942" w:rsidRDefault="00145F42">
      <w:pPr>
        <w:pStyle w:val="TableofFigures"/>
        <w:tabs>
          <w:tab w:val="right" w:leader="dot" w:pos="9628"/>
        </w:tabs>
        <w:rPr>
          <w:rFonts w:asciiTheme="minorHAnsi" w:eastAsiaTheme="minorEastAsia" w:hAnsiTheme="minorHAnsi"/>
          <w:noProof/>
          <w:lang w:eastAsia="en-GB"/>
        </w:rPr>
      </w:pPr>
      <w:hyperlink w:anchor="_Toc129351048" w:history="1">
        <w:r w:rsidRPr="00430942">
          <w:rPr>
            <w:rStyle w:val="Hyperlink"/>
            <w:noProof/>
          </w:rPr>
          <w:t>Table 73: Internal and external validation for modelled OS and PFS | TPC</w:t>
        </w:r>
        <w:r w:rsidRPr="00430942">
          <w:rPr>
            <w:noProof/>
            <w:webHidden/>
          </w:rPr>
          <w:tab/>
        </w:r>
        <w:r w:rsidRPr="00430942">
          <w:rPr>
            <w:noProof/>
            <w:webHidden/>
          </w:rPr>
          <w:fldChar w:fldCharType="begin"/>
        </w:r>
        <w:r w:rsidRPr="00430942">
          <w:rPr>
            <w:noProof/>
            <w:webHidden/>
          </w:rPr>
          <w:instrText xml:space="preserve"> PAGEREF _Toc129351048 \h </w:instrText>
        </w:r>
        <w:r w:rsidRPr="00430942">
          <w:rPr>
            <w:noProof/>
            <w:webHidden/>
          </w:rPr>
        </w:r>
        <w:r w:rsidRPr="00430942">
          <w:rPr>
            <w:noProof/>
            <w:webHidden/>
          </w:rPr>
          <w:fldChar w:fldCharType="separate"/>
        </w:r>
        <w:r w:rsidRPr="00430942">
          <w:rPr>
            <w:noProof/>
            <w:webHidden/>
          </w:rPr>
          <w:t>178</w:t>
        </w:r>
        <w:r w:rsidRPr="00430942">
          <w:rPr>
            <w:noProof/>
            <w:webHidden/>
          </w:rPr>
          <w:fldChar w:fldCharType="end"/>
        </w:r>
      </w:hyperlink>
    </w:p>
    <w:p w14:paraId="5F7748D2" w14:textId="7B1F7090" w:rsidR="005B4DB2" w:rsidRDefault="00D84870" w:rsidP="00AF4273">
      <w:pPr>
        <w:pStyle w:val="NICEnormal"/>
      </w:pPr>
      <w:r>
        <w:fldChar w:fldCharType="end"/>
      </w:r>
      <w:r w:rsidR="005B4DB2">
        <w:br w:type="page"/>
      </w:r>
    </w:p>
    <w:p w14:paraId="6CF13059" w14:textId="7EAB4DEF" w:rsidR="005B4DB2" w:rsidRDefault="005B4DB2" w:rsidP="00A907C6">
      <w:pPr>
        <w:pStyle w:val="Heading1"/>
        <w:numPr>
          <w:ilvl w:val="0"/>
          <w:numId w:val="0"/>
        </w:numPr>
        <w:ind w:left="357" w:hanging="357"/>
      </w:pPr>
      <w:bookmarkStart w:id="0" w:name="_Toc129350841"/>
      <w:r>
        <w:lastRenderedPageBreak/>
        <w:t>Abbreviations</w:t>
      </w:r>
      <w:bookmarkEnd w:id="0"/>
    </w:p>
    <w:p w14:paraId="599FE682" w14:textId="77777777" w:rsidR="00693E91" w:rsidRPr="00F8420E" w:rsidRDefault="00693E91" w:rsidP="00693E91">
      <w:pPr>
        <w:spacing w:after="0" w:line="240" w:lineRule="auto"/>
        <w:rPr>
          <w:color w:val="262626" w:themeColor="text1" w:themeTint="D9"/>
          <w:lang w:val="en-US"/>
        </w:rPr>
      </w:pPr>
    </w:p>
    <w:p w14:paraId="665AE935" w14:textId="77777777" w:rsidR="00693E91" w:rsidRDefault="00693E91" w:rsidP="00693E91">
      <w:pPr>
        <w:spacing w:after="0" w:line="240" w:lineRule="auto"/>
        <w:rPr>
          <w:color w:val="262626" w:themeColor="text1" w:themeTint="D9"/>
          <w:lang w:val="en-US"/>
        </w:rPr>
        <w:sectPr w:rsidR="00693E91" w:rsidSect="00805123">
          <w:footnotePr>
            <w:numFmt w:val="lowerLetter"/>
          </w:footnotePr>
          <w:pgSz w:w="11906" w:h="16838"/>
          <w:pgMar w:top="1134" w:right="1134" w:bottom="1134" w:left="1134" w:header="709" w:footer="709" w:gutter="0"/>
          <w:cols w:space="708"/>
          <w:docGrid w:linePitch="360"/>
        </w:sectPr>
      </w:pPr>
    </w:p>
    <w:p w14:paraId="241B224F" w14:textId="77777777" w:rsidR="00693E91" w:rsidRDefault="00693E91" w:rsidP="00693E91">
      <w:pPr>
        <w:spacing w:after="0" w:line="240" w:lineRule="auto"/>
        <w:rPr>
          <w:color w:val="262626" w:themeColor="text1" w:themeTint="D9"/>
          <w:lang w:val="en-US"/>
        </w:rPr>
      </w:pPr>
    </w:p>
    <w:p w14:paraId="3FFFE826" w14:textId="77777777" w:rsidR="00693E91" w:rsidRDefault="00693E91" w:rsidP="00693E91">
      <w:pPr>
        <w:sectPr w:rsidR="00693E91" w:rsidSect="00805123">
          <w:footnotePr>
            <w:numFmt w:val="lowerLetter"/>
          </w:footnotePr>
          <w:type w:val="continuous"/>
          <w:pgSz w:w="11906" w:h="16838"/>
          <w:pgMar w:top="1134" w:right="1134" w:bottom="1134" w:left="1134" w:header="709" w:footer="709" w:gutter="0"/>
          <w:cols w:num="2" w:space="708"/>
          <w:docGrid w:linePitch="360"/>
        </w:sectPr>
      </w:pPr>
    </w:p>
    <w:p w14:paraId="6187DA3A" w14:textId="2647D253" w:rsidR="00F7181E" w:rsidRDefault="00F7181E" w:rsidP="00F7181E">
      <w:pPr>
        <w:pStyle w:val="Heading1"/>
      </w:pPr>
      <w:bookmarkStart w:id="1" w:name="_Ref99727373"/>
      <w:bookmarkStart w:id="2" w:name="_Toc129350842"/>
      <w:r>
        <w:lastRenderedPageBreak/>
        <w:t>Decision problem, description of the technology and clinical care pathway</w:t>
      </w:r>
      <w:bookmarkEnd w:id="1"/>
      <w:bookmarkEnd w:id="2"/>
    </w:p>
    <w:p w14:paraId="33CBDF4D" w14:textId="05355A10" w:rsidR="00F7181E" w:rsidRDefault="00F7181E" w:rsidP="00F7181E">
      <w:pPr>
        <w:pStyle w:val="Heading2"/>
      </w:pPr>
      <w:bookmarkStart w:id="3" w:name="_Ref126932847"/>
      <w:bookmarkStart w:id="4" w:name="_Ref126932874"/>
      <w:bookmarkStart w:id="5" w:name="_Ref126933043"/>
      <w:bookmarkStart w:id="6" w:name="_Ref126933084"/>
      <w:bookmarkStart w:id="7" w:name="_Toc129350843"/>
      <w:r>
        <w:t>Decision problem</w:t>
      </w:r>
      <w:bookmarkEnd w:id="3"/>
      <w:bookmarkEnd w:id="4"/>
      <w:bookmarkEnd w:id="5"/>
      <w:bookmarkEnd w:id="6"/>
      <w:bookmarkEnd w:id="7"/>
    </w:p>
    <w:p w14:paraId="283481B5" w14:textId="6BE7E551" w:rsidR="00A323FD" w:rsidRPr="002646F6" w:rsidRDefault="00184722" w:rsidP="004C2A9A">
      <w:pPr>
        <w:pStyle w:val="Body"/>
      </w:pPr>
      <w:r w:rsidRPr="002646F6">
        <w:t xml:space="preserve">This submission focuses on trastuzumab deruxtecan (T-DXd) as a treatment for unresectable or metastatic human epidermal growth factor receptor 2 (HER2)-low breast cancer (BC) after chemotherapy. </w:t>
      </w:r>
    </w:p>
    <w:p w14:paraId="68DA79FA" w14:textId="2F49D5FE" w:rsidR="006A29FD" w:rsidRPr="002646F6" w:rsidRDefault="00F728A1" w:rsidP="004C2A9A">
      <w:pPr>
        <w:pStyle w:val="Body"/>
      </w:pPr>
      <w:r w:rsidRPr="002646F6">
        <w:t>The submission covers the technology’s full marketing authorisation for this indication</w:t>
      </w:r>
      <w:r w:rsidR="00184722" w:rsidRPr="002646F6">
        <w:t xml:space="preserve"> </w:t>
      </w:r>
      <w:r w:rsidR="002D1549" w:rsidRPr="002646F6">
        <w:t>and</w:t>
      </w:r>
      <w:r w:rsidR="007B6613" w:rsidRPr="002646F6">
        <w:t xml:space="preserve"> is </w:t>
      </w:r>
      <w:r w:rsidR="0078021F" w:rsidRPr="002646F6">
        <w:t xml:space="preserve">consistent </w:t>
      </w:r>
      <w:r w:rsidR="007B6613" w:rsidRPr="002646F6">
        <w:t xml:space="preserve">with the </w:t>
      </w:r>
      <w:r w:rsidR="007C26F7" w:rsidRPr="002646F6">
        <w:t xml:space="preserve">final </w:t>
      </w:r>
      <w:r w:rsidR="007B6613" w:rsidRPr="002646F6">
        <w:t xml:space="preserve">scope </w:t>
      </w:r>
      <w:r w:rsidR="00B3425B" w:rsidRPr="002646F6">
        <w:t xml:space="preserve">issued </w:t>
      </w:r>
      <w:r w:rsidR="00C70AF1" w:rsidRPr="002646F6">
        <w:t>by the National Institute of Health and Care Excellence (NICE)</w:t>
      </w:r>
      <w:r w:rsidR="007C26F7" w:rsidRPr="002646F6">
        <w:t xml:space="preserve"> and the NICE reference </w:t>
      </w:r>
      <w:r w:rsidR="00756E90" w:rsidRPr="002646F6">
        <w:t>case</w:t>
      </w:r>
      <w:r w:rsidR="00B1780C" w:rsidRPr="002646F6">
        <w:t>.</w:t>
      </w:r>
      <w:r w:rsidR="00FD57F4">
        <w:fldChar w:fldCharType="begin"/>
      </w:r>
      <w:r w:rsidR="00CA6345">
        <w:instrText xml:space="preserve"> ADDIN ZOTERO_ITEM CSL_CITATION {"citationID":"qh4saM7D","properties":{"formattedCitation":"\\super 1,2\\nosupersub{}","plainCitation":"1,2","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00FD57F4">
        <w:fldChar w:fldCharType="separate"/>
      </w:r>
      <w:r w:rsidR="00FD57F4" w:rsidRPr="00FD57F4">
        <w:rPr>
          <w:rFonts w:cs="Arial"/>
          <w:szCs w:val="24"/>
          <w:vertAlign w:val="superscript"/>
        </w:rPr>
        <w:t>1,2</w:t>
      </w:r>
      <w:r w:rsidR="00FD57F4">
        <w:fldChar w:fldCharType="end"/>
      </w:r>
      <w:r w:rsidR="004C2A9A" w:rsidRPr="002646F6">
        <w:t xml:space="preserve"> </w:t>
      </w:r>
    </w:p>
    <w:p w14:paraId="01462486" w14:textId="3BEB685D" w:rsidR="00031612" w:rsidRDefault="00A36A60" w:rsidP="00151591">
      <w:pPr>
        <w:pStyle w:val="Body"/>
      </w:pPr>
      <w:r>
        <w:t>T</w:t>
      </w:r>
      <w:r w:rsidR="004C2A9A">
        <w:t>he</w:t>
      </w:r>
      <w:r w:rsidR="0016789F">
        <w:t xml:space="preserve"> </w:t>
      </w:r>
      <w:r w:rsidR="00CE59A4">
        <w:t xml:space="preserve">European </w:t>
      </w:r>
      <w:r w:rsidR="00562DE0">
        <w:t>Medicines Agency</w:t>
      </w:r>
      <w:r w:rsidR="007F08AC">
        <w:t xml:space="preserve"> (EMA)</w:t>
      </w:r>
      <w:r w:rsidR="00CE59A4">
        <w:t xml:space="preserve"> </w:t>
      </w:r>
      <w:r w:rsidR="00184722">
        <w:t xml:space="preserve">marketing authorisation for T-DXd </w:t>
      </w:r>
      <w:r w:rsidR="006264B3">
        <w:t>(Enhertu</w:t>
      </w:r>
      <w:r w:rsidR="006264B3" w:rsidRPr="797502B6">
        <w:rPr>
          <w:rFonts w:cs="Arial"/>
          <w:vertAlign w:val="superscript"/>
        </w:rPr>
        <w:t>®</w:t>
      </w:r>
      <w:r w:rsidR="006264B3">
        <w:t xml:space="preserve">) </w:t>
      </w:r>
      <w:r w:rsidR="00324BF0">
        <w:t xml:space="preserve">in this indication </w:t>
      </w:r>
      <w:r w:rsidR="00184722">
        <w:t>is</w:t>
      </w:r>
      <w:r w:rsidR="00CE59A4">
        <w:t>:</w:t>
      </w:r>
      <w:r w:rsidR="00184722">
        <w:t xml:space="preserve"> </w:t>
      </w:r>
      <w:r w:rsidR="00CE59A4" w:rsidRPr="003C648C">
        <w:rPr>
          <w:i/>
          <w:iCs/>
        </w:rPr>
        <w:t>Enhertu</w:t>
      </w:r>
      <w:r w:rsidR="00184722" w:rsidRPr="003C648C">
        <w:rPr>
          <w:i/>
        </w:rPr>
        <w:t xml:space="preserve"> </w:t>
      </w:r>
      <w:r w:rsidR="008F7B32" w:rsidRPr="003C648C">
        <w:rPr>
          <w:i/>
        </w:rPr>
        <w:t>as monotherapy</w:t>
      </w:r>
      <w:r w:rsidR="008F7B32" w:rsidRPr="003C648C">
        <w:rPr>
          <w:i/>
          <w:iCs/>
        </w:rPr>
        <w:t xml:space="preserve"> </w:t>
      </w:r>
      <w:r w:rsidR="00CE59A4" w:rsidRPr="003C648C">
        <w:rPr>
          <w:i/>
          <w:iCs/>
        </w:rPr>
        <w:t>is indicated</w:t>
      </w:r>
      <w:r w:rsidR="008F7B32" w:rsidRPr="003C648C">
        <w:rPr>
          <w:i/>
        </w:rPr>
        <w:t xml:space="preserve"> for the treatment of adult patients with unresectable or metastatic HER2 low breast cancer who have received prior chemotherapy in the metastatic setting or developed disease recurrence during or within 6 months of completing adjuvant chemotherapy</w:t>
      </w:r>
      <w:r w:rsidR="006264B3" w:rsidRPr="003C648C">
        <w:rPr>
          <w:i/>
        </w:rPr>
        <w:t xml:space="preserve"> (see section 4.2)</w:t>
      </w:r>
      <w:r w:rsidR="006264B3" w:rsidRPr="003C648C">
        <w:rPr>
          <w:i/>
          <w:iCs/>
        </w:rPr>
        <w:t>.</w:t>
      </w:r>
      <w:r w:rsidR="00017705">
        <w:rPr>
          <w:i/>
          <w:iCs/>
        </w:rPr>
        <w:fldChar w:fldCharType="begin"/>
      </w:r>
      <w:r w:rsidR="00CA6345">
        <w:rPr>
          <w:i/>
          <w:iCs/>
        </w:rPr>
        <w:instrText xml:space="preserve"> ADDIN ZOTERO_ITEM CSL_CITATION {"citationID":"Rfw1symE","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017705">
        <w:rPr>
          <w:i/>
          <w:iCs/>
        </w:rPr>
        <w:fldChar w:fldCharType="separate"/>
      </w:r>
      <w:r w:rsidR="00FD57F4" w:rsidRPr="00FD57F4">
        <w:rPr>
          <w:rFonts w:cs="Arial"/>
          <w:szCs w:val="24"/>
          <w:vertAlign w:val="superscript"/>
        </w:rPr>
        <w:t>3</w:t>
      </w:r>
      <w:r w:rsidR="00017705">
        <w:rPr>
          <w:i/>
          <w:iCs/>
        </w:rPr>
        <w:fldChar w:fldCharType="end"/>
      </w:r>
    </w:p>
    <w:p w14:paraId="1E4BC7C5" w14:textId="2FA5A432" w:rsidR="00F81750" w:rsidRPr="00F81750" w:rsidRDefault="00F81750" w:rsidP="00151591">
      <w:pPr>
        <w:pStyle w:val="Body"/>
        <w:rPr>
          <w:u w:val="single"/>
        </w:rPr>
      </w:pPr>
      <w:r>
        <w:t xml:space="preserve">The UK marketing authorisation </w:t>
      </w:r>
      <w:r w:rsidR="001145D8">
        <w:t xml:space="preserve">wording for this indication is </w:t>
      </w:r>
      <w:r w:rsidR="00F77ABC" w:rsidRPr="00F77ABC">
        <w:rPr>
          <w:color w:val="000000"/>
          <w:highlight w:val="black"/>
        </w:rPr>
        <w:t>xxxxxxxxxxxxxxxxxxxxxxxxxxxx</w:t>
      </w:r>
      <w:r w:rsidR="00430942">
        <w:rPr>
          <w:color w:val="000000"/>
          <w:highlight w:val="black"/>
        </w:rPr>
        <w:t xml:space="preserve"> </w:t>
      </w:r>
      <w:r w:rsidR="00F77ABC" w:rsidRPr="00F77ABC">
        <w:rPr>
          <w:color w:val="000000"/>
          <w:highlight w:val="black"/>
        </w:rPr>
        <w:t>xxxxxxxxxxxxxxxxxxxx</w:t>
      </w:r>
      <w:r w:rsidR="001145D8">
        <w:t>.</w:t>
      </w:r>
    </w:p>
    <w:p w14:paraId="6B6D9932" w14:textId="53D5B3E5" w:rsidR="00BA5729" w:rsidRPr="002646F6" w:rsidRDefault="00BA5729" w:rsidP="00BA5729">
      <w:pPr>
        <w:pStyle w:val="Body"/>
      </w:pPr>
      <w:r w:rsidRPr="002646F6">
        <w:t xml:space="preserve">T-DXd is currently recommended by NICE – via the Cancer Drugs Fund (CDF) – for treating HER2-positive unresectable or metastatic BC after 2 or more anti-HER2 therapies </w:t>
      </w:r>
      <w:r w:rsidR="000E648B">
        <w:t>(Technology Appraisal 704 [</w:t>
      </w:r>
      <w:r w:rsidRPr="002646F6">
        <w:t>TA704</w:t>
      </w:r>
      <w:r w:rsidR="000E648B">
        <w:t>])</w:t>
      </w:r>
      <w:r>
        <w:t>,</w:t>
      </w:r>
      <w:r w:rsidRPr="002646F6">
        <w:fldChar w:fldCharType="begin"/>
      </w:r>
      <w:r w:rsidR="00CA6345">
        <w:instrText xml:space="preserve"> ADDIN ZOTERO_ITEM CSL_CITATION {"citationID":"Lhav97R0","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2646F6">
        <w:fldChar w:fldCharType="separate"/>
      </w:r>
      <w:r w:rsidR="00FD57F4" w:rsidRPr="00FD57F4">
        <w:rPr>
          <w:rFonts w:cs="Arial"/>
          <w:szCs w:val="24"/>
          <w:vertAlign w:val="superscript"/>
        </w:rPr>
        <w:t>4</w:t>
      </w:r>
      <w:r w:rsidRPr="002646F6">
        <w:fldChar w:fldCharType="end"/>
      </w:r>
      <w:r>
        <w:t xml:space="preserve"> and for </w:t>
      </w:r>
      <w:r w:rsidRPr="00813BEB">
        <w:t>treating HER2-positive unresectable or metastatic breast cancer after 1 or more anti-HER2 treatments</w:t>
      </w:r>
      <w:r>
        <w:t xml:space="preserve"> [TA862].</w:t>
      </w:r>
      <w:r>
        <w:fldChar w:fldCharType="begin"/>
      </w:r>
      <w:r w:rsidR="00CA6345">
        <w:instrText xml:space="preserve"> ADDIN ZOTERO_ITEM CSL_CITATION {"citationID":"j12oZq35","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fldChar w:fldCharType="separate"/>
      </w:r>
      <w:r w:rsidR="00FD57F4" w:rsidRPr="00FD57F4">
        <w:rPr>
          <w:rFonts w:cs="Arial"/>
          <w:szCs w:val="24"/>
          <w:vertAlign w:val="superscript"/>
        </w:rPr>
        <w:t>5</w:t>
      </w:r>
      <w:r>
        <w:fldChar w:fldCharType="end"/>
      </w:r>
      <w:r>
        <w:t xml:space="preserve"> </w:t>
      </w:r>
    </w:p>
    <w:p w14:paraId="697D0061" w14:textId="762186BF" w:rsidR="00151591" w:rsidRDefault="003305BB" w:rsidP="00151591">
      <w:pPr>
        <w:pStyle w:val="Body"/>
      </w:pPr>
      <w:r w:rsidRPr="00A206AC">
        <w:t>The</w:t>
      </w:r>
      <w:r w:rsidR="00AE6998" w:rsidRPr="00A206AC">
        <w:t xml:space="preserve"> decision problem </w:t>
      </w:r>
      <w:r w:rsidR="007740BA" w:rsidRPr="00A206AC">
        <w:t>for this appraisal</w:t>
      </w:r>
      <w:r w:rsidRPr="00A206AC">
        <w:t xml:space="preserve"> </w:t>
      </w:r>
      <w:r w:rsidR="00AE6998" w:rsidRPr="00A206AC">
        <w:t xml:space="preserve">is </w:t>
      </w:r>
      <w:r w:rsidRPr="00A206AC">
        <w:t>presented</w:t>
      </w:r>
      <w:r w:rsidR="00AE6998" w:rsidRPr="00A206AC">
        <w:t xml:space="preserve"> in </w:t>
      </w:r>
      <w:r w:rsidR="00AE6998" w:rsidRPr="00CF3FF8">
        <w:rPr>
          <w:b/>
          <w:bCs/>
        </w:rPr>
        <w:fldChar w:fldCharType="begin"/>
      </w:r>
      <w:r w:rsidR="00AE6998" w:rsidRPr="00CF3FF8">
        <w:rPr>
          <w:b/>
          <w:bCs/>
        </w:rPr>
        <w:instrText xml:space="preserve"> REF _Ref86329005 \h </w:instrText>
      </w:r>
      <w:r w:rsidR="006310D4" w:rsidRPr="00CF3FF8">
        <w:rPr>
          <w:b/>
          <w:bCs/>
        </w:rPr>
        <w:instrText xml:space="preserve"> \* MERGEFORMAT </w:instrText>
      </w:r>
      <w:r w:rsidR="00AE6998" w:rsidRPr="00CF3FF8">
        <w:rPr>
          <w:b/>
          <w:bCs/>
        </w:rPr>
      </w:r>
      <w:r w:rsidR="00AE6998" w:rsidRPr="00CF3FF8">
        <w:rPr>
          <w:b/>
          <w:bCs/>
        </w:rPr>
        <w:fldChar w:fldCharType="separate"/>
      </w:r>
      <w:r w:rsidR="00145F42" w:rsidRPr="00145F42">
        <w:rPr>
          <w:b/>
          <w:bCs/>
        </w:rPr>
        <w:t xml:space="preserve">Table </w:t>
      </w:r>
      <w:r w:rsidR="00145F42" w:rsidRPr="00145F42">
        <w:rPr>
          <w:b/>
          <w:bCs/>
          <w:noProof/>
        </w:rPr>
        <w:t>1</w:t>
      </w:r>
      <w:r w:rsidR="00AE6998" w:rsidRPr="00CF3FF8">
        <w:rPr>
          <w:b/>
          <w:bCs/>
        </w:rPr>
        <w:fldChar w:fldCharType="end"/>
      </w:r>
      <w:r w:rsidR="0005225C" w:rsidRPr="00A206AC">
        <w:t>.</w:t>
      </w:r>
    </w:p>
    <w:p w14:paraId="7FCA205A" w14:textId="77777777" w:rsidR="00026CF2" w:rsidRDefault="00026CF2" w:rsidP="00151591">
      <w:pPr>
        <w:pStyle w:val="Body"/>
      </w:pPr>
    </w:p>
    <w:p w14:paraId="2EAD6E4A" w14:textId="25FCF544" w:rsidR="000315C9" w:rsidRPr="000315C9" w:rsidRDefault="000315C9" w:rsidP="000315C9">
      <w:pPr>
        <w:tabs>
          <w:tab w:val="left" w:pos="3075"/>
        </w:tabs>
        <w:sectPr w:rsidR="000315C9" w:rsidRPr="000315C9">
          <w:footerReference w:type="default" r:id="rId11"/>
          <w:footnotePr>
            <w:numFmt w:val="lowerLetter"/>
          </w:footnotePr>
          <w:pgSz w:w="11906" w:h="16838"/>
          <w:pgMar w:top="1440" w:right="1440" w:bottom="1440" w:left="1440" w:header="708" w:footer="708" w:gutter="0"/>
          <w:cols w:space="708"/>
          <w:docGrid w:linePitch="360"/>
        </w:sectPr>
      </w:pPr>
    </w:p>
    <w:p w14:paraId="4E6CEAC4" w14:textId="05B865CC" w:rsidR="00F7181E" w:rsidRDefault="00F7181E" w:rsidP="00F7181E">
      <w:pPr>
        <w:pStyle w:val="Caption"/>
      </w:pPr>
      <w:bookmarkStart w:id="9" w:name="_Ref86329005"/>
      <w:bookmarkStart w:id="10" w:name="_Toc95826053"/>
      <w:bookmarkStart w:id="11" w:name="_Toc129350976"/>
      <w:r>
        <w:lastRenderedPageBreak/>
        <w:t xml:space="preserve">Table </w:t>
      </w:r>
      <w:r>
        <w:fldChar w:fldCharType="begin"/>
      </w:r>
      <w:r>
        <w:instrText>SEQ Table \* ARABIC</w:instrText>
      </w:r>
      <w:r>
        <w:fldChar w:fldCharType="separate"/>
      </w:r>
      <w:r w:rsidR="00145F42">
        <w:rPr>
          <w:noProof/>
        </w:rPr>
        <w:t>1</w:t>
      </w:r>
      <w:r>
        <w:fldChar w:fldCharType="end"/>
      </w:r>
      <w:bookmarkEnd w:id="9"/>
      <w:r>
        <w:t>: The decision problem</w:t>
      </w:r>
      <w:bookmarkEnd w:id="10"/>
      <w:bookmarkEnd w:id="11"/>
    </w:p>
    <w:tbl>
      <w:tblPr>
        <w:tblStyle w:val="Generaltable"/>
        <w:tblW w:w="5000" w:type="pct"/>
        <w:tblLook w:val="04A0" w:firstRow="1" w:lastRow="0" w:firstColumn="1" w:lastColumn="0" w:noHBand="0" w:noVBand="1"/>
      </w:tblPr>
      <w:tblGrid>
        <w:gridCol w:w="1594"/>
        <w:gridCol w:w="3787"/>
        <w:gridCol w:w="3685"/>
        <w:gridCol w:w="4882"/>
      </w:tblGrid>
      <w:tr w:rsidR="00593324" w14:paraId="01ED874D" w14:textId="77777777" w:rsidTr="00A819C7">
        <w:trPr>
          <w:cnfStyle w:val="100000000000" w:firstRow="1" w:lastRow="0" w:firstColumn="0" w:lastColumn="0" w:oddVBand="0" w:evenVBand="0" w:oddHBand="0" w:evenHBand="0" w:firstRowFirstColumn="0" w:firstRowLastColumn="0" w:lastRowFirstColumn="0" w:lastRowLastColumn="0"/>
        </w:trPr>
        <w:tc>
          <w:tcPr>
            <w:tcW w:w="571" w:type="pct"/>
          </w:tcPr>
          <w:p w14:paraId="437751E5" w14:textId="77777777" w:rsidR="00F7181E" w:rsidRPr="00E15B5F" w:rsidRDefault="00F7181E" w:rsidP="00CA3FCC">
            <w:pPr>
              <w:pStyle w:val="Tableheading"/>
            </w:pPr>
          </w:p>
        </w:tc>
        <w:tc>
          <w:tcPr>
            <w:tcW w:w="1358" w:type="pct"/>
          </w:tcPr>
          <w:p w14:paraId="538D9F39" w14:textId="0C6CB574" w:rsidR="00F7181E" w:rsidRPr="00E15B5F" w:rsidRDefault="00F7181E" w:rsidP="00CA3FCC">
            <w:pPr>
              <w:pStyle w:val="Tableheading"/>
            </w:pPr>
            <w:r w:rsidRPr="00E15B5F">
              <w:t>Final scope issued by NICE</w:t>
            </w:r>
          </w:p>
        </w:tc>
        <w:tc>
          <w:tcPr>
            <w:tcW w:w="1321" w:type="pct"/>
          </w:tcPr>
          <w:p w14:paraId="7B223029" w14:textId="77777777" w:rsidR="00F7181E" w:rsidRPr="00E15B5F" w:rsidRDefault="00F7181E" w:rsidP="00CA3FCC">
            <w:pPr>
              <w:pStyle w:val="Tableheading"/>
            </w:pPr>
            <w:r w:rsidRPr="00E15B5F">
              <w:t>Decision problem addressed in the company submission</w:t>
            </w:r>
          </w:p>
        </w:tc>
        <w:tc>
          <w:tcPr>
            <w:tcW w:w="1750" w:type="pct"/>
          </w:tcPr>
          <w:p w14:paraId="699E88A8" w14:textId="77777777" w:rsidR="00F7181E" w:rsidRPr="00E15B5F" w:rsidRDefault="00F7181E" w:rsidP="00CA3FCC">
            <w:pPr>
              <w:pStyle w:val="Tableheading"/>
            </w:pPr>
            <w:r w:rsidRPr="00E15B5F">
              <w:t>Rationale if different from the final NICE scope</w:t>
            </w:r>
          </w:p>
        </w:tc>
      </w:tr>
      <w:tr w:rsidR="00D3536B" w:rsidRPr="00D3536B" w14:paraId="6ED38D62" w14:textId="77777777" w:rsidTr="00A819C7">
        <w:tc>
          <w:tcPr>
            <w:tcW w:w="571" w:type="pct"/>
          </w:tcPr>
          <w:p w14:paraId="106C4887" w14:textId="77777777" w:rsidR="00F53A26" w:rsidRPr="002646F6" w:rsidRDefault="00F53A26" w:rsidP="00F53A26">
            <w:pPr>
              <w:pStyle w:val="Tableheading"/>
              <w:rPr>
                <w:color w:val="000000" w:themeColor="text1"/>
              </w:rPr>
            </w:pPr>
            <w:r w:rsidRPr="002646F6">
              <w:rPr>
                <w:color w:val="000000" w:themeColor="text1"/>
              </w:rPr>
              <w:t>Population</w:t>
            </w:r>
          </w:p>
        </w:tc>
        <w:tc>
          <w:tcPr>
            <w:tcW w:w="1358" w:type="pct"/>
          </w:tcPr>
          <w:p w14:paraId="25271553" w14:textId="769B7CBC" w:rsidR="00F53A26" w:rsidRPr="002646F6" w:rsidRDefault="00A275E2" w:rsidP="00F53A26">
            <w:pPr>
              <w:pStyle w:val="Tablebody"/>
              <w:rPr>
                <w:color w:val="000000" w:themeColor="text1"/>
              </w:rPr>
            </w:pPr>
            <w:r w:rsidRPr="002646F6">
              <w:rPr>
                <w:color w:val="000000" w:themeColor="text1"/>
              </w:rPr>
              <w:t xml:space="preserve">Adults </w:t>
            </w:r>
            <w:r w:rsidR="0033439E" w:rsidRPr="002646F6">
              <w:rPr>
                <w:color w:val="000000" w:themeColor="text1"/>
              </w:rPr>
              <w:t xml:space="preserve">with HER2-low, unresectable or metastatic </w:t>
            </w:r>
            <w:r w:rsidR="005E3C52">
              <w:rPr>
                <w:color w:val="000000" w:themeColor="text1"/>
              </w:rPr>
              <w:t>BC</w:t>
            </w:r>
            <w:r w:rsidR="0033439E" w:rsidRPr="002646F6">
              <w:rPr>
                <w:color w:val="000000" w:themeColor="text1"/>
              </w:rPr>
              <w:t xml:space="preserve"> previously treated with chemotherapy</w:t>
            </w:r>
          </w:p>
        </w:tc>
        <w:tc>
          <w:tcPr>
            <w:tcW w:w="1321" w:type="pct"/>
          </w:tcPr>
          <w:p w14:paraId="6769D70F" w14:textId="49C305B6" w:rsidR="00F53A26" w:rsidRPr="002646F6" w:rsidRDefault="00F53A26" w:rsidP="00F53A26">
            <w:pPr>
              <w:pStyle w:val="Tabletext"/>
              <w:rPr>
                <w:color w:val="000000" w:themeColor="text1"/>
                <w:szCs w:val="20"/>
              </w:rPr>
            </w:pPr>
            <w:r w:rsidRPr="002646F6">
              <w:rPr>
                <w:color w:val="000000" w:themeColor="text1"/>
              </w:rPr>
              <w:t xml:space="preserve">As per </w:t>
            </w:r>
            <w:r w:rsidR="00883198" w:rsidRPr="002646F6">
              <w:rPr>
                <w:color w:val="000000" w:themeColor="text1"/>
              </w:rPr>
              <w:t xml:space="preserve">the </w:t>
            </w:r>
            <w:r w:rsidRPr="002646F6">
              <w:rPr>
                <w:color w:val="000000" w:themeColor="text1"/>
              </w:rPr>
              <w:t>final scope</w:t>
            </w:r>
            <w:r w:rsidR="006C1C8C" w:rsidRPr="002646F6">
              <w:rPr>
                <w:color w:val="000000" w:themeColor="text1"/>
              </w:rPr>
              <w:t xml:space="preserve"> issued by NICE</w:t>
            </w:r>
          </w:p>
        </w:tc>
        <w:tc>
          <w:tcPr>
            <w:tcW w:w="1750" w:type="pct"/>
          </w:tcPr>
          <w:p w14:paraId="626C4658" w14:textId="61B1382F" w:rsidR="00F53A26" w:rsidRPr="002646F6" w:rsidRDefault="00F53A26" w:rsidP="00F53A26">
            <w:pPr>
              <w:pStyle w:val="Tablebody"/>
              <w:rPr>
                <w:color w:val="000000" w:themeColor="text1"/>
              </w:rPr>
            </w:pPr>
            <w:r w:rsidRPr="002646F6">
              <w:rPr>
                <w:color w:val="000000" w:themeColor="text1"/>
              </w:rPr>
              <w:t>N/A</w:t>
            </w:r>
          </w:p>
        </w:tc>
      </w:tr>
      <w:tr w:rsidR="00D3536B" w:rsidRPr="00D3536B" w14:paraId="3A7988D8" w14:textId="77777777" w:rsidTr="00A819C7">
        <w:tc>
          <w:tcPr>
            <w:tcW w:w="571" w:type="pct"/>
          </w:tcPr>
          <w:p w14:paraId="44E3ECA0" w14:textId="77777777" w:rsidR="00E5322E" w:rsidRPr="002646F6" w:rsidRDefault="00E5322E" w:rsidP="00E5322E">
            <w:pPr>
              <w:pStyle w:val="Tableheading"/>
              <w:rPr>
                <w:color w:val="000000" w:themeColor="text1"/>
              </w:rPr>
            </w:pPr>
            <w:r w:rsidRPr="002646F6">
              <w:rPr>
                <w:color w:val="000000" w:themeColor="text1"/>
              </w:rPr>
              <w:t>Intervention</w:t>
            </w:r>
          </w:p>
        </w:tc>
        <w:tc>
          <w:tcPr>
            <w:tcW w:w="1358" w:type="pct"/>
          </w:tcPr>
          <w:p w14:paraId="76F9920F" w14:textId="543F5ABA" w:rsidR="00E5322E" w:rsidRPr="002646F6" w:rsidRDefault="00E5322E" w:rsidP="00E5322E">
            <w:pPr>
              <w:pStyle w:val="Tablebody"/>
              <w:rPr>
                <w:color w:val="000000" w:themeColor="text1"/>
              </w:rPr>
            </w:pPr>
            <w:r w:rsidRPr="002646F6">
              <w:rPr>
                <w:color w:val="000000" w:themeColor="text1"/>
              </w:rPr>
              <w:t>Trastuzumab deruxtecan</w:t>
            </w:r>
            <w:r w:rsidR="00983968" w:rsidRPr="002646F6">
              <w:rPr>
                <w:color w:val="000000" w:themeColor="text1"/>
              </w:rPr>
              <w:t xml:space="preserve"> (</w:t>
            </w:r>
            <w:r w:rsidR="00EE27FD" w:rsidRPr="002646F6">
              <w:rPr>
                <w:color w:val="000000" w:themeColor="text1"/>
              </w:rPr>
              <w:t>Enhertu</w:t>
            </w:r>
            <w:r w:rsidR="00630ED7" w:rsidRPr="002646F6">
              <w:rPr>
                <w:color w:val="000000" w:themeColor="text1"/>
                <w:vertAlign w:val="superscript"/>
              </w:rPr>
              <w:t>®</w:t>
            </w:r>
            <w:r w:rsidR="00983968" w:rsidRPr="002646F6">
              <w:rPr>
                <w:color w:val="000000" w:themeColor="text1"/>
              </w:rPr>
              <w:t>)</w:t>
            </w:r>
          </w:p>
        </w:tc>
        <w:tc>
          <w:tcPr>
            <w:tcW w:w="1321" w:type="pct"/>
          </w:tcPr>
          <w:p w14:paraId="5F6544C8" w14:textId="2B5E615D" w:rsidR="00E5322E" w:rsidRPr="002646F6" w:rsidRDefault="000C0ECF" w:rsidP="00E5322E">
            <w:pPr>
              <w:pStyle w:val="Tablebody"/>
              <w:rPr>
                <w:color w:val="000000" w:themeColor="text1"/>
              </w:rPr>
            </w:pPr>
            <w:r w:rsidRPr="002646F6">
              <w:rPr>
                <w:color w:val="000000" w:themeColor="text1"/>
              </w:rPr>
              <w:t xml:space="preserve">As per </w:t>
            </w:r>
            <w:r w:rsidR="00883198" w:rsidRPr="002646F6">
              <w:rPr>
                <w:color w:val="000000" w:themeColor="text1"/>
              </w:rPr>
              <w:t xml:space="preserve">the </w:t>
            </w:r>
            <w:r w:rsidRPr="002646F6">
              <w:rPr>
                <w:color w:val="000000" w:themeColor="text1"/>
              </w:rPr>
              <w:t>final scope</w:t>
            </w:r>
            <w:r w:rsidR="006C1C8C" w:rsidRPr="002646F6">
              <w:rPr>
                <w:color w:val="000000" w:themeColor="text1"/>
              </w:rPr>
              <w:t xml:space="preserve"> issued by NICE</w:t>
            </w:r>
          </w:p>
        </w:tc>
        <w:tc>
          <w:tcPr>
            <w:tcW w:w="1750" w:type="pct"/>
          </w:tcPr>
          <w:p w14:paraId="4B0C85E5" w14:textId="454635B5" w:rsidR="00E5322E" w:rsidRPr="002646F6" w:rsidRDefault="00E5322E" w:rsidP="00E5322E">
            <w:pPr>
              <w:pStyle w:val="Tablebody"/>
              <w:rPr>
                <w:color w:val="000000" w:themeColor="text1"/>
              </w:rPr>
            </w:pPr>
            <w:r w:rsidRPr="002646F6">
              <w:rPr>
                <w:color w:val="000000" w:themeColor="text1"/>
              </w:rPr>
              <w:t>N</w:t>
            </w:r>
            <w:r w:rsidR="000C0ECF" w:rsidRPr="002646F6">
              <w:rPr>
                <w:color w:val="000000" w:themeColor="text1"/>
              </w:rPr>
              <w:t>/</w:t>
            </w:r>
            <w:r w:rsidRPr="002646F6">
              <w:rPr>
                <w:color w:val="000000" w:themeColor="text1"/>
              </w:rPr>
              <w:t>A</w:t>
            </w:r>
          </w:p>
        </w:tc>
      </w:tr>
      <w:tr w:rsidR="00D3536B" w:rsidRPr="00D3536B" w14:paraId="68A85969" w14:textId="77777777" w:rsidTr="00A819C7">
        <w:tc>
          <w:tcPr>
            <w:tcW w:w="571" w:type="pct"/>
          </w:tcPr>
          <w:p w14:paraId="63839A76" w14:textId="77777777" w:rsidR="00E5322E" w:rsidRPr="002646F6" w:rsidRDefault="00E5322E" w:rsidP="00E5322E">
            <w:pPr>
              <w:pStyle w:val="Tableheading"/>
              <w:rPr>
                <w:color w:val="000000" w:themeColor="text1"/>
              </w:rPr>
            </w:pPr>
            <w:r w:rsidRPr="002646F6">
              <w:rPr>
                <w:color w:val="000000" w:themeColor="text1"/>
              </w:rPr>
              <w:t>Comparator(s)</w:t>
            </w:r>
          </w:p>
        </w:tc>
        <w:tc>
          <w:tcPr>
            <w:tcW w:w="1358" w:type="pct"/>
          </w:tcPr>
          <w:p w14:paraId="5EDBCDD5" w14:textId="005967AC" w:rsidR="00184722" w:rsidRPr="002646F6" w:rsidRDefault="00184722" w:rsidP="0031043B">
            <w:pPr>
              <w:pStyle w:val="Tablebody"/>
              <w:rPr>
                <w:color w:val="000000" w:themeColor="text1"/>
              </w:rPr>
            </w:pPr>
            <w:r w:rsidRPr="002646F6">
              <w:rPr>
                <w:color w:val="000000" w:themeColor="text1"/>
              </w:rPr>
              <w:t>The comparators</w:t>
            </w:r>
            <w:r w:rsidR="00DA2DC8" w:rsidRPr="002646F6">
              <w:rPr>
                <w:color w:val="000000" w:themeColor="text1"/>
              </w:rPr>
              <w:t xml:space="preserve"> stated</w:t>
            </w:r>
            <w:r w:rsidRPr="002646F6">
              <w:rPr>
                <w:color w:val="000000" w:themeColor="text1"/>
              </w:rPr>
              <w:t xml:space="preserve"> in the final scope are</w:t>
            </w:r>
            <w:r w:rsidR="00DA2DC8" w:rsidRPr="002646F6">
              <w:rPr>
                <w:color w:val="000000" w:themeColor="text1"/>
              </w:rPr>
              <w:t>:</w:t>
            </w:r>
            <w:r w:rsidRPr="002646F6">
              <w:rPr>
                <w:color w:val="000000" w:themeColor="text1"/>
              </w:rPr>
              <w:t xml:space="preserve"> </w:t>
            </w:r>
          </w:p>
          <w:p w14:paraId="31743D05" w14:textId="77777777" w:rsidR="00184722" w:rsidRPr="002646F6" w:rsidRDefault="00184722" w:rsidP="0031043B">
            <w:pPr>
              <w:pStyle w:val="Tablebullet1"/>
              <w:rPr>
                <w:color w:val="000000" w:themeColor="text1"/>
              </w:rPr>
            </w:pPr>
            <w:r w:rsidRPr="002646F6">
              <w:rPr>
                <w:color w:val="000000" w:themeColor="text1"/>
              </w:rPr>
              <w:t xml:space="preserve">established clinical management without T-DXd, including: anthracyclines, capecitabine, platinum therapies, taxanes, and vinorelbine; </w:t>
            </w:r>
          </w:p>
          <w:p w14:paraId="5355BE15" w14:textId="77777777" w:rsidR="00184722" w:rsidRPr="002646F6" w:rsidRDefault="00184722" w:rsidP="0031043B">
            <w:pPr>
              <w:pStyle w:val="Tablebullet1"/>
              <w:rPr>
                <w:color w:val="000000" w:themeColor="text1"/>
              </w:rPr>
            </w:pPr>
            <w:r w:rsidRPr="002646F6">
              <w:rPr>
                <w:color w:val="000000" w:themeColor="text1"/>
              </w:rPr>
              <w:t xml:space="preserve">for people who have had 2 or more lines of chemotherapy for metastatic disease: eribulin; </w:t>
            </w:r>
          </w:p>
          <w:p w14:paraId="4AC99275" w14:textId="19B4F0EA" w:rsidR="00E5322E" w:rsidRPr="002646F6" w:rsidRDefault="00184722" w:rsidP="0031043B">
            <w:pPr>
              <w:pStyle w:val="Tablebullet1"/>
              <w:rPr>
                <w:color w:val="000000" w:themeColor="text1"/>
              </w:rPr>
            </w:pPr>
            <w:r w:rsidRPr="002646F6">
              <w:rPr>
                <w:color w:val="000000" w:themeColor="text1"/>
              </w:rPr>
              <w:t xml:space="preserve">for people whose disease is HR-negative: </w:t>
            </w:r>
            <w:r w:rsidR="00AD4A6A">
              <w:rPr>
                <w:color w:val="000000" w:themeColor="text1"/>
              </w:rPr>
              <w:t>SG</w:t>
            </w:r>
            <w:r w:rsidRPr="002646F6">
              <w:rPr>
                <w:color w:val="000000" w:themeColor="text1"/>
              </w:rPr>
              <w:t>.</w:t>
            </w:r>
            <w:r w:rsidRPr="002646F6">
              <w:rPr>
                <w:color w:val="000000" w:themeColor="text1"/>
              </w:rPr>
              <w:fldChar w:fldCharType="begin"/>
            </w:r>
            <w:r w:rsidR="00CA6345">
              <w:rPr>
                <w:color w:val="000000" w:themeColor="text1"/>
              </w:rPr>
              <w:instrText xml:space="preserve"> ADDIN ZOTERO_ITEM CSL_CITATION {"citationID":"ajum1htlo","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2646F6">
              <w:rPr>
                <w:color w:val="000000" w:themeColor="text1"/>
              </w:rPr>
              <w:fldChar w:fldCharType="separate"/>
            </w:r>
            <w:r w:rsidR="00FD57F4" w:rsidRPr="00FD57F4">
              <w:rPr>
                <w:rFonts w:cs="Arial"/>
                <w:vertAlign w:val="superscript"/>
              </w:rPr>
              <w:t>1</w:t>
            </w:r>
            <w:r w:rsidRPr="002646F6">
              <w:rPr>
                <w:color w:val="000000" w:themeColor="text1"/>
              </w:rPr>
              <w:fldChar w:fldCharType="end"/>
            </w:r>
            <w:r w:rsidRPr="002646F6">
              <w:rPr>
                <w:color w:val="000000" w:themeColor="text1"/>
              </w:rPr>
              <w:t xml:space="preserve"> </w:t>
            </w:r>
          </w:p>
        </w:tc>
        <w:tc>
          <w:tcPr>
            <w:tcW w:w="1321" w:type="pct"/>
          </w:tcPr>
          <w:p w14:paraId="6D67451A" w14:textId="749E8F45" w:rsidR="00BD4DEB" w:rsidRDefault="00C72D9E" w:rsidP="00B628CC">
            <w:pPr>
              <w:pStyle w:val="Tablebody"/>
              <w:spacing w:after="120"/>
              <w:rPr>
                <w:color w:val="000000" w:themeColor="text1"/>
              </w:rPr>
            </w:pPr>
            <w:r>
              <w:rPr>
                <w:color w:val="000000" w:themeColor="text1"/>
              </w:rPr>
              <w:t xml:space="preserve">The </w:t>
            </w:r>
            <w:r w:rsidR="00B6239E">
              <w:rPr>
                <w:color w:val="000000" w:themeColor="text1"/>
              </w:rPr>
              <w:t xml:space="preserve">key </w:t>
            </w:r>
            <w:r w:rsidR="00F71E9D">
              <w:rPr>
                <w:color w:val="000000" w:themeColor="text1"/>
              </w:rPr>
              <w:t>comparator</w:t>
            </w:r>
            <w:r>
              <w:rPr>
                <w:color w:val="000000" w:themeColor="text1"/>
              </w:rPr>
              <w:t xml:space="preserve"> in the company </w:t>
            </w:r>
            <w:r w:rsidR="00B6239E">
              <w:rPr>
                <w:color w:val="000000" w:themeColor="text1"/>
              </w:rPr>
              <w:t xml:space="preserve">submission is the TPC arm </w:t>
            </w:r>
            <w:r w:rsidR="00EA7B94">
              <w:rPr>
                <w:color w:val="000000" w:themeColor="text1"/>
              </w:rPr>
              <w:t xml:space="preserve">from </w:t>
            </w:r>
            <w:r w:rsidR="00B6239E">
              <w:rPr>
                <w:color w:val="000000" w:themeColor="text1"/>
              </w:rPr>
              <w:t xml:space="preserve">the pivotal </w:t>
            </w:r>
            <w:r w:rsidR="003C6AD3">
              <w:rPr>
                <w:color w:val="000000" w:themeColor="text1"/>
              </w:rPr>
              <w:t>P</w:t>
            </w:r>
            <w:r w:rsidR="00B6239E">
              <w:rPr>
                <w:color w:val="000000" w:themeColor="text1"/>
              </w:rPr>
              <w:t>hase III DESTINY-Breast04 study</w:t>
            </w:r>
            <w:r w:rsidR="00A400F9">
              <w:rPr>
                <w:color w:val="000000" w:themeColor="text1"/>
              </w:rPr>
              <w:t>,</w:t>
            </w:r>
            <w:r w:rsidR="00E94180">
              <w:rPr>
                <w:color w:val="000000" w:themeColor="text1"/>
              </w:rPr>
              <w:t xml:space="preserve"> which is comprised of a basket of non-targeted chemotherapy agents</w:t>
            </w:r>
            <w:r w:rsidR="00B6239E">
              <w:rPr>
                <w:color w:val="000000" w:themeColor="text1"/>
              </w:rPr>
              <w:t>.</w:t>
            </w:r>
            <w:r w:rsidR="00E67630">
              <w:rPr>
                <w:color w:val="000000" w:themeColor="text1"/>
              </w:rPr>
              <w:fldChar w:fldCharType="begin"/>
            </w:r>
            <w:r w:rsidR="00CA6345">
              <w:rPr>
                <w:color w:val="000000" w:themeColor="text1"/>
              </w:rPr>
              <w:instrText xml:space="preserve"> ADDIN ZOTERO_ITEM CSL_CITATION {"citationID":"H14ZxjgB","properties":{"formattedCitation":"\\super 6,7\\nosupersub{}","plainCitation":"6,7","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E67630">
              <w:rPr>
                <w:color w:val="000000" w:themeColor="text1"/>
              </w:rPr>
              <w:fldChar w:fldCharType="separate"/>
            </w:r>
            <w:r w:rsidR="00FD57F4" w:rsidRPr="00FD57F4">
              <w:rPr>
                <w:rFonts w:cs="Arial"/>
                <w:szCs w:val="24"/>
                <w:vertAlign w:val="superscript"/>
              </w:rPr>
              <w:t>6,7</w:t>
            </w:r>
            <w:r w:rsidR="00E67630">
              <w:rPr>
                <w:color w:val="000000" w:themeColor="text1"/>
              </w:rPr>
              <w:fldChar w:fldCharType="end"/>
            </w:r>
            <w:r w:rsidR="00B6239E">
              <w:rPr>
                <w:color w:val="000000" w:themeColor="text1"/>
              </w:rPr>
              <w:t xml:space="preserve"> </w:t>
            </w:r>
          </w:p>
          <w:p w14:paraId="32047A6E" w14:textId="7A30A76A" w:rsidR="00685E0E" w:rsidRPr="002646F6" w:rsidRDefault="00B6239E" w:rsidP="003C648C">
            <w:pPr>
              <w:pStyle w:val="Tablebody"/>
              <w:spacing w:after="120"/>
              <w:rPr>
                <w:color w:val="000000" w:themeColor="text1"/>
              </w:rPr>
            </w:pPr>
            <w:r>
              <w:rPr>
                <w:color w:val="000000" w:themeColor="text1"/>
              </w:rPr>
              <w:t xml:space="preserve">The TPC arm comprises </w:t>
            </w:r>
            <w:r w:rsidR="00934647">
              <w:rPr>
                <w:color w:val="000000" w:themeColor="text1"/>
              </w:rPr>
              <w:t>the following single-agent ch</w:t>
            </w:r>
            <w:r w:rsidR="000D0291">
              <w:rPr>
                <w:color w:val="000000" w:themeColor="text1"/>
              </w:rPr>
              <w:t xml:space="preserve">emotherapies: </w:t>
            </w:r>
            <w:r w:rsidR="00934647">
              <w:rPr>
                <w:color w:val="000000" w:themeColor="text1"/>
              </w:rPr>
              <w:t>eribulin, capecitabine, paclitaxel, gemcitabine, and nab-paclitaxel.</w:t>
            </w:r>
            <w:r w:rsidR="00C72D9E">
              <w:rPr>
                <w:color w:val="000000" w:themeColor="text1"/>
              </w:rPr>
              <w:t xml:space="preserve"> </w:t>
            </w:r>
            <w:r w:rsidR="00F71E9D">
              <w:rPr>
                <w:color w:val="000000" w:themeColor="text1"/>
              </w:rPr>
              <w:t xml:space="preserve"> </w:t>
            </w:r>
          </w:p>
        </w:tc>
        <w:tc>
          <w:tcPr>
            <w:tcW w:w="1750" w:type="pct"/>
          </w:tcPr>
          <w:p w14:paraId="211887FF" w14:textId="21C8E3D8" w:rsidR="00F0333F" w:rsidRPr="005610D8" w:rsidRDefault="00F0333F" w:rsidP="00531993">
            <w:pPr>
              <w:pStyle w:val="Tablebullet1"/>
              <w:numPr>
                <w:ilvl w:val="0"/>
                <w:numId w:val="0"/>
              </w:numPr>
            </w:pPr>
            <w:r w:rsidRPr="005610D8">
              <w:t>The TPC arm is an</w:t>
            </w:r>
            <w:r w:rsidR="00531993">
              <w:t xml:space="preserve"> </w:t>
            </w:r>
            <w:r w:rsidRPr="005610D8">
              <w:t>appropriate comparator for this appraisal for the reasons</w:t>
            </w:r>
            <w:r w:rsidR="00531993">
              <w:t xml:space="preserve"> summarised below (for more information on the relevance of TPC to UK clinical practice and the decision problem, see </w:t>
            </w:r>
            <w:r w:rsidR="00531993" w:rsidRPr="00531993">
              <w:rPr>
                <w:b/>
                <w:bCs/>
              </w:rPr>
              <w:t xml:space="preserve">Section </w:t>
            </w:r>
            <w:r w:rsidR="00531993" w:rsidRPr="00531993">
              <w:rPr>
                <w:b/>
                <w:bCs/>
              </w:rPr>
              <w:fldChar w:fldCharType="begin"/>
            </w:r>
            <w:r w:rsidR="00531993" w:rsidRPr="00531993">
              <w:rPr>
                <w:b/>
                <w:bCs/>
              </w:rPr>
              <w:instrText xml:space="preserve"> REF _Ref128653606 \r \h </w:instrText>
            </w:r>
            <w:r w:rsidR="00531993">
              <w:rPr>
                <w:b/>
                <w:bCs/>
              </w:rPr>
              <w:instrText xml:space="preserve"> \* MERGEFORMAT </w:instrText>
            </w:r>
            <w:r w:rsidR="00531993" w:rsidRPr="00531993">
              <w:rPr>
                <w:b/>
                <w:bCs/>
              </w:rPr>
            </w:r>
            <w:r w:rsidR="00531993" w:rsidRPr="00531993">
              <w:rPr>
                <w:b/>
                <w:bCs/>
              </w:rPr>
              <w:fldChar w:fldCharType="separate"/>
            </w:r>
            <w:r w:rsidR="00145F42">
              <w:rPr>
                <w:b/>
                <w:bCs/>
              </w:rPr>
              <w:t>B.1.3.6</w:t>
            </w:r>
            <w:r w:rsidR="00531993" w:rsidRPr="00531993">
              <w:rPr>
                <w:b/>
                <w:bCs/>
              </w:rPr>
              <w:fldChar w:fldCharType="end"/>
            </w:r>
            <w:r w:rsidR="00531993" w:rsidRPr="00531993">
              <w:t>)</w:t>
            </w:r>
            <w:r w:rsidRPr="005610D8">
              <w:t>:</w:t>
            </w:r>
          </w:p>
          <w:p w14:paraId="4526060C" w14:textId="6294CD7A" w:rsidR="00F0333F" w:rsidRPr="005610D8" w:rsidRDefault="00F0333F" w:rsidP="005610D8">
            <w:pPr>
              <w:pStyle w:val="Tablebullet1"/>
            </w:pPr>
            <w:r w:rsidRPr="005610D8">
              <w:t>The DESTINY-Breast04 TPC arm broadly aligns with UK clinical practice (</w:t>
            </w:r>
            <w:r w:rsidRPr="005610D8">
              <w:rPr>
                <w:b/>
                <w:bCs/>
              </w:rPr>
              <w:t>Section</w:t>
            </w:r>
            <w:r w:rsidR="00531993">
              <w:rPr>
                <w:b/>
                <w:bCs/>
              </w:rPr>
              <w:t xml:space="preserve"> </w:t>
            </w:r>
            <w:r w:rsidR="009A34CC">
              <w:rPr>
                <w:b/>
                <w:bCs/>
              </w:rPr>
              <w:fldChar w:fldCharType="begin"/>
            </w:r>
            <w:r w:rsidR="009A34CC">
              <w:rPr>
                <w:b/>
                <w:bCs/>
              </w:rPr>
              <w:instrText xml:space="preserve"> REF _Ref128653718 \r \h </w:instrText>
            </w:r>
            <w:r w:rsidR="009A34CC">
              <w:rPr>
                <w:b/>
                <w:bCs/>
              </w:rPr>
            </w:r>
            <w:r w:rsidR="009A34CC">
              <w:rPr>
                <w:b/>
                <w:bCs/>
              </w:rPr>
              <w:fldChar w:fldCharType="separate"/>
            </w:r>
            <w:r w:rsidR="00145F42">
              <w:rPr>
                <w:b/>
                <w:bCs/>
              </w:rPr>
              <w:t>B.1.3.6.1</w:t>
            </w:r>
            <w:r w:rsidR="009A34CC">
              <w:rPr>
                <w:b/>
                <w:bCs/>
              </w:rPr>
              <w:fldChar w:fldCharType="end"/>
            </w:r>
            <w:r w:rsidRPr="005610D8">
              <w:t>).</w:t>
            </w:r>
          </w:p>
          <w:p w14:paraId="5EC2CDFA" w14:textId="49C483C1" w:rsidR="00F0333F" w:rsidRPr="005610D8" w:rsidRDefault="00F0333F" w:rsidP="005610D8">
            <w:pPr>
              <w:pStyle w:val="Tablebullet1"/>
            </w:pPr>
            <w:r w:rsidRPr="005610D8">
              <w:t>Using the DESTINY-Breast04 TPC arm means directly leveraging data from prespecified analyses from the key evidence source for the appraisal (</w:t>
            </w:r>
            <w:r w:rsidRPr="005610D8">
              <w:rPr>
                <w:b/>
                <w:bCs/>
              </w:rPr>
              <w:t>Section</w:t>
            </w:r>
            <w:r w:rsidR="009A34CC">
              <w:rPr>
                <w:b/>
                <w:bCs/>
              </w:rPr>
              <w:t xml:space="preserve"> </w:t>
            </w:r>
            <w:r w:rsidR="009A34CC">
              <w:rPr>
                <w:b/>
                <w:bCs/>
              </w:rPr>
              <w:fldChar w:fldCharType="begin"/>
            </w:r>
            <w:r w:rsidR="009A34CC">
              <w:rPr>
                <w:b/>
                <w:bCs/>
              </w:rPr>
              <w:instrText xml:space="preserve"> REF _Ref128653720 \r \h </w:instrText>
            </w:r>
            <w:r w:rsidR="009A34CC">
              <w:rPr>
                <w:b/>
                <w:bCs/>
              </w:rPr>
            </w:r>
            <w:r w:rsidR="009A34CC">
              <w:rPr>
                <w:b/>
                <w:bCs/>
              </w:rPr>
              <w:fldChar w:fldCharType="separate"/>
            </w:r>
            <w:r w:rsidR="00145F42">
              <w:rPr>
                <w:b/>
                <w:bCs/>
              </w:rPr>
              <w:t>B.1.3.6.2</w:t>
            </w:r>
            <w:r w:rsidR="009A34CC">
              <w:rPr>
                <w:b/>
                <w:bCs/>
              </w:rPr>
              <w:fldChar w:fldCharType="end"/>
            </w:r>
            <w:r w:rsidRPr="005610D8">
              <w:t>)</w:t>
            </w:r>
          </w:p>
          <w:p w14:paraId="36927C14" w14:textId="6C66B9B4" w:rsidR="005610D8" w:rsidRDefault="00F0333F" w:rsidP="005610D8">
            <w:pPr>
              <w:pStyle w:val="Tablebullet1"/>
            </w:pPr>
            <w:r w:rsidRPr="005610D8">
              <w:t>Differences between the final scope comparators and TPC arm therapies are unlikely to impact decision-making (</w:t>
            </w:r>
            <w:r w:rsidRPr="005610D8">
              <w:rPr>
                <w:b/>
                <w:bCs/>
              </w:rPr>
              <w:t>Section</w:t>
            </w:r>
            <w:r w:rsidR="009A34CC">
              <w:rPr>
                <w:b/>
                <w:bCs/>
              </w:rPr>
              <w:t xml:space="preserve"> </w:t>
            </w:r>
            <w:r w:rsidR="009A34CC">
              <w:rPr>
                <w:b/>
                <w:bCs/>
              </w:rPr>
              <w:fldChar w:fldCharType="begin"/>
            </w:r>
            <w:r w:rsidR="009A34CC">
              <w:rPr>
                <w:b/>
                <w:bCs/>
              </w:rPr>
              <w:instrText xml:space="preserve"> REF _Ref128653722 \r \h </w:instrText>
            </w:r>
            <w:r w:rsidR="009A34CC">
              <w:rPr>
                <w:b/>
                <w:bCs/>
              </w:rPr>
            </w:r>
            <w:r w:rsidR="009A34CC">
              <w:rPr>
                <w:b/>
                <w:bCs/>
              </w:rPr>
              <w:fldChar w:fldCharType="separate"/>
            </w:r>
            <w:r w:rsidR="00145F42">
              <w:rPr>
                <w:b/>
                <w:bCs/>
              </w:rPr>
              <w:t>B.1.3.6.3</w:t>
            </w:r>
            <w:r w:rsidR="009A34CC">
              <w:rPr>
                <w:b/>
                <w:bCs/>
              </w:rPr>
              <w:fldChar w:fldCharType="end"/>
            </w:r>
            <w:r w:rsidRPr="005610D8">
              <w:t>).</w:t>
            </w:r>
          </w:p>
          <w:p w14:paraId="70D9A553" w14:textId="5CE7A812" w:rsidR="00C072EF" w:rsidRPr="002646F6" w:rsidRDefault="00F0333F" w:rsidP="005610D8">
            <w:pPr>
              <w:pStyle w:val="Tablebullet1"/>
              <w:rPr>
                <w:color w:val="000000" w:themeColor="text1"/>
              </w:rPr>
            </w:pPr>
            <w:r w:rsidRPr="005610D8">
              <w:t>A similar TPC arm was accepted as the comparator by NICE in a recent HER2-negative u/mBC appraisal (</w:t>
            </w:r>
            <w:r w:rsidRPr="005610D8">
              <w:rPr>
                <w:b/>
                <w:bCs/>
              </w:rPr>
              <w:t>Section</w:t>
            </w:r>
            <w:r w:rsidR="00531993">
              <w:rPr>
                <w:b/>
                <w:bCs/>
              </w:rPr>
              <w:t xml:space="preserve"> </w:t>
            </w:r>
            <w:r w:rsidR="009A34CC">
              <w:rPr>
                <w:b/>
                <w:bCs/>
              </w:rPr>
              <w:fldChar w:fldCharType="begin"/>
            </w:r>
            <w:r w:rsidR="009A34CC">
              <w:rPr>
                <w:b/>
                <w:bCs/>
              </w:rPr>
              <w:instrText xml:space="preserve"> REF _Ref128653726 \r \h </w:instrText>
            </w:r>
            <w:r w:rsidR="009A34CC">
              <w:rPr>
                <w:b/>
                <w:bCs/>
              </w:rPr>
            </w:r>
            <w:r w:rsidR="009A34CC">
              <w:rPr>
                <w:b/>
                <w:bCs/>
              </w:rPr>
              <w:fldChar w:fldCharType="separate"/>
            </w:r>
            <w:r w:rsidR="00145F42">
              <w:rPr>
                <w:b/>
                <w:bCs/>
              </w:rPr>
              <w:t>B.1.3.6.4</w:t>
            </w:r>
            <w:r w:rsidR="009A34CC">
              <w:rPr>
                <w:b/>
                <w:bCs/>
              </w:rPr>
              <w:fldChar w:fldCharType="end"/>
            </w:r>
            <w:r w:rsidRPr="005610D8">
              <w:t>).</w:t>
            </w:r>
          </w:p>
        </w:tc>
      </w:tr>
      <w:tr w:rsidR="00D3536B" w:rsidRPr="00D3536B" w14:paraId="3BE00D8A" w14:textId="77777777" w:rsidTr="00A819C7">
        <w:tc>
          <w:tcPr>
            <w:tcW w:w="571" w:type="pct"/>
          </w:tcPr>
          <w:p w14:paraId="1D7AFF84" w14:textId="5999D17D" w:rsidR="00970527" w:rsidRPr="002646F6" w:rsidRDefault="00970527" w:rsidP="00970527">
            <w:pPr>
              <w:pStyle w:val="Tableheading"/>
              <w:rPr>
                <w:color w:val="000000" w:themeColor="text1"/>
              </w:rPr>
            </w:pPr>
            <w:r w:rsidRPr="002646F6">
              <w:rPr>
                <w:color w:val="000000" w:themeColor="text1"/>
              </w:rPr>
              <w:t>Outcomes</w:t>
            </w:r>
          </w:p>
        </w:tc>
        <w:tc>
          <w:tcPr>
            <w:tcW w:w="1358" w:type="pct"/>
          </w:tcPr>
          <w:p w14:paraId="11FD8044" w14:textId="77777777" w:rsidR="00CF6826" w:rsidRPr="002646F6" w:rsidRDefault="00CF6826" w:rsidP="00CF6826">
            <w:pPr>
              <w:pStyle w:val="Tablebody"/>
              <w:rPr>
                <w:color w:val="000000" w:themeColor="text1"/>
              </w:rPr>
            </w:pPr>
            <w:r w:rsidRPr="002646F6">
              <w:rPr>
                <w:color w:val="000000" w:themeColor="text1"/>
              </w:rPr>
              <w:t>The outcome measures to be considered include:</w:t>
            </w:r>
          </w:p>
          <w:p w14:paraId="08BC1C15" w14:textId="140BDF6E" w:rsidR="0056513C" w:rsidRPr="002646F6" w:rsidRDefault="0056513C" w:rsidP="00A819C7">
            <w:pPr>
              <w:pStyle w:val="Tablebullet1"/>
              <w:spacing w:before="0" w:after="0"/>
              <w:rPr>
                <w:color w:val="000000" w:themeColor="text1"/>
              </w:rPr>
            </w:pPr>
            <w:r>
              <w:rPr>
                <w:color w:val="000000" w:themeColor="text1"/>
              </w:rPr>
              <w:t>PFS</w:t>
            </w:r>
          </w:p>
          <w:p w14:paraId="5C2988E2" w14:textId="778B7F60" w:rsidR="0056513C" w:rsidRPr="002646F6" w:rsidRDefault="0056513C" w:rsidP="00A819C7">
            <w:pPr>
              <w:pStyle w:val="Tablebullet1"/>
              <w:spacing w:before="0" w:after="0"/>
              <w:rPr>
                <w:color w:val="000000" w:themeColor="text1"/>
              </w:rPr>
            </w:pPr>
            <w:r>
              <w:rPr>
                <w:color w:val="000000" w:themeColor="text1"/>
              </w:rPr>
              <w:t>OS</w:t>
            </w:r>
          </w:p>
          <w:p w14:paraId="7620E9DC" w14:textId="298A8EBC" w:rsidR="00CF6826" w:rsidRPr="002646F6" w:rsidRDefault="004E2322" w:rsidP="00A819C7">
            <w:pPr>
              <w:pStyle w:val="Tablebullet1"/>
              <w:spacing w:before="0" w:after="0"/>
              <w:rPr>
                <w:color w:val="000000" w:themeColor="text1"/>
              </w:rPr>
            </w:pPr>
            <w:r w:rsidRPr="002646F6">
              <w:rPr>
                <w:color w:val="000000" w:themeColor="text1"/>
              </w:rPr>
              <w:t>R</w:t>
            </w:r>
            <w:r w:rsidR="00CF6826" w:rsidRPr="002646F6">
              <w:rPr>
                <w:color w:val="000000" w:themeColor="text1"/>
              </w:rPr>
              <w:t>esponse rate</w:t>
            </w:r>
          </w:p>
          <w:p w14:paraId="67B884EC" w14:textId="2162E184" w:rsidR="00CF6826" w:rsidRPr="002646F6" w:rsidRDefault="004E2322" w:rsidP="00A819C7">
            <w:pPr>
              <w:pStyle w:val="Tablebullet1"/>
              <w:spacing w:before="0" w:after="0"/>
              <w:rPr>
                <w:color w:val="000000" w:themeColor="text1"/>
              </w:rPr>
            </w:pPr>
            <w:r w:rsidRPr="002646F6">
              <w:rPr>
                <w:color w:val="000000" w:themeColor="text1"/>
              </w:rPr>
              <w:t>D</w:t>
            </w:r>
            <w:r w:rsidR="00CF6826" w:rsidRPr="002646F6">
              <w:rPr>
                <w:color w:val="000000" w:themeColor="text1"/>
              </w:rPr>
              <w:t>uration of response</w:t>
            </w:r>
          </w:p>
          <w:p w14:paraId="31DCC287" w14:textId="61E1DD7C" w:rsidR="00A02527" w:rsidRPr="002646F6" w:rsidRDefault="004E2322" w:rsidP="00A819C7">
            <w:pPr>
              <w:pStyle w:val="Tablebullet1"/>
              <w:spacing w:before="0" w:after="0"/>
              <w:rPr>
                <w:color w:val="000000" w:themeColor="text1"/>
              </w:rPr>
            </w:pPr>
            <w:r w:rsidRPr="002646F6">
              <w:rPr>
                <w:color w:val="000000" w:themeColor="text1"/>
              </w:rPr>
              <w:t>A</w:t>
            </w:r>
            <w:r w:rsidR="00CF6826" w:rsidRPr="002646F6">
              <w:rPr>
                <w:color w:val="000000" w:themeColor="text1"/>
              </w:rPr>
              <w:t>dverse effects of treatmen</w:t>
            </w:r>
            <w:r w:rsidR="00A02527" w:rsidRPr="002646F6">
              <w:rPr>
                <w:color w:val="000000" w:themeColor="text1"/>
              </w:rPr>
              <w:t>t</w:t>
            </w:r>
          </w:p>
          <w:p w14:paraId="12A933C9" w14:textId="7194EC7B" w:rsidR="00A02527" w:rsidRPr="002646F6" w:rsidRDefault="0056513C" w:rsidP="00A819C7">
            <w:pPr>
              <w:pStyle w:val="Tablebullet1"/>
              <w:spacing w:before="0" w:after="0"/>
              <w:rPr>
                <w:color w:val="000000" w:themeColor="text1"/>
              </w:rPr>
            </w:pPr>
            <w:r>
              <w:rPr>
                <w:color w:val="000000" w:themeColor="text1"/>
              </w:rPr>
              <w:t>HRQoL</w:t>
            </w:r>
          </w:p>
        </w:tc>
        <w:tc>
          <w:tcPr>
            <w:tcW w:w="1321" w:type="pct"/>
          </w:tcPr>
          <w:p w14:paraId="1F66D06A" w14:textId="661A003A" w:rsidR="00BD1966" w:rsidRPr="002646F6" w:rsidRDefault="00BD1966" w:rsidP="00BD1966">
            <w:pPr>
              <w:pStyle w:val="Tabletext"/>
              <w:rPr>
                <w:color w:val="000000" w:themeColor="text1"/>
              </w:rPr>
            </w:pPr>
            <w:r w:rsidRPr="002646F6">
              <w:rPr>
                <w:color w:val="000000" w:themeColor="text1"/>
              </w:rPr>
              <w:t>The outcome measures from DESTINY-Breast04 that are presented and included in the economic model are:</w:t>
            </w:r>
          </w:p>
          <w:p w14:paraId="46564694" w14:textId="7C08ADA2" w:rsidR="00BD1966" w:rsidRPr="002646F6" w:rsidRDefault="00BD1966" w:rsidP="00A819C7">
            <w:pPr>
              <w:pStyle w:val="Tablebullet1"/>
              <w:spacing w:before="0" w:after="0"/>
              <w:rPr>
                <w:color w:val="000000" w:themeColor="text1"/>
              </w:rPr>
            </w:pPr>
            <w:r w:rsidRPr="002646F6">
              <w:rPr>
                <w:color w:val="000000" w:themeColor="text1"/>
              </w:rPr>
              <w:t xml:space="preserve">PFS by </w:t>
            </w:r>
            <w:r w:rsidR="006022AD">
              <w:rPr>
                <w:color w:val="000000" w:themeColor="text1"/>
              </w:rPr>
              <w:t>BICR (</w:t>
            </w:r>
            <w:r w:rsidRPr="002646F6">
              <w:rPr>
                <w:color w:val="000000" w:themeColor="text1"/>
              </w:rPr>
              <w:t>primary endpoint)</w:t>
            </w:r>
          </w:p>
          <w:p w14:paraId="76DE6DF5" w14:textId="207C914D" w:rsidR="00BD1966" w:rsidRPr="002646F6" w:rsidRDefault="00BD1966" w:rsidP="00A819C7">
            <w:pPr>
              <w:pStyle w:val="Tablebullet1"/>
              <w:spacing w:before="0" w:after="0"/>
              <w:rPr>
                <w:color w:val="000000" w:themeColor="text1"/>
              </w:rPr>
            </w:pPr>
            <w:r w:rsidRPr="002646F6">
              <w:rPr>
                <w:color w:val="000000" w:themeColor="text1"/>
              </w:rPr>
              <w:t>O</w:t>
            </w:r>
            <w:r w:rsidR="006022AD">
              <w:rPr>
                <w:color w:val="000000" w:themeColor="text1"/>
              </w:rPr>
              <w:t>S</w:t>
            </w:r>
          </w:p>
          <w:p w14:paraId="4E2D5A2C" w14:textId="77777777" w:rsidR="00BD1966" w:rsidRPr="002646F6" w:rsidRDefault="00BD1966" w:rsidP="00A819C7">
            <w:pPr>
              <w:pStyle w:val="Tablebullet1"/>
              <w:spacing w:before="0" w:after="0"/>
              <w:rPr>
                <w:color w:val="000000" w:themeColor="text1"/>
              </w:rPr>
            </w:pPr>
            <w:r w:rsidRPr="002646F6">
              <w:rPr>
                <w:color w:val="000000" w:themeColor="text1"/>
              </w:rPr>
              <w:t>HRQoL measured via the EQ-5D-5L</w:t>
            </w:r>
          </w:p>
          <w:p w14:paraId="56BFAAF2" w14:textId="3A23F1BD" w:rsidR="00BD1966" w:rsidRPr="002646F6" w:rsidRDefault="00BD1966" w:rsidP="00A819C7">
            <w:pPr>
              <w:pStyle w:val="Tablebullet1"/>
              <w:spacing w:before="0" w:after="0"/>
              <w:rPr>
                <w:color w:val="000000" w:themeColor="text1"/>
              </w:rPr>
            </w:pPr>
            <w:r w:rsidRPr="002646F6">
              <w:rPr>
                <w:color w:val="000000" w:themeColor="text1"/>
              </w:rPr>
              <w:t>Adverse effects of treatment</w:t>
            </w:r>
          </w:p>
          <w:p w14:paraId="287D2B94" w14:textId="1B2894EA" w:rsidR="003B4A3B" w:rsidRPr="002646F6" w:rsidRDefault="007C251E" w:rsidP="00A819C7">
            <w:pPr>
              <w:pStyle w:val="Tablebullet1"/>
              <w:spacing w:before="0" w:after="0"/>
              <w:rPr>
                <w:color w:val="000000" w:themeColor="text1"/>
              </w:rPr>
            </w:pPr>
            <w:r>
              <w:rPr>
                <w:color w:val="000000" w:themeColor="text1"/>
              </w:rPr>
              <w:t>Response rates by BICR</w:t>
            </w:r>
          </w:p>
          <w:p w14:paraId="3948010B" w14:textId="6B06DF93" w:rsidR="00BD1966" w:rsidRPr="002646F6" w:rsidRDefault="00BD1966" w:rsidP="00BD1966">
            <w:pPr>
              <w:pStyle w:val="Tabletext"/>
              <w:rPr>
                <w:color w:val="000000" w:themeColor="text1"/>
              </w:rPr>
            </w:pPr>
            <w:r w:rsidRPr="002646F6">
              <w:rPr>
                <w:color w:val="000000" w:themeColor="text1"/>
              </w:rPr>
              <w:lastRenderedPageBreak/>
              <w:t>In addition, data from the following endpoints from the DESTINY-Breast04 trial are also presented</w:t>
            </w:r>
            <w:r w:rsidR="00224F05">
              <w:rPr>
                <w:color w:val="000000" w:themeColor="text1"/>
              </w:rPr>
              <w:t xml:space="preserve"> in this evidence submission</w:t>
            </w:r>
            <w:r w:rsidRPr="002646F6">
              <w:rPr>
                <w:color w:val="000000" w:themeColor="text1"/>
              </w:rPr>
              <w:t>:</w:t>
            </w:r>
          </w:p>
          <w:p w14:paraId="78BBC1F6" w14:textId="73FA114A" w:rsidR="00BD1966" w:rsidRDefault="00BD1966" w:rsidP="00A819C7">
            <w:pPr>
              <w:pStyle w:val="Tablebullet1"/>
              <w:spacing w:before="0" w:after="0"/>
              <w:rPr>
                <w:color w:val="000000" w:themeColor="text1"/>
              </w:rPr>
            </w:pPr>
            <w:r w:rsidRPr="002646F6">
              <w:rPr>
                <w:color w:val="000000" w:themeColor="text1"/>
              </w:rPr>
              <w:t xml:space="preserve">PFS by </w:t>
            </w:r>
            <w:r w:rsidR="00DC6698">
              <w:rPr>
                <w:color w:val="000000" w:themeColor="text1"/>
              </w:rPr>
              <w:t>IA</w:t>
            </w:r>
          </w:p>
          <w:p w14:paraId="40B0F86D" w14:textId="51660CA9" w:rsidR="004557D0" w:rsidRPr="002646F6" w:rsidRDefault="004557D0" w:rsidP="00A819C7">
            <w:pPr>
              <w:pStyle w:val="Tablebullet1"/>
              <w:spacing w:before="0" w:after="0"/>
              <w:rPr>
                <w:color w:val="000000" w:themeColor="text1"/>
              </w:rPr>
            </w:pPr>
            <w:r>
              <w:rPr>
                <w:color w:val="000000" w:themeColor="text1"/>
              </w:rPr>
              <w:t>Response rates by BICR</w:t>
            </w:r>
            <w:r w:rsidR="0085695C">
              <w:rPr>
                <w:color w:val="000000" w:themeColor="text1"/>
              </w:rPr>
              <w:t xml:space="preserve"> and IA</w:t>
            </w:r>
          </w:p>
          <w:p w14:paraId="49E750F1" w14:textId="7FDBF1D5" w:rsidR="00BD1966" w:rsidRPr="002646F6" w:rsidRDefault="00BD1966" w:rsidP="00A819C7">
            <w:pPr>
              <w:pStyle w:val="Tablebullet1"/>
              <w:spacing w:before="0" w:after="0"/>
              <w:rPr>
                <w:color w:val="000000" w:themeColor="text1"/>
              </w:rPr>
            </w:pPr>
            <w:r w:rsidRPr="002646F6">
              <w:rPr>
                <w:color w:val="000000" w:themeColor="text1"/>
              </w:rPr>
              <w:t>Clinical benefit rate by BICR</w:t>
            </w:r>
          </w:p>
          <w:p w14:paraId="4A1911A8" w14:textId="219D4A24" w:rsidR="00BD1966" w:rsidRPr="002646F6" w:rsidRDefault="00BD1966" w:rsidP="00A819C7">
            <w:pPr>
              <w:pStyle w:val="Tablebullet1"/>
              <w:spacing w:before="0" w:after="0"/>
              <w:rPr>
                <w:color w:val="000000" w:themeColor="text1"/>
              </w:rPr>
            </w:pPr>
            <w:r w:rsidRPr="002646F6">
              <w:rPr>
                <w:color w:val="000000" w:themeColor="text1"/>
              </w:rPr>
              <w:t>Duration of response by BICR</w:t>
            </w:r>
          </w:p>
          <w:p w14:paraId="3EC72748" w14:textId="77777777" w:rsidR="00BD1966" w:rsidRPr="002646F6" w:rsidRDefault="00BD1966" w:rsidP="00A819C7">
            <w:pPr>
              <w:pStyle w:val="Tablebullet1"/>
              <w:spacing w:before="0" w:after="0"/>
              <w:rPr>
                <w:color w:val="000000" w:themeColor="text1"/>
              </w:rPr>
            </w:pPr>
            <w:r w:rsidRPr="002646F6">
              <w:rPr>
                <w:color w:val="000000" w:themeColor="text1"/>
              </w:rPr>
              <w:t>Time to response</w:t>
            </w:r>
          </w:p>
          <w:p w14:paraId="292E7B5F" w14:textId="77777777" w:rsidR="00B93D41" w:rsidRDefault="00BD1966" w:rsidP="00A819C7">
            <w:pPr>
              <w:pStyle w:val="Tablebullet1"/>
              <w:spacing w:before="0" w:after="0"/>
              <w:rPr>
                <w:color w:val="000000" w:themeColor="text1"/>
              </w:rPr>
            </w:pPr>
            <w:r w:rsidRPr="002646F6">
              <w:rPr>
                <w:color w:val="000000" w:themeColor="text1"/>
              </w:rPr>
              <w:t>HRQoL measured by the EORTC QLQ-C30 and EORTC QLQ-BR45</w:t>
            </w:r>
          </w:p>
          <w:p w14:paraId="00346EC7" w14:textId="71871BFB" w:rsidR="00C46443" w:rsidRPr="002646F6" w:rsidRDefault="00C46443" w:rsidP="00A819C7">
            <w:pPr>
              <w:pStyle w:val="Tablebullet1"/>
              <w:spacing w:before="0" w:after="0"/>
              <w:rPr>
                <w:color w:val="000000" w:themeColor="text1"/>
              </w:rPr>
            </w:pPr>
            <w:r>
              <w:rPr>
                <w:color w:val="000000" w:themeColor="text1"/>
              </w:rPr>
              <w:t>Hospitalisation</w:t>
            </w:r>
            <w:r w:rsidR="00E555C7">
              <w:rPr>
                <w:color w:val="000000" w:themeColor="text1"/>
              </w:rPr>
              <w:t>-</w:t>
            </w:r>
            <w:r w:rsidR="007B78A8">
              <w:rPr>
                <w:color w:val="000000" w:themeColor="text1"/>
              </w:rPr>
              <w:t>related endpoints</w:t>
            </w:r>
          </w:p>
        </w:tc>
        <w:tc>
          <w:tcPr>
            <w:tcW w:w="1750" w:type="pct"/>
          </w:tcPr>
          <w:p w14:paraId="768A8A14" w14:textId="5B764462" w:rsidR="00970527" w:rsidRPr="002646F6" w:rsidRDefault="00452646" w:rsidP="00970527">
            <w:pPr>
              <w:pStyle w:val="Tablebody"/>
              <w:rPr>
                <w:color w:val="000000" w:themeColor="text1"/>
              </w:rPr>
            </w:pPr>
            <w:r>
              <w:rPr>
                <w:color w:val="000000" w:themeColor="text1"/>
              </w:rPr>
              <w:lastRenderedPageBreak/>
              <w:t>N/A</w:t>
            </w:r>
          </w:p>
        </w:tc>
      </w:tr>
      <w:tr w:rsidR="00D3536B" w:rsidRPr="00D3536B" w14:paraId="60FFEA33" w14:textId="77777777" w:rsidTr="00A819C7">
        <w:tc>
          <w:tcPr>
            <w:tcW w:w="571" w:type="pct"/>
          </w:tcPr>
          <w:p w14:paraId="1D743B21" w14:textId="77777777" w:rsidR="00970527" w:rsidRPr="002646F6" w:rsidRDefault="00970527" w:rsidP="00970527">
            <w:pPr>
              <w:pStyle w:val="Tableheading"/>
              <w:rPr>
                <w:color w:val="000000" w:themeColor="text1"/>
              </w:rPr>
            </w:pPr>
            <w:r w:rsidRPr="002646F6">
              <w:rPr>
                <w:color w:val="000000" w:themeColor="text1"/>
              </w:rPr>
              <w:t>Economic analysis</w:t>
            </w:r>
          </w:p>
        </w:tc>
        <w:tc>
          <w:tcPr>
            <w:tcW w:w="1358" w:type="pct"/>
          </w:tcPr>
          <w:p w14:paraId="45F9DBB1" w14:textId="21EBA5CB" w:rsidR="00970527" w:rsidRPr="002646F6" w:rsidRDefault="00970527" w:rsidP="002646F6">
            <w:pPr>
              <w:pStyle w:val="Tablebody"/>
              <w:spacing w:after="120"/>
              <w:rPr>
                <w:color w:val="000000" w:themeColor="text1"/>
              </w:rPr>
            </w:pPr>
            <w:r w:rsidRPr="002646F6">
              <w:rPr>
                <w:color w:val="000000" w:themeColor="text1"/>
              </w:rPr>
              <w:t>The reference case stipulates that the cost</w:t>
            </w:r>
            <w:r w:rsidR="00BC63EB">
              <w:rPr>
                <w:color w:val="000000" w:themeColor="text1"/>
              </w:rPr>
              <w:t>-</w:t>
            </w:r>
            <w:r w:rsidRPr="002646F6">
              <w:rPr>
                <w:color w:val="000000" w:themeColor="text1"/>
              </w:rPr>
              <w:t>effectiveness of treatments should be expressed in terms of incremental cost per quality-adjusted life year.</w:t>
            </w:r>
          </w:p>
          <w:p w14:paraId="1EBB1B66" w14:textId="6C26D06A" w:rsidR="00970527" w:rsidRPr="002646F6" w:rsidRDefault="00970527" w:rsidP="002646F6">
            <w:pPr>
              <w:pStyle w:val="Tablebody"/>
              <w:spacing w:after="120"/>
              <w:rPr>
                <w:color w:val="000000" w:themeColor="text1"/>
              </w:rPr>
            </w:pPr>
            <w:r w:rsidRPr="002646F6">
              <w:rPr>
                <w:color w:val="000000" w:themeColor="text1"/>
              </w:rPr>
              <w:t>The reference case stipulates that the time horizon for estimating clinical and cost</w:t>
            </w:r>
            <w:r w:rsidR="00BC63EB">
              <w:rPr>
                <w:color w:val="000000" w:themeColor="text1"/>
              </w:rPr>
              <w:t>-</w:t>
            </w:r>
            <w:r w:rsidRPr="002646F6">
              <w:rPr>
                <w:color w:val="000000" w:themeColor="text1"/>
              </w:rPr>
              <w:t>effectiveness should be sufficiently long to reflect any differences in costs or outcomes between the technologies being compared.</w:t>
            </w:r>
          </w:p>
          <w:p w14:paraId="0B16CE02" w14:textId="2ED21ECF" w:rsidR="00970527" w:rsidRPr="002646F6" w:rsidRDefault="00970527" w:rsidP="002646F6">
            <w:pPr>
              <w:pStyle w:val="Tablebody"/>
              <w:spacing w:after="120"/>
              <w:rPr>
                <w:color w:val="000000" w:themeColor="text1"/>
              </w:rPr>
            </w:pPr>
            <w:r w:rsidRPr="002646F6">
              <w:rPr>
                <w:color w:val="000000" w:themeColor="text1"/>
              </w:rPr>
              <w:t xml:space="preserve">Costs will be considered from an NHS and </w:t>
            </w:r>
            <w:r w:rsidR="00EB0361" w:rsidRPr="002646F6">
              <w:rPr>
                <w:color w:val="000000" w:themeColor="text1"/>
              </w:rPr>
              <w:t>PSS</w:t>
            </w:r>
            <w:r w:rsidRPr="002646F6">
              <w:rPr>
                <w:color w:val="000000" w:themeColor="text1"/>
              </w:rPr>
              <w:t xml:space="preserve"> perspective.</w:t>
            </w:r>
          </w:p>
          <w:p w14:paraId="65973F69" w14:textId="77777777" w:rsidR="00970527" w:rsidRPr="002646F6" w:rsidRDefault="00970527" w:rsidP="002646F6">
            <w:pPr>
              <w:pStyle w:val="Tablebody"/>
              <w:spacing w:after="120"/>
              <w:rPr>
                <w:color w:val="000000" w:themeColor="text1"/>
              </w:rPr>
            </w:pPr>
            <w:r w:rsidRPr="002646F6">
              <w:rPr>
                <w:color w:val="000000" w:themeColor="text1"/>
              </w:rPr>
              <w:t>The availability of any commercial arrangements for the intervention, comparator and subsequent treatment technologies will be taken into account.</w:t>
            </w:r>
          </w:p>
          <w:p w14:paraId="0F0D2C38" w14:textId="4BD43060" w:rsidR="00A275E2" w:rsidRPr="002646F6" w:rsidRDefault="00A275E2" w:rsidP="002646F6">
            <w:pPr>
              <w:pStyle w:val="CommentText"/>
              <w:spacing w:after="120"/>
              <w:rPr>
                <w:color w:val="000000" w:themeColor="text1"/>
              </w:rPr>
            </w:pPr>
            <w:r w:rsidRPr="002646F6">
              <w:rPr>
                <w:color w:val="000000" w:themeColor="text1"/>
              </w:rPr>
              <w:t>The availability and cost of biosimilar and generic products should be taken into account.</w:t>
            </w:r>
          </w:p>
        </w:tc>
        <w:tc>
          <w:tcPr>
            <w:tcW w:w="1321" w:type="pct"/>
          </w:tcPr>
          <w:p w14:paraId="6A8FCBF2" w14:textId="44EAAE88" w:rsidR="00970527" w:rsidRPr="002646F6" w:rsidRDefault="00970527" w:rsidP="00970527">
            <w:pPr>
              <w:pStyle w:val="Tabletext"/>
              <w:rPr>
                <w:color w:val="000000" w:themeColor="text1"/>
              </w:rPr>
            </w:pPr>
            <w:r w:rsidRPr="002646F6">
              <w:rPr>
                <w:color w:val="000000" w:themeColor="text1"/>
              </w:rPr>
              <w:t>As per final scope issued by NICE</w:t>
            </w:r>
          </w:p>
          <w:p w14:paraId="5ED20322" w14:textId="36034E34" w:rsidR="00970527" w:rsidRPr="002646F6" w:rsidRDefault="00970527" w:rsidP="00615E6C">
            <w:pPr>
              <w:pStyle w:val="Tablebullet1"/>
              <w:rPr>
                <w:color w:val="000000" w:themeColor="text1"/>
              </w:rPr>
            </w:pPr>
            <w:r w:rsidRPr="002646F6">
              <w:rPr>
                <w:color w:val="000000" w:themeColor="text1"/>
              </w:rPr>
              <w:t>A cost-utility analysis will be performed, with the key outcome being the ICER</w:t>
            </w:r>
            <w:r w:rsidR="005A19F6">
              <w:rPr>
                <w:color w:val="000000" w:themeColor="text1"/>
              </w:rPr>
              <w:t>.</w:t>
            </w:r>
          </w:p>
          <w:p w14:paraId="128CE1D4" w14:textId="29BE49A3" w:rsidR="00970527" w:rsidRPr="002646F6" w:rsidRDefault="00970527" w:rsidP="00615E6C">
            <w:pPr>
              <w:pStyle w:val="Tablebullet1"/>
              <w:rPr>
                <w:color w:val="000000" w:themeColor="text1"/>
              </w:rPr>
            </w:pPr>
            <w:r w:rsidRPr="002646F6">
              <w:rPr>
                <w:color w:val="000000" w:themeColor="text1"/>
              </w:rPr>
              <w:t>A lifetime time horizon will be used</w:t>
            </w:r>
            <w:r w:rsidR="005A19F6">
              <w:rPr>
                <w:color w:val="000000" w:themeColor="text1"/>
              </w:rPr>
              <w:t>.</w:t>
            </w:r>
          </w:p>
          <w:p w14:paraId="52ED4465" w14:textId="041BB534" w:rsidR="00615E6C" w:rsidRPr="002646F6" w:rsidRDefault="00970527" w:rsidP="00615E6C">
            <w:pPr>
              <w:pStyle w:val="Tablebullet1"/>
              <w:rPr>
                <w:color w:val="000000" w:themeColor="text1"/>
              </w:rPr>
            </w:pPr>
            <w:r w:rsidRPr="002646F6">
              <w:rPr>
                <w:color w:val="000000" w:themeColor="text1"/>
              </w:rPr>
              <w:t>Costs will be considered from an NHS and PSS perspective</w:t>
            </w:r>
            <w:r w:rsidR="005A19F6">
              <w:rPr>
                <w:color w:val="000000" w:themeColor="text1"/>
              </w:rPr>
              <w:t>.</w:t>
            </w:r>
          </w:p>
          <w:p w14:paraId="076621E9" w14:textId="3782A344" w:rsidR="00970527" w:rsidRPr="002646F6" w:rsidRDefault="00970527" w:rsidP="00615E6C">
            <w:pPr>
              <w:pStyle w:val="Tablebullet1"/>
              <w:rPr>
                <w:color w:val="000000" w:themeColor="text1"/>
              </w:rPr>
            </w:pPr>
            <w:r w:rsidRPr="002646F6">
              <w:rPr>
                <w:color w:val="000000" w:themeColor="text1"/>
              </w:rPr>
              <w:t>The availability of any commercial arrangements for the intervention, comparator and subsequent treatment technologies will be taken into account</w:t>
            </w:r>
            <w:r w:rsidR="005A19F6">
              <w:rPr>
                <w:color w:val="000000" w:themeColor="text1"/>
              </w:rPr>
              <w:t>.</w:t>
            </w:r>
          </w:p>
        </w:tc>
        <w:tc>
          <w:tcPr>
            <w:tcW w:w="1750" w:type="pct"/>
          </w:tcPr>
          <w:p w14:paraId="742F98A5" w14:textId="54D68B91" w:rsidR="00970527" w:rsidRPr="002646F6" w:rsidRDefault="008129A9" w:rsidP="00970527">
            <w:pPr>
              <w:pStyle w:val="Tablebody"/>
              <w:rPr>
                <w:color w:val="000000" w:themeColor="text1"/>
              </w:rPr>
            </w:pPr>
            <w:r w:rsidRPr="002646F6">
              <w:rPr>
                <w:color w:val="000000" w:themeColor="text1"/>
              </w:rPr>
              <w:t>N/A</w:t>
            </w:r>
          </w:p>
        </w:tc>
      </w:tr>
    </w:tbl>
    <w:p w14:paraId="7EABB739" w14:textId="43F5D98B" w:rsidR="00F7181E" w:rsidRPr="00B82463" w:rsidRDefault="00721DC9" w:rsidP="00B82463">
      <w:pPr>
        <w:pStyle w:val="Footnotes"/>
        <w:rPr>
          <w:color w:val="000000" w:themeColor="text1"/>
        </w:rPr>
        <w:sectPr w:rsidR="00F7181E" w:rsidRPr="00B82463" w:rsidSect="00D5612C">
          <w:footnotePr>
            <w:numFmt w:val="lowerLetter"/>
          </w:footnotePr>
          <w:pgSz w:w="16838" w:h="11906" w:orient="landscape"/>
          <w:pgMar w:top="1440" w:right="1440" w:bottom="1440" w:left="1440" w:header="708" w:footer="708" w:gutter="0"/>
          <w:cols w:space="708"/>
          <w:docGrid w:linePitch="360"/>
        </w:sectPr>
      </w:pPr>
      <w:r w:rsidRPr="002646F6">
        <w:rPr>
          <w:color w:val="000000" w:themeColor="text1"/>
        </w:rPr>
        <w:t>A</w:t>
      </w:r>
      <w:r w:rsidR="00F7181E" w:rsidRPr="002646F6">
        <w:rPr>
          <w:color w:val="000000" w:themeColor="text1"/>
        </w:rPr>
        <w:t>bbreviations</w:t>
      </w:r>
      <w:r w:rsidR="000A5B5F" w:rsidRPr="002646F6">
        <w:rPr>
          <w:color w:val="000000" w:themeColor="text1"/>
        </w:rPr>
        <w:t xml:space="preserve">: </w:t>
      </w:r>
      <w:r w:rsidR="00AE330A" w:rsidRPr="002646F6">
        <w:rPr>
          <w:color w:val="000000" w:themeColor="text1"/>
        </w:rPr>
        <w:t xml:space="preserve">BICR, blinded independent central review; EORTC QLQ, European Organisation for Research and Treatment of Cancer </w:t>
      </w:r>
      <w:r w:rsidR="005754E8">
        <w:rPr>
          <w:color w:val="000000" w:themeColor="text1"/>
        </w:rPr>
        <w:t>Quality-of-life</w:t>
      </w:r>
      <w:r w:rsidR="00AE330A" w:rsidRPr="002646F6">
        <w:rPr>
          <w:color w:val="000000" w:themeColor="text1"/>
        </w:rPr>
        <w:t xml:space="preserve"> Questionnaire; EQ-5D-5L, EuroQol five-dimension, five level instrument; </w:t>
      </w:r>
      <w:r w:rsidR="00E37B06" w:rsidRPr="002646F6">
        <w:rPr>
          <w:color w:val="000000" w:themeColor="text1"/>
        </w:rPr>
        <w:t xml:space="preserve">FAS, full analysis set; </w:t>
      </w:r>
      <w:r w:rsidR="00AE330A" w:rsidRPr="002646F6">
        <w:rPr>
          <w:color w:val="000000" w:themeColor="text1"/>
        </w:rPr>
        <w:t xml:space="preserve">HER2, human epidermal growth factor receptor 2; </w:t>
      </w:r>
      <w:r w:rsidR="00A729F3" w:rsidRPr="002646F6">
        <w:rPr>
          <w:color w:val="000000" w:themeColor="text1"/>
        </w:rPr>
        <w:t xml:space="preserve">HR, hormone receptor; </w:t>
      </w:r>
      <w:r w:rsidR="00AE330A" w:rsidRPr="002646F6">
        <w:rPr>
          <w:color w:val="000000" w:themeColor="text1"/>
        </w:rPr>
        <w:t xml:space="preserve">HRQoL, health-related </w:t>
      </w:r>
      <w:r w:rsidR="005754E8">
        <w:rPr>
          <w:color w:val="000000" w:themeColor="text1"/>
        </w:rPr>
        <w:t>quality-of-life</w:t>
      </w:r>
      <w:r w:rsidR="00AE330A" w:rsidRPr="002646F6">
        <w:rPr>
          <w:color w:val="000000" w:themeColor="text1"/>
        </w:rPr>
        <w:t xml:space="preserve">; IA, investigator assessment; ICER, incremental cost-effectiveness ratio; </w:t>
      </w:r>
      <w:r w:rsidR="008129A9" w:rsidRPr="002646F6">
        <w:rPr>
          <w:color w:val="000000" w:themeColor="text1"/>
        </w:rPr>
        <w:t xml:space="preserve">N/A, not applicable; </w:t>
      </w:r>
      <w:r w:rsidR="00AE330A" w:rsidRPr="002646F6">
        <w:rPr>
          <w:color w:val="000000" w:themeColor="text1"/>
        </w:rPr>
        <w:t xml:space="preserve">NHS, National Health Service; NICE, National Institute for Health </w:t>
      </w:r>
      <w:r w:rsidR="00AE330A" w:rsidRPr="002646F6">
        <w:rPr>
          <w:color w:val="000000" w:themeColor="text1"/>
        </w:rPr>
        <w:lastRenderedPageBreak/>
        <w:t>and Care Excellence; PFS, progression-free survival; PSS, Personal Social Services; QALY, quality-adjusted life year</w:t>
      </w:r>
      <w:r w:rsidR="009137AE" w:rsidRPr="002646F6">
        <w:rPr>
          <w:color w:val="000000" w:themeColor="text1"/>
        </w:rPr>
        <w:t xml:space="preserve">; </w:t>
      </w:r>
      <w:r w:rsidR="00AD4A6A">
        <w:rPr>
          <w:color w:val="000000" w:themeColor="text1"/>
        </w:rPr>
        <w:t xml:space="preserve">SG, sacituzumab govitecan; </w:t>
      </w:r>
      <w:r w:rsidR="009137AE" w:rsidRPr="002646F6">
        <w:rPr>
          <w:color w:val="000000" w:themeColor="text1"/>
        </w:rPr>
        <w:t>T-DXd, trastuzumab deruxtecan</w:t>
      </w:r>
      <w:r w:rsidR="000A7DDF">
        <w:rPr>
          <w:color w:val="000000" w:themeColor="text1"/>
        </w:rPr>
        <w:t>; TPC</w:t>
      </w:r>
      <w:r w:rsidR="00621C11">
        <w:rPr>
          <w:color w:val="000000" w:themeColor="text1"/>
        </w:rPr>
        <w:t>, Treatment of physician’s choice</w:t>
      </w:r>
      <w:r w:rsidR="00DB3F77">
        <w:rPr>
          <w:color w:val="000000" w:themeColor="text1"/>
        </w:rPr>
        <w:t>.</w:t>
      </w:r>
    </w:p>
    <w:p w14:paraId="1CA0FA39" w14:textId="781557E2" w:rsidR="00F7181E" w:rsidRDefault="00F7181E" w:rsidP="00F7181E">
      <w:pPr>
        <w:pStyle w:val="Heading2"/>
      </w:pPr>
      <w:bookmarkStart w:id="12" w:name="_Toc129001097"/>
      <w:bookmarkStart w:id="13" w:name="_Toc129040037"/>
      <w:bookmarkStart w:id="14" w:name="_Toc129052322"/>
      <w:bookmarkStart w:id="15" w:name="_Toc129053123"/>
      <w:bookmarkStart w:id="16" w:name="_Toc129001098"/>
      <w:bookmarkStart w:id="17" w:name="_Toc129040038"/>
      <w:bookmarkStart w:id="18" w:name="_Toc129052323"/>
      <w:bookmarkStart w:id="19" w:name="_Toc129053124"/>
      <w:bookmarkStart w:id="20" w:name="_Toc129350844"/>
      <w:bookmarkEnd w:id="12"/>
      <w:bookmarkEnd w:id="13"/>
      <w:bookmarkEnd w:id="14"/>
      <w:bookmarkEnd w:id="15"/>
      <w:bookmarkEnd w:id="16"/>
      <w:bookmarkEnd w:id="17"/>
      <w:bookmarkEnd w:id="18"/>
      <w:bookmarkEnd w:id="19"/>
      <w:r>
        <w:lastRenderedPageBreak/>
        <w:t>Description of the technology being appraised</w:t>
      </w:r>
      <w:bookmarkEnd w:id="20"/>
    </w:p>
    <w:p w14:paraId="6A6C75E3" w14:textId="40FFB46B" w:rsidR="002B4CA3" w:rsidRDefault="002B4CA3" w:rsidP="002B4CA3">
      <w:pPr>
        <w:pStyle w:val="Body"/>
      </w:pPr>
      <w:bookmarkStart w:id="21" w:name="_Ref89158332"/>
      <w:bookmarkStart w:id="22" w:name="_Toc95826054"/>
      <w:r>
        <w:t xml:space="preserve">A description of T-DXd is presented in </w:t>
      </w:r>
      <w:r w:rsidR="00501822" w:rsidRPr="009F4EB7">
        <w:rPr>
          <w:b/>
          <w:bCs/>
        </w:rPr>
        <w:fldChar w:fldCharType="begin"/>
      </w:r>
      <w:r w:rsidR="00501822" w:rsidRPr="009F4EB7">
        <w:rPr>
          <w:b/>
          <w:bCs/>
        </w:rPr>
        <w:instrText xml:space="preserve"> REF _Ref101384694 \h </w:instrText>
      </w:r>
      <w:r w:rsidR="009F4EB7">
        <w:rPr>
          <w:b/>
          <w:bCs/>
        </w:rPr>
        <w:instrText xml:space="preserve"> \* MERGEFORMAT </w:instrText>
      </w:r>
      <w:r w:rsidR="00501822" w:rsidRPr="009F4EB7">
        <w:rPr>
          <w:b/>
          <w:bCs/>
        </w:rPr>
      </w:r>
      <w:r w:rsidR="00501822" w:rsidRPr="009F4EB7">
        <w:rPr>
          <w:b/>
          <w:bCs/>
        </w:rPr>
        <w:fldChar w:fldCharType="separate"/>
      </w:r>
      <w:r w:rsidR="00145F42" w:rsidRPr="00145F42">
        <w:rPr>
          <w:b/>
          <w:bCs/>
        </w:rPr>
        <w:t xml:space="preserve">Table </w:t>
      </w:r>
      <w:r w:rsidR="00145F42" w:rsidRPr="00145F42">
        <w:rPr>
          <w:b/>
          <w:bCs/>
          <w:noProof/>
        </w:rPr>
        <w:t>2</w:t>
      </w:r>
      <w:r w:rsidR="00501822" w:rsidRPr="009F4EB7">
        <w:rPr>
          <w:b/>
          <w:bCs/>
        </w:rPr>
        <w:fldChar w:fldCharType="end"/>
      </w:r>
      <w:r>
        <w:t xml:space="preserve">. The current summary of product characteristics (SmPC) is provided in </w:t>
      </w:r>
      <w:r w:rsidRPr="00A6448D">
        <w:rPr>
          <w:b/>
          <w:bCs/>
        </w:rPr>
        <w:t>Appendix C</w:t>
      </w:r>
      <w:r>
        <w:t xml:space="preserve">. The </w:t>
      </w:r>
      <w:r w:rsidR="006E68FF">
        <w:t>European</w:t>
      </w:r>
      <w:r>
        <w:t xml:space="preserve"> Public Assessment Report (</w:t>
      </w:r>
      <w:r w:rsidR="006E68FF">
        <w:t>E</w:t>
      </w:r>
      <w:r>
        <w:t xml:space="preserve">PAR) </w:t>
      </w:r>
      <w:r w:rsidR="006E68FF">
        <w:t>is provided in</w:t>
      </w:r>
      <w:r w:rsidR="00230C89">
        <w:rPr>
          <w:b/>
          <w:bCs/>
        </w:rPr>
        <w:t xml:space="preserve"> </w:t>
      </w:r>
      <w:r w:rsidR="00191A69">
        <w:rPr>
          <w:b/>
          <w:bCs/>
        </w:rPr>
        <w:t xml:space="preserve">Appendix C </w:t>
      </w:r>
      <w:r w:rsidR="00191A69">
        <w:t xml:space="preserve">and </w:t>
      </w:r>
      <w:r w:rsidR="00230C89" w:rsidRPr="003C648C">
        <w:t>the reference pack</w:t>
      </w:r>
      <w:r w:rsidR="006E68FF">
        <w:t>.</w:t>
      </w:r>
      <w:r w:rsidR="0064122E">
        <w:fldChar w:fldCharType="begin"/>
      </w:r>
      <w:r w:rsidR="00CA6345">
        <w:instrText xml:space="preserve"> ADDIN ZOTERO_ITEM CSL_CITATION {"citationID":"qWSMDLbi","properties":{"formattedCitation":"\\super 8\\nosupersub{}","plainCitation":"8","noteIndex":0},"citationItems":[{"id":66850,"uris":["http://zotero.org/groups/4797619/items/5XYDXDZL"],"itemData":{"id":66850,"type":"document","title":"Enhertu European Public Assessment Report (EPAR) Type II Variation. Procedure no. EMEA/H/C/005124/II/0022. Version 2.0. 15 December 2022.","URL":"https://www.ema.europa.eu/documents/variation-report/enhertu-h-c-005124-ii-0022-epar-assessment-report-variation_en.pdf","author":[{"family":"European Medicines Agency (EMA)","given":""}],"issued":{"date-parts":[["2022"]]}}}],"schema":"https://github.com/citation-style-language/schema/raw/master/csl-citation.json"} </w:instrText>
      </w:r>
      <w:r w:rsidR="0064122E">
        <w:fldChar w:fldCharType="separate"/>
      </w:r>
      <w:r w:rsidR="00FD57F4" w:rsidRPr="00FD57F4">
        <w:rPr>
          <w:rFonts w:cs="Arial"/>
          <w:szCs w:val="24"/>
          <w:vertAlign w:val="superscript"/>
        </w:rPr>
        <w:t>8</w:t>
      </w:r>
      <w:r w:rsidR="0064122E">
        <w:fldChar w:fldCharType="end"/>
      </w:r>
    </w:p>
    <w:p w14:paraId="5DF37781" w14:textId="186A24B9" w:rsidR="002B4CA3" w:rsidRDefault="002B4CA3" w:rsidP="002B4CA3">
      <w:pPr>
        <w:pStyle w:val="Caption"/>
      </w:pPr>
      <w:bookmarkStart w:id="23" w:name="_Ref101384694"/>
      <w:bookmarkStart w:id="24" w:name="_Toc129350977"/>
      <w:r>
        <w:t xml:space="preserve">Table </w:t>
      </w:r>
      <w:r>
        <w:fldChar w:fldCharType="begin"/>
      </w:r>
      <w:r>
        <w:instrText>SEQ Table \* ARABIC</w:instrText>
      </w:r>
      <w:r>
        <w:fldChar w:fldCharType="separate"/>
      </w:r>
      <w:r w:rsidR="00145F42">
        <w:rPr>
          <w:noProof/>
        </w:rPr>
        <w:t>2</w:t>
      </w:r>
      <w:r>
        <w:fldChar w:fldCharType="end"/>
      </w:r>
      <w:bookmarkEnd w:id="23"/>
      <w:r>
        <w:t>: Technology being appraised</w:t>
      </w:r>
      <w:bookmarkEnd w:id="24"/>
    </w:p>
    <w:tbl>
      <w:tblPr>
        <w:tblStyle w:val="TableGrid"/>
        <w:tblW w:w="0" w:type="auto"/>
        <w:tblLook w:val="04A0" w:firstRow="1" w:lastRow="0" w:firstColumn="1" w:lastColumn="0" w:noHBand="0" w:noVBand="1"/>
      </w:tblPr>
      <w:tblGrid>
        <w:gridCol w:w="2833"/>
        <w:gridCol w:w="6183"/>
      </w:tblGrid>
      <w:tr w:rsidR="002B4CA3" w:rsidRPr="003F091B" w14:paraId="2CF6399E" w14:textId="77777777" w:rsidTr="00613B4E">
        <w:tc>
          <w:tcPr>
            <w:tcW w:w="2833" w:type="dxa"/>
            <w:shd w:val="clear" w:color="auto" w:fill="D9D9D9" w:themeFill="background1" w:themeFillShade="D9"/>
          </w:tcPr>
          <w:p w14:paraId="603C7B3C" w14:textId="77777777" w:rsidR="002B4CA3" w:rsidRDefault="002B4CA3" w:rsidP="004A6035">
            <w:pPr>
              <w:pStyle w:val="Tableheading"/>
            </w:pPr>
            <w:r>
              <w:t>UK approved name and brand name</w:t>
            </w:r>
          </w:p>
        </w:tc>
        <w:tc>
          <w:tcPr>
            <w:tcW w:w="6183" w:type="dxa"/>
          </w:tcPr>
          <w:p w14:paraId="0B5091CE" w14:textId="77777777" w:rsidR="002B4CA3" w:rsidRPr="0072418A" w:rsidRDefault="002B4CA3" w:rsidP="00613B4E">
            <w:pPr>
              <w:pStyle w:val="Tablebody"/>
              <w:rPr>
                <w:highlight w:val="cyan"/>
              </w:rPr>
            </w:pPr>
            <w:r w:rsidRPr="0072418A">
              <w:t>Trastuzumab deruxtecan (T-DXd; ENHERTU</w:t>
            </w:r>
            <w:r w:rsidRPr="0072418A">
              <w:rPr>
                <w:vertAlign w:val="superscript"/>
              </w:rPr>
              <w:t>®</w:t>
            </w:r>
            <w:r w:rsidRPr="0072418A">
              <w:t>)</w:t>
            </w:r>
          </w:p>
        </w:tc>
      </w:tr>
      <w:tr w:rsidR="0055215B" w:rsidRPr="0055215B" w14:paraId="1C20BEF1" w14:textId="77777777" w:rsidTr="00613B4E">
        <w:tc>
          <w:tcPr>
            <w:tcW w:w="2833" w:type="dxa"/>
            <w:shd w:val="clear" w:color="auto" w:fill="D9D9D9" w:themeFill="background1" w:themeFillShade="D9"/>
          </w:tcPr>
          <w:p w14:paraId="7D0D3B8F" w14:textId="024D1D54" w:rsidR="002B4CA3" w:rsidRPr="0055215B" w:rsidRDefault="002B4CA3" w:rsidP="004A6035">
            <w:pPr>
              <w:pStyle w:val="Tableheading"/>
            </w:pPr>
            <w:r w:rsidRPr="0055215B">
              <w:t>Mechanism</w:t>
            </w:r>
            <w:r w:rsidRPr="0055215B">
              <w:rPr>
                <w:szCs w:val="16"/>
              </w:rPr>
              <w:t xml:space="preserve"> of action (</w:t>
            </w:r>
            <w:r w:rsidR="00CE77D2" w:rsidRPr="0055215B">
              <w:rPr>
                <w:szCs w:val="16"/>
              </w:rPr>
              <w:t>See</w:t>
            </w:r>
            <w:r w:rsidR="009A3C98">
              <w:rPr>
                <w:szCs w:val="16"/>
              </w:rPr>
              <w:t xml:space="preserve"> </w:t>
            </w:r>
            <w:r w:rsidR="009A3C98">
              <w:rPr>
                <w:szCs w:val="16"/>
              </w:rPr>
              <w:fldChar w:fldCharType="begin"/>
            </w:r>
            <w:r w:rsidR="009A3C98">
              <w:rPr>
                <w:szCs w:val="16"/>
              </w:rPr>
              <w:instrText xml:space="preserve"> REF _Ref121943093 \h </w:instrText>
            </w:r>
            <w:r w:rsidR="009A3C98">
              <w:rPr>
                <w:szCs w:val="16"/>
              </w:rPr>
            </w:r>
            <w:r w:rsidR="009A3C98">
              <w:rPr>
                <w:szCs w:val="16"/>
              </w:rPr>
              <w:fldChar w:fldCharType="separate"/>
            </w:r>
            <w:r w:rsidR="00145F42">
              <w:t xml:space="preserve">Figure </w:t>
            </w:r>
            <w:r w:rsidR="00145F42">
              <w:rPr>
                <w:noProof/>
              </w:rPr>
              <w:t>1</w:t>
            </w:r>
            <w:r w:rsidR="009A3C98">
              <w:rPr>
                <w:szCs w:val="16"/>
              </w:rPr>
              <w:fldChar w:fldCharType="end"/>
            </w:r>
            <w:r w:rsidRPr="0055215B">
              <w:rPr>
                <w:szCs w:val="16"/>
              </w:rPr>
              <w:t>)</w:t>
            </w:r>
          </w:p>
        </w:tc>
        <w:tc>
          <w:tcPr>
            <w:tcW w:w="6183" w:type="dxa"/>
          </w:tcPr>
          <w:p w14:paraId="33C2794C" w14:textId="47AAB5C9" w:rsidR="00A275E2" w:rsidRPr="0055215B" w:rsidRDefault="002B4CA3" w:rsidP="0031043B">
            <w:pPr>
              <w:pStyle w:val="Tablebody"/>
              <w:spacing w:after="120"/>
            </w:pPr>
            <w:r w:rsidRPr="0055215B">
              <w:t>Using optimised technology, DXd ADC</w:t>
            </w:r>
            <w:r w:rsidR="00710F41" w:rsidRPr="0055215B">
              <w:t>s</w:t>
            </w:r>
            <w:r w:rsidRPr="0055215B">
              <w:t xml:space="preserve"> are composed of a mAb covalently linked to a potent membrane-permeable topoisomerase I inhibitor payload (an exatecan derivative, DXd) via a stable tetrapeptide-based linker selectively cleaved within tumour cells. Evidence supports the portability of DXd ADC technology to multiple </w:t>
            </w:r>
            <w:r w:rsidRPr="005F58F8">
              <w:rPr>
                <w:rStyle w:val="NICECICChar"/>
                <w:rFonts w:eastAsiaTheme="minorHAnsi"/>
              </w:rPr>
              <w:t>tumour targets.</w:t>
            </w:r>
            <w:r w:rsidR="00BA0514" w:rsidRPr="005F58F8">
              <w:rPr>
                <w:rStyle w:val="NICECICChar"/>
                <w:rFonts w:eastAsiaTheme="minorHAnsi"/>
              </w:rPr>
              <w:fldChar w:fldCharType="begin"/>
            </w:r>
            <w:r w:rsidR="00CA6345" w:rsidRPr="005F58F8">
              <w:rPr>
                <w:rStyle w:val="NICECICChar"/>
                <w:rFonts w:eastAsiaTheme="minorHAnsi"/>
              </w:rPr>
              <w:instrText xml:space="preserve"> ADDIN ZOTERO_ITEM CSL_CITATION {"citationID":"Gpc56BR6","properties":{"formattedCitation":"\\super 9\\nosupersub{}","plainCitation":"9","noteIndex":0},"citationItems":[{"id":65858,"uris":["http://zotero.org/groups/4797619/items/KP9URXV6"],"itemData":{"id":65858,"type":"article-journal","container-title":"Annals of Oncology: Official Journal of the European Society for Medical Oncology","DOI":"10.1016/j.annonc.2019.11.019","ISSN":"1569-8041","issue":"3","journalAbbreviation":"Ann Oncol","language":"eng","note":"PMID: 32067685","page":"430-434","source":"PubMed","title":"The art of innovation: clinical development of trastuzumab deruxtecan and redefining how antibody-drug conjugates target HER2-positive cancers","title-short":"The art of innovation","volume":"31","author":[{"family":"Yver","given":"A."},{"family":"Agatsuma","given":"T."},{"family":"Soria","given":"J.-C."}],"issued":{"date-parts":[["2020",3]]}}}],"schema":"https://github.com/citation-style-language/schema/raw/master/csl-citation.json"} </w:instrText>
            </w:r>
            <w:r w:rsidR="00BA0514" w:rsidRPr="005F58F8">
              <w:rPr>
                <w:rStyle w:val="NICECICChar"/>
                <w:rFonts w:eastAsiaTheme="minorHAnsi"/>
              </w:rPr>
              <w:fldChar w:fldCharType="separate"/>
            </w:r>
            <w:r w:rsidR="00FD57F4" w:rsidRPr="005F58F8">
              <w:rPr>
                <w:rStyle w:val="NICECICChar"/>
                <w:rFonts w:eastAsiaTheme="minorHAnsi"/>
              </w:rPr>
              <w:t>9</w:t>
            </w:r>
            <w:r w:rsidR="00BA0514" w:rsidRPr="005F58F8">
              <w:rPr>
                <w:rStyle w:val="NICECICChar"/>
                <w:rFonts w:eastAsiaTheme="minorHAnsi"/>
              </w:rPr>
              <w:fldChar w:fldCharType="end"/>
            </w:r>
            <w:r w:rsidRPr="005F58F8">
              <w:rPr>
                <w:rStyle w:val="NICECICChar"/>
                <w:rFonts w:eastAsiaTheme="minorHAnsi"/>
              </w:rPr>
              <w:t xml:space="preserve"> DXd</w:t>
            </w:r>
            <w:r w:rsidRPr="0055215B">
              <w:t xml:space="preserve"> ADCs are specifically designed to enhance selective tumour cell death and reduce systemic exposure to the topoisomerase I inhibitor payload. Intact DXd ADCs display long-term stability in plasma. The tetrapeptide-based cleavable linker and payload are stable in plasma.</w:t>
            </w:r>
            <w:r w:rsidR="00FA2427" w:rsidRPr="0055215B">
              <w:fldChar w:fldCharType="begin"/>
            </w:r>
            <w:r w:rsidR="00CA6345">
              <w:instrText xml:space="preserve"> ADDIN ZOTERO_ITEM CSL_CITATION {"citationID":"HhokGUMx","properties":{"formattedCitation":"\\super 10\\uc0\\u8211{}13\\nosupersub{}","plainCitation":"10–13","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id":65855,"uris":["http://zotero.org/groups/4797619/items/4RILEFSL"],"itemData":{"id":65855,"type":"article-journal","abstract":"Trastuzumab deruxtecan (DS-8201a) is an antibody-drug conjugate (ADC) composed of a monoclonal antibody targeting human epidermal growth factor receptor 2 (HER2) conjugated to a topoisomerase I inhibitor (DXd) at a drug-to-antibody ratio (DAR) of 7-8. Here, we examined the pharmacokinetic (PK) profiles of DS-8201a and DXd in cynomolgus monkeys, a cross-reactive species. Following intravenous (iv) administration of DS-8201a, the linker was stable in plasma, and systemic DXd exposure was low. DXd was rapidly cleared following iv dosing. Biodistribution studies revealed that intact DS-8201a was present mostly in the blood without tissue-specific retention. The major pathway of excretion for DXd was the faecal route following iv administration of radiolabelled DS-8201a. The only detectable metabolite in the urine and faeces was unmetabolized DXd. DXd is a substrate of organic anion transporting polypeptides, P-gp, and breast cancer resistance protein. In conclusion, the stable linker in circulation and the high clearance of DXd upon release resulted in the low systemic exposure to DXd. Furthermore, the minimal tissue-specific retention and rapid excretion of DXd into faeces as its unmetabolized form with potentially limited impact on drug - drug interaction as a victim were also critical elements of the PK profile of DS-8201a.","container-title":"Xenobiotica; the Fate of Foreign Compounds in Biological Systems","DOI":"10.1080/00498254.2018.1531158","ISSN":"1366-5928","issue":"9","journalAbbreviation":"Xenobiotica","language":"eng","note":"PMID: 30351177","page":"1086-1096","source":"PubMed","title":"Comprehensive preclinical pharmacokinetic evaluations of trastuzumab deruxtecan (DS-8201a), a HER2-targeting antibody-drug conjugate, in cynomolgus monkeys","volume":"49","author":[{"family":"Nagai","given":"Yoko"},{"family":"Oitate","given":"Masataka"},{"family":"Shiozawa","given":"Hideyuki"},{"family":"Ando","given":"Osamu"}],"issued":{"date-parts":[["2019",9]]}}},{"id":65854,"uris":["http://zotero.org/groups/4797619/items/HUABVT9M"],"itemData":{"id":65854,"type":"article-journal","abstract":"DE-310 is composed of the topoisomerase-I inhibitor DX-8951 (exatecan) and carboxymethyldextran polyalcohol (CM-Dex-PA) carrier, which are covalently linked via peptidyl spacer (Gly-Gly-Phe-Gly). In this study, we investigated relationship between the cathepsin activity and the drug release of DE-310 by use of human liver origin cathepsin (B, L and H) and tumor cells (murine tumor cells (Meth A and M5076), and human tumor cells (HCT116, A549, PC-12, T98G, and HL-60)). Preliminary studies indicated that human liver cathepsin B produced Glycyl DX-8951 (G-DX-8951) from DE-310 more preferentially than DX-8951, whereas human liver cathepsin L produced DX-8951 preferentially. Release of drugs from DE-310 and cathepsin activities were measured in tumor cell types. The release of both DX-8951 and G-DX-8951 from DE-310 correlated well with cathepsin B activity of tumor cells. The release of DX-8951 was weakly, but not significantly, correlated with cathepsin L activity. In M5076 (high cathepsin activity) or Meth A (low cathepsin activity) xenograft models, the levels of DX-8951 and G-DX-8951 in M5076 were higher than in Meth A after single intravenous administration of DE-310. Our findings suggest that cathepsin B is primarily responsible for drug release from DE-310 in tumor.","container-title":"Biological &amp; Pharmaceutical Bulletin","DOI":"10.1248/bpb.30.2365","ISSN":"0918-6158","issue":"12","journalAbbreviation":"Biol Pharm Bull","language":"eng","note":"PMID: 18057727","page":"2365-2370","source":"PubMed","title":"Relationship between drug release of DE-310, macromolecular prodrug of DX-8951f, and cathepsins activity in several tumors","volume":"30","author":[{"family":"Shiose","given":"Yoshinobu"},{"family":"Ochi","given":"Yusuke"},{"family":"Kuga","given":"Hiroshi"},{"family":"Yamashita","given":"Fumiyoshi"},{"family":"Hashida","given":"Mitsuru"}],"issued":{"date-parts":[["2007",12]]}}}],"schema":"https://github.com/citation-style-language/schema/raw/master/csl-citation.json"} </w:instrText>
            </w:r>
            <w:r w:rsidR="00FA2427" w:rsidRPr="0055215B">
              <w:fldChar w:fldCharType="separate"/>
            </w:r>
            <w:r w:rsidR="00FD57F4" w:rsidRPr="00FD57F4">
              <w:rPr>
                <w:rFonts w:cs="Arial"/>
                <w:szCs w:val="24"/>
                <w:vertAlign w:val="superscript"/>
              </w:rPr>
              <w:t>10–13</w:t>
            </w:r>
            <w:r w:rsidR="00FA2427" w:rsidRPr="0055215B">
              <w:fldChar w:fldCharType="end"/>
            </w:r>
            <w:r w:rsidRPr="0055215B">
              <w:t xml:space="preserve"> The stable linker ensures minimal release of payload in circulation, reducing the risk of off-target toxicity. The linker is selectively cleaved by lysosomal enzymes typically</w:t>
            </w:r>
            <w:r w:rsidRPr="005F58F8">
              <w:rPr>
                <w:rStyle w:val="NICEnormalChar"/>
              </w:rPr>
              <w:t xml:space="preserve"> upregulated</w:t>
            </w:r>
            <w:r w:rsidRPr="0055215B">
              <w:t xml:space="preserve"> in tumour cells.</w:t>
            </w:r>
            <w:r w:rsidR="002B1261" w:rsidRPr="0055215B">
              <w:fldChar w:fldCharType="begin"/>
            </w:r>
            <w:r w:rsidR="00CA6345">
              <w:instrText xml:space="preserve"> ADDIN ZOTERO_ITEM CSL_CITATION {"citationID":"EgXuZInQ","properties":{"formattedCitation":"\\super 10,11\\nosupersub{}","plainCitation":"10,11","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schema":"https://github.com/citation-style-language/schema/raw/master/csl-citation.json"} </w:instrText>
            </w:r>
            <w:r w:rsidR="002B1261" w:rsidRPr="0055215B">
              <w:fldChar w:fldCharType="separate"/>
            </w:r>
            <w:r w:rsidR="00FD57F4" w:rsidRPr="00FD57F4">
              <w:rPr>
                <w:rFonts w:cs="Arial"/>
                <w:szCs w:val="24"/>
                <w:vertAlign w:val="superscript"/>
              </w:rPr>
              <w:t>10,11</w:t>
            </w:r>
            <w:r w:rsidR="002B1261" w:rsidRPr="0055215B">
              <w:fldChar w:fldCharType="end"/>
            </w:r>
            <w:r w:rsidRPr="0055215B">
              <w:t xml:space="preserve"> The payload is cell membrane</w:t>
            </w:r>
            <w:r w:rsidR="00E90448">
              <w:t>-</w:t>
            </w:r>
            <w:r w:rsidRPr="0055215B">
              <w:t>permeable, which enables a bystander antitumour effect resulting in elimination of both target and surrounding tumour cells.</w:t>
            </w:r>
            <w:r w:rsidR="006B606E" w:rsidRPr="0055215B">
              <w:fldChar w:fldCharType="begin"/>
            </w:r>
            <w:r w:rsidR="00CA6345">
              <w:instrText xml:space="preserve"> ADDIN ZOTERO_ITEM CSL_CITATION {"citationID":"MG8FTrOb","properties":{"formattedCitation":"\\super 11\\uc0\\u8211{}14\\nosupersub{}","plainCitation":"11–14","noteIndex":0},"citationItems":[{"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id":65855,"uris":["http://zotero.org/groups/4797619/items/4RILEFSL"],"itemData":{"id":65855,"type":"article-journal","abstract":"Trastuzumab deruxtecan (DS-8201a) is an antibody-drug conjugate (ADC) composed of a monoclonal antibody targeting human epidermal growth factor receptor 2 (HER2) conjugated to a topoisomerase I inhibitor (DXd) at a drug-to-antibody ratio (DAR) of 7-8. Here, we examined the pharmacokinetic (PK) profiles of DS-8201a and DXd in cynomolgus monkeys, a cross-reactive species. Following intravenous (iv) administration of DS-8201a, the linker was stable in plasma, and systemic DXd exposure was low. DXd was rapidly cleared following iv dosing. Biodistribution studies revealed that intact DS-8201a was present mostly in the blood without tissue-specific retention. The major pathway of excretion for DXd was the faecal route following iv administration of radiolabelled DS-8201a. The only detectable metabolite in the urine and faeces was unmetabolized DXd. DXd is a substrate of organic anion transporting polypeptides, P-gp, and breast cancer resistance protein. In conclusion, the stable linker in circulation and the high clearance of DXd upon release resulted in the low systemic exposure to DXd. Furthermore, the minimal tissue-specific retention and rapid excretion of DXd into faeces as its unmetabolized form with potentially limited impact on drug - drug interaction as a victim were also critical elements of the PK profile of DS-8201a.","container-title":"Xenobiotica; the Fate of Foreign Compounds in Biological Systems","DOI":"10.1080/00498254.2018.1531158","ISSN":"1366-5928","issue":"9","journalAbbreviation":"Xenobiotica","language":"eng","note":"PMID: 30351177","page":"1086-1096","source":"PubMed","title":"Comprehensive preclinical pharmacokinetic evaluations of trastuzumab deruxtecan (DS-8201a), a HER2-targeting antibody-drug conjugate, in cynomolgus monkeys","volume":"49","author":[{"family":"Nagai","given":"Yoko"},{"family":"Oitate","given":"Masataka"},{"family":"Shiozawa","given":"Hideyuki"},{"family":"Ando","given":"Osamu"}],"issued":{"date-parts":[["2019",9]]}}},{"id":65854,"uris":["http://zotero.org/groups/4797619/items/HUABVT9M"],"itemData":{"id":65854,"type":"article-journal","abstract":"DE-310 is composed of the topoisomerase-I inhibitor DX-8951 (exatecan) and carboxymethyldextran polyalcohol (CM-Dex-PA) carrier, which are covalently linked via peptidyl spacer (Gly-Gly-Phe-Gly). In this study, we investigated relationship between the cathepsin activity and the drug release of DE-310 by use of human liver origin cathepsin (B, L and H) and tumor cells (murine tumor cells (Meth A and M5076), and human tumor cells (HCT116, A549, PC-12, T98G, and HL-60)). Preliminary studies indicated that human liver cathepsin B produced Glycyl DX-8951 (G-DX-8951) from DE-310 more preferentially than DX-8951, whereas human liver cathepsin L produced DX-8951 preferentially. Release of drugs from DE-310 and cathepsin activities were measured in tumor cell types. The release of both DX-8951 and G-DX-8951 from DE-310 correlated well with cathepsin B activity of tumor cells. The release of DX-8951 was weakly, but not significantly, correlated with cathepsin L activity. In M5076 (high cathepsin activity) or Meth A (low cathepsin activity) xenograft models, the levels of DX-8951 and G-DX-8951 in M5076 were higher than in Meth A after single intravenous administration of DE-310. Our findings suggest that cathepsin B is primarily responsible for drug release from DE-310 in tumor.","container-title":"Biological &amp; Pharmaceutical Bulletin","DOI":"10.1248/bpb.30.2365","ISSN":"0918-6158","issue":"12","journalAbbreviation":"Biol Pharm Bull","language":"eng","note":"PMID: 18057727","page":"2365-2370","source":"PubMed","title":"Relationship between drug release of DE-310, macromolecular prodrug of DX-8951f, and cathepsins activity in several tumors","volume":"30","author":[{"family":"Shiose","given":"Yoshinobu"},{"family":"Ochi","given":"Yusuke"},{"family":"Kuga","given":"Hiroshi"},{"family":"Yamashita","given":"Fumiyoshi"},{"family":"Hashida","given":"Mitsuru"}],"issued":{"date-parts":[["2007",12]]}}},{"id":65853,"uris":["http://zotero.org/groups/4797619/items/MWGAM3VZ"],"itemData":{"id":65853,"type":"article-journal","abstract":"Antibody-drug conjugates deliver anticancer agents selectively and efficiently to tumor tissue and have significant antitumor efficacy with a wide therapeutic window. DS-8201a is a human epidermal growth factor receptor 2 (HER2)-targeting antibody-drug conjugate prepared using a novel linker-payload system with a potent topoisomerase I inhibitor, exatecan derivative (DX-8951 derivative, DXd). It was effective against trastuzumab emtansine (T-DM1)-insensitive patient-derived xenograft models with both high and low HER2 expression. In this study, the bystander killing effect of DS-8201a was evaluated and compared with that of T-DM1. We confirmed that the payload of DS-8201a, DXd (1), was highly membrane-permeable whereas that of T-DM1, Lys-SMCC-DM1, had a low level of permeability. Under a coculture condition of HER2-positive KPL-4 cells and negative MDA-MB-468 cells in vitro, DS-8201a killed both cells, whereas T-DM1 and an antibody-drug conjugate with a low permeable payload, anti-HER2-DXd (2), did not. In vivo evaluation was carried out using mice inoculated with a mixture of HER2-positive NCI-N87 cells and HER2-negative MDA-MB-468-Luc cells by using an in vivo imaging system. In vivo, DS-8201a reduced the luciferase signal of the mice, indicating suppression of the MDA-MB-468-Luc population; however, T-DM1 and anti-HER2-DXd (2) did not. Furthermore, it was confirmed that DS-8201a was not effective against MDA-MB-468-Luc tumors inoculated at the opposite side of the NCI-N87 tumor, suggesting that the bystander killing effect of DS-8201a is observed only in cells neighboring HER2-positive cells, indicating low concern in terms of systemic toxicity. These results indicated that DS-8201a has a potent bystander effect due to a highly membrane-permeable payload and is beneficial in treating tumors with HER2 heterogeneity that are unresponsive to T-DM1.","container-title":"Cancer Science","DOI":"10.1111/cas.12966","ISSN":"1349-7006","issue":"7","journalAbbreviation":"Cancer Sci","language":"eng","note":"PMID: 27166974\nPMCID: PMC4946713","page":"1039-1046","source":"PubMed","title":"Bystander killing effect of DS-8201a, a novel anti-human epidermal growth factor receptor 2 antibody-drug conjugate, in tumors with human epidermal growth factor receptor 2 heterogeneity","volume":"107","author":[{"family":"Ogitani","given":"Yusuke"},{"family":"Hagihara","given":"Katsunobu"},{"family":"Oitate","given":"Masataka"},{"family":"Naito","given":"Hiroyuki"},{"family":"Agatsuma","given":"Toshinori"}],"issued":{"date-parts":[["2016",7]]}}}],"schema":"https://github.com/citation-style-language/schema/raw/master/csl-citation.json"} </w:instrText>
            </w:r>
            <w:r w:rsidR="006B606E" w:rsidRPr="0055215B">
              <w:fldChar w:fldCharType="separate"/>
            </w:r>
            <w:r w:rsidR="00FD57F4" w:rsidRPr="00FD57F4">
              <w:rPr>
                <w:rFonts w:cs="Arial"/>
                <w:szCs w:val="24"/>
                <w:vertAlign w:val="superscript"/>
              </w:rPr>
              <w:t>11–14</w:t>
            </w:r>
            <w:r w:rsidR="006B606E" w:rsidRPr="0055215B">
              <w:fldChar w:fldCharType="end"/>
            </w:r>
            <w:r w:rsidRPr="0055215B">
              <w:t xml:space="preserve"> The payload has a short half-life in systemic circulation.</w:t>
            </w:r>
            <w:r w:rsidR="007D2D10" w:rsidRPr="0055215B">
              <w:fldChar w:fldCharType="begin"/>
            </w:r>
            <w:r w:rsidR="00CA6345">
              <w:instrText xml:space="preserve"> ADDIN ZOTERO_ITEM CSL_CITATION {"citationID":"h1faZNim","properties":{"formattedCitation":"\\super 10,11\\nosupersub{}","plainCitation":"10,11","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schema":"https://github.com/citation-style-language/schema/raw/master/csl-citation.json"} </w:instrText>
            </w:r>
            <w:r w:rsidR="007D2D10" w:rsidRPr="0055215B">
              <w:fldChar w:fldCharType="separate"/>
            </w:r>
            <w:r w:rsidR="00FD57F4" w:rsidRPr="00FD57F4">
              <w:rPr>
                <w:rFonts w:cs="Arial"/>
                <w:szCs w:val="24"/>
                <w:vertAlign w:val="superscript"/>
              </w:rPr>
              <w:t>10,11</w:t>
            </w:r>
            <w:r w:rsidR="007D2D10" w:rsidRPr="0055215B">
              <w:fldChar w:fldCharType="end"/>
            </w:r>
            <w:r w:rsidR="007D2D10" w:rsidRPr="0055215B">
              <w:t xml:space="preserve"> </w:t>
            </w:r>
          </w:p>
          <w:p w14:paraId="0CBB28D5" w14:textId="51E79C88" w:rsidR="002B4CA3" w:rsidRPr="0055215B" w:rsidRDefault="002B4CA3" w:rsidP="0031043B">
            <w:pPr>
              <w:pStyle w:val="Tablebody"/>
              <w:spacing w:after="120"/>
            </w:pPr>
            <w:r w:rsidRPr="0055215B">
              <w:t>T-DXd is composed of a humanised anti-HER2 IgG1 mAb with the same amino acid sequence as trastuzumab covalently linked to the membrane-permeable topoisomerase I inhibitor payload DXd via a stable tetrapeptide-based linker selectively cleaved within tumour cells.</w:t>
            </w:r>
            <w:r w:rsidR="004643BF" w:rsidRPr="0055215B">
              <w:fldChar w:fldCharType="begin"/>
            </w:r>
            <w:r w:rsidR="00CA6345">
              <w:instrText xml:space="preserve"> ADDIN ZOTERO_ITEM CSL_CITATION {"citationID":"HKBtdrmJ","properties":{"formattedCitation":"\\super 10,11\\nosupersub{}","plainCitation":"10,11","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schema":"https://github.com/citation-style-language/schema/raw/master/csl-citation.json"} </w:instrText>
            </w:r>
            <w:r w:rsidR="004643BF" w:rsidRPr="0055215B">
              <w:fldChar w:fldCharType="separate"/>
            </w:r>
            <w:r w:rsidR="00FD57F4" w:rsidRPr="00FD57F4">
              <w:rPr>
                <w:rFonts w:cs="Arial"/>
                <w:szCs w:val="24"/>
                <w:vertAlign w:val="superscript"/>
              </w:rPr>
              <w:t>10,11</w:t>
            </w:r>
            <w:r w:rsidR="004643BF" w:rsidRPr="0055215B">
              <w:fldChar w:fldCharType="end"/>
            </w:r>
            <w:r w:rsidRPr="0055215B">
              <w:t xml:space="preserve"> The drug-to-antibody ratio of T-DXd is optimised and homogeneous and is approximately 8*.</w:t>
            </w:r>
          </w:p>
          <w:p w14:paraId="031A1EEB" w14:textId="22429557" w:rsidR="00E46124" w:rsidRPr="0055215B" w:rsidRDefault="005236ED" w:rsidP="00BB76B0">
            <w:pPr>
              <w:pStyle w:val="Tablebody"/>
              <w:rPr>
                <w:rStyle w:val="EndnoteReference"/>
                <w:vertAlign w:val="baseline"/>
              </w:rPr>
            </w:pPr>
            <w:r w:rsidRPr="0055215B">
              <w:t>The HER2-directed mAb selectively binds to its target, HER2, which is expressed on the tumour cell surface.</w:t>
            </w:r>
            <w:r w:rsidRPr="0055215B">
              <w:fldChar w:fldCharType="begin"/>
            </w:r>
            <w:r w:rsidR="00CA6345">
              <w:instrText xml:space="preserve"> ADDIN ZOTERO_ITEM CSL_CITATION {"citationID":"RjDfdSAe","properties":{"formattedCitation":"\\super 10\\nosupersub{}","plainCitation":"10","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schema":"https://github.com/citation-style-language/schema/raw/master/csl-citation.json"} </w:instrText>
            </w:r>
            <w:r w:rsidRPr="0055215B">
              <w:fldChar w:fldCharType="separate"/>
            </w:r>
            <w:r w:rsidR="00FD57F4" w:rsidRPr="00FD57F4">
              <w:rPr>
                <w:rFonts w:cs="Arial"/>
                <w:szCs w:val="24"/>
                <w:vertAlign w:val="superscript"/>
              </w:rPr>
              <w:t>10</w:t>
            </w:r>
            <w:r w:rsidRPr="0055215B">
              <w:fldChar w:fldCharType="end"/>
            </w:r>
            <w:r w:rsidRPr="0055215B">
              <w:t xml:space="preserve"> The ADC is internalised by the tumour cell, where intracellular lysosomal enzymes typically upregulated in tumour cells selectively cleave the tetrapeptide-based linker.</w:t>
            </w:r>
            <w:r w:rsidRPr="0055215B">
              <w:fldChar w:fldCharType="begin"/>
            </w:r>
            <w:r w:rsidR="00CA6345">
              <w:instrText xml:space="preserve"> ADDIN ZOTERO_ITEM CSL_CITATION {"citationID":"NoQnO3wj","properties":{"formattedCitation":"\\super 15\\uc0\\u8211{}17\\nosupersub{}","plainCitation":"15–17","noteIndex":0},"citationItems":[{"id":65851,"uris":["http://zotero.org/groups/4797619/items/AXV4BP4N"],"itemData":{"id":65851,"type":"article-journal","abstract":"Trastuzumab conjugates consisting of exatecan derivatives were prepared and their biological activities and physicochemical properties were evaluated. The ADCs showed strong efficacy and a low aggregation rate. The exatecan derivatives were covalently connected via a peptidyl spacer (Gly-Gly-Phe-Gly), which is assumed to be stable in circulation, and were cleaved by lysosomal enzymes following ADC internalization into tumor tissue. These anti-HER2 ADCs exhibited a high potency, specifically against HER2-positive cancer cell lines in vitro. The ADCs, bearing exatecan derivatives which have more than two methylene chains, exhibited superior cytotoxicity. It was speculated that steric hindrance of the cleavable amide moiety could be involved in the drug release. The adequate alkyl lengths of exatecan derivatives (13, 14, 15) were from two to four in terms of aggregation rate. The ADC having a hydrophilic moiety showed good efficacy in a HER2-positive and Trastuzumab-resistant breast carcinoma cell model in mice.","container-title":"Bioorganic &amp; Medicinal Chemistry Letters","DOI":"10.1016/j.bmcl.2016.02.020","ISSN":"1464-3405","issue":"6","journalAbbreviation":"Bioorg Med Chem Lett","language":"eng","note":"PMID: 26898815","page":"1542-1545","source":"PubMed","title":"Novel antibody drug conjugates containing exatecan derivative-based cytotoxic payloads","volume":"26","author":[{"family":"Nakada","given":"Takashi"},{"family":"Masuda","given":"Takeshi"},{"family":"Naito","given":"Hiroyuki"},{"family":"Yoshida","given":"Masao"},{"family":"Ashida","given":"Shinji"},{"family":"Morita","given":"Koji"},{"family":"Miyazaki","given":"Hideki"},{"family":"Kasuya","given":"Yuji"},{"family":"Ogitani","given":"Yusuke"},{"family":"Yamaguchi","given":"Junko"},{"family":"Abe","given":"Yuki"},{"family":"Honda","given":"Takeshi"}],"issued":{"date-parts":[["2016",3,15]]}}},{"id":65850,"uris":["http://zotero.org/groups/4797619/items/NGRDFLTG"],"itemData":{"id":65850,"type":"article-journal","abstract":"Proteases, including intracellular proteases, play roles at many different stages of malignant progression. Our focus here is cathepsin B, a lysosomal cysteine cathepsin. High levels of cathepsin B are found in a wide variety of human cancers, levels that often induce secretion and association of cathepsin B with the tumor cell membrane. In experimental models, such as transgenic models of murine pancreatic and mammary carcinomas, causal roles for cathepsin B have been demonstrated in initiation, growth/tumor cell proliferation, angiogenesis, invasion, and metastasis. Tumor growth in transgenic models is promoted by cathepsin B in tumor-associated cells, for example, tumor-associated macrophages, as well as in tumor cells. In transgenic models, the absence of cathepsin B has been associated with enhanced apoptosis, yet cathepsin B also has been shown to contribute to apoptosis. Cathepsin B is part of a proteolytic pathway identified in xenograft models of human glioma; targeting only cathepsin B in these tumors is less effective than targeting cathepsin B in combination with other proteases or protease receptors. Understanding the mechanisms responsible for increased expression of cathepsin B in tumors and association of cathepsin B with tumor cell membranes is needed to determine whether targeting cathepsin B could be of therapeutic benefit.","container-title":"Proteomics. Clinical Applications","DOI":"10.1002/prca.201300105","ISSN":"1862-8354","issue":"5-6","journalAbbreviation":"Proteomics Clin Appl","language":"eng","note":"PMID: 24677670\nPMCID: PMC4205946","page":"427-437","source":"PubMed","title":"Cathepsin B: multiple roles in cancer","title-short":"Cathepsin B","volume":"8","author":[{"family":"Aggarwal","given":"Neha"},{"family":"Sloane","given":"Bonnie F."}],"issued":{"date-parts":[["2014",6]]}}},{"id":65849,"uris":["http://zotero.org/groups/4797619/items/DMLGJE9A"],"itemData":{"id":65849,"type":"article-journal","abstract":"OBJECTIVES: The cysteine proteases cathepsin B (CTSB) and L (CTSL) have been implicated in tumor spread and metastatic formation. In pancreatic adenocarcinoma, the role of these proteases is not very well defined. To find out which cell types produce CTSB and CTSL and to evaluate the prognostic impact of these proteases, 70 specimens from curatively resected patients with pancreatic adenocarcinoma were examined by in situ hybridization and immunohisto-chemistry.\nMETHODS: Seventy patients with ductal adenocarcinoma of the pancreas were studied after R0 resection with a follow-up of at least 3 years. CTSB and CTSL expression was performed immunohisto-chemically using polyclonal anti-CTSB and CTSL antibodies. To detect cell types involved in producing CTSB and CTSL as well as the intracellular localization of specific mRNA sequences, nonisotopic in situ hybridization was performed. The correlations among CTSB and CTSL expression, clinicopathologic parameters, and clinical outcome were analyzed.\nRESULTS: The immunoreactivity was 96% for CTSB and 90% for CTSL. Positive mRNA signals were obtained in the cytoplasm tumor cells, macrophages, and fibroblasts in 77% for CTSB and 81% for CTSL, respectively. Statistical analysis showed a significant correlation between CTSB/CTSL expression and tumor grading (P &lt; 0.05) and between CTSB and lymphatic invasion (P = 0.05). Kaplan-Meier analyses revealed statistical significance for CTSB/CTSL expression with the survival after curative resection (P &lt; 0.05). Both proteases are strong prognostic markers in multivariate analysis (P = 0.0001) beside UICC stage, nodal status, tumor size, and grading (P &lt; 0.05). Furthermore, CTSB expression is an independent prognostic marker for cancer recurrence within 6 months after curative surgery in multivariate analysis (P = 0.0001).\nCONCLUSIONS: CTSB and CTSL are strong and independent prognostic markers in resectable pancreatic adenocarcinoma rather than UICC stage, TNM classification, or tumor grading. Furthermore, CTSB is a predictor for early recurrence after curative resection. These data underline the significance of tumor-associated proteolysis for cancer invasion and metastasis and may lead to defining subgroups of patients with early recurrence and poor outcome.","container-title":"Pancreas","DOI":"10.1097/00006676-200410000-00005","ISSN":"1536-4828","issue":"3","journalAbbreviation":"Pancreas","language":"eng","note":"PMID: 15367886","page":"204-211","source":"PubMed","title":"Prognostic impact of cysteine proteases cathepsin B and cathepsin L in pancreatic adenocarcinoma","volume":"29","author":[{"family":"Niedergethmann","given":"Marco"},{"family":"Wostbrock","given":"Birgit"},{"family":"Sturm","given":"Jörg W."},{"family":"Willeke","given":"Frank"},{"family":"Post","given":"Stefan"},{"family":"Hildenbrand","given":"Ralf"}],"issued":{"date-parts":[["2004",10]]}}}],"schema":"https://github.com/citation-style-language/schema/raw/master/csl-citation.json"} </w:instrText>
            </w:r>
            <w:r w:rsidRPr="0055215B">
              <w:fldChar w:fldCharType="separate"/>
            </w:r>
            <w:r w:rsidR="00FD57F4" w:rsidRPr="00FD57F4">
              <w:rPr>
                <w:rFonts w:cs="Arial"/>
                <w:szCs w:val="24"/>
                <w:vertAlign w:val="superscript"/>
              </w:rPr>
              <w:t>15–17</w:t>
            </w:r>
            <w:r w:rsidRPr="0055215B">
              <w:fldChar w:fldCharType="end"/>
            </w:r>
            <w:r w:rsidRPr="0055215B">
              <w:t xml:space="preserve"> The payload is released into the cytoplasm of the cell.</w:t>
            </w:r>
            <w:r w:rsidRPr="0055215B">
              <w:fldChar w:fldCharType="begin"/>
            </w:r>
            <w:r w:rsidR="00CA6345">
              <w:instrText xml:space="preserve"> ADDIN ZOTERO_ITEM CSL_CITATION {"citationID":"QihTqaO4","properties":{"formattedCitation":"\\super 10\\nosupersub{}","plainCitation":"10","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schema":"https://github.com/citation-style-language/schema/raw/master/csl-citation.json"} </w:instrText>
            </w:r>
            <w:r w:rsidRPr="0055215B">
              <w:fldChar w:fldCharType="separate"/>
            </w:r>
            <w:r w:rsidR="00FD57F4" w:rsidRPr="00FD57F4">
              <w:rPr>
                <w:rFonts w:cs="Arial"/>
                <w:szCs w:val="24"/>
                <w:vertAlign w:val="superscript"/>
              </w:rPr>
              <w:t>10</w:t>
            </w:r>
            <w:r w:rsidRPr="0055215B">
              <w:fldChar w:fldCharType="end"/>
            </w:r>
            <w:r w:rsidRPr="0055215B">
              <w:t xml:space="preserve"> The released payload enters the cell nucleus and damages the tumour cell’s DNA, which results in tumour cell death</w:t>
            </w:r>
            <w:r w:rsidR="00BA0C68" w:rsidRPr="002646F6">
              <w:t>.</w:t>
            </w:r>
            <w:r w:rsidR="00011ED3" w:rsidRPr="0055215B">
              <w:fldChar w:fldCharType="begin"/>
            </w:r>
            <w:r w:rsidR="00CA6345">
              <w:instrText xml:space="preserve"> ADDIN ZOTERO_ITEM CSL_CITATION {"citationID":"bhCoJi95","properties":{"formattedCitation":"\\super 6,18\\nosupersub{}","plainCitation":"6,18","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id":65852,"uris":["http://zotero.org/groups/4797619/items/AT863AI3"],"itemData":{"id":65852,"type":"webpage","abstract":"Enhertu extended survival in patients with metastatic HER2-low breast cancer longer than standard chemo, a clinical trial showed.","genre":"cgvBlogPost","language":"en","note":"archive_location: nciglobal,ncienterprise","title":"Trastuzumab Deruxtecan for Metastatic HER2-Low Breast Cancer - NCI","URL":"https://www.cancer.gov/news-events/cancer-currents-blog/2022/enhertu-her2-low-breast-cancer","accessed":{"date-parts":[["2022",9,29]]},"issued":{"date-parts":[["2022",7,5]]}}}],"schema":"https://github.com/citation-style-language/schema/raw/master/csl-citation.json"} </w:instrText>
            </w:r>
            <w:r w:rsidR="00011ED3" w:rsidRPr="0055215B">
              <w:fldChar w:fldCharType="separate"/>
            </w:r>
            <w:r w:rsidR="00FD57F4" w:rsidRPr="00FD57F4">
              <w:rPr>
                <w:rFonts w:cs="Arial"/>
                <w:szCs w:val="24"/>
                <w:vertAlign w:val="superscript"/>
              </w:rPr>
              <w:t>6,18</w:t>
            </w:r>
            <w:r w:rsidR="00011ED3" w:rsidRPr="0055215B">
              <w:fldChar w:fldCharType="end"/>
            </w:r>
            <w:r w:rsidR="00BA0C68" w:rsidRPr="002646F6">
              <w:t xml:space="preserve">  </w:t>
            </w:r>
          </w:p>
        </w:tc>
      </w:tr>
      <w:tr w:rsidR="0055215B" w:rsidRPr="0055215B" w14:paraId="390E0A1A" w14:textId="77777777" w:rsidTr="00613B4E">
        <w:tc>
          <w:tcPr>
            <w:tcW w:w="2833" w:type="dxa"/>
            <w:shd w:val="clear" w:color="auto" w:fill="D9D9D9" w:themeFill="background1" w:themeFillShade="D9"/>
          </w:tcPr>
          <w:p w14:paraId="2F49E56B" w14:textId="77777777" w:rsidR="002B4CA3" w:rsidRPr="0055215B" w:rsidRDefault="002B4CA3" w:rsidP="00613B4E">
            <w:pPr>
              <w:pStyle w:val="Tableheading"/>
            </w:pPr>
            <w:r w:rsidRPr="0055215B">
              <w:t>Marketing authorisation/CE mark status</w:t>
            </w:r>
          </w:p>
        </w:tc>
        <w:tc>
          <w:tcPr>
            <w:tcW w:w="6183" w:type="dxa"/>
          </w:tcPr>
          <w:p w14:paraId="3DBDCFE8" w14:textId="456B8B7B" w:rsidR="00C602F8" w:rsidRPr="0055215B" w:rsidRDefault="002B4CA3" w:rsidP="00613B4E">
            <w:pPr>
              <w:pStyle w:val="Tablebody"/>
            </w:pPr>
            <w:r w:rsidRPr="002646F6">
              <w:t xml:space="preserve">T-DXd </w:t>
            </w:r>
            <w:r w:rsidR="001B7FC9" w:rsidRPr="002646F6">
              <w:t xml:space="preserve">received </w:t>
            </w:r>
            <w:r w:rsidR="00550FF9">
              <w:t>European Commission approval</w:t>
            </w:r>
            <w:r w:rsidR="00F218A0" w:rsidRPr="002646F6">
              <w:t xml:space="preserve"> in HER2-low u/mBC</w:t>
            </w:r>
            <w:r w:rsidR="00C602F8" w:rsidRPr="002646F6">
              <w:t xml:space="preserve"> in </w:t>
            </w:r>
            <w:r w:rsidR="00550FF9">
              <w:t>January 2023.</w:t>
            </w:r>
            <w:r w:rsidR="006E3CE0" w:rsidRPr="0055215B">
              <w:t xml:space="preserve"> </w:t>
            </w:r>
          </w:p>
          <w:p w14:paraId="40F2F763" w14:textId="36AB9F2B" w:rsidR="002B4CA3" w:rsidRPr="0055215B" w:rsidRDefault="006E3CE0" w:rsidP="00613B4E">
            <w:pPr>
              <w:pStyle w:val="Tablebody"/>
              <w:rPr>
                <w:u w:val="single"/>
              </w:rPr>
            </w:pPr>
            <w:r w:rsidRPr="0055215B">
              <w:t>T-DXd</w:t>
            </w:r>
            <w:r w:rsidR="00F218A0" w:rsidRPr="0055215B">
              <w:t xml:space="preserve"> </w:t>
            </w:r>
            <w:r w:rsidR="002B4CA3" w:rsidRPr="0055215B">
              <w:t>is being assessed</w:t>
            </w:r>
            <w:r w:rsidR="00720054" w:rsidRPr="0055215B">
              <w:t xml:space="preserve"> </w:t>
            </w:r>
            <w:r w:rsidR="00D4311C" w:rsidRPr="0055215B">
              <w:t xml:space="preserve">for the indication in this submission </w:t>
            </w:r>
            <w:r w:rsidR="002B4CA3" w:rsidRPr="0055215B">
              <w:t xml:space="preserve">by the MHRA through the European Commission Decision Reliance Procedure. MHRA approval is expected in </w:t>
            </w:r>
            <w:r w:rsidR="00F77ABC" w:rsidRPr="00F77ABC">
              <w:rPr>
                <w:color w:val="000000"/>
                <w:highlight w:val="black"/>
              </w:rPr>
              <w:t>xxxxxxxxxx</w:t>
            </w:r>
            <w:r w:rsidR="002B4CA3" w:rsidRPr="0055215B">
              <w:t>.</w:t>
            </w:r>
          </w:p>
          <w:p w14:paraId="44096FAD" w14:textId="0BFC4858" w:rsidR="002B4CA3" w:rsidRPr="0055215B" w:rsidRDefault="003B2F99" w:rsidP="00613B4E">
            <w:pPr>
              <w:pStyle w:val="Tablebody"/>
            </w:pPr>
            <w:r w:rsidRPr="0055215B">
              <w:t xml:space="preserve">T-DXd was awarded the Innovation Passport designation by the </w:t>
            </w:r>
            <w:r w:rsidR="00F632AA" w:rsidRPr="0055215B">
              <w:t xml:space="preserve">ILAP steering group </w:t>
            </w:r>
            <w:r w:rsidRPr="0055215B">
              <w:t>in May 2022</w:t>
            </w:r>
            <w:r w:rsidR="00F632AA" w:rsidRPr="0055215B">
              <w:t xml:space="preserve"> (ILAP reference number ILAP/IP/22/08265/01)</w:t>
            </w:r>
            <w:r w:rsidR="00532AD4" w:rsidRPr="0055215B">
              <w:t xml:space="preserve">  </w:t>
            </w:r>
          </w:p>
        </w:tc>
      </w:tr>
      <w:tr w:rsidR="0055215B" w:rsidRPr="0055215B" w14:paraId="4AA66A4E" w14:textId="77777777" w:rsidTr="00613B4E">
        <w:tc>
          <w:tcPr>
            <w:tcW w:w="2833" w:type="dxa"/>
            <w:shd w:val="clear" w:color="auto" w:fill="D9D9D9" w:themeFill="background1" w:themeFillShade="D9"/>
          </w:tcPr>
          <w:p w14:paraId="6AA66182" w14:textId="10E77CB0" w:rsidR="002B4CA3" w:rsidRPr="0055215B" w:rsidRDefault="002B4CA3" w:rsidP="00613B4E">
            <w:pPr>
              <w:pStyle w:val="Tableheading"/>
            </w:pPr>
            <w:r w:rsidRPr="0055215B">
              <w:t xml:space="preserve">Indications and any restriction(s) as described in the </w:t>
            </w:r>
            <w:r w:rsidR="007A7F51">
              <w:t>SmPC</w:t>
            </w:r>
          </w:p>
        </w:tc>
        <w:tc>
          <w:tcPr>
            <w:tcW w:w="6183" w:type="dxa"/>
          </w:tcPr>
          <w:p w14:paraId="408557AC" w14:textId="7C4E0DDB" w:rsidR="00953256" w:rsidRPr="0055215B" w:rsidRDefault="00A91C9D" w:rsidP="00953256">
            <w:pPr>
              <w:pStyle w:val="Tablebody"/>
            </w:pPr>
            <w:r w:rsidRPr="002646F6">
              <w:t>T</w:t>
            </w:r>
            <w:r w:rsidR="00B7563B" w:rsidRPr="002646F6">
              <w:t>he</w:t>
            </w:r>
            <w:r w:rsidRPr="002646F6">
              <w:t xml:space="preserve"> </w:t>
            </w:r>
            <w:r w:rsidRPr="002646F6">
              <w:rPr>
                <w:bCs/>
              </w:rPr>
              <w:t>current</w:t>
            </w:r>
            <w:r w:rsidRPr="002646F6">
              <w:t xml:space="preserve"> </w:t>
            </w:r>
            <w:r w:rsidR="00F8567A" w:rsidRPr="002646F6">
              <w:t>licen</w:t>
            </w:r>
            <w:r w:rsidR="0072572E">
              <w:t>s</w:t>
            </w:r>
            <w:r w:rsidR="00F8567A" w:rsidRPr="002646F6">
              <w:t>ed indication</w:t>
            </w:r>
            <w:r w:rsidR="00277D67">
              <w:t>s</w:t>
            </w:r>
            <w:r w:rsidR="00F8567A" w:rsidRPr="002646F6">
              <w:t xml:space="preserve"> for T-DXd </w:t>
            </w:r>
            <w:r w:rsidR="00277D67">
              <w:t>are</w:t>
            </w:r>
            <w:r w:rsidR="00F8567A" w:rsidRPr="002646F6">
              <w:t>:</w:t>
            </w:r>
            <w:r w:rsidRPr="002646F6">
              <w:t xml:space="preserve"> </w:t>
            </w:r>
          </w:p>
          <w:p w14:paraId="1EC44318" w14:textId="35BBD72C" w:rsidR="005C48C9" w:rsidRPr="003C648C" w:rsidRDefault="002B4CA3" w:rsidP="00954359">
            <w:pPr>
              <w:pStyle w:val="Tablebody"/>
              <w:numPr>
                <w:ilvl w:val="0"/>
                <w:numId w:val="31"/>
              </w:numPr>
              <w:ind w:left="315" w:hanging="284"/>
              <w:rPr>
                <w:i/>
              </w:rPr>
            </w:pPr>
            <w:r w:rsidRPr="003C648C">
              <w:rPr>
                <w:i/>
              </w:rPr>
              <w:t xml:space="preserve">T-DXd as monotherapy </w:t>
            </w:r>
            <w:r w:rsidR="00966A7D">
              <w:rPr>
                <w:i/>
              </w:rPr>
              <w:t xml:space="preserve">is indicated </w:t>
            </w:r>
            <w:r w:rsidRPr="003C648C">
              <w:rPr>
                <w:i/>
              </w:rPr>
              <w:t>for the treatment of adult patients with unresectable or metastatic HER2</w:t>
            </w:r>
            <w:r w:rsidR="00BB353C" w:rsidRPr="003C648C">
              <w:rPr>
                <w:i/>
              </w:rPr>
              <w:t>-</w:t>
            </w:r>
            <w:r w:rsidRPr="003C648C">
              <w:rPr>
                <w:i/>
              </w:rPr>
              <w:t xml:space="preserve">positive </w:t>
            </w:r>
            <w:r w:rsidR="00487773">
              <w:rPr>
                <w:i/>
              </w:rPr>
              <w:t>breast cancer</w:t>
            </w:r>
            <w:r w:rsidR="00487773" w:rsidRPr="003C648C">
              <w:rPr>
                <w:i/>
              </w:rPr>
              <w:t xml:space="preserve"> </w:t>
            </w:r>
            <w:r w:rsidRPr="003C648C">
              <w:rPr>
                <w:i/>
              </w:rPr>
              <w:t>who have received one or more prior anti-HER2-based regimens</w:t>
            </w:r>
            <w:r w:rsidR="000527B3" w:rsidRPr="003C648C">
              <w:rPr>
                <w:i/>
              </w:rPr>
              <w:t>.</w:t>
            </w:r>
          </w:p>
          <w:p w14:paraId="386BED1D" w14:textId="4D2A417E" w:rsidR="00DB53E5" w:rsidRPr="00731D94" w:rsidRDefault="005C48C9" w:rsidP="00F710CB">
            <w:pPr>
              <w:pStyle w:val="Tablebody"/>
              <w:numPr>
                <w:ilvl w:val="0"/>
                <w:numId w:val="31"/>
              </w:numPr>
              <w:spacing w:after="120"/>
              <w:ind w:left="312" w:hanging="284"/>
              <w:rPr>
                <w:u w:val="single"/>
              </w:rPr>
            </w:pPr>
            <w:r w:rsidRPr="00731D94">
              <w:rPr>
                <w:i/>
              </w:rPr>
              <w:t>T-DXd as monotherapy</w:t>
            </w:r>
            <w:r w:rsidR="00446B40" w:rsidRPr="00731D94">
              <w:rPr>
                <w:i/>
              </w:rPr>
              <w:t xml:space="preserve"> is indicated</w:t>
            </w:r>
            <w:r w:rsidRPr="00731D94">
              <w:rPr>
                <w:i/>
              </w:rPr>
              <w:t xml:space="preserve"> for the treatment of adult patients with advanced HER2-positive gastric or </w:t>
            </w:r>
            <w:r w:rsidRPr="00731D94">
              <w:rPr>
                <w:i/>
              </w:rPr>
              <w:lastRenderedPageBreak/>
              <w:t>gastroesophageal junction</w:t>
            </w:r>
            <w:r w:rsidR="00925137" w:rsidRPr="00731D94">
              <w:rPr>
                <w:i/>
              </w:rPr>
              <w:t xml:space="preserve"> (GEJ)</w:t>
            </w:r>
            <w:r w:rsidRPr="00731D94">
              <w:rPr>
                <w:i/>
              </w:rPr>
              <w:t xml:space="preserve"> adenocarcinoma who have received a prior trastuzumab-based regimen. </w:t>
            </w:r>
          </w:p>
          <w:p w14:paraId="1F743C0E" w14:textId="691F6845" w:rsidR="00DB53E5" w:rsidRPr="002646F6" w:rsidRDefault="00277D67" w:rsidP="002646F6">
            <w:pPr>
              <w:pStyle w:val="Tablebody"/>
            </w:pPr>
            <w:r>
              <w:t xml:space="preserve">The </w:t>
            </w:r>
            <w:r w:rsidR="00F70A6D">
              <w:t xml:space="preserve">EMA </w:t>
            </w:r>
            <w:r>
              <w:t>marketing authorisation in this indication is</w:t>
            </w:r>
            <w:r w:rsidR="00DB53E5" w:rsidRPr="002646F6">
              <w:t xml:space="preserve">: </w:t>
            </w:r>
          </w:p>
          <w:p w14:paraId="1296970F" w14:textId="67796114" w:rsidR="00926D74" w:rsidRPr="003C648C" w:rsidRDefault="0029174E" w:rsidP="00954359">
            <w:pPr>
              <w:pStyle w:val="Tablebody"/>
              <w:numPr>
                <w:ilvl w:val="0"/>
                <w:numId w:val="31"/>
              </w:numPr>
              <w:ind w:left="315" w:hanging="284"/>
            </w:pPr>
            <w:r w:rsidRPr="003C648C">
              <w:rPr>
                <w:i/>
              </w:rPr>
              <w:t xml:space="preserve">T-DXd as monotherapy </w:t>
            </w:r>
            <w:r w:rsidR="00ED6061" w:rsidRPr="003C648C">
              <w:rPr>
                <w:i/>
              </w:rPr>
              <w:t>is indicated for the treatment of adult patients with unresectable or metastatic HER2 low breast cancer who have received prior chemotherapy in the metastatic setting or developed disease recurrence during or within 6 months of completing adjuvant chemotherapy</w:t>
            </w:r>
            <w:r w:rsidR="00A472FE">
              <w:t xml:space="preserve"> </w:t>
            </w:r>
            <w:r w:rsidR="00A472FE" w:rsidRPr="005C1F04">
              <w:rPr>
                <w:i/>
              </w:rPr>
              <w:t>(see section 4.2)</w:t>
            </w:r>
            <w:r w:rsidR="00A472FE" w:rsidRPr="005C1F04">
              <w:rPr>
                <w:i/>
                <w:iCs/>
              </w:rPr>
              <w:t>.</w:t>
            </w:r>
            <w:r w:rsidR="00A472FE">
              <w:rPr>
                <w:i/>
                <w:iCs/>
              </w:rPr>
              <w:fldChar w:fldCharType="begin"/>
            </w:r>
            <w:r w:rsidR="00CA6345">
              <w:rPr>
                <w:i/>
                <w:iCs/>
              </w:rPr>
              <w:instrText xml:space="preserve"> ADDIN ZOTERO_ITEM CSL_CITATION {"citationID":"uaUHv6SH","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A472FE">
              <w:rPr>
                <w:i/>
                <w:iCs/>
              </w:rPr>
              <w:fldChar w:fldCharType="separate"/>
            </w:r>
            <w:r w:rsidR="00FD57F4" w:rsidRPr="00FD57F4">
              <w:rPr>
                <w:rFonts w:cs="Arial"/>
                <w:szCs w:val="24"/>
                <w:vertAlign w:val="superscript"/>
              </w:rPr>
              <w:t>3</w:t>
            </w:r>
            <w:r w:rsidR="00A472FE">
              <w:rPr>
                <w:i/>
                <w:iCs/>
              </w:rPr>
              <w:fldChar w:fldCharType="end"/>
            </w:r>
          </w:p>
          <w:p w14:paraId="5CD0A067" w14:textId="0098E557" w:rsidR="00277D67" w:rsidRPr="0055215B" w:rsidRDefault="00277D67" w:rsidP="003C648C">
            <w:pPr>
              <w:pStyle w:val="Tablebody"/>
              <w:ind w:left="31"/>
            </w:pPr>
            <w:r w:rsidRPr="002646F6">
              <w:t xml:space="preserve">The wording of the </w:t>
            </w:r>
            <w:r>
              <w:t>UK marketing authorisation</w:t>
            </w:r>
            <w:r w:rsidRPr="002646F6">
              <w:t xml:space="preserve"> is</w:t>
            </w:r>
            <w:r>
              <w:t xml:space="preserve"> expected </w:t>
            </w:r>
            <w:r w:rsidR="00F77ABC" w:rsidRPr="00F77ABC">
              <w:rPr>
                <w:color w:val="000000"/>
                <w:highlight w:val="black"/>
              </w:rPr>
              <w:t>xxxxxx</w:t>
            </w:r>
            <w:r w:rsidR="00430942">
              <w:rPr>
                <w:color w:val="000000"/>
                <w:highlight w:val="black"/>
              </w:rPr>
              <w:t xml:space="preserve"> </w:t>
            </w:r>
            <w:r w:rsidR="00F77ABC" w:rsidRPr="00F77ABC">
              <w:rPr>
                <w:color w:val="000000"/>
                <w:highlight w:val="black"/>
              </w:rPr>
              <w:t>xxxxxxxxxxxxxxxxxxxxxxxxxxxxxxxxxx</w:t>
            </w:r>
          </w:p>
        </w:tc>
      </w:tr>
      <w:tr w:rsidR="0055215B" w:rsidRPr="0055215B" w14:paraId="553B3CCD" w14:textId="77777777" w:rsidTr="00613B4E">
        <w:tc>
          <w:tcPr>
            <w:tcW w:w="2833" w:type="dxa"/>
            <w:shd w:val="clear" w:color="auto" w:fill="D9D9D9" w:themeFill="background1" w:themeFillShade="D9"/>
          </w:tcPr>
          <w:p w14:paraId="6D4918D6" w14:textId="77777777" w:rsidR="002B4CA3" w:rsidRPr="0055215B" w:rsidRDefault="002B4CA3" w:rsidP="00613B4E">
            <w:pPr>
              <w:pStyle w:val="Tableheading"/>
            </w:pPr>
            <w:r w:rsidRPr="0055215B">
              <w:lastRenderedPageBreak/>
              <w:t>Method of administration and dosage</w:t>
            </w:r>
          </w:p>
        </w:tc>
        <w:tc>
          <w:tcPr>
            <w:tcW w:w="6183" w:type="dxa"/>
          </w:tcPr>
          <w:p w14:paraId="284AB62A" w14:textId="6BB2A952" w:rsidR="002B4CA3" w:rsidRPr="0055215B" w:rsidRDefault="002B4CA3" w:rsidP="00613B4E">
            <w:pPr>
              <w:pStyle w:val="Tablebody"/>
              <w:rPr>
                <w:highlight w:val="cyan"/>
              </w:rPr>
            </w:pPr>
            <w:r w:rsidRPr="0055215B">
              <w:t>T-DXd is administered as an intravenous infusion once every 3 weeks (21-day cycle) until disease progression or unacceptable toxicity. The recommended dosage is 5.4 m</w:t>
            </w:r>
            <w:r w:rsidR="005F58F8">
              <w:t>A=</w:t>
            </w:r>
            <w:r w:rsidRPr="0055215B">
              <w:t>g/kg</w:t>
            </w:r>
            <w:r w:rsidR="001D743C" w:rsidRPr="0055215B">
              <w:t>.</w:t>
            </w:r>
          </w:p>
        </w:tc>
      </w:tr>
      <w:tr w:rsidR="0055215B" w:rsidRPr="0055215B" w14:paraId="288E7A1D" w14:textId="77777777" w:rsidTr="00613B4E">
        <w:tc>
          <w:tcPr>
            <w:tcW w:w="2833" w:type="dxa"/>
            <w:shd w:val="clear" w:color="auto" w:fill="D9D9D9" w:themeFill="background1" w:themeFillShade="D9"/>
          </w:tcPr>
          <w:p w14:paraId="5C98729E" w14:textId="77777777" w:rsidR="002B4CA3" w:rsidRPr="0055215B" w:rsidRDefault="002B4CA3" w:rsidP="00613B4E">
            <w:pPr>
              <w:pStyle w:val="Tableheading"/>
            </w:pPr>
            <w:r w:rsidRPr="0055215B">
              <w:t>Additional tests or investigations</w:t>
            </w:r>
          </w:p>
        </w:tc>
        <w:tc>
          <w:tcPr>
            <w:tcW w:w="6183" w:type="dxa"/>
          </w:tcPr>
          <w:p w14:paraId="3151C20F" w14:textId="4DFE2ABF" w:rsidR="008124BA" w:rsidRPr="002646F6" w:rsidRDefault="00F200D6" w:rsidP="00751828">
            <w:pPr>
              <w:pStyle w:val="Tablebody"/>
              <w:rPr>
                <w:sz w:val="22"/>
                <w:szCs w:val="22"/>
              </w:rPr>
            </w:pPr>
            <w:r w:rsidRPr="002646F6">
              <w:t xml:space="preserve">HER2 status is routinely assessed in NHS clinical </w:t>
            </w:r>
            <w:r w:rsidR="005A453B" w:rsidRPr="002646F6">
              <w:t>practice</w:t>
            </w:r>
            <w:r w:rsidR="001B57A8">
              <w:t xml:space="preserve"> through IHC and ISH. According to a 2022 </w:t>
            </w:r>
            <w:r w:rsidR="006F374C">
              <w:t>update to UK HER2 testing recommendations</w:t>
            </w:r>
            <w:r w:rsidRPr="002646F6">
              <w:t xml:space="preserve">, </w:t>
            </w:r>
            <w:r w:rsidR="006F374C">
              <w:t>the introduction of HER2-low does not require a change in practice in terms of testing procedures</w:t>
            </w:r>
            <w:r w:rsidRPr="002646F6">
              <w:t>.</w:t>
            </w:r>
            <w:r w:rsidR="00457068">
              <w:fldChar w:fldCharType="begin"/>
            </w:r>
            <w:r w:rsidR="00CA6345">
              <w:instrText xml:space="preserve"> ADDIN ZOTERO_ITEM CSL_CITATION {"citationID":"CbRGznia","properties":{"formattedCitation":"\\super 19\\nosupersub{}","plainCitation":"19","noteIndex":0},"citationItems":[{"id":66780,"uris":["http://zotero.org/groups/4797619/items/367PY2PF"],"itemData":{"id":66780,"type":"article-journal","abstract":"The last UK breast cancer (BC) human epidermal growth factor receptor 2 (HER2) testing guideline recommendations were published in 2015. Since then, new data and therapeutic strategies have emerged. The American Society of Clinical Oncology (ASCO)/College of American Pathologists (CAP) published a focused update in 2018 that reclassified in situ hybridisation (ISH) Group 2 (immunohistochemistry (IHC) score 2+and HER2/chromosome enumeration probe 17 (CEP17) ratio ≥2.0 and HER2 copy number &lt;4.0 signals/cell), as well as addressed other concerns raised by previous guidelines. The present article further refines UK guidelines, with specific attention to definitions of HER2 status focusing on eight key areas: (1) HER2 equivocal (IHC 2+) and assignment of the ASCO/CAP ISH group 2 tumours; (2) the definition of the group of BCs with low IHC scores for HER2 with emphasis on the distinction between IHC score 1+ (HER2-Low) from HER2 IHC score 0 (HER2 negative); (3) reporting cases showing HER2 heterogeneity; (4) HER2 testing in specific settings, including on cytological material; (5) repeat HER2 testing, (6) HER2 testing turnaround time targets; (7) the potential role of next generation sequencing and other diagnostic molecular assays for routine testing of HER2 status in BC and (8) use of image analysis to score HER2 IHC. The two tiered system of HER2 assessment remains unchanged, with first line IHC and then ISH limited to IHC equivocal cases (IHC score 2+) but emerging data on the relationship between IHC scores and levels of response to anti-HER2 therapy are considered. Here, we present the latest UK recommendations for HER2 status evaluation in BC, and where relevant, the differences from other published guidelines.","container-title":"Journal of Clinical Pathology","DOI":"10.1136/jcp-2022-208632","ISSN":"1472-4146","journalAbbreviation":"J Clin Pathol","language":"eng","note":"PMID: 36564170","page":"jcp-2022-208632","source":"PubMed","title":"UK recommendations for HER2 assessment in breast cancer: an update","title-short":"UK recommendations for HER2 assessment in breast cancer","author":[{"family":"Rakha","given":"Emad A."},{"family":"Tan","given":"Puay Hoon"},{"family":"Quinn","given":"Cecily"},{"family":"Provenzano","given":"Elena"},{"family":"Shaaban","given":"Abeer M."},{"family":"Deb","given":"Rahul"},{"family":"Callagy","given":"Grace"},{"family":"Starczynski","given":"Jane"},{"family":"Lee","given":"Andrew H. S."},{"family":"Ellis","given":"Ian O."},{"family":"Pinder","given":"Sarah E."}],"issued":{"date-parts":[["2022",12,23]]}}}],"schema":"https://github.com/citation-style-language/schema/raw/master/csl-citation.json"} </w:instrText>
            </w:r>
            <w:r w:rsidR="00457068">
              <w:fldChar w:fldCharType="separate"/>
            </w:r>
            <w:r w:rsidR="00FD57F4" w:rsidRPr="00FD57F4">
              <w:rPr>
                <w:rFonts w:cs="Arial"/>
                <w:szCs w:val="24"/>
                <w:vertAlign w:val="superscript"/>
              </w:rPr>
              <w:t>19</w:t>
            </w:r>
            <w:r w:rsidR="00457068">
              <w:fldChar w:fldCharType="end"/>
            </w:r>
            <w:r w:rsidRPr="002646F6">
              <w:t xml:space="preserve"> Therefore, no additional tests are required to determine eligibility for T-DXd in HER2-low BC. </w:t>
            </w:r>
          </w:p>
        </w:tc>
      </w:tr>
      <w:tr w:rsidR="0055215B" w:rsidRPr="0055215B" w14:paraId="6EEDA6C6" w14:textId="77777777" w:rsidTr="00613B4E">
        <w:tc>
          <w:tcPr>
            <w:tcW w:w="2833" w:type="dxa"/>
            <w:shd w:val="clear" w:color="auto" w:fill="D9D9D9" w:themeFill="background1" w:themeFillShade="D9"/>
          </w:tcPr>
          <w:p w14:paraId="7CEF7B01" w14:textId="77777777" w:rsidR="002B4CA3" w:rsidRPr="0055215B" w:rsidRDefault="002B4CA3" w:rsidP="00613B4E">
            <w:pPr>
              <w:pStyle w:val="Tableheading"/>
            </w:pPr>
            <w:r w:rsidRPr="0055215B">
              <w:t>List price and average cost of a course of treatment</w:t>
            </w:r>
          </w:p>
        </w:tc>
        <w:tc>
          <w:tcPr>
            <w:tcW w:w="6183" w:type="dxa"/>
          </w:tcPr>
          <w:p w14:paraId="0A4ED8B7" w14:textId="77777777" w:rsidR="002B4CA3" w:rsidRPr="0055215B" w:rsidRDefault="002B4CA3" w:rsidP="00613B4E">
            <w:pPr>
              <w:pStyle w:val="Tablebody"/>
            </w:pPr>
            <w:r w:rsidRPr="0055215B">
              <w:t>List price: £1,455.00 per 100 mg vial</w:t>
            </w:r>
          </w:p>
          <w:p w14:paraId="0DDCA7FF" w14:textId="5F016DD6" w:rsidR="002B4CA3" w:rsidRPr="0055215B" w:rsidRDefault="002B4CA3" w:rsidP="00954359">
            <w:pPr>
              <w:pStyle w:val="Tablebody"/>
              <w:numPr>
                <w:ilvl w:val="0"/>
                <w:numId w:val="14"/>
              </w:numPr>
            </w:pPr>
            <w:r w:rsidRPr="0055215B">
              <w:t xml:space="preserve">Cost per cycle: </w:t>
            </w:r>
            <w:r w:rsidR="00294FDC" w:rsidRPr="00294FDC">
              <w:rPr>
                <w:color w:val="000000"/>
                <w:highlight w:val="black"/>
              </w:rPr>
              <w:t>xxxxxxxxx</w:t>
            </w:r>
            <w:r w:rsidR="009A31C6" w:rsidRPr="00562B2E">
              <w:rPr>
                <w:color w:val="000000" w:themeColor="text1"/>
              </w:rPr>
              <w:t xml:space="preserve"> </w:t>
            </w:r>
            <w:r w:rsidRPr="0055215B">
              <w:rPr>
                <w:rFonts w:cs="Arial"/>
                <w:vertAlign w:val="superscript"/>
              </w:rPr>
              <w:t>†</w:t>
            </w:r>
          </w:p>
          <w:p w14:paraId="65258800" w14:textId="216371F8" w:rsidR="002B4CA3" w:rsidRPr="0055215B" w:rsidRDefault="002B4CA3" w:rsidP="00954359">
            <w:pPr>
              <w:pStyle w:val="Tablebody"/>
              <w:numPr>
                <w:ilvl w:val="0"/>
                <w:numId w:val="14"/>
              </w:numPr>
            </w:pPr>
            <w:r w:rsidRPr="0055215B">
              <w:t xml:space="preserve">Cost per course: </w:t>
            </w:r>
            <w:r w:rsidR="00294FDC" w:rsidRPr="00294FDC">
              <w:rPr>
                <w:color w:val="000000"/>
                <w:highlight w:val="black"/>
              </w:rPr>
              <w:t>xxxxxxxxxx</w:t>
            </w:r>
            <w:r w:rsidR="0071006A" w:rsidRPr="00F710CB">
              <w:t xml:space="preserve"> </w:t>
            </w:r>
            <w:r w:rsidR="00B646F0" w:rsidRPr="0055215B">
              <w:rPr>
                <w:rFonts w:cs="Arial"/>
                <w:vertAlign w:val="superscript"/>
              </w:rPr>
              <w:t>‡</w:t>
            </w:r>
          </w:p>
          <w:p w14:paraId="6BDF41D6" w14:textId="48D6208D" w:rsidR="002B4CA3" w:rsidRPr="0055215B" w:rsidRDefault="002B4CA3" w:rsidP="00613B4E">
            <w:pPr>
              <w:pStyle w:val="Tablebody"/>
            </w:pPr>
            <w:r w:rsidRPr="0055215B">
              <w:t xml:space="preserve">All </w:t>
            </w:r>
            <w:r w:rsidR="003B6629" w:rsidRPr="0055215B">
              <w:t xml:space="preserve">costs </w:t>
            </w:r>
            <w:r w:rsidRPr="0055215B">
              <w:t>exclude VAT</w:t>
            </w:r>
          </w:p>
        </w:tc>
      </w:tr>
      <w:tr w:rsidR="0055215B" w:rsidRPr="0055215B" w14:paraId="504F57DB" w14:textId="77777777" w:rsidTr="00613B4E">
        <w:tc>
          <w:tcPr>
            <w:tcW w:w="2833" w:type="dxa"/>
            <w:shd w:val="clear" w:color="auto" w:fill="D9D9D9" w:themeFill="background1" w:themeFillShade="D9"/>
          </w:tcPr>
          <w:p w14:paraId="2E23F9D5" w14:textId="77777777" w:rsidR="002B4CA3" w:rsidRPr="0055215B" w:rsidRDefault="002B4CA3" w:rsidP="00613B4E">
            <w:pPr>
              <w:pStyle w:val="Tableheading"/>
              <w:keepNext/>
            </w:pPr>
            <w:r w:rsidRPr="0055215B">
              <w:t>Patient access scheme (if applicable)</w:t>
            </w:r>
          </w:p>
        </w:tc>
        <w:tc>
          <w:tcPr>
            <w:tcW w:w="6183" w:type="dxa"/>
          </w:tcPr>
          <w:p w14:paraId="35343C9E" w14:textId="15586872" w:rsidR="002B4CA3" w:rsidRPr="0055215B" w:rsidRDefault="002B4CA3" w:rsidP="00613B4E">
            <w:pPr>
              <w:pStyle w:val="Tablebody"/>
            </w:pPr>
            <w:r w:rsidRPr="0055215B">
              <w:t xml:space="preserve">A simple discount PAS for T-DXd in the form of a fixed price </w:t>
            </w:r>
            <w:r w:rsidR="00983896">
              <w:t>is currently operational</w:t>
            </w:r>
            <w:r w:rsidR="00162809">
              <w:t xml:space="preserve"> in the NHS</w:t>
            </w:r>
            <w:r w:rsidRPr="0055215B">
              <w:t>.</w:t>
            </w:r>
          </w:p>
          <w:p w14:paraId="300643E1" w14:textId="0EFC8125" w:rsidR="002B4CA3" w:rsidRPr="0055215B" w:rsidRDefault="002B4CA3" w:rsidP="00613B4E">
            <w:pPr>
              <w:pStyle w:val="Tablebody"/>
            </w:pPr>
            <w:r w:rsidRPr="0055215B">
              <w:t xml:space="preserve">PAS price: </w:t>
            </w:r>
            <w:r w:rsidR="00F77ABC" w:rsidRPr="00F77ABC">
              <w:rPr>
                <w:color w:val="000000"/>
                <w:highlight w:val="black"/>
              </w:rPr>
              <w:t>xxxxxxx</w:t>
            </w:r>
            <w:r w:rsidRPr="002646F6">
              <w:t xml:space="preserve"> </w:t>
            </w:r>
            <w:r w:rsidRPr="0055215B">
              <w:t>per 100 mg vial</w:t>
            </w:r>
          </w:p>
          <w:p w14:paraId="7B66D757" w14:textId="12E4EAAB" w:rsidR="002B4CA3" w:rsidRPr="0055215B" w:rsidRDefault="002B4CA3" w:rsidP="00954359">
            <w:pPr>
              <w:pStyle w:val="Tablebody"/>
              <w:keepNext/>
              <w:numPr>
                <w:ilvl w:val="0"/>
                <w:numId w:val="15"/>
              </w:numPr>
            </w:pPr>
            <w:r w:rsidRPr="0055215B">
              <w:t xml:space="preserve">Cost per cycle: </w:t>
            </w:r>
            <w:r w:rsidR="00F77ABC" w:rsidRPr="00F77ABC">
              <w:rPr>
                <w:color w:val="000000"/>
                <w:highlight w:val="black"/>
              </w:rPr>
              <w:t>xxxxxxxxx</w:t>
            </w:r>
            <w:r w:rsidR="009A31C6" w:rsidRPr="00F710CB">
              <w:t xml:space="preserve"> </w:t>
            </w:r>
            <w:r w:rsidRPr="0055215B">
              <w:rPr>
                <w:rFonts w:cs="Arial"/>
                <w:vertAlign w:val="superscript"/>
              </w:rPr>
              <w:t>†</w:t>
            </w:r>
          </w:p>
          <w:p w14:paraId="3360252F" w14:textId="178041FF" w:rsidR="002B4CA3" w:rsidRPr="0055215B" w:rsidRDefault="002B4CA3" w:rsidP="00954359">
            <w:pPr>
              <w:pStyle w:val="Tablebody"/>
              <w:numPr>
                <w:ilvl w:val="0"/>
                <w:numId w:val="15"/>
              </w:numPr>
            </w:pPr>
            <w:r w:rsidRPr="0055215B">
              <w:t xml:space="preserve">Cost per course: </w:t>
            </w:r>
            <w:r w:rsidR="00F77ABC" w:rsidRPr="00F77ABC">
              <w:rPr>
                <w:color w:val="000000"/>
                <w:highlight w:val="black"/>
              </w:rPr>
              <w:t>xxxxxxxxxx</w:t>
            </w:r>
            <w:r w:rsidR="009A31C6" w:rsidRPr="00F710CB">
              <w:t xml:space="preserve"> </w:t>
            </w:r>
            <w:r w:rsidRPr="0055215B">
              <w:rPr>
                <w:rFonts w:cs="Arial"/>
                <w:vertAlign w:val="superscript"/>
              </w:rPr>
              <w:t>‡</w:t>
            </w:r>
          </w:p>
          <w:p w14:paraId="0A7F4A3A" w14:textId="08326093" w:rsidR="002B4CA3" w:rsidRPr="0055215B" w:rsidRDefault="002B4CA3" w:rsidP="00613B4E">
            <w:pPr>
              <w:pStyle w:val="Tablebody"/>
            </w:pPr>
            <w:r w:rsidRPr="0055215B">
              <w:t xml:space="preserve">All </w:t>
            </w:r>
            <w:r w:rsidR="003B6629" w:rsidRPr="0055215B">
              <w:t xml:space="preserve">costs </w:t>
            </w:r>
            <w:r w:rsidRPr="0055215B">
              <w:t>exclude VAT</w:t>
            </w:r>
          </w:p>
        </w:tc>
      </w:tr>
    </w:tbl>
    <w:p w14:paraId="0EEA3CA9" w14:textId="22F59E22" w:rsidR="002B4CA3" w:rsidRPr="0055215B" w:rsidRDefault="002B4CA3" w:rsidP="002B4CA3">
      <w:pPr>
        <w:pStyle w:val="Footnotes"/>
      </w:pPr>
      <w:r w:rsidRPr="0055215B">
        <w:t xml:space="preserve">*ADCs are a mixture of molecules in which the drug-to-antibody ratio is variable. Homogeneity of drug-to-antibody ratio refers to a mixture in which there is low variability of drug-to-antibody ratio; the payload number per antibody falls into a narrow range. </w:t>
      </w:r>
      <w:r w:rsidRPr="0055215B">
        <w:br/>
      </w:r>
      <w:r w:rsidRPr="0055215B">
        <w:rPr>
          <w:rFonts w:cs="Arial"/>
        </w:rPr>
        <w:t>†</w:t>
      </w:r>
      <w:r w:rsidR="00AA3E4D" w:rsidRPr="0055215B" w:rsidDel="00AA3E4D">
        <w:t xml:space="preserve"> </w:t>
      </w:r>
      <w:r w:rsidR="00AA3E4D" w:rsidRPr="0055215B">
        <w:t xml:space="preserve">Cost calculation is based on assumptions in the company CE model base case in B3. </w:t>
      </w:r>
      <w:r w:rsidRPr="0055215B">
        <w:br/>
      </w:r>
      <w:r w:rsidRPr="0055215B">
        <w:rPr>
          <w:rFonts w:cs="Arial"/>
          <w:vertAlign w:val="superscript"/>
        </w:rPr>
        <w:t>‡</w:t>
      </w:r>
      <w:r w:rsidR="009A31C6" w:rsidRPr="009A31C6">
        <w:rPr>
          <w:color w:val="000000" w:themeColor="text1"/>
        </w:rPr>
        <w:t xml:space="preserve"> </w:t>
      </w:r>
      <w:r w:rsidR="009A31C6" w:rsidRPr="00562B2E">
        <w:rPr>
          <w:color w:val="000000" w:themeColor="text1"/>
        </w:rPr>
        <w:t xml:space="preserve">Cost per course </w:t>
      </w:r>
      <w:r w:rsidR="009A31C6">
        <w:rPr>
          <w:color w:val="000000" w:themeColor="text1"/>
        </w:rPr>
        <w:t>calculated as median time on treatment [</w:t>
      </w:r>
      <w:r w:rsidR="00294FDC" w:rsidRPr="00294FDC">
        <w:rPr>
          <w:color w:val="000000"/>
          <w:highlight w:val="black"/>
        </w:rPr>
        <w:t>xxxx</w:t>
      </w:r>
      <w:r w:rsidR="009A31C6">
        <w:rPr>
          <w:color w:val="000000" w:themeColor="text1"/>
        </w:rPr>
        <w:t xml:space="preserve"> months = </w:t>
      </w:r>
      <w:r w:rsidR="00294FDC" w:rsidRPr="00294FDC">
        <w:rPr>
          <w:color w:val="000000"/>
          <w:highlight w:val="black"/>
        </w:rPr>
        <w:t>xxxxx</w:t>
      </w:r>
      <w:r w:rsidR="009A31C6">
        <w:rPr>
          <w:color w:val="000000" w:themeColor="text1"/>
        </w:rPr>
        <w:t xml:space="preserve"> cycles] multiplied by cost</w:t>
      </w:r>
      <w:r w:rsidR="009A31C6" w:rsidRPr="00562B2E">
        <w:rPr>
          <w:color w:val="000000" w:themeColor="text1"/>
        </w:rPr>
        <w:t xml:space="preserve"> </w:t>
      </w:r>
      <w:r w:rsidR="009A31C6">
        <w:rPr>
          <w:color w:val="000000" w:themeColor="text1"/>
        </w:rPr>
        <w:t>per cycle,</w:t>
      </w:r>
      <w:r w:rsidR="009A31C6" w:rsidRPr="00562B2E">
        <w:rPr>
          <w:color w:val="000000" w:themeColor="text1"/>
        </w:rPr>
        <w:t xml:space="preserve"> calculated in the cost-effectiveness</w:t>
      </w:r>
      <w:r w:rsidR="009A31C6" w:rsidRPr="00562B2E">
        <w:rPr>
          <w:color w:val="000000" w:themeColor="text1"/>
          <w:sz w:val="20"/>
        </w:rPr>
        <w:t xml:space="preserve"> </w:t>
      </w:r>
      <w:r w:rsidR="009A31C6" w:rsidRPr="00D4551E">
        <w:rPr>
          <w:color w:val="000000" w:themeColor="text1"/>
        </w:rPr>
        <w:t>analysis</w:t>
      </w:r>
      <w:r w:rsidR="004038CA">
        <w:rPr>
          <w:color w:val="000000" w:themeColor="text1"/>
        </w:rPr>
        <w:t>.</w:t>
      </w:r>
      <w:r w:rsidR="009A31C6" w:rsidRPr="0055215B" w:rsidDel="009A31C6">
        <w:rPr>
          <w:rFonts w:cs="Arial"/>
        </w:rPr>
        <w:t xml:space="preserve"> </w:t>
      </w:r>
      <w:r w:rsidRPr="0055215B">
        <w:br/>
        <w:t xml:space="preserve">Abbreviations: ADC, antibody-drug conjugate; </w:t>
      </w:r>
      <w:r w:rsidR="001A3B8F" w:rsidRPr="0055215B">
        <w:t xml:space="preserve">BC, breast cancer; </w:t>
      </w:r>
      <w:r w:rsidR="00C8133A" w:rsidRPr="0055215B">
        <w:t xml:space="preserve">CHMP, Committee for Medicinal Products for Human Use; </w:t>
      </w:r>
      <w:r w:rsidR="007C5D6F">
        <w:t xml:space="preserve">DNA, </w:t>
      </w:r>
      <w:r w:rsidR="001E6F62">
        <w:t>d</w:t>
      </w:r>
      <w:r w:rsidR="001E6F62" w:rsidRPr="002F110B">
        <w:t>eoxyribonucleic acid;</w:t>
      </w:r>
      <w:r w:rsidR="007C5D6F">
        <w:t xml:space="preserve"> </w:t>
      </w:r>
      <w:r w:rsidRPr="0055215B">
        <w:t>HER2, human epidermal growth factor receptor 2;</w:t>
      </w:r>
      <w:r w:rsidR="009067D3" w:rsidRPr="0055215B">
        <w:t xml:space="preserve"> </w:t>
      </w:r>
      <w:r w:rsidR="005A0D51" w:rsidRPr="002646F6">
        <w:t xml:space="preserve">IHC, immunohistochemistry; </w:t>
      </w:r>
      <w:r w:rsidR="00DE38A5" w:rsidRPr="002646F6">
        <w:t>ISH, in</w:t>
      </w:r>
      <w:r w:rsidR="00E555C7">
        <w:t xml:space="preserve"> </w:t>
      </w:r>
      <w:r w:rsidR="00DE38A5" w:rsidRPr="002646F6">
        <w:t xml:space="preserve">situ hybridisation; </w:t>
      </w:r>
      <w:r w:rsidRPr="0055215B">
        <w:t>mAb, monoclonal antibody; MHRA, Medicines and Healthcare products Regulatory Agency; NHS, National Health Service; PAS, patient access scheme; T</w:t>
      </w:r>
      <w:r w:rsidRPr="0055215B">
        <w:noBreakHyphen/>
        <w:t>DXd, trastuzumab deruxtecan</w:t>
      </w:r>
      <w:r w:rsidR="00687D99" w:rsidRPr="0055215B">
        <w:t xml:space="preserve">; </w:t>
      </w:r>
      <w:r w:rsidR="00687D99" w:rsidRPr="002646F6">
        <w:t>VAT, value added tax</w:t>
      </w:r>
      <w:r w:rsidR="00DB3F77">
        <w:t>.</w:t>
      </w:r>
      <w:r w:rsidRPr="0055215B">
        <w:br w:type="page"/>
      </w:r>
    </w:p>
    <w:p w14:paraId="742B3A3F" w14:textId="7C1E2032" w:rsidR="00653EB9" w:rsidRPr="002F5915" w:rsidRDefault="00227EBF" w:rsidP="0034331F">
      <w:pPr>
        <w:pStyle w:val="NICEnormal"/>
      </w:pPr>
      <w:r w:rsidRPr="00227EBF">
        <w:rPr>
          <w:b/>
        </w:rPr>
        <w:lastRenderedPageBreak/>
        <w:fldChar w:fldCharType="begin"/>
      </w:r>
      <w:r w:rsidRPr="00227EBF">
        <w:rPr>
          <w:b/>
        </w:rPr>
        <w:instrText xml:space="preserve"> REF _Ref121943093 \h  \* MERGEFORMAT </w:instrText>
      </w:r>
      <w:r w:rsidRPr="00227EBF">
        <w:rPr>
          <w:b/>
        </w:rPr>
      </w:r>
      <w:r w:rsidRPr="00227EBF">
        <w:rPr>
          <w:b/>
        </w:rPr>
        <w:fldChar w:fldCharType="separate"/>
      </w:r>
      <w:r w:rsidR="00145F42" w:rsidRPr="00145F42">
        <w:rPr>
          <w:b/>
        </w:rPr>
        <w:t xml:space="preserve">Figure </w:t>
      </w:r>
      <w:r w:rsidR="00145F42" w:rsidRPr="00145F42">
        <w:rPr>
          <w:b/>
          <w:noProof/>
        </w:rPr>
        <w:t>1</w:t>
      </w:r>
      <w:r w:rsidRPr="00227EBF">
        <w:rPr>
          <w:b/>
        </w:rPr>
        <w:fldChar w:fldCharType="end"/>
      </w:r>
      <w:r>
        <w:rPr>
          <w:b/>
        </w:rPr>
        <w:t xml:space="preserve"> </w:t>
      </w:r>
      <w:r w:rsidR="00F62F1E">
        <w:t xml:space="preserve">presents an overview of the mechanism of action of T-DXd. </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F62F1E" w14:paraId="4566CBE0" w14:textId="77777777" w:rsidTr="00390513">
        <w:trPr>
          <w:trHeight w:val="475"/>
        </w:trPr>
        <w:tc>
          <w:tcPr>
            <w:tcW w:w="9067" w:type="dxa"/>
            <w:tcBorders>
              <w:bottom w:val="single" w:sz="4" w:space="0" w:color="auto"/>
            </w:tcBorders>
          </w:tcPr>
          <w:p w14:paraId="28A10C6F" w14:textId="0D25B260" w:rsidR="00DB133C" w:rsidRPr="00DB133C" w:rsidRDefault="00227EBF" w:rsidP="00E25549">
            <w:pPr>
              <w:pStyle w:val="Caption"/>
            </w:pPr>
            <w:bookmarkStart w:id="25" w:name="_Ref121943093"/>
            <w:bookmarkStart w:id="26" w:name="_Toc129350927"/>
            <w:r>
              <w:t xml:space="preserve">Figure </w:t>
            </w:r>
            <w:r>
              <w:fldChar w:fldCharType="begin"/>
            </w:r>
            <w:r>
              <w:instrText>SEQ Figure \* ARABIC</w:instrText>
            </w:r>
            <w:r>
              <w:fldChar w:fldCharType="separate"/>
            </w:r>
            <w:r w:rsidR="00145F42">
              <w:rPr>
                <w:noProof/>
              </w:rPr>
              <w:t>1</w:t>
            </w:r>
            <w:r>
              <w:fldChar w:fldCharType="end"/>
            </w:r>
            <w:bookmarkEnd w:id="25"/>
            <w:r>
              <w:t>: Trastuzumab deruxtecan mechanism of action</w:t>
            </w:r>
            <w:r w:rsidR="00C2204F">
              <w:fldChar w:fldCharType="begin"/>
            </w:r>
            <w:r w:rsidR="00CA6345">
              <w:instrText xml:space="preserve"> ADDIN ZOTERO_ITEM CSL_CITATION {"citationID":"W8MPKxn5","properties":{"formattedCitation":"\\super 20\\nosupersub{}","plainCitation":"20","noteIndex":0},"citationItems":[{"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00C2204F">
              <w:fldChar w:fldCharType="separate"/>
            </w:r>
            <w:r w:rsidR="00FD57F4" w:rsidRPr="00FD57F4">
              <w:rPr>
                <w:rFonts w:cs="Arial"/>
                <w:szCs w:val="24"/>
                <w:vertAlign w:val="superscript"/>
              </w:rPr>
              <w:t>20</w:t>
            </w:r>
            <w:bookmarkEnd w:id="26"/>
            <w:r w:rsidR="00C2204F">
              <w:fldChar w:fldCharType="end"/>
            </w:r>
          </w:p>
        </w:tc>
      </w:tr>
      <w:tr w:rsidR="00F62F1E" w14:paraId="356571C8" w14:textId="77777777" w:rsidTr="00390513">
        <w:trPr>
          <w:trHeight w:val="5558"/>
        </w:trPr>
        <w:tc>
          <w:tcPr>
            <w:tcW w:w="9067" w:type="dxa"/>
            <w:tcBorders>
              <w:top w:val="single" w:sz="4" w:space="0" w:color="auto"/>
              <w:left w:val="single" w:sz="4" w:space="0" w:color="auto"/>
              <w:bottom w:val="single" w:sz="4" w:space="0" w:color="auto"/>
              <w:right w:val="single" w:sz="4" w:space="0" w:color="auto"/>
            </w:tcBorders>
          </w:tcPr>
          <w:p w14:paraId="13A82A24" w14:textId="77777777" w:rsidR="00F62F1E" w:rsidRDefault="00F62F1E" w:rsidP="00390513">
            <w:pPr>
              <w:pStyle w:val="Body"/>
              <w:spacing w:after="0"/>
            </w:pPr>
            <w:r w:rsidRPr="00950EA5">
              <w:rPr>
                <w:noProof/>
              </w:rPr>
              <w:drawing>
                <wp:inline distT="0" distB="0" distL="0" distR="0" wp14:anchorId="6F072B2A" wp14:editId="70ABDC19">
                  <wp:extent cx="5731510" cy="34880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stretch>
                            <a:fillRect/>
                          </a:stretch>
                        </pic:blipFill>
                        <pic:spPr>
                          <a:xfrm>
                            <a:off x="0" y="0"/>
                            <a:ext cx="5731510" cy="3488055"/>
                          </a:xfrm>
                          <a:prstGeom prst="rect">
                            <a:avLst/>
                          </a:prstGeom>
                        </pic:spPr>
                      </pic:pic>
                    </a:graphicData>
                  </a:graphic>
                </wp:inline>
              </w:drawing>
            </w:r>
          </w:p>
        </w:tc>
      </w:tr>
      <w:tr w:rsidR="00F62F1E" w14:paraId="595A0F3B" w14:textId="77777777" w:rsidTr="00390513">
        <w:trPr>
          <w:trHeight w:val="554"/>
        </w:trPr>
        <w:tc>
          <w:tcPr>
            <w:tcW w:w="9067" w:type="dxa"/>
            <w:tcBorders>
              <w:top w:val="single" w:sz="4" w:space="0" w:color="auto"/>
            </w:tcBorders>
          </w:tcPr>
          <w:p w14:paraId="0FCAE32C" w14:textId="77777777" w:rsidR="00F62F1E" w:rsidRDefault="00F62F1E" w:rsidP="00B329E4">
            <w:pPr>
              <w:pStyle w:val="Footnotes"/>
              <w:spacing w:after="0"/>
            </w:pPr>
            <w:r>
              <w:t>Abbreviations: HER2, human epidermal growth factor receptor 2; T</w:t>
            </w:r>
            <w:r>
              <w:noBreakHyphen/>
              <w:t>DXd, trastuzumab deruxtecan.</w:t>
            </w:r>
          </w:p>
          <w:p w14:paraId="7579B678" w14:textId="21F5ED2D" w:rsidR="00F62F1E" w:rsidRPr="00897404" w:rsidRDefault="00F62F1E" w:rsidP="00227EBF">
            <w:pPr>
              <w:pStyle w:val="Footnotes"/>
              <w:keepNext/>
            </w:pPr>
            <w:r>
              <w:t>Source: Modi et al</w:t>
            </w:r>
            <w:r w:rsidR="009F4EB7">
              <w:t>.</w:t>
            </w:r>
            <w:r>
              <w:t>, 2021</w:t>
            </w:r>
            <w:r w:rsidR="00E5249D">
              <w:fldChar w:fldCharType="begin"/>
            </w:r>
            <w:r w:rsidR="00CA6345">
              <w:instrText xml:space="preserve"> ADDIN ZOTERO_ITEM CSL_CITATION {"citationID":"gkzWHxnr","properties":{"formattedCitation":"\\super 20\\nosupersub{}","plainCitation":"20","noteIndex":0},"citationItems":[{"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00E5249D">
              <w:fldChar w:fldCharType="separate"/>
            </w:r>
            <w:r w:rsidR="00FD57F4" w:rsidRPr="00FD57F4">
              <w:rPr>
                <w:rFonts w:cs="Arial"/>
                <w:szCs w:val="24"/>
                <w:vertAlign w:val="superscript"/>
              </w:rPr>
              <w:t>20</w:t>
            </w:r>
            <w:r w:rsidR="00E5249D">
              <w:fldChar w:fldCharType="end"/>
            </w:r>
          </w:p>
        </w:tc>
      </w:tr>
    </w:tbl>
    <w:p w14:paraId="6512F4CC" w14:textId="4DEF427E" w:rsidR="00F7181E" w:rsidRDefault="00F7181E" w:rsidP="00F7181E">
      <w:pPr>
        <w:pStyle w:val="Heading2"/>
      </w:pPr>
      <w:bookmarkStart w:id="27" w:name="_Toc101382222"/>
      <w:bookmarkStart w:id="28" w:name="_Toc101382223"/>
      <w:bookmarkStart w:id="29" w:name="_Toc101382260"/>
      <w:bookmarkStart w:id="30" w:name="_Ref99727416"/>
      <w:bookmarkStart w:id="31" w:name="_Toc129350845"/>
      <w:bookmarkEnd w:id="21"/>
      <w:bookmarkEnd w:id="22"/>
      <w:bookmarkEnd w:id="27"/>
      <w:bookmarkEnd w:id="28"/>
      <w:bookmarkEnd w:id="29"/>
      <w:r>
        <w:t>Health condition and position of the technology in the treatment pathway</w:t>
      </w:r>
      <w:bookmarkEnd w:id="30"/>
      <w:bookmarkEnd w:id="31"/>
    </w:p>
    <w:tbl>
      <w:tblPr>
        <w:tblStyle w:val="TableGrid"/>
        <w:tblW w:w="0" w:type="auto"/>
        <w:shd w:val="clear" w:color="auto" w:fill="D9D9D9" w:themeFill="background1" w:themeFillShade="D9"/>
        <w:tblLook w:val="04A0" w:firstRow="1" w:lastRow="0" w:firstColumn="1" w:lastColumn="0" w:noHBand="0" w:noVBand="1"/>
      </w:tblPr>
      <w:tblGrid>
        <w:gridCol w:w="9016"/>
      </w:tblGrid>
      <w:tr w:rsidR="007C2B76" w:rsidRPr="007C2B76" w14:paraId="79E9F672" w14:textId="77777777" w:rsidTr="00CA3FCC">
        <w:tc>
          <w:tcPr>
            <w:tcW w:w="9016" w:type="dxa"/>
            <w:shd w:val="clear" w:color="auto" w:fill="D9D9D9" w:themeFill="background1" w:themeFillShade="D9"/>
          </w:tcPr>
          <w:p w14:paraId="21CC71E7" w14:textId="7118099E" w:rsidR="00E31B6F" w:rsidRPr="007C2B76" w:rsidRDefault="001D2B5D" w:rsidP="00E31B6F">
            <w:pPr>
              <w:pStyle w:val="Summarybox"/>
              <w:rPr>
                <w:b/>
                <w:bCs/>
              </w:rPr>
            </w:pPr>
            <w:r w:rsidRPr="002646F6">
              <w:rPr>
                <w:b/>
                <w:bCs/>
              </w:rPr>
              <w:t xml:space="preserve">There is an </w:t>
            </w:r>
            <w:r w:rsidR="00123175" w:rsidRPr="002646F6">
              <w:rPr>
                <w:b/>
                <w:bCs/>
              </w:rPr>
              <w:t xml:space="preserve">unmet need for effective targeted therapies </w:t>
            </w:r>
            <w:r w:rsidR="003D3882">
              <w:rPr>
                <w:b/>
                <w:bCs/>
              </w:rPr>
              <w:t>in</w:t>
            </w:r>
            <w:r w:rsidR="003D3882" w:rsidRPr="002646F6">
              <w:rPr>
                <w:b/>
                <w:bCs/>
              </w:rPr>
              <w:t xml:space="preserve"> </w:t>
            </w:r>
            <w:r w:rsidR="00C71B1A" w:rsidRPr="002646F6">
              <w:rPr>
                <w:b/>
                <w:bCs/>
              </w:rPr>
              <w:t>HER2-low u/mBC</w:t>
            </w:r>
            <w:r w:rsidR="00E72EFD" w:rsidRPr="002646F6">
              <w:rPr>
                <w:b/>
                <w:bCs/>
              </w:rPr>
              <w:t xml:space="preserve"> </w:t>
            </w:r>
            <w:r w:rsidR="00123175" w:rsidRPr="002646F6">
              <w:rPr>
                <w:b/>
                <w:bCs/>
              </w:rPr>
              <w:t>given that current</w:t>
            </w:r>
            <w:r w:rsidR="004E6692" w:rsidRPr="002646F6">
              <w:rPr>
                <w:b/>
                <w:bCs/>
              </w:rPr>
              <w:t xml:space="preserve"> treatment </w:t>
            </w:r>
            <w:r w:rsidR="000224CA" w:rsidRPr="002646F6">
              <w:rPr>
                <w:b/>
                <w:bCs/>
              </w:rPr>
              <w:t xml:space="preserve">after prior chemotherapy </w:t>
            </w:r>
            <w:r w:rsidR="004E6692" w:rsidRPr="002646F6">
              <w:rPr>
                <w:b/>
                <w:bCs/>
              </w:rPr>
              <w:t xml:space="preserve">is limited to </w:t>
            </w:r>
            <w:r w:rsidR="00A56F92" w:rsidRPr="002646F6">
              <w:rPr>
                <w:b/>
                <w:bCs/>
              </w:rPr>
              <w:t xml:space="preserve">non-targeted chemotherapies </w:t>
            </w:r>
            <w:r w:rsidR="004E6692" w:rsidRPr="002646F6">
              <w:rPr>
                <w:b/>
                <w:bCs/>
              </w:rPr>
              <w:t>which are associated with limited efficacy</w:t>
            </w:r>
            <w:r w:rsidR="00E72EFD" w:rsidRPr="002646F6">
              <w:rPr>
                <w:b/>
                <w:bCs/>
              </w:rPr>
              <w:t>.</w:t>
            </w:r>
          </w:p>
          <w:p w14:paraId="770CD459" w14:textId="61611CEB" w:rsidR="00546543" w:rsidRPr="007C2B76" w:rsidRDefault="00546543" w:rsidP="00954359">
            <w:pPr>
              <w:pStyle w:val="Summarybox"/>
              <w:numPr>
                <w:ilvl w:val="0"/>
                <w:numId w:val="31"/>
              </w:numPr>
              <w:rPr>
                <w:rFonts w:cs="Arial"/>
              </w:rPr>
            </w:pPr>
            <w:r w:rsidRPr="007C2B76">
              <w:rPr>
                <w:rFonts w:cs="Arial"/>
              </w:rPr>
              <w:t xml:space="preserve">BC is the most common cancer in the UK with </w:t>
            </w:r>
            <w:r w:rsidR="00D012F5" w:rsidRPr="007C2B76">
              <w:rPr>
                <w:rFonts w:cs="Arial"/>
              </w:rPr>
              <w:t>45,291</w:t>
            </w:r>
            <w:r w:rsidRPr="002646F6">
              <w:rPr>
                <w:rFonts w:cs="Arial"/>
              </w:rPr>
              <w:t> </w:t>
            </w:r>
            <w:r w:rsidRPr="007C2B76">
              <w:rPr>
                <w:rFonts w:cs="Arial"/>
              </w:rPr>
              <w:t xml:space="preserve">cases recorded in England in </w:t>
            </w:r>
            <w:r w:rsidRPr="002646F6">
              <w:rPr>
                <w:rFonts w:cs="Arial"/>
              </w:rPr>
              <w:t>2020.</w:t>
            </w:r>
            <w:r w:rsidR="00733788">
              <w:rPr>
                <w:rFonts w:cs="Arial"/>
              </w:rPr>
              <w:fldChar w:fldCharType="begin"/>
            </w:r>
            <w:r w:rsidR="00CA6345">
              <w:rPr>
                <w:rFonts w:cs="Arial"/>
              </w:rPr>
              <w:instrText xml:space="preserve"> ADDIN ZOTERO_ITEM CSL_CITATION {"citationID":"JE2FoWDF","properties":{"formattedCitation":"\\super 21\\nosupersub{}","plainCitation":"21","noteIndex":0},"citationItems":[{"id":66339,"uris":["http://zotero.org/groups/4797619/items/REJQKHRI"],"itemData":{"id":66339,"type":"webpage","title":"CancerData","URL":"https://www.cancerdata.nhs.uk/incidence_and_mortality","accessed":{"date-parts":[["2022",12,14]]}}}],"schema":"https://github.com/citation-style-language/schema/raw/master/csl-citation.json"} </w:instrText>
            </w:r>
            <w:r w:rsidR="00733788">
              <w:rPr>
                <w:rFonts w:cs="Arial"/>
              </w:rPr>
              <w:fldChar w:fldCharType="separate"/>
            </w:r>
            <w:r w:rsidR="00FD57F4" w:rsidRPr="00FD57F4">
              <w:rPr>
                <w:rFonts w:cs="Arial"/>
                <w:szCs w:val="24"/>
                <w:vertAlign w:val="superscript"/>
              </w:rPr>
              <w:t>21</w:t>
            </w:r>
            <w:r w:rsidR="00733788">
              <w:rPr>
                <w:rFonts w:cs="Arial"/>
              </w:rPr>
              <w:fldChar w:fldCharType="end"/>
            </w:r>
            <w:r w:rsidRPr="002646F6">
              <w:rPr>
                <w:rFonts w:cs="Arial"/>
              </w:rPr>
              <w:t xml:space="preserve"> </w:t>
            </w:r>
            <w:r w:rsidRPr="007C2B76">
              <w:rPr>
                <w:rFonts w:cs="Arial"/>
              </w:rPr>
              <w:t>Most cases (&gt;</w:t>
            </w:r>
            <w:r w:rsidRPr="002646F6">
              <w:rPr>
                <w:rFonts w:cs="Arial"/>
              </w:rPr>
              <w:t>70</w:t>
            </w:r>
            <w:r w:rsidRPr="007C2B76">
              <w:rPr>
                <w:rFonts w:cs="Arial"/>
              </w:rPr>
              <w:t>%) of BC are diagnosed at Stage I–II.</w:t>
            </w:r>
            <w:r w:rsidRPr="007C2B76">
              <w:rPr>
                <w:rFonts w:cs="Arial"/>
              </w:rPr>
              <w:fldChar w:fldCharType="begin"/>
            </w:r>
            <w:r w:rsidR="00CA6345">
              <w:rPr>
                <w:rFonts w:cs="Arial"/>
              </w:rPr>
              <w:instrText xml:space="preserve"> ADDIN ZOTERO_ITEM CSL_CITATION {"citationID":"F2k0fTvI","properties":{"formattedCitation":"\\super 22\\nosupersub{}","plainCitation":"22","noteIndex":0},"citationItems":[{"id":65845,"uris":["http://zotero.org/groups/4797619/items/GDHZTYNF"],"itemData":{"id":65845,"type":"webpage","abstract":"Cancer diagnoses and age-standardised incidence rates in 2019 for all types of cancer by age, sex and region including breast, prostate, lung and colorectal cancer. Cancer incidence by deprivation and stage at diagnosis also presented where appropriate.","container-title":"NHS Digital","language":"en","title":"Cancer Registration Statistics, England 2019","URL":"https://digital.nhs.uk/data-and-information/publications/statistical/cancer-registration-statistics/england-2019","accessed":{"date-parts":[["2022",10,3]]}}}],"schema":"https://github.com/citation-style-language/schema/raw/master/csl-citation.json"} </w:instrText>
            </w:r>
            <w:r w:rsidRPr="007C2B76">
              <w:rPr>
                <w:rFonts w:cs="Arial"/>
              </w:rPr>
              <w:fldChar w:fldCharType="separate"/>
            </w:r>
            <w:r w:rsidR="00FD57F4" w:rsidRPr="00FD57F4">
              <w:rPr>
                <w:rFonts w:cs="Arial"/>
                <w:szCs w:val="24"/>
                <w:vertAlign w:val="superscript"/>
              </w:rPr>
              <w:t>22</w:t>
            </w:r>
            <w:r w:rsidRPr="007C2B76">
              <w:rPr>
                <w:rFonts w:cs="Arial"/>
              </w:rPr>
              <w:fldChar w:fldCharType="end"/>
            </w:r>
          </w:p>
          <w:p w14:paraId="423B5391" w14:textId="651AB09A" w:rsidR="00546543" w:rsidRPr="007C2B76" w:rsidRDefault="00546543" w:rsidP="00954359">
            <w:pPr>
              <w:pStyle w:val="Summarybox"/>
              <w:numPr>
                <w:ilvl w:val="0"/>
                <w:numId w:val="31"/>
              </w:numPr>
              <w:rPr>
                <w:rFonts w:cs="Arial"/>
              </w:rPr>
            </w:pPr>
            <w:r w:rsidRPr="002646F6">
              <w:rPr>
                <w:rFonts w:cs="Arial"/>
              </w:rPr>
              <w:t xml:space="preserve">Since </w:t>
            </w:r>
            <w:r w:rsidRPr="007C2B76">
              <w:rPr>
                <w:rFonts w:cs="Arial"/>
              </w:rPr>
              <w:t xml:space="preserve">therapy with curative potential is available </w:t>
            </w:r>
            <w:r w:rsidRPr="002646F6">
              <w:rPr>
                <w:rFonts w:cs="Arial"/>
              </w:rPr>
              <w:t xml:space="preserve">for </w:t>
            </w:r>
            <w:r w:rsidR="00F80FB9" w:rsidRPr="002646F6">
              <w:rPr>
                <w:rFonts w:cs="Arial"/>
              </w:rPr>
              <w:t>Stage I</w:t>
            </w:r>
            <w:r w:rsidR="008A56D8" w:rsidRPr="002646F6">
              <w:rPr>
                <w:rFonts w:cs="Arial"/>
              </w:rPr>
              <w:t xml:space="preserve">–III </w:t>
            </w:r>
            <w:r w:rsidRPr="002646F6">
              <w:rPr>
                <w:rFonts w:cs="Arial"/>
              </w:rPr>
              <w:t>BC,</w:t>
            </w:r>
            <w:r w:rsidRPr="007C2B76">
              <w:rPr>
                <w:rFonts w:cs="Arial"/>
              </w:rPr>
              <w:fldChar w:fldCharType="begin"/>
            </w:r>
            <w:r w:rsidR="00CA6345">
              <w:rPr>
                <w:rFonts w:cs="Arial"/>
              </w:rPr>
              <w:instrText xml:space="preserve"> ADDIN ZOTERO_ITEM CSL_CITATION {"citationID":"7jpzS3UR","properties":{"formattedCitation":"\\super 23\\nosupersub{}","plainCitation":"23","noteIndex":0},"citationItems":[{"id":65877,"uris":["http://zotero.org/groups/4797619/items/AACWD3EG"],"itemData":{"id":65877,"type":"webpage","abstract":"This guideline covers diagnosing and managing early and locally advanced breast cancer. It aims to help healthcare professionals offer the right treatments to people, taking into account the person's individual preferences","language":"eng","note":"publisher: NICE","title":"Early and locally advanced breast cancer: diagnosis and management | NICE [NG101]","title-short":"Overview | Early and locally advanced breast cancer","URL":"https://www.nice.org.uk/guidance/ng101","author":[{"family":"NICE","given":""}],"accessed":{"date-parts":[["2022",10,3]]}},"locator":"101"}],"schema":"https://github.com/citation-style-language/schema/raw/master/csl-citation.json"} </w:instrText>
            </w:r>
            <w:r w:rsidRPr="007C2B76">
              <w:rPr>
                <w:rFonts w:cs="Arial"/>
              </w:rPr>
              <w:fldChar w:fldCharType="separate"/>
            </w:r>
            <w:r w:rsidR="00FD57F4" w:rsidRPr="00FD57F4">
              <w:rPr>
                <w:rFonts w:cs="Arial"/>
                <w:szCs w:val="24"/>
                <w:vertAlign w:val="superscript"/>
              </w:rPr>
              <w:t>23</w:t>
            </w:r>
            <w:r w:rsidRPr="007C2B76">
              <w:rPr>
                <w:rFonts w:cs="Arial"/>
              </w:rPr>
              <w:fldChar w:fldCharType="end"/>
            </w:r>
            <w:r w:rsidRPr="007C2B76">
              <w:rPr>
                <w:rFonts w:cs="Arial"/>
              </w:rPr>
              <w:t xml:space="preserve"> prognosis is good</w:t>
            </w:r>
            <w:r w:rsidR="00506CE7" w:rsidRPr="007C2B76">
              <w:rPr>
                <w:rFonts w:cs="Arial"/>
              </w:rPr>
              <w:t>,</w:t>
            </w:r>
            <w:r w:rsidRPr="007C2B76">
              <w:rPr>
                <w:rFonts w:cs="Arial"/>
              </w:rPr>
              <w:t xml:space="preserve"> </w:t>
            </w:r>
            <w:r w:rsidRPr="002646F6">
              <w:rPr>
                <w:rFonts w:cs="Arial"/>
              </w:rPr>
              <w:t xml:space="preserve">with age-standardised </w:t>
            </w:r>
            <w:r w:rsidRPr="007C2B76">
              <w:rPr>
                <w:rFonts w:cs="Arial"/>
              </w:rPr>
              <w:t>1-year survival rang</w:t>
            </w:r>
            <w:r w:rsidRPr="002646F6">
              <w:rPr>
                <w:rFonts w:cs="Arial"/>
              </w:rPr>
              <w:t>ing</w:t>
            </w:r>
            <w:r w:rsidRPr="007C2B76">
              <w:rPr>
                <w:rFonts w:cs="Arial"/>
              </w:rPr>
              <w:t xml:space="preserve"> from 95.7−100.0%, and 5-year survival </w:t>
            </w:r>
            <w:r w:rsidR="00FF2FA0" w:rsidRPr="002646F6">
              <w:rPr>
                <w:rFonts w:cs="Arial"/>
              </w:rPr>
              <w:t xml:space="preserve">ranging </w:t>
            </w:r>
            <w:r w:rsidRPr="007C2B76">
              <w:rPr>
                <w:rFonts w:cs="Arial"/>
              </w:rPr>
              <w:t>from 73.8–98.7%.</w:t>
            </w:r>
            <w:r w:rsidRPr="007C2B76">
              <w:rPr>
                <w:rFonts w:cs="Arial"/>
              </w:rPr>
              <w:fldChar w:fldCharType="begin"/>
            </w:r>
            <w:r w:rsidR="00CA6345">
              <w:rPr>
                <w:rFonts w:cs="Arial"/>
              </w:rPr>
              <w:instrText xml:space="preserve"> ADDIN ZOTERO_ITEM CSL_CITATION {"citationID":"M3ql3tVd","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Pr="007C2B76">
              <w:rPr>
                <w:rFonts w:cs="Arial"/>
              </w:rPr>
              <w:fldChar w:fldCharType="separate"/>
            </w:r>
            <w:r w:rsidR="00FD57F4" w:rsidRPr="00FD57F4">
              <w:rPr>
                <w:rFonts w:cs="Arial"/>
                <w:szCs w:val="24"/>
                <w:vertAlign w:val="superscript"/>
              </w:rPr>
              <w:t>24</w:t>
            </w:r>
            <w:r w:rsidRPr="007C2B76">
              <w:rPr>
                <w:rFonts w:cs="Arial"/>
              </w:rPr>
              <w:fldChar w:fldCharType="end"/>
            </w:r>
          </w:p>
          <w:p w14:paraId="7901B79E" w14:textId="27B4E777" w:rsidR="00546543" w:rsidRPr="007C2B76" w:rsidRDefault="00FF2FA0" w:rsidP="00954359">
            <w:pPr>
              <w:pStyle w:val="Summarybox"/>
              <w:numPr>
                <w:ilvl w:val="0"/>
                <w:numId w:val="31"/>
              </w:numPr>
              <w:rPr>
                <w:rFonts w:cs="Arial"/>
              </w:rPr>
            </w:pPr>
            <w:r w:rsidRPr="007C2B76">
              <w:rPr>
                <w:rFonts w:cs="Arial"/>
              </w:rPr>
              <w:t>F</w:t>
            </w:r>
            <w:r w:rsidR="00546543" w:rsidRPr="007C2B76">
              <w:rPr>
                <w:rFonts w:cs="Arial"/>
              </w:rPr>
              <w:t xml:space="preserve">or patients diagnosed with – or who develop – unresectable (inoperable Stage III) or metastatic (Stage IV) disease, no curative therapy is available. </w:t>
            </w:r>
            <w:r w:rsidR="00546543" w:rsidRPr="002646F6">
              <w:rPr>
                <w:rFonts w:cs="Arial"/>
              </w:rPr>
              <w:t xml:space="preserve">Survival outcomes </w:t>
            </w:r>
            <w:r w:rsidR="00546543" w:rsidRPr="007C2B76">
              <w:rPr>
                <w:rFonts w:cs="Arial"/>
              </w:rPr>
              <w:t>for patients diagnosed with mBC are poor, with 1- and 5-year age-standardised survival of 66.2% and 26.6%, respectively.</w:t>
            </w:r>
            <w:r w:rsidR="00546543" w:rsidRPr="007C2B76">
              <w:rPr>
                <w:rFonts w:cs="Arial"/>
              </w:rPr>
              <w:fldChar w:fldCharType="begin"/>
            </w:r>
            <w:r w:rsidR="00CA6345">
              <w:rPr>
                <w:rFonts w:cs="Arial"/>
              </w:rPr>
              <w:instrText xml:space="preserve"> ADDIN ZOTERO_ITEM CSL_CITATION {"citationID":"bKqyCfKt","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00546543" w:rsidRPr="007C2B76">
              <w:rPr>
                <w:rFonts w:cs="Arial"/>
              </w:rPr>
              <w:fldChar w:fldCharType="separate"/>
            </w:r>
            <w:r w:rsidR="00FD57F4" w:rsidRPr="00FD57F4">
              <w:rPr>
                <w:rFonts w:cs="Arial"/>
                <w:szCs w:val="24"/>
                <w:vertAlign w:val="superscript"/>
              </w:rPr>
              <w:t>24</w:t>
            </w:r>
            <w:r w:rsidR="00546543" w:rsidRPr="007C2B76">
              <w:rPr>
                <w:rFonts w:cs="Arial"/>
              </w:rPr>
              <w:fldChar w:fldCharType="end"/>
            </w:r>
          </w:p>
          <w:p w14:paraId="6FD17C1B" w14:textId="4F5B54A7" w:rsidR="00F61CAF" w:rsidRPr="002646F6" w:rsidRDefault="00F61CAF" w:rsidP="00954359">
            <w:pPr>
              <w:pStyle w:val="Summarybox"/>
              <w:numPr>
                <w:ilvl w:val="0"/>
                <w:numId w:val="31"/>
              </w:numPr>
              <w:rPr>
                <w:rFonts w:cs="Arial"/>
              </w:rPr>
            </w:pPr>
            <w:r w:rsidRPr="007C2B76">
              <w:rPr>
                <w:rFonts w:cs="Arial"/>
              </w:rPr>
              <w:t>The burden of mBC is high</w:t>
            </w:r>
            <w:r w:rsidR="001444BD" w:rsidRPr="007C2B76">
              <w:rPr>
                <w:rFonts w:cs="Arial"/>
              </w:rPr>
              <w:t xml:space="preserve">, </w:t>
            </w:r>
            <w:r w:rsidR="002B1FE6" w:rsidRPr="007C2B76">
              <w:rPr>
                <w:rFonts w:cs="Arial"/>
              </w:rPr>
              <w:t>predominantly due to symptoms caused by secondary tumours, which contribute substantial</w:t>
            </w:r>
            <w:r w:rsidR="008A56D8" w:rsidRPr="007C2B76">
              <w:rPr>
                <w:rFonts w:cs="Arial"/>
              </w:rPr>
              <w:t xml:space="preserve"> physical and</w:t>
            </w:r>
            <w:r w:rsidR="002B1FE6" w:rsidRPr="007C2B76">
              <w:rPr>
                <w:rFonts w:cs="Arial"/>
              </w:rPr>
              <w:t xml:space="preserve"> mental burden, impair QoL, and increase hospital and treatment costs compared with early-stage disease.</w:t>
            </w:r>
            <w:r w:rsidR="0006098E" w:rsidRPr="007C2B76">
              <w:rPr>
                <w:rFonts w:cs="Arial"/>
              </w:rPr>
              <w:fldChar w:fldCharType="begin"/>
            </w:r>
            <w:r w:rsidR="00CA6345">
              <w:rPr>
                <w:rFonts w:cs="Arial"/>
              </w:rPr>
              <w:instrText xml:space="preserve"> ADDIN ZOTERO_ITEM CSL_CITATION {"citationID":"Rrk9HSFp","properties":{"formattedCitation":"\\super 25\\uc0\\u8211{}31\\nosupersub{}","plainCitation":"25–31","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id":65913,"uris":["http://zotero.org/groups/4797619/items/CJ5T6X82"],"itemData":{"id":65913,"type":"webpage","title":"Symptoms of secondary breast cancer | Cancer Research UK","URL":"https://www.cancerresearchuk.org/about-cancer/breast-cancer/secondary/symptoms","accessed":{"date-parts":[["2022",10,24]]}}},{"id":65899,"uris":["http://zotero.org/groups/4797619/items/725ZVB2J"],"itemData":{"id":65899,"type":"article-journal","abstract":"BACKGROUND: Physical symptom burden and psychologic symptoms are highly prevalent in women with breast cancer. The Distress Thermometer and Problem List (DT&amp;PL) is commonly used in oncology clinics to screen for distress and its accompanying Physical Problem List (PPL) identifies pertinent physical symptoms.\nOBJECTIVE: We sought to identify physical symptoms found on the PPL and evaluate whether they are associated with psychologic symptoms in women with breast cancer.\nMETHODS: Patients (n=125) with breast cancer (Stage 0-IV) completed the DT&amp;PL and the Hospital Anxiety and Depression Scale. They reported bother from any of 22 PPL items on the DT&amp;PL. PPL items were assessed for their associations with distress, Hospital Anxiety and Depression Scale-anxiety, and Hospital Anxiety and Depression Scale-depression. The total number of PPL items endorsed per patient was evaluated for associations with psychologic outcomes, controlling for relevant demographic factors.\nRESULTS: Most physical problems were associated with depression (n = 13, 87%), and anxiety (n = 8, 53%), but fewer were associated with distress (n = 4, 27%). In multivariate analyses, a higher total number of problems was associated with younger age (p = 0.03) and more depressive symptoms (p &lt; 0.001).\nCONCLUSION: Physical symptom burden detected by the DT&amp;PL co-occurs with depression most commonly and to a lesser extent anxiety and distress in women with breast cancer. Depression is associated with more types of physical symptoms and a total number of physical symptoms. The endorsement of multiple PPL items on the DT&amp;PL should prompt an evaluation for depression. Similarly, depression should prompt the evaluation and treatment of physical symptom burden.","container-title":"Psychosomatics","DOI":"10.1016/j.psym.2018.01.005","ISSN":"1545-7206","issue":"5","journalAbbreviation":"Psychosomatics","language":"eng","note":"PMID: 29525522\nPMCID: PMC6067989","page":"464-471","source":"PubMed","title":"Physical Symptom Burden and Its Association With Distress, Anxiety, and Depression in Breast Cancer","volume":"59","author":[{"family":"McFarland","given":"Daniel C."},{"family":"Shaffer","given":"Kelly M."},{"family":"Tiersten","given":"Amy"},{"family":"Holland","given":"Jimmie"}],"issued":{"date-parts":[["2018",10]]}}},{"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id":65898,"uris":["http://zotero.org/groups/4797619/items/Q2XRFZMQ"],"itemData":{"id":65898,"type":"article-journal","abstract":"BACKGROUND: Young adults with cancer experience disruptions in their normal developmental trajectories and commonly experience psychologic distress related to their diagnoses. Young women with metastatic breast cancer (MBC) are at particular risk of adverse mental health outcomes.\nOBJECTIVE: We sought to determine the prevalence of and factors associated with anxiety and depression symptoms in young women with newly diagnosed de novo MBC.\nMETHODS: A total of 54 women with newly diagnosed de novo MBC were identified from an ongoing, prospective, multicenter cohort of women diagnosed with breast cancer at age &lt;40. Depression and anxiety symptoms were assessed using the Hospital Anxiety and Depression Scale (HADS). Items assessing socio-demographics, physical symptom burden, social support, and disease and treatment history, with complementary medical record review, were used to assess variables potentially associated with anxiety and depression symptoms.\nRESULTS: Mean HADS Depression score was 4.4 (standard deviation = 3.7) and mean HADS Anxiety score was 7.9 (standard deviation = 5.0). Eleven (20%) women scored ≥8 on the HADS Depression subscale, the suggested threshold for depression/anxiety screening, and 24 (44%) women scored ≥8 on the HADS Anxiety subscale. In a multivariable model of anxiety, higher physical symptom scores (odds ratio = 4.41, p = 0.005) was significantly associated with higher anxiety scores. None of the other variables improved the model fit.\nCONCLUSION: In this study, a considerable proportion of young women with newly diagnosed MBC experienced anxiety symptoms, although depression was less common. Future strategies focused on distress reduction in young MBC patients should focus on physical symptom management as well as anxiety identification and management.","container-title":"Psychosomatics","DOI":"10.1016/j.psym.2018.01.007","ISSN":"1545-7206","issue":"3","journalAbbreviation":"Psychosomatics","language":"eng","note":"PMID: 29525523\nPMCID: PMC5935568","page":"251-258","source":"PubMed","title":"Anxiety and Depression in Young Women With Metastatic Breast Cancer: A Cross-Sectional Study","title-short":"Anxiety and Depression in Young Women With Metastatic Breast Cancer","volume":"59","author":[{"family":"Park","given":"Eliza M."},{"family":"Gelber","given":"Shari"},{"family":"Rosenberg","given":"Shoshana M."},{"family":"Seah","given":"Davinia S. E."},{"family":"Schapira","given":"Lidia"},{"family":"Come","given":"Steven E."},{"family":"Partridge","given":"Ann H."}],"issued":{"date-parts":[["2018",6]]}}},{"id":65896,"uris":["http://zotero.org/groups/4797619/items/AJX85HLT"],"itemData":{"id":65896,"type":"article-journal","abstract":"BACKGROUND: The rising financial burden of cancer on health-care systems worldwide has led to the increased demand for evidence-based research on which to base reimbursement decisions. Economic evaluations are an integral component of this necessary research. Ascertainment of reliable health-care cost and quality-of-life estimates to inform such studies has historically been challenging, but recent advances in informatics in the United Kingdom provide new opportunities.\nMETHODS: The costs of hospital care for breast, colorectal and prostate cancer disease-free survivors were calculated over 15 months from initial diagnosis of cancer using routinely collected data within a UK National Health Service (NHS) Hospital Trust. Costs were linked at patient level to patient-reported outcomes and registry-derived sociodemographic factors. Predictors of cost and the relationship between costs and patient-reported utility were examined.\nRESULTS: The study population included 223 breast cancer patients, 145 colorectal and 104 prostate cancer patients. The mean 15-month cumulative health-care costs were £12 595 (95% CI £11 517-£13 722), £12 643 (£11 282-£14 102) and £3722 (£3263-£4208), per-patient respectively. The majority of costs occurred within the first 6 months from diagnosis. Clinical stage was the most important predictor of costs for all cancer types. EQ-5D score was predictive of costs in colorectal cancer but not in breast or prostate cancer.\nCONCLUSION: It is now possible to evaluate health-care cost using routine NHS data sets. Such methods can be utilised in future retrospective and prospective studies to efficiently collect economic data.","container-title":"British Journal of Cancer","DOI":"10.1038/bjc.2014.644","ISSN":"1532-1827","issue":"5","journalAbbreviation":"Br J Cancer","language":"eng","note":"PMID: 25602964\nPMCID: PMC4453947","page":"948-956","source":"PubMed","title":"Costs of cancer care for use in economic evaluation: a UK analysis of patient-level routine health system data","title-short":"Costs of cancer care for use in economic evaluation","volume":"112","author":[{"family":"Hall","given":"P. S."},{"family":"Hamilton","given":"P."},{"family":"Hulme","given":"C. T."},{"family":"Meads","given":"D. M."},{"family":"Jones","given":"H."},{"family":"Newsham","given":"A."},{"family":"Marti","given":"J."},{"family":"Smith","given":"A. F."},{"family":"Mason","given":"H."},{"family":"Velikova","given":"G."},{"family":"Ashley","given":"L."},{"family":"Wright","given":"P."}],"issued":{"date-parts":[["2015",3,3]]}}},{"id":65895,"uris":["http://zotero.org/groups/4797619/items/MW5KFY5Y"],"itemData":{"id":65895,"type":"article-journal","abstract":"BACKGROUND: Published evidence on treatment costs of breast cancer varies widely in methodology and a global systematic review is lacking.\nOBJECTIVES: This study aimed to conduct a systematic review to compare treatment costs of breast cancer by stage at diagnosis across countries at different levels of socio-economic development, and to identify key methodological differences in costing approaches.\nDATA SOURCES: MEDLINE, EMBASE, and NHS Economic Evaluation Database (NHS EED) before April 2018.\nELIGIBILITY CRITERIA: Studies were eligible if they reported treatment costs of breast cancer by stage at diagnosis using patient level data, in any language.\nSTUDY APPRAISAL AND SYNTHESIS METHODS: Study characteristics and treatment costs by stage were summarised. Study quality was assessed using the Drummond Checklist, and detailed methodological differences were further compared.\nRESULTS: Twenty studies were included, 15 from high-income countries and five from low- and middle-income countries. Eleven studies used the FIGO staging system, and the mean treatment costs of breast cancer at Stage II, III and IV were 32%, 95%, and 109% higher than Stage I. Five studies categorised stage as in situ, local, regional and distant. The mean treatment costs of regional and distant breast cancer were 41% and 165% higher than local breast cancer. Overall, the quality of studies ranged from 50% (lowest quality) to 84% (highest). Most studies used regression frameworks but the choice of regression model was rarely justified. Few studies described key methodological issues including skewness, zero values, censored data, missing data, and the inclusion of control groups to estimate disease-attributable costs.\nCONCLUSIONS: Treatment costs of breast cancer generally increased with the advancement of the disease stage at diagnosis. Methodological issues should be better handled and properly described in future costing studies.","container-title":"PloS One","DOI":"10.1371/journal.pone.0207993","ISSN":"1932-6203","issue":"11","journalAbbreviation":"PLoS One","language":"eng","note":"PMID: 30475890\nPMCID: PMC6258130","page":"e0207993","source":"PubMed","title":"Global treatment costs of breast cancer by stage: A systematic review","title-short":"Global treatment costs of breast cancer by stage","volume":"13","author":[{"family":"Sun","given":"Li"},{"family":"Legood","given":"Rosa"},{"family":"Dos-Santos-Silva","given":"Isabel"},{"family":"Gaiha","given":"Shivani Mathur"},{"family":"Sadique","given":"Zia"}],"issued":{"date-parts":[["2018"]]}}}],"schema":"https://github.com/citation-style-language/schema/raw/master/csl-citation.json"} </w:instrText>
            </w:r>
            <w:r w:rsidR="0006098E" w:rsidRPr="007C2B76">
              <w:rPr>
                <w:rFonts w:cs="Arial"/>
              </w:rPr>
              <w:fldChar w:fldCharType="separate"/>
            </w:r>
            <w:r w:rsidR="00FD57F4" w:rsidRPr="00FD57F4">
              <w:rPr>
                <w:rFonts w:cs="Arial"/>
                <w:szCs w:val="24"/>
                <w:vertAlign w:val="superscript"/>
              </w:rPr>
              <w:t>25–31</w:t>
            </w:r>
            <w:r w:rsidR="0006098E" w:rsidRPr="007C2B76">
              <w:rPr>
                <w:rFonts w:cs="Arial"/>
              </w:rPr>
              <w:fldChar w:fldCharType="end"/>
            </w:r>
            <w:r w:rsidR="002B1FE6" w:rsidRPr="007C2B76">
              <w:rPr>
                <w:rFonts w:cs="Arial"/>
              </w:rPr>
              <w:t xml:space="preserve"> </w:t>
            </w:r>
          </w:p>
          <w:p w14:paraId="0A5C3463" w14:textId="1FDCCF17" w:rsidR="00CE69CA" w:rsidRPr="007C2B76" w:rsidRDefault="004376B4" w:rsidP="00954359">
            <w:pPr>
              <w:pStyle w:val="Summarybox"/>
              <w:numPr>
                <w:ilvl w:val="0"/>
                <w:numId w:val="31"/>
              </w:numPr>
              <w:rPr>
                <w:rFonts w:cs="Arial"/>
              </w:rPr>
            </w:pPr>
            <w:r w:rsidRPr="007C2B76">
              <w:rPr>
                <w:rFonts w:cs="Arial"/>
              </w:rPr>
              <w:t xml:space="preserve">The goal of </w:t>
            </w:r>
            <w:r w:rsidRPr="002646F6">
              <w:rPr>
                <w:rFonts w:cs="Arial"/>
                <w:bCs/>
                <w:iCs/>
              </w:rPr>
              <w:t>treatment for u/mBC</w:t>
            </w:r>
            <w:r w:rsidRPr="007C2B76">
              <w:rPr>
                <w:rFonts w:cs="Arial"/>
              </w:rPr>
              <w:t xml:space="preserve"> is to delay disease progression and </w:t>
            </w:r>
            <w:r w:rsidRPr="002646F6">
              <w:rPr>
                <w:rFonts w:cs="Arial"/>
                <w:bCs/>
                <w:iCs/>
              </w:rPr>
              <w:t xml:space="preserve">prolong survival while maintaining </w:t>
            </w:r>
            <w:r w:rsidR="008A56D8" w:rsidRPr="002646F6">
              <w:rPr>
                <w:rFonts w:cs="Arial"/>
                <w:bCs/>
                <w:iCs/>
              </w:rPr>
              <w:t xml:space="preserve">QoL </w:t>
            </w:r>
            <w:r w:rsidRPr="002646F6">
              <w:rPr>
                <w:rFonts w:cs="Arial"/>
                <w:bCs/>
                <w:iCs/>
              </w:rPr>
              <w:t>through</w:t>
            </w:r>
            <w:r w:rsidR="00B01592">
              <w:rPr>
                <w:rFonts w:cs="Arial"/>
                <w:bCs/>
                <w:iCs/>
              </w:rPr>
              <w:t xml:space="preserve"> disease control and</w:t>
            </w:r>
            <w:r w:rsidRPr="002646F6">
              <w:rPr>
                <w:rFonts w:cs="Arial"/>
                <w:bCs/>
                <w:iCs/>
              </w:rPr>
              <w:t xml:space="preserve"> a manageable safety profile.</w:t>
            </w:r>
            <w:r w:rsidRPr="002646F6">
              <w:rPr>
                <w:rFonts w:cs="Arial"/>
                <w:bCs/>
                <w:iCs/>
              </w:rPr>
              <w:fldChar w:fldCharType="begin"/>
            </w:r>
            <w:r w:rsidR="00CA6345">
              <w:rPr>
                <w:rFonts w:cs="Arial"/>
                <w:bCs/>
                <w:iCs/>
              </w:rPr>
              <w:instrText xml:space="preserve"> ADDIN ZOTERO_ITEM CSL_CITATION {"citationID":"A56DhliF","properties":{"formattedCitation":"\\super 32,33\\nosupersub{}","plainCitation":"32,33","noteIndex":0},"citationItems":[{"id":65957,"uris":["http://zotero.org/groups/4797619/items/T5WEEHEL"],"itemData":{"id":65957,"type":"webpage","abstract":"Learn about the treatment options for secondary breast cancer.","container-title":"Breast Cancer Now","language":"en","title":"Secondary breast cancer treatments","URL":"https://breastcancernow.org/information-support/facing-breast-cancer/secondary-metastatic-breast-cancer/secondary-breast-cancer-treatment","accessed":{"date-parts":[["2022",10,3]]},"issued":{"date-parts":[["2015",12,16]]}}},{"id":65958,"uris":["http://zotero.org/groups/4797619/items/8R7LHWBA"],"itemData":{"id":65958,"type":"webpage","abstract":"ON THIS PAGE: You will learn about the different types of treatments doctors use for people with metastatic breast cancer. Use the menu to see other pages.","container-title":"Cancer.Net","language":"en","title":"Breast Cancer - Metastatic - Types of Treatment","URL":"https://www.cancer.net/cancer-types/breast-cancer-metastatic/types-treatment","accessed":{"date-parts":[["2022",10,3]]},"issued":{"date-parts":[["2017",5,19]]}}}],"schema":"https://github.com/citation-style-language/schema/raw/master/csl-citation.json"} </w:instrText>
            </w:r>
            <w:r w:rsidRPr="002646F6">
              <w:rPr>
                <w:rFonts w:cs="Arial"/>
                <w:bCs/>
                <w:iCs/>
              </w:rPr>
              <w:fldChar w:fldCharType="separate"/>
            </w:r>
            <w:r w:rsidR="00FD57F4" w:rsidRPr="00FD57F4">
              <w:rPr>
                <w:rFonts w:cs="Arial"/>
                <w:szCs w:val="24"/>
                <w:vertAlign w:val="superscript"/>
              </w:rPr>
              <w:t>32,33</w:t>
            </w:r>
            <w:r w:rsidRPr="002646F6">
              <w:rPr>
                <w:rFonts w:cs="Arial"/>
                <w:bCs/>
                <w:iCs/>
              </w:rPr>
              <w:fldChar w:fldCharType="end"/>
            </w:r>
            <w:r w:rsidRPr="002646F6">
              <w:rPr>
                <w:rFonts w:cs="Arial"/>
                <w:bCs/>
                <w:iCs/>
              </w:rPr>
              <w:t xml:space="preserve"> </w:t>
            </w:r>
          </w:p>
          <w:p w14:paraId="34CFB95A" w14:textId="63E0C03D" w:rsidR="00546543" w:rsidRPr="007C2B76" w:rsidRDefault="00AF06D5" w:rsidP="00954359">
            <w:pPr>
              <w:pStyle w:val="Summarybox"/>
              <w:numPr>
                <w:ilvl w:val="0"/>
                <w:numId w:val="31"/>
              </w:numPr>
              <w:rPr>
                <w:rFonts w:cs="Arial"/>
              </w:rPr>
            </w:pPr>
            <w:r w:rsidRPr="002646F6">
              <w:rPr>
                <w:rFonts w:cs="Arial"/>
              </w:rPr>
              <w:lastRenderedPageBreak/>
              <w:t>HER</w:t>
            </w:r>
            <w:r w:rsidR="00E3633C" w:rsidRPr="002646F6">
              <w:rPr>
                <w:rFonts w:cs="Arial"/>
              </w:rPr>
              <w:t>2</w:t>
            </w:r>
            <w:r w:rsidRPr="002646F6">
              <w:rPr>
                <w:rFonts w:cs="Arial"/>
              </w:rPr>
              <w:t xml:space="preserve"> is </w:t>
            </w:r>
            <w:r w:rsidR="00DD71D3" w:rsidRPr="002646F6">
              <w:rPr>
                <w:rFonts w:cs="Arial"/>
              </w:rPr>
              <w:t>a</w:t>
            </w:r>
            <w:r w:rsidRPr="002646F6">
              <w:rPr>
                <w:rFonts w:cs="Arial"/>
              </w:rPr>
              <w:t xml:space="preserve"> </w:t>
            </w:r>
            <w:r w:rsidR="00546543" w:rsidRPr="002646F6">
              <w:rPr>
                <w:rFonts w:cs="Arial"/>
              </w:rPr>
              <w:t>key biomarker in BC</w:t>
            </w:r>
            <w:r w:rsidR="00E3151A" w:rsidRPr="002646F6">
              <w:rPr>
                <w:rFonts w:cs="Arial"/>
              </w:rPr>
              <w:t xml:space="preserve"> </w:t>
            </w:r>
            <w:r w:rsidR="00B36679" w:rsidRPr="002646F6">
              <w:rPr>
                <w:rFonts w:cs="Arial"/>
              </w:rPr>
              <w:t>associated with</w:t>
            </w:r>
            <w:r w:rsidR="00E3151A" w:rsidRPr="002646F6">
              <w:rPr>
                <w:rFonts w:cs="Arial"/>
              </w:rPr>
              <w:t xml:space="preserve"> </w:t>
            </w:r>
            <w:r w:rsidR="00E3151A" w:rsidRPr="007C2B76">
              <w:rPr>
                <w:rFonts w:cs="Arial"/>
              </w:rPr>
              <w:t>aggressive disease</w:t>
            </w:r>
            <w:r w:rsidR="00592E4C" w:rsidRPr="007C2B76">
              <w:rPr>
                <w:rFonts w:cs="Arial"/>
              </w:rPr>
              <w:t>.</w:t>
            </w:r>
            <w:r w:rsidR="00546543" w:rsidRPr="002646F6">
              <w:rPr>
                <w:rFonts w:cs="Arial"/>
              </w:rPr>
              <w:fldChar w:fldCharType="begin"/>
            </w:r>
            <w:r w:rsidR="00CA6345">
              <w:rPr>
                <w:rFonts w:cs="Arial"/>
              </w:rPr>
              <w:instrText xml:space="preserve"> ADDIN ZOTERO_ITEM CSL_CITATION {"citationID":"VPwGiE9e","properties":{"formattedCitation":"\\super 34\\uc0\\u8211{}37\\nosupersub{}","plainCitation":"34–37","noteIndex":0},"citationItems":[{"id":66211,"uris":["http://zotero.org/groups/4797619/items/9EM59V9B"],"itemData":{"id":66211,"type":"article-journal","abstract":"The HER-2/neu oncogene is a member of the erbB-like oncogene family, and is related to, but distinct from, the epidermal growth\nfactor receptor. This gene has been shown to be amplified in human breast cancer cell lines. In the current study, alterations\nof the gene in 189 primary human breast cancers were investigated. HER-2/neu was found to be amplified from 2- to greater\nthan 20-fold in 30% of the tumors. Correlation of gene amplification with several disease parameters was evaluated. Amplification\nof the HER-2/neu gene was a significant predictor of both overall survival and time to relapse in patients with breast cancer.\nIt retained its significance even when adjustments were made for other known prognostic factors. Moreover, HER-2/neu amplification\nhad greater prognostic value than most currently used prognostic factors, including hormonal-receptor status, in lymph node-positive\ndisease. These data indicate that this gene may play a role in the biologic behavior and/or pathogenesis of human breast cancer.","container-title":"Science (New York, N.Y.)","DOI":"10.1126/science.3798106","journalAbbreviation":"Science (New York, N.Y.)","page":"177-82","source":"ResearchGate","title":"Slamon DJ, Clark GM, Wong SG, Levin WJ, Ullrich A, McGuire WLHuman breast cancer: correlation of relapse and survival with amplification of the HER-2/neu oncogene. Science (Wash DC) 235: 177-182","title-short":"Slamon DJ, Clark GM, Wong SG, Levin WJ, Ullrich A, McGuire WLHuman breast cancer","volume":"235","author":[{"family":"Slamon","given":"Dennis"},{"family":"Clark","given":"Gary"},{"family":"Wong","given":"Steven"},{"family":"Levin","given":"Wendy"},{"family":"Ullrich","given":"Axel"},{"family":"McGuire","given":"William"}],"issued":{"date-parts":[["1987",2,1]]}}},{"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id":65911,"uris":["http://zotero.org/groups/4797619/items/CV2NXX7U"],"itemData":{"id":65911,"type":"webpage","title":"Invasive breast cancer | Cancer Research UK","URL":"https://www.cancerresearchuk.org/about-cancer/breast-cancer/stages-types-grades/types/invasive-breast-cancer","accessed":{"date-parts":[["2022",10,24]]}}},{"id":66209,"uris":["http://zotero.org/groups/4797619/items/6LM9KQ5C"],"itemData":{"id":66209,"type":"article-journal","abstract":"The introduction of anti-HER2 therapies to the treatment of patients with HER2-positive breast cancer has led to dramatic improvements in survival in both early and advanced settings. Despite this breakthrough, nearly all patients with metastatic HER2-positive breast cancer eventually progress on anti-HER2 therapy due to de novo or acquired resistance. A better understanding not only of the underlying mechanisms of HER2 therapy resistance but of tumor heterogeneity as well as the host and tumor microenvironment is essential for the development of new strategies to further improve patient outcomes. One strategy has focused on inhibiting the HER2 signaling pathway more effectively with dual-blockade approaches and developing improved anti-HER2 therapies like antibody-drug conjugates, new anti-HER2 antibodies, bispecific antibodies, or novel tyrosine kinase inhibitors that might replace or be used in addition to some of the current anti-HER2 treatments. Combinations of anti-HER2 therapy with other agents like immune checkpoint inhibitors, CDK4/6 inhibitors, and PI3K/AKT/mTOR inhibitors are also being extensively evaluated in clinical trials. These add-on strategies of combining optimized targeted therapies could potentially improve outcomes for patients with HER2-positive breast cancer but may also allow de-escalation of treatment in some patients, potentially sparing some from unnecessary treatments, and their related toxicities and costs.","container-title":"Therapeutic Advances in Medical Oncology","DOI":"10.1177/1758835919833519","ISSN":"1758-8340","journalAbbreviation":"Ther Adv Med Oncol","language":"eng","note":"PMID: 30911337\nPMCID: PMC6425535","page":"1758835919833519","source":"PubMed","title":"HER2-positive breast cancer: new therapeutic frontiers and overcoming resistance","title-short":"HER2-positive breast cancer","volume":"11","author":[{"family":"Pernas","given":"Sonia"},{"family":"Tolaney","given":"Sara M."}],"issued":{"date-parts":[["2019"]]}}}],"schema":"https://github.com/citation-style-language/schema/raw/master/csl-citation.json"} </w:instrText>
            </w:r>
            <w:r w:rsidR="00546543" w:rsidRPr="002646F6">
              <w:rPr>
                <w:rFonts w:cs="Arial"/>
              </w:rPr>
              <w:fldChar w:fldCharType="separate"/>
            </w:r>
            <w:r w:rsidR="00FD57F4" w:rsidRPr="00FD57F4">
              <w:rPr>
                <w:rFonts w:cs="Arial"/>
                <w:szCs w:val="24"/>
                <w:vertAlign w:val="superscript"/>
              </w:rPr>
              <w:t>34–37</w:t>
            </w:r>
            <w:r w:rsidR="00546543" w:rsidRPr="002646F6">
              <w:rPr>
                <w:rFonts w:cs="Arial"/>
              </w:rPr>
              <w:fldChar w:fldCharType="end"/>
            </w:r>
            <w:r w:rsidR="00546543" w:rsidRPr="002646F6">
              <w:rPr>
                <w:rFonts w:cs="Arial"/>
              </w:rPr>
              <w:fldChar w:fldCharType="begin"/>
            </w:r>
            <w:r w:rsidR="00546543" w:rsidRPr="002646F6">
              <w:rPr>
                <w:rFonts w:cs="Arial"/>
              </w:rPr>
              <w:instrText xml:space="preserve"> ADDIN EN.CITE &lt;EndNote&gt;&lt;Cite&gt;&lt;Author&gt;NICE&lt;/Author&gt;&lt;Year&gt;16 Aug 2017&lt;/Year&gt;&lt;RecNum&gt;19&lt;/RecNum&gt;&lt;DisplayText&gt;&lt;style face="superscript"&gt;40,42&lt;/style&gt;&lt;/DisplayText&gt;&lt;record&gt;&lt;rec-number&gt;19&lt;/rec-number&gt;&lt;foreign-keys&gt;&lt;key app="EN" db-id="zsraxr2sldvt0herzw7x5028s0efeazsx9r0" timestamp="1632415497"&gt;19&lt;/key&gt;&lt;/foreign-keys&gt;&lt;ref-type name="Journal Article"&gt;17&lt;/ref-type&gt;&lt;contributors&gt;&lt;authors&gt;&lt;author&gt;NICE,&lt;/author&gt;&lt;/authors&gt;&lt;/contributors&gt;&lt;titles&gt;&lt;title&gt;CG81: Advanced breast cancer: diagnosis and treatment&lt;/title&gt;&lt;secondary-title&gt;Available at: https://www.nice.org.uk/guidance/cg81 [last accessed: 23/09/2021]&lt;/secondary-title&gt;&lt;/titles&gt;&lt;periodical&gt;&lt;full-title&gt;Available at: https://www.nice.org.uk/guidance/cg81 [last accessed: 23/09/2021]&lt;/full-title&gt;&lt;/periodical&gt;&lt;dates&gt;&lt;year&gt;16 Aug 2017&lt;/year&gt;&lt;/dates&gt;&lt;urls&gt;&lt;/urls&gt;&lt;/record&gt;&lt;/Cite&gt;&lt;Cite&gt;&lt;Author&gt;Cancer Research UK&lt;/Author&gt;&lt;Year&gt;2020&lt;/Year&gt;&lt;RecNum&gt;34&lt;/RecNum&gt;&lt;record&gt;&lt;rec-number&gt;34&lt;/rec-number&gt;&lt;foreign-keys&gt;&lt;key app="EN" db-id="zsraxr2sldvt0herzw7x5028s0efeazsx9r0" timestamp="1634820573"&gt;34&lt;/key&gt;&lt;/foreign-keys&gt;&lt;ref-type name="Journal Article"&gt;17&lt;/ref-type&gt;&lt;contributors&gt;&lt;authors&gt;&lt;author&gt;Cancer Research UK,&lt;/author&gt;&lt;/authors&gt;&lt;/contributors&gt;&lt;titles&gt;&lt;title&gt;Tests on your breast cancer cells&lt;/title&gt;&lt;secondary-title&gt;Available at: https://www.cancerresearchuk.org/about-cancer/breast-cancer/getting-diagnosed/tests-diagnose/hormone-receptor-testing-breast-cancer [last accessed: 21/10/2021]&lt;/secondary-title&gt;&lt;/titles&gt;&lt;periodical&gt;&lt;full-title&gt;Available at: https://www.cancerresearchuk.org/about-cancer/breast-cancer/getting-diagnosed/tests-diagnose/hormone-receptor-testing-breast-cancer [last accessed: 21/10/2021]&lt;/full-title&gt;&lt;/periodical&gt;&lt;dates&gt;&lt;year&gt;2020&lt;/year&gt;&lt;/dates&gt;&lt;urls&gt;&lt;/urls&gt;&lt;/record&gt;&lt;/Cite&gt;&lt;/EndNote&gt;</w:instrText>
            </w:r>
            <w:r w:rsidR="00546543" w:rsidRPr="002646F6">
              <w:rPr>
                <w:rFonts w:cs="Arial"/>
              </w:rPr>
              <w:fldChar w:fldCharType="separate"/>
            </w:r>
            <w:r w:rsidR="00546543" w:rsidRPr="002646F6">
              <w:rPr>
                <w:rFonts w:cs="Arial"/>
              </w:rPr>
              <w:fldChar w:fldCharType="end"/>
            </w:r>
            <w:r w:rsidR="00546543" w:rsidRPr="002646F6">
              <w:rPr>
                <w:rFonts w:cs="Arial"/>
              </w:rPr>
              <w:t xml:space="preserve"> </w:t>
            </w:r>
            <w:r w:rsidR="00B36679" w:rsidRPr="002646F6">
              <w:rPr>
                <w:rFonts w:cs="Arial"/>
              </w:rPr>
              <w:t>P</w:t>
            </w:r>
            <w:r w:rsidR="00E260E9" w:rsidRPr="002646F6">
              <w:rPr>
                <w:rFonts w:cs="Arial"/>
              </w:rPr>
              <w:t>atients are classified as either HER2-positive or HER2-negative and treated accordingly.</w:t>
            </w:r>
            <w:r w:rsidR="00C87C5D" w:rsidRPr="002646F6">
              <w:fldChar w:fldCharType="begin"/>
            </w:r>
            <w:r w:rsidR="00CA6345">
              <w:instrText xml:space="preserve"> ADDIN ZOTERO_ITEM CSL_CITATION {"citationID":"0DhESxYD","properties":{"formattedCitation":"\\super 38\\nosupersub{}","plainCitation":"38","noteIndex":0},"citationItems":[{"id":65946,"uris":["http://zotero.org/groups/4797619/items/WH43D5QI"],"itemData":{"id":65946,"type":"article-journal","abstract":"About a half of HER2-negative breast cancer (BC) show HER2-low expression that can be targeted by new antibody-drug conjugates. The main aim of this study is to describe the evolution of HER2 expression from primary BC to relapse by including HER2-low category in both primary and recurrent BC samples. Patients with matched primary and relapse BC samples were included. HER2 was evaluated according to ASCO/CAP recommendations in place at the time of diagnosis. A cutoff of &gt;10% cells staining for HER2-positivity was applied. HER2-negative cases were sub-classified as HER2-low (IHC = 1 + /2+ and ISH not amplified), or HER2-0 (IHC-0). 547 patients were included. The proportion of HER2-low cases was 34.2% on the primary tumor and 37.3% on the relapse samples. Among HER2-negative cases, HER2-low status was more frequent in HR-positive vs triple-negative tumors (47.3% vs 35.4% on primary tumor samples, 53.8% vs 36.2% on relapse samples). The overall rate of HER2 discordance was 38.0%, mostly represented by HER2-0 switching to HER2-low (15%) and HER2-low switching to HER2-0 (14%). Among patients with a primary HER2-negative tumor, the rate of HER2 discordance was higher in HR-positive/HER2-negative vs triple-negative cases (45.5% vs 36.7% p = 0.170). This difference was mostly driven by cases switching from HER2-0 to HER2-low. HER2-low expression is highly unstable during disease evolution. Relapse biopsy in case of a primary HER2-0 tumor may open new therapeutic opportunities in a relevant proportion of patients.","container-title":"npj Breast Cancer","DOI":"10.1038/s41523-021-00343-4","ISSN":"2374-4677","issue":"1","language":"en","license":"2021 The Author(s)","note":"number: 1\npublisher: Nature Publishing Group","page":"1-8","source":"www.nature.com","title":"Evolution of HER2-low expression from primary to recurrent breast cancer","volume":"7","author":[{"family":"Miglietta","given":"Federica"},{"family":"Griguolo","given":"Gaia"},{"family":"Bottosso","given":"Michele"},{"family":"Giarratano","given":"Tommaso"},{"family":"Lo Mele","given":"Marcello"},{"family":"Fassan","given":"Matteo"},{"family":"Cacciatore","given":"Matilde"},{"family":"Genovesi","given":"Elisa"},{"family":"De Bartolo","given":"Debora"},{"family":"Vernaci","given":"Grazia"},{"family":"Amato","given":"Ottavia"},{"family":"Conte","given":"PierFranco"},{"family":"Guarneri","given":"Valentina"},{"family":"Dieci","given":"Maria Vittoria"}],"issued":{"date-parts":[["2021",10,12]]}}}],"schema":"https://github.com/citation-style-language/schema/raw/master/csl-citation.json"} </w:instrText>
            </w:r>
            <w:r w:rsidR="00C87C5D" w:rsidRPr="002646F6">
              <w:fldChar w:fldCharType="separate"/>
            </w:r>
            <w:r w:rsidR="00FD57F4" w:rsidRPr="00FD57F4">
              <w:rPr>
                <w:rFonts w:cs="Arial"/>
                <w:szCs w:val="24"/>
                <w:vertAlign w:val="superscript"/>
              </w:rPr>
              <w:t>38</w:t>
            </w:r>
            <w:r w:rsidR="00C87C5D" w:rsidRPr="002646F6">
              <w:fldChar w:fldCharType="end"/>
            </w:r>
            <w:r w:rsidR="00C87C5D" w:rsidRPr="002646F6">
              <w:t xml:space="preserve"> </w:t>
            </w:r>
          </w:p>
          <w:p w14:paraId="0BA6264F" w14:textId="32152809" w:rsidR="00ED784F" w:rsidRPr="002646F6" w:rsidRDefault="00DE1FCE" w:rsidP="00954359">
            <w:pPr>
              <w:pStyle w:val="Summarybox"/>
              <w:numPr>
                <w:ilvl w:val="0"/>
                <w:numId w:val="31"/>
              </w:numPr>
              <w:rPr>
                <w:rFonts w:cs="Arial"/>
                <w:lang w:eastAsia="ja-JP"/>
              </w:rPr>
            </w:pPr>
            <w:r w:rsidRPr="002646F6">
              <w:rPr>
                <w:rFonts w:cs="Arial"/>
              </w:rPr>
              <w:t xml:space="preserve">HER2-targeted therapies such as </w:t>
            </w:r>
            <w:r w:rsidR="0080334B" w:rsidRPr="002646F6">
              <w:rPr>
                <w:rFonts w:cs="Arial"/>
              </w:rPr>
              <w:t xml:space="preserve">trastuzumab, </w:t>
            </w:r>
            <w:r w:rsidRPr="002646F6">
              <w:rPr>
                <w:rFonts w:cs="Arial"/>
              </w:rPr>
              <w:t>T-DM1</w:t>
            </w:r>
            <w:r w:rsidR="00782A4D" w:rsidRPr="002646F6">
              <w:rPr>
                <w:rFonts w:cs="Arial"/>
              </w:rPr>
              <w:t xml:space="preserve"> and </w:t>
            </w:r>
            <w:r w:rsidRPr="002646F6">
              <w:rPr>
                <w:rFonts w:cs="Arial"/>
              </w:rPr>
              <w:t>T-DXd</w:t>
            </w:r>
            <w:r w:rsidR="0097530C" w:rsidRPr="002646F6">
              <w:rPr>
                <w:rFonts w:cs="Arial"/>
              </w:rPr>
              <w:t>,</w:t>
            </w:r>
            <w:r w:rsidR="007A5C28" w:rsidRPr="002646F6">
              <w:rPr>
                <w:rFonts w:cs="Arial"/>
              </w:rPr>
              <w:fldChar w:fldCharType="begin"/>
            </w:r>
            <w:r w:rsidR="00CA6345">
              <w:rPr>
                <w:rFonts w:cs="Arial"/>
              </w:rPr>
              <w:instrText xml:space="preserve"> ADDIN ZOTERO_ITEM CSL_CITATION {"citationID":"sCgGtxVS","properties":{"formattedCitation":"\\super 4,39,40\\nosupersub{}","plainCitation":"4,39,40","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id":66118,"uris":["http://zotero.org/groups/4797619/items/AHEIFDP5"],"itemData":{"id":66118,"type":"webpage","abstract":"Evidence-based recommendations on trastuzumab emtansine (Kadcyla) for human epidermal growth factor receptor 2 (HER2)</w:instrText>
            </w:r>
            <w:r w:rsidR="00CA6345">
              <w:rPr>
                <w:rFonts w:ascii="Cambria Math" w:hAnsi="Cambria Math" w:cs="Cambria Math"/>
              </w:rPr>
              <w:instrText>‑</w:instrText>
            </w:r>
            <w:r w:rsidR="00CA6345">
              <w:rPr>
                <w:rFonts w:cs="Arial"/>
              </w:rPr>
              <w:instrText>positive, unresectable, locally advanced","language":"eng","note":"publisher: NICE","title":"Trastuzumab emtansine for treating HER2-positive advanced breast cancer after trastuzumab and a taxane | NICE [TA458}","URL":"https://www.nice.org.uk/guidance/ta458","author":[{"family":"NICE","given":""}],"accessed":{"date-parts":[["2022",11,8]]}}},{"id":65879,"uris":["http://zotero.org/groups/4797619/items/TIXIRI4S"],"itemData":{"id":65879,"type":"webpage","abstract":"Evidence-based recommendations on pertuzumab (Perjeta) for treating HER2</w:instrText>
            </w:r>
            <w:r w:rsidR="00CA6345">
              <w:rPr>
                <w:rFonts w:ascii="Cambria Math" w:hAnsi="Cambria Math" w:cs="Cambria Math"/>
              </w:rPr>
              <w:instrText>‑</w:instrText>
            </w:r>
            <w:r w:rsidR="00CA6345">
              <w:rPr>
                <w:rFonts w:cs="Arial"/>
              </w:rPr>
              <w:instrText xml:space="preserve">positive, locally recurrent or metastatic (secondary) breast cancer that has not been","language":"eng","note":"publisher: NICE","title":"Pertuzumab with trastuzumab and docetaxel for treating HER2-positive breast cancer | NICE [TA509]","URL":"https://www.nice.org.uk/guidance/TA509","author":[{"family":"NICE","given":""}],"accessed":{"date-parts":[["2022",9,29]]}}}],"schema":"https://github.com/citation-style-language/schema/raw/master/csl-citation.json"} </w:instrText>
            </w:r>
            <w:r w:rsidR="007A5C28" w:rsidRPr="002646F6">
              <w:rPr>
                <w:rFonts w:cs="Arial"/>
              </w:rPr>
              <w:fldChar w:fldCharType="separate"/>
            </w:r>
            <w:r w:rsidR="00FD57F4" w:rsidRPr="00FD57F4">
              <w:rPr>
                <w:rFonts w:cs="Arial"/>
                <w:szCs w:val="24"/>
                <w:vertAlign w:val="superscript"/>
              </w:rPr>
              <w:t>4,39,40</w:t>
            </w:r>
            <w:r w:rsidR="007A5C28" w:rsidRPr="002646F6">
              <w:rPr>
                <w:rFonts w:cs="Arial"/>
              </w:rPr>
              <w:fldChar w:fldCharType="end"/>
            </w:r>
            <w:r w:rsidR="0097530C" w:rsidRPr="002646F6">
              <w:rPr>
                <w:rFonts w:cs="Arial"/>
              </w:rPr>
              <w:t xml:space="preserve"> </w:t>
            </w:r>
            <w:r w:rsidRPr="002646F6">
              <w:rPr>
                <w:rFonts w:cs="Arial"/>
              </w:rPr>
              <w:t xml:space="preserve">have transformed the treatment pathway in </w:t>
            </w:r>
            <w:r w:rsidR="00EE1AD3" w:rsidRPr="002646F6">
              <w:rPr>
                <w:rFonts w:cs="Arial"/>
              </w:rPr>
              <w:t xml:space="preserve">HER2-positive </w:t>
            </w:r>
            <w:r w:rsidRPr="002646F6">
              <w:rPr>
                <w:rFonts w:cs="Arial"/>
              </w:rPr>
              <w:t xml:space="preserve">u/mBC </w:t>
            </w:r>
            <w:r w:rsidR="003C6D53" w:rsidRPr="002646F6">
              <w:rPr>
                <w:rFonts w:cs="Arial"/>
              </w:rPr>
              <w:t>by</w:t>
            </w:r>
            <w:r w:rsidRPr="002646F6">
              <w:rPr>
                <w:rFonts w:cs="Arial"/>
              </w:rPr>
              <w:t xml:space="preserve"> delive</w:t>
            </w:r>
            <w:r w:rsidR="003C6D53" w:rsidRPr="002646F6">
              <w:rPr>
                <w:rFonts w:cs="Arial"/>
              </w:rPr>
              <w:t>ring</w:t>
            </w:r>
            <w:r w:rsidRPr="002646F6">
              <w:rPr>
                <w:rFonts w:cs="Arial"/>
              </w:rPr>
              <w:t xml:space="preserve"> significant improvements in PFS and OS </w:t>
            </w:r>
            <w:r w:rsidR="003C6D53" w:rsidRPr="002646F6">
              <w:rPr>
                <w:rFonts w:cs="Arial"/>
              </w:rPr>
              <w:t xml:space="preserve">across </w:t>
            </w:r>
            <w:r w:rsidRPr="002646F6">
              <w:rPr>
                <w:rFonts w:cs="Arial"/>
              </w:rPr>
              <w:t>lines of therapy compared with conventional chemotherapy.</w:t>
            </w:r>
            <w:r w:rsidRPr="002646F6">
              <w:rPr>
                <w:rFonts w:cs="Arial"/>
              </w:rPr>
              <w:fldChar w:fldCharType="begin"/>
            </w:r>
            <w:r w:rsidR="00CA6345">
              <w:rPr>
                <w:rFonts w:cs="Arial"/>
              </w:rPr>
              <w:instrText xml:space="preserve"> ADDIN ZOTERO_ITEM CSL_CITATION {"citationID":"A9zuCbri","properties":{"formattedCitation":"\\super 37,41\\nosupersub{}","plainCitation":"37,41","noteIndex":0},"citationItems":[{"id":66209,"uris":["http://zotero.org/groups/4797619/items/6LM9KQ5C"],"itemData":{"id":66209,"type":"article-journal","abstract":"The introduction of anti-HER2 therapies to the treatment of patients with HER2-positive breast cancer has led to dramatic improvements in survival in both early and advanced settings. Despite this breakthrough, nearly all patients with metastatic HER2-positive breast cancer eventually progress on anti-HER2 therapy due to de novo or acquired resistance. A better understanding not only of the underlying mechanisms of HER2 therapy resistance but of tumor heterogeneity as well as the host and tumor microenvironment is essential for the development of new strategies to further improve patient outcomes. One strategy has focused on inhibiting the HER2 signaling pathway more effectively with dual-blockade approaches and developing improved anti-HER2 therapies like antibody-drug conjugates, new anti-HER2 antibodies, bispecific antibodies, or novel tyrosine kinase inhibitors that might replace or be used in addition to some of the current anti-HER2 treatments. Combinations of anti-HER2 therapy with other agents like immune checkpoint inhibitors, CDK4/6 inhibitors, and PI3K/AKT/mTOR inhibitors are also being extensively evaluated in clinical trials. These add-on strategies of combining optimized targeted therapies could potentially improve outcomes for patients with HER2-positive breast cancer but may also allow de-escalation of treatment in some patients, potentially sparing some from unnecessary treatments, and their related toxicities and costs.","container-title":"Therapeutic Advances in Medical Oncology","DOI":"10.1177/1758835919833519","ISSN":"1758-8340","journalAbbreviation":"Ther Adv Med Oncol","language":"eng","note":"PMID: 30911337\nPMCID: PMC6425535","page":"1758835919833519","source":"PubMed","title":"HER2-positive breast cancer: new therapeutic frontiers and overcoming resistance","title-short":"HER2-positive breast cancer","volume":"11","author":[{"family":"Pernas","given":"Sonia"},{"family":"Tolaney","given":"Sara M."}],"issued":{"date-parts":[["2019"]]}}},{"id":65912,"uris":["http://zotero.org/groups/4797619/items/I884832A"],"itemData":{"id":65912,"type":"article-journal","abstract":"Advances in HER2-targeted therapies have improved the survival of patients with HER2-positive breast cancer. The standard-of-care treatment for localized disease has been chemotherapy and 1 year of adjuvant HER2-targeted therapy, typically with the anti-HER2 antibody trastuzumab. Despite the effectiveness of this treatment, disease relapse occurs in a subset of patients; thus, focus has been placed on escalating treatment by either combining different HER2-targeted agents or extending the duration of HER2-targeted therapy. Indeed, dual HER2-targeted therapies and extended-duration anti-HER2 therapy, as well as adjuvant therapy with the anti-HER2 antibody-drug conjugate T-DM1, have all been approved for clinical use. Emerging evidence suggests, however, that some patients do not derive sufficient benefit from these additional therapies to offset the associated toxicities and/or costs. Similarly, the universal use of chemotherapy might not benefit all patients, and treatment de-escalation through omissi</w:instrText>
            </w:r>
            <w:r w:rsidR="00CA6345">
              <w:rPr>
                <w:rFonts w:cs="Arial"/>
                <w:lang w:eastAsia="ja-JP"/>
              </w:rPr>
              <w:instrText xml:space="preserve">on of chemotherapy has shown promise in clinical trials and is currently being explored further. The future of precision medicine should therefore involve tailoring of therapy based on the genetics and biology of each tumour and the clinical characteristics of each patient. Predictive biomarkers that enable the identification of patients who will benefit from either escalated or de-escalated treatment will be crucial to this approach. In this Review, we summarize the available HER2-targeted agents and associated mechanisms of resistance, and describe the current therapeutic landscape of early stage HER2-positive breast cancer, focusing on strategies for treatment escalation or de-escalation.","container-title":"Nature Reviews. Clinical Oncology","DOI":"10.1038/s41571-019-0299-9","ISSN":"1759-4782","issue":"4","journalAbbreviation":"Nat Rev Clin Oncol","language":"eng","note":"PMID: 31836877\nPMCID: PMC8023395","page":"233-250","source":"PubMed","title":"Towards personalized treatment for early stage HER2-positive breast cancer","volume":"17","author":[{"family":"Goutsouliak","given":"Kristina"},{"family":"Veeraraghavan","given":"Jamunarani"},{"family":"Sethunath","given":"Vidyalakshmi"},{"family":"De Angelis","given":"Carmine"},{"family":"Osborne","given":"C. Kent"},{"family":"Rimawi","given":"Mothaffar F."},{"family":"Schiff","given":"Rachel"}],"issued":{"date-parts":[["2020",4]]}}}],"schema":"https://github.com/citation-style-language/schema/raw/master/csl-citation.json"} </w:instrText>
            </w:r>
            <w:r w:rsidRPr="002646F6">
              <w:rPr>
                <w:rFonts w:cs="Arial"/>
              </w:rPr>
              <w:fldChar w:fldCharType="separate"/>
            </w:r>
            <w:r w:rsidR="00FD57F4" w:rsidRPr="00FD57F4">
              <w:rPr>
                <w:rFonts w:cs="Arial"/>
                <w:szCs w:val="24"/>
                <w:vertAlign w:val="superscript"/>
                <w:lang w:eastAsia="ja-JP"/>
              </w:rPr>
              <w:t>37,41</w:t>
            </w:r>
            <w:r w:rsidRPr="002646F6">
              <w:rPr>
                <w:rFonts w:cs="Arial"/>
              </w:rPr>
              <w:fldChar w:fldCharType="end"/>
            </w:r>
          </w:p>
          <w:p w14:paraId="1A6E2B3E" w14:textId="4E4DB9E7" w:rsidR="00ED784F" w:rsidRPr="002646F6" w:rsidRDefault="00ED784F" w:rsidP="00954359">
            <w:pPr>
              <w:pStyle w:val="Summarybox"/>
              <w:numPr>
                <w:ilvl w:val="0"/>
                <w:numId w:val="31"/>
              </w:numPr>
              <w:rPr>
                <w:rFonts w:cs="Arial"/>
              </w:rPr>
            </w:pPr>
            <w:r w:rsidRPr="002646F6">
              <w:rPr>
                <w:lang w:eastAsia="ja-JP"/>
              </w:rPr>
              <w:t xml:space="preserve">For patients with HER2-negative mBC, the only options available for the majority of patients after exhausting targeted therapies (e.g., </w:t>
            </w:r>
            <w:r w:rsidR="00E66BFA">
              <w:rPr>
                <w:lang w:eastAsia="ja-JP"/>
              </w:rPr>
              <w:t>CDK4/6i</w:t>
            </w:r>
            <w:r w:rsidRPr="002646F6">
              <w:rPr>
                <w:lang w:eastAsia="ja-JP"/>
              </w:rPr>
              <w:t>, ET and PARP inhibitors) are sequential lines of non-targete</w:t>
            </w:r>
            <w:r w:rsidRPr="002646F6">
              <w:t>d, single-agent chemotherapy.</w:t>
            </w:r>
            <w:r w:rsidRPr="002646F6">
              <w:rPr>
                <w:rFonts w:cs="Arial"/>
              </w:rPr>
              <w:fldChar w:fldCharType="begin"/>
            </w:r>
            <w:r w:rsidR="00CA6345">
              <w:rPr>
                <w:rFonts w:cs="Arial"/>
              </w:rPr>
              <w:instrText xml:space="preserve"> ADDIN ZOTERO_ITEM CSL_CITATION {"citationID":"2GYX8C8d","properties":{"formattedCitation":"\\super 35,42\\nosupersub{}","plainCitation":"35,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rFonts w:cs="Arial"/>
              </w:rPr>
              <w:fldChar w:fldCharType="separate"/>
            </w:r>
            <w:r w:rsidR="00FD57F4" w:rsidRPr="00FD57F4">
              <w:rPr>
                <w:rFonts w:cs="Arial"/>
                <w:szCs w:val="24"/>
                <w:vertAlign w:val="superscript"/>
              </w:rPr>
              <w:t>35,42</w:t>
            </w:r>
            <w:r w:rsidRPr="002646F6">
              <w:rPr>
                <w:rFonts w:cs="Arial"/>
              </w:rPr>
              <w:fldChar w:fldCharType="end"/>
            </w:r>
          </w:p>
          <w:p w14:paraId="4549AC25" w14:textId="7917B709" w:rsidR="001B7AB0" w:rsidRPr="002646F6" w:rsidRDefault="00A46E63" w:rsidP="00954359">
            <w:pPr>
              <w:pStyle w:val="Summarybox"/>
              <w:numPr>
                <w:ilvl w:val="0"/>
                <w:numId w:val="31"/>
              </w:numPr>
              <w:rPr>
                <w:rFonts w:cs="Arial"/>
              </w:rPr>
            </w:pPr>
            <w:r w:rsidRPr="002646F6">
              <w:rPr>
                <w:rFonts w:cs="Arial"/>
              </w:rPr>
              <w:t xml:space="preserve">Survival outcomes are poor with non-targeted chemotherapy in </w:t>
            </w:r>
            <w:r w:rsidR="001628A9" w:rsidRPr="002646F6">
              <w:rPr>
                <w:rFonts w:cs="Arial"/>
              </w:rPr>
              <w:t xml:space="preserve">the metastatic setting in </w:t>
            </w:r>
            <w:r w:rsidRPr="002646F6">
              <w:rPr>
                <w:rFonts w:cs="Arial"/>
              </w:rPr>
              <w:t>HER2-negative u/mBC</w:t>
            </w:r>
            <w:r w:rsidR="00300E6D" w:rsidRPr="002646F6">
              <w:rPr>
                <w:rFonts w:cs="Arial"/>
              </w:rPr>
              <w:t xml:space="preserve">. </w:t>
            </w:r>
            <w:r w:rsidR="00E85CA2" w:rsidRPr="002646F6">
              <w:rPr>
                <w:rFonts w:cs="Arial"/>
              </w:rPr>
              <w:t xml:space="preserve">In </w:t>
            </w:r>
            <w:r w:rsidR="00E85CA2" w:rsidRPr="002646F6">
              <w:t>HER2-negative/HR-positive u/mBC, m</w:t>
            </w:r>
            <w:r w:rsidR="006535FD">
              <w:t xml:space="preserve">edian </w:t>
            </w:r>
            <w:r w:rsidR="00E85CA2" w:rsidRPr="002646F6">
              <w:t xml:space="preserve">PFS </w:t>
            </w:r>
            <w:r w:rsidR="00ED0A54" w:rsidRPr="002646F6">
              <w:t xml:space="preserve">is </w:t>
            </w:r>
            <w:r w:rsidR="0029676B" w:rsidRPr="00040FAA">
              <w:t>3.</w:t>
            </w:r>
            <w:r w:rsidR="0029676B">
              <w:t>6</w:t>
            </w:r>
            <w:r w:rsidR="0029676B" w:rsidRPr="00040FAA">
              <w:t>–4.2 months and median OS of 11.5–</w:t>
            </w:r>
            <w:r w:rsidR="0029676B">
              <w:t xml:space="preserve">16.1 </w:t>
            </w:r>
            <w:r w:rsidR="0029676B" w:rsidRPr="00040FAA">
              <w:t>months.</w:t>
            </w:r>
            <w:r w:rsidR="0029676B">
              <w:fldChar w:fldCharType="begin"/>
            </w:r>
            <w:r w:rsidR="00CA6345">
              <w:instrText xml:space="preserve"> ADDIN ZOTERO_ITEM CSL_CITATION {"citationID":"LF14KC4f","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0029676B">
              <w:fldChar w:fldCharType="separate"/>
            </w:r>
            <w:r w:rsidR="00FD57F4" w:rsidRPr="00FD57F4">
              <w:rPr>
                <w:rFonts w:cs="Arial"/>
                <w:szCs w:val="24"/>
                <w:vertAlign w:val="superscript"/>
              </w:rPr>
              <w:t>43–47</w:t>
            </w:r>
            <w:r w:rsidR="0029676B">
              <w:fldChar w:fldCharType="end"/>
            </w:r>
            <w:r w:rsidR="006B380D" w:rsidRPr="002646F6">
              <w:t xml:space="preserve"> </w:t>
            </w:r>
            <w:r w:rsidR="002D18F3" w:rsidRPr="002646F6">
              <w:t xml:space="preserve">Outcomes are even </w:t>
            </w:r>
            <w:r w:rsidR="00736046" w:rsidRPr="002646F6">
              <w:t xml:space="preserve">poorer </w:t>
            </w:r>
            <w:r w:rsidR="002D18F3" w:rsidRPr="002646F6">
              <w:t>in</w:t>
            </w:r>
            <w:r w:rsidR="001628A9" w:rsidRPr="002646F6">
              <w:rPr>
                <w:rFonts w:cs="Arial"/>
              </w:rPr>
              <w:t xml:space="preserve"> </w:t>
            </w:r>
            <w:r w:rsidR="0013511A" w:rsidRPr="002646F6">
              <w:rPr>
                <w:rFonts w:cs="Arial"/>
              </w:rPr>
              <w:t>HER2-negative/HR-negative</w:t>
            </w:r>
            <w:r w:rsidR="00803784" w:rsidRPr="002646F6">
              <w:rPr>
                <w:rFonts w:cs="Arial"/>
              </w:rPr>
              <w:t xml:space="preserve"> (TNBC)</w:t>
            </w:r>
            <w:r w:rsidRPr="002646F6">
              <w:rPr>
                <w:rFonts w:cs="Arial"/>
              </w:rPr>
              <w:t xml:space="preserve"> </w:t>
            </w:r>
            <w:r w:rsidR="001628A9" w:rsidRPr="002646F6">
              <w:rPr>
                <w:rFonts w:cs="Arial"/>
              </w:rPr>
              <w:t>u/mBC</w:t>
            </w:r>
            <w:r w:rsidR="007E646B" w:rsidRPr="002646F6">
              <w:rPr>
                <w:rFonts w:cs="Arial"/>
              </w:rPr>
              <w:t>,</w:t>
            </w:r>
            <w:r w:rsidR="001F0AB4" w:rsidRPr="002646F6">
              <w:rPr>
                <w:rFonts w:cs="Arial"/>
              </w:rPr>
              <w:t xml:space="preserve"> </w:t>
            </w:r>
            <w:r w:rsidR="00AA5A1F" w:rsidRPr="002646F6">
              <w:rPr>
                <w:rFonts w:cs="Arial"/>
              </w:rPr>
              <w:t xml:space="preserve">where </w:t>
            </w:r>
            <w:r w:rsidR="00E76ED0" w:rsidRPr="002646F6">
              <w:rPr>
                <w:rFonts w:cs="Arial"/>
              </w:rPr>
              <w:t>m</w:t>
            </w:r>
            <w:r w:rsidR="004E1D18" w:rsidRPr="002646F6">
              <w:rPr>
                <w:rFonts w:cs="Arial"/>
              </w:rPr>
              <w:t xml:space="preserve">edian </w:t>
            </w:r>
            <w:r w:rsidR="00E76ED0" w:rsidRPr="002646F6">
              <w:rPr>
                <w:rFonts w:cs="Arial"/>
              </w:rPr>
              <w:t>PF</w:t>
            </w:r>
            <w:r w:rsidR="00FB17E4">
              <w:rPr>
                <w:rFonts w:cs="Arial"/>
              </w:rPr>
              <w:t>S</w:t>
            </w:r>
            <w:r w:rsidR="00E76ED0" w:rsidRPr="002646F6">
              <w:rPr>
                <w:rFonts w:cs="Arial"/>
              </w:rPr>
              <w:t xml:space="preserve"> is </w:t>
            </w:r>
            <w:r w:rsidR="00AE1339" w:rsidRPr="00040FAA">
              <w:t>1.7–2.8</w:t>
            </w:r>
            <w:r w:rsidR="00E76ED0" w:rsidRPr="002646F6">
              <w:rPr>
                <w:rFonts w:cs="Arial"/>
              </w:rPr>
              <w:t xml:space="preserve"> months and m</w:t>
            </w:r>
            <w:r w:rsidR="00FB17E4">
              <w:rPr>
                <w:rFonts w:cs="Arial"/>
              </w:rPr>
              <w:t xml:space="preserve">edian </w:t>
            </w:r>
            <w:r w:rsidR="00E76ED0" w:rsidRPr="002646F6">
              <w:rPr>
                <w:rFonts w:cs="Arial"/>
              </w:rPr>
              <w:t xml:space="preserve">OS </w:t>
            </w:r>
            <w:r w:rsidR="00FB17E4">
              <w:rPr>
                <w:rFonts w:cs="Arial"/>
              </w:rPr>
              <w:t xml:space="preserve">is </w:t>
            </w:r>
            <w:r w:rsidR="000861B6" w:rsidRPr="00040FAA">
              <w:t>6.7–</w:t>
            </w:r>
            <w:r w:rsidR="000861B6">
              <w:t>12.4</w:t>
            </w:r>
            <w:r w:rsidR="000861B6" w:rsidRPr="00040FAA">
              <w:t xml:space="preserve"> </w:t>
            </w:r>
            <w:r w:rsidR="00E76ED0" w:rsidRPr="002646F6">
              <w:rPr>
                <w:rFonts w:cs="Arial"/>
              </w:rPr>
              <w:t>months.</w:t>
            </w:r>
            <w:r w:rsidR="003637F7">
              <w:rPr>
                <w:rFonts w:cs="Arial"/>
              </w:rPr>
              <w:fldChar w:fldCharType="begin"/>
            </w:r>
            <w:r w:rsidR="00CA6345">
              <w:rPr>
                <w:rFonts w:cs="Arial"/>
              </w:rPr>
              <w:instrText xml:space="preserve"> ADDIN ZOTERO_ITEM CSL_CITATION {"citationID":"xrFDabQ0","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schema":"https://github.com/citation-style-language/schema/raw/master/csl-citation.json"} </w:instrText>
            </w:r>
            <w:r w:rsidR="003637F7">
              <w:rPr>
                <w:rFonts w:cs="Arial"/>
              </w:rPr>
              <w:fldChar w:fldCharType="separate"/>
            </w:r>
            <w:r w:rsidR="00FD57F4" w:rsidRPr="00FD57F4">
              <w:rPr>
                <w:rFonts w:cs="Arial"/>
                <w:szCs w:val="24"/>
                <w:vertAlign w:val="superscript"/>
              </w:rPr>
              <w:t>43,48–50</w:t>
            </w:r>
            <w:r w:rsidR="003637F7">
              <w:rPr>
                <w:rFonts w:cs="Arial"/>
              </w:rPr>
              <w:fldChar w:fldCharType="end"/>
            </w:r>
            <w:r w:rsidR="003637F7" w:rsidRPr="002646F6">
              <w:rPr>
                <w:rFonts w:cs="Arial"/>
              </w:rPr>
              <w:t xml:space="preserve"> </w:t>
            </w:r>
            <w:r w:rsidR="00333ACA">
              <w:rPr>
                <w:rStyle w:val="ui-provider"/>
              </w:rPr>
              <w:t>Across all studies of patients with HER2-negative u/mBC (i.e., any HR-status: HR-negative, HR-positive, or HR-status unspecified), non-targeted chemotherapy is associated with a median PFS of 1.7–6.6 months and median OS of 6.7–20.7 months.</w:t>
            </w:r>
            <w:r w:rsidR="00333ACA">
              <w:fldChar w:fldCharType="begin"/>
            </w:r>
            <w:r w:rsidR="00CA6345">
              <w:instrText xml:space="preserve"> ADDIN ZOTERO_ITEM CSL_CITATION {"citationID":"PHi7SAUb","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333ACA">
              <w:fldChar w:fldCharType="separate"/>
            </w:r>
            <w:r w:rsidR="00FD57F4" w:rsidRPr="00FD57F4">
              <w:rPr>
                <w:rFonts w:cs="Arial"/>
                <w:szCs w:val="24"/>
                <w:vertAlign w:val="superscript"/>
              </w:rPr>
              <w:t>43–55</w:t>
            </w:r>
            <w:r w:rsidR="00333ACA">
              <w:fldChar w:fldCharType="end"/>
            </w:r>
            <w:r w:rsidR="00333ACA">
              <w:rPr>
                <w:rFonts w:cs="Arial"/>
              </w:rPr>
              <w:t xml:space="preserve"> </w:t>
            </w:r>
          </w:p>
          <w:p w14:paraId="2F97897B" w14:textId="35B80FD8" w:rsidR="00D41BC8" w:rsidRPr="00D41BC8" w:rsidRDefault="009C0B94" w:rsidP="00954359">
            <w:pPr>
              <w:pStyle w:val="Summarybox"/>
              <w:numPr>
                <w:ilvl w:val="0"/>
                <w:numId w:val="31"/>
              </w:numPr>
              <w:rPr>
                <w:rFonts w:cs="Arial"/>
              </w:rPr>
            </w:pPr>
            <w:r w:rsidRPr="002646F6">
              <w:rPr>
                <w:rFonts w:cs="Arial"/>
              </w:rPr>
              <w:t xml:space="preserve">A </w:t>
            </w:r>
            <w:r w:rsidR="00350EA3" w:rsidRPr="002646F6">
              <w:rPr>
                <w:rFonts w:cs="Arial"/>
              </w:rPr>
              <w:t xml:space="preserve">significant </w:t>
            </w:r>
            <w:r w:rsidRPr="002646F6">
              <w:rPr>
                <w:rFonts w:cs="Arial"/>
              </w:rPr>
              <w:t>proportion of patients</w:t>
            </w:r>
            <w:r w:rsidR="00970BCE" w:rsidRPr="002646F6">
              <w:rPr>
                <w:rFonts w:cs="Arial"/>
              </w:rPr>
              <w:t xml:space="preserve"> </w:t>
            </w:r>
            <w:r w:rsidR="009348CB" w:rsidRPr="002646F6">
              <w:rPr>
                <w:rFonts w:cs="Arial"/>
              </w:rPr>
              <w:t xml:space="preserve">currently </w:t>
            </w:r>
            <w:r w:rsidR="00240DDA" w:rsidRPr="002646F6">
              <w:rPr>
                <w:rFonts w:cs="Arial"/>
              </w:rPr>
              <w:t>classified as</w:t>
            </w:r>
            <w:r w:rsidR="009348CB" w:rsidRPr="002646F6">
              <w:rPr>
                <w:rFonts w:cs="Arial"/>
              </w:rPr>
              <w:t xml:space="preserve"> HER2-negativ</w:t>
            </w:r>
            <w:r w:rsidR="00421816" w:rsidRPr="002646F6">
              <w:rPr>
                <w:rFonts w:cs="Arial"/>
              </w:rPr>
              <w:t>e (~59%)</w:t>
            </w:r>
            <w:r w:rsidR="009348CB" w:rsidRPr="002646F6">
              <w:rPr>
                <w:rFonts w:cs="Arial"/>
              </w:rPr>
              <w:t xml:space="preserve"> </w:t>
            </w:r>
            <w:r w:rsidR="003E797B" w:rsidRPr="002646F6">
              <w:rPr>
                <w:rFonts w:cs="Arial"/>
              </w:rPr>
              <w:t>have tumours expressing low</w:t>
            </w:r>
            <w:r w:rsidR="00987F92" w:rsidRPr="002646F6">
              <w:rPr>
                <w:rFonts w:cs="Arial"/>
              </w:rPr>
              <w:t>er</w:t>
            </w:r>
            <w:r w:rsidR="003E797B" w:rsidRPr="002646F6">
              <w:rPr>
                <w:rFonts w:cs="Arial"/>
              </w:rPr>
              <w:t xml:space="preserve"> levels of </w:t>
            </w:r>
            <w:r w:rsidR="00BD4287">
              <w:rPr>
                <w:rFonts w:cs="Arial"/>
              </w:rPr>
              <w:t xml:space="preserve">the </w:t>
            </w:r>
            <w:r w:rsidR="003E797B" w:rsidRPr="002646F6">
              <w:rPr>
                <w:rFonts w:cs="Arial"/>
              </w:rPr>
              <w:t>HER2</w:t>
            </w:r>
            <w:r w:rsidR="00D74C1E" w:rsidRPr="002646F6">
              <w:rPr>
                <w:rFonts w:cs="Arial"/>
              </w:rPr>
              <w:t xml:space="preserve"> </w:t>
            </w:r>
            <w:r w:rsidR="00BD4287">
              <w:rPr>
                <w:rFonts w:cs="Arial"/>
              </w:rPr>
              <w:t xml:space="preserve">receptor </w:t>
            </w:r>
            <w:r w:rsidR="00D74C1E" w:rsidRPr="002646F6">
              <w:rPr>
                <w:rFonts w:cs="Arial"/>
              </w:rPr>
              <w:t>(HER2-low</w:t>
            </w:r>
            <w:r w:rsidR="003F0AC7" w:rsidRPr="002646F6">
              <w:rPr>
                <w:rFonts w:cs="Arial"/>
              </w:rPr>
              <w:t xml:space="preserve"> BC</w:t>
            </w:r>
            <w:r w:rsidR="00D74C1E" w:rsidRPr="002646F6">
              <w:rPr>
                <w:rFonts w:cs="Arial"/>
              </w:rPr>
              <w:t>)</w:t>
            </w:r>
            <w:r w:rsidR="007C642E" w:rsidRPr="002646F6">
              <w:rPr>
                <w:rFonts w:cs="Arial"/>
              </w:rPr>
              <w:t>.</w:t>
            </w:r>
            <w:r w:rsidR="003E797B" w:rsidRPr="002646F6">
              <w:fldChar w:fldCharType="begin"/>
            </w:r>
            <w:r w:rsidR="00CA6345">
              <w:instrText xml:space="preserve"> ADDIN ZOTERO_ITEM CSL_CITATION {"citationID":"49AumbqU","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3E797B" w:rsidRPr="002646F6">
              <w:fldChar w:fldCharType="separate"/>
            </w:r>
            <w:r w:rsidR="00FD57F4" w:rsidRPr="00FD57F4">
              <w:rPr>
                <w:rFonts w:cs="Arial"/>
                <w:szCs w:val="24"/>
                <w:vertAlign w:val="superscript"/>
              </w:rPr>
              <w:t>56</w:t>
            </w:r>
            <w:r w:rsidR="003E797B" w:rsidRPr="002646F6">
              <w:fldChar w:fldCharType="end"/>
            </w:r>
            <w:r w:rsidR="007C642E" w:rsidRPr="002646F6">
              <w:t xml:space="preserve"> </w:t>
            </w:r>
          </w:p>
          <w:p w14:paraId="2AFF0FAF" w14:textId="6F18DB94" w:rsidR="00324A2E" w:rsidRPr="002646F6" w:rsidRDefault="00D41BC8" w:rsidP="00954359">
            <w:pPr>
              <w:pStyle w:val="Summarybox"/>
              <w:numPr>
                <w:ilvl w:val="0"/>
                <w:numId w:val="31"/>
              </w:numPr>
              <w:rPr>
                <w:rFonts w:cs="Arial"/>
              </w:rPr>
            </w:pPr>
            <w:r>
              <w:rPr>
                <w:rFonts w:cs="Arial"/>
              </w:rPr>
              <w:t>T</w:t>
            </w:r>
            <w:r w:rsidRPr="002646F6">
              <w:rPr>
                <w:rFonts w:cs="Arial"/>
              </w:rPr>
              <w:t>he efficacy of</w:t>
            </w:r>
            <w:r>
              <w:rPr>
                <w:rFonts w:cs="Arial"/>
              </w:rPr>
              <w:t xml:space="preserve"> existing</w:t>
            </w:r>
            <w:r w:rsidRPr="002646F6">
              <w:rPr>
                <w:rFonts w:cs="Arial"/>
              </w:rPr>
              <w:t xml:space="preserve"> anti-HER2 therapies</w:t>
            </w:r>
            <w:r>
              <w:t xml:space="preserve"> has </w:t>
            </w:r>
            <w:r w:rsidR="00DA3732">
              <w:t>only been demonstrated with</w:t>
            </w:r>
            <w:r w:rsidR="007E24AC">
              <w:t xml:space="preserve"> </w:t>
            </w:r>
            <w:r w:rsidR="00881A46" w:rsidRPr="002646F6">
              <w:rPr>
                <w:rFonts w:cs="Arial"/>
              </w:rPr>
              <w:t>HER2</w:t>
            </w:r>
            <w:r w:rsidR="00907A98">
              <w:rPr>
                <w:rFonts w:cs="Arial"/>
              </w:rPr>
              <w:t>-positive disease</w:t>
            </w:r>
            <w:r w:rsidR="000863D7" w:rsidRPr="002646F6">
              <w:rPr>
                <w:rFonts w:cs="Arial"/>
              </w:rPr>
              <w:t>,</w:t>
            </w:r>
            <w:r w:rsidR="00BD6BE1" w:rsidRPr="002646F6">
              <w:rPr>
                <w:rFonts w:cs="Arial"/>
              </w:rPr>
              <w:fldChar w:fldCharType="begin"/>
            </w:r>
            <w:r w:rsidR="00CA6345">
              <w:rPr>
                <w:rFonts w:cs="Arial"/>
              </w:rPr>
              <w:instrText xml:space="preserve"> ADDIN ZOTERO_ITEM CSL_CITATION {"citationID":"pASihjVT","properties":{"formattedCitation":"\\super 57,58\\nosupersub{}","plainCitation":"57,58","noteIndex":0},"citationItems":[{"id":66281,"uris":["http://zotero.org/groups/4797619/items/3BD9235C"],"itemData":{"id":66281,"type":"article-journal","abstract":"PURPOSE: Adjuvant trastuzumab reduces invasive breast cancer (IBC) recurrence and risk for death in patients with HER2-amplified or overexpressing IBC. A subset of patients in the landmark trastuzumab adjuvant trials who originally tested HER2-positive but were HER2-negative by central HER2 testing appeared to possibly benefit from trastuzumab. The objective for the NSABP B-47 trial was to determine whether the addition of trastuzumab to adjuvant chemotherapy (CRx) would improve invasive disease-free survival (IDFS) in patients with HER2-negative breast cancer.\nPATIENTS AND METHODS: A total of 3,270 women with high-risk primary IBC were randomly assigned to CRx with or without 1 year of trastuzumab. Eligibility criteria included immunohistochemistry (IHC) score 1+ or 2+ with fluorescence in situ hybridization ratio (FISH) &lt; 2.0 or, if ratio was not performed, HER2 gene copy number &lt; 4.0. CRx was either docetaxel plus cyclophosphamide or doxorubicin and cyclophosphamide followed by weekly paclitaxel for 12 weeks.\nRESULTS: At a median follow-up of 46 months, the addition of trastuzumab to CRx did not improve IDFS (5-year IDFS: 89.8% with CRx plus trastuzumab [CRxT] v 89.2% with CRx alone; hazard ratio [HR], 0.98; 95% CI, 0.76 to 1.25; P = .85). These findings did not differ by level of HER2 IHC expression, lymph node involvement, or hormone-receptor status. For distant recurrence-free interval, 5-year estimates were 92.7% with CRxT compared with 93.6% for CRx alone (HR, 1.10; 95% CI, 0.81 to 1.50; P = .55) and for overall survival (OS) were 94.8% with CRxT and 96.3% in CRx alone (HR, 1.33; 95% CI, 0.90 to 1.95; P = .15). There were no unexpected toxicities from the addition of trastuzumab to CRx.\nCONCLUSION: The addition of trastuzumab to CRx did not improve IDFS, distant recurrence-free interval, or OS in women with non-HER2-overexpressing IBC. Trastuzumab does not benefit women without IHC 3+ or FISH ratio-amplified breast cancer.","container-title":"Journal of Clinical Oncology: Official Journal of the American Society of Clinical Oncology","DOI":"10.1200/JCO.19.01455","ISSN":"1527-7755","issue":"5","journalAbbreviation":"J Clin Oncol","language":"eng","note":"PMID: 31821109\nPMCID: PMC7007289","page":"444-453","source":"PubMed","title":"NSABP B-47/NRG Oncology Phase III Randomized Trial Comparing Adjuvant Chemotherapy With or Without Trastuzumab in High-Risk Invasive Breast Cancer Negative for HER2 by FISH and With IHC 1+ or 2","volume":"38","author":[{"family":"Fehrenbacher","given":"Louis"},{"family":"Cecchini","given":"Reena S."},{"family":"Geyer","given":"Charles E."},{"family":"Rastogi","given":"Priya"},{"family":"Costantino","given":"Joseph P."},{"family":"Atkins","given":"James N."},{"family":"Crown","given":"John P."},{"family":"Polikoff","given":"Jonathan"},{"family":"Boileau","given":"Jean-Francois"},{"family":"Provencher","given":"Louise"},{"family":"Stokoe","given":"Christopher"},{"family":"Moore","given":"Timothy D."},{"family":"Robidoux","given":"André"},{"family":"Flynn","given":"Patrick J."},{"family":"Borges","given":"Virginia F."},{"family":"Albain","given":"Kathy S."},{"family":"Swain","given":"Sandra M."},{"family":"Paik","given":"Soonmyung"},{"family":"Mamounas","given":"Eleftherios P."},{"family":"Wolmark","given":"Norman"}],"issued":{"date-parts":[["2020",2,10]]}}},{"id":66424,"uris":["http://zotero.org/groups/4797619/items/8W6ENR4V"],"itemData":{"id":66424,"type":"article-journal","abstract":"Purpose\nPertuzumab is a humanized monoclonal antibody inhibiting human epidermal growth factor receptor 2 (HER2) dimerization. The aim of this phase II trial was to assess the antitumor activity and safety profile of pertuzumab monotherapy in patients with HER2-negative metastatic breast cancer. The utility of biomarkers detected in paraffin-embedded tissue as predictors of response was also explored.\n\nPatients and Methods\nThis was an international, multicenter, open-label, randomized phase II study. Patients (n = 79) with centrally confirmed HER2-negative metastatic breast cancer were randomly assigned to receive pertuzumab once every 3 weeks with a loading dose of 840 mg followed thereafter by either 420 mg (arm A) or 1,050 mg (arm B). Patients were stratified by country and prior taxane therapy.\n\nResults\nOf 79 patients who were randomly assigned, 78 were included in the intent-to-treat population. In arm A (n = 41), two patients had partial responses, and 18 patients (44%) experienced stable disease (SD) lasting ≥ 12 weeks. In arm B (n = 37), SD was observed in 14 patients (38%). Overall, six of 78 patients responded or had SD ≥ 6 months. Pertuzumab was generally well tolerated, and most adverse events were mild to moderate. Decline in left ventricular ejection fraction of ≥ 10% and/or to less than 50% was observed in eight patients, with one case of congestive heart failure in arm A. Pharmacokinetic data supported a fixed dose of pertuzumab once every 3 weeks.\n\nConclusion\nThe limited efficacy observed in this study, generally SD of relatively short duration, suggested little benefit of further investigation of single-agent pertuzumab in unselected patients with HER2-negative disease.","container-title":"Journal of Clinical Oncology","DOI":"10.1200/JCO.2009.24.1661","ISSN":"0732-183X","issue":"7","journalAbbreviation":"J Clin Oncol","note":"PMID: 20124183\nPMCID: PMC4979215","page":"1131-1137","source":"PubMed Central","title":"Open-Label, Phase II, Multicenter, Randomized Study of the Efficacy and Safety of Two Dose Levels of Pertuzumab, a Human Epidermal Growth Factor Receptor 2 Dimerization Inhibitor, in Patients With Human Epidermal Growth Factor Receptor 2–Negative Metastatic Breast Cancer","volume":"28","author":[{"family":"Gianni","given":"Luca"},{"family":"Lladó","given":"Anna"},{"family":"Bianchi","given":"Giulia"},{"family":"Cortes","given":"Javier"},{"family":"Kellokumpu-Lehtinen","given":"Pirkko-Liisa"},{"family":"Cameron","given":"David A."},{"family":"Miles","given":"David"},{"family":"Salvagni","given":"Stefania"},{"family":"Wardley","given":"Andrew"},{"family":"Goeminne","given":"Jean-Charles"},{"family":"Hersberger","given":"Veronica"},{"family":"Baselga","given":"José"}],"issued":{"date-parts":[["2010",3,1]]}}}],"schema":"https://github.com/citation-style-language/schema/raw/master/csl-citation.json"} </w:instrText>
            </w:r>
            <w:r w:rsidR="00BD6BE1" w:rsidRPr="002646F6">
              <w:rPr>
                <w:rFonts w:cs="Arial"/>
              </w:rPr>
              <w:fldChar w:fldCharType="separate"/>
            </w:r>
            <w:r w:rsidR="00FD57F4" w:rsidRPr="00FD57F4">
              <w:rPr>
                <w:rFonts w:cs="Arial"/>
                <w:szCs w:val="24"/>
                <w:vertAlign w:val="superscript"/>
              </w:rPr>
              <w:t>57,58</w:t>
            </w:r>
            <w:r w:rsidR="00BD6BE1" w:rsidRPr="002646F6">
              <w:rPr>
                <w:rFonts w:cs="Arial"/>
              </w:rPr>
              <w:fldChar w:fldCharType="end"/>
            </w:r>
            <w:r w:rsidR="000863D7" w:rsidRPr="002646F6">
              <w:rPr>
                <w:rFonts w:cs="Arial"/>
              </w:rPr>
              <w:t xml:space="preserve"> </w:t>
            </w:r>
            <w:r w:rsidR="00284B8A" w:rsidRPr="002646F6">
              <w:rPr>
                <w:rFonts w:cs="Arial"/>
              </w:rPr>
              <w:t xml:space="preserve">meaning that </w:t>
            </w:r>
            <w:r w:rsidR="00881A46" w:rsidRPr="002646F6">
              <w:rPr>
                <w:rFonts w:cs="Arial"/>
              </w:rPr>
              <w:t>p</w:t>
            </w:r>
            <w:r w:rsidR="00A95DC1" w:rsidRPr="002646F6">
              <w:rPr>
                <w:rFonts w:cs="Arial"/>
              </w:rPr>
              <w:t>atients with HER2-low</w:t>
            </w:r>
            <w:r w:rsidR="00C6415C" w:rsidRPr="002646F6">
              <w:rPr>
                <w:rFonts w:cs="Arial"/>
              </w:rPr>
              <w:t xml:space="preserve"> </w:t>
            </w:r>
            <w:r w:rsidR="003F0AC7" w:rsidRPr="002646F6">
              <w:rPr>
                <w:rFonts w:cs="Arial"/>
              </w:rPr>
              <w:t>BC</w:t>
            </w:r>
            <w:r w:rsidR="00A95DC1" w:rsidRPr="002646F6">
              <w:rPr>
                <w:rFonts w:cs="Arial"/>
              </w:rPr>
              <w:t xml:space="preserve"> </w:t>
            </w:r>
            <w:r w:rsidR="001B0F5B" w:rsidRPr="002646F6">
              <w:rPr>
                <w:rFonts w:cs="Arial"/>
              </w:rPr>
              <w:t>are treated according to HER2-negative treatment pathways</w:t>
            </w:r>
            <w:r w:rsidR="00F34A98" w:rsidRPr="002646F6">
              <w:rPr>
                <w:rFonts w:cs="Arial"/>
              </w:rPr>
              <w:t>.</w:t>
            </w:r>
            <w:r w:rsidR="00E05984" w:rsidRPr="002646F6">
              <w:rPr>
                <w:rFonts w:cs="Arial"/>
              </w:rPr>
              <w:t xml:space="preserve"> </w:t>
            </w:r>
            <w:r w:rsidR="00324A2E" w:rsidRPr="002646F6">
              <w:rPr>
                <w:rFonts w:cs="Arial"/>
              </w:rPr>
              <w:t xml:space="preserve"> </w:t>
            </w:r>
          </w:p>
          <w:p w14:paraId="467C499D" w14:textId="03E5C8B9" w:rsidR="009C0B94" w:rsidRPr="002646F6" w:rsidRDefault="00324A2E" w:rsidP="00954359">
            <w:pPr>
              <w:pStyle w:val="Summarybox"/>
              <w:numPr>
                <w:ilvl w:val="0"/>
                <w:numId w:val="31"/>
              </w:numPr>
              <w:rPr>
                <w:rFonts w:cs="Arial"/>
              </w:rPr>
            </w:pPr>
            <w:r w:rsidRPr="002646F6">
              <w:rPr>
                <w:rFonts w:cs="Arial"/>
              </w:rPr>
              <w:t xml:space="preserve">There is a need, therefore, for </w:t>
            </w:r>
            <w:r w:rsidR="00003048" w:rsidRPr="002646F6">
              <w:rPr>
                <w:rFonts w:cs="Arial"/>
              </w:rPr>
              <w:t>effective</w:t>
            </w:r>
            <w:r w:rsidR="00C2148D" w:rsidRPr="002646F6">
              <w:rPr>
                <w:rFonts w:cs="Arial"/>
              </w:rPr>
              <w:t>,</w:t>
            </w:r>
            <w:r w:rsidR="00003048" w:rsidRPr="002646F6">
              <w:rPr>
                <w:rFonts w:cs="Arial"/>
              </w:rPr>
              <w:t xml:space="preserve"> </w:t>
            </w:r>
            <w:r w:rsidRPr="002646F6">
              <w:rPr>
                <w:rFonts w:cs="Arial"/>
              </w:rPr>
              <w:t>novel treatment approaches in HER2-negative u/mBC</w:t>
            </w:r>
            <w:r w:rsidR="00C2148D" w:rsidRPr="002646F6">
              <w:rPr>
                <w:rFonts w:cs="Arial"/>
              </w:rPr>
              <w:t>,</w:t>
            </w:r>
            <w:r w:rsidR="00DA1C75" w:rsidRPr="002646F6">
              <w:rPr>
                <w:rFonts w:cs="Arial"/>
              </w:rPr>
              <w:t xml:space="preserve"> including those expressing lower levels of HER2</w:t>
            </w:r>
            <w:r w:rsidR="00C2148D" w:rsidRPr="002646F6">
              <w:rPr>
                <w:rFonts w:cs="Arial"/>
              </w:rPr>
              <w:t>.</w:t>
            </w:r>
          </w:p>
          <w:p w14:paraId="3BC9B58F" w14:textId="704134AE" w:rsidR="004B18C2" w:rsidRDefault="00B73180" w:rsidP="00954359">
            <w:pPr>
              <w:pStyle w:val="Summarybox"/>
              <w:numPr>
                <w:ilvl w:val="0"/>
                <w:numId w:val="31"/>
              </w:numPr>
              <w:rPr>
                <w:rFonts w:cs="Arial"/>
              </w:rPr>
            </w:pPr>
            <w:r w:rsidRPr="007C2B76">
              <w:rPr>
                <w:rFonts w:cs="Arial"/>
              </w:rPr>
              <w:t xml:space="preserve">T-DXd is </w:t>
            </w:r>
            <w:r w:rsidR="003F15E5" w:rsidRPr="007C2B76">
              <w:rPr>
                <w:rFonts w:cs="Arial"/>
              </w:rPr>
              <w:t>an ADC that selectively binds to HER2 expressed on tumour cells and releases the highly potent cytotoxic DXd payload within the cell, causing cell</w:t>
            </w:r>
            <w:r w:rsidR="00764BEE" w:rsidRPr="007C2B76">
              <w:rPr>
                <w:rFonts w:cs="Arial"/>
              </w:rPr>
              <w:t xml:space="preserve"> death</w:t>
            </w:r>
            <w:r w:rsidR="003F15E5" w:rsidRPr="007C2B76">
              <w:rPr>
                <w:rFonts w:cs="Arial"/>
              </w:rPr>
              <w:t>.</w:t>
            </w:r>
            <w:r w:rsidR="00C21AA0" w:rsidRPr="007C2B76">
              <w:rPr>
                <w:rFonts w:cs="Arial"/>
              </w:rPr>
              <w:fldChar w:fldCharType="begin"/>
            </w:r>
            <w:r w:rsidR="00CA6345">
              <w:rPr>
                <w:rFonts w:cs="Arial"/>
              </w:rPr>
              <w:instrText xml:space="preserve"> ADDIN ZOTERO_ITEM CSL_CITATION {"citationID":"B8ukJ3Y8","properties":{"formattedCitation":"\\super 10,11,14\\nosupersub{}","plainCitation":"10,11,14","noteIndex":0},"citationItems":[{"id":65857,"uris":["http://zotero.org/groups/4797619/items/EI78MMCK"],"itemData":{"id":65857,"type":"article-journal","abstract":"PURPOSE: An anti-HER2 antibody-drug conjugate with a novel topoisomerase I inhibitor, DS-8201a, was generated as a new antitumor drug candidate, and its preclinical pharmacologic profile was assessed.\nEXPERIMENTAL DESIGN: In vitro and in vivo pharmacologic activities of DS-8201a were evaluated and compared with T-DM1 in several HER2-positive cell lines and patient-derived xenograft (PDX) models. The mechanism of action for the efficacy was also evaluated. Pharmacokinetics in cynomolgus monkeys and the safety profiles in rats and cynomolgus monkeys were assessed.\nRESULTS: DS-8201a exhibited a HER2 expression-dependent cell growth-inhibitory activity and induced tumor regression with a single dosing at more than 1 mg/kg in a HER2-positive gastric cancer NCI-N87 model. Binding activity to HER2 and ADCC activity of DS-8201a were comparable with unconjugated anti-HER2 antibody. DS-8201a also showed an inhibitory activity to Akt phosphorylation. DS-8201a induced phosphorylation of Chk1 and Histone H2A.X, the markers of DNA damage. Pharmacokinetics and safety profiles of DS-8201a were favorable and the highest non-severely toxic dose was 30 mg/kg in cynomolgus monkeys, supporting DS-8201a as being well tolerated in humans. DS-8201a was effective in a T-DM1-insensitive PDX model with high HER2 expression. DS-8201a, but not T-DM1, demonstrated antitumor efficacy against several breast cancer PDX models with low HER2 expression.\nCONCLUSIONS: DS-8201a exhibited a potent antitumor activity in a broad selection of HER2-positive models and favorable pharmacokinetics and safety profiles. The results demonstrate that DS-8201a will be a valuable therapy with a great potential to respond to T-DM1-insensitive HER2-positive cancers and low HER2-expressing cancers. Clin Cancer Res; 22(20); 5097-108. ©2016 AACR.","container-title":"Clinical Cancer Research: An Official Journal of the American Association for Cancer Research","DOI":"10.1158/1078-0432.CCR-15-2822","ISSN":"1557-3265","issue":"20","journalAbbreviation":"Clin Cancer Res","language":"eng","note":"PMID: 27026201","page":"5097-5108","source":"PubMed","title":"DS-8201a, A Novel HER2-Targeting ADC with a Novel DNA Topoisomerase I Inhibitor, Demonstrates a Promising Antitumor Efficacy with Differentiation from T-DM1","volume":"22","author":[{"family":"Ogitani","given":"Yusuke"},{"family":"Aida","given":"Tetsuo"},{"family":"Hagihara","given":"Katsunobu"},{"family":"Yamaguchi","given":"Junko"},{"family":"Ishii","given":"Chiaki"},{"family":"Harada","given":"Naoya"},{"family":"Soma","given":"Masako"},{"family":"Okamoto","given":"Hiromi"},{"family":"Oitate","given":"Masataka"},{"family":"Arakawa","given":"Shingo"},{"family":"Hirai","given":"Takehiro"},{"family":"Atsumi","given":"Ryo"},{"family":"Nakada","given":"Takashi"},{"family":"Hayakawa","given":"Ichiro"},{"family":"Abe","given":"Yuki"},{"family":"Agatsuma","given":"Toshinori"}],"issued":{"date-parts":[["2016",10,15]]}}},{"id":65856,"uris":["http://zotero.org/groups/4797619/items/MHLH9KAL"],"itemData":{"id":65856,"type":"article-journal","abstract":"A major limitation of traditional chemotherapy for cancer is dose-limiting toxicity, caused by the exposure of non-tumor cells to cytotoxic agents. Use of molecular targeted drugs, such as specific kinase inhibitors and monoclonal antibodies, is a possible solution to overcome this limitation and has achieved clinical success so far. Use of an antibody-drug conjugate (ADC) is a rational strategy for improving efficacy and reducing systemic adverse events. ADCs use antibodies selectively to deliver a potent cytotoxic agent to tumor cells, thus drastically improving the therapeutic index of chemotherapeutic agents. Lessons learned from clinical failure of early ADCs during the 1980s to 90s have recently led to improvements in ADC technology, and resulted in the approval of four novel ADCs. Nonetheless, further advances in ADC technology are still required to streamline their clinical efficacy and reduce toxicity. [fam-] Trastuzumab deruxtecan (DS-8201a) is a next-generation ADC that satisfies these requirements based on currently available evidence. DS-8201a has several innovative features; a highly potent novel payload with a high drug-to-antibody ratio, good homogeneity, a tumor-selective cleavable linker, stable linker-payload in circulation, and a short systemic half-life cytotoxic agent in vivo; the released cytotoxic payload could exert a bystander effect. With respect to its preclinical profiles, DS-8201a could provide a valuable therapy with a great potential against HER2-expressing cancers in clinical settings. In a phase I trial, DS-8201a showed acceptable safety profiles with potential therapeutic efficacy, with the wide therapeutic index.","container-title":"Chemical &amp; Pharmaceutical Bulletin","DOI":"10.1248/cpb.c18-00744","ISSN":"1347-5223","issue":"3","journalAbbreviation":"Chem Pharm Bull (Tokyo)","language":"eng","note":"PMID: 30827997","page":"173-185","source":"PubMed","title":"The Latest Research and Development into the Antibody-Drug Conjugate, [fam-] Trastuzumab Deruxtecan (DS-8201a), for HER2 Cancer Therapy","volume":"67","author":[{"family":"Nakada","given":"Takashi"},{"family":"Sugihara","given":"Kiyoshi"},{"family":"Jikoh","given":"Takahiro"},{"family":"Abe","given":"Yuki"},{"family":"Agatsuma","given":"Toshinori"}],"issued":{"date-parts":[["2019"]]}}},{"id":65853,"uris":["http://zotero.org/groups/4797619/items/MWGAM3VZ"],"itemData":{"id":65853,"type":"article-journal","abstract":"Antibody-drug conjugates deliver anticancer agents selectively and efficiently to tumor tissue and have significant antitumor efficacy with a wide therapeutic window. DS-8201a is a human epidermal growth factor receptor 2 (HER2)-targeting antibody-drug conjugate prepared using a novel linker-payload system with a potent topoisomerase I inhibitor, exatecan derivative (DX-8951 derivative, DXd). It was effective against trastuzumab emtansine (T-DM1)-insensitive patient-derived xenograft models with both high and low HER2 expression. In this study, the bystander killing effect of DS-8201a was evaluated and compared with that of T-DM1. We confirmed that the payload of DS-8201a, DXd (1), was highly membrane-permeable whereas that of T-DM1, Lys-SMCC-DM1, had a low level of permeability. Under a coculture condition of HER2-positive KPL-4 cells and negative MDA-MB-468 cells in vitro, DS-8201a killed both cells, whereas T-DM1 and an antibody-drug conjugate with a low permeable payload, anti-HER2-DXd (2), did not. In vivo evaluation was carried out using mice inoculated with a mixture of HER2-positive NCI-N87 cells and HER2-negative MDA-MB-468-Luc cells by using an in vivo imaging system. In vivo, DS-8201a reduced the luciferase signal of the mice, indicating suppression of the MDA-MB-468-Luc population; however, T-DM1 and anti-HER2-DXd (2) did not. Furthermore, it was confirmed that DS-8201a was not effective against MDA-MB-468-Luc tumors inoculated at the opposite side of the NCI-N87 tumor, suggesting that the bystander killing effect of DS-8201a is observed only in cells neighboring HER2-positive cells, indicating low concern in terms of systemic toxicity. These results indicated that DS-8201a has a potent bystander effect due to a highly membrane-permeable payload and is beneficial in treating tumors with HER2 heterogeneity that are unresponsive to T-DM1.","container-title":"Cancer Science","DOI":"10.1111/cas.12966","ISSN":"1349-7006","issue":"7","journalAbbreviation":"Cancer Sci","language":"eng","note":"PMID: 27166974\nPMCID: PMC4946713","page":"1039-1046","source":"PubMed","title":"Bystander killing effect of DS-8201a, a novel anti-human epidermal growth factor receptor 2 antibody-drug conjugate, in tumors with human epidermal growth factor receptor 2 heterogeneity","volume":"107","author":[{"family":"Ogitani","given":"Yusuke"},{"family":"Hagihara","given":"Katsunobu"},{"family":"Oitate","given":"Masataka"},{"family":"Naito","given":"Hiroyuki"},{"family":"Agatsuma","given":"Toshinori"}],"issued":{"date-parts":[["2016",7]]}}}],"schema":"https://github.com/citation-style-language/schema/raw/master/csl-citation.json"} </w:instrText>
            </w:r>
            <w:r w:rsidR="00C21AA0" w:rsidRPr="007C2B76">
              <w:rPr>
                <w:rFonts w:cs="Arial"/>
              </w:rPr>
              <w:fldChar w:fldCharType="separate"/>
            </w:r>
            <w:r w:rsidR="00FD57F4" w:rsidRPr="00FD57F4">
              <w:rPr>
                <w:rFonts w:cs="Arial"/>
                <w:szCs w:val="24"/>
                <w:vertAlign w:val="superscript"/>
              </w:rPr>
              <w:t>10,11,14</w:t>
            </w:r>
            <w:r w:rsidR="00C21AA0" w:rsidRPr="007C2B76">
              <w:rPr>
                <w:rFonts w:cs="Arial"/>
              </w:rPr>
              <w:fldChar w:fldCharType="end"/>
            </w:r>
            <w:r w:rsidR="00AA5B60" w:rsidRPr="007C2B76">
              <w:rPr>
                <w:rFonts w:cs="Arial"/>
              </w:rPr>
              <w:t xml:space="preserve"> </w:t>
            </w:r>
          </w:p>
          <w:p w14:paraId="62C2EB5A" w14:textId="55AB0333" w:rsidR="00CF03F2" w:rsidRDefault="000E0893" w:rsidP="00954359">
            <w:pPr>
              <w:pStyle w:val="Summarybox"/>
              <w:numPr>
                <w:ilvl w:val="0"/>
                <w:numId w:val="31"/>
              </w:numPr>
              <w:rPr>
                <w:rFonts w:cs="Arial"/>
              </w:rPr>
            </w:pPr>
            <w:r>
              <w:rPr>
                <w:rFonts w:cs="Arial"/>
              </w:rPr>
              <w:t>While</w:t>
            </w:r>
            <w:r w:rsidRPr="007C22F9">
              <w:rPr>
                <w:rFonts w:cs="Arial"/>
              </w:rPr>
              <w:t xml:space="preserve"> </w:t>
            </w:r>
            <w:r w:rsidR="00241A7A">
              <w:rPr>
                <w:rFonts w:cs="Arial"/>
              </w:rPr>
              <w:t xml:space="preserve">existing </w:t>
            </w:r>
            <w:r w:rsidR="00241A7A" w:rsidRPr="007C22F9">
              <w:rPr>
                <w:rFonts w:cs="Arial"/>
              </w:rPr>
              <w:t>anti-HER2 therapies</w:t>
            </w:r>
            <w:r w:rsidR="00241A7A">
              <w:rPr>
                <w:rFonts w:cs="Arial"/>
              </w:rPr>
              <w:t xml:space="preserve"> have only demonstrated efficacy in HER2-positive </w:t>
            </w:r>
            <w:r w:rsidR="004B18C2">
              <w:rPr>
                <w:rFonts w:cs="Arial"/>
              </w:rPr>
              <w:t>BC</w:t>
            </w:r>
            <w:r w:rsidR="00152A02" w:rsidRPr="007C22F9">
              <w:rPr>
                <w:rFonts w:cs="Arial"/>
              </w:rPr>
              <w:t xml:space="preserve">, </w:t>
            </w:r>
            <w:r w:rsidR="007B701C">
              <w:rPr>
                <w:rFonts w:cs="Arial"/>
              </w:rPr>
              <w:t>T-DXd</w:t>
            </w:r>
            <w:r w:rsidR="00152A02" w:rsidRPr="007C22F9">
              <w:rPr>
                <w:rFonts w:cs="Arial"/>
              </w:rPr>
              <w:t xml:space="preserve"> has shown evidence of antitumour activity across a range of HER2 expression</w:t>
            </w:r>
            <w:r w:rsidR="00FE6FD5">
              <w:rPr>
                <w:rFonts w:cs="Arial"/>
              </w:rPr>
              <w:t xml:space="preserve"> levels</w:t>
            </w:r>
            <w:r w:rsidR="0049081A">
              <w:rPr>
                <w:rFonts w:cs="Arial"/>
              </w:rPr>
              <w:fldChar w:fldCharType="begin"/>
            </w:r>
            <w:r w:rsidR="00CA6345">
              <w:rPr>
                <w:rFonts w:cs="Arial"/>
              </w:rPr>
              <w:instrText xml:space="preserve"> ADDIN ZOTERO_ITEM CSL_CITATION {"citationID":"syEFUNzL","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49081A">
              <w:rPr>
                <w:rFonts w:cs="Arial"/>
              </w:rPr>
              <w:fldChar w:fldCharType="separate"/>
            </w:r>
            <w:r w:rsidR="00FD57F4" w:rsidRPr="00FD57F4">
              <w:rPr>
                <w:rFonts w:cs="Arial"/>
                <w:szCs w:val="24"/>
                <w:vertAlign w:val="superscript"/>
              </w:rPr>
              <w:t>6</w:t>
            </w:r>
            <w:r w:rsidR="0049081A">
              <w:rPr>
                <w:rFonts w:cs="Arial"/>
              </w:rPr>
              <w:fldChar w:fldCharType="end"/>
            </w:r>
            <w:r w:rsidR="00EF1A1B">
              <w:rPr>
                <w:rFonts w:cs="Arial"/>
              </w:rPr>
              <w:t xml:space="preserve"> and </w:t>
            </w:r>
            <w:r w:rsidR="00AA5B60" w:rsidRPr="002646F6">
              <w:rPr>
                <w:rFonts w:cs="Arial"/>
              </w:rPr>
              <w:t xml:space="preserve">is the first </w:t>
            </w:r>
            <w:r w:rsidR="00840B46" w:rsidRPr="002646F6">
              <w:rPr>
                <w:rFonts w:cs="Arial"/>
              </w:rPr>
              <w:t>HER2-targeted treatment to show</w:t>
            </w:r>
            <w:r w:rsidR="003463B2" w:rsidRPr="002646F6">
              <w:rPr>
                <w:rFonts w:cs="Arial"/>
              </w:rPr>
              <w:t xml:space="preserve"> efficacy in HER2-low </w:t>
            </w:r>
            <w:r w:rsidR="009A2DA1" w:rsidRPr="002646F6">
              <w:rPr>
                <w:rFonts w:cs="Arial"/>
              </w:rPr>
              <w:t>u/m</w:t>
            </w:r>
            <w:r w:rsidR="003463B2" w:rsidRPr="002646F6">
              <w:rPr>
                <w:rFonts w:cs="Arial"/>
              </w:rPr>
              <w:t>BC</w:t>
            </w:r>
            <w:r w:rsidR="00EF1A1B">
              <w:rPr>
                <w:rFonts w:cs="Arial"/>
              </w:rPr>
              <w:t>.</w:t>
            </w:r>
            <w:r w:rsidR="003463B2" w:rsidRPr="002646F6">
              <w:rPr>
                <w:rFonts w:cs="Arial"/>
              </w:rPr>
              <w:t xml:space="preserve"> </w:t>
            </w:r>
          </w:p>
          <w:p w14:paraId="08CDA595" w14:textId="2EE1FDF2" w:rsidR="0069195B" w:rsidRPr="007C2B76" w:rsidRDefault="00CF03F2" w:rsidP="00954359">
            <w:pPr>
              <w:pStyle w:val="Summarybox"/>
              <w:numPr>
                <w:ilvl w:val="0"/>
                <w:numId w:val="31"/>
              </w:numPr>
              <w:rPr>
                <w:rFonts w:cs="Arial"/>
              </w:rPr>
            </w:pPr>
            <w:r>
              <w:rPr>
                <w:rFonts w:cs="Arial"/>
              </w:rPr>
              <w:t>Based on DESTINY-Breast04</w:t>
            </w:r>
            <w:r w:rsidR="00294D45">
              <w:rPr>
                <w:rFonts w:cs="Arial"/>
              </w:rPr>
              <w:t xml:space="preserve">, T-DXd </w:t>
            </w:r>
            <w:r w:rsidR="002F3A8E">
              <w:rPr>
                <w:rFonts w:cs="Arial"/>
              </w:rPr>
              <w:t xml:space="preserve">is </w:t>
            </w:r>
            <w:r w:rsidR="009A2DA1" w:rsidRPr="002646F6">
              <w:rPr>
                <w:rFonts w:cs="Arial"/>
              </w:rPr>
              <w:t xml:space="preserve">the </w:t>
            </w:r>
            <w:r w:rsidR="006C1B91">
              <w:rPr>
                <w:rFonts w:cs="Arial"/>
              </w:rPr>
              <w:t xml:space="preserve">first and </w:t>
            </w:r>
            <w:r w:rsidR="00AA5B60" w:rsidRPr="002646F6">
              <w:rPr>
                <w:rFonts w:cs="Arial"/>
              </w:rPr>
              <w:t xml:space="preserve">only </w:t>
            </w:r>
            <w:r w:rsidR="009B276A" w:rsidRPr="002646F6">
              <w:rPr>
                <w:rFonts w:cs="Arial"/>
              </w:rPr>
              <w:t>EMA</w:t>
            </w:r>
            <w:r w:rsidR="00485C17">
              <w:rPr>
                <w:rFonts w:cs="Arial"/>
              </w:rPr>
              <w:t>-</w:t>
            </w:r>
            <w:r w:rsidR="003463B2" w:rsidRPr="002646F6">
              <w:rPr>
                <w:rFonts w:cs="Arial"/>
              </w:rPr>
              <w:t xml:space="preserve"> and MHRA</w:t>
            </w:r>
            <w:r w:rsidR="00AA5B60" w:rsidRPr="002646F6">
              <w:rPr>
                <w:rFonts w:cs="Arial"/>
              </w:rPr>
              <w:t>-approved therapy for HER2-low u/mBC.</w:t>
            </w:r>
            <w:r w:rsidR="00AA5B60" w:rsidRPr="007C2B76">
              <w:rPr>
                <w:rFonts w:cs="Arial"/>
              </w:rPr>
              <w:t xml:space="preserve"> </w:t>
            </w:r>
          </w:p>
          <w:p w14:paraId="484E2B8F" w14:textId="2D21BF0A" w:rsidR="001B428A" w:rsidRPr="002646F6" w:rsidRDefault="00BD614D" w:rsidP="00954359">
            <w:pPr>
              <w:pStyle w:val="Summarybox"/>
              <w:numPr>
                <w:ilvl w:val="0"/>
                <w:numId w:val="31"/>
              </w:numPr>
              <w:spacing w:after="120"/>
              <w:ind w:left="714" w:hanging="357"/>
            </w:pPr>
            <w:r w:rsidRPr="002646F6">
              <w:rPr>
                <w:rFonts w:cs="Arial"/>
              </w:rPr>
              <w:t xml:space="preserve">In the UK clinical pathway, </w:t>
            </w:r>
            <w:r w:rsidR="00AA5B60" w:rsidRPr="002646F6">
              <w:rPr>
                <w:rFonts w:cs="Arial"/>
              </w:rPr>
              <w:t>T-DXd</w:t>
            </w:r>
            <w:r w:rsidRPr="002646F6">
              <w:rPr>
                <w:rFonts w:cs="Arial"/>
              </w:rPr>
              <w:t xml:space="preserve"> is </w:t>
            </w:r>
            <w:r w:rsidR="00FD350A" w:rsidRPr="002646F6">
              <w:rPr>
                <w:rFonts w:cs="Arial"/>
              </w:rPr>
              <w:t xml:space="preserve">expected to </w:t>
            </w:r>
            <w:r w:rsidR="009858EC" w:rsidRPr="002646F6">
              <w:rPr>
                <w:rFonts w:cs="Arial"/>
              </w:rPr>
              <w:t>replace non-targeted chemotherap</w:t>
            </w:r>
            <w:r w:rsidR="00993B7F" w:rsidRPr="002646F6">
              <w:rPr>
                <w:rFonts w:cs="Arial"/>
              </w:rPr>
              <w:t>ies</w:t>
            </w:r>
            <w:r w:rsidR="00FD350A" w:rsidRPr="002646F6">
              <w:rPr>
                <w:rFonts w:cs="Arial"/>
              </w:rPr>
              <w:t xml:space="preserve"> </w:t>
            </w:r>
            <w:r w:rsidR="00993B7F" w:rsidRPr="002646F6">
              <w:rPr>
                <w:rFonts w:cs="Arial"/>
              </w:rPr>
              <w:t>in</w:t>
            </w:r>
            <w:r w:rsidR="00C93B8F" w:rsidRPr="002646F6">
              <w:rPr>
                <w:rFonts w:cs="Arial"/>
              </w:rPr>
              <w:t xml:space="preserve"> the treatment of</w:t>
            </w:r>
            <w:r w:rsidR="00FD350A" w:rsidRPr="002646F6">
              <w:rPr>
                <w:rFonts w:cs="Arial"/>
              </w:rPr>
              <w:t xml:space="preserve"> patients with HER2-low u/mBC</w:t>
            </w:r>
            <w:r w:rsidR="009D53CE">
              <w:rPr>
                <w:rFonts w:cs="Arial"/>
              </w:rPr>
              <w:t xml:space="preserve"> who </w:t>
            </w:r>
            <w:r w:rsidR="003A284B">
              <w:rPr>
                <w:rFonts w:cs="Arial"/>
              </w:rPr>
              <w:t>have received prior chemotherapy in the metastatic setting</w:t>
            </w:r>
            <w:r w:rsidR="006864D2">
              <w:rPr>
                <w:rFonts w:cs="Arial"/>
              </w:rPr>
              <w:t xml:space="preserve"> or developed </w:t>
            </w:r>
            <w:r w:rsidR="006B4043">
              <w:rPr>
                <w:rFonts w:cs="Arial"/>
              </w:rPr>
              <w:t xml:space="preserve">disease </w:t>
            </w:r>
            <w:r w:rsidR="006864D2">
              <w:rPr>
                <w:rFonts w:cs="Arial"/>
              </w:rPr>
              <w:t>recurrence within 6 months of completing adjuvant chemotherapy</w:t>
            </w:r>
            <w:r w:rsidR="00931BB2">
              <w:rPr>
                <w:rFonts w:cs="Arial"/>
              </w:rPr>
              <w:t xml:space="preserve">. </w:t>
            </w:r>
            <w:r w:rsidR="003A64B1">
              <w:rPr>
                <w:rFonts w:cs="Arial"/>
              </w:rPr>
              <w:t>The UK indication</w:t>
            </w:r>
            <w:r w:rsidR="00351E6E">
              <w:rPr>
                <w:rFonts w:cs="Arial"/>
              </w:rPr>
              <w:t xml:space="preserve"> </w:t>
            </w:r>
            <w:r w:rsidR="00F77ABC" w:rsidRPr="00F77ABC">
              <w:rPr>
                <w:rFonts w:cs="Arial"/>
                <w:color w:val="000000"/>
                <w:highlight w:val="black"/>
              </w:rPr>
              <w:t>xxxxxxxxxxxxxxxxxxxxxxxxxxxxxxxxxxxxxxxxxxxxxxxxxxxxxxx</w:t>
            </w:r>
            <w:r w:rsidR="00753ACA">
              <w:rPr>
                <w:rFonts w:cs="Arial"/>
              </w:rPr>
              <w:t>, which is</w:t>
            </w:r>
            <w:r w:rsidR="003A64B1">
              <w:rPr>
                <w:rFonts w:cs="Arial"/>
              </w:rPr>
              <w:t>:</w:t>
            </w:r>
            <w:r w:rsidR="00931BB2">
              <w:rPr>
                <w:rFonts w:cs="Arial"/>
              </w:rPr>
              <w:t xml:space="preserve"> </w:t>
            </w:r>
            <w:r w:rsidR="00753ACA" w:rsidRPr="005C1F04">
              <w:rPr>
                <w:i/>
                <w:iCs/>
              </w:rPr>
              <w:t>Enhertu as monotherapy is indicated for the treatment of adult patients with unresectable or metastatic HER2 low breast cancer who have received prior chemotherapy in the metastatic setting or developed disease recurrence during or within 6 months of completing adjuvant chemotherapy (see section 4.2</w:t>
            </w:r>
            <w:r w:rsidR="00753ACA" w:rsidRPr="003C648C">
              <w:rPr>
                <w:i/>
                <w:iCs/>
              </w:rPr>
              <w:t>)</w:t>
            </w:r>
            <w:r w:rsidR="003A64B1" w:rsidRPr="003C648C">
              <w:rPr>
                <w:i/>
                <w:iCs/>
              </w:rPr>
              <w:t>.</w:t>
            </w:r>
            <w:r w:rsidR="000D134F">
              <w:rPr>
                <w:i/>
                <w:iCs/>
              </w:rPr>
              <w:fldChar w:fldCharType="begin"/>
            </w:r>
            <w:r w:rsidR="00CA6345">
              <w:rPr>
                <w:i/>
                <w:iCs/>
              </w:rPr>
              <w:instrText xml:space="preserve"> ADDIN ZOTERO_ITEM CSL_CITATION {"citationID":"RieZtnCl","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0D134F">
              <w:rPr>
                <w:i/>
                <w:iCs/>
              </w:rPr>
              <w:fldChar w:fldCharType="separate"/>
            </w:r>
            <w:r w:rsidR="00FD57F4" w:rsidRPr="00FD57F4">
              <w:rPr>
                <w:rFonts w:cs="Arial"/>
                <w:szCs w:val="24"/>
                <w:vertAlign w:val="superscript"/>
              </w:rPr>
              <w:t>3</w:t>
            </w:r>
            <w:r w:rsidR="000D134F">
              <w:rPr>
                <w:i/>
                <w:iCs/>
              </w:rPr>
              <w:fldChar w:fldCharType="end"/>
            </w:r>
          </w:p>
        </w:tc>
      </w:tr>
    </w:tbl>
    <w:p w14:paraId="22745557" w14:textId="7EBC7DB0" w:rsidR="00A2485A" w:rsidRPr="002646F6" w:rsidRDefault="00A2485A" w:rsidP="00A2485A">
      <w:pPr>
        <w:pStyle w:val="Legend"/>
        <w:rPr>
          <w:color w:val="auto"/>
        </w:rPr>
      </w:pPr>
      <w:bookmarkStart w:id="32" w:name="_Ref121932766"/>
      <w:bookmarkStart w:id="33" w:name="_Ref121932774"/>
      <w:bookmarkStart w:id="34" w:name="_Ref121932783"/>
      <w:r w:rsidRPr="002646F6">
        <w:rPr>
          <w:color w:val="auto"/>
        </w:rPr>
        <w:lastRenderedPageBreak/>
        <w:t xml:space="preserve">Abbreviations: </w:t>
      </w:r>
      <w:r w:rsidR="00E17727" w:rsidRPr="002646F6">
        <w:rPr>
          <w:color w:val="auto"/>
        </w:rPr>
        <w:t>ADC,</w:t>
      </w:r>
      <w:r w:rsidR="0058611D" w:rsidRPr="002646F6">
        <w:rPr>
          <w:color w:val="auto"/>
        </w:rPr>
        <w:t xml:space="preserve"> antibody-drug conjugate</w:t>
      </w:r>
      <w:r w:rsidR="00E17727" w:rsidRPr="002646F6">
        <w:rPr>
          <w:color w:val="auto"/>
        </w:rPr>
        <w:t xml:space="preserve">; </w:t>
      </w:r>
      <w:r w:rsidR="00E90C46" w:rsidRPr="002646F6">
        <w:rPr>
          <w:color w:val="auto"/>
        </w:rPr>
        <w:t>BC, breast cancer;</w:t>
      </w:r>
      <w:r w:rsidR="00454B9B" w:rsidRPr="002646F6">
        <w:rPr>
          <w:color w:val="auto"/>
        </w:rPr>
        <w:t xml:space="preserve"> </w:t>
      </w:r>
      <w:r w:rsidR="00E66BFA">
        <w:rPr>
          <w:color w:val="auto"/>
        </w:rPr>
        <w:t>CDK4/6i</w:t>
      </w:r>
      <w:r w:rsidR="00454B9B" w:rsidRPr="002646F6">
        <w:rPr>
          <w:color w:val="auto"/>
        </w:rPr>
        <w:t>, cyclin-dependent kinase 4/6 inhibitor</w:t>
      </w:r>
      <w:r w:rsidR="00217352" w:rsidRPr="002646F6">
        <w:rPr>
          <w:color w:val="auto"/>
        </w:rPr>
        <w:t>;</w:t>
      </w:r>
      <w:r w:rsidR="008368F3" w:rsidRPr="002646F6">
        <w:rPr>
          <w:color w:val="auto"/>
        </w:rPr>
        <w:t xml:space="preserve"> </w:t>
      </w:r>
      <w:r w:rsidR="0055562E" w:rsidRPr="002646F6">
        <w:rPr>
          <w:color w:val="auto"/>
        </w:rPr>
        <w:t>CG81</w:t>
      </w:r>
      <w:r w:rsidR="00E61955" w:rsidRPr="002646F6">
        <w:rPr>
          <w:color w:val="auto"/>
        </w:rPr>
        <w:t xml:space="preserve">, </w:t>
      </w:r>
      <w:r w:rsidR="0055562E" w:rsidRPr="002646F6">
        <w:rPr>
          <w:color w:val="auto"/>
        </w:rPr>
        <w:t>Clinical Guideline 81</w:t>
      </w:r>
      <w:r w:rsidR="00E61955" w:rsidRPr="002646F6">
        <w:rPr>
          <w:color w:val="auto"/>
        </w:rPr>
        <w:t>;</w:t>
      </w:r>
      <w:r w:rsidR="0055562E" w:rsidRPr="002646F6">
        <w:rPr>
          <w:color w:val="auto"/>
        </w:rPr>
        <w:t xml:space="preserve"> </w:t>
      </w:r>
      <w:r w:rsidR="009572A9" w:rsidRPr="002646F6">
        <w:rPr>
          <w:color w:val="auto"/>
        </w:rPr>
        <w:t xml:space="preserve">CHMP, Committee for Medicinal Products for Human Use; </w:t>
      </w:r>
      <w:r w:rsidR="009E0E8D" w:rsidRPr="002646F6">
        <w:rPr>
          <w:color w:val="auto"/>
        </w:rPr>
        <w:t xml:space="preserve">EMA, European Medicines Agency; </w:t>
      </w:r>
      <w:r w:rsidR="008368F3" w:rsidRPr="002646F6">
        <w:rPr>
          <w:color w:val="auto"/>
        </w:rPr>
        <w:t>ESMO, European Society for Medical Oncology</w:t>
      </w:r>
      <w:r w:rsidR="00144C6B" w:rsidRPr="002646F6">
        <w:rPr>
          <w:color w:val="auto"/>
        </w:rPr>
        <w:t>;</w:t>
      </w:r>
      <w:r w:rsidR="00E90C46" w:rsidRPr="002646F6">
        <w:rPr>
          <w:color w:val="auto"/>
        </w:rPr>
        <w:t xml:space="preserve"> </w:t>
      </w:r>
      <w:r w:rsidR="00272356" w:rsidRPr="002646F6">
        <w:rPr>
          <w:color w:val="auto"/>
        </w:rPr>
        <w:t xml:space="preserve">ET, endocrine </w:t>
      </w:r>
      <w:r w:rsidR="00454B9B" w:rsidRPr="002646F6">
        <w:rPr>
          <w:color w:val="auto"/>
        </w:rPr>
        <w:t xml:space="preserve">therapy; </w:t>
      </w:r>
      <w:r w:rsidR="00E90C46" w:rsidRPr="002646F6">
        <w:rPr>
          <w:color w:val="auto"/>
        </w:rPr>
        <w:t xml:space="preserve">HER2, human epidermal growth factor receptor 2; </w:t>
      </w:r>
      <w:r w:rsidR="00564D6A" w:rsidRPr="002646F6">
        <w:rPr>
          <w:color w:val="auto"/>
        </w:rPr>
        <w:t xml:space="preserve">HR, hormone receptor; </w:t>
      </w:r>
      <w:r w:rsidR="002916D8" w:rsidRPr="002646F6">
        <w:rPr>
          <w:color w:val="auto"/>
        </w:rPr>
        <w:t xml:space="preserve">NICE, </w:t>
      </w:r>
      <w:r w:rsidR="00E41E34" w:rsidRPr="002646F6">
        <w:rPr>
          <w:color w:val="auto"/>
        </w:rPr>
        <w:t>National Institute for Health and Care Excellence;</w:t>
      </w:r>
      <w:r w:rsidR="00E90C46" w:rsidRPr="002646F6">
        <w:rPr>
          <w:color w:val="auto"/>
        </w:rPr>
        <w:t xml:space="preserve"> OS, overall survival</w:t>
      </w:r>
      <w:r w:rsidR="00E41E34" w:rsidRPr="002646F6">
        <w:rPr>
          <w:color w:val="auto"/>
        </w:rPr>
        <w:t xml:space="preserve">; </w:t>
      </w:r>
      <w:r w:rsidR="00797880" w:rsidRPr="002646F6">
        <w:rPr>
          <w:color w:val="auto"/>
        </w:rPr>
        <w:t xml:space="preserve">PARP, </w:t>
      </w:r>
      <w:r w:rsidR="004B2E9C" w:rsidRPr="002646F6">
        <w:rPr>
          <w:color w:val="auto"/>
        </w:rPr>
        <w:t>poly ADP-ribose polymerase</w:t>
      </w:r>
      <w:r w:rsidR="00797880" w:rsidRPr="002646F6">
        <w:rPr>
          <w:color w:val="auto"/>
        </w:rPr>
        <w:t xml:space="preserve">; </w:t>
      </w:r>
      <w:r w:rsidR="00BB3B3B" w:rsidRPr="002646F6">
        <w:rPr>
          <w:color w:val="auto"/>
        </w:rPr>
        <w:t xml:space="preserve">PFS, progression-free survival; </w:t>
      </w:r>
      <w:r w:rsidR="00E41E34" w:rsidRPr="002646F6">
        <w:rPr>
          <w:color w:val="auto"/>
        </w:rPr>
        <w:t xml:space="preserve">T-DM1, </w:t>
      </w:r>
      <w:r w:rsidR="00564D6A" w:rsidRPr="002646F6">
        <w:rPr>
          <w:color w:val="auto"/>
        </w:rPr>
        <w:t>Trastuzumab emtansine</w:t>
      </w:r>
      <w:r w:rsidR="00BB3B3B" w:rsidRPr="002646F6">
        <w:rPr>
          <w:color w:val="auto"/>
          <w:sz w:val="20"/>
          <w:szCs w:val="20"/>
        </w:rPr>
        <w:t xml:space="preserve">; </w:t>
      </w:r>
      <w:r w:rsidR="00BB3B3B" w:rsidRPr="002646F6">
        <w:rPr>
          <w:color w:val="auto"/>
        </w:rPr>
        <w:t xml:space="preserve">T-DXd, </w:t>
      </w:r>
      <w:r w:rsidR="00E17727" w:rsidRPr="002646F6">
        <w:rPr>
          <w:color w:val="auto"/>
        </w:rPr>
        <w:t>Trastuzumab deruxtecan</w:t>
      </w:r>
      <w:r w:rsidR="00BB3B3B" w:rsidRPr="002646F6">
        <w:rPr>
          <w:color w:val="auto"/>
        </w:rPr>
        <w:t>; u/mBC, unresectable</w:t>
      </w:r>
      <w:r w:rsidR="00C71B1A" w:rsidRPr="002646F6">
        <w:rPr>
          <w:color w:val="auto"/>
        </w:rPr>
        <w:t xml:space="preserve"> or </w:t>
      </w:r>
      <w:r w:rsidR="00BB3B3B" w:rsidRPr="002646F6">
        <w:rPr>
          <w:color w:val="auto"/>
        </w:rPr>
        <w:t>metastatic breast cancer</w:t>
      </w:r>
      <w:r w:rsidR="00471DA9" w:rsidRPr="002646F6">
        <w:rPr>
          <w:color w:val="auto"/>
        </w:rPr>
        <w:t>; Q</w:t>
      </w:r>
      <w:r w:rsidR="007A5CB5" w:rsidRPr="002646F6">
        <w:rPr>
          <w:color w:val="auto"/>
        </w:rPr>
        <w:t xml:space="preserve">oL, </w:t>
      </w:r>
      <w:r w:rsidR="005754E8">
        <w:rPr>
          <w:color w:val="auto"/>
        </w:rPr>
        <w:t>quality-of-life</w:t>
      </w:r>
      <w:r w:rsidR="007A5CB5" w:rsidRPr="002646F6">
        <w:rPr>
          <w:color w:val="auto"/>
        </w:rPr>
        <w:t>; TNBC, triple-negative breast cancer.</w:t>
      </w:r>
    </w:p>
    <w:p w14:paraId="755F0310" w14:textId="3E87EECA" w:rsidR="00E16194" w:rsidRPr="00E16194" w:rsidRDefault="00D17A02" w:rsidP="00E16194">
      <w:pPr>
        <w:pStyle w:val="Heading3"/>
      </w:pPr>
      <w:bookmarkStart w:id="35" w:name="_Ref125465612"/>
      <w:bookmarkStart w:id="36" w:name="_Ref125465617"/>
      <w:bookmarkStart w:id="37" w:name="_Toc129350846"/>
      <w:r w:rsidRPr="00D17A02">
        <w:lastRenderedPageBreak/>
        <w:t>Disease</w:t>
      </w:r>
      <w:r w:rsidR="00F7181E" w:rsidRPr="00D17A02">
        <w:t xml:space="preserve"> </w:t>
      </w:r>
      <w:r w:rsidR="00F7181E">
        <w:t>overview</w:t>
      </w:r>
      <w:bookmarkEnd w:id="32"/>
      <w:bookmarkEnd w:id="33"/>
      <w:bookmarkEnd w:id="34"/>
      <w:bookmarkEnd w:id="35"/>
      <w:bookmarkEnd w:id="36"/>
      <w:bookmarkEnd w:id="37"/>
    </w:p>
    <w:p w14:paraId="458752CE" w14:textId="21DFE086" w:rsidR="005216D7" w:rsidRPr="002646F6" w:rsidRDefault="00C559E4" w:rsidP="009506B5">
      <w:pPr>
        <w:pStyle w:val="Heading4"/>
      </w:pPr>
      <w:r w:rsidRPr="002646F6">
        <w:t>B</w:t>
      </w:r>
      <w:r w:rsidR="00870F65" w:rsidRPr="002646F6">
        <w:t>reast cancer</w:t>
      </w:r>
      <w:r w:rsidRPr="002646F6">
        <w:t xml:space="preserve"> overview</w:t>
      </w:r>
    </w:p>
    <w:p w14:paraId="6CB5F291" w14:textId="0C429DC3" w:rsidR="002D6844" w:rsidRPr="00155680" w:rsidRDefault="002D6844" w:rsidP="002D6844">
      <w:pPr>
        <w:pStyle w:val="Body"/>
      </w:pPr>
      <w:r w:rsidRPr="00155680">
        <w:t xml:space="preserve">Breast cancer is the most common cancer in the UK with </w:t>
      </w:r>
      <w:r w:rsidR="007056FC" w:rsidRPr="002646F6">
        <w:t xml:space="preserve">45,291 </w:t>
      </w:r>
      <w:r w:rsidRPr="00155680">
        <w:t xml:space="preserve">cases recorded in England in </w:t>
      </w:r>
      <w:r w:rsidRPr="002646F6">
        <w:t>20</w:t>
      </w:r>
      <w:r w:rsidR="00061EDF" w:rsidRPr="002646F6">
        <w:t>20</w:t>
      </w:r>
      <w:r w:rsidR="009C3A79" w:rsidRPr="002646F6">
        <w:t>.</w:t>
      </w:r>
      <w:r w:rsidR="003622EC" w:rsidRPr="002646F6">
        <w:fldChar w:fldCharType="begin"/>
      </w:r>
      <w:r w:rsidR="00CA6345">
        <w:instrText xml:space="preserve"> ADDIN ZOTERO_ITEM CSL_CITATION {"citationID":"5HU3Yx0b","properties":{"formattedCitation":"\\super 21\\nosupersub{}","plainCitation":"21","noteIndex":0},"citationItems":[{"id":66339,"uris":["http://zotero.org/groups/4797619/items/REJQKHRI"],"itemData":{"id":66339,"type":"webpage","title":"CancerData","URL":"https://www.cancerdata.nhs.uk/incidence_and_mortality","accessed":{"date-parts":[["2022",12,14]]}}}],"schema":"https://github.com/citation-style-language/schema/raw/master/csl-citation.json"} </w:instrText>
      </w:r>
      <w:r w:rsidR="003622EC" w:rsidRPr="002646F6">
        <w:fldChar w:fldCharType="separate"/>
      </w:r>
      <w:r w:rsidR="00FD57F4" w:rsidRPr="00FD57F4">
        <w:rPr>
          <w:rFonts w:cs="Arial"/>
          <w:szCs w:val="24"/>
          <w:vertAlign w:val="superscript"/>
        </w:rPr>
        <w:t>21</w:t>
      </w:r>
      <w:r w:rsidR="003622EC" w:rsidRPr="002646F6">
        <w:fldChar w:fldCharType="end"/>
      </w:r>
      <w:r w:rsidRPr="00155680">
        <w:t xml:space="preserve"> B</w:t>
      </w:r>
      <w:r w:rsidR="0027039D">
        <w:t>C</w:t>
      </w:r>
      <w:r w:rsidRPr="00155680">
        <w:t xml:space="preserve"> predominantly affects women, who comprise 99% of cases</w:t>
      </w:r>
      <w:r w:rsidR="006B114C" w:rsidRPr="00155680">
        <w:t>,</w:t>
      </w:r>
      <w:r w:rsidR="0088582B" w:rsidRPr="00155680">
        <w:fldChar w:fldCharType="begin"/>
      </w:r>
      <w:r w:rsidR="00CA6345">
        <w:instrText xml:space="preserve"> ADDIN ZOTERO_ITEM CSL_CITATION {"citationID":"NjP9iD7c","properties":{"formattedCitation":"\\super 59,60\\nosupersub{}","plainCitation":"59,60","noteIndex":0},"citationItems":[{"id":65921,"uris":["http://zotero.org/groups/4797619/items/IYTIPWSY"],"itemData":{"id":65921,"type":"webpage","abstract":"Cancer diagnoses and age-standardised incidence rates for all types of cancer by age and sex.","container-title":"GOV.UK","language":"en","title":"Cancer registration statistics: England 2018 final release","title-short":"Cancer registration statistics","URL":"https://www.gov.uk/government/statistics/cancer-registration-statistics-england-2018-final-release","accessed":{"date-parts":[["2022",10,24]]}}},{"id":65920,"uris":["http://zotero.org/groups/4797619/items/NT8PXFFR"],"itemData":{"id":65920,"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88582B" w:rsidRPr="00155680">
        <w:fldChar w:fldCharType="separate"/>
      </w:r>
      <w:r w:rsidR="00FD57F4" w:rsidRPr="00FD57F4">
        <w:rPr>
          <w:rFonts w:cs="Arial"/>
          <w:szCs w:val="24"/>
          <w:vertAlign w:val="superscript"/>
        </w:rPr>
        <w:t>59,60</w:t>
      </w:r>
      <w:r w:rsidR="0088582B" w:rsidRPr="00155680">
        <w:fldChar w:fldCharType="end"/>
      </w:r>
      <w:r w:rsidRPr="00155680">
        <w:t xml:space="preserve"> and prevalence increases with ag</w:t>
      </w:r>
      <w:r w:rsidR="005D14A7" w:rsidRPr="00155680">
        <w:t>e</w:t>
      </w:r>
      <w:r w:rsidR="001B17CA" w:rsidRPr="00155680">
        <w:t>.</w:t>
      </w:r>
      <w:r w:rsidR="005D14A7" w:rsidRPr="00155680">
        <w:fldChar w:fldCharType="begin"/>
      </w:r>
      <w:r w:rsidR="00CA6345">
        <w:instrText xml:space="preserve"> ADDIN ZOTERO_ITEM CSL_CITATION {"citationID":"A26sUeUz","properties":{"formattedCitation":"\\super 60\\nosupersub{}","plainCitation":"60","noteIndex":0},"citationItems":[{"id":65920,"uris":["http://zotero.org/groups/4797619/items/NT8PXFFR"],"itemData":{"id":65920,"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5D14A7" w:rsidRPr="00155680">
        <w:fldChar w:fldCharType="separate"/>
      </w:r>
      <w:r w:rsidR="00FD57F4" w:rsidRPr="00FD57F4">
        <w:rPr>
          <w:rFonts w:cs="Arial"/>
          <w:szCs w:val="24"/>
          <w:vertAlign w:val="superscript"/>
        </w:rPr>
        <w:t>60</w:t>
      </w:r>
      <w:r w:rsidR="005D14A7" w:rsidRPr="00155680">
        <w:fldChar w:fldCharType="end"/>
      </w:r>
      <w:r w:rsidR="005D14A7" w:rsidRPr="00155680">
        <w:t xml:space="preserve"> </w:t>
      </w:r>
      <w:r w:rsidRPr="00155680">
        <w:t>Staging of BC categorises the disease according to extent of spread: early BC (Stage I–II) is still localised in the breast tissue, Stage III (locally advanced) disease has typically spread beyond the breast tissue to the lymph nodes, and Stage IV (advanced or metastatic) disease occurs when the tumour has metastasised to other organs.</w:t>
      </w:r>
      <w:r w:rsidR="00A7279C" w:rsidRPr="00155680">
        <w:fldChar w:fldCharType="begin"/>
      </w:r>
      <w:r w:rsidR="00CA6345">
        <w:instrText xml:space="preserve"> ADDIN ZOTERO_ITEM CSL_CITATION {"citationID":"pSG6zh7K","properties":{"formattedCitation":"\\super 61,62\\nosupersub{}","plainCitation":"61,62","noteIndex":0},"citationItems":[{"id":65919,"uris":["http://zotero.org/groups/4797619/items/G6L4YFBT"],"itemData":{"id":65919,"type":"webpage","abstract":"When someone is diagnosed with breast cancer, doctors will determine if it has spread. This process is called staging. Learn about what your cancer stage means.","language":"en","title":"Stages of Breast Cancer | Understand Breast Cancer Staging","URL":"https://www.cancer.org/cancer/breast-cancer/understanding-a-breast-cancer-diagnosis/stages-of-breast-cancer.html","accessed":{"date-parts":[["2022",10,24]]}}},{"id":65918,"uris":["http://zotero.org/groups/4797619/items/II8TLYNX"],"itemData":{"id":65918,"type":"webpage","title":"Number stages of breast cancer | Cancer Research UK","URL":"https://www.cancerresearchuk.org/about-cancer/breast-cancer/stages-types-grades/number-stages","accessed":{"date-parts":[["2022",10,24]]}}}],"schema":"https://github.com/citation-style-language/schema/raw/master/csl-citation.json"} </w:instrText>
      </w:r>
      <w:r w:rsidR="00A7279C" w:rsidRPr="00155680">
        <w:fldChar w:fldCharType="separate"/>
      </w:r>
      <w:r w:rsidR="00FD57F4" w:rsidRPr="00FD57F4">
        <w:rPr>
          <w:rFonts w:cs="Arial"/>
          <w:szCs w:val="24"/>
          <w:vertAlign w:val="superscript"/>
        </w:rPr>
        <w:t>61,62</w:t>
      </w:r>
      <w:r w:rsidR="00A7279C" w:rsidRPr="00155680">
        <w:fldChar w:fldCharType="end"/>
      </w:r>
    </w:p>
    <w:p w14:paraId="1B27A5EE" w14:textId="41E385E3" w:rsidR="002D6844" w:rsidRPr="00D30D35" w:rsidRDefault="002D6844" w:rsidP="002D6844">
      <w:pPr>
        <w:pStyle w:val="Body"/>
      </w:pPr>
      <w:r>
        <w:t xml:space="preserve">Over 70% of </w:t>
      </w:r>
      <w:r w:rsidRPr="00D55DDB">
        <w:t xml:space="preserve">patients are diagnosed at </w:t>
      </w:r>
      <w:r>
        <w:t>S</w:t>
      </w:r>
      <w:r w:rsidRPr="00D55DDB">
        <w:t>tage I–II BC</w:t>
      </w:r>
      <w:r>
        <w:t>,</w:t>
      </w:r>
      <w:r w:rsidR="000878F2">
        <w:fldChar w:fldCharType="begin"/>
      </w:r>
      <w:r w:rsidR="00CA6345">
        <w:instrText xml:space="preserve"> ADDIN ZOTERO_ITEM CSL_CITATION {"citationID":"jRm0QOz1","properties":{"formattedCitation":"\\super 22\\nosupersub{}","plainCitation":"22","noteIndex":0},"citationItems":[{"id":65845,"uris":["http://zotero.org/groups/4797619/items/GDHZTYNF"],"itemData":{"id":65845,"type":"webpage","abstract":"Cancer diagnoses and age-standardised incidence rates in 2019 for all types of cancer by age, sex and region including breast, prostate, lung and colorectal cancer. Cancer incidence by deprivation and stage at diagnosis also presented where appropriate.","container-title":"NHS Digital","language":"en","title":"Cancer Registration Statistics, England 2019","URL":"https://digital.nhs.uk/data-and-information/publications/statistical/cancer-registration-statistics/england-2019","accessed":{"date-parts":[["2022",10,3]]}}}],"schema":"https://github.com/citation-style-language/schema/raw/master/csl-citation.json"} </w:instrText>
      </w:r>
      <w:r w:rsidR="000878F2">
        <w:fldChar w:fldCharType="separate"/>
      </w:r>
      <w:r w:rsidR="00FD57F4" w:rsidRPr="00FD57F4">
        <w:rPr>
          <w:rFonts w:cs="Arial"/>
          <w:szCs w:val="24"/>
          <w:vertAlign w:val="superscript"/>
        </w:rPr>
        <w:t>22</w:t>
      </w:r>
      <w:r w:rsidR="000878F2">
        <w:fldChar w:fldCharType="end"/>
      </w:r>
      <w:r>
        <w:t xml:space="preserve"> and for these patients, and many with Stage III disease, tumour resection is the mainstay of therapy because it has curative potential and provides good survival outcomes.</w:t>
      </w:r>
      <w:r w:rsidR="001C668E">
        <w:fldChar w:fldCharType="begin"/>
      </w:r>
      <w:r w:rsidR="004838B9">
        <w:instrText xml:space="preserve"> ADDIN EN.CITE &lt;EndNote&gt;&lt;Cite&gt;&lt;Author&gt;NICE&lt;/Author&gt;&lt;Year&gt;18 July 2018&lt;/Year&gt;&lt;RecNum&gt;18&lt;/RecNum&gt;&lt;DisplayText&gt;&lt;style face="superscript"&gt;27,37&lt;/style&gt;&lt;/DisplayText&gt;&lt;record&gt;&lt;rec-number&gt;18&lt;/rec-number&gt;&lt;foreign-keys&gt;&lt;key app="EN" db-id="zsraxr2sldvt0herzw7x5028s0efeazsx9r0" timestamp="1632415409"&gt;18&lt;/key&gt;&lt;/foreign-keys&gt;&lt;ref-type name="Journal Article"&gt;17&lt;/ref-type&gt;&lt;contributors&gt;&lt;authors&gt;&lt;author&gt;NICE,&lt;/author&gt;&lt;/authors&gt;&lt;/contributors&gt;&lt;titles&gt;&lt;title&gt;NG101: Early and locally advanced breast cancer: diagnosis and management&lt;/title&gt;&lt;secondary-title&gt;Available at: https://www.nice.org.uk/guidance/ng101 [last accessed: 23/09/2021]&lt;/secondary-title&gt;&lt;/titles&gt;&lt;periodical&gt;&lt;full-title&gt;Available at: https://www.nice.org.uk/guidance/ng101 [last accessed: 23/09/2021]&lt;/full-title&gt;&lt;/periodical&gt;&lt;dates&gt;&lt;year&gt;18 July 2018&lt;/year&gt;&lt;/dates&gt;&lt;urls&gt;&lt;/urls&gt;&lt;/record&gt;&lt;/Cite&gt;&lt;Cite&gt;&lt;Author&gt;NICE&lt;/Author&gt;&lt;Year&gt;15 Sept 2021&lt;/Year&gt;&lt;RecNum&gt;97&lt;/RecNum&gt;&lt;record&gt;&lt;rec-number&gt;97&lt;/rec-number&gt;&lt;foreign-keys&gt;&lt;key app="EN" db-id="zsraxr2sldvt0herzw7x5028s0efeazsx9r0" timestamp="1638872215"&gt;97&lt;/key&gt;&lt;/foreign-keys&gt;&lt;ref-type name="Journal Article"&gt;17&lt;/ref-type&gt;&lt;contributors&gt;&lt;authors&gt;&lt;author&gt;NICE,&lt;/author&gt;&lt;/authors&gt;&lt;/contributors&gt;&lt;titles&gt;&lt;title&gt;NICE pathways: Early and locally advanced breast cancer overview&lt;/title&gt;&lt;secondary-title&gt;Available at: https://pathways.nice.org.uk/pathways/early-and-locally-advanced-breast-cancer#content=view-node%3Anodes-surgery-to-the-breast [last accessed: 07/12/2021]&lt;/secondary-title&gt;&lt;/titles&gt;&lt;periodical&gt;&lt;full-title&gt;Available at: https://pathways.nice.org.uk/pathways/early-and-locally-advanced-breast-cancer#content=view-node%3Anodes-surgery-to-the-breast [last accessed: 07/12/2021]&lt;/full-title&gt;&lt;/periodical&gt;&lt;dates&gt;&lt;year&gt;15 Sept 2021&lt;/year&gt;&lt;/dates&gt;&lt;urls&gt;&lt;/urls&gt;&lt;/record&gt;&lt;/Cite&gt;&lt;/EndNote&gt;</w:instrText>
      </w:r>
      <w:r w:rsidR="001C668E">
        <w:fldChar w:fldCharType="separate"/>
      </w:r>
      <w:r w:rsidR="001C668E">
        <w:fldChar w:fldCharType="end"/>
      </w:r>
      <w:r w:rsidR="00A20210">
        <w:fldChar w:fldCharType="begin"/>
      </w:r>
      <w:r w:rsidR="00CA6345">
        <w:instrText xml:space="preserve"> ADDIN ZOTERO_ITEM CSL_CITATION {"citationID":"k5QvqFUb","properties":{"formattedCitation":"\\super 23\\nosupersub{}","plainCitation":"23","noteIndex":0},"citationItems":[{"id":65877,"uris":["http://zotero.org/groups/4797619/items/AACWD3EG"],"itemData":{"id":65877,"type":"webpage","abstract":"This guideline covers diagnosing and managing early and locally advanced breast cancer. It aims to help healthcare professionals offer the right treatments to people, taking into account the person's individual preferences","language":"eng","note":"publisher: NICE","title":"Early and locally advanced breast cancer: diagnosis and management | NICE [NG101]","title-short":"Overview | Early and locally advanced breast cancer","URL":"https://www.nice.org.uk/guidance/ng101","author":[{"family":"NICE","given":""}],"accessed":{"date-parts":[["2022",10,3]]}}}],"schema":"https://github.com/citation-style-language/schema/raw/master/csl-citation.json"} </w:instrText>
      </w:r>
      <w:r w:rsidR="00A20210">
        <w:fldChar w:fldCharType="separate"/>
      </w:r>
      <w:r w:rsidR="00FD57F4" w:rsidRPr="00FD57F4">
        <w:rPr>
          <w:rFonts w:cs="Arial"/>
          <w:szCs w:val="24"/>
          <w:vertAlign w:val="superscript"/>
        </w:rPr>
        <w:t>23</w:t>
      </w:r>
      <w:r w:rsidR="00A20210">
        <w:fldChar w:fldCharType="end"/>
      </w:r>
      <w:r>
        <w:t xml:space="preserve"> Historically, outcomes in BC have improved over time,</w:t>
      </w:r>
      <w:r w:rsidR="00F42A46">
        <w:fldChar w:fldCharType="begin"/>
      </w:r>
      <w:r w:rsidR="00CA6345">
        <w:instrText xml:space="preserve"> ADDIN ZOTERO_ITEM CSL_CITATION {"citationID":"YANEkf36","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00F42A46">
        <w:fldChar w:fldCharType="separate"/>
      </w:r>
      <w:r w:rsidR="00FD57F4" w:rsidRPr="00FD57F4">
        <w:rPr>
          <w:rFonts w:cs="Arial"/>
          <w:szCs w:val="24"/>
          <w:vertAlign w:val="superscript"/>
        </w:rPr>
        <w:t>24</w:t>
      </w:r>
      <w:r w:rsidR="00F42A46">
        <w:fldChar w:fldCharType="end"/>
      </w:r>
      <w:r>
        <w:t xml:space="preserve"> largely due to improved screening and early identification.</w:t>
      </w:r>
      <w:r w:rsidR="00C85D31">
        <w:fldChar w:fldCharType="begin"/>
      </w:r>
      <w:r w:rsidR="00CA6345">
        <w:instrText xml:space="preserve"> ADDIN ZOTERO_ITEM CSL_CITATION {"citationID":"NzR0AfiD","properties":{"formattedCitation":"\\super 63\\nosupersub{}","plainCitation":"63","noteIndex":0},"citationItems":[{"id":65916,"uris":["http://zotero.org/groups/4797619/items/TUXY6P4T"],"itemData":{"id":65916,"type":"article-journal","abstract":"Background:\nPopulation breast screening has been implemented in the UK for over 25 years, but the size of benefit attributable to such programmes remains controversial. We have conducted the first individual-based cohort evaluation of population breast screening in the UK, to estimate the impact of the NHS breast screening programme (NHSBSP) on breast cancer mortality.\n\nMethods:\nWe followed 988 090 women aged 49–64 years in 1991 resident in England and Wales, who because of the staggered implementation of the NHSBSP, included both invited subjects and an uninvited control group. Individual-level breast screening histories were linked to individual-level mortality and breast cancer incidence data from national registers. Risk of death from breast cancer was investigated by incidence-based mortality analyses in relation to intention to screen and first round attendance. Overdiagnosis of breast cancer following a single screening round was also investigated.\n\nResults:\nInvitation to NHSBSP screening was associated with a reduction in breast cancer mortality in 1991–2005 of 21% (RR=0.79, 95% CI: 0.73–0.84, P&lt;0·001) after adjustment for age, socioeconomic status and lead-time. Breast cancer deaths among first invitation attenders were 46% lower than among non-attenders (RR=0.54, 95% CI: 0.51–0·57, P&lt;0.001) and 32% lower following adjustment for age, socioeconomic status and self-selection bias (RR=0.68, 95% CI: 0.63–0·73, P&lt;0.001). There was little evidence of overdiagnosis associated with invitation to first screen.\n\nConclusions:\nThe results indicate a substantial, statistically significant reduction in breast cancer mortality between 1991 and 2005 associated with NHSBSP activity. This is important in public health terms.","container-title":"British Journal of Cancer","DOI":"10.1038/bjc.2016.415","ISSN":"0007-0920","issue":"2","journalAbbreviation":"Br J Cancer","note":"PMID: 27931047\nPMCID: PMC5243996","page":"246-252","source":"PubMed Central","title":"Effect of population breast screening on breast cancer mortality up to 2005 in England and Wales: an individual-level cohort study","title-short":"Effect of population breast screening on breast cancer mortality up to 2005 in England and Wales","volume":"116","author":[{"family":"Johns","given":"Louise E"},{"family":"Coleman","given":"Derek A"},{"family":"Swerdlow","given":"Anthony J"},{"family":"Moss","given":"Susan M"}],"issued":{"date-parts":[["2017",1,17]]}}}],"schema":"https://github.com/citation-style-language/schema/raw/master/csl-citation.json"} </w:instrText>
      </w:r>
      <w:r w:rsidR="00C85D31">
        <w:fldChar w:fldCharType="separate"/>
      </w:r>
      <w:r w:rsidR="00FD57F4" w:rsidRPr="00FD57F4">
        <w:rPr>
          <w:rFonts w:cs="Arial"/>
          <w:szCs w:val="24"/>
          <w:vertAlign w:val="superscript"/>
        </w:rPr>
        <w:t>63</w:t>
      </w:r>
      <w:r w:rsidR="00C85D31">
        <w:fldChar w:fldCharType="end"/>
      </w:r>
      <w:r>
        <w:t xml:space="preserve"> Early diagnosis allows treatment at an earlier disease stage, typically when the tumour remains localised to the breast tissue and surgical resection remains a treatment option.</w:t>
      </w:r>
      <w:r w:rsidR="00474B50">
        <w:rPr>
          <w:color w:val="FF0000"/>
        </w:rPr>
        <w:fldChar w:fldCharType="begin"/>
      </w:r>
      <w:r w:rsidR="00CA6345">
        <w:rPr>
          <w:color w:val="FF0000"/>
        </w:rPr>
        <w:instrText xml:space="preserve"> ADDIN ZOTERO_ITEM CSL_CITATION {"citationID":"LXk3kari","properties":{"formattedCitation":"\\super 63\\nosupersub{}","plainCitation":"63","noteIndex":0},"citationItems":[{"id":65916,"uris":["http://zotero.org/groups/4797619/items/TUXY6P4T"],"itemData":{"id":65916,"type":"article-journal","abstract":"Background:\nPopulation breast screening has been implemented in the UK for over 25 years, but the size of benefit attributable to such programmes remains controversial. We have conducted the first individual-based cohort evaluation of population breast screening in the UK, to estimate the impact of the NHS breast screening programme (NHSBSP) on breast cancer mortality.\n\nMethods:\nWe followed 988 090 women aged 49–64 years in 1991 resident in England and Wales, who because of the staggered implementation of the NHSBSP, included both invited subjects and an uninvited control group. Individual-level breast screening histories were linked to individual-level mortality and breast cancer incidence data from national registers. Risk of death from breast cancer was investigated by incidence-based mortality analyses in relation to intention to screen and first round attendance. Overdiagnosis of breast cancer following a single screening round was also investigated.\n\nResults:\nInvitation to NHSBSP screening was associated with a reduction in breast cancer mortality in 1991–2005 of 21% (RR=0.79, 95% CI: 0.73–0.84, P&lt;0·001) after adjustment for age, socioeconomic status and lead-time. Breast cancer deaths among first invitation attenders were 46% lower than among non-attenders (RR=0.54, 95% CI: 0.51–0·57, P&lt;0.001) and 32% lower following adjustment for age, socioeconomic status and self-selection bias (RR=0.68, 95% CI: 0.63–0·73, P&lt;0.001). There was little evidence of overdiagnosis associated with invitation to first screen.\n\nConclusions:\nThe results indicate a substantial, statistically significant reduction in breast cancer mortality between 1991 and 2005 associated with NHSBSP activity. This is important in public health terms.","container-title":"British Journal of Cancer","DOI":"10.1038/bjc.2016.415","ISSN":"0007-0920","issue":"2","journalAbbreviation":"Br J Cancer","note":"PMID: 27931047\nPMCID: PMC5243996","page":"246-252","source":"PubMed Central","title":"Effect of population breast screening on breast cancer mortality up to 2005 in England and Wales: an individual-level cohort study","title-short":"Effect of population breast screening on breast cancer mortality up to 2005 in England and Wales","volume":"116","author":[{"family":"Johns","given":"Louise E"},{"family":"Coleman","given":"Derek A"},{"family":"Swerdlow","given":"Anthony J"},{"family":"Moss","given":"Susan M"}],"issued":{"date-parts":[["2017",1,17]]}}}],"schema":"https://github.com/citation-style-language/schema/raw/master/csl-citation.json"} </w:instrText>
      </w:r>
      <w:r w:rsidR="00474B50">
        <w:rPr>
          <w:color w:val="FF0000"/>
        </w:rPr>
        <w:fldChar w:fldCharType="separate"/>
      </w:r>
      <w:r w:rsidR="00FD57F4" w:rsidRPr="00FD57F4">
        <w:rPr>
          <w:rFonts w:cs="Arial"/>
          <w:szCs w:val="24"/>
          <w:vertAlign w:val="superscript"/>
        </w:rPr>
        <w:t>63</w:t>
      </w:r>
      <w:r w:rsidR="00474B50">
        <w:rPr>
          <w:color w:val="FF0000"/>
        </w:rPr>
        <w:fldChar w:fldCharType="end"/>
      </w:r>
      <w:r>
        <w:t xml:space="preserve"> Consequently, age-standardised 1-year survival for Stage I–III BC ranges from 95.7−100.0</w:t>
      </w:r>
      <w:r w:rsidRPr="00D30D35">
        <w:t>%, and 5-year survival from 73.8–98.7%.</w:t>
      </w:r>
      <w:r w:rsidR="005C555D">
        <w:fldChar w:fldCharType="begin"/>
      </w:r>
      <w:r w:rsidR="00CA6345">
        <w:instrText xml:space="preserve"> ADDIN ZOTERO_ITEM CSL_CITATION {"citationID":"gwEIdsZG","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005C555D">
        <w:fldChar w:fldCharType="separate"/>
      </w:r>
      <w:r w:rsidR="00FD57F4" w:rsidRPr="00FD57F4">
        <w:rPr>
          <w:rFonts w:cs="Arial"/>
          <w:szCs w:val="24"/>
          <w:vertAlign w:val="superscript"/>
        </w:rPr>
        <w:t>24</w:t>
      </w:r>
      <w:r w:rsidR="005C555D">
        <w:fldChar w:fldCharType="end"/>
      </w:r>
    </w:p>
    <w:p w14:paraId="5B155BAC" w14:textId="0C291DAD" w:rsidR="002D6844" w:rsidRDefault="002D6844" w:rsidP="002D6844">
      <w:pPr>
        <w:pStyle w:val="Body"/>
      </w:pPr>
      <w:r w:rsidRPr="009B3EE6">
        <w:t xml:space="preserve">Despite the general improvement in BC outcomes over time, </w:t>
      </w:r>
      <w:r>
        <w:t xml:space="preserve">an unmet need remains for those </w:t>
      </w:r>
      <w:r w:rsidRPr="009B3EE6">
        <w:t xml:space="preserve">patients with unresectable (inoperable) Stage III or metastatic (Stage IV) BC </w:t>
      </w:r>
      <w:r w:rsidRPr="00D30D35">
        <w:t>(</w:t>
      </w:r>
      <w:r w:rsidR="009144E1" w:rsidRPr="00BF28E7">
        <w:rPr>
          <w:b/>
          <w:bCs/>
        </w:rPr>
        <w:t>Section</w:t>
      </w:r>
      <w:r w:rsidR="00A85EA1">
        <w:rPr>
          <w:b/>
          <w:bCs/>
        </w:rPr>
        <w:t xml:space="preserve"> </w:t>
      </w:r>
      <w:r w:rsidR="00A85EA1">
        <w:rPr>
          <w:b/>
          <w:bCs/>
        </w:rPr>
        <w:fldChar w:fldCharType="begin"/>
      </w:r>
      <w:r w:rsidR="00A85EA1">
        <w:rPr>
          <w:b/>
          <w:bCs/>
        </w:rPr>
        <w:instrText xml:space="preserve"> REF _Ref126933423 \n \h </w:instrText>
      </w:r>
      <w:r w:rsidR="00A85EA1">
        <w:rPr>
          <w:b/>
          <w:bCs/>
        </w:rPr>
      </w:r>
      <w:r w:rsidR="00A85EA1">
        <w:rPr>
          <w:b/>
          <w:bCs/>
        </w:rPr>
        <w:fldChar w:fldCharType="separate"/>
      </w:r>
      <w:r w:rsidR="00145F42">
        <w:rPr>
          <w:b/>
          <w:bCs/>
        </w:rPr>
        <w:t>B.1.3.4</w:t>
      </w:r>
      <w:r w:rsidR="00A85EA1">
        <w:rPr>
          <w:b/>
          <w:bCs/>
        </w:rPr>
        <w:fldChar w:fldCharType="end"/>
      </w:r>
      <w:r w:rsidRPr="00D30D35">
        <w:t>). Survival outcomes in these patients are poor: 1-year and 5-year age-standardised survival for patients diagnosed with Stage IV BC is 66.2% and 26.6%, respectively.</w:t>
      </w:r>
      <w:r w:rsidR="00B15928">
        <w:rPr>
          <w:color w:val="FF0000"/>
        </w:rPr>
        <w:fldChar w:fldCharType="begin"/>
      </w:r>
      <w:r w:rsidR="00CA6345">
        <w:rPr>
          <w:color w:val="FF0000"/>
        </w:rPr>
        <w:instrText xml:space="preserve"> ADDIN ZOTERO_ITEM CSL_CITATION {"citationID":"evNV7rqM","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00B15928">
        <w:rPr>
          <w:color w:val="FF0000"/>
        </w:rPr>
        <w:fldChar w:fldCharType="separate"/>
      </w:r>
      <w:r w:rsidR="00FD57F4" w:rsidRPr="00FD57F4">
        <w:rPr>
          <w:rFonts w:cs="Arial"/>
          <w:szCs w:val="24"/>
          <w:vertAlign w:val="superscript"/>
        </w:rPr>
        <w:t>24</w:t>
      </w:r>
      <w:r w:rsidR="00B15928">
        <w:rPr>
          <w:color w:val="FF0000"/>
        </w:rPr>
        <w:fldChar w:fldCharType="end"/>
      </w:r>
      <w:r w:rsidR="006C34B9">
        <w:rPr>
          <w:color w:val="FF0000"/>
        </w:rPr>
        <w:t xml:space="preserve"> </w:t>
      </w:r>
      <w:r w:rsidRPr="00D30D35">
        <w:t>Patients with mBC also face a greater disease burden than patients with early BC,</w:t>
      </w:r>
      <w:r w:rsidR="00F104EA">
        <w:fldChar w:fldCharType="begin"/>
      </w:r>
      <w:r w:rsidR="00CA6345">
        <w:instrText xml:space="preserve"> ADDIN ZOTERO_ITEM CSL_CITATION {"citationID":"0lMk5yP5","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F104EA">
        <w:fldChar w:fldCharType="separate"/>
      </w:r>
      <w:r w:rsidR="00FD57F4" w:rsidRPr="00FD57F4">
        <w:rPr>
          <w:rFonts w:cs="Arial"/>
          <w:szCs w:val="24"/>
          <w:vertAlign w:val="superscript"/>
        </w:rPr>
        <w:t>28</w:t>
      </w:r>
      <w:r w:rsidR="00F104EA">
        <w:fldChar w:fldCharType="end"/>
      </w:r>
      <w:r w:rsidRPr="00D30D35">
        <w:t xml:space="preserve"> as metastases impose symptoms such as seizures, jaundice, and pleural effusion.</w:t>
      </w:r>
      <w:r w:rsidRPr="00D813C5">
        <w:rPr>
          <w:color w:val="FF0000"/>
        </w:rPr>
        <w:t xml:space="preserve"> </w:t>
      </w:r>
      <w:r w:rsidR="00FD65FA">
        <w:rPr>
          <w:color w:val="FF0000"/>
        </w:rPr>
        <w:fldChar w:fldCharType="begin"/>
      </w:r>
      <w:r w:rsidR="00CA6345">
        <w:rPr>
          <w:color w:val="FF0000"/>
        </w:rPr>
        <w:instrText xml:space="preserve"> ADDIN ZOTERO_ITEM CSL_CITATION {"citationID":"Gy3Gz3dA","properties":{"formattedCitation":"\\super 25,26\\nosupersub{}","plainCitation":"25,26","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id":65913,"uris":["http://zotero.org/groups/4797619/items/CJ5T6X82"],"itemData":{"id":65913,"type":"webpage","title":"Symptoms of secondary breast cancer | Cancer Research UK","URL":"https://www.cancerresearchuk.org/about-cancer/breast-cancer/secondary/symptoms","accessed":{"date-parts":[["2022",10,24]]}}}],"schema":"https://github.com/citation-style-language/schema/raw/master/csl-citation.json"} </w:instrText>
      </w:r>
      <w:r w:rsidR="00FD65FA">
        <w:rPr>
          <w:color w:val="FF0000"/>
        </w:rPr>
        <w:fldChar w:fldCharType="separate"/>
      </w:r>
      <w:r w:rsidR="00FD57F4" w:rsidRPr="00FD57F4">
        <w:rPr>
          <w:rFonts w:cs="Arial"/>
          <w:szCs w:val="24"/>
          <w:vertAlign w:val="superscript"/>
        </w:rPr>
        <w:t>25,26</w:t>
      </w:r>
      <w:r w:rsidR="00FD65FA">
        <w:rPr>
          <w:color w:val="FF0000"/>
        </w:rPr>
        <w:fldChar w:fldCharType="end"/>
      </w:r>
      <w:r w:rsidR="005D1531">
        <w:rPr>
          <w:color w:val="FF0000"/>
        </w:rPr>
        <w:t xml:space="preserve"> </w:t>
      </w:r>
      <w:r w:rsidRPr="00D30D35">
        <w:t>Treatment resistance is frequent in advanced disease,</w:t>
      </w:r>
      <w:r w:rsidR="003A5DC0">
        <w:rPr>
          <w:color w:val="FF0000"/>
        </w:rPr>
        <w:fldChar w:fldCharType="begin"/>
      </w:r>
      <w:r w:rsidR="00CA6345">
        <w:rPr>
          <w:color w:val="FF0000"/>
        </w:rPr>
        <w:instrText xml:space="preserve"> ADDIN ZOTERO_ITEM CSL_CITATION {"citationID":"Wr0kGll9","properties":{"formattedCitation":"\\super 41\\nosupersub{}","plainCitation":"41","noteIndex":0},"citationItems":[{"id":65912,"uris":["http://zotero.org/groups/4797619/items/I884832A"],"itemData":{"id":65912,"type":"article-journal","abstract":"Advances in HER2-targeted therapies have improved the survival of patients with HER2-positive breast cancer. The standard-of-care treatment for localized disease has been chemotherapy and 1 year of adjuvant HER2-targeted therapy, typically with the anti-HER2 antibody trastuzumab. Despite the effectiveness of this treatment, disease relapse occurs in a subset of patients; thus, focus has been placed on escalating treatment by either combining different HER2-targeted agents or extending the duration of HER2-targeted therapy. Indeed, dual HER2-targeted therapies and extended-duration anti-HER2 therapy, as well as adjuvant therapy with the anti-HER2 antibody-drug conjugate T-DM1, have all been approved for clinical use. Emerging evidence suggests, however, that some patients do not derive sufficient benefit from these additional therapies to offset the associated toxicities and/or costs. Similarly, the universal use of chemotherapy might not benefit all patients, and treatment de-escalation through omission of chemotherapy has shown promise in clinical trials and is currently being explored further. The future of precision medicine should therefore involve tailoring of therapy based on the genetics and biology of each tumour and the clinical characteristics of each patient. Predictive biomarkers that enable the identification of patients who will benefit from either escalated or de-escalated treatment will be crucial to this approach. In this Review, we summarize the available HER2-targeted agents and associated mechanisms of resistance, and describe the current therapeutic landscape of early stage HER2-positive breast cancer, focusing on strategies for treatment escalation or de-escalation.","container-title":"Nature Reviews. Clinical Oncology","DOI":"10.1038/s41571-019-0299-9","ISSN":"1759-4782","issue":"4","journalAbbreviation":"Nat Rev Clin Oncol","language":"eng","note":"PMID: 31836877\nPMCID: PMC8023395","page":"233-250","source":"PubMed","title":"Towards personalized treatment for early stage HER2-positive breast cancer","volume":"17","author":[{"family":"Goutsouliak","given":"Kristina"},{"family":"Veeraraghavan","given":"Jamunarani"},{"family":"Sethunath","given":"Vidyalakshmi"},{"family":"De Angelis","given":"Carmine"},{"family":"Osborne","given":"C. Kent"},{"family":"Rimawi","given":"Mothaffar F."},{"family":"Schiff","given":"Rachel"}],"issued":{"date-parts":[["2020",4]]}}}],"schema":"https://github.com/citation-style-language/schema/raw/master/csl-citation.json"} </w:instrText>
      </w:r>
      <w:r w:rsidR="003A5DC0">
        <w:rPr>
          <w:color w:val="FF0000"/>
        </w:rPr>
        <w:fldChar w:fldCharType="separate"/>
      </w:r>
      <w:r w:rsidR="00FD57F4" w:rsidRPr="00FD57F4">
        <w:rPr>
          <w:rFonts w:cs="Arial"/>
          <w:szCs w:val="24"/>
          <w:vertAlign w:val="superscript"/>
        </w:rPr>
        <w:t>41</w:t>
      </w:r>
      <w:r w:rsidR="003A5DC0">
        <w:rPr>
          <w:color w:val="FF0000"/>
        </w:rPr>
        <w:fldChar w:fldCharType="end"/>
      </w:r>
      <w:r w:rsidRPr="00D30D35">
        <w:t xml:space="preserve"> which effectively reduces available treatment options.</w:t>
      </w:r>
    </w:p>
    <w:p w14:paraId="3BB3D0CF" w14:textId="0415FFF8" w:rsidR="00502FFA" w:rsidRDefault="007A2F0C" w:rsidP="004D5915">
      <w:pPr>
        <w:pStyle w:val="Body"/>
        <w:rPr>
          <w:rFonts w:cs="Arial"/>
          <w:szCs w:val="24"/>
        </w:rPr>
      </w:pPr>
      <w:r w:rsidRPr="00D30D35">
        <w:t xml:space="preserve">Prognosis and treatment of BC is based on various factors, including disease severity and </w:t>
      </w:r>
      <w:r w:rsidR="008C491D">
        <w:t xml:space="preserve">the </w:t>
      </w:r>
      <w:r w:rsidRPr="00D30D35">
        <w:t xml:space="preserve">presence of specific biomarkers. </w:t>
      </w:r>
      <w:r>
        <w:t>The k</w:t>
      </w:r>
      <w:r w:rsidRPr="00D30D35">
        <w:t>ey biomarkers in BC are HER2 and hormone receptor</w:t>
      </w:r>
      <w:r>
        <w:t xml:space="preserve"> </w:t>
      </w:r>
      <w:r w:rsidRPr="00D30D35">
        <w:t>expression (</w:t>
      </w:r>
      <w:r w:rsidR="00F0578F">
        <w:t>comprising</w:t>
      </w:r>
      <w:r w:rsidR="00F0578F" w:rsidRPr="00D30D35">
        <w:t xml:space="preserve"> </w:t>
      </w:r>
      <w:r w:rsidRPr="00D30D35">
        <w:t>oestrogen and progesterone receptor</w:t>
      </w:r>
      <w:r w:rsidR="0033404D">
        <w:t>s</w:t>
      </w:r>
      <w:r w:rsidRPr="00D30D35">
        <w:t>).</w:t>
      </w:r>
      <w:r>
        <w:fldChar w:fldCharType="begin"/>
      </w:r>
      <w:r w:rsidR="00CA6345">
        <w:instrText xml:space="preserve"> ADDIN ZOTERO_ITEM CSL_CITATION {"citationID":"Xhn7Pivc","properties":{"formattedCitation":"\\super 35,36\\nosupersub{}","plainCitation":"35,36","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id":65911,"uris":["http://zotero.org/groups/4797619/items/CV2NXX7U"],"itemData":{"id":65911,"type":"webpage","title":"Invasive breast cancer | Cancer Research UK","URL":"https://www.cancerresearchuk.org/about-cancer/breast-cancer/stages-types-grades/types/invasive-breast-cancer","accessed":{"date-parts":[["2022",10,24]]}}}],"schema":"https://github.com/citation-style-language/schema/raw/master/csl-citation.json"} </w:instrText>
      </w:r>
      <w:r>
        <w:fldChar w:fldCharType="separate"/>
      </w:r>
      <w:r w:rsidR="00FD57F4" w:rsidRPr="00FD57F4">
        <w:rPr>
          <w:rFonts w:cs="Arial"/>
          <w:szCs w:val="24"/>
          <w:vertAlign w:val="superscript"/>
        </w:rPr>
        <w:t>35,36</w:t>
      </w:r>
      <w:r>
        <w:fldChar w:fldCharType="end"/>
      </w:r>
      <w:r w:rsidR="00087831">
        <w:t xml:space="preserve"> Under current treatment pathways, patients are classified as either HER2-positive or HER2-negative</w:t>
      </w:r>
      <w:r w:rsidR="00246FDF">
        <w:t>, and hormone re</w:t>
      </w:r>
      <w:r w:rsidR="000A7CD9">
        <w:t>ceptor</w:t>
      </w:r>
      <w:r w:rsidR="00343C90">
        <w:t xml:space="preserve"> </w:t>
      </w:r>
      <w:r w:rsidR="000A7CD9">
        <w:t>positive</w:t>
      </w:r>
      <w:r w:rsidR="00343C90">
        <w:t xml:space="preserve"> (HR-positive)</w:t>
      </w:r>
      <w:r w:rsidR="0076563E">
        <w:t xml:space="preserve"> </w:t>
      </w:r>
      <w:r w:rsidR="000A7CD9">
        <w:t>or</w:t>
      </w:r>
      <w:r w:rsidR="004152B4">
        <w:t xml:space="preserve"> </w:t>
      </w:r>
      <w:r w:rsidR="00343C90">
        <w:t>hormone receptor negative (HR-negative)</w:t>
      </w:r>
      <w:r w:rsidR="000A7CD9">
        <w:t>.</w:t>
      </w:r>
      <w:r w:rsidR="00691663">
        <w:fldChar w:fldCharType="begin"/>
      </w:r>
      <w:r w:rsidR="00CA6345">
        <w:instrText xml:space="preserve"> ADDIN ZOTERO_ITEM CSL_CITATION {"citationID":"CF27Avix","properties":{"formattedCitation":"\\super 38\\nosupersub{}","plainCitation":"38","noteIndex":0},"citationItems":[{"id":65946,"uris":["http://zotero.org/groups/4797619/items/WH43D5QI"],"itemData":{"id":65946,"type":"article-journal","abstract":"About a half of HER2-negative breast cancer (BC) show HER2-low expression that can be targeted by new antibody-drug conjugates. The main aim of this study is to describe the evolution of HER2 expression from primary BC to relapse by including HER2-low category in both primary and recurrent BC samples. Patients with matched primary and relapse BC samples were included. HER2 was evaluated according to ASCO/CAP recommendations in place at the time of diagnosis. A cutoff of &gt;10% cells staining for HER2-positivity was applied. HER2-negative cases were sub-classified as HER2-low (IHC = 1 + /2+ and ISH not amplified), or HER2-0 (IHC-0). 547 patients were included. The proportion of HER2-low cases was 34.2% on the primary tumor and 37.3% on the relapse samples. Among HER2-negative cases, HER2-low status was more frequent in HR-positive vs triple-negative tumors (47.3% vs 35.4% on primary tumor samples, 53.8% vs 36.2% on relapse samples). The overall rate of HER2 discordance was 38.0%, mostly represented by HER2-0 switching to HER2-low (15%) and HER2-low switching to HER2-0 (14%). Among patients with a primary HER2-negative tumor, the rate of HER2 discordance was higher in HR-positive/HER2-negative vs triple-negative cases (45.5% vs 36.7% p = 0.170). This difference was mostly driven by cases switching from HER2-0 to HER2-low. HER2-low expression is highly unstable during disease evolution. Relapse biopsy in case of a primary HER2-0 tumor may open new therapeutic opportunities in a relevant proportion of patients.","container-title":"npj Breast Cancer","DOI":"10.1038/s41523-021-00343-4","ISSN":"2374-4677","issue":"1","language":"en","license":"2021 The Author(s)","note":"number: 1\npublisher: Nature Publishing Group","page":"1-8","source":"www.nature.com","title":"Evolution of HER2-low expression from primary to recurrent breast cancer","volume":"7","author":[{"family":"Miglietta","given":"Federica"},{"family":"Griguolo","given":"Gaia"},{"family":"Bottosso","given":"Michele"},{"family":"Giarratano","given":"Tommaso"},{"family":"Lo Mele","given":"Marcello"},{"family":"Fassan","given":"Matteo"},{"family":"Cacciatore","given":"Matilde"},{"family":"Genovesi","given":"Elisa"},{"family":"De Bartolo","given":"Debora"},{"family":"Vernaci","given":"Grazia"},{"family":"Amato","given":"Ottavia"},{"family":"Conte","given":"PierFranco"},{"family":"Guarneri","given":"Valentina"},{"family":"Dieci","given":"Maria Vittoria"}],"issued":{"date-parts":[["2021",10,12]]}}}],"schema":"https://github.com/citation-style-language/schema/raw/master/csl-citation.json"} </w:instrText>
      </w:r>
      <w:r w:rsidR="00691663">
        <w:fldChar w:fldCharType="separate"/>
      </w:r>
      <w:r w:rsidR="00FD57F4" w:rsidRPr="00FD57F4">
        <w:rPr>
          <w:rFonts w:cs="Arial"/>
          <w:szCs w:val="24"/>
          <w:vertAlign w:val="superscript"/>
        </w:rPr>
        <w:t>38</w:t>
      </w:r>
      <w:r w:rsidR="00691663">
        <w:fldChar w:fldCharType="end"/>
      </w:r>
      <w:r w:rsidR="00087831">
        <w:t xml:space="preserve"> </w:t>
      </w:r>
      <w:r w:rsidRPr="00D813C5">
        <w:fldChar w:fldCharType="begin"/>
      </w:r>
      <w:r>
        <w:instrText xml:space="preserve"> ADDIN EN.CITE &lt;EndNote&gt;&lt;Cite&gt;&lt;Author&gt;NICE&lt;/Author&gt;&lt;Year&gt;16 Aug 2017&lt;/Year&gt;&lt;RecNum&gt;19&lt;/RecNum&gt;&lt;DisplayText&gt;&lt;style face="superscript"&gt;40,42&lt;/style&gt;&lt;/DisplayText&gt;&lt;record&gt;&lt;rec-number&gt;19&lt;/rec-number&gt;&lt;foreign-keys&gt;&lt;key app="EN" db-id="zsraxr2sldvt0herzw7x5028s0efeazsx9r0" timestamp="1632415497"&gt;19&lt;/key&gt;&lt;/foreign-keys&gt;&lt;ref-type name="Journal Article"&gt;17&lt;/ref-type&gt;&lt;contributors&gt;&lt;authors&gt;&lt;author&gt;NICE,&lt;/author&gt;&lt;/authors&gt;&lt;/contributors&gt;&lt;titles&gt;&lt;title&gt;CG81: Advanced breast cancer: diagnosis and treatment&lt;/title&gt;&lt;secondary-title&gt;Available at: https://www.nice.org.uk/guidance/cg81 [last accessed: 23/09/2021]&lt;/secondary-title&gt;&lt;/titles&gt;&lt;periodical&gt;&lt;full-title&gt;Available at: https://www.nice.org.uk/guidance/cg81 [last accessed: 23/09/2021]&lt;/full-title&gt;&lt;/periodical&gt;&lt;dates&gt;&lt;year&gt;16 Aug 2017&lt;/year&gt;&lt;/dates&gt;&lt;urls&gt;&lt;/urls&gt;&lt;/record&gt;&lt;/Cite&gt;&lt;Cite&gt;&lt;Author&gt;Cancer Research UK&lt;/Author&gt;&lt;Year&gt;2020&lt;/Year&gt;&lt;RecNum&gt;34&lt;/RecNum&gt;&lt;record&gt;&lt;rec-number&gt;34&lt;/rec-number&gt;&lt;foreign-keys&gt;&lt;key app="EN" db-id="zsraxr2sldvt0herzw7x5028s0efeazsx9r0" timestamp="1634820573"&gt;34&lt;/key&gt;&lt;/foreign-keys&gt;&lt;ref-type name="Journal Article"&gt;17&lt;/ref-type&gt;&lt;contributors&gt;&lt;authors&gt;&lt;author&gt;Cancer Research UK,&lt;/author&gt;&lt;/authors&gt;&lt;/contributors&gt;&lt;titles&gt;&lt;title&gt;Tests on your breast cancer cells&lt;/title&gt;&lt;secondary-title&gt;Available at: https://www.cancerresearchuk.org/about-cancer/breast-cancer/getting-diagnosed/tests-diagnose/hormone-receptor-testing-breast-cancer [last accessed: 21/10/2021]&lt;/secondary-title&gt;&lt;/titles&gt;&lt;periodical&gt;&lt;full-title&gt;Available at: https://www.cancerresearchuk.org/about-cancer/breast-cancer/getting-diagnosed/tests-diagnose/hormone-receptor-testing-breast-cancer [last accessed: 21/10/2021]&lt;/full-title&gt;&lt;/periodical&gt;&lt;dates&gt;&lt;year&gt;2020&lt;/year&gt;&lt;/dates&gt;&lt;urls&gt;&lt;/urls&gt;&lt;/record&gt;&lt;/Cite&gt;&lt;/EndNote&gt;</w:instrText>
      </w:r>
      <w:r w:rsidRPr="00D813C5">
        <w:fldChar w:fldCharType="separate"/>
      </w:r>
      <w:r w:rsidRPr="00D813C5">
        <w:rPr>
          <w:color w:val="FF0000"/>
        </w:rPr>
        <w:fldChar w:fldCharType="end"/>
      </w:r>
      <w:r>
        <w:rPr>
          <w:color w:val="FF0000"/>
        </w:rPr>
        <w:t xml:space="preserve"> </w:t>
      </w:r>
      <w:r w:rsidR="000E165A" w:rsidRPr="000E165A">
        <w:t xml:space="preserve"> </w:t>
      </w:r>
    </w:p>
    <w:p w14:paraId="749795CC" w14:textId="03298D0D" w:rsidR="00C6369B" w:rsidRPr="000C3D6C" w:rsidRDefault="000E165A" w:rsidP="00C6369B">
      <w:pPr>
        <w:pStyle w:val="Body"/>
      </w:pPr>
      <w:r w:rsidRPr="000C3D6C">
        <w:t>HER2-pos</w:t>
      </w:r>
      <w:r w:rsidR="00207CF6" w:rsidRPr="000C3D6C">
        <w:t>itive</w:t>
      </w:r>
      <w:r w:rsidR="00371A0E" w:rsidRPr="000C3D6C">
        <w:t xml:space="preserve"> </w:t>
      </w:r>
      <w:r w:rsidRPr="000C3D6C">
        <w:t>BC</w:t>
      </w:r>
      <w:r w:rsidR="00946EE1" w:rsidRPr="000C3D6C">
        <w:t xml:space="preserve">, which is present in </w:t>
      </w:r>
      <w:r w:rsidR="0015077D">
        <w:t>13</w:t>
      </w:r>
      <w:r w:rsidR="00EC3831">
        <w:t>–</w:t>
      </w:r>
      <w:r w:rsidR="0015077D">
        <w:t>20%</w:t>
      </w:r>
      <w:r w:rsidR="00001516" w:rsidRPr="000C3D6C">
        <w:t xml:space="preserve"> </w:t>
      </w:r>
      <w:r w:rsidR="00946EE1" w:rsidRPr="000C3D6C">
        <w:t>of patients with BC,</w:t>
      </w:r>
      <w:r w:rsidR="003D3A08">
        <w:fldChar w:fldCharType="begin"/>
      </w:r>
      <w:r w:rsidR="00CA6345">
        <w:instrText xml:space="preserve"> ADDIN ZOTERO_ITEM CSL_CITATION {"citationID":"rGMnRasr","properties":{"formattedCitation":"\\super 56,64\\nosupersub{}","plainCitation":"56,64","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id":65941,"uris":["http://zotero.org/groups/4797619/items/5UY5TU6N"],"itemData":{"id":65941,"type":"article-journal","abstract":"Human epidermal growth factor receptor 2 (HER2) overexpression is present in approximately 15% of early invasive breast cancers, and is an important predictive and prognostic marker. The substantial benefits achieved with anti-HER2 targeted therapies in patients with HER2-positive breast cancer have emphasised the need for accurate assessment of HER2 status. Current data indicate that HER2 test accuracy improved following previous publication of guidelines and the implementation of an external quality assessment scheme with a decline in false-positive and false-negative rates. This paper provides an update of the guidelines for HER2 testing in the UK. The aim is to further improve the analytical validity and clinical utility of HER2 testing by providing guidelines of test performance parameters, and recommendations on the postanalytical interpretation of test results. HER2 status should be determined in all newly diagnosed and recurrent breast cancers. Testing involves immunohistochemistry with &gt;10% complete strong membrane staining defining a positive status. In situ hybridisation, either fluorescent or bright field chromogenic, is used either upfront or in immunohistochemistry borderline cases to detect the presence of HER2 gene amplification. Situations where repeat HER2 testing is advised are outlined and the impact of genetic heterogeneity is discussed. Strict quality control and external quality assurance of validated assays are essential. Testing laboratories should perform ongoing competency assessment and proficiency tests and ensure the reliability and accuracy of the assay. Pathologists, oncologists and surgeons involved in test interpretation and clinical use should adhere to published guidelines and maintain accurate performance and consistent interpretation of test results.","container-title":"Journal of Clinical Pathology","DOI":"10.1136/jclinpath-2014-202571","ISSN":"1472-4146","issue":"2","journalAbbreviation":"J Clin Pathol","language":"eng","note":"PMID: 25488926\nPMCID: PMC4316916","page":"93-99","source":"PubMed","title":"Updated UK Recommendations for HER2 assessment in breast cancer","volume":"68","author":[{"family":"Rakha","given":"Emad A."},{"family":"Pinder","given":"Sarah E."},{"family":"Bartlett","given":"John M. S."},{"family":"Ibrahim","given":"Merdol"},{"family":"Starczynski","given":"Jane"},{"family":"Carder","given":"Pauline J."},{"family":"Provenzano","given":"Elena"},{"family":"Hanby","given":"Andrew"},{"family":"Hales","given":"Sally"},{"family":"Lee","given":"Andrew H. S."},{"family":"Ellis","given":"Ian O."},{"literal":"National Coordinating Committee for Breast Pathology"}],"issued":{"date-parts":[["2015",2]]}}}],"schema":"https://github.com/citation-style-language/schema/raw/master/csl-citation.json"} </w:instrText>
      </w:r>
      <w:r w:rsidR="003D3A08">
        <w:fldChar w:fldCharType="separate"/>
      </w:r>
      <w:r w:rsidR="00FD57F4" w:rsidRPr="00FD57F4">
        <w:rPr>
          <w:rFonts w:cs="Arial"/>
          <w:szCs w:val="24"/>
          <w:vertAlign w:val="superscript"/>
        </w:rPr>
        <w:t>56,64</w:t>
      </w:r>
      <w:r w:rsidR="003D3A08">
        <w:fldChar w:fldCharType="end"/>
      </w:r>
      <w:r w:rsidR="00F238A8" w:rsidDel="00F238A8">
        <w:t xml:space="preserve"> </w:t>
      </w:r>
      <w:r w:rsidRPr="000C3D6C">
        <w:t>results in aggressive disease</w:t>
      </w:r>
      <w:r w:rsidR="002A12A0" w:rsidRPr="000C3D6C">
        <w:fldChar w:fldCharType="begin"/>
      </w:r>
      <w:r w:rsidR="00CA6345">
        <w:instrText xml:space="preserve"> ADDIN ZOTERO_ITEM CSL_CITATION {"citationID":"sGaMnKAh","properties":{"formattedCitation":"\\super 34\\nosupersub{}","plainCitation":"34","noteIndex":0},"citationItems":[{"id":66211,"uris":["http://zotero.org/groups/4797619/items/9EM59V9B"],"itemData":{"id":66211,"type":"article-journal","abstract":"The HER-2/neu oncogene is a member of the erbB-like oncogene family, and is related to, but distinct from, the epidermal growth\nfactor receptor. This gene has been shown to be amplified in human breast cancer cell lines. In the current study, alterations\nof the gene in 189 primary human breast cancers were investigated. HER-2/neu was found to be amplified from 2- to greater\nthan 20-fold in 30% of the tumors. Correlation of gene amplification with several disease parameters was evaluated. Amplification\nof the HER-2/neu gene was a significant predictor of both overall survival and time to relapse in patients with breast cancer.\nIt retained its significance even when adjustments were made for other known prognostic factors. Moreover, HER-2/neu amplification\nhad greater prognostic value than most currently used prognostic factors, including hormonal-receptor status, in lymph node-positive\ndisease. These data indicate that this gene may play a role in the biologic behavior and/or pathogenesis of human breast cancer.","container-title":"Science (New York, N.Y.)","DOI":"10.1126/science.3798106","journalAbbreviation":"Science (New York, N.Y.)","page":"177-82","source":"ResearchGate","title":"Slamon DJ, Clark GM, Wong SG, Levin WJ, Ullrich A, McGuire WLHuman breast cancer: correlation of relapse and survival with amplification of the HER-2/neu oncogene. Science (Wash DC) 235: 177-182","title-short":"Slamon DJ, Clark GM, Wong SG, Levin WJ, Ullrich A, McGuire WLHuman breast cancer","volume":"235","author":[{"family":"Slamon","given":"Dennis"},{"family":"Clark","given":"Gary"},{"family":"Wong","given":"Steven"},{"family":"Levin","given":"Wendy"},{"family":"Ullrich","given":"Axel"},{"family":"McGuire","given":"William"}],"issued":{"date-parts":[["1987",2,1]]}}}],"schema":"https://github.com/citation-style-language/schema/raw/master/csl-citation.json"} </w:instrText>
      </w:r>
      <w:r w:rsidR="002A12A0" w:rsidRPr="000C3D6C">
        <w:fldChar w:fldCharType="separate"/>
      </w:r>
      <w:r w:rsidR="00FD57F4" w:rsidRPr="00FD57F4">
        <w:rPr>
          <w:rFonts w:cs="Arial"/>
          <w:szCs w:val="24"/>
          <w:vertAlign w:val="superscript"/>
        </w:rPr>
        <w:t>34</w:t>
      </w:r>
      <w:r w:rsidR="002A12A0" w:rsidRPr="000C3D6C">
        <w:fldChar w:fldCharType="end"/>
      </w:r>
      <w:r w:rsidR="00612764" w:rsidRPr="000C3D6C">
        <w:t xml:space="preserve"> </w:t>
      </w:r>
      <w:r w:rsidRPr="000C3D6C">
        <w:t>that responds poorly to conventional chemotherapy.</w:t>
      </w:r>
      <w:r w:rsidR="002C4060" w:rsidRPr="000C3D6C">
        <w:fldChar w:fldCharType="begin"/>
      </w:r>
      <w:r w:rsidR="00CA6345">
        <w:instrText xml:space="preserve"> ADDIN ZOTERO_ITEM CSL_CITATION {"citationID":"F5oMtU5g","properties":{"formattedCitation":"\\super 60\\nosupersub{}","plainCitation":"60","noteIndex":0},"citationItems":[{"id":65920,"uris":["http://zotero.org/groups/4797619/items/NT8PXFFR"],"itemData":{"id":65920,"type":"article-journal","abstract":"Breast cancer is the second leading cause of cancer deaths among women. The development of breast cancer is a multi-step process involving multiple cell types, and its prevention remains challenging in the world. Early diagnosis of breast cancer is one of the best approaches to prevent this disease. In some developed countries, the 5-year relative survival rate of breast cancer patients is above 80% due to early prevention. In the recent decade, great progress has been made in the understanding of breast cancer as well as in the development of preventative methods. The pathogenesis and tumor drug-resistant mechanisms are revealed by discovering breast cancer stem cells, and many genes are found related to breast cancer. Currently, people have more drug options for the chemoprevention of breast cancer, while biological prevention has been recently developed to improve patients' quality of life. In this review, we will summarize key studies of pathogenesis, related genes, risk factors and preventative methods on breast cancer over the past years. These findings represent a small step in the long fight against breast cancer.","container-title":"International Journal of Biological Sciences","DOI":"10.7150/ijbs.21635","ISSN":"1449-2288","issue":"11","journalAbbreviation":"Int J Biol Sci","language":"eng","note":"PMID: 29209143\nPMCID: PMC5715522","page":"1387-1397","source":"PubMed","title":"Risk Factors and Preventions of Breast Cancer","volume":"13","author":[{"family":"Sun","given":"Yi-Sheng"},{"family":"Zhao","given":"Zhao"},{"family":"Yang","given":"Zhang-Nv"},{"family":"Xu","given":"Fang"},{"family":"Lu","given":"Hang-Jing"},{"family":"Zhu","given":"Zhi-Yong"},{"family":"Shi","given":"Wen"},{"family":"Jiang","given":"Jianmin"},{"family":"Yao","given":"Ping-Ping"},{"family":"Zhu","given":"Han-Ping"}],"issued":{"date-parts":[["2017"]]}}}],"schema":"https://github.com/citation-style-language/schema/raw/master/csl-citation.json"} </w:instrText>
      </w:r>
      <w:r w:rsidR="002C4060" w:rsidRPr="000C3D6C">
        <w:fldChar w:fldCharType="separate"/>
      </w:r>
      <w:r w:rsidR="00FD57F4" w:rsidRPr="00FD57F4">
        <w:rPr>
          <w:rFonts w:cs="Arial"/>
          <w:szCs w:val="24"/>
          <w:vertAlign w:val="superscript"/>
        </w:rPr>
        <w:t>60</w:t>
      </w:r>
      <w:r w:rsidR="002C4060" w:rsidRPr="000C3D6C">
        <w:fldChar w:fldCharType="end"/>
      </w:r>
      <w:r w:rsidRPr="000C3D6C">
        <w:t xml:space="preserve"> </w:t>
      </w:r>
      <w:r w:rsidR="00893B41" w:rsidRPr="000C3D6C">
        <w:t>A</w:t>
      </w:r>
      <w:r w:rsidR="00EC7A97" w:rsidRPr="000C3D6C">
        <w:t>nti-</w:t>
      </w:r>
      <w:r w:rsidR="00C6369B" w:rsidRPr="000C3D6C">
        <w:t xml:space="preserve">HER2 treatments </w:t>
      </w:r>
      <w:r w:rsidR="00BA0550" w:rsidRPr="000C3D6C">
        <w:t xml:space="preserve">have </w:t>
      </w:r>
      <w:r w:rsidR="00C53E1B" w:rsidRPr="002646F6">
        <w:t>markedly</w:t>
      </w:r>
      <w:r w:rsidR="00C6369B" w:rsidRPr="002646F6">
        <w:t xml:space="preserve"> improve</w:t>
      </w:r>
      <w:r w:rsidR="00C53E1B" w:rsidRPr="002646F6">
        <w:t>d</w:t>
      </w:r>
      <w:r w:rsidR="00C6369B" w:rsidRPr="002646F6">
        <w:t xml:space="preserve"> </w:t>
      </w:r>
      <w:r w:rsidR="00342C06" w:rsidRPr="002646F6">
        <w:t>survival outcomes</w:t>
      </w:r>
      <w:r w:rsidR="00C6369B" w:rsidRPr="002646F6">
        <w:t xml:space="preserve"> </w:t>
      </w:r>
      <w:r w:rsidR="00C6369B" w:rsidRPr="000C3D6C">
        <w:t>vs. non-targeted chemotherapy</w:t>
      </w:r>
      <w:r w:rsidR="004030DE" w:rsidRPr="000C3D6C">
        <w:fldChar w:fldCharType="begin"/>
      </w:r>
      <w:r w:rsidR="00CA6345">
        <w:instrText xml:space="preserve"> ADDIN ZOTERO_ITEM CSL_CITATION {"citationID":"tLxcfFmV","properties":{"formattedCitation":"\\super 37,41\\nosupersub{}","plainCitation":"37,41","noteIndex":0},"citationItems":[{"id":65912,"uris":["http://zotero.org/groups/4797619/items/I884832A"],"itemData":{"id":65912,"type":"article-journal","abstract":"Advances in HER2-targeted therapies have improved the survival of patients with HER2-positive breast cancer. The standard-of-care treatment for localized disease has been chemotherapy and 1 year of adjuvant HER2-targeted therapy, typically with the anti-HER2 antibody trastuzumab. Despite the effectiveness of this treatment, disease relapse occurs in a subset of patients; thus, focus has been placed on escalating treatment by either combining different HER2-targeted agents or extending the duration of HER2-targeted therapy. Indeed, dual HER2-targeted therapies and extended-duration anti-HER2 therapy, as well as adjuvant therapy with the anti-HER2 antibody-drug conjugate T-DM1, have all been approved for clinical use. Emerging evidence suggests, however, that some patients do not derive sufficient benefit from these additional therapies to offset the associated toxicities and/or costs. Similarly, the universal use of chemotherapy might not benefit all patients, and treatment de-escalation through omission of chemotherapy has shown promise in clinical trials and is currently being explored further. The future of precision medicine should therefore involve tailoring of therapy based on the genetics and biology of each tumour and the clinical characteristics of each patient. Predictive biomarkers that enable the identification of patients who will benefit from either escalated or de-escalated treatment will be crucial to this approach. In this Review, we summarize the available HER2-targeted agents and associated mechanisms of resistance, and describe the current therapeutic landscape of early stage HER2-positive breast cancer, focusing on strategies for treatment escalation or de-escalation.","container-title":"Nature Reviews. Clinical Oncology","DOI":"10.1038/s41571-019-0299-9","ISSN":"1759-4782","issue":"4","journalAbbreviation":"Nat Rev Clin Oncol","language":"eng","note":"PMID: 31836877\nPMCID: PMC8023395","page":"233-250","source":"PubMed","title":"Towards personalized treatment for early stage HER2-positive breast cancer","volume":"17","author":[{"family":"Goutsouliak","given":"Kristina"},{"family":"Veeraraghavan","given":"Jamunarani"},{"family":"Sethunath","given":"Vidyalakshmi"},{"family":"De Angelis","given":"Carmine"},{"family":"Osborne","given":"C. Kent"},{"family":"Rimawi","given":"Mothaffar F."},{"family":"Schiff","given":"Rachel"}],"issued":{"date-parts":[["2020",4]]}}},{"id":66209,"uris":["http://zotero.org/groups/4797619/items/6LM9KQ5C"],"itemData":{"id":66209,"type":"article-journal","abstract":"The introduction of anti-HER2 therapies to the treatment of patients with HER2-positive breast cancer has led to dramatic improvements in survival in both early and advanced settings. Despite this breakthrough, nearly all patients with metastatic HER2-positive breast cancer eventually progress on anti-HER2 therapy due to de novo or acquired resistance. A better understanding not only of the underlying mechanisms of HER2 therapy resistance but of tumor heterogeneity as well as the host and tumor microenvironment is essential for the development of new strategies to further improve patient outcomes. One strategy has focused on inhibiting the HER2 signaling pathway more effectively with dual-blockade approaches and developing improved anti-HER2 therapies like antibody-drug conjugates, new anti-HER2 antibodies, bispecific antibodies, or novel tyrosine kinase inhibitors that might replace or be used in addition to some of the current anti-HER2 treatments. Combinations of anti-HER2 therapy with other agents like immune checkpoint inhibitors, CDK4/6 inhibitors, and PI3K/AKT/mTOR inhibitors are also being extensively evaluated in clinical trials. These add-on strategies of combining optimized targeted therapies could potentially improve outcomes for patients with HER2-positive breast cancer but may also allow de-escalation of treatment in some patients, potentially sparing some from unnecessary treatments, and their related toxicities and costs.","container-title":"Therapeutic Advances in Medical Oncology","DOI":"10.1177/1758835919833519","ISSN":"1758-8340","journalAbbreviation":"Ther Adv Med Oncol","language":"eng","note":"PMID: 30911337\nPMCID: PMC6425535","page":"1758835919833519","source":"PubMed","title":"HER2-positive breast cancer: new therapeutic frontiers and overcoming resistance","title-short":"HER2-positive breast cancer","volume":"11","author":[{"family":"Pernas","given":"Sonia"},{"family":"Tolaney","given":"Sara M."}],"issued":{"date-parts":[["2019"]]}}}],"schema":"https://github.com/citation-style-language/schema/raw/master/csl-citation.json"} </w:instrText>
      </w:r>
      <w:r w:rsidR="004030DE" w:rsidRPr="000C3D6C">
        <w:fldChar w:fldCharType="separate"/>
      </w:r>
      <w:r w:rsidR="00FD57F4" w:rsidRPr="00FD57F4">
        <w:rPr>
          <w:rFonts w:cs="Arial"/>
          <w:szCs w:val="24"/>
          <w:vertAlign w:val="superscript"/>
        </w:rPr>
        <w:t>37,41</w:t>
      </w:r>
      <w:r w:rsidR="004030DE" w:rsidRPr="000C3D6C">
        <w:fldChar w:fldCharType="end"/>
      </w:r>
      <w:r w:rsidR="00494208" w:rsidRPr="000C3D6C">
        <w:t xml:space="preserve"> </w:t>
      </w:r>
      <w:r w:rsidR="00615B58" w:rsidRPr="000C3D6C">
        <w:t xml:space="preserve">and have </w:t>
      </w:r>
      <w:r w:rsidR="00494208" w:rsidRPr="000C3D6C">
        <w:t xml:space="preserve">become the standard of care </w:t>
      </w:r>
      <w:r w:rsidR="00615B58" w:rsidRPr="000C3D6C">
        <w:t>in HER2-positive</w:t>
      </w:r>
      <w:r w:rsidR="00B05B43">
        <w:t xml:space="preserve"> unresectable or metastatic BC</w:t>
      </w:r>
      <w:r w:rsidR="00615B58" w:rsidRPr="000C3D6C">
        <w:t xml:space="preserve"> </w:t>
      </w:r>
      <w:r w:rsidR="00B05B43">
        <w:t>(</w:t>
      </w:r>
      <w:r w:rsidR="00615B58" w:rsidRPr="000C3D6C">
        <w:t>u/mBC</w:t>
      </w:r>
      <w:r w:rsidR="00B05B43">
        <w:t>)</w:t>
      </w:r>
      <w:r w:rsidR="00494208" w:rsidRPr="000C3D6C">
        <w:t>.</w:t>
      </w:r>
      <w:r w:rsidR="00E0781E" w:rsidRPr="000C3D6C">
        <w:t xml:space="preserve"> </w:t>
      </w:r>
      <w:r w:rsidR="000767E8" w:rsidRPr="000C3D6C">
        <w:t>In first</w:t>
      </w:r>
      <w:r w:rsidR="005457CA">
        <w:t xml:space="preserve"> </w:t>
      </w:r>
      <w:r w:rsidR="000767E8" w:rsidRPr="000C3D6C">
        <w:t xml:space="preserve">line, </w:t>
      </w:r>
      <w:r w:rsidR="00C6369B" w:rsidRPr="000C3D6C">
        <w:t xml:space="preserve">pertuzumab with trastuzumab and docetaxel </w:t>
      </w:r>
      <w:r w:rsidR="00CB4737" w:rsidRPr="000C3D6C">
        <w:t>is</w:t>
      </w:r>
      <w:r w:rsidR="00C6369B" w:rsidRPr="000C3D6C">
        <w:t xml:space="preserve"> associated with a median </w:t>
      </w:r>
      <w:r w:rsidR="00511A6A" w:rsidRPr="000C3D6C">
        <w:t>progression-free survival</w:t>
      </w:r>
      <w:r w:rsidR="000C3D6C">
        <w:t xml:space="preserve"> (PFS)</w:t>
      </w:r>
      <w:r w:rsidR="00A94DDB" w:rsidRPr="000C3D6C">
        <w:t xml:space="preserve"> </w:t>
      </w:r>
      <w:r w:rsidR="00C6369B" w:rsidRPr="000C3D6C">
        <w:t xml:space="preserve">and </w:t>
      </w:r>
      <w:r w:rsidR="00511A6A" w:rsidRPr="000C3D6C">
        <w:t xml:space="preserve">median </w:t>
      </w:r>
      <w:r w:rsidR="009F1817">
        <w:t>OS</w:t>
      </w:r>
      <w:r w:rsidR="00C6369B" w:rsidRPr="000C3D6C">
        <w:t xml:space="preserve"> of 18.7 months and 56.5 months</w:t>
      </w:r>
      <w:r w:rsidR="002B6F5B">
        <w:t>, respectively</w:t>
      </w:r>
      <w:r w:rsidR="00C6369B" w:rsidRPr="000C3D6C">
        <w:t>.</w:t>
      </w:r>
      <w:r w:rsidR="00AD099A" w:rsidRPr="000C3D6C">
        <w:fldChar w:fldCharType="begin"/>
      </w:r>
      <w:r w:rsidR="00CA6345">
        <w:instrText xml:space="preserve"> ADDIN ZOTERO_ITEM CSL_CITATION {"citationID":"B7XDGhXS","properties":{"formattedCitation":"\\super 40,65\\nosupersub{}","plainCitation":"40,65","noteIndex":0},"citationItems":[{"id":65879,"uris":["http://zotero.org/groups/4797619/items/TIXIRI4S"],"itemData":{"id":65879,"type":"webpage","abstract":"Evidence-based recommendations on pertuzumab (Perjeta) for treating HER2</w:instrText>
      </w:r>
      <w:r w:rsidR="00CA6345">
        <w:rPr>
          <w:rFonts w:ascii="Cambria Math" w:hAnsi="Cambria Math" w:cs="Cambria Math"/>
        </w:rPr>
        <w:instrText>‑</w:instrText>
      </w:r>
      <w:r w:rsidR="00CA6345">
        <w:instrText xml:space="preserve">positive, locally recurrent or metastatic (secondary) breast cancer that has not been","language":"eng","note":"publisher: NICE","title":"Pertuzumab with trastuzumab and docetaxel for treating HER2-positive breast cancer | NICE [TA509]","URL":"https://www.nice.org.uk/guidance/TA509","author":[{"family":"NICE","given":""}],"accessed":{"date-parts":[["2022",9,29]]}}},{"id":66208,"uris":["http://zotero.org/groups/4797619/items/KWKE3I8M"],"itemData":{"id":66208,"type":"article-journal","abstract":"BACKGROUND: In patients with metastatic breast cancer that is positive for human epidermal growth factor receptor 2 (HER2), progression-free survival was significantly improved after first-line therapy with pertuzumab, trastuzumab, and docetaxel, as compared with placebo, trastuzumab, and docetaxel. Overall survival was significantly improved with pertuzumab in an interim analysis without the median being reached. We report final prespecified overall survival results with a median follow-up of 50 months.\nMETHODS: We randomly assigned patients with metastatic breast cancer who had not received previous chemotherapy or anti-HER2 therapy for their metastatic disease to receive the pertuzumab combination or the placebo combination. The secondary end points of overall survival, investigator-assessed progression-free survival, independently assessed duration of response, and safety are reported. Sensitivity analyses were adjusted for patients who crossed over from placebo to pertuzumab after the interim analysis.\nRESULTS: The median overall survival was 56.5 months (95% confidence interval [CI], 49.3 to not reached) in the group receiving the pertuzumab combination, as compared with 40.8 months (95% CI, 35.8 to 48.3) in the group receiving the placebo combination (hazard ratio favoring the pertuzumab group, 0.68; 95% CI, 0.56 to 0.84; P&lt;0.001), a difference of 15.7 months. This analysis was not adjusted for crossover to the pertuzumab group and is therefore conservative. Results of sensitivity analyses after adjustment for crossover were consistent. Median progression-free survival as assessed by investigators improved by 6.3 months in the pertuzumab group (hazard ratio, 0.68; 95% CI, 0.58 to 0.80). Pertuzumab extended the median duration of response by 7.7 months, as independently assessed. Most adverse events occurred during the administration of docetaxel in the two groups, with long-term cardiac safety maintained.\nCONCLUSIONS: In patients with HER2-positive metastatic breast cancer, the addition of pertuzumab to trastuzumab and docetaxel, as compared with the addition of placebo, significantly improved the median overall survival to 56.5 months and extended the results of previous analyses showing the efficacy of this drug combination. (Funded by F. Hoffmann-La Roche and Genentech; CLEOPATRA ClinicalTrials.gov number, NCT00567190.).","container-title":"The New England Journal of Medicine","DOI":"10.1056/NEJMoa1413513","ISSN":"1533-4406","issue":"8","journalAbbreviation":"N Engl J Med","language":"eng","note":"PMID: 25693012\nPMCID: PMC5584549","page":"724-734","source":"PubMed","title":"Pertuzumab, trastuzumab, and docetaxel in HER2-positive metastatic breast cancer","volume":"372","author":[{"family":"Swain","given":"Sandra M."},{"family":"Baselga","given":"José"},{"family":"Kim","given":"Sung-Bae"},{"family":"Ro","given":"Jungsil"},{"family":"Semiglazov","given":"Vladimir"},{"family":"Campone","given":"Mario"},{"family":"Ciruelos","given":"Eva"},{"family":"Ferrero","given":"Jean-Marc"},{"family":"Schneeweiss","given":"Andreas"},{"family":"Heeson","given":"Sarah"},{"family":"Clark","given":"Emma"},{"family":"Ross","given":"Graham"},{"family":"Benyunes","given":"Mark C."},{"family":"Cortés","given":"Javier"},{"literal":"CLEOPATRA Study Group"}],"issued":{"date-parts":[["2015",2,19]]}}}],"schema":"https://github.com/citation-style-language/schema/raw/master/csl-citation.json"} </w:instrText>
      </w:r>
      <w:r w:rsidR="00AD099A" w:rsidRPr="000C3D6C">
        <w:fldChar w:fldCharType="separate"/>
      </w:r>
      <w:r w:rsidR="00FD57F4" w:rsidRPr="00FD57F4">
        <w:rPr>
          <w:rFonts w:cs="Arial"/>
          <w:szCs w:val="24"/>
          <w:vertAlign w:val="superscript"/>
        </w:rPr>
        <w:t>40,65</w:t>
      </w:r>
      <w:r w:rsidR="00AD099A" w:rsidRPr="000C3D6C">
        <w:fldChar w:fldCharType="end"/>
      </w:r>
      <w:r w:rsidR="00C6369B" w:rsidRPr="000C3D6C">
        <w:t xml:space="preserve"> </w:t>
      </w:r>
      <w:r w:rsidR="00CB4737" w:rsidRPr="002646F6">
        <w:t xml:space="preserve">In second-line, </w:t>
      </w:r>
      <w:r w:rsidR="008424A8">
        <w:t xml:space="preserve">trastuzumab emtansine </w:t>
      </w:r>
      <w:r w:rsidR="00585287">
        <w:t>(</w:t>
      </w:r>
      <w:r w:rsidR="00A54C3F" w:rsidRPr="000C3D6C">
        <w:t>T</w:t>
      </w:r>
      <w:r w:rsidR="00A54C3F" w:rsidRPr="000C3D6C">
        <w:noBreakHyphen/>
        <w:t>DM1</w:t>
      </w:r>
      <w:r w:rsidR="00585287">
        <w:t>)</w:t>
      </w:r>
      <w:r w:rsidR="00817801">
        <w:t>, which</w:t>
      </w:r>
      <w:r w:rsidR="00A54C3F" w:rsidRPr="000C3D6C">
        <w:t xml:space="preserve"> </w:t>
      </w:r>
      <w:r w:rsidR="00255239">
        <w:t xml:space="preserve">has been </w:t>
      </w:r>
      <w:r w:rsidR="00817801">
        <w:t xml:space="preserve">available since 2014 (via the CDF) and </w:t>
      </w:r>
      <w:r w:rsidR="00817801" w:rsidRPr="000C3D6C">
        <w:t>was</w:t>
      </w:r>
      <w:r w:rsidR="00A54C3F" w:rsidRPr="000C3D6C">
        <w:t xml:space="preserve"> recommended by NICE </w:t>
      </w:r>
      <w:r w:rsidR="00E90814" w:rsidRPr="000C3D6C">
        <w:t>in 201</w:t>
      </w:r>
      <w:r w:rsidR="002E1ACD">
        <w:t>7</w:t>
      </w:r>
      <w:r w:rsidR="00817801">
        <w:t>,</w:t>
      </w:r>
      <w:r w:rsidR="00A54C3F" w:rsidRPr="000C3D6C">
        <w:t xml:space="preserve"> is associated with a </w:t>
      </w:r>
      <w:r w:rsidR="00511A6A" w:rsidRPr="000C3D6C">
        <w:t>m</w:t>
      </w:r>
      <w:r w:rsidR="002E5043">
        <w:t xml:space="preserve">edian </w:t>
      </w:r>
      <w:r w:rsidR="00A54C3F" w:rsidRPr="000C3D6C">
        <w:t xml:space="preserve">PFS and </w:t>
      </w:r>
      <w:r w:rsidR="00511A6A" w:rsidRPr="000C3D6C">
        <w:t>m</w:t>
      </w:r>
      <w:r w:rsidR="002E5043">
        <w:t xml:space="preserve">edian </w:t>
      </w:r>
      <w:r w:rsidR="00A54C3F" w:rsidRPr="000C3D6C">
        <w:t>OS of 9.</w:t>
      </w:r>
      <w:r w:rsidR="00FE305E">
        <w:t>4</w:t>
      </w:r>
      <w:r w:rsidR="00A54C3F" w:rsidRPr="000C3D6C">
        <w:t xml:space="preserve"> and 29.9 months</w:t>
      </w:r>
      <w:r w:rsidR="00AC4989">
        <w:t>, respectively</w:t>
      </w:r>
      <w:r w:rsidR="003C3098" w:rsidRPr="000C3D6C">
        <w:t>.</w:t>
      </w:r>
      <w:r w:rsidR="00A54C3F" w:rsidRPr="000C3D6C">
        <w:fldChar w:fldCharType="begin"/>
      </w:r>
      <w:r w:rsidR="00CA6345">
        <w:instrText xml:space="preserve"> ADDIN ZOTERO_ITEM CSL_CITATION {"citationID":"PwONERVC","properties":{"formattedCitation":"\\super 66,67\\nosupersub{}","plainCitation":"66,67","noteIndex":0},"citationItems":[{"id":66203,"uris":["http://zotero.org/groups/4797619/items/GCCMFJJ4"],"itemData":{"id":66203,"type":"article-journal","abstract":"BACKGROUND: The antibody-drug conjugate trastuzumab emtansine is indicated for the treatment of patients with HER2-positive metastatic breast cancer previously treated with trastuzumab and a taxane. Approval of this drug was based on progression-free survival and interim overall survival data from the phase 3 EMILIA study. In this report, we present a descriptive analysis of the final overall survival data from that trial.\nMETHODS: EMILIA was a randomised, international, open-label, phase 3 study of men and women aged 18 years or older with HER2-positive unresectable, locally advanced or metastatic breast cancer previously treated with trastuzumab and a taxane. Enrolled patients were randomly assigned (1:1) via a hierarchical, dynamic randomisation scheme and an interactive voice response system to trastuzumab emtansine (3·6 mg/kg intravenously every 3 weeks) or control (capecitabine 1000 mg/m2 self-administered orally twice daily on days 1-14 on each 21-day cycle, plus lapatinib 1250 mg orally once daily on days 1-21). Randomisation was stratified by world region (USA vs western Europe vs or other), number of previous chemotherapy regimens for unresectable, locally advanced, or metastatic disease (0 or 1 vs &gt;1), and disease involvement (visceral vs non-visceral). The coprimary efficacy endpoints were progression-free survival (per independent review committee assessment) and overall survival. Efficacy was analysed in the intention-to-treat population; safety was analysed in all patients who received at least one dose of study treatment, with patients analysed according to the treatment actually received. On May 30, 2012, the study protocol was amended to allow crossover from control to trastuzumab emtansine after the second interim overall survival analysis crossed the prespecified overall survival efficacy boundary. This study is registered with ClinicalTrials.gov, number NCT00829166.\nFINDINGS: Between Feb 23, 2009, and Oct 13, 2011, 991 eligible patients were enrolled and randomly assigned to either trastuzumab emtansine (n=495) or capecitabine and lapatinib (control; n=496). In this final descriptive analysis, median overall survival was longer with trastuzumab emtansine than with control (29·9 months [95% CI 26·3-34·1] vs 25·9 months [95% CI 22·7-28·3]; hazard ratio 0·75 [95% CI 0·64-0·88]). 136 (27%) of 496 patients crossed over from control to trastuzumab emtansine after the second interim overall survival analysis (median follow-up duration 24·1 months [IQR 19·5-26·1]). Of those patients originally randomly assigned to trastuzumab emtansine, 254 (51%) of 495 received capecitabine and 241 [49%] of 495 received lapatinib (separately or in combination) after study drug discontinuation. In the safety population (488 patients treated with capecitabine plus lapatinib, 490 patients treated with trastuzumab emtansine), fewer grade 3 or worse adverse events occurred with trastuzumab emtansine (233 [48%] of 490) than with capecitabine plus lapatinib control treatment (291 [60%] of 488). In the control group, the most frequently reported grade 3 or worse adverse events were diarrhoea (103 [21%] of 488 patients) followed by palmar-plantar erythrodysaesthesia syndrome (87 [18%]), and vomiting (24 [5%]). The safety profile of trastuzumab emtansine was similar to that reported previously; the most frequently reported grade 3 or worse adverse events in the trastuzumab emtansine group were thrombocytopenia (70 [14%] of 490), increased aspartate aminotransferase levels (22 [5%]), and anaemia (19 [4%]). Nine patients died from adverse events; five of these deaths were judged to be related to treatment (two in the control group [coronary artery disease and multiorgan failure] and three in the trastuzumab emtansine group [metabolic encephalopathy, neutropenic sepsis, and acute myeloid leukaemia]).\nINTERPRETATION: This descriptive analysis of final overall survival in the EMILIA trial shows that trastuzumab emtansine improved overall survival in patients with previously treated HER2-positive metastatic breast cancer even in the presence of crossover treatment. The safety profile was similar to that reported in previous analyses, reaffirming trastuzumab emtansine as an efficacious and tolerable treatment in this patient population.\nFUNDING: F Hoffmann-La Roche/Genentech.","container-title":"The Lancet. Oncology","DOI":"10.1016/S1470-2045(17)30312-1","ISSN":"1474-5488","issue":"6","journalAbbreviation":"Lancet Oncol","language":"eng","note":"PMID: 28526536\nPMCID: PMC5531181","page":"732-742","source":"PubMed","title":"Trastuzumab emtansine versus capecitabine plus lapatinib in patients with previously treated HER2-positive advanced breast cancer (EMILIA): a descriptive analysis of final overall survival results from a randomised, open-label, phase 3 trial","title-short":"Trastuzumab emtansine versus capecitabine plus lapatinib in patients with previously treated HER2-positive advanced breast cancer (EMILIA)","volume":"18","author":[{"family":"Diéras","given":"Véronique"},{"family":"Miles","given":"David"},{"family":"Verma","given":"Sunil"},{"family":"Pegram","given":"Mark"},{"family":"Welslau","given":"Manfred"},{"family":"Baselga","given":"José"},{"family":"Krop","given":"Ian E."},{"family":"Blackwell","given":"Kim"},{"family":"Hoersch","given":"Silke"},{"family":"Xu","given":"Jin"},{"family":"Green","given":"Marjorie"},{"family":"Gianni","given":"Luca"}],"issued":{"date-parts":[["2017",6]]}}},{"id":66202,"uris":["http://zotero.org/groups/4797619/items/73NV87CG"],"itemData":{"id":66202,"type":"article-journal","abstract":"Amplification of human epidermal growth factor receptor 2 (HER2, also called ErbB2) occurs in approximately 20% of breast cancers and is associated with shortened survival.1–3 Combining HER2-targeted agents with standard chemotherapy is an effective therapeutic approach for patients with HER2-positive metastatic breast cancer. When combined with first-line chemotherapy, trastuzumab increases the time to progression and overall survival among patients with metastatic disease.4,5 The addition of lapatinib to capecitabine increases the time to progression in patients previously treated with trastuzumab, an anthracycline, and a taxane,6 and this combination is a standard option for disease progression with trastuzumab. Trastuzumab emtansine . . .","container-title":"New England Journal of Medicine","DOI":"10.1056/NEJMoa1209124","ISSN":"0028-4793","issue":"19","note":"publisher: Massachusetts Medical Society\n_eprint: https://doi.org/10.1056/NEJMoa1209124\nPMID: 23020162","page":"1783-1791","source":"Taylor and Francis+NEJM","title":"Trastuzumab Emtansine for HER2-Positive Advanced Breast Cancer","volume":"367","author":[{"family":"Verma","given":"Sunil"},{"family":"Miles","given":"David"},{"family":"Gianni","given":"Luca"},{"family":"Krop","given":"Ian E."},{"family":"Welslau","given":"Manfred"},{"family":"Baselga","given":"José"},{"family":"Pegram","given":"Mark"},{"family":"Oh","given":"Do-Youn"},{"family":"Diéras","given":"Véronique"},{"family":"Guardino","given":"Ellie"},{"family":"Fang","given":"Liang"},{"family":"Lu","given":"Michael W."},{"family":"Olsen","given":"Steven"},{"family":"Blackwell","given":"Kim"}],"issued":{"date-parts":[["2012",11,8]]}}}],"schema":"https://github.com/citation-style-language/schema/raw/master/csl-citation.json"} </w:instrText>
      </w:r>
      <w:r w:rsidR="00A54C3F" w:rsidRPr="000C3D6C">
        <w:fldChar w:fldCharType="separate"/>
      </w:r>
      <w:r w:rsidR="00FD57F4" w:rsidRPr="00FD57F4">
        <w:rPr>
          <w:rFonts w:cs="Arial"/>
          <w:szCs w:val="24"/>
          <w:vertAlign w:val="superscript"/>
        </w:rPr>
        <w:t>66,67</w:t>
      </w:r>
      <w:r w:rsidR="00A54C3F" w:rsidRPr="000C3D6C">
        <w:fldChar w:fldCharType="end"/>
      </w:r>
      <w:r w:rsidR="00140977" w:rsidRPr="000C3D6C">
        <w:t xml:space="preserve"> </w:t>
      </w:r>
      <w:r w:rsidR="009D18BF">
        <w:t>Recently</w:t>
      </w:r>
      <w:r w:rsidR="004A28EE">
        <w:t xml:space="preserve"> (Feb</w:t>
      </w:r>
      <w:r w:rsidR="00B031C0">
        <w:t>ruary</w:t>
      </w:r>
      <w:r w:rsidR="004A28EE">
        <w:t xml:space="preserve"> 2023)</w:t>
      </w:r>
      <w:r w:rsidR="009D18BF">
        <w:t>,</w:t>
      </w:r>
      <w:r w:rsidR="00674DE7">
        <w:t xml:space="preserve"> </w:t>
      </w:r>
      <w:r w:rsidR="009D18BF" w:rsidRPr="000C3D6C">
        <w:t xml:space="preserve">T-DXd received a positive </w:t>
      </w:r>
      <w:r w:rsidR="00395503">
        <w:t xml:space="preserve">NICE </w:t>
      </w:r>
      <w:r w:rsidR="009D18BF" w:rsidRPr="000C3D6C">
        <w:t xml:space="preserve">recommendation </w:t>
      </w:r>
      <w:r w:rsidR="009265F9">
        <w:t xml:space="preserve">for use in </w:t>
      </w:r>
      <w:r w:rsidR="00674DE7">
        <w:t xml:space="preserve">the CDF </w:t>
      </w:r>
      <w:r w:rsidR="009D18BF" w:rsidRPr="000C3D6C">
        <w:t>for treating HER2-positive u/mBC after one or more anti-HER2 therapies [</w:t>
      </w:r>
      <w:r w:rsidR="009D18BF">
        <w:t>TA862</w:t>
      </w:r>
      <w:r w:rsidR="009D18BF" w:rsidRPr="000C3D6C">
        <w:t>]</w:t>
      </w:r>
      <w:r w:rsidR="00802D26">
        <w:fldChar w:fldCharType="begin"/>
      </w:r>
      <w:r w:rsidR="00CA6345">
        <w:instrText xml:space="preserve"> ADDIN ZOTERO_ITEM CSL_CITATION {"citationID":"ZJrqVrnH","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00802D26">
        <w:fldChar w:fldCharType="separate"/>
      </w:r>
      <w:r w:rsidR="00FD57F4" w:rsidRPr="00FD57F4">
        <w:rPr>
          <w:rFonts w:cs="Arial"/>
          <w:szCs w:val="24"/>
          <w:vertAlign w:val="superscript"/>
        </w:rPr>
        <w:t>5</w:t>
      </w:r>
      <w:r w:rsidR="00802D26">
        <w:fldChar w:fldCharType="end"/>
      </w:r>
      <w:r w:rsidR="009D18BF">
        <w:t xml:space="preserve"> based on </w:t>
      </w:r>
      <w:r w:rsidR="00DD7CD1">
        <w:t>the first interim analysis of DESTINY-Breast03</w:t>
      </w:r>
      <w:r w:rsidR="006C37F2">
        <w:t>,</w:t>
      </w:r>
      <w:r w:rsidR="00DD7CD1">
        <w:t xml:space="preserve"> which </w:t>
      </w:r>
      <w:r w:rsidR="00AA00D1">
        <w:t xml:space="preserve">demonstrated an unprecedented </w:t>
      </w:r>
      <w:r w:rsidR="00C01793">
        <w:t>efficacy</w:t>
      </w:r>
      <w:r w:rsidR="00AA00D1">
        <w:t xml:space="preserve"> benefit</w:t>
      </w:r>
      <w:r w:rsidR="00C01793">
        <w:t xml:space="preserve"> </w:t>
      </w:r>
      <w:r w:rsidR="006748B3">
        <w:t xml:space="preserve">for </w:t>
      </w:r>
      <w:r w:rsidR="00DD7CD1">
        <w:t xml:space="preserve">T-DXd </w:t>
      </w:r>
      <w:r w:rsidR="006748B3">
        <w:t xml:space="preserve">compared </w:t>
      </w:r>
      <w:r w:rsidR="00DD7CD1">
        <w:t>with T-DM1</w:t>
      </w:r>
      <w:r w:rsidR="006B4372">
        <w:t xml:space="preserve"> in these patients</w:t>
      </w:r>
      <w:r w:rsidR="004B2498">
        <w:t xml:space="preserve"> </w:t>
      </w:r>
      <w:r w:rsidR="004B2498" w:rsidRPr="00050843">
        <w:t>(PFS by BICR; HR: 0.28; 95% CI: 0.22, 0.37 [p=7.8×10</w:t>
      </w:r>
      <w:r w:rsidR="004B2498" w:rsidRPr="00050843">
        <w:rPr>
          <w:vertAlign w:val="superscript"/>
        </w:rPr>
        <w:t>−22</w:t>
      </w:r>
      <w:r w:rsidR="004B2498" w:rsidRPr="00050843">
        <w:t>])</w:t>
      </w:r>
      <w:r w:rsidR="00111F20">
        <w:t>.</w:t>
      </w:r>
      <w:r w:rsidR="00766CA2">
        <w:fldChar w:fldCharType="begin"/>
      </w:r>
      <w:r w:rsidR="00CA6345">
        <w:instrText xml:space="preserve"> ADDIN ZOTERO_ITEM CSL_CITATION {"citationID":"wK5XlhAu","properties":{"formattedCitation":"\\super 68\\nosupersub{}","plainCitation":"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schema":"https://github.com/citation-style-language/schema/raw/master/csl-citation.json"} </w:instrText>
      </w:r>
      <w:r w:rsidR="00766CA2">
        <w:fldChar w:fldCharType="separate"/>
      </w:r>
      <w:r w:rsidR="00FD57F4" w:rsidRPr="00FD57F4">
        <w:rPr>
          <w:rFonts w:cs="Arial"/>
          <w:szCs w:val="24"/>
          <w:vertAlign w:val="superscript"/>
        </w:rPr>
        <w:t>68</w:t>
      </w:r>
      <w:r w:rsidR="00766CA2">
        <w:fldChar w:fldCharType="end"/>
      </w:r>
      <w:r w:rsidR="0015785C">
        <w:t xml:space="preserve"> </w:t>
      </w:r>
      <w:r w:rsidR="006B4372">
        <w:t xml:space="preserve">A second </w:t>
      </w:r>
      <w:r w:rsidR="00AC4989">
        <w:t xml:space="preserve">interim analysis of </w:t>
      </w:r>
      <w:r w:rsidR="003347A2" w:rsidRPr="002646F6">
        <w:t>DESTINY-Breast0</w:t>
      </w:r>
      <w:r w:rsidR="008816E5" w:rsidRPr="002646F6">
        <w:t>3</w:t>
      </w:r>
      <w:r w:rsidR="003347A2" w:rsidRPr="002646F6">
        <w:t xml:space="preserve"> </w:t>
      </w:r>
      <w:r w:rsidR="004B2498">
        <w:t xml:space="preserve">subsequently confirmed the </w:t>
      </w:r>
      <w:r w:rsidR="002077E0">
        <w:t>PFS benefit</w:t>
      </w:r>
      <w:r w:rsidR="00557134" w:rsidRPr="002646F6">
        <w:t xml:space="preserve"> </w:t>
      </w:r>
      <w:r w:rsidR="0005728C">
        <w:t>(HR: 0.33; 95% CI: 0.26, 0.43; P</w:t>
      </w:r>
      <w:r w:rsidR="0035053C">
        <w:t xml:space="preserve">&lt;0.0001) </w:t>
      </w:r>
      <w:r w:rsidR="00E62D86" w:rsidRPr="002646F6">
        <w:t xml:space="preserve">and </w:t>
      </w:r>
      <w:r w:rsidR="002077E0">
        <w:t xml:space="preserve">demonstrated statistically significant </w:t>
      </w:r>
      <w:r w:rsidR="00E62D86" w:rsidRPr="002646F6">
        <w:t>OS</w:t>
      </w:r>
      <w:r w:rsidR="002077E0">
        <w:t xml:space="preserve"> benefit</w:t>
      </w:r>
      <w:r w:rsidR="00E62D86" w:rsidRPr="002646F6">
        <w:t xml:space="preserve"> </w:t>
      </w:r>
      <w:r w:rsidR="002541D2">
        <w:t>(HR: 0.64; 95% CI: 0.47, 0.67</w:t>
      </w:r>
      <w:r w:rsidR="0005728C">
        <w:t xml:space="preserve">; </w:t>
      </w:r>
      <w:r w:rsidR="00E103C1">
        <w:t>p</w:t>
      </w:r>
      <w:r w:rsidR="0005728C">
        <w:t>=0.0037</w:t>
      </w:r>
      <w:r w:rsidR="002541D2">
        <w:t xml:space="preserve">) </w:t>
      </w:r>
      <w:r w:rsidR="00140977" w:rsidRPr="002646F6">
        <w:t>compared with T-DM</w:t>
      </w:r>
      <w:r w:rsidR="00BD09F0">
        <w:t>1</w:t>
      </w:r>
      <w:r w:rsidR="00651494">
        <w:t>.</w:t>
      </w:r>
      <w:r w:rsidR="00651494">
        <w:fldChar w:fldCharType="begin"/>
      </w:r>
      <w:r w:rsidR="00CA6345">
        <w:instrText xml:space="preserve"> ADDIN ZOTERO_ITEM CSL_CITATION {"citationID":"2HdSbPQg","properties":{"formattedCitation":"\\super 69\\nosupersub{}","plainCitation":"69","noteIndex":0},"citationItems":[{"id":66445,"uris":["http://zotero.org/groups/4797619/items/8TY59N97"],"itemData":{"id":66445,"type":"speech","title":"GS2-02: Trastuzumab deruxtecan versus trastuzumab emtansine in patients with HER2-positive metastatic breast cancer: Updated results of the randomized, phase 3 study DESTINY-Breast03. Presented at the San Antonio Breast Cancer Symposium (SABCS).","author":[{"family":"Hurvitz","given":"S"},{"family":"Hegg","given":"R"},{"family":"Chung","given":"W"},{"family":"Im","given":"S"},{"family":"Jacot","given":""},{"family":"Ganju","given":"V"},{"family":"Chiu","given":"J"},{"family":"Xu,","given":"B"},{"family":"Hamilton","given":"E"},{"family":"Madhusudan","given":"S"},{"family":"Iwata","given":"H"},{"family":"Sevilay","given":"A"},{"family":"Henning","given":"J"},{"family":"Curigliano","given":"G"},{"family":"Perez-Garcia","given":"J"},{"family":"Egorov","given":"A"},{"family":"Liu","given":"Y"},{"family":"Cathcart","given":"Y"},{"family":"Ashfaque","given":"S"},{"family":"Cortes","given":"J"}],"issued":{"date-parts":[["2022",12]]}}}],"schema":"https://github.com/citation-style-language/schema/raw/master/csl-citation.json"} </w:instrText>
      </w:r>
      <w:r w:rsidR="00651494">
        <w:fldChar w:fldCharType="separate"/>
      </w:r>
      <w:r w:rsidR="00FD57F4" w:rsidRPr="00FD57F4">
        <w:rPr>
          <w:rFonts w:cs="Arial"/>
          <w:szCs w:val="24"/>
          <w:vertAlign w:val="superscript"/>
        </w:rPr>
        <w:t>69</w:t>
      </w:r>
      <w:r w:rsidR="00651494">
        <w:fldChar w:fldCharType="end"/>
      </w:r>
      <w:r w:rsidR="00EC17C6">
        <w:t xml:space="preserve"> </w:t>
      </w:r>
      <w:r w:rsidR="009626BB" w:rsidRPr="000C3D6C">
        <w:t xml:space="preserve">After two or more prior </w:t>
      </w:r>
      <w:r w:rsidR="009626BB" w:rsidRPr="000C3D6C">
        <w:lastRenderedPageBreak/>
        <w:t xml:space="preserve">anti-HER2 therapies, </w:t>
      </w:r>
      <w:r w:rsidR="00A92F40" w:rsidRPr="002646F6">
        <w:t xml:space="preserve">HER2-targeted therapies </w:t>
      </w:r>
      <w:r w:rsidR="00A10D5B" w:rsidRPr="002646F6">
        <w:t>including</w:t>
      </w:r>
      <w:r w:rsidR="00775631" w:rsidRPr="002646F6">
        <w:t xml:space="preserve"> </w:t>
      </w:r>
      <w:r w:rsidR="002604A7" w:rsidRPr="002646F6">
        <w:t>T-DXd</w:t>
      </w:r>
      <w:r w:rsidR="00A92F40" w:rsidRPr="002646F6">
        <w:t>,</w:t>
      </w:r>
      <w:r w:rsidR="00CB3661" w:rsidRPr="002646F6">
        <w:t xml:space="preserve"> and tucatinib with trastuzumab and capecitabine</w:t>
      </w:r>
      <w:r w:rsidR="00A92F40" w:rsidRPr="002646F6">
        <w:t>,</w:t>
      </w:r>
      <w:r w:rsidR="00CB3661" w:rsidRPr="002646F6">
        <w:t xml:space="preserve"> </w:t>
      </w:r>
      <w:r w:rsidR="00A92F40" w:rsidRPr="002646F6">
        <w:t>are</w:t>
      </w:r>
      <w:r w:rsidR="00054EA0" w:rsidRPr="002646F6">
        <w:t xml:space="preserve"> </w:t>
      </w:r>
      <w:r w:rsidR="00AB6FDE" w:rsidRPr="002646F6">
        <w:t>recommended by NICE</w:t>
      </w:r>
      <w:r w:rsidR="006A7E7A">
        <w:t xml:space="preserve"> for</w:t>
      </w:r>
      <w:r w:rsidR="00F30DD6">
        <w:t xml:space="preserve"> </w:t>
      </w:r>
      <w:r w:rsidR="006A7E7A">
        <w:t xml:space="preserve">HER2-positive </w:t>
      </w:r>
      <w:r w:rsidR="00F30DD6">
        <w:t>u/m</w:t>
      </w:r>
      <w:r w:rsidR="006A7E7A">
        <w:t>BC</w:t>
      </w:r>
      <w:r w:rsidR="003213FD" w:rsidRPr="000C3D6C">
        <w:t>.</w:t>
      </w:r>
      <w:r w:rsidR="003A2493" w:rsidRPr="000C3D6C">
        <w:fldChar w:fldCharType="begin"/>
      </w:r>
      <w:r w:rsidR="00CA6345">
        <w:instrText xml:space="preserve"> ADDIN ZOTERO_ITEM CSL_CITATION {"citationID":"slN9Q12t","properties":{"formattedCitation":"\\super 4,70\\nosupersub{}","plainCitation":"4,70","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id":66197,"uris":["http://zotero.org/groups/4797619/items/IHG3AZAS"],"itemData":{"id":66197,"type":"webpage","abstract":"Evidence-based recommendations on tucatinib (TUKYSA) for HER2-positive locally advanced or metastatic breast cancer in adults after 2 or more anti-HER2 treatment therapies","language":"eng","note":"publisher: NICE","title":"Tucatinib with trastuzumab and capecitabine for treating HER2-positive advanced breast cancer after 2 or more anti-HER2 therapies | NICE [TA786]","URL":"https://www.nice.org.uk/guidance/ta786","author":[{"family":"NICE","given":""}],"accessed":{"date-parts":[["2022",11,29]]}}}],"schema":"https://github.com/citation-style-language/schema/raw/master/csl-citation.json"} </w:instrText>
      </w:r>
      <w:r w:rsidR="003A2493" w:rsidRPr="000C3D6C">
        <w:fldChar w:fldCharType="separate"/>
      </w:r>
      <w:r w:rsidR="00FD57F4" w:rsidRPr="00FD57F4">
        <w:rPr>
          <w:rFonts w:cs="Arial"/>
          <w:szCs w:val="24"/>
          <w:vertAlign w:val="superscript"/>
        </w:rPr>
        <w:t>4,70</w:t>
      </w:r>
      <w:r w:rsidR="003A2493" w:rsidRPr="000C3D6C">
        <w:fldChar w:fldCharType="end"/>
      </w:r>
      <w:r w:rsidR="006B7133" w:rsidRPr="000C3D6C">
        <w:t xml:space="preserve"> </w:t>
      </w:r>
      <w:r w:rsidR="0088575C" w:rsidRPr="002646F6">
        <w:t xml:space="preserve">These HER2 targeted treatments </w:t>
      </w:r>
      <w:r w:rsidR="009E1634" w:rsidRPr="002646F6">
        <w:t xml:space="preserve">have transformed treatment of HER2-positive disease across lines of therapy compared with non-targeted chemotherapies. </w:t>
      </w:r>
    </w:p>
    <w:p w14:paraId="1CEB9240" w14:textId="66F61284" w:rsidR="006040DC" w:rsidRDefault="003848A8" w:rsidP="00957FE4">
      <w:pPr>
        <w:pStyle w:val="Body"/>
      </w:pPr>
      <w:r w:rsidRPr="002646F6">
        <w:t>HER2-neg</w:t>
      </w:r>
      <w:r w:rsidR="00EF792C" w:rsidRPr="002646F6">
        <w:t>ative</w:t>
      </w:r>
      <w:r w:rsidRPr="002646F6">
        <w:t xml:space="preserve"> BC</w:t>
      </w:r>
      <w:r w:rsidR="00E12D96" w:rsidRPr="002646F6">
        <w:t xml:space="preserve"> is</w:t>
      </w:r>
      <w:r w:rsidR="009661C4" w:rsidRPr="002646F6">
        <w:t xml:space="preserve"> currently</w:t>
      </w:r>
      <w:r w:rsidR="00123F39" w:rsidRPr="002646F6">
        <w:t xml:space="preserve"> </w:t>
      </w:r>
      <w:r w:rsidR="0058590F" w:rsidRPr="002646F6">
        <w:t>characterised by no</w:t>
      </w:r>
      <w:r w:rsidR="006E6B82" w:rsidRPr="002646F6">
        <w:t xml:space="preserve"> or lo</w:t>
      </w:r>
      <w:r w:rsidR="003A4AD0" w:rsidRPr="002646F6">
        <w:t>w</w:t>
      </w:r>
      <w:r w:rsidR="00FA6D9D" w:rsidRPr="002646F6">
        <w:t>er</w:t>
      </w:r>
      <w:r w:rsidR="003A4AD0" w:rsidRPr="002646F6">
        <w:t xml:space="preserve"> level</w:t>
      </w:r>
      <w:r w:rsidR="00123F39" w:rsidRPr="002646F6">
        <w:t>s</w:t>
      </w:r>
      <w:r w:rsidR="003A4AD0" w:rsidRPr="002646F6">
        <w:t xml:space="preserve"> of</w:t>
      </w:r>
      <w:r w:rsidR="0058590F" w:rsidRPr="002646F6">
        <w:t xml:space="preserve"> </w:t>
      </w:r>
      <w:r w:rsidR="003A4AD0" w:rsidRPr="002646F6">
        <w:t>HER2</w:t>
      </w:r>
      <w:r w:rsidR="0058590F" w:rsidRPr="002646F6">
        <w:t xml:space="preserve"> expression </w:t>
      </w:r>
      <w:r w:rsidR="00EF0B77" w:rsidRPr="002646F6">
        <w:t>on the surface of</w:t>
      </w:r>
      <w:r w:rsidR="00EE5886" w:rsidRPr="002646F6">
        <w:t xml:space="preserve"> </w:t>
      </w:r>
      <w:r w:rsidR="00D229FA" w:rsidRPr="002646F6">
        <w:t xml:space="preserve">BC </w:t>
      </w:r>
      <w:r w:rsidR="00EF0B77" w:rsidRPr="002646F6">
        <w:t>cells</w:t>
      </w:r>
      <w:r w:rsidR="00E12D96" w:rsidRPr="002646F6">
        <w:t xml:space="preserve"> and</w:t>
      </w:r>
      <w:r w:rsidR="00C9104F" w:rsidRPr="002646F6">
        <w:t xml:space="preserve"> </w:t>
      </w:r>
      <w:r w:rsidR="0009304A" w:rsidRPr="002646F6">
        <w:t>account</w:t>
      </w:r>
      <w:r w:rsidR="00C9104F" w:rsidRPr="002646F6">
        <w:t>s</w:t>
      </w:r>
      <w:r w:rsidR="0009304A" w:rsidRPr="002646F6">
        <w:t xml:space="preserve"> for </w:t>
      </w:r>
      <w:r w:rsidR="00204377">
        <w:t>80–87</w:t>
      </w:r>
      <w:r w:rsidR="00314DCE" w:rsidRPr="002646F6">
        <w:t xml:space="preserve">% of all </w:t>
      </w:r>
      <w:r w:rsidR="00E6739B" w:rsidRPr="002646F6">
        <w:t xml:space="preserve">cases of </w:t>
      </w:r>
      <w:r w:rsidR="00314DCE" w:rsidRPr="002646F6">
        <w:t>BC.</w:t>
      </w:r>
      <w:r w:rsidR="00D60EC5">
        <w:fldChar w:fldCharType="begin"/>
      </w:r>
      <w:r w:rsidR="00CA6345">
        <w:instrText xml:space="preserve"> ADDIN ZOTERO_ITEM CSL_CITATION {"citationID":"Mrx3tfls","properties":{"formattedCitation":"\\super 56,64\\nosupersub{}","plainCitation":"56,64","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id":65941,"uris":["http://zotero.org/groups/4797619/items/5UY5TU6N"],"itemData":{"id":65941,"type":"article-journal","abstract":"Human epidermal growth factor receptor 2 (HER2) overexpression is present in approximately 15% of early invasive breast cancers, and is an important predictive and prognostic marker. The substantial benefits achieved with anti-HER2 targeted therapies in patients with HER2-positive breast cancer have emphasised the need for accurate assessment of HER2 status. Current data indicate that HER2 test accuracy improved following previous publication of guidelines and the implementation of an external quality assessment scheme with a decline in false-positive and false-negative rates. This paper provides an update of the guidelines for HER2 testing in the UK. The aim is to further improve the analytical validity and clinical utility of HER2 testing by providing guidelines of test performance parameters, and recommendations on the postanalytical interpretation of test results. HER2 status should be determined in all newly diagnosed and recurrent breast cancers. Testing involves immunohistochemistry with &gt;10% complete strong membrane staining defining a positive status. In situ hybridisation, either fluorescent or bright field chromogenic, is used either upfront or in immunohistochemistry borderline cases to detect the presence of HER2 gene amplification. Situations where repeat HER2 testing is advised are outlined and the impact of genetic heterogeneity is discussed. Strict quality control and external quality assurance of validated assays are essential. Testing laboratories should perform ongoing competency assessment and proficiency tests and ensure the reliability and accuracy of the assay. Pathologists, oncologists and surgeons involved in test interpretation and clinical use should adhere to published guidelines and maintain accurate performance and consistent interpretation of test results.","container-title":"Journal of Clinical Pathology","DOI":"10.1136/jclinpath-2014-202571","ISSN":"1472-4146","issue":"2","journalAbbreviation":"J Clin Pathol","language":"eng","note":"PMID: 25488926\nPMCID: PMC4316916","page":"93-99","source":"PubMed","title":"Updated UK Recommendations for HER2 assessment in breast cancer","volume":"68","author":[{"family":"Rakha","given":"Emad A."},{"family":"Pinder","given":"Sarah E."},{"family":"Bartlett","given":"John M. S."},{"family":"Ibrahim","given":"Merdol"},{"family":"Starczynski","given":"Jane"},{"family":"Carder","given":"Pauline J."},{"family":"Provenzano","given":"Elena"},{"family":"Hanby","given":"Andrew"},{"family":"Hales","given":"Sally"},{"family":"Lee","given":"Andrew H. S."},{"family":"Ellis","given":"Ian O."},{"literal":"National Coordinating Committee for Breast Pathology"}],"issued":{"date-parts":[["2015",2]]}}}],"schema":"https://github.com/citation-style-language/schema/raw/master/csl-citation.json"} </w:instrText>
      </w:r>
      <w:r w:rsidR="00D60EC5">
        <w:fldChar w:fldCharType="separate"/>
      </w:r>
      <w:r w:rsidR="00FD57F4" w:rsidRPr="00FD57F4">
        <w:rPr>
          <w:rFonts w:cs="Arial"/>
          <w:szCs w:val="24"/>
          <w:vertAlign w:val="superscript"/>
        </w:rPr>
        <w:t>56,64</w:t>
      </w:r>
      <w:r w:rsidR="00D60EC5">
        <w:fldChar w:fldCharType="end"/>
      </w:r>
      <w:r w:rsidR="00011292">
        <w:t xml:space="preserve"> Once</w:t>
      </w:r>
      <w:r w:rsidR="00F5750D">
        <w:t xml:space="preserve"> patients with HER2-negative u/mBC have exhausted </w:t>
      </w:r>
      <w:r w:rsidR="008616F6">
        <w:t>targeted</w:t>
      </w:r>
      <w:r w:rsidR="00B16620">
        <w:t xml:space="preserve"> treatment options such as</w:t>
      </w:r>
      <w:r w:rsidR="002F43BF">
        <w:t xml:space="preserve"> </w:t>
      </w:r>
      <w:r w:rsidR="002F43BF" w:rsidRPr="002646F6">
        <w:t>cyclin-dependent kinase inhibitors</w:t>
      </w:r>
      <w:r w:rsidR="002F43BF" w:rsidRPr="00C61DA6">
        <w:t xml:space="preserve"> (</w:t>
      </w:r>
      <w:r w:rsidR="002F43BF">
        <w:t>CDK4/6i</w:t>
      </w:r>
      <w:r w:rsidR="002F43BF" w:rsidRPr="00C61DA6">
        <w:t>s), endocrine therapy (ET) and</w:t>
      </w:r>
      <w:r w:rsidR="002F43BF" w:rsidRPr="002646F6">
        <w:t xml:space="preserve"> poly </w:t>
      </w:r>
      <w:r w:rsidR="002F43BF">
        <w:t>adenosine diphosphate (</w:t>
      </w:r>
      <w:r w:rsidR="002F43BF" w:rsidRPr="002646F6">
        <w:t>ADP</w:t>
      </w:r>
      <w:r w:rsidR="002F43BF">
        <w:t>)</w:t>
      </w:r>
      <w:r w:rsidR="002F43BF" w:rsidRPr="002646F6">
        <w:t>-ribose polymerase</w:t>
      </w:r>
      <w:r w:rsidR="002F43BF" w:rsidRPr="00C61DA6">
        <w:t xml:space="preserve"> (PARP) inhibitors,</w:t>
      </w:r>
      <w:r w:rsidR="002F43BF" w:rsidRPr="002646F6">
        <w:fldChar w:fldCharType="begin"/>
      </w:r>
      <w:r w:rsidR="00CA6345">
        <w:instrText xml:space="preserve"> ADDIN ZOTERO_ITEM CSL_CITATION {"citationID":"R3zPNhEy","properties":{"formattedCitation":"\\super 35,42\\nosupersub{}","plainCitation":"35,42","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2F43BF" w:rsidRPr="002646F6">
        <w:fldChar w:fldCharType="separate"/>
      </w:r>
      <w:r w:rsidR="00FD57F4" w:rsidRPr="00FD57F4">
        <w:rPr>
          <w:rFonts w:cs="Arial"/>
          <w:szCs w:val="24"/>
          <w:vertAlign w:val="superscript"/>
        </w:rPr>
        <w:t>35,42</w:t>
      </w:r>
      <w:r w:rsidR="002F43BF" w:rsidRPr="002646F6">
        <w:fldChar w:fldCharType="end"/>
      </w:r>
      <w:r w:rsidR="00B16620">
        <w:t xml:space="preserve"> </w:t>
      </w:r>
      <w:r w:rsidR="002F43BF">
        <w:t>treatment options are predominantly limited to non-targeted chemotherapies which are associated with poor outcomes.</w:t>
      </w:r>
      <w:r w:rsidR="00A94DDB" w:rsidRPr="002646F6">
        <w:t xml:space="preserve"> A</w:t>
      </w:r>
      <w:r w:rsidR="00CF5328" w:rsidRPr="002646F6">
        <w:t xml:space="preserve">fter </w:t>
      </w:r>
      <w:r w:rsidR="00384439">
        <w:t xml:space="preserve">at least </w:t>
      </w:r>
      <w:r w:rsidR="00CF5328" w:rsidRPr="002646F6">
        <w:t>one line of chemotherapy in the metastatic setting</w:t>
      </w:r>
      <w:r w:rsidR="00A94DDB" w:rsidRPr="002646F6">
        <w:t>,</w:t>
      </w:r>
      <w:r w:rsidR="00236775" w:rsidRPr="002646F6">
        <w:t xml:space="preserve"> </w:t>
      </w:r>
      <w:r w:rsidR="00973196" w:rsidRPr="002646F6">
        <w:t>non-targeted chemotherapy is associated with</w:t>
      </w:r>
      <w:r w:rsidR="00BD3AF4">
        <w:t xml:space="preserve"> a median</w:t>
      </w:r>
      <w:r w:rsidR="00973196" w:rsidRPr="002646F6">
        <w:t xml:space="preserve"> </w:t>
      </w:r>
      <w:r w:rsidR="00A42B76" w:rsidRPr="00040FAA">
        <w:t>PFS of 3.</w:t>
      </w:r>
      <w:r w:rsidR="00A42B76">
        <w:t>6</w:t>
      </w:r>
      <w:r w:rsidR="00A42B76" w:rsidRPr="00040FAA">
        <w:t>–4.2 months and median OS of 11.5–</w:t>
      </w:r>
      <w:r w:rsidR="00A42B76">
        <w:t>16.1</w:t>
      </w:r>
      <w:r w:rsidR="00EF6CA7" w:rsidRPr="00EF6CA7">
        <w:t xml:space="preserve"> months</w:t>
      </w:r>
      <w:r w:rsidR="00A42B76">
        <w:t xml:space="preserve"> in HER2-negative/HR-positive u/mBC</w:t>
      </w:r>
      <w:r w:rsidR="00EF6CA7" w:rsidRPr="00EF6CA7">
        <w:t>.</w:t>
      </w:r>
      <w:r w:rsidR="00ED3A40">
        <w:fldChar w:fldCharType="begin"/>
      </w:r>
      <w:r w:rsidR="00CA6345">
        <w:instrText xml:space="preserve"> ADDIN ZOTERO_ITEM CSL_CITATION {"citationID":"hqpKt6JM","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00ED3A40">
        <w:fldChar w:fldCharType="separate"/>
      </w:r>
      <w:r w:rsidR="00FD57F4" w:rsidRPr="00FD57F4">
        <w:rPr>
          <w:rFonts w:cs="Arial"/>
          <w:szCs w:val="24"/>
          <w:vertAlign w:val="superscript"/>
        </w:rPr>
        <w:t>43–47</w:t>
      </w:r>
      <w:r w:rsidR="00ED3A40">
        <w:fldChar w:fldCharType="end"/>
      </w:r>
      <w:r w:rsidR="00D154F3" w:rsidRPr="002646F6">
        <w:t xml:space="preserve"> </w:t>
      </w:r>
      <w:r w:rsidR="00F07B93" w:rsidRPr="002646F6">
        <w:t xml:space="preserve">In </w:t>
      </w:r>
      <w:r w:rsidR="0013511A" w:rsidRPr="002646F6">
        <w:t>HER2-negative/HR-negative</w:t>
      </w:r>
      <w:r w:rsidR="00F07B93" w:rsidRPr="002646F6">
        <w:t xml:space="preserve"> u/mBC, </w:t>
      </w:r>
      <w:r w:rsidR="00E05C64" w:rsidRPr="002646F6">
        <w:t xml:space="preserve">outcomes are </w:t>
      </w:r>
      <w:r w:rsidR="00EE53D1" w:rsidRPr="002646F6">
        <w:t>even worse,</w:t>
      </w:r>
      <w:r w:rsidR="004109B8" w:rsidRPr="002646F6">
        <w:t xml:space="preserve"> </w:t>
      </w:r>
      <w:r w:rsidR="00973196" w:rsidRPr="002646F6">
        <w:t xml:space="preserve">with </w:t>
      </w:r>
      <w:r w:rsidR="00F07B93" w:rsidRPr="002646F6">
        <w:t>m</w:t>
      </w:r>
      <w:r w:rsidR="000A2584">
        <w:t xml:space="preserve">edian </w:t>
      </w:r>
      <w:r w:rsidR="00F07B93" w:rsidRPr="002646F6">
        <w:t>PFS and m</w:t>
      </w:r>
      <w:r w:rsidR="000A2584">
        <w:t xml:space="preserve">edian </w:t>
      </w:r>
      <w:r w:rsidR="00F07B93" w:rsidRPr="002646F6">
        <w:t xml:space="preserve">OS </w:t>
      </w:r>
      <w:r w:rsidR="00973196" w:rsidRPr="002646F6">
        <w:t>of</w:t>
      </w:r>
      <w:r w:rsidR="00DA7AE5" w:rsidRPr="002646F6">
        <w:t xml:space="preserve"> </w:t>
      </w:r>
      <w:r w:rsidR="00B30465">
        <w:t>1.7</w:t>
      </w:r>
      <w:r w:rsidR="00DA7AE5" w:rsidRPr="002646F6">
        <w:t>–</w:t>
      </w:r>
      <w:r w:rsidR="000015AE">
        <w:t>2.8</w:t>
      </w:r>
      <w:r w:rsidR="00DA7AE5" w:rsidRPr="002646F6">
        <w:t xml:space="preserve"> months </w:t>
      </w:r>
      <w:r w:rsidR="00562572" w:rsidRPr="002646F6">
        <w:t>and</w:t>
      </w:r>
      <w:r w:rsidR="00CC680D" w:rsidRPr="002646F6">
        <w:t xml:space="preserve"> </w:t>
      </w:r>
      <w:r w:rsidR="00C27C13">
        <w:t>6.7</w:t>
      </w:r>
      <w:r w:rsidR="0024419B" w:rsidRPr="002646F6">
        <w:t>–12.4 months</w:t>
      </w:r>
      <w:r w:rsidR="00562572" w:rsidRPr="002646F6">
        <w:t>, respectively</w:t>
      </w:r>
      <w:r w:rsidR="0024419B" w:rsidRPr="002646F6">
        <w:t>.</w:t>
      </w:r>
      <w:r w:rsidR="0024419B" w:rsidRPr="002646F6">
        <w:fldChar w:fldCharType="begin"/>
      </w:r>
      <w:r w:rsidR="00CA6345">
        <w:instrText xml:space="preserve"> ADDIN ZOTERO_ITEM CSL_CITATION {"citationID":"39vcJbNI","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24419B" w:rsidRPr="002646F6">
        <w:fldChar w:fldCharType="separate"/>
      </w:r>
      <w:r w:rsidR="00FD57F4" w:rsidRPr="00FD57F4">
        <w:rPr>
          <w:rFonts w:cs="Arial"/>
          <w:szCs w:val="24"/>
          <w:vertAlign w:val="superscript"/>
        </w:rPr>
        <w:t>43,48–50</w:t>
      </w:r>
      <w:r w:rsidR="0024419B" w:rsidRPr="002646F6">
        <w:fldChar w:fldCharType="end"/>
      </w:r>
      <w:r w:rsidR="00973196" w:rsidRPr="002646F6">
        <w:t xml:space="preserve"> </w:t>
      </w:r>
      <w:r w:rsidR="004109B8" w:rsidRPr="002646F6">
        <w:t>This</w:t>
      </w:r>
      <w:r w:rsidR="00973196" w:rsidRPr="002646F6">
        <w:t xml:space="preserve"> </w:t>
      </w:r>
      <w:r w:rsidR="00C533AD" w:rsidRPr="002646F6">
        <w:t>highlight</w:t>
      </w:r>
      <w:r w:rsidR="004109B8" w:rsidRPr="002646F6">
        <w:t>s</w:t>
      </w:r>
      <w:r w:rsidR="00C533AD" w:rsidRPr="002646F6">
        <w:t xml:space="preserve"> </w:t>
      </w:r>
      <w:r w:rsidR="004109B8" w:rsidRPr="002646F6">
        <w:t>the</w:t>
      </w:r>
      <w:r w:rsidR="00C533AD" w:rsidRPr="002646F6">
        <w:t xml:space="preserve"> need for </w:t>
      </w:r>
      <w:r w:rsidR="007218F6" w:rsidRPr="002646F6">
        <w:t>more</w:t>
      </w:r>
      <w:r w:rsidR="00C533AD" w:rsidRPr="002646F6">
        <w:t xml:space="preserve"> effective therapies for patients </w:t>
      </w:r>
      <w:r w:rsidR="003879F4" w:rsidRPr="002646F6">
        <w:t xml:space="preserve">with </w:t>
      </w:r>
      <w:r w:rsidR="00EE53D1" w:rsidRPr="002646F6">
        <w:t>u/</w:t>
      </w:r>
      <w:r w:rsidR="003879F4" w:rsidRPr="002646F6">
        <w:t xml:space="preserve">mBC </w:t>
      </w:r>
      <w:r w:rsidR="00C533AD" w:rsidRPr="002646F6">
        <w:t>currently classified as HER2-negative.</w:t>
      </w:r>
      <w:r w:rsidR="0024419B" w:rsidRPr="002646F6">
        <w:t xml:space="preserve"> </w:t>
      </w:r>
    </w:p>
    <w:p w14:paraId="10DD3CD5" w14:textId="48A3EF29" w:rsidR="00957FE4" w:rsidRPr="00C61DA6" w:rsidRDefault="008E08CD" w:rsidP="00957FE4">
      <w:pPr>
        <w:pStyle w:val="Body"/>
      </w:pPr>
      <w:r w:rsidRPr="002646F6">
        <w:t xml:space="preserve">Although </w:t>
      </w:r>
      <w:r w:rsidR="000B376C" w:rsidRPr="002646F6">
        <w:t xml:space="preserve">the current HER2 classification </w:t>
      </w:r>
      <w:r w:rsidR="00EA6735" w:rsidRPr="002646F6">
        <w:t>paradigm</w:t>
      </w:r>
      <w:r w:rsidR="000B376C" w:rsidRPr="002646F6">
        <w:t xml:space="preserve"> </w:t>
      </w:r>
      <w:r w:rsidR="003F7EFA" w:rsidRPr="002646F6">
        <w:t>is binary</w:t>
      </w:r>
      <w:r w:rsidR="00D01679" w:rsidRPr="002646F6">
        <w:t>,</w:t>
      </w:r>
      <w:r w:rsidR="003F7EFA" w:rsidRPr="002646F6">
        <w:t xml:space="preserve"> </w:t>
      </w:r>
      <w:r w:rsidR="00D01679" w:rsidRPr="002646F6">
        <w:t xml:space="preserve">with </w:t>
      </w:r>
      <w:r w:rsidR="004B04F1" w:rsidRPr="002646F6">
        <w:t>patients</w:t>
      </w:r>
      <w:r w:rsidR="00D01679" w:rsidRPr="002646F6">
        <w:t xml:space="preserve"> </w:t>
      </w:r>
      <w:r w:rsidRPr="002646F6">
        <w:t xml:space="preserve">categorised as </w:t>
      </w:r>
      <w:r w:rsidR="004B04F1" w:rsidRPr="002646F6">
        <w:t xml:space="preserve">either </w:t>
      </w:r>
      <w:r w:rsidRPr="002646F6">
        <w:t>HER2-neg</w:t>
      </w:r>
      <w:r w:rsidR="00BB3C50" w:rsidRPr="002646F6">
        <w:t>ative</w:t>
      </w:r>
      <w:r w:rsidR="002C447D" w:rsidRPr="002646F6">
        <w:t xml:space="preserve"> </w:t>
      </w:r>
      <w:r w:rsidR="004B04F1" w:rsidRPr="002646F6">
        <w:t>or HER2-positive,</w:t>
      </w:r>
      <w:r w:rsidRPr="002646F6">
        <w:t xml:space="preserve"> a proportion of </w:t>
      </w:r>
      <w:r w:rsidR="00F71E27" w:rsidRPr="002646F6">
        <w:t>HER2-negative</w:t>
      </w:r>
      <w:r w:rsidRPr="002646F6">
        <w:t xml:space="preserve"> patients </w:t>
      </w:r>
      <w:r w:rsidR="00EB4E11" w:rsidRPr="002646F6">
        <w:t xml:space="preserve">have tumours that </w:t>
      </w:r>
      <w:r w:rsidRPr="002646F6">
        <w:t>express low</w:t>
      </w:r>
      <w:r w:rsidR="00FF29D1" w:rsidRPr="002646F6">
        <w:t>er</w:t>
      </w:r>
      <w:r w:rsidRPr="002646F6">
        <w:t xml:space="preserve"> levels of HER2</w:t>
      </w:r>
      <w:r w:rsidR="00574F87" w:rsidRPr="002646F6">
        <w:t>, c</w:t>
      </w:r>
      <w:r w:rsidR="00F94905" w:rsidRPr="002646F6">
        <w:t xml:space="preserve">lassified as </w:t>
      </w:r>
      <w:r w:rsidR="0059145E" w:rsidRPr="002646F6">
        <w:t>HER2-low</w:t>
      </w:r>
      <w:r w:rsidR="00ED600C" w:rsidRPr="002646F6">
        <w:t>. While</w:t>
      </w:r>
      <w:r w:rsidRPr="002646F6">
        <w:t xml:space="preserve"> HER2-low </w:t>
      </w:r>
      <w:r w:rsidR="001C034E" w:rsidRPr="002646F6">
        <w:t>u/</w:t>
      </w:r>
      <w:r w:rsidRPr="002646F6">
        <w:t>mBC is clinically recognised as a new category of BC</w:t>
      </w:r>
      <w:r w:rsidR="00102434" w:rsidRPr="002646F6">
        <w:t xml:space="preserve"> </w:t>
      </w:r>
      <w:r w:rsidR="00736772" w:rsidRPr="002646F6">
        <w:t>in recent</w:t>
      </w:r>
      <w:r w:rsidR="00FA0C54" w:rsidRPr="002646F6">
        <w:t xml:space="preserve"> clinical</w:t>
      </w:r>
      <w:r w:rsidR="00736772" w:rsidRPr="002646F6">
        <w:t xml:space="preserve"> guidelines </w:t>
      </w:r>
      <w:r w:rsidR="00084DEE" w:rsidRPr="002646F6">
        <w:t xml:space="preserve">by the </w:t>
      </w:r>
      <w:r w:rsidR="00102434" w:rsidRPr="002646F6">
        <w:t>E</w:t>
      </w:r>
      <w:r w:rsidR="009F1817">
        <w:t>SMO</w:t>
      </w:r>
      <w:r w:rsidR="00656218" w:rsidRPr="002646F6">
        <w:t>,</w:t>
      </w:r>
      <w:r w:rsidR="000135A9" w:rsidRPr="002646F6">
        <w:fldChar w:fldCharType="begin"/>
      </w:r>
      <w:r w:rsidR="00CA6345">
        <w:instrText xml:space="preserve"> ADDIN ZOTERO_ITEM CSL_CITATION {"citationID":"OXkPiIEF","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0135A9" w:rsidRPr="002646F6">
        <w:fldChar w:fldCharType="separate"/>
      </w:r>
      <w:r w:rsidR="00FD57F4" w:rsidRPr="00FD57F4">
        <w:rPr>
          <w:rFonts w:cs="Arial"/>
          <w:szCs w:val="24"/>
          <w:vertAlign w:val="superscript"/>
        </w:rPr>
        <w:t>42</w:t>
      </w:r>
      <w:r w:rsidR="000135A9" w:rsidRPr="002646F6">
        <w:fldChar w:fldCharType="end"/>
      </w:r>
      <w:r w:rsidR="00656218" w:rsidRPr="002646F6">
        <w:t xml:space="preserve"> </w:t>
      </w:r>
      <w:r w:rsidR="00FA0C54" w:rsidRPr="002646F6">
        <w:t xml:space="preserve">the </w:t>
      </w:r>
      <w:r w:rsidR="00084DEE" w:rsidRPr="002646F6">
        <w:t>American Society of Clinical Oncology (</w:t>
      </w:r>
      <w:r w:rsidR="00102434" w:rsidRPr="002646F6">
        <w:t>ASCO</w:t>
      </w:r>
      <w:r w:rsidR="00084DEE" w:rsidRPr="002646F6">
        <w:t>)</w:t>
      </w:r>
      <w:r w:rsidR="0098168F" w:rsidRPr="002646F6">
        <w:t>,</w:t>
      </w:r>
      <w:r w:rsidR="000135A9" w:rsidRPr="002646F6">
        <w:fldChar w:fldCharType="begin"/>
      </w:r>
      <w:r w:rsidR="00CA6345">
        <w:instrText xml:space="preserve"> ADDIN ZOTERO_ITEM CSL_CITATION {"citationID":"13Kzv2ED","properties":{"formattedCitation":"\\super 71\\nosupersub{}","plainCitation":"71","noteIndex":0},"citationItems":[{"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000135A9" w:rsidRPr="002646F6">
        <w:fldChar w:fldCharType="separate"/>
      </w:r>
      <w:r w:rsidR="00FD57F4" w:rsidRPr="00FD57F4">
        <w:rPr>
          <w:rFonts w:cs="Arial"/>
          <w:szCs w:val="24"/>
          <w:vertAlign w:val="superscript"/>
        </w:rPr>
        <w:t>71</w:t>
      </w:r>
      <w:r w:rsidR="000135A9" w:rsidRPr="002646F6">
        <w:fldChar w:fldCharType="end"/>
      </w:r>
      <w:r w:rsidR="00656218" w:rsidRPr="002646F6">
        <w:t xml:space="preserve"> and</w:t>
      </w:r>
      <w:r w:rsidR="000135A9" w:rsidRPr="002646F6">
        <w:t xml:space="preserve"> US National Comprehensive Cancer Network (NCCN)</w:t>
      </w:r>
      <w:r w:rsidR="00CD7F19" w:rsidRPr="002646F6">
        <w:t>,</w:t>
      </w:r>
      <w:r w:rsidR="00802D93" w:rsidRPr="002646F6">
        <w:fldChar w:fldCharType="begin"/>
      </w:r>
      <w:r w:rsidR="00CA6345">
        <w:instrText xml:space="preserve"> ADDIN ZOTERO_ITEM CSL_CITATION {"citationID":"r7FyaA52","properties":{"formattedCitation":"\\super 72\\nosupersub{}","plainCitation":"72","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schema":"https://github.com/citation-style-language/schema/raw/master/csl-citation.json"} </w:instrText>
      </w:r>
      <w:r w:rsidR="00802D93" w:rsidRPr="002646F6">
        <w:fldChar w:fldCharType="separate"/>
      </w:r>
      <w:r w:rsidR="00FD57F4" w:rsidRPr="00FD57F4">
        <w:rPr>
          <w:rFonts w:cs="Arial"/>
          <w:szCs w:val="24"/>
          <w:vertAlign w:val="superscript"/>
        </w:rPr>
        <w:t>72</w:t>
      </w:r>
      <w:r w:rsidR="00802D93" w:rsidRPr="002646F6">
        <w:fldChar w:fldCharType="end"/>
      </w:r>
      <w:r w:rsidRPr="002646F6">
        <w:t xml:space="preserve"> </w:t>
      </w:r>
      <w:r w:rsidR="00CD7F19" w:rsidRPr="002646F6">
        <w:t xml:space="preserve">in the UK </w:t>
      </w:r>
      <w:r w:rsidR="00F2681E" w:rsidRPr="002646F6">
        <w:t xml:space="preserve">these patients </w:t>
      </w:r>
      <w:r w:rsidRPr="002646F6">
        <w:t>are currently treated according to HER2-neg</w:t>
      </w:r>
      <w:r w:rsidR="00547FD1" w:rsidRPr="002646F6">
        <w:t xml:space="preserve">ative </w:t>
      </w:r>
      <w:r w:rsidRPr="002646F6">
        <w:t>treatment pathways</w:t>
      </w:r>
      <w:r w:rsidR="00182337" w:rsidRPr="002646F6">
        <w:t>.</w:t>
      </w:r>
      <w:r w:rsidR="0098168F" w:rsidRPr="002646F6">
        <w:t xml:space="preserve"> </w:t>
      </w:r>
      <w:r w:rsidR="00977343" w:rsidRPr="002646F6">
        <w:t xml:space="preserve">While the </w:t>
      </w:r>
      <w:r w:rsidR="00D82CBC" w:rsidRPr="00C61DA6">
        <w:t>first anti-</w:t>
      </w:r>
      <w:r w:rsidR="00977343" w:rsidRPr="002646F6">
        <w:t>HER2</w:t>
      </w:r>
      <w:r w:rsidR="00D82CBC" w:rsidRPr="00C61DA6">
        <w:t xml:space="preserve"> </w:t>
      </w:r>
      <w:r w:rsidR="00977343" w:rsidRPr="002646F6">
        <w:t>targeted therapies were no</w:t>
      </w:r>
      <w:r w:rsidR="00D82CBC" w:rsidRPr="00C61DA6">
        <w:t xml:space="preserve">t effective in </w:t>
      </w:r>
      <w:r w:rsidR="00977343" w:rsidRPr="002646F6">
        <w:t>HER2-low u/mBC,</w:t>
      </w:r>
      <w:r w:rsidR="00274D43" w:rsidRPr="00C61DA6">
        <w:fldChar w:fldCharType="begin"/>
      </w:r>
      <w:r w:rsidR="00CA6345">
        <w:instrText xml:space="preserve"> ADDIN ZOTERO_ITEM CSL_CITATION {"citationID":"CmR8cf8I","properties":{"formattedCitation":"\\super 73\\nosupersub{}","plainCitation":"73","noteIndex":0},"citationItems":[{"id":66427,"uris":["http://zotero.org/groups/4797619/items/KMLD9YZX"],"itemData":{"id":66427,"type":"article-journal","abstract":"BACKGROUND: We evaluated the influence of HER2 gene amplification, as determined by fluorescence in situ hybridization (FISH), on clinical outcomes (objective response rates, time to disease progression, and overall survival time) in women with metastatic breast cancer treated with trastuzumab in 3 clinical trials. Breast cancer tissue specimens were evaluated using a direct labeled, dual-probe FISH assay.\nMATERIALS AND METHODS: Specimens with a HER2:CEP17 ratio of &gt; or = 2:0 were considered positive for gene amplification. All specimens had previously demonstrated overexpression of HER2 protein at the 2+ or 3+ level by immunohistochemistry using the Clinical Trials Assay. Response rate, time to disease progression, and survival times were then compared between the FISH-positive and FISH-negative cohorts in each of the 3 clinical trials.\nRESULTS: Informative FISH results were obtained in 765 (96%) of the 799 patients enrolled in the 3 clinical trials. Overall, 596 (78%) were FISH-positive and 169 (22%) were FISH-negative. The proportion of FISH-positive patients was comparable in all 3 trials. Clinical benefit from trastuzumab therapy appeared to be restricted to patients with FISH-positive metastatic breast cancer. In each clinical trial, the cohort of FISH-positive patients had higher overall response rates and longer durations of survival compared with FISH-negative patients.\nCONCLUSION: These data indicate that assessment of HER2 amplification by FISH is the preferred method to select patients for trastuzumab therapy.","container-title":"Clinical Breast Cancer","DOI":"10.3816/CBC.2005.n.026","ISSN":"1526-8209","issue":"3","journalAbbreviation":"Clin Breast Cancer","language":"eng","note":"PMID: 16137435","page":"240-246","source":"PubMed","title":"Evaluation of clinical outcomes according to HER2 detection by fluorescence in situ hybridization in women with metastatic breast cancer treated with trastuzumab","volume":"6","author":[{"family":"Mass","given":"Robert D."},{"family":"Press","given":"Michael F."},{"family":"Anderson","given":"Steven"},{"family":"Cobleigh","given":"Melody A."},{"family":"Vogel","given":"Charles L."},{"family":"Dybdal","given":"Noël"},{"family":"Leiberman","given":"Grazyna"},{"family":"Slamon","given":"Dennis J."}],"issued":{"date-parts":[["2005",8]]}}}],"schema":"https://github.com/citation-style-language/schema/raw/master/csl-citation.json"} </w:instrText>
      </w:r>
      <w:r w:rsidR="00274D43" w:rsidRPr="00C61DA6">
        <w:fldChar w:fldCharType="separate"/>
      </w:r>
      <w:r w:rsidR="00FD57F4" w:rsidRPr="00FD57F4">
        <w:rPr>
          <w:rFonts w:cs="Arial"/>
          <w:szCs w:val="24"/>
          <w:vertAlign w:val="superscript"/>
        </w:rPr>
        <w:t>73</w:t>
      </w:r>
      <w:r w:rsidR="00274D43" w:rsidRPr="00C61DA6">
        <w:fldChar w:fldCharType="end"/>
      </w:r>
      <w:r w:rsidR="00977343" w:rsidRPr="002646F6">
        <w:t xml:space="preserve"> the emergence of newer, more effective HER2-targeted therapies means that there may be an opportunity for improved outcomes in patients with HER2-low u/mBC.</w:t>
      </w:r>
    </w:p>
    <w:p w14:paraId="6A37039E" w14:textId="77777777" w:rsidR="009C0196" w:rsidRPr="00577CC2" w:rsidRDefault="009C0196" w:rsidP="009C0196">
      <w:pPr>
        <w:pStyle w:val="Heading4"/>
      </w:pPr>
      <w:bookmarkStart w:id="38" w:name="_Ref119072096"/>
      <w:r w:rsidRPr="00577CC2">
        <w:t>Epidemiology</w:t>
      </w:r>
      <w:bookmarkEnd w:id="38"/>
      <w:r w:rsidRPr="00577CC2">
        <w:t xml:space="preserve">    </w:t>
      </w:r>
    </w:p>
    <w:p w14:paraId="4DFDDB99" w14:textId="23243436" w:rsidR="00F66B46" w:rsidRDefault="0003443A" w:rsidP="009C1711">
      <w:pPr>
        <w:pStyle w:val="Body"/>
      </w:pPr>
      <w:r w:rsidRPr="00577CC2">
        <w:t xml:space="preserve">In total, </w:t>
      </w:r>
      <w:r w:rsidR="000A2A08" w:rsidRPr="002646F6">
        <w:t>45,2</w:t>
      </w:r>
      <w:r w:rsidR="008647F2" w:rsidRPr="002646F6">
        <w:t>9</w:t>
      </w:r>
      <w:r w:rsidR="000A2A08" w:rsidRPr="002646F6">
        <w:t>1</w:t>
      </w:r>
      <w:r w:rsidR="00752C6E" w:rsidRPr="00577CC2">
        <w:rPr>
          <w:rStyle w:val="CommentReference"/>
        </w:rPr>
        <w:t xml:space="preserve"> </w:t>
      </w:r>
      <w:r w:rsidR="00752C6E" w:rsidRPr="00577CC2">
        <w:t>ne</w:t>
      </w:r>
      <w:r w:rsidRPr="00577CC2">
        <w:t xml:space="preserve">w BC cases were recorded in England in </w:t>
      </w:r>
      <w:r w:rsidRPr="002646F6">
        <w:t>20</w:t>
      </w:r>
      <w:r w:rsidR="000A2A08" w:rsidRPr="002646F6">
        <w:t>20</w:t>
      </w:r>
      <w:r w:rsidR="007E763C" w:rsidRPr="00577CC2">
        <w:t>.</w:t>
      </w:r>
      <w:r w:rsidR="000A2A08" w:rsidRPr="00577CC2">
        <w:fldChar w:fldCharType="begin"/>
      </w:r>
      <w:r w:rsidR="00CA6345">
        <w:instrText xml:space="preserve"> ADDIN ZOTERO_ITEM CSL_CITATION {"citationID":"gkwmcwSE","properties":{"formattedCitation":"\\super 21\\nosupersub{}","plainCitation":"21","noteIndex":0},"citationItems":[{"id":66339,"uris":["http://zotero.org/groups/4797619/items/REJQKHRI"],"itemData":{"id":66339,"type":"webpage","title":"CancerData","URL":"https://www.cancerdata.nhs.uk/incidence_and_mortality","accessed":{"date-parts":[["2022",12,14]]}}}],"schema":"https://github.com/citation-style-language/schema/raw/master/csl-citation.json"} </w:instrText>
      </w:r>
      <w:r w:rsidR="000A2A08" w:rsidRPr="00577CC2">
        <w:fldChar w:fldCharType="separate"/>
      </w:r>
      <w:r w:rsidR="00FD57F4" w:rsidRPr="00FD57F4">
        <w:rPr>
          <w:rFonts w:cs="Arial"/>
          <w:szCs w:val="24"/>
          <w:vertAlign w:val="superscript"/>
        </w:rPr>
        <w:t>21</w:t>
      </w:r>
      <w:r w:rsidR="000A2A08" w:rsidRPr="00577CC2">
        <w:fldChar w:fldCharType="end"/>
      </w:r>
      <w:r w:rsidRPr="00577CC2">
        <w:t xml:space="preserve"> Late-stage BC accounts for a small proportion of BC diagnoses overall: in 20</w:t>
      </w:r>
      <w:r w:rsidR="00B01BA9">
        <w:t>20</w:t>
      </w:r>
      <w:r w:rsidRPr="00577CC2">
        <w:t xml:space="preserve">, </w:t>
      </w:r>
      <w:r w:rsidR="00B01BA9">
        <w:t>6</w:t>
      </w:r>
      <w:r w:rsidRPr="00577CC2">
        <w:t>.</w:t>
      </w:r>
      <w:r w:rsidR="00B01BA9">
        <w:t>5</w:t>
      </w:r>
      <w:r w:rsidRPr="00577CC2">
        <w:t>%</w:t>
      </w:r>
      <w:r w:rsidR="009B24C9">
        <w:t xml:space="preserve"> of new cases</w:t>
      </w:r>
      <w:r w:rsidRPr="00577CC2">
        <w:t xml:space="preserve"> </w:t>
      </w:r>
      <w:r w:rsidR="00B01BA9">
        <w:t xml:space="preserve">were diagnosed as </w:t>
      </w:r>
      <w:r w:rsidRPr="00577CC2">
        <w:t>Stage IV.</w:t>
      </w:r>
      <w:r w:rsidR="00467BD1" w:rsidRPr="00577CC2">
        <w:fldChar w:fldCharType="begin"/>
      </w:r>
      <w:r w:rsidR="00CA6345">
        <w:instrText xml:space="preserve"> ADDIN ZOTERO_ITEM CSL_CITATION {"citationID":"Iifmzdzl","properties":{"formattedCitation":"\\super 74\\nosupersub{}","plainCitation":"74","noteIndex":0},"citationItems":[{"id":65844,"uris":["http://zotero.org/groups/4797619/items/MUMKK8XN"],"itemData":{"id":65844,"type":"webpage","title":"Early Diagnosis","URL":"https://crukcancerintelligence.shinyapps.io/EarlyDiagnosis/","accessed":{"date-parts":[["2022",2,27]]}}}],"schema":"https://github.com/citation-style-language/schema/raw/master/csl-citation.json"} </w:instrText>
      </w:r>
      <w:r w:rsidR="00467BD1" w:rsidRPr="00577CC2">
        <w:fldChar w:fldCharType="separate"/>
      </w:r>
      <w:r w:rsidR="00FD57F4" w:rsidRPr="00FD57F4">
        <w:rPr>
          <w:rFonts w:cs="Arial"/>
          <w:szCs w:val="24"/>
          <w:vertAlign w:val="superscript"/>
        </w:rPr>
        <w:t>74</w:t>
      </w:r>
      <w:r w:rsidR="00467BD1" w:rsidRPr="00577CC2">
        <w:fldChar w:fldCharType="end"/>
      </w:r>
      <w:r w:rsidRPr="00577CC2">
        <w:t xml:space="preserve"> Although no data are published on the specific proportion of patients with Stage III unresectable disease, the majority of Stage III cases are expected to be suitable for surgery. Patients with unresectable BC for whom potentially curative therapy is not an option are therefore expected to be predominantly diagnosed with, or have progressed to, Stage IV metastatic disease.</w:t>
      </w:r>
      <w:r w:rsidR="009C1711" w:rsidRPr="00577CC2">
        <w:t xml:space="preserve"> </w:t>
      </w:r>
      <w:r w:rsidR="00B31C4A" w:rsidRPr="00CD780F">
        <w:t>T</w:t>
      </w:r>
      <w:r w:rsidR="009C1711" w:rsidRPr="00CD780F">
        <w:t xml:space="preserve">he annual probability of progression from early to </w:t>
      </w:r>
      <w:r w:rsidR="00AD418B" w:rsidRPr="00CD780F">
        <w:t>m</w:t>
      </w:r>
      <w:r w:rsidR="009C1711" w:rsidRPr="00CD780F">
        <w:t xml:space="preserve">BC is </w:t>
      </w:r>
      <w:r w:rsidR="004256C5" w:rsidRPr="00CD780F">
        <w:t xml:space="preserve">estimated </w:t>
      </w:r>
      <w:r w:rsidR="009C1711" w:rsidRPr="00CD780F">
        <w:t xml:space="preserve">to be </w:t>
      </w:r>
      <w:r w:rsidR="00740E39" w:rsidRPr="00CD780F">
        <w:t>3</w:t>
      </w:r>
      <w:r w:rsidR="009C1711" w:rsidRPr="00CD780F">
        <w:t>.</w:t>
      </w:r>
      <w:r w:rsidR="00740E39" w:rsidRPr="00CD780F">
        <w:t>7</w:t>
      </w:r>
      <w:r w:rsidR="009C1711" w:rsidRPr="00CD780F">
        <w:t xml:space="preserve">% </w:t>
      </w:r>
      <w:r w:rsidR="00CE4278" w:rsidRPr="00CD780F">
        <w:t xml:space="preserve">based on </w:t>
      </w:r>
      <w:r w:rsidR="00DC2D3B" w:rsidRPr="00CD780F">
        <w:t xml:space="preserve">a </w:t>
      </w:r>
      <w:r w:rsidR="00B46D75" w:rsidRPr="00CD780F">
        <w:t xml:space="preserve">published </w:t>
      </w:r>
      <w:r w:rsidR="00DC2D3B" w:rsidRPr="00CD780F">
        <w:t xml:space="preserve">meta-analysis </w:t>
      </w:r>
      <w:r w:rsidR="00FA20E7" w:rsidRPr="00CD780F">
        <w:t>that reported a</w:t>
      </w:r>
      <w:r w:rsidR="00FE7DC0" w:rsidRPr="00CD780F">
        <w:t xml:space="preserve"> five-year distant recurrence rate of</w:t>
      </w:r>
      <w:r w:rsidR="00FA20E7" w:rsidRPr="00CD780F">
        <w:t xml:space="preserve"> 17.2% in patients with </w:t>
      </w:r>
      <w:r w:rsidR="00B46D75" w:rsidRPr="00CD780F">
        <w:t xml:space="preserve">node-positive, early-stage </w:t>
      </w:r>
      <w:r w:rsidR="00FA20E7" w:rsidRPr="00CD780F">
        <w:t xml:space="preserve">HR-positive/HER2-negative </w:t>
      </w:r>
      <w:r w:rsidR="00B46D75" w:rsidRPr="00CD780F">
        <w:t>BC</w:t>
      </w:r>
      <w:r w:rsidR="00CE4278" w:rsidRPr="00CD780F">
        <w:t xml:space="preserve"> receiving adjuvant </w:t>
      </w:r>
      <w:r w:rsidR="00CD4331">
        <w:t>ET</w:t>
      </w:r>
      <w:r w:rsidR="009F1817">
        <w:t>.</w:t>
      </w:r>
      <w:r w:rsidR="00A83F2F" w:rsidRPr="00CD780F">
        <w:fldChar w:fldCharType="begin"/>
      </w:r>
      <w:r w:rsidR="00CA6345">
        <w:instrText xml:space="preserve"> ADDIN ZOTERO_ITEM CSL_CITATION {"citationID":"L7Y3ldTW","properties":{"formattedCitation":"\\super 75\\nosupersub{}","plainCitation":"75","noteIndex":0},"citationItems":[{"id":66761,"uris":["http://zotero.org/groups/4797619/items/AWMDLKC9"],"itemData":{"id":66761,"type":"article-journal","abstract":"BACKGROUND: A systematic review and meta-analysis was conducted to assess breast cancer (BC) outcomes among patients with early-stage hormone receptor positive (HR+), human epidermal growth factor receptor 2-negative (HER2-) BC, receiving adjuvant endocrine therapy.\nMETHODS: Randomized controlled trials (RCTs) and real-world evidence (RWE) studies were identified using Ovid MEDLINE®, Embase, and Evidence-Based Medicine Reviews. Clinical and methodological similarities including alignment of outcome definitions with standardized definitions for efficacy endpoints criteria were assessed to evaluate feasibility of conducting a meta-analysis. Where feasible, 5-year probabilities of BC recurrence or death were estimated using a Bayesian hierarchical arm-based model.\nRESULTS: Of 21 included studies, 8 RCTs and 4 RWE studies reported outcome data of interest. There was heterogeneity in outcome reporting, as well as variation in recurrence risk amongst studies with aligned reporting. Of the 12 studies, 10 were considered for inclusion in a meta-analysis of BC recurrence or death. Only a subgroup analysis of node-positive patients (3 studies; n = 7307) was deemed feasible. The 5-year probability of BC recurrence or death was 17.2% (95% credible interval: 14.6%-20.3%).\nCONCLUSION: Although studies reporting recurrence outcomes were limited, there remains a high risk of BC recurrence, especially among node-positive patients. Approximately 1 in 6 women with node-positive HR+/HER2- early-stage BC receiving endocrine therapy experience recurrence or death within 5-years of initiating treatment, suggesting a need for novel treatments for this population.","container-title":"Breast (Edinburgh, Scotland)","DOI":"10.1016/j.breast.2021.02.009","ISSN":"1532-3080","journalAbbreviation":"Breast","language":"eng","note":"PMID: 33677313\nPMCID: PMC8089079","page":"5-17","source":"PubMed","title":"Risk of recurrence among patients with HR-positive, HER2-negative, early breast cancer receiving adjuvant endocrine therapy: A systematic review and meta-analysis","title-short":"Risk of recurrence among patients with HR-positive, HER2-negative, early breast cancer receiving adjuvant endocrine therapy","volume":"57","author":[{"family":"Salvo","given":"Elizabeth M."},{"family":"Ramirez","given":"Abril Oliva"},{"family":"Cueto","given":"Jenilee"},{"family":"Law","given":"Ernest H."},{"family":"Situ","given":"Aaron"},{"family":"Cameron","given":"Chris"},{"family":"Samjoo","given":"Imtiaz A."}],"issued":{"date-parts":[["2021",6]]}}}],"schema":"https://github.com/citation-style-language/schema/raw/master/csl-citation.json"} </w:instrText>
      </w:r>
      <w:r w:rsidR="00A83F2F" w:rsidRPr="00CD780F">
        <w:fldChar w:fldCharType="separate"/>
      </w:r>
      <w:r w:rsidR="00FD57F4" w:rsidRPr="00FD57F4">
        <w:rPr>
          <w:rFonts w:cs="Arial"/>
          <w:szCs w:val="24"/>
          <w:vertAlign w:val="superscript"/>
        </w:rPr>
        <w:t>75</w:t>
      </w:r>
      <w:r w:rsidR="00A83F2F" w:rsidRPr="00CD780F">
        <w:fldChar w:fldCharType="end"/>
      </w:r>
      <w:r w:rsidR="00876048" w:rsidRPr="00CD780F">
        <w:t xml:space="preserve"> </w:t>
      </w:r>
      <w:r w:rsidR="00F66B46">
        <w:t>W</w:t>
      </w:r>
      <w:r w:rsidR="00F66B46" w:rsidRPr="002646F6">
        <w:t xml:space="preserve">hen accounting for patients with initial </w:t>
      </w:r>
      <w:r w:rsidR="00F66B46">
        <w:t xml:space="preserve">Stage IV </w:t>
      </w:r>
      <w:r w:rsidR="00F66B46" w:rsidRPr="002646F6">
        <w:t>diagnoses</w:t>
      </w:r>
      <w:r w:rsidR="00F66B46">
        <w:t xml:space="preserve"> (6.5% in England)</w:t>
      </w:r>
      <w:r w:rsidR="00F66B46" w:rsidRPr="002646F6">
        <w:t xml:space="preserve"> and patients who have progressed from earlier stages</w:t>
      </w:r>
      <w:r w:rsidR="00F66B46">
        <w:t xml:space="preserve"> (3.7%), the total number of patients who are diagnosed with or progress to u/mBC each year is 4,511. </w:t>
      </w:r>
    </w:p>
    <w:p w14:paraId="7C7D9FE5" w14:textId="4507D8DF" w:rsidR="00642F36" w:rsidRPr="00577CC2" w:rsidRDefault="00642F36" w:rsidP="00642F36">
      <w:pPr>
        <w:pStyle w:val="Body"/>
      </w:pPr>
      <w:r w:rsidRPr="00103335">
        <w:t>According to an analysis of biomarkers from over 199,000 BCs in the UK, 49% of all BC cases are HER2-low (i.e. IHC1+, IHC2+/ISH</w:t>
      </w:r>
      <w:r w:rsidRPr="000848D8">
        <w:t>-).</w:t>
      </w:r>
      <w:r w:rsidRPr="000848D8">
        <w:fldChar w:fldCharType="begin"/>
      </w:r>
      <w:r w:rsidR="00CA6345" w:rsidRPr="000848D8">
        <w:instrText xml:space="preserve"> ADDIN ZOTERO_ITEM CSL_CITATION {"citationID":"JjL07S2e","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Pr="000848D8">
        <w:fldChar w:fldCharType="separate"/>
      </w:r>
      <w:r w:rsidR="00FD57F4" w:rsidRPr="000848D8">
        <w:rPr>
          <w:rFonts w:cs="Arial"/>
          <w:szCs w:val="24"/>
          <w:vertAlign w:val="superscript"/>
        </w:rPr>
        <w:t>56</w:t>
      </w:r>
      <w:r w:rsidRPr="000848D8">
        <w:fldChar w:fldCharType="end"/>
      </w:r>
      <w:r w:rsidRPr="000848D8">
        <w:t xml:space="preserve"> </w:t>
      </w:r>
      <w:r w:rsidR="00B85D37" w:rsidRPr="000848D8">
        <w:t>Of t</w:t>
      </w:r>
      <w:r w:rsidR="00771235" w:rsidRPr="000848D8">
        <w:rPr>
          <w:rFonts w:cs="Arial"/>
        </w:rPr>
        <w:t xml:space="preserve">he </w:t>
      </w:r>
      <w:r w:rsidR="00B85D37" w:rsidRPr="000848D8">
        <w:rPr>
          <w:rFonts w:cs="Arial"/>
        </w:rPr>
        <w:t xml:space="preserve">4,511 </w:t>
      </w:r>
      <w:r w:rsidR="00771235" w:rsidRPr="000848D8">
        <w:rPr>
          <w:rFonts w:cs="Arial"/>
        </w:rPr>
        <w:t>total annual population of u/mBC in England</w:t>
      </w:r>
      <w:r w:rsidR="00B85D37" w:rsidRPr="000848D8">
        <w:rPr>
          <w:rFonts w:cs="Arial"/>
        </w:rPr>
        <w:t xml:space="preserve">, </w:t>
      </w:r>
      <w:r w:rsidR="00771235" w:rsidRPr="000848D8">
        <w:rPr>
          <w:rFonts w:cs="Arial"/>
        </w:rPr>
        <w:t xml:space="preserve">2,210 </w:t>
      </w:r>
      <w:r w:rsidR="00B85D37" w:rsidRPr="000848D8">
        <w:rPr>
          <w:rFonts w:cs="Arial"/>
        </w:rPr>
        <w:t xml:space="preserve">are estimated to </w:t>
      </w:r>
      <w:r w:rsidR="00771235" w:rsidRPr="000848D8">
        <w:rPr>
          <w:rFonts w:cs="Arial"/>
        </w:rPr>
        <w:t>have HER2-low u/mBC specifically (based on a reported 49% of all BC cases being HER2-low).</w:t>
      </w:r>
      <w:r w:rsidR="00771235" w:rsidRPr="000848D8">
        <w:rPr>
          <w:rFonts w:cs="Arial"/>
        </w:rPr>
        <w:fldChar w:fldCharType="begin"/>
      </w:r>
      <w:r w:rsidR="00CA6345" w:rsidRPr="000848D8">
        <w:rPr>
          <w:rFonts w:cs="Arial"/>
        </w:rPr>
        <w:instrText xml:space="preserve"> ADDIN ZOTERO_ITEM CSL_CITATION {"citationID":"VnK2S0wh","properties":{"formattedCitation":"\\super 76\\nosupersub{}","plainCitation":"76","noteIndex":0},"citationItems":[{"id":66279,"uris":["http://zotero.org/groups/4797619/items/S5ZP56BG"],"itemData":{"id":66279,"type":"article-journal","abstract":"PURPOSE: There is a lack of treatments providing survival benefit for patients with metastatic triple-negative breast cancer (mTNBC), with no standard of care. A randomized phase II trial showed significant benefit for gemcitabine, carboplatin, and iniparib (GCI) over gemcitabine and carboplatin (GC) in clinical benefit rate, response rate, progression-free survival (PFS), and overall survival (OS). Here, we formally compare the efficacy of these regimens in a phase III trial.\nPATIENTS AND METHODS: Patients with stage IV/locally recurrent TNBC who had received no more than two previous chemotherapy regimens for mTNBC were randomly allocated to gemcitabine 1,000 mg/m(2) and carboplatin area under the curve 2 (days 1 and 8) alone or GC plus iniparib 5.6 mg/kg (days 1, 4, 8, and 11) every 3 weeks. Random assignment was stratified by the number of prior chemotherapies. The coprimary end points were OS and PFS. Patients receiving GC could cross over to iniparib on progression.\nRESULTS: Five hundred nineteen patients were randomly assigned (261 GCI; 258 GC). In the primary analysis, no statistically significant difference was observed for OS (hazard ratio [HR] = 0.88; 95% CI, 0.69 to 1.12; P = .28) nor PFS (HR = 0.79; 95% CI, 0.65 to 0.98; P = .027). An exploratory analysis showed that patients in the second-/third-line had improved OS (HR = 0.65; 95% CI, 0.46 to 0.91) and PFS (HR = 0.68; 95% CI, 0.50 to 0.92) with GCI. The safety profile for GCI was similar to GC.\nCONCLUSION: The trial did not meet the prespecified criteria for the coprimary end points of PFS and OS in the ITT population. The potential benefit with iniparib observed in second-/third-line subgroup warrants further evaluation.","container-title":"Journal of Clinical Oncology: Official Journal of the American Society of Clinical Oncology","DOI":"10.1200/JCO.2014.55.2984","ISSN":"1527-7755","issue":"34","journalAbbreviation":"J Clin Oncol","language":"eng","note":"PMID: 25349301","page":"3840-3847","source":"PubMed","title":"Phase III study of iniparib plus gemcitabine and carboplatin versus gemcitabine and carboplatin in patients with metastatic triple-negative breast cancer","volume":"32","author":[{"family":"O'Shaughnessy","given":"Joyce"},{"family":"Schwartzberg","given":"Lee"},{"family":"Danso","given":"Michael A."},{"family":"Miller","given":"Kathy D."},{"family":"Rugo","given":"Hope S."},{"family":"Neubauer","given":"Marcus"},{"family":"Robert","given":"Nicholas"},{"family":"Hellerstedt","given":"Beth"},{"family":"Saleh","given":"Mansoor"},{"family":"Richards","given":"Paul"},{"family":"Specht","given":"Jennifer M."},{"family":"Yardley","given":"Denise A."},{"family":"Carlson","given":"Robert W."},{"family":"Finn","given":"Richard S."},{"family":"Charpentier","given":"Eric"},{"family":"Garcia-Ribas","given":"Ignacio"},{"family":"Winer","given":"Eric P."}],"issued":{"date-parts":[["2014",12,1]]}}}],"schema":"https://github.com/citation-style-language/schema/raw/master/csl-citation.json"} </w:instrText>
      </w:r>
      <w:r w:rsidR="00771235" w:rsidRPr="000848D8">
        <w:rPr>
          <w:rFonts w:cs="Arial"/>
        </w:rPr>
        <w:fldChar w:fldCharType="separate"/>
      </w:r>
      <w:r w:rsidR="00CA6345" w:rsidRPr="000848D8">
        <w:rPr>
          <w:rFonts w:cs="Arial"/>
          <w:szCs w:val="24"/>
          <w:vertAlign w:val="superscript"/>
        </w:rPr>
        <w:t>76</w:t>
      </w:r>
      <w:r w:rsidR="00771235" w:rsidRPr="000848D8">
        <w:rPr>
          <w:rFonts w:cs="Arial"/>
        </w:rPr>
        <w:fldChar w:fldCharType="end"/>
      </w:r>
      <w:r w:rsidR="00771235" w:rsidRPr="000848D8">
        <w:rPr>
          <w:rFonts w:cs="Arial"/>
        </w:rPr>
        <w:t xml:space="preserve"> </w:t>
      </w:r>
      <w:r w:rsidR="008C39F8" w:rsidRPr="000848D8">
        <w:rPr>
          <w:rStyle w:val="cf01"/>
          <w:rFonts w:ascii="Arial" w:hAnsi="Arial" w:cs="Arial"/>
          <w:color w:val="000000" w:themeColor="text1"/>
          <w:sz w:val="22"/>
          <w:szCs w:val="22"/>
        </w:rPr>
        <w:t>A</w:t>
      </w:r>
      <w:r w:rsidRPr="000848D8">
        <w:rPr>
          <w:rStyle w:val="cf01"/>
          <w:rFonts w:ascii="Arial" w:hAnsi="Arial" w:cs="Arial"/>
          <w:color w:val="000000" w:themeColor="text1"/>
          <w:sz w:val="22"/>
          <w:szCs w:val="22"/>
        </w:rPr>
        <w:t xml:space="preserve"> UK-based real world evidence study that characterised treatment sequence and outcomes for patients</w:t>
      </w:r>
      <w:r w:rsidRPr="00951431">
        <w:rPr>
          <w:rStyle w:val="cf01"/>
          <w:rFonts w:ascii="Arial" w:hAnsi="Arial" w:cs="Arial"/>
          <w:color w:val="000000" w:themeColor="text1"/>
          <w:sz w:val="22"/>
          <w:szCs w:val="22"/>
        </w:rPr>
        <w:t xml:space="preserve"> with HER2-negative/HR-positive mBC at a major regional NHS cancer centre</w:t>
      </w:r>
      <w:r w:rsidR="008C39F8">
        <w:rPr>
          <w:rStyle w:val="cf01"/>
          <w:rFonts w:ascii="Arial" w:hAnsi="Arial" w:cs="Arial"/>
          <w:color w:val="000000" w:themeColor="text1"/>
          <w:sz w:val="22"/>
          <w:szCs w:val="22"/>
        </w:rPr>
        <w:t xml:space="preserve"> showed that</w:t>
      </w:r>
      <w:r w:rsidRPr="00951431">
        <w:rPr>
          <w:rStyle w:val="cf01"/>
          <w:rFonts w:ascii="Arial" w:hAnsi="Arial" w:cs="Arial"/>
          <w:color w:val="000000" w:themeColor="text1"/>
          <w:sz w:val="22"/>
          <w:szCs w:val="22"/>
        </w:rPr>
        <w:t xml:space="preserve"> </w:t>
      </w:r>
      <w:r w:rsidRPr="00951431">
        <w:rPr>
          <w:rFonts w:cs="Arial"/>
        </w:rPr>
        <w:t xml:space="preserve">98.0% </w:t>
      </w:r>
      <w:r w:rsidR="008C39F8">
        <w:rPr>
          <w:rFonts w:cs="Arial"/>
        </w:rPr>
        <w:t xml:space="preserve">of patients </w:t>
      </w:r>
      <w:r w:rsidRPr="00951431">
        <w:rPr>
          <w:rFonts w:cs="Arial"/>
        </w:rPr>
        <w:t>are expected to receive first-line therapy in the metastatic setting</w:t>
      </w:r>
      <w:r w:rsidR="00EB128D">
        <w:rPr>
          <w:rFonts w:cs="Arial"/>
        </w:rPr>
        <w:t>, of which</w:t>
      </w:r>
      <w:r w:rsidRPr="00951431">
        <w:rPr>
          <w:rFonts w:cs="Arial"/>
        </w:rPr>
        <w:t xml:space="preserve"> 66.8%</w:t>
      </w:r>
      <w:r w:rsidR="0054166B">
        <w:rPr>
          <w:rFonts w:cs="Arial"/>
        </w:rPr>
        <w:t xml:space="preserve"> and 61.0%</w:t>
      </w:r>
      <w:r w:rsidRPr="00951431">
        <w:rPr>
          <w:rFonts w:cs="Arial"/>
        </w:rPr>
        <w:t xml:space="preserve"> subsequently receive second-</w:t>
      </w:r>
      <w:r w:rsidR="0054166B">
        <w:rPr>
          <w:rFonts w:cs="Arial"/>
        </w:rPr>
        <w:t xml:space="preserve"> and third-</w:t>
      </w:r>
      <w:r w:rsidRPr="00951431">
        <w:rPr>
          <w:rFonts w:cs="Arial"/>
        </w:rPr>
        <w:t>line therapy</w:t>
      </w:r>
      <w:r w:rsidR="0054166B">
        <w:rPr>
          <w:rFonts w:cs="Arial"/>
        </w:rPr>
        <w:t>, respectively</w:t>
      </w:r>
      <w:r w:rsidRPr="00951431">
        <w:rPr>
          <w:rStyle w:val="cf01"/>
          <w:rFonts w:ascii="Arial" w:hAnsi="Arial" w:cs="Arial"/>
          <w:color w:val="000000" w:themeColor="text1"/>
          <w:sz w:val="22"/>
          <w:szCs w:val="22"/>
        </w:rPr>
        <w:t>.</w:t>
      </w:r>
      <w:r w:rsidRPr="00951431">
        <w:fldChar w:fldCharType="begin"/>
      </w:r>
      <w:r w:rsidR="00CA6345">
        <w:instrText xml:space="preserve"> ADDIN ZOTERO_ITEM CSL_CITATION {"citationID":"v16yEPWq","properties":{"formattedCitation":"\\super 77\\nosupersub{}","plainCitation":"77","noteIndex":0},"citationItems":[{"id":66826,"uris":["http://zotero.org/groups/4797619/items/P7DP36IY"],"itemData":{"id":66826,"type":"article-journal","abstract":"Study aimed to characterise treatment and outcomes for patients with hormone receptor positive (HR+), human epidermal growth factor 2 negative (HER2-) metastatic breast cancer (MBC) within a large regional cancer centre, as a benchmark for evaluating real-world impact of novel therapies.","container-title":"BMC Cancer","DOI":"10.1186/s12885-020-6527-y","ISSN":"1471-2407","issue":"1","journalAbbreviation":"BMC Cancer","page":"53","source":"BioMed Central","title":"Systemic treatment of hormone receptor positive, human epidermal growth factor 2 negative metastatic breast cancer: retrospective analysis from Leeds Cancer Centre","title-short":"Systemic treatment of hormone receptor positive, human epidermal growth factor 2 negative metastatic breast cancer","volume":"20","author":[{"family":"Twelves","given":"Chris"},{"family":"Cheeseman","given":"Sue"},{"family":"Sopwith","given":"Will"},{"family":"Thompson","given":"Matthew"},{"family":"Riaz","given":"Majid"},{"family":"Ahat-Donker","given":"Necibe"},{"family":"Myland","given":"Melissa"},{"family":"Lee","given":"Adam"},{"family":"Przybysz","given":"Raymond"},{"family":"Turner","given":"Stuart"},{"family":"Hall","given":"Geoff"},{"family":"Perren","given":"Tim"}],"issued":{"date-parts":[["2020",1,21]]}}}],"schema":"https://github.com/citation-style-language/schema/raw/master/csl-citation.json"} </w:instrText>
      </w:r>
      <w:r w:rsidRPr="00951431">
        <w:fldChar w:fldCharType="separate"/>
      </w:r>
      <w:r w:rsidR="00CA6345" w:rsidRPr="00CA6345">
        <w:rPr>
          <w:rFonts w:cs="Arial"/>
          <w:szCs w:val="24"/>
          <w:vertAlign w:val="superscript"/>
        </w:rPr>
        <w:t>77</w:t>
      </w:r>
      <w:r w:rsidRPr="00951431">
        <w:fldChar w:fldCharType="end"/>
      </w:r>
      <w:r w:rsidRPr="00951431">
        <w:t xml:space="preserve"> </w:t>
      </w:r>
      <w:r>
        <w:rPr>
          <w:szCs w:val="24"/>
        </w:rPr>
        <w:t xml:space="preserve">T-DXd </w:t>
      </w:r>
      <w:r w:rsidR="0054166B">
        <w:rPr>
          <w:szCs w:val="24"/>
        </w:rPr>
        <w:t xml:space="preserve">is positioned for </w:t>
      </w:r>
      <w:r w:rsidR="0054166B">
        <w:rPr>
          <w:szCs w:val="24"/>
        </w:rPr>
        <w:lastRenderedPageBreak/>
        <w:t xml:space="preserve">use </w:t>
      </w:r>
      <w:r>
        <w:rPr>
          <w:szCs w:val="24"/>
        </w:rPr>
        <w:t xml:space="preserve">in HER2-low/HR-positive </w:t>
      </w:r>
      <w:r w:rsidR="0054166B">
        <w:rPr>
          <w:szCs w:val="24"/>
        </w:rPr>
        <w:t xml:space="preserve">and HER2-low/HR-negative </w:t>
      </w:r>
      <w:r>
        <w:rPr>
          <w:szCs w:val="24"/>
        </w:rPr>
        <w:t xml:space="preserve">patients </w:t>
      </w:r>
      <w:r w:rsidR="0054166B">
        <w:rPr>
          <w:szCs w:val="24"/>
        </w:rPr>
        <w:t xml:space="preserve">as </w:t>
      </w:r>
      <w:r w:rsidR="003D1047">
        <w:rPr>
          <w:szCs w:val="24"/>
        </w:rPr>
        <w:t xml:space="preserve">a </w:t>
      </w:r>
      <w:r>
        <w:rPr>
          <w:szCs w:val="24"/>
        </w:rPr>
        <w:t>third-</w:t>
      </w:r>
      <w:r w:rsidR="003D1047">
        <w:rPr>
          <w:szCs w:val="24"/>
        </w:rPr>
        <w:t xml:space="preserve"> and second-</w:t>
      </w:r>
      <w:r>
        <w:rPr>
          <w:szCs w:val="24"/>
        </w:rPr>
        <w:t>line</w:t>
      </w:r>
      <w:r w:rsidR="003D1047">
        <w:rPr>
          <w:szCs w:val="24"/>
        </w:rPr>
        <w:t xml:space="preserve"> option, respectively</w:t>
      </w:r>
      <w:r>
        <w:rPr>
          <w:szCs w:val="24"/>
        </w:rPr>
        <w:t>.</w:t>
      </w:r>
      <w:r>
        <w:t xml:space="preserve"> </w:t>
      </w:r>
      <w:r w:rsidRPr="00951431">
        <w:t xml:space="preserve">Based on this, there are an estimated </w:t>
      </w:r>
      <w:r w:rsidR="00B823B5">
        <w:t>946</w:t>
      </w:r>
      <w:r w:rsidRPr="00951431">
        <w:t xml:space="preserve"> </w:t>
      </w:r>
      <w:r w:rsidR="003D1047">
        <w:t xml:space="preserve">eligible </w:t>
      </w:r>
      <w:r w:rsidRPr="00951431">
        <w:t>patients relevant to this appraisal</w:t>
      </w:r>
      <w:r w:rsidR="00650AF0">
        <w:t xml:space="preserve">. </w:t>
      </w:r>
    </w:p>
    <w:p w14:paraId="402817AF" w14:textId="77777777" w:rsidR="00E6770E" w:rsidRPr="00D30D35" w:rsidRDefault="00E6770E" w:rsidP="00E16194">
      <w:pPr>
        <w:pStyle w:val="Heading4"/>
      </w:pPr>
      <w:r w:rsidRPr="00D30D35">
        <w:t>Diagnosis</w:t>
      </w:r>
    </w:p>
    <w:p w14:paraId="5D215828" w14:textId="084E0B52" w:rsidR="00E6770E" w:rsidRPr="00D30D35" w:rsidRDefault="00E6770E" w:rsidP="00E6770E">
      <w:pPr>
        <w:pStyle w:val="Body"/>
      </w:pPr>
      <w:r w:rsidRPr="00D30D35">
        <w:t>Initial diagnosis of BC is through breast x-ray (mammogram) and ultrasound, with any breast tissue displaying abnormal characteristics under imaging subjected to biop</w:t>
      </w:r>
      <w:r w:rsidR="005F7E34">
        <w:t>sy</w:t>
      </w:r>
      <w:r w:rsidRPr="00D30D35">
        <w:t xml:space="preserve"> or fine needle aspirates for laboratory diagnosis.</w:t>
      </w:r>
      <w:r w:rsidR="007A2F0C">
        <w:fldChar w:fldCharType="begin"/>
      </w:r>
      <w:r w:rsidR="00CA6345">
        <w:instrText xml:space="preserve"> ADDIN ZOTERO_ITEM CSL_CITATION {"citationID":"r1Dnf3OA","properties":{"formattedCitation":"\\super 78\\nosupersub{}","plainCitation":"78","noteIndex":0},"citationItems":[{"id":65910,"uris":["http://zotero.org/groups/4797619/items/P2A8AHI8"],"itemData":{"id":65910,"type":"webpage","title":"Tests to diagnose breast cancer | Cancer Research UK","URL":"https://www.cancerresearchuk.org/about-cancer/breast-cancer/getting-diagnosed/tests-diagnose","accessed":{"date-parts":[["2022",10,24]]}}}],"schema":"https://github.com/citation-style-language/schema/raw/master/csl-citation.json"} </w:instrText>
      </w:r>
      <w:r w:rsidR="007A2F0C">
        <w:fldChar w:fldCharType="separate"/>
      </w:r>
      <w:r w:rsidR="00CA6345" w:rsidRPr="00CA6345">
        <w:rPr>
          <w:rFonts w:cs="Arial"/>
          <w:szCs w:val="24"/>
          <w:vertAlign w:val="superscript"/>
        </w:rPr>
        <w:t>78</w:t>
      </w:r>
      <w:r w:rsidR="007A2F0C">
        <w:fldChar w:fldCharType="end"/>
      </w:r>
      <w:r w:rsidR="007A2F0C" w:rsidRPr="00D30D35">
        <w:t xml:space="preserve"> </w:t>
      </w:r>
    </w:p>
    <w:p w14:paraId="633FF096" w14:textId="5D10630C" w:rsidR="00E6770E" w:rsidRPr="00D30D35" w:rsidRDefault="00E6770E" w:rsidP="00E6770E">
      <w:pPr>
        <w:pStyle w:val="Body"/>
      </w:pPr>
      <w:r w:rsidRPr="00D30D35">
        <w:t>For patients with advanced</w:t>
      </w:r>
      <w:r w:rsidR="00801EEB">
        <w:t>/metastatic</w:t>
      </w:r>
      <w:r w:rsidRPr="00D30D35">
        <w:t xml:space="preserve"> BC, diagnostic assessment is conducted to d</w:t>
      </w:r>
      <w:r w:rsidR="000F5BB7" w:rsidRPr="00D30D35">
        <w:t>etermine</w:t>
      </w:r>
      <w:r w:rsidRPr="00D30D35">
        <w:t xml:space="preserve"> the extent of metastatic spread. Visceral metastases are assessed with a combination of plain radiography, ultrasound, magnetic resonance imaging (MRI), and computed tomography (CT) scans.</w:t>
      </w:r>
      <w:r w:rsidR="00D12A6B">
        <w:fldChar w:fldCharType="begin"/>
      </w:r>
      <w:r w:rsidR="00CA6345">
        <w:instrText xml:space="preserve"> ADDIN ZOTERO_ITEM CSL_CITATION {"citationID":"iBD5w4Qc","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D12A6B">
        <w:fldChar w:fldCharType="separate"/>
      </w:r>
      <w:r w:rsidR="00FD57F4" w:rsidRPr="00FD57F4">
        <w:rPr>
          <w:rFonts w:cs="Arial"/>
          <w:szCs w:val="24"/>
          <w:vertAlign w:val="superscript"/>
        </w:rPr>
        <w:t>35</w:t>
      </w:r>
      <w:r w:rsidR="00D12A6B">
        <w:fldChar w:fldCharType="end"/>
      </w:r>
      <w:r w:rsidRPr="00D30D35">
        <w:t xml:space="preserve"> For bone metastases, CT scan with bone windows or MRI (for axial skeleton), bone scintigraphy (axial skeleton or proximal limbs) or plain radiography (proximal limbs) can be conducted. Patients with undiagnosed </w:t>
      </w:r>
      <w:r w:rsidR="006654E1" w:rsidRPr="00D30D35">
        <w:t>m</w:t>
      </w:r>
      <w:r w:rsidRPr="00D30D35">
        <w:t>BC, for whom imaging inconclusively suggests metastasis, should have positron emission tomography (PET)-CT.</w:t>
      </w:r>
      <w:r w:rsidR="00D12A6B">
        <w:fldChar w:fldCharType="begin"/>
      </w:r>
      <w:r w:rsidR="00CA6345">
        <w:instrText xml:space="preserve"> ADDIN ZOTERO_ITEM CSL_CITATION {"citationID":"CDXtiCd0","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D12A6B">
        <w:fldChar w:fldCharType="separate"/>
      </w:r>
      <w:r w:rsidR="00FD57F4" w:rsidRPr="00FD57F4">
        <w:rPr>
          <w:rFonts w:cs="Arial"/>
          <w:szCs w:val="24"/>
          <w:vertAlign w:val="superscript"/>
        </w:rPr>
        <w:t>35</w:t>
      </w:r>
      <w:r w:rsidR="00D12A6B">
        <w:fldChar w:fldCharType="end"/>
      </w:r>
      <w:r w:rsidR="00D12A6B" w:rsidRPr="00D30D35">
        <w:t xml:space="preserve"> </w:t>
      </w:r>
    </w:p>
    <w:p w14:paraId="26FDA693" w14:textId="077E3DD4" w:rsidR="00E6770E" w:rsidRDefault="00E6770E" w:rsidP="00E16194">
      <w:pPr>
        <w:pStyle w:val="Heading4"/>
      </w:pPr>
      <w:r w:rsidRPr="00D30D35">
        <w:t>Staging and prognostication</w:t>
      </w:r>
    </w:p>
    <w:p w14:paraId="024E99FD" w14:textId="53FD3D04" w:rsidR="00657C52" w:rsidRDefault="00657C52" w:rsidP="00657C52">
      <w:pPr>
        <w:pStyle w:val="Body"/>
      </w:pPr>
      <w:r w:rsidRPr="00D30D35">
        <w:t xml:space="preserve">Severity and invasiveness of BC is established </w:t>
      </w:r>
      <w:r w:rsidR="00A75F5E">
        <w:t>through</w:t>
      </w:r>
      <w:r w:rsidRPr="00D30D35">
        <w:t xml:space="preserve"> TNM (tumour, node, and metastasis) staging according to the American Joint Cancer Committee (AJCC), categorising disease as Stage 0 (non-invasive) or Stage I–IV (</w:t>
      </w:r>
      <w:r w:rsidR="002A640A">
        <w:t>invasive;</w:t>
      </w:r>
      <w:r w:rsidR="00227EBF">
        <w:rPr>
          <w:b/>
          <w:bCs/>
        </w:rPr>
        <w:t xml:space="preserve"> </w:t>
      </w:r>
      <w:r w:rsidR="00227EBF" w:rsidRPr="00227EBF">
        <w:rPr>
          <w:b/>
          <w:bCs/>
        </w:rPr>
        <w:fldChar w:fldCharType="begin"/>
      </w:r>
      <w:r w:rsidR="00227EBF" w:rsidRPr="00227EBF">
        <w:rPr>
          <w:b/>
          <w:bCs/>
        </w:rPr>
        <w:instrText xml:space="preserve"> REF _Ref121943238 \h  \* MERGEFORMAT </w:instrText>
      </w:r>
      <w:r w:rsidR="00227EBF" w:rsidRPr="00227EBF">
        <w:rPr>
          <w:b/>
          <w:bCs/>
        </w:rPr>
      </w:r>
      <w:r w:rsidR="00227EBF" w:rsidRPr="00227EBF">
        <w:rPr>
          <w:b/>
          <w:bCs/>
        </w:rPr>
        <w:fldChar w:fldCharType="separate"/>
      </w:r>
      <w:r w:rsidR="00145F42" w:rsidRPr="00145F42">
        <w:rPr>
          <w:b/>
          <w:bCs/>
        </w:rPr>
        <w:t xml:space="preserve">Figure </w:t>
      </w:r>
      <w:r w:rsidR="00145F42" w:rsidRPr="00145F42">
        <w:rPr>
          <w:b/>
          <w:bCs/>
          <w:noProof/>
        </w:rPr>
        <w:t>2</w:t>
      </w:r>
      <w:r w:rsidR="00227EBF" w:rsidRPr="00227EBF">
        <w:rPr>
          <w:b/>
          <w:bCs/>
        </w:rPr>
        <w:fldChar w:fldCharType="end"/>
      </w:r>
      <w:r w:rsidRPr="00D30D35">
        <w:t>).</w:t>
      </w:r>
      <w:r w:rsidR="00D12A6B">
        <w:fldChar w:fldCharType="begin"/>
      </w:r>
      <w:r w:rsidR="00CA6345">
        <w:instrText xml:space="preserve"> ADDIN ZOTERO_ITEM CSL_CITATION {"citationID":"c6mlJkXI","properties":{"formattedCitation":"\\super 61\\nosupersub{}","plainCitation":"61","noteIndex":0},"citationItems":[{"id":65919,"uris":["http://zotero.org/groups/4797619/items/G6L4YFBT"],"itemData":{"id":65919,"type":"webpage","abstract":"When someone is diagnosed with breast cancer, doctors will determine if it has spread. This process is called staging. Learn about what your cancer stage means.","language":"en","title":"Stages of Breast Cancer | Understand Breast Cancer Staging","URL":"https://www.cancer.org/cancer/breast-cancer/understanding-a-breast-cancer-diagnosis/stages-of-breast-cancer.html","accessed":{"date-parts":[["2022",10,24]]}}}],"schema":"https://github.com/citation-style-language/schema/raw/master/csl-citation.json"} </w:instrText>
      </w:r>
      <w:r w:rsidR="00D12A6B">
        <w:fldChar w:fldCharType="separate"/>
      </w:r>
      <w:r w:rsidR="00FD57F4" w:rsidRPr="00FD57F4">
        <w:rPr>
          <w:rFonts w:cs="Arial"/>
          <w:szCs w:val="24"/>
          <w:vertAlign w:val="superscript"/>
        </w:rPr>
        <w:t>61</w:t>
      </w:r>
      <w:r w:rsidR="00D12A6B">
        <w:fldChar w:fldCharType="end"/>
      </w:r>
      <w:r w:rsidRPr="00D30D35">
        <w:t xml:space="preserve"> Staging is based on tumour size (T), extent of spread to nearby lymph nodes (N), presence of metastases (M), and since 2018 also upon HER2 expression</w:t>
      </w:r>
      <w:r>
        <w:t>, hormone receptor expression, and the cancer grade.</w:t>
      </w:r>
      <w:r w:rsidR="00D12A6B">
        <w:fldChar w:fldCharType="begin"/>
      </w:r>
      <w:r w:rsidR="00CA6345">
        <w:instrText xml:space="preserve"> ADDIN ZOTERO_ITEM CSL_CITATION {"citationID":"MZJIvRKo","properties":{"formattedCitation":"\\super 61,79\\nosupersub{}","plainCitation":"61,79","noteIndex":0},"citationItems":[{"id":65919,"uris":["http://zotero.org/groups/4797619/items/G6L4YFBT"],"itemData":{"id":65919,"type":"webpage","abstract":"When someone is diagnosed with breast cancer, doctors will determine if it has spread. This process is called staging. Learn about what your cancer stage means.","language":"en","title":"Stages of Breast Cancer | Understand Breast Cancer Staging","URL":"https://www.cancer.org/cancer/breast-cancer/understanding-a-breast-cancer-diagnosis/stages-of-breast-cancer.html","accessed":{"date-parts":[["2022",10,24]]}}},{"id":65909,"uris":["http://zotero.org/groups/4797619/items/IN924UE9"],"itemData":{"id":65909,"type":"post-weblog","abstract":"Learn how breast cancer is staged and the stages of breast cancer.","container-title":"Susan G. Komen®","language":"en-US","title":"Breast Cancer Staging","URL":"https://www.komen.org/breast-cancer/diagnosis/stages-staging/","accessed":{"date-parts":[["2022",10,24]]}}}],"schema":"https://github.com/citation-style-language/schema/raw/master/csl-citation.json"} </w:instrText>
      </w:r>
      <w:r w:rsidR="00D12A6B">
        <w:fldChar w:fldCharType="separate"/>
      </w:r>
      <w:r w:rsidR="00CA6345" w:rsidRPr="00CA6345">
        <w:rPr>
          <w:rFonts w:cs="Arial"/>
          <w:szCs w:val="24"/>
          <w:vertAlign w:val="superscript"/>
        </w:rPr>
        <w:t>61,79</w:t>
      </w:r>
      <w:r w:rsidR="00D12A6B">
        <w:fldChar w:fldCharType="end"/>
      </w:r>
      <w:r w:rsidR="00D12A6B">
        <w:t xml:space="preserve"> </w:t>
      </w:r>
    </w:p>
    <w:p w14:paraId="72C3C44D" w14:textId="7CDC0ECF" w:rsidR="002A640A" w:rsidRDefault="00227EBF" w:rsidP="00227EBF">
      <w:pPr>
        <w:pStyle w:val="Caption"/>
      </w:pPr>
      <w:bookmarkStart w:id="39" w:name="_Ref121943238"/>
      <w:bookmarkStart w:id="40" w:name="_Toc129350928"/>
      <w:r>
        <w:t xml:space="preserve">Figure </w:t>
      </w:r>
      <w:r>
        <w:fldChar w:fldCharType="begin"/>
      </w:r>
      <w:r>
        <w:instrText>SEQ Figure \* ARABIC</w:instrText>
      </w:r>
      <w:r>
        <w:fldChar w:fldCharType="separate"/>
      </w:r>
      <w:r w:rsidR="00145F42">
        <w:rPr>
          <w:noProof/>
        </w:rPr>
        <w:t>2</w:t>
      </w:r>
      <w:r>
        <w:fldChar w:fldCharType="end"/>
      </w:r>
      <w:bookmarkEnd w:id="39"/>
      <w:r>
        <w:t>: Staging of invasive BC according to the A</w:t>
      </w:r>
      <w:r w:rsidR="005E3C52">
        <w:t>JCC</w:t>
      </w:r>
      <w:bookmarkEnd w:id="40"/>
    </w:p>
    <w:tbl>
      <w:tblPr>
        <w:tblStyle w:val="Figurebox"/>
        <w:tblW w:w="0" w:type="auto"/>
        <w:tblLook w:val="04A0" w:firstRow="1" w:lastRow="0" w:firstColumn="1" w:lastColumn="0" w:noHBand="0" w:noVBand="1"/>
      </w:tblPr>
      <w:tblGrid>
        <w:gridCol w:w="9016"/>
      </w:tblGrid>
      <w:tr w:rsidR="00E6770E" w14:paraId="451E27B9" w14:textId="77777777" w:rsidTr="008C1DD7">
        <w:tc>
          <w:tcPr>
            <w:tcW w:w="9026" w:type="dxa"/>
            <w:tcBorders>
              <w:top w:val="single" w:sz="4" w:space="0" w:color="auto"/>
              <w:left w:val="single" w:sz="4" w:space="0" w:color="auto"/>
              <w:bottom w:val="single" w:sz="4" w:space="0" w:color="auto"/>
              <w:right w:val="single" w:sz="4" w:space="0" w:color="auto"/>
            </w:tcBorders>
          </w:tcPr>
          <w:p w14:paraId="77D1C276" w14:textId="77777777" w:rsidR="00E6770E" w:rsidRPr="003B6000" w:rsidRDefault="00E6770E" w:rsidP="00C4328B">
            <w:pPr>
              <w:keepNext/>
            </w:pPr>
            <w:r>
              <w:rPr>
                <w:noProof/>
              </w:rPr>
              <w:drawing>
                <wp:inline distT="0" distB="0" distL="0" distR="0" wp14:anchorId="2498DF32" wp14:editId="17B73FF5">
                  <wp:extent cx="5731510" cy="2797175"/>
                  <wp:effectExtent l="0" t="0" r="2540" b="0"/>
                  <wp:docPr id="19" name="Picture 19"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797175"/>
                          </a:xfrm>
                          <a:prstGeom prst="rect">
                            <a:avLst/>
                          </a:prstGeom>
                        </pic:spPr>
                      </pic:pic>
                    </a:graphicData>
                  </a:graphic>
                </wp:inline>
              </w:drawing>
            </w:r>
          </w:p>
        </w:tc>
      </w:tr>
    </w:tbl>
    <w:p w14:paraId="1985E8A3" w14:textId="2BC1DB3A" w:rsidR="001B4D4D" w:rsidRDefault="00E6770E" w:rsidP="00875EB8">
      <w:pPr>
        <w:pStyle w:val="Footnotes"/>
      </w:pPr>
      <w:r>
        <w:t>TNM staging categorises cancer stage by size and characteristics of primary tumour (T) and presence of nodal tumours (N), with increasing severity indicated by increasing numbers (from 0–4). Absence or presence of metastases (M) are indicated by M0 or M1, respectively.</w:t>
      </w:r>
      <w:r>
        <w:br/>
        <w:t>Green bars represent the proportion surviving at each timepoint. Grey dashed bars indicate the proportion dead at that timepoint.</w:t>
      </w:r>
      <w:r>
        <w:br/>
        <w:t>Abbreviations: M, metastasis; N, node, T, tumour.</w:t>
      </w:r>
      <w:r>
        <w:br/>
        <w:t xml:space="preserve">Sources: adapted from </w:t>
      </w:r>
      <w:r w:rsidRPr="00C671DB">
        <w:t>American College of Surgeons, 2021 (diagram);</w:t>
      </w:r>
      <w:r w:rsidR="00942CDE">
        <w:fldChar w:fldCharType="begin"/>
      </w:r>
      <w:r w:rsidR="00CA6345">
        <w:instrText xml:space="preserve"> ADDIN ZOTERO_ITEM CSL_CITATION {"citationID":"jPVaqw5B","properties":{"formattedCitation":"\\super 80\\nosupersub{}","plainCitation":"80","noteIndex":0},"citationItems":[{"id":"ZQXrI66U/74Y4RIxI","uris":["http://zotero.org/groups/4797619/items/CR6S3NH4"],"itemData":{"id":185,"type":"webpage","abstract":"The stage of your cancer is based on the size of the tumor and if it has spread to other areas.","container-title":"ACS","language":"en","title":"Breast Cancer Staging","URL":"https://www.facs.org/for-patients/home-skills-for-patients/breast-cancer-surgery/breast-cancer-types/breast-cancer-staging/","accessed":{"date-parts":[["2022",10,24]]}}}],"schema":"https://github.com/citation-style-language/schema/raw/master/csl-citation.json"} </w:instrText>
      </w:r>
      <w:r w:rsidR="00942CDE">
        <w:fldChar w:fldCharType="separate"/>
      </w:r>
      <w:r w:rsidR="00CA6345" w:rsidRPr="00CA6345">
        <w:rPr>
          <w:rFonts w:cs="Arial"/>
          <w:szCs w:val="24"/>
          <w:vertAlign w:val="superscript"/>
        </w:rPr>
        <w:t>80</w:t>
      </w:r>
      <w:r w:rsidR="00942CDE">
        <w:fldChar w:fldCharType="end"/>
      </w:r>
      <w:r w:rsidRPr="00C671DB">
        <w:t xml:space="preserve"> Cancer Research UK, 2020</w:t>
      </w:r>
      <w:r>
        <w:t xml:space="preserve"> (staging information)</w:t>
      </w:r>
      <w:r w:rsidRPr="00C671DB">
        <w:t>;</w:t>
      </w:r>
      <w:r w:rsidR="00942CDE">
        <w:fldChar w:fldCharType="begin"/>
      </w:r>
      <w:r w:rsidR="00CA6345">
        <w:instrText xml:space="preserve"> ADDIN ZOTERO_ITEM CSL_CITATION {"citationID":"1GH0EI27","properties":{"formattedCitation":"\\super 62\\nosupersub{}","plainCitation":"62","noteIndex":0},"citationItems":[{"id":65918,"uris":["http://zotero.org/groups/4797619/items/II8TLYNX"],"itemData":{"id":65918,"type":"webpage","title":"Number stages of breast cancer | Cancer Research UK","URL":"https://www.cancerresearchuk.org/about-cancer/breast-cancer/stages-types-grades/number-stages","accessed":{"date-parts":[["2022",10,24]]}}}],"schema":"https://github.com/citation-style-language/schema/raw/master/csl-citation.json"} </w:instrText>
      </w:r>
      <w:r w:rsidR="00942CDE">
        <w:fldChar w:fldCharType="separate"/>
      </w:r>
      <w:r w:rsidR="00FD57F4" w:rsidRPr="00FD57F4">
        <w:rPr>
          <w:rFonts w:cs="Arial"/>
          <w:szCs w:val="24"/>
          <w:vertAlign w:val="superscript"/>
        </w:rPr>
        <w:t>62</w:t>
      </w:r>
      <w:r w:rsidR="00942CDE">
        <w:fldChar w:fldCharType="end"/>
      </w:r>
      <w:r>
        <w:t xml:space="preserve"> Public Health England, 2020 (survival graphs).</w:t>
      </w:r>
      <w:r w:rsidR="00942CDE">
        <w:fldChar w:fldCharType="begin"/>
      </w:r>
      <w:r w:rsidR="00CA6345">
        <w:instrText xml:space="preserve"> ADDIN ZOTERO_ITEM CSL_CITATION {"citationID":"bmIp5JiL","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00942CDE">
        <w:fldChar w:fldCharType="separate"/>
      </w:r>
      <w:r w:rsidR="00FD57F4" w:rsidRPr="00FD57F4">
        <w:rPr>
          <w:rFonts w:cs="Arial"/>
          <w:szCs w:val="24"/>
          <w:vertAlign w:val="superscript"/>
        </w:rPr>
        <w:t>24</w:t>
      </w:r>
      <w:r w:rsidR="00942CDE">
        <w:fldChar w:fldCharType="end"/>
      </w:r>
      <w:r w:rsidR="00942CDE">
        <w:t xml:space="preserve"> </w:t>
      </w:r>
    </w:p>
    <w:p w14:paraId="6E9B31ED" w14:textId="6B118A1B" w:rsidR="00780F1C" w:rsidRPr="002646F6" w:rsidRDefault="00BE31E1" w:rsidP="00B723A0">
      <w:pPr>
        <w:pStyle w:val="Heading4"/>
      </w:pPr>
      <w:r w:rsidRPr="002646F6">
        <w:lastRenderedPageBreak/>
        <w:t>Current b</w:t>
      </w:r>
      <w:r w:rsidR="00FF29F3" w:rsidRPr="002646F6">
        <w:t xml:space="preserve">iomarkers </w:t>
      </w:r>
      <w:r w:rsidRPr="002646F6">
        <w:t>in breast cancer</w:t>
      </w:r>
      <w:r w:rsidR="00BC3EFE" w:rsidRPr="002646F6">
        <w:t xml:space="preserve"> and HER2-low</w:t>
      </w:r>
    </w:p>
    <w:p w14:paraId="196518D7" w14:textId="6F275879" w:rsidR="00427CB3" w:rsidRPr="00B548F3" w:rsidRDefault="001E6916" w:rsidP="001E6916">
      <w:pPr>
        <w:pStyle w:val="Body"/>
      </w:pPr>
      <w:r w:rsidRPr="00B548F3">
        <w:t xml:space="preserve">Although BC exhibits broad and diverse genetic characteristics, prognostication and treatment choice for BC is based on expression of HER2 and </w:t>
      </w:r>
      <w:r w:rsidR="00386FF0">
        <w:t>hormone receptor</w:t>
      </w:r>
      <w:r w:rsidR="00775CCA">
        <w:t>s</w:t>
      </w:r>
      <w:r w:rsidR="007D350A" w:rsidRPr="00B548F3">
        <w:t xml:space="preserve"> </w:t>
      </w:r>
      <w:r w:rsidRPr="00B548F3">
        <w:t>(oestrogen and progesterone</w:t>
      </w:r>
      <w:r w:rsidR="008D4E0A" w:rsidRPr="00B548F3">
        <w:t xml:space="preserve">). </w:t>
      </w:r>
      <w:r w:rsidR="009847DF" w:rsidRPr="00B548F3">
        <w:t xml:space="preserve">Both HER2 and </w:t>
      </w:r>
      <w:r w:rsidR="00386FF0">
        <w:t>hormone receptor</w:t>
      </w:r>
      <w:r w:rsidR="009847DF" w:rsidRPr="00B548F3">
        <w:t xml:space="preserve"> status are routinely tested in clinical practice</w:t>
      </w:r>
      <w:r w:rsidR="00427CB3" w:rsidRPr="00B548F3">
        <w:t>.</w:t>
      </w:r>
      <w:r w:rsidR="009847DF" w:rsidRPr="00B548F3">
        <w:fldChar w:fldCharType="begin"/>
      </w:r>
      <w:r w:rsidR="00CA6345">
        <w:instrText xml:space="preserve"> ADDIN ZOTERO_ITEM CSL_CITATION {"citationID":"h7TipYaA","properties":{"formattedCitation":"\\super 36,81\\nosupersub{}","plainCitation":"36,81","noteIndex":0},"citationItems":[{"id":65911,"uris":["http://zotero.org/groups/4797619/items/CV2NXX7U"],"itemData":{"id":65911,"type":"webpage","title":"Invasive breast cancer | Cancer Research UK","URL":"https://www.cancerresearchuk.org/about-cancer/breast-cancer/stages-types-grades/types/invasive-breast-cancer","accessed":{"date-parts":[["2022",10,24]]}}},{"id":66194,"uris":["http://zotero.org/groups/4797619/items/83WIRZR7"],"itemData":{"id":66194,"type":"webpage","title":"Tests on your breast cancer cells | Cancer research UK","URL":"https://www.cancerresearchuk.org/about-cancer/breast-cancer/getting-diagnosed/tests-diagnose/hormone-receptor-testing-breast-cancer","accessed":{"date-parts":[["2022",11,30]]}}}],"schema":"https://github.com/citation-style-language/schema/raw/master/csl-citation.json"} </w:instrText>
      </w:r>
      <w:r w:rsidR="009847DF" w:rsidRPr="00B548F3">
        <w:fldChar w:fldCharType="separate"/>
      </w:r>
      <w:r w:rsidR="00CA6345" w:rsidRPr="00CA6345">
        <w:rPr>
          <w:rFonts w:cs="Arial"/>
          <w:szCs w:val="24"/>
          <w:vertAlign w:val="superscript"/>
        </w:rPr>
        <w:t>36,81</w:t>
      </w:r>
      <w:r w:rsidR="009847DF" w:rsidRPr="00B548F3">
        <w:fldChar w:fldCharType="end"/>
      </w:r>
      <w:r w:rsidR="00E7652A" w:rsidRPr="00B548F3">
        <w:t xml:space="preserve"> </w:t>
      </w:r>
    </w:p>
    <w:p w14:paraId="222A187A" w14:textId="6C1DB80B" w:rsidR="006F3D1A" w:rsidRPr="002646F6" w:rsidRDefault="00F13C67" w:rsidP="002127F5">
      <w:pPr>
        <w:pStyle w:val="Body"/>
      </w:pPr>
      <w:r w:rsidRPr="002646F6">
        <w:t>Under the current paradigm b</w:t>
      </w:r>
      <w:r w:rsidR="00427CB3" w:rsidRPr="002646F6">
        <w:t xml:space="preserve">oth HER2 and </w:t>
      </w:r>
      <w:r w:rsidR="00386FF0">
        <w:t>hormone receptor</w:t>
      </w:r>
      <w:r w:rsidR="00427CB3" w:rsidRPr="002646F6">
        <w:t xml:space="preserve"> </w:t>
      </w:r>
      <w:r w:rsidR="00E7652A" w:rsidRPr="002646F6">
        <w:t>status are binary</w:t>
      </w:r>
      <w:r w:rsidR="001D13D6" w:rsidRPr="002646F6">
        <w:t xml:space="preserve"> </w:t>
      </w:r>
      <w:r w:rsidR="006F3D1A" w:rsidRPr="002646F6">
        <w:t>–</w:t>
      </w:r>
      <w:r w:rsidR="001D13D6" w:rsidRPr="002646F6">
        <w:t xml:space="preserve"> </w:t>
      </w:r>
      <w:r w:rsidR="0027039D">
        <w:t>BC</w:t>
      </w:r>
      <w:r w:rsidR="006F3D1A" w:rsidRPr="002646F6">
        <w:t xml:space="preserve"> is either HER2-positive or HER2-negative, and HR-positive or HR-negative</w:t>
      </w:r>
      <w:r w:rsidR="00E7652A" w:rsidRPr="002646F6">
        <w:t xml:space="preserve">. </w:t>
      </w:r>
      <w:r w:rsidR="00E13F20" w:rsidRPr="002646F6">
        <w:t xml:space="preserve">HER2-positive </w:t>
      </w:r>
      <w:r w:rsidR="00647358" w:rsidRPr="002646F6">
        <w:t>tumour</w:t>
      </w:r>
      <w:r w:rsidR="000A0D97" w:rsidRPr="002646F6">
        <w:t>s</w:t>
      </w:r>
      <w:r w:rsidR="00647358" w:rsidRPr="002646F6">
        <w:t xml:space="preserve"> express</w:t>
      </w:r>
      <w:r w:rsidR="00E13F20" w:rsidRPr="002646F6">
        <w:t xml:space="preserve"> </w:t>
      </w:r>
      <w:r w:rsidR="00A51EF0" w:rsidRPr="002646F6">
        <w:t>specific levels of</w:t>
      </w:r>
      <w:r w:rsidR="00E13F20" w:rsidRPr="002646F6">
        <w:t xml:space="preserve"> </w:t>
      </w:r>
      <w:r w:rsidR="00A51EF0" w:rsidRPr="002646F6">
        <w:t xml:space="preserve">the </w:t>
      </w:r>
      <w:r w:rsidR="00E13F20" w:rsidRPr="002646F6">
        <w:t>HER2 receptor</w:t>
      </w:r>
      <w:r w:rsidR="00751124" w:rsidRPr="002646F6">
        <w:t xml:space="preserve">: </w:t>
      </w:r>
      <w:r w:rsidR="00E13F20" w:rsidRPr="002646F6">
        <w:t>immunohistochemistry</w:t>
      </w:r>
      <w:r w:rsidR="00472EC8" w:rsidRPr="002646F6">
        <w:t xml:space="preserve"> level 3+</w:t>
      </w:r>
      <w:r w:rsidR="00E13F20" w:rsidRPr="002646F6">
        <w:t xml:space="preserve"> </w:t>
      </w:r>
      <w:r w:rsidR="00D166FE" w:rsidRPr="002646F6">
        <w:t>(</w:t>
      </w:r>
      <w:r w:rsidR="00E13F20" w:rsidRPr="002646F6">
        <w:t>IHC</w:t>
      </w:r>
      <w:r w:rsidR="00472EC8" w:rsidRPr="002646F6">
        <w:t>3+</w:t>
      </w:r>
      <w:r w:rsidR="00665911" w:rsidRPr="002646F6">
        <w:t xml:space="preserve">) </w:t>
      </w:r>
      <w:r w:rsidR="00472EC8" w:rsidRPr="002646F6">
        <w:t>or</w:t>
      </w:r>
      <w:r w:rsidR="00E13F20" w:rsidRPr="002646F6">
        <w:t xml:space="preserve"> </w:t>
      </w:r>
      <w:r w:rsidR="00472EC8" w:rsidRPr="002646F6">
        <w:t xml:space="preserve">IHC 2+ with </w:t>
      </w:r>
      <w:r w:rsidR="00F70D47" w:rsidRPr="002646F6">
        <w:t>gene am</w:t>
      </w:r>
      <w:r w:rsidR="00F07A5D" w:rsidRPr="002646F6">
        <w:t xml:space="preserve">plification </w:t>
      </w:r>
      <w:r w:rsidR="00626F34" w:rsidRPr="002646F6">
        <w:t>(</w:t>
      </w:r>
      <w:r w:rsidR="00F07A5D" w:rsidRPr="002646F6">
        <w:t xml:space="preserve">as assessed </w:t>
      </w:r>
      <w:r w:rsidR="00E13F20" w:rsidRPr="002646F6">
        <w:t>by in situ hybridisation [ISH]</w:t>
      </w:r>
      <w:r w:rsidR="004B3839" w:rsidRPr="002646F6">
        <w:t xml:space="preserve">; </w:t>
      </w:r>
      <w:r w:rsidR="00A72AA6" w:rsidRPr="002646F6">
        <w:t>IHC2+/ISH</w:t>
      </w:r>
      <w:r w:rsidR="009B7536" w:rsidRPr="002646F6">
        <w:t>+</w:t>
      </w:r>
      <w:r w:rsidR="004B3839" w:rsidRPr="002646F6">
        <w:t>)</w:t>
      </w:r>
      <w:r w:rsidR="00E13F20" w:rsidRPr="002646F6">
        <w:t>.</w:t>
      </w:r>
      <w:r w:rsidR="00C37195" w:rsidRPr="002646F6">
        <w:t xml:space="preserve"> </w:t>
      </w:r>
      <w:r w:rsidR="000A0D97" w:rsidRPr="002646F6">
        <w:t xml:space="preserve">HR-positive </w:t>
      </w:r>
      <w:r w:rsidR="00413FFF" w:rsidRPr="002646F6">
        <w:t>tumours</w:t>
      </w:r>
      <w:r w:rsidR="000A0D97" w:rsidRPr="002646F6">
        <w:t xml:space="preserve"> express either or both the oestrogen and progesterone receptors. </w:t>
      </w:r>
      <w:r w:rsidR="00C37195" w:rsidRPr="002646F6">
        <w:t>The definition</w:t>
      </w:r>
      <w:r w:rsidR="007C68D3" w:rsidRPr="002646F6">
        <w:t>s</w:t>
      </w:r>
      <w:r w:rsidR="00C37195" w:rsidRPr="002646F6">
        <w:t xml:space="preserve"> </w:t>
      </w:r>
      <w:r w:rsidR="007C7D52" w:rsidRPr="002646F6">
        <w:t>for HER2 and</w:t>
      </w:r>
      <w:r w:rsidR="00C37195" w:rsidRPr="002646F6">
        <w:t xml:space="preserve"> </w:t>
      </w:r>
      <w:r w:rsidR="00386FF0">
        <w:t>hormone receptor</w:t>
      </w:r>
      <w:r w:rsidR="00C37195" w:rsidRPr="002646F6">
        <w:t xml:space="preserve"> </w:t>
      </w:r>
      <w:r w:rsidR="007C68D3" w:rsidRPr="002646F6">
        <w:t xml:space="preserve">biomarker </w:t>
      </w:r>
      <w:r w:rsidR="00C37195" w:rsidRPr="002646F6">
        <w:t xml:space="preserve">status are </w:t>
      </w:r>
      <w:r w:rsidR="000A0D97" w:rsidRPr="002646F6">
        <w:t xml:space="preserve">provided </w:t>
      </w:r>
      <w:r w:rsidR="00C37195" w:rsidRPr="002646F6">
        <w:t xml:space="preserve">in </w:t>
      </w:r>
      <w:r w:rsidR="00270965" w:rsidRPr="002646F6">
        <w:rPr>
          <w:b/>
          <w:bCs/>
        </w:rPr>
        <w:fldChar w:fldCharType="begin"/>
      </w:r>
      <w:r w:rsidR="00270965" w:rsidRPr="002646F6">
        <w:rPr>
          <w:b/>
          <w:bCs/>
        </w:rPr>
        <w:instrText xml:space="preserve"> REF _Ref121929027 \h  \* MERGEFORMAT </w:instrText>
      </w:r>
      <w:r w:rsidR="00270965" w:rsidRPr="002646F6">
        <w:rPr>
          <w:b/>
          <w:bCs/>
        </w:rPr>
      </w:r>
      <w:r w:rsidR="00270965" w:rsidRPr="002646F6">
        <w:rPr>
          <w:b/>
          <w:bCs/>
        </w:rPr>
        <w:fldChar w:fldCharType="separate"/>
      </w:r>
      <w:r w:rsidR="00145F42" w:rsidRPr="00145F42">
        <w:rPr>
          <w:b/>
          <w:bCs/>
        </w:rPr>
        <w:t xml:space="preserve">Table </w:t>
      </w:r>
      <w:r w:rsidR="00145F42" w:rsidRPr="00145F42">
        <w:rPr>
          <w:b/>
          <w:bCs/>
          <w:noProof/>
        </w:rPr>
        <w:t>3</w:t>
      </w:r>
      <w:r w:rsidR="00270965" w:rsidRPr="002646F6">
        <w:rPr>
          <w:b/>
          <w:bCs/>
        </w:rPr>
        <w:fldChar w:fldCharType="end"/>
      </w:r>
      <w:r w:rsidR="00270965" w:rsidRPr="002646F6">
        <w:rPr>
          <w:b/>
          <w:bCs/>
        </w:rPr>
        <w:t>.</w:t>
      </w:r>
      <w:r w:rsidR="00C37195" w:rsidRPr="002646F6">
        <w:t xml:space="preserve"> </w:t>
      </w:r>
    </w:p>
    <w:p w14:paraId="7E51F40F" w14:textId="17B4753D" w:rsidR="002127F5" w:rsidRPr="002646F6" w:rsidRDefault="00BE31E1" w:rsidP="002127F5">
      <w:pPr>
        <w:pStyle w:val="Body"/>
      </w:pPr>
      <w:r w:rsidRPr="002646F6">
        <w:t xml:space="preserve">Under the current paradigm, </w:t>
      </w:r>
      <w:r w:rsidR="002127F5" w:rsidRPr="002646F6">
        <w:t>BC is</w:t>
      </w:r>
      <w:r w:rsidRPr="002646F6">
        <w:t xml:space="preserve"> therefore</w:t>
      </w:r>
      <w:r w:rsidR="002127F5" w:rsidRPr="002646F6">
        <w:t xml:space="preserve"> classified as either: (i) </w:t>
      </w:r>
      <w:r w:rsidR="0013511A" w:rsidRPr="002646F6">
        <w:t>HER2-positive/HR-positive</w:t>
      </w:r>
      <w:r w:rsidR="002127F5" w:rsidRPr="002646F6">
        <w:t xml:space="preserve">; (ii) </w:t>
      </w:r>
      <w:r w:rsidR="0013511A" w:rsidRPr="002646F6">
        <w:t>HER2-positive/HR-negative</w:t>
      </w:r>
      <w:r w:rsidR="002127F5" w:rsidRPr="002646F6">
        <w:t>; (iii) </w:t>
      </w:r>
      <w:r w:rsidR="0013511A" w:rsidRPr="002646F6">
        <w:t>HER2-negative/HR-positive</w:t>
      </w:r>
      <w:r w:rsidR="002127F5" w:rsidRPr="002646F6">
        <w:t xml:space="preserve">; or (iv) </w:t>
      </w:r>
      <w:r w:rsidR="003A298E">
        <w:t>triple negative BC (</w:t>
      </w:r>
      <w:r w:rsidR="00D211EA">
        <w:t>TNBC</w:t>
      </w:r>
      <w:r w:rsidR="003A298E">
        <w:t>;</w:t>
      </w:r>
      <w:r w:rsidR="0022204A" w:rsidRPr="002646F6">
        <w:t>HER2-negative/HR-negative</w:t>
      </w:r>
      <w:r w:rsidR="002127F5" w:rsidRPr="002646F6">
        <w:t>).</w:t>
      </w:r>
      <w:r w:rsidR="002127F5" w:rsidRPr="002646F6">
        <w:fldChar w:fldCharType="begin"/>
      </w:r>
      <w:r w:rsidR="00CA6345">
        <w:instrText xml:space="preserve"> ADDIN ZOTERO_ITEM CSL_CITATION {"citationID":"xi30B60R","properties":{"formattedCitation":"\\super 38\\nosupersub{}","plainCitation":"38","noteIndex":0},"citationItems":[{"id":65946,"uris":["http://zotero.org/groups/4797619/items/WH43D5QI"],"itemData":{"id":65946,"type":"article-journal","abstract":"About a half of HER2-negative breast cancer (BC) show HER2-low expression that can be targeted by new antibody-drug conjugates. The main aim of this study is to describe the evolution of HER2 expression from primary BC to relapse by including HER2-low category in both primary and recurrent BC samples. Patients with matched primary and relapse BC samples were included. HER2 was evaluated according to ASCO/CAP recommendations in place at the time of diagnosis. A cutoff of &gt;10% cells staining for HER2-positivity was applied. HER2-negative cases were sub-classified as HER2-low (IHC = 1 + /2+ and ISH not amplified), or HER2-0 (IHC-0). 547 patients were included. The proportion of HER2-low cases was 34.2% on the primary tumor and 37.3% on the relapse samples. Among HER2-negative cases, HER2-low status was more frequent in HR-positive vs triple-negative tumors (47.3% vs 35.4% on primary tumor samples, 53.8% vs 36.2% on relapse samples). The overall rate of HER2 discordance was 38.0%, mostly represented by HER2-0 switching to HER2-low (15%) and HER2-low switching to HER2-0 (14%). Among patients with a primary HER2-negative tumor, the rate of HER2 discordance was higher in HR-positive/HER2-negative vs triple-negative cases (45.5% vs 36.7% p = 0.170). This difference was mostly driven by cases switching from HER2-0 to HER2-low. HER2-low expression is highly unstable during disease evolution. Relapse biopsy in case of a primary HER2-0 tumor may open new therapeutic opportunities in a relevant proportion of patients.","container-title":"npj Breast Cancer","DOI":"10.1038/s41523-021-00343-4","ISSN":"2374-4677","issue":"1","language":"en","license":"2021 The Author(s)","note":"number: 1\npublisher: Nature Publishing Group","page":"1-8","source":"www.nature.com","title":"Evolution of HER2-low expression from primary to recurrent breast cancer","volume":"7","author":[{"family":"Miglietta","given":"Federica"},{"family":"Griguolo","given":"Gaia"},{"family":"Bottosso","given":"Michele"},{"family":"Giarratano","given":"Tommaso"},{"family":"Lo Mele","given":"Marcello"},{"family":"Fassan","given":"Matteo"},{"family":"Cacciatore","given":"Matilde"},{"family":"Genovesi","given":"Elisa"},{"family":"De Bartolo","given":"Debora"},{"family":"Vernaci","given":"Grazia"},{"family":"Amato","given":"Ottavia"},{"family":"Conte","given":"PierFranco"},{"family":"Guarneri","given":"Valentina"},{"family":"Dieci","given":"Maria Vittoria"}],"issued":{"date-parts":[["2021",10,12]]}}}],"schema":"https://github.com/citation-style-language/schema/raw/master/csl-citation.json"} </w:instrText>
      </w:r>
      <w:r w:rsidR="002127F5" w:rsidRPr="002646F6">
        <w:fldChar w:fldCharType="separate"/>
      </w:r>
      <w:r w:rsidR="00FD57F4" w:rsidRPr="00FD57F4">
        <w:rPr>
          <w:rFonts w:cs="Arial"/>
          <w:szCs w:val="24"/>
          <w:vertAlign w:val="superscript"/>
        </w:rPr>
        <w:t>38</w:t>
      </w:r>
      <w:r w:rsidR="002127F5" w:rsidRPr="002646F6">
        <w:fldChar w:fldCharType="end"/>
      </w:r>
      <w:r w:rsidR="002127F5" w:rsidRPr="002646F6">
        <w:t xml:space="preserve"> </w:t>
      </w:r>
    </w:p>
    <w:p w14:paraId="71807C21" w14:textId="65B05EAF" w:rsidR="009F5DB2" w:rsidRPr="002646F6" w:rsidRDefault="00270965" w:rsidP="00270965">
      <w:pPr>
        <w:pStyle w:val="Caption"/>
      </w:pPr>
      <w:bookmarkStart w:id="41" w:name="_Ref121929027"/>
      <w:bookmarkStart w:id="42" w:name="_Ref117761636"/>
      <w:bookmarkStart w:id="43" w:name="_Toc129350978"/>
      <w:r w:rsidRPr="002646F6">
        <w:t xml:space="preserve">Table </w:t>
      </w:r>
      <w:r>
        <w:fldChar w:fldCharType="begin"/>
      </w:r>
      <w:r>
        <w:instrText>SEQ Table \* ARABIC</w:instrText>
      </w:r>
      <w:r>
        <w:fldChar w:fldCharType="separate"/>
      </w:r>
      <w:r w:rsidR="00145F42">
        <w:rPr>
          <w:noProof/>
        </w:rPr>
        <w:t>3</w:t>
      </w:r>
      <w:r>
        <w:fldChar w:fldCharType="end"/>
      </w:r>
      <w:bookmarkEnd w:id="41"/>
      <w:r w:rsidRPr="002646F6">
        <w:t>: Current biomarker status for breast cancer</w:t>
      </w:r>
      <w:bookmarkEnd w:id="42"/>
      <w:bookmarkEnd w:id="43"/>
    </w:p>
    <w:tbl>
      <w:tblPr>
        <w:tblStyle w:val="Generaltable"/>
        <w:tblW w:w="9067" w:type="dxa"/>
        <w:tblLook w:val="04A0" w:firstRow="1" w:lastRow="0" w:firstColumn="1" w:lastColumn="0" w:noHBand="0" w:noVBand="1"/>
      </w:tblPr>
      <w:tblGrid>
        <w:gridCol w:w="2122"/>
        <w:gridCol w:w="6945"/>
      </w:tblGrid>
      <w:tr w:rsidR="00B548F3" w:rsidRPr="00B548F3" w14:paraId="24AC5EFA" w14:textId="77777777" w:rsidTr="00BE31E1">
        <w:trPr>
          <w:cnfStyle w:val="100000000000" w:firstRow="1" w:lastRow="0" w:firstColumn="0" w:lastColumn="0" w:oddVBand="0" w:evenVBand="0" w:oddHBand="0" w:evenHBand="0" w:firstRowFirstColumn="0" w:firstRowLastColumn="0" w:lastRowFirstColumn="0" w:lastRowLastColumn="0"/>
          <w:trHeight w:val="340"/>
        </w:trPr>
        <w:tc>
          <w:tcPr>
            <w:tcW w:w="2122" w:type="dxa"/>
            <w:shd w:val="clear" w:color="auto" w:fill="F2F2F2" w:themeFill="background1" w:themeFillShade="F2"/>
            <w:vAlign w:val="center"/>
          </w:tcPr>
          <w:p w14:paraId="6926E756" w14:textId="156B9729" w:rsidR="009F5DB2" w:rsidRPr="002646F6" w:rsidRDefault="00E7652A" w:rsidP="00B723A0">
            <w:pPr>
              <w:pStyle w:val="Body"/>
              <w:spacing w:after="0"/>
              <w:rPr>
                <w:b/>
                <w:bCs/>
              </w:rPr>
            </w:pPr>
            <w:r w:rsidRPr="002646F6">
              <w:rPr>
                <w:b/>
                <w:bCs/>
              </w:rPr>
              <w:t>Biomarker status</w:t>
            </w:r>
            <w:r w:rsidR="009F5DB2" w:rsidRPr="002646F6">
              <w:rPr>
                <w:b/>
                <w:bCs/>
              </w:rPr>
              <w:t xml:space="preserve"> </w:t>
            </w:r>
          </w:p>
        </w:tc>
        <w:tc>
          <w:tcPr>
            <w:tcW w:w="6945" w:type="dxa"/>
            <w:shd w:val="clear" w:color="auto" w:fill="F2F2F2" w:themeFill="background1" w:themeFillShade="F2"/>
            <w:vAlign w:val="center"/>
          </w:tcPr>
          <w:p w14:paraId="1485B712" w14:textId="28D365D5" w:rsidR="009F5DB2" w:rsidRPr="002646F6" w:rsidRDefault="00A76347" w:rsidP="00B723A0">
            <w:pPr>
              <w:pStyle w:val="Body"/>
              <w:spacing w:after="0"/>
              <w:rPr>
                <w:b/>
                <w:bCs/>
              </w:rPr>
            </w:pPr>
            <w:r>
              <w:rPr>
                <w:b/>
                <w:bCs/>
              </w:rPr>
              <w:t>Pathological nomenclature</w:t>
            </w:r>
          </w:p>
        </w:tc>
      </w:tr>
      <w:tr w:rsidR="00B548F3" w:rsidRPr="00B548F3" w14:paraId="7BB73CED" w14:textId="77777777" w:rsidTr="00BE31E1">
        <w:trPr>
          <w:trHeight w:val="340"/>
        </w:trPr>
        <w:tc>
          <w:tcPr>
            <w:tcW w:w="2122" w:type="dxa"/>
            <w:shd w:val="clear" w:color="auto" w:fill="F2F2F2" w:themeFill="background1" w:themeFillShade="F2"/>
            <w:vAlign w:val="center"/>
          </w:tcPr>
          <w:p w14:paraId="178AC07F" w14:textId="37EB7620" w:rsidR="009F5DB2" w:rsidRPr="002646F6" w:rsidRDefault="009F5DB2" w:rsidP="00B723A0">
            <w:pPr>
              <w:pStyle w:val="Body"/>
              <w:spacing w:after="0"/>
            </w:pPr>
            <w:r w:rsidRPr="002646F6">
              <w:t>HER2</w:t>
            </w:r>
            <w:r w:rsidR="00AF1CBA" w:rsidRPr="002646F6">
              <w:t>-positive</w:t>
            </w:r>
          </w:p>
        </w:tc>
        <w:tc>
          <w:tcPr>
            <w:tcW w:w="6945" w:type="dxa"/>
            <w:vAlign w:val="center"/>
          </w:tcPr>
          <w:p w14:paraId="41079490" w14:textId="77777777" w:rsidR="009F5DB2" w:rsidRPr="002646F6" w:rsidRDefault="009F5DB2" w:rsidP="00B723A0">
            <w:pPr>
              <w:pStyle w:val="Body"/>
              <w:spacing w:after="0"/>
            </w:pPr>
            <w:r w:rsidRPr="002646F6">
              <w:t>IHC 3+ or IHC2+/ISH+</w:t>
            </w:r>
          </w:p>
        </w:tc>
      </w:tr>
      <w:tr w:rsidR="00B548F3" w:rsidRPr="00B548F3" w14:paraId="071575CB" w14:textId="77777777" w:rsidTr="00BE31E1">
        <w:trPr>
          <w:trHeight w:val="340"/>
        </w:trPr>
        <w:tc>
          <w:tcPr>
            <w:tcW w:w="2122" w:type="dxa"/>
            <w:shd w:val="clear" w:color="auto" w:fill="F2F2F2" w:themeFill="background1" w:themeFillShade="F2"/>
            <w:vAlign w:val="center"/>
          </w:tcPr>
          <w:p w14:paraId="27B241BC" w14:textId="05936586" w:rsidR="009F5DB2" w:rsidRPr="002646F6" w:rsidRDefault="009F5DB2" w:rsidP="00B723A0">
            <w:pPr>
              <w:pStyle w:val="Body"/>
              <w:spacing w:after="0"/>
            </w:pPr>
            <w:r w:rsidRPr="002646F6">
              <w:t>HER2-</w:t>
            </w:r>
            <w:r w:rsidR="00AF1CBA" w:rsidRPr="002646F6">
              <w:t>negative</w:t>
            </w:r>
          </w:p>
        </w:tc>
        <w:tc>
          <w:tcPr>
            <w:tcW w:w="6945" w:type="dxa"/>
            <w:vAlign w:val="center"/>
          </w:tcPr>
          <w:p w14:paraId="7C90A12F" w14:textId="77777777" w:rsidR="009F5DB2" w:rsidRPr="002646F6" w:rsidRDefault="009F5DB2" w:rsidP="00B723A0">
            <w:pPr>
              <w:pStyle w:val="Body"/>
              <w:spacing w:after="0"/>
            </w:pPr>
            <w:r w:rsidRPr="002646F6">
              <w:t>IHC 0/1+ or IHC2+/ISH-</w:t>
            </w:r>
          </w:p>
        </w:tc>
      </w:tr>
      <w:tr w:rsidR="00B548F3" w:rsidRPr="00B548F3" w14:paraId="4FDC2A83" w14:textId="77777777" w:rsidTr="00BE31E1">
        <w:trPr>
          <w:trHeight w:val="340"/>
        </w:trPr>
        <w:tc>
          <w:tcPr>
            <w:tcW w:w="2122" w:type="dxa"/>
            <w:shd w:val="clear" w:color="auto" w:fill="F2F2F2" w:themeFill="background1" w:themeFillShade="F2"/>
            <w:vAlign w:val="center"/>
          </w:tcPr>
          <w:p w14:paraId="6C891646" w14:textId="3B784512" w:rsidR="00A43B67" w:rsidRPr="002646F6" w:rsidRDefault="00A43B67" w:rsidP="00B723A0">
            <w:pPr>
              <w:pStyle w:val="Body"/>
              <w:spacing w:after="0"/>
            </w:pPr>
            <w:r w:rsidRPr="002646F6">
              <w:t>HR</w:t>
            </w:r>
            <w:r w:rsidR="00AF1CBA" w:rsidRPr="002646F6">
              <w:t>-positive</w:t>
            </w:r>
          </w:p>
        </w:tc>
        <w:tc>
          <w:tcPr>
            <w:tcW w:w="6945" w:type="dxa"/>
            <w:vAlign w:val="center"/>
          </w:tcPr>
          <w:p w14:paraId="62286AD9" w14:textId="7787EECF" w:rsidR="00A43B67" w:rsidRPr="002646F6" w:rsidRDefault="00AF1CBA" w:rsidP="00B723A0">
            <w:pPr>
              <w:pStyle w:val="Body"/>
              <w:spacing w:after="0"/>
            </w:pPr>
            <w:r w:rsidRPr="002646F6">
              <w:t xml:space="preserve">Express either </w:t>
            </w:r>
            <w:r w:rsidR="00BA27C2">
              <w:t xml:space="preserve">or both </w:t>
            </w:r>
            <w:r w:rsidRPr="002646F6">
              <w:t>the oestrogen or progesterone receptor</w:t>
            </w:r>
            <w:r w:rsidR="00F22C05">
              <w:t>s</w:t>
            </w:r>
          </w:p>
        </w:tc>
      </w:tr>
      <w:tr w:rsidR="00B548F3" w:rsidRPr="00B548F3" w14:paraId="570749D3" w14:textId="77777777" w:rsidTr="00BE31E1">
        <w:trPr>
          <w:trHeight w:val="340"/>
        </w:trPr>
        <w:tc>
          <w:tcPr>
            <w:tcW w:w="2122" w:type="dxa"/>
            <w:shd w:val="clear" w:color="auto" w:fill="F2F2F2" w:themeFill="background1" w:themeFillShade="F2"/>
            <w:vAlign w:val="center"/>
          </w:tcPr>
          <w:p w14:paraId="67FA27FE" w14:textId="1A5AE65C" w:rsidR="00A43B67" w:rsidRPr="002646F6" w:rsidRDefault="00AF1CBA" w:rsidP="00B723A0">
            <w:pPr>
              <w:pStyle w:val="Body"/>
              <w:spacing w:after="0"/>
            </w:pPr>
            <w:r w:rsidRPr="002646F6">
              <w:t>HR-negative</w:t>
            </w:r>
          </w:p>
        </w:tc>
        <w:tc>
          <w:tcPr>
            <w:tcW w:w="6945" w:type="dxa"/>
            <w:vAlign w:val="center"/>
          </w:tcPr>
          <w:p w14:paraId="02DD266D" w14:textId="1C60C9BE" w:rsidR="00A43B67" w:rsidRPr="002646F6" w:rsidRDefault="00AF1CBA" w:rsidP="00B723A0">
            <w:pPr>
              <w:pStyle w:val="Body"/>
              <w:spacing w:after="0"/>
            </w:pPr>
            <w:r w:rsidRPr="002646F6">
              <w:t xml:space="preserve">No </w:t>
            </w:r>
            <w:r w:rsidR="00210740" w:rsidRPr="002646F6">
              <w:t>HR receptor expression</w:t>
            </w:r>
            <w:r w:rsidR="004C5BBD">
              <w:t xml:space="preserve"> (&lt;1% expression</w:t>
            </w:r>
            <w:r w:rsidR="00293E72">
              <w:t>*</w:t>
            </w:r>
            <w:r w:rsidR="004C5BBD">
              <w:t>)</w:t>
            </w:r>
          </w:p>
        </w:tc>
      </w:tr>
    </w:tbl>
    <w:p w14:paraId="200F1AFB" w14:textId="551E10D0" w:rsidR="000C4C6E" w:rsidRPr="002646F6" w:rsidRDefault="000C4C6E" w:rsidP="002646F6">
      <w:pPr>
        <w:pStyle w:val="Footnotes"/>
        <w:spacing w:after="0"/>
      </w:pPr>
      <w:r w:rsidRPr="002646F6">
        <w:t>TNBC is HER2-negative/HR-negative.</w:t>
      </w:r>
      <w:r w:rsidR="00CD2D7B">
        <w:br/>
        <w:t>*As per ASCO/CAP guideline.</w:t>
      </w:r>
    </w:p>
    <w:p w14:paraId="117307FF" w14:textId="05E05022" w:rsidR="0013511A" w:rsidRPr="002646F6" w:rsidRDefault="009F5DB2" w:rsidP="002646F6">
      <w:pPr>
        <w:pStyle w:val="Footnotes"/>
        <w:spacing w:after="0"/>
      </w:pPr>
      <w:r w:rsidRPr="002646F6">
        <w:t xml:space="preserve">Abbreviations: </w:t>
      </w:r>
      <w:r w:rsidR="00FD5A84">
        <w:t xml:space="preserve">ASCO, American Society for Clinical Oncology; </w:t>
      </w:r>
      <w:r w:rsidR="000B57F1">
        <w:t xml:space="preserve">CAP, College of American Pathologists; </w:t>
      </w:r>
      <w:r w:rsidRPr="002646F6">
        <w:t>HER2, human epidermal growth factor receptor 2; IHC, immunohistochemistry; ISH, in situ hybridisation</w:t>
      </w:r>
      <w:r w:rsidR="00ED49B2">
        <w:t>.</w:t>
      </w:r>
    </w:p>
    <w:p w14:paraId="7556F3DD" w14:textId="33A346E8" w:rsidR="004B11B5" w:rsidRPr="002646F6" w:rsidRDefault="00BE31E1" w:rsidP="002646F6">
      <w:pPr>
        <w:pStyle w:val="Body"/>
        <w:spacing w:before="240"/>
      </w:pPr>
      <w:r w:rsidRPr="002646F6">
        <w:t xml:space="preserve">While </w:t>
      </w:r>
      <w:r w:rsidR="004748DD" w:rsidRPr="002646F6">
        <w:t>HER</w:t>
      </w:r>
      <w:r w:rsidR="001D4E2C" w:rsidRPr="002646F6">
        <w:t>2</w:t>
      </w:r>
      <w:r w:rsidR="004748DD" w:rsidRPr="002646F6">
        <w:t xml:space="preserve"> status in BC has traditionally been binary</w:t>
      </w:r>
      <w:r w:rsidR="007F683E" w:rsidRPr="002646F6">
        <w:t>,</w:t>
      </w:r>
      <w:r w:rsidRPr="002646F6">
        <w:t xml:space="preserve"> </w:t>
      </w:r>
      <w:r w:rsidR="00EF4F97" w:rsidRPr="002646F6">
        <w:t xml:space="preserve">this does not recognise </w:t>
      </w:r>
      <w:r w:rsidR="008F5D13">
        <w:t>that 5</w:t>
      </w:r>
      <w:r w:rsidR="00457CC4">
        <w:t>8</w:t>
      </w:r>
      <w:r w:rsidR="008F5D13">
        <w:t>%</w:t>
      </w:r>
      <w:r w:rsidR="00EF4F97" w:rsidRPr="002646F6">
        <w:t xml:space="preserve"> of patients </w:t>
      </w:r>
      <w:r w:rsidR="00777EFF" w:rsidRPr="002646F6">
        <w:t xml:space="preserve">currently </w:t>
      </w:r>
      <w:r w:rsidR="005D4DEC" w:rsidRPr="002646F6">
        <w:t xml:space="preserve">classified </w:t>
      </w:r>
      <w:r w:rsidR="00A33563" w:rsidRPr="002646F6">
        <w:t>as HER2-negative</w:t>
      </w:r>
      <w:r w:rsidR="008F5D13">
        <w:t xml:space="preserve"> </w:t>
      </w:r>
      <w:r w:rsidR="00014747">
        <w:t xml:space="preserve">have tumours that </w:t>
      </w:r>
      <w:r w:rsidR="008F5D13">
        <w:t>expr</w:t>
      </w:r>
      <w:r w:rsidR="007503FA">
        <w:t>ess low</w:t>
      </w:r>
      <w:r w:rsidR="002F0EE7">
        <w:t xml:space="preserve"> l</w:t>
      </w:r>
      <w:r w:rsidR="003F229B">
        <w:t>evels of HER2</w:t>
      </w:r>
      <w:r w:rsidR="00130C40">
        <w:t xml:space="preserve"> (i.e. </w:t>
      </w:r>
      <w:r w:rsidR="00014747">
        <w:t>HER2-low</w:t>
      </w:r>
      <w:r w:rsidR="009F7D20">
        <w:t>)</w:t>
      </w:r>
      <w:r w:rsidR="00014747">
        <w:t xml:space="preserve"> defined as </w:t>
      </w:r>
      <w:r w:rsidR="00130C40" w:rsidRPr="002646F6">
        <w:t>IHC1+ or IHC2+/ISH-</w:t>
      </w:r>
      <w:r w:rsidR="007F594B" w:rsidRPr="002646F6">
        <w:t>.</w:t>
      </w:r>
      <w:r w:rsidR="00A32CEB" w:rsidRPr="002646F6">
        <w:fldChar w:fldCharType="begin"/>
      </w:r>
      <w:r w:rsidR="00CA6345">
        <w:instrText xml:space="preserve"> ADDIN ZOTERO_ITEM CSL_CITATION {"citationID":"loV1VsUC","properties":{"formattedCitation":"\\super 56,82\\nosupersub{}","plainCitation":"56,82","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id":65951,"uris":["http://zotero.org/groups/4797619/items/PIGPP6GR"],"itemData":{"id":65951,"type":"article-journal","abstract":"Simple Summary\nBreast cancer can express, at varied levels, a protein named HER2, commonly responsible for making it grow and send distant metastases. In the past, patients affected by the so called HER2-positive breast cancer had lower probabilities of cure and survival, though with the advent of drugs that target HER2, three decades ago, their prognosis has greatly improved. So far, only patients with strong HER2 expression on their tumour can be treated with these benefitial drugs, like trastuzumab, though recently stronger drugs have also been shown capable of eliminating breast cancer cells with lower levels of HER2 expression (HER2-low). Sooner or later, these new drugs, like trastuzumab-deruxtecan, may be available for treating such patients. Therefore, the aim of this narrative review of the literature is to provide an outline of what is going on on this specific field of research, and what could be expected in the future in the clinic. \n\nAbstract\nSince human epidermal growth factor receptor-2 (HER2) characterization, going through clinical research and regulatory approval of HER2-targeted therapies, much has elapsed and is still unfolding. Hitherto, only breast cancer (BC) patients with HER2 immunohistochemistry 3+ or with HER2 gene fluorescence in-situ hybridization (FISH) amplification (a.k.a., HER2-positive BC) have benefited from anti-HER2 agents. In recent years, however, much of the research effort has been expanded, with positive outcomes being reached for formerly known HER2-negative BC that yet express HER2 to some degree (HER2 immunohistochemistry 1+ or 2+, but FISH negative) and are currently being classified as HER2-low BC for the purpose of trial enrollment. In this sense, our aim is to review the body of evidence of HER2-low BC that led to the study of first-generation anti-HER2 agents, like trastuzumab, and how they have failed to achieve any clinical applicability in this setting. In addition, we review new data that is leading to the growing success of the new generation of drugs, especially the promising HER2-directed antibody–drug conjugates. A narrative review is also performed regarding the rationale behind the consolidated and ongoing clinical trials studying anti-HER2 agents in combination with unrelated agents, such as immunotherapy, endocrine therapy, and CDK4/6 inhibitors. Hopefully, all this ongoing research effort will be able to extend the survival benefits seen with anti-HER2 agents in HER2-positive disease, at least to some degree, to the greater proportion of patients with HER2-low BC.","container-title":"Cancers","DOI":"10.3390/cancers13051015","ISSN":"2072-6694","issue":"5","journalAbbreviation":"Cancers (Basel)","note":"PMID: 33804398\nPMCID: PMC7957750","page":"1015","source":"PubMed Central","title":"The Exciting New Field of HER2-Low Breast Cancer Treatment","volume":"13","author":[{"family":"Eiger","given":"Daniel"},{"family":"Agostinetto","given":"Elisa"},{"family":"Saúde-Conde","given":"Rita"},{"family":"Azambuja","given":"Evandro","non-dropping-particle":"de"}],"issued":{"date-parts":[["2021",3,1]]}}}],"schema":"https://github.com/citation-style-language/schema/raw/master/csl-citation.json"} </w:instrText>
      </w:r>
      <w:r w:rsidR="00A32CEB" w:rsidRPr="002646F6">
        <w:fldChar w:fldCharType="separate"/>
      </w:r>
      <w:r w:rsidR="00CA6345" w:rsidRPr="00CA6345">
        <w:rPr>
          <w:rFonts w:cs="Arial"/>
          <w:szCs w:val="24"/>
          <w:vertAlign w:val="superscript"/>
        </w:rPr>
        <w:t>56,82</w:t>
      </w:r>
      <w:r w:rsidR="00A32CEB" w:rsidRPr="002646F6">
        <w:fldChar w:fldCharType="end"/>
      </w:r>
      <w:r w:rsidR="00730F92" w:rsidRPr="002646F6">
        <w:t xml:space="preserve"> While the first anti-HER2 therapies </w:t>
      </w:r>
      <w:r w:rsidR="00100A4F">
        <w:t>we</w:t>
      </w:r>
      <w:r w:rsidR="00730F92" w:rsidRPr="002646F6">
        <w:t>re not effective in HER2-low,</w:t>
      </w:r>
      <w:r w:rsidR="00897495" w:rsidRPr="002646F6">
        <w:fldChar w:fldCharType="begin"/>
      </w:r>
      <w:r w:rsidR="00CA6345">
        <w:instrText xml:space="preserve"> ADDIN ZOTERO_ITEM CSL_CITATION {"citationID":"rzBT3sWY","properties":{"formattedCitation":"\\super 73\\nosupersub{}","plainCitation":"73","noteIndex":0},"citationItems":[{"id":66427,"uris":["http://zotero.org/groups/4797619/items/KMLD9YZX"],"itemData":{"id":66427,"type":"article-journal","abstract":"BACKGROUND: We evaluated the influence of HER2 gene amplification, as determined by fluorescence in situ hybridization (FISH), on clinical outcomes (objective response rates, time to disease progression, and overall survival time) in women with metastatic breast cancer treated with trastuzumab in 3 clinical trials. Breast cancer tissue specimens were evaluated using a direct labeled, dual-probe FISH assay.\nMATERIALS AND METHODS: Specimens with a HER2:CEP17 ratio of &gt; or = 2:0 were considered positive for gene amplification. All specimens had previously demonstrated overexpression of HER2 protein at the 2+ or 3+ level by immunohistochemistry using the Clinical Trials Assay. Response rate, time to disease progression, and survival times were then compared between the FISH-positive and FISH-negative cohorts in each of the 3 clinical trials.\nRESULTS: Informative FISH results were obtained in 765 (96%) of the 799 patients enrolled in the 3 clinical trials. Overall, 596 (78%) were FISH-positive and 169 (22%) were FISH-negative. The proportion of FISH-positive patients was comparable in all 3 trials. Clinical benefit from trastuzumab therapy appeared to be restricted to patients with FISH-positive metastatic breast cancer. In each clinical trial, the cohort of FISH-positive patients had higher overall response rates and longer durations of survival compared with FISH-negative patients.\nCONCLUSION: These data indicate that assessment of HER2 amplification by FISH is the preferred method to select patients for trastuzumab therapy.","container-title":"Clinical Breast Cancer","DOI":"10.3816/CBC.2005.n.026","ISSN":"1526-8209","issue":"3","journalAbbreviation":"Clin Breast Cancer","language":"eng","note":"PMID: 16137435","page":"240-246","source":"PubMed","title":"Evaluation of clinical outcomes according to HER2 detection by fluorescence in situ hybridization in women with metastatic breast cancer treated with trastuzumab","volume":"6","author":[{"family":"Mass","given":"Robert D."},{"family":"Press","given":"Michael F."},{"family":"Anderson","given":"Steven"},{"family":"Cobleigh","given":"Melody A."},{"family":"Vogel","given":"Charles L."},{"family":"Dybdal","given":"Noël"},{"family":"Leiberman","given":"Grazyna"},{"family":"Slamon","given":"Dennis J."}],"issued":{"date-parts":[["2005",8]]}}}],"schema":"https://github.com/citation-style-language/schema/raw/master/csl-citation.json"} </w:instrText>
      </w:r>
      <w:r w:rsidR="00897495" w:rsidRPr="002646F6">
        <w:fldChar w:fldCharType="separate"/>
      </w:r>
      <w:r w:rsidR="00FD57F4" w:rsidRPr="00FD57F4">
        <w:rPr>
          <w:rFonts w:cs="Arial"/>
          <w:szCs w:val="24"/>
          <w:vertAlign w:val="superscript"/>
        </w:rPr>
        <w:t>73</w:t>
      </w:r>
      <w:r w:rsidR="00897495" w:rsidRPr="002646F6">
        <w:fldChar w:fldCharType="end"/>
      </w:r>
      <w:r w:rsidR="00730F92" w:rsidRPr="002646F6">
        <w:t xml:space="preserve"> the emergence of newer</w:t>
      </w:r>
      <w:r w:rsidR="00AC4AE3" w:rsidRPr="002646F6">
        <w:t>,</w:t>
      </w:r>
      <w:r w:rsidR="00636E52" w:rsidRPr="002646F6">
        <w:t xml:space="preserve"> </w:t>
      </w:r>
      <w:r w:rsidR="003A44E9" w:rsidRPr="002646F6">
        <w:t>more effective HER2-targeted therapies that have improved outcomes in HER2-positive disease compared with earlier HER2-targeted regimens</w:t>
      </w:r>
      <w:r w:rsidR="009D4D9C" w:rsidRPr="002646F6">
        <w:fldChar w:fldCharType="begin"/>
      </w:r>
      <w:r w:rsidR="00CA6345">
        <w:instrText xml:space="preserve"> ADDIN ZOTERO_ITEM CSL_CITATION {"citationID":"vPDo5Ay7","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9D4D9C" w:rsidRPr="002646F6">
        <w:fldChar w:fldCharType="separate"/>
      </w:r>
      <w:r w:rsidR="00FD57F4" w:rsidRPr="00FD57F4">
        <w:rPr>
          <w:rFonts w:cs="Arial"/>
          <w:szCs w:val="24"/>
          <w:vertAlign w:val="superscript"/>
        </w:rPr>
        <w:t>6</w:t>
      </w:r>
      <w:r w:rsidR="009D4D9C" w:rsidRPr="002646F6">
        <w:fldChar w:fldCharType="end"/>
      </w:r>
      <w:r w:rsidR="003A44E9" w:rsidRPr="002646F6">
        <w:t xml:space="preserve"> </w:t>
      </w:r>
      <w:r w:rsidR="00F03A10" w:rsidRPr="002646F6">
        <w:t xml:space="preserve">has </w:t>
      </w:r>
      <w:r w:rsidR="003A44E9" w:rsidRPr="002646F6">
        <w:t>renewed</w:t>
      </w:r>
      <w:r w:rsidR="00B51DCD" w:rsidRPr="002646F6">
        <w:t xml:space="preserve"> clinical</w:t>
      </w:r>
      <w:r w:rsidR="003A44E9" w:rsidRPr="002646F6">
        <w:t xml:space="preserve"> interest in further refining the HER2 paradigm to </w:t>
      </w:r>
      <w:r w:rsidR="00143FBF" w:rsidRPr="002646F6">
        <w:t>include HER2-low</w:t>
      </w:r>
      <w:r w:rsidR="002465C8" w:rsidRPr="002646F6">
        <w:t>.</w:t>
      </w:r>
      <w:r w:rsidR="00651234" w:rsidRPr="002646F6">
        <w:t xml:space="preserve"> </w:t>
      </w:r>
      <w:r w:rsidR="004B11B5" w:rsidRPr="002646F6">
        <w:t xml:space="preserve">Under this new paradigm, HER2 status is based on a three-tier system: i) HER2-positive, ii) HER2-negative, and iii) HER2-low. </w:t>
      </w:r>
    </w:p>
    <w:p w14:paraId="6D46EF6B" w14:textId="799CF709" w:rsidR="00E7069A" w:rsidRPr="002646F6" w:rsidRDefault="001B1560" w:rsidP="006B613A">
      <w:pPr>
        <w:pStyle w:val="Body"/>
        <w:rPr>
          <w:lang w:eastAsia="ja-JP"/>
        </w:rPr>
      </w:pPr>
      <w:r w:rsidRPr="002646F6">
        <w:t xml:space="preserve">HER2-low </w:t>
      </w:r>
      <w:r w:rsidR="002465C8" w:rsidRPr="002646F6">
        <w:t xml:space="preserve">is </w:t>
      </w:r>
      <w:r w:rsidRPr="002646F6">
        <w:t>now</w:t>
      </w:r>
      <w:r w:rsidR="002465C8" w:rsidRPr="002646F6">
        <w:t xml:space="preserve"> </w:t>
      </w:r>
      <w:r w:rsidRPr="002646F6">
        <w:t xml:space="preserve">recognised in recent </w:t>
      </w:r>
      <w:r w:rsidR="00656218" w:rsidRPr="002646F6">
        <w:t>US (</w:t>
      </w:r>
      <w:r w:rsidRPr="002646F6">
        <w:t>ASCO</w:t>
      </w:r>
      <w:r w:rsidR="00656218" w:rsidRPr="002646F6">
        <w:t xml:space="preserve"> and NCCN)</w:t>
      </w:r>
      <w:r w:rsidR="00ED678F" w:rsidRPr="002646F6">
        <w:fldChar w:fldCharType="begin"/>
      </w:r>
      <w:r w:rsidR="00CA6345">
        <w:instrText xml:space="preserve"> ADDIN ZOTERO_ITEM CSL_CITATION {"citationID":"6ppgFzPb","properties":{"formattedCitation":"\\super 71,72\\nosupersub{}","plainCitation":"71,72","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00ED678F" w:rsidRPr="002646F6">
        <w:fldChar w:fldCharType="separate"/>
      </w:r>
      <w:r w:rsidR="00FD57F4" w:rsidRPr="00FD57F4">
        <w:rPr>
          <w:rFonts w:cs="Arial"/>
          <w:szCs w:val="24"/>
          <w:vertAlign w:val="superscript"/>
        </w:rPr>
        <w:t>71,72</w:t>
      </w:r>
      <w:r w:rsidR="00ED678F" w:rsidRPr="002646F6">
        <w:fldChar w:fldCharType="end"/>
      </w:r>
      <w:r w:rsidRPr="002646F6">
        <w:t xml:space="preserve"> and </w:t>
      </w:r>
      <w:r w:rsidR="00656218" w:rsidRPr="002646F6">
        <w:t>European (</w:t>
      </w:r>
      <w:r w:rsidRPr="002646F6">
        <w:t>ESMO</w:t>
      </w:r>
      <w:r w:rsidR="00656218" w:rsidRPr="002646F6">
        <w:t>)</w:t>
      </w:r>
      <w:r w:rsidR="00656218" w:rsidRPr="002646F6">
        <w:fldChar w:fldCharType="begin"/>
      </w:r>
      <w:r w:rsidR="00CA6345">
        <w:instrText xml:space="preserve"> ADDIN ZOTERO_ITEM CSL_CITATION {"citationID":"xTzcyQXi","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656218" w:rsidRPr="002646F6">
        <w:fldChar w:fldCharType="separate"/>
      </w:r>
      <w:r w:rsidR="00FD57F4" w:rsidRPr="00FD57F4">
        <w:rPr>
          <w:rFonts w:cs="Arial"/>
          <w:szCs w:val="24"/>
          <w:vertAlign w:val="superscript"/>
        </w:rPr>
        <w:t>42</w:t>
      </w:r>
      <w:r w:rsidR="00656218" w:rsidRPr="002646F6">
        <w:fldChar w:fldCharType="end"/>
      </w:r>
      <w:r w:rsidRPr="002646F6">
        <w:t xml:space="preserve"> clinical guidelines for the management of BC</w:t>
      </w:r>
      <w:r w:rsidR="000F5A3B" w:rsidRPr="002646F6">
        <w:t>, highlighting its potential importance in further defining the management of patients with mBC.</w:t>
      </w:r>
      <w:r w:rsidR="00E365DC">
        <w:t xml:space="preserve"> In addition, </w:t>
      </w:r>
      <w:r w:rsidR="00C8177E">
        <w:t xml:space="preserve">HER2-low is recognised in </w:t>
      </w:r>
      <w:r w:rsidR="00E365DC">
        <w:t>a 2022 update to UK HER2 testing recommendations</w:t>
      </w:r>
      <w:r w:rsidR="00DC03F9">
        <w:t xml:space="preserve">, which states that </w:t>
      </w:r>
      <w:r w:rsidR="00735932">
        <w:t xml:space="preserve">testing for HER2-low will not require a change in current </w:t>
      </w:r>
      <w:r w:rsidR="00854331">
        <w:t>UK practice</w:t>
      </w:r>
      <w:r w:rsidR="009326AA">
        <w:t xml:space="preserve"> in terms of </w:t>
      </w:r>
      <w:r w:rsidR="00617D40">
        <w:t>testing procedures.</w:t>
      </w:r>
      <w:r w:rsidR="00617D40">
        <w:fldChar w:fldCharType="begin"/>
      </w:r>
      <w:r w:rsidR="00CA6345">
        <w:instrText xml:space="preserve"> ADDIN ZOTERO_ITEM CSL_CITATION {"citationID":"37ehXZT2","properties":{"formattedCitation":"\\super 19\\nosupersub{}","plainCitation":"19","noteIndex":0},"citationItems":[{"id":66780,"uris":["http://zotero.org/groups/4797619/items/367PY2PF"],"itemData":{"id":66780,"type":"article-journal","abstract":"The last UK breast cancer (BC) human epidermal growth factor receptor 2 (HER2) testing guideline recommendations were published in 2015. Since then, new data and therapeutic strategies have emerged. The American Society of Clinical Oncology (ASCO)/College of American Pathologists (CAP) published a focused update in 2018 that reclassified in situ hybridisation (ISH) Group 2 (immunohistochemistry (IHC) score 2+and HER2/chromosome enumeration probe 17 (CEP17) ratio ≥2.0 and HER2 copy number &lt;4.0 signals/cell), as well as addressed other concerns raised by previous guidelines. The present article further refines UK guidelines, with specific attention to definitions of HER2 status focusing on eight key areas: (1) HER2 equivocal (IHC 2+) and assignment of the ASCO/CAP ISH group 2 tumours; (2) the definition of the group of BCs with low IHC scores for HER2 with emphasis on the distinction between IHC score 1+ (HER2-Low) from HER2 IHC score 0 (HER2 negative); (3) reporting cases showing HER2 heterogeneity; (4) HER2 testing in specific settings, including on cytological material; (5) repeat HER2 testing, (6) HER2 testing turnaround time targets; (7) the potential role</w:instrText>
      </w:r>
      <w:r w:rsidR="00CA6345">
        <w:rPr>
          <w:lang w:eastAsia="ja-JP"/>
        </w:rPr>
        <w:instrText xml:space="preserve"> of next generation sequencing and other diagnostic molecular assays for routine testing of HER2 status in BC and (8) use of image analysis to score HER2 IHC. The two tiered system of HER2 assessment remains unchanged, with first line IHC and then ISH limited to IHC equivocal cases (IHC score 2+) but emerging data on the relationship between IHC scores and levels of response to anti-HER2 therapy are considered. Here, we present the latest UK recommendations for HER2 status evaluation in BC, and where relevant, the differences from other published guidelines.","container-title":"Journal of Clinical Pathology","DOI":"10.1136/jcp-2022-208632","ISSN":"1472-4146","journalAbbreviation":"J Clin Pathol","language":"eng","note":"PMID: 36564170","page":"jcp-2022-208632","source":"PubMed","title":"UK recommendations for HER2 assessment in breast cancer: an update","title-short":"UK recommendations for HER2 assessment in breast cancer","author":[{"family":"Rakha","given":"Emad A."},{"family":"Tan","given":"Puay Hoon"},{"family":"Quinn","given":"Cecily"},{"family":"Provenzano","given":"Elena"},{"family":"Shaaban","given":"Abeer M."},{"family":"Deb","given":"Rahul"},{"family":"Callagy","given":"Grace"},{"family":"Starczynski","given":"Jane"},{"family":"Lee","given":"Andrew H. S."},{"family":"Ellis","given":"Ian O."},{"family":"Pinder","given":"Sarah E."}],"issued":{"date-parts":[["2022",12,23]]}}}],"schema":"https://github.com/citation-style-language/schema/raw/master/csl-citation.json"} </w:instrText>
      </w:r>
      <w:r w:rsidR="00617D40">
        <w:fldChar w:fldCharType="separate"/>
      </w:r>
      <w:r w:rsidR="00FD57F4" w:rsidRPr="00FD57F4">
        <w:rPr>
          <w:rFonts w:cs="Arial"/>
          <w:szCs w:val="24"/>
          <w:vertAlign w:val="superscript"/>
          <w:lang w:eastAsia="ja-JP"/>
        </w:rPr>
        <w:t>19</w:t>
      </w:r>
      <w:r w:rsidR="00617D40">
        <w:fldChar w:fldCharType="end"/>
      </w:r>
    </w:p>
    <w:p w14:paraId="42EAD69E" w14:textId="47B15FF5" w:rsidR="00687847" w:rsidRDefault="003B4688" w:rsidP="006B613A">
      <w:pPr>
        <w:pStyle w:val="Body"/>
        <w:rPr>
          <w:lang w:eastAsia="ja-JP"/>
        </w:rPr>
      </w:pPr>
      <w:r w:rsidRPr="002646F6">
        <w:rPr>
          <w:b/>
          <w:bCs/>
        </w:rPr>
        <w:fldChar w:fldCharType="begin"/>
      </w:r>
      <w:r w:rsidRPr="002646F6">
        <w:rPr>
          <w:b/>
          <w:bCs/>
          <w:lang w:eastAsia="ja-JP"/>
        </w:rPr>
        <w:instrText xml:space="preserve"> REF _Ref121943286 \h  \* MERGEFORMAT </w:instrText>
      </w:r>
      <w:r w:rsidRPr="002646F6">
        <w:rPr>
          <w:b/>
          <w:bCs/>
        </w:rPr>
      </w:r>
      <w:r w:rsidRPr="002646F6">
        <w:rPr>
          <w:b/>
          <w:bCs/>
        </w:rPr>
        <w:fldChar w:fldCharType="separate"/>
      </w:r>
      <w:r w:rsidR="00145F42" w:rsidRPr="00145F42">
        <w:rPr>
          <w:b/>
          <w:bCs/>
          <w:lang w:eastAsia="ja-JP"/>
        </w:rPr>
        <w:t xml:space="preserve">Figure </w:t>
      </w:r>
      <w:r w:rsidR="00145F42" w:rsidRPr="00145F42">
        <w:rPr>
          <w:b/>
          <w:bCs/>
          <w:noProof/>
          <w:lang w:eastAsia="ja-JP"/>
        </w:rPr>
        <w:t>3</w:t>
      </w:r>
      <w:r w:rsidRPr="002646F6">
        <w:rPr>
          <w:b/>
          <w:bCs/>
        </w:rPr>
        <w:fldChar w:fldCharType="end"/>
      </w:r>
      <w:r w:rsidRPr="002646F6">
        <w:rPr>
          <w:b/>
          <w:bCs/>
          <w:lang w:eastAsia="ja-JP"/>
        </w:rPr>
        <w:t xml:space="preserve"> </w:t>
      </w:r>
      <w:r w:rsidR="00CD02FC" w:rsidRPr="002646F6">
        <w:rPr>
          <w:lang w:eastAsia="ja-JP"/>
        </w:rPr>
        <w:t xml:space="preserve">compares </w:t>
      </w:r>
      <w:r w:rsidRPr="002646F6">
        <w:rPr>
          <w:lang w:eastAsia="ja-JP"/>
        </w:rPr>
        <w:t>the traditional HER2 testing paradigm (</w:t>
      </w:r>
      <w:r w:rsidRPr="002646F6">
        <w:rPr>
          <w:b/>
          <w:bCs/>
        </w:rPr>
        <w:fldChar w:fldCharType="begin"/>
      </w:r>
      <w:r w:rsidRPr="002646F6">
        <w:rPr>
          <w:b/>
          <w:bCs/>
          <w:lang w:eastAsia="ja-JP"/>
        </w:rPr>
        <w:instrText xml:space="preserve"> REF _Ref121943286 \h  \* MERGEFORMAT </w:instrText>
      </w:r>
      <w:r w:rsidRPr="002646F6">
        <w:rPr>
          <w:b/>
          <w:bCs/>
        </w:rPr>
      </w:r>
      <w:r w:rsidRPr="002646F6">
        <w:rPr>
          <w:b/>
          <w:bCs/>
        </w:rPr>
        <w:fldChar w:fldCharType="separate"/>
      </w:r>
      <w:r w:rsidR="00145F42" w:rsidRPr="00145F42">
        <w:rPr>
          <w:b/>
          <w:bCs/>
          <w:lang w:eastAsia="ja-JP"/>
        </w:rPr>
        <w:t xml:space="preserve">Figure </w:t>
      </w:r>
      <w:r w:rsidR="00145F42" w:rsidRPr="00145F42">
        <w:rPr>
          <w:b/>
          <w:bCs/>
          <w:noProof/>
          <w:lang w:eastAsia="ja-JP"/>
        </w:rPr>
        <w:t>3</w:t>
      </w:r>
      <w:r w:rsidRPr="002646F6">
        <w:rPr>
          <w:b/>
          <w:bCs/>
        </w:rPr>
        <w:fldChar w:fldCharType="end"/>
      </w:r>
      <w:r w:rsidRPr="002646F6">
        <w:rPr>
          <w:b/>
          <w:bCs/>
          <w:lang w:eastAsia="ja-JP"/>
        </w:rPr>
        <w:t>A</w:t>
      </w:r>
      <w:r w:rsidRPr="002646F6">
        <w:rPr>
          <w:lang w:eastAsia="ja-JP"/>
        </w:rPr>
        <w:t>) with the new</w:t>
      </w:r>
      <w:r w:rsidR="005E44ED" w:rsidRPr="002646F6">
        <w:rPr>
          <w:lang w:eastAsia="ja-JP"/>
        </w:rPr>
        <w:t xml:space="preserve"> </w:t>
      </w:r>
      <w:r w:rsidRPr="002646F6">
        <w:rPr>
          <w:lang w:eastAsia="ja-JP"/>
        </w:rPr>
        <w:t>paradigm including HER2-low (</w:t>
      </w:r>
      <w:r w:rsidRPr="002646F6">
        <w:rPr>
          <w:b/>
          <w:bCs/>
        </w:rPr>
        <w:fldChar w:fldCharType="begin"/>
      </w:r>
      <w:r w:rsidRPr="002646F6">
        <w:rPr>
          <w:b/>
          <w:bCs/>
          <w:lang w:eastAsia="ja-JP"/>
        </w:rPr>
        <w:instrText xml:space="preserve"> REF _Ref121943286 \h  \* MERGEFORMAT </w:instrText>
      </w:r>
      <w:r w:rsidRPr="002646F6">
        <w:rPr>
          <w:b/>
          <w:bCs/>
        </w:rPr>
      </w:r>
      <w:r w:rsidRPr="002646F6">
        <w:rPr>
          <w:b/>
          <w:bCs/>
        </w:rPr>
        <w:fldChar w:fldCharType="separate"/>
      </w:r>
      <w:r w:rsidR="00145F42" w:rsidRPr="00145F42">
        <w:rPr>
          <w:b/>
          <w:bCs/>
          <w:lang w:eastAsia="ja-JP"/>
        </w:rPr>
        <w:t xml:space="preserve">Figure </w:t>
      </w:r>
      <w:r w:rsidR="00145F42" w:rsidRPr="00145F42">
        <w:rPr>
          <w:b/>
          <w:bCs/>
          <w:noProof/>
          <w:lang w:eastAsia="ja-JP"/>
        </w:rPr>
        <w:t>3</w:t>
      </w:r>
      <w:r w:rsidRPr="002646F6">
        <w:rPr>
          <w:b/>
          <w:bCs/>
        </w:rPr>
        <w:fldChar w:fldCharType="end"/>
      </w:r>
      <w:r w:rsidRPr="002646F6">
        <w:rPr>
          <w:b/>
          <w:bCs/>
          <w:lang w:eastAsia="ja-JP"/>
        </w:rPr>
        <w:t>B</w:t>
      </w:r>
      <w:r w:rsidRPr="002646F6">
        <w:rPr>
          <w:lang w:eastAsia="ja-JP"/>
        </w:rPr>
        <w:t>).</w:t>
      </w:r>
    </w:p>
    <w:p w14:paraId="48C1698D" w14:textId="77777777" w:rsidR="00687847" w:rsidRDefault="00687847">
      <w:pPr>
        <w:rPr>
          <w:lang w:eastAsia="ja-JP"/>
        </w:rPr>
      </w:pPr>
      <w:r>
        <w:rPr>
          <w:lang w:eastAsia="ja-JP"/>
        </w:rPr>
        <w:br w:type="page"/>
      </w:r>
    </w:p>
    <w:p w14:paraId="339AA824" w14:textId="34A8F7ED" w:rsidR="00F36424" w:rsidRPr="002646F6" w:rsidRDefault="00A34481" w:rsidP="005D4157">
      <w:pPr>
        <w:pStyle w:val="Caption"/>
        <w:rPr>
          <w:lang w:eastAsia="ja-JP"/>
        </w:rPr>
      </w:pPr>
      <w:bookmarkStart w:id="44" w:name="_Ref117762300"/>
      <w:bookmarkStart w:id="45" w:name="_Ref121943286"/>
      <w:bookmarkStart w:id="46" w:name="_Toc129350929"/>
      <w:bookmarkEnd w:id="44"/>
      <w:r w:rsidRPr="002646F6">
        <w:rPr>
          <w:lang w:eastAsia="ja-JP"/>
        </w:rPr>
        <w:lastRenderedPageBreak/>
        <w:t xml:space="preserve">Figure </w:t>
      </w:r>
      <w:r>
        <w:fldChar w:fldCharType="begin"/>
      </w:r>
      <w:r>
        <w:rPr>
          <w:lang w:eastAsia="ja-JP"/>
        </w:rPr>
        <w:instrText>SEQ Figure \* ARABIC</w:instrText>
      </w:r>
      <w:r>
        <w:fldChar w:fldCharType="separate"/>
      </w:r>
      <w:r w:rsidR="00145F42">
        <w:rPr>
          <w:noProof/>
          <w:lang w:eastAsia="ja-JP"/>
        </w:rPr>
        <w:t>3</w:t>
      </w:r>
      <w:r>
        <w:fldChar w:fldCharType="end"/>
      </w:r>
      <w:bookmarkEnd w:id="45"/>
      <w:r w:rsidRPr="002646F6">
        <w:rPr>
          <w:lang w:eastAsia="ja-JP"/>
        </w:rPr>
        <w:t xml:space="preserve">: HER2 testing </w:t>
      </w:r>
      <w:r w:rsidR="001579AB">
        <w:rPr>
          <w:lang w:eastAsia="ja-JP"/>
        </w:rPr>
        <w:t>paradigm</w:t>
      </w:r>
      <w:bookmarkEnd w:id="46"/>
    </w:p>
    <w:tbl>
      <w:tblPr>
        <w:tblStyle w:val="TableGrid"/>
        <w:tblW w:w="0" w:type="auto"/>
        <w:tblLook w:val="04A0" w:firstRow="1" w:lastRow="0" w:firstColumn="1" w:lastColumn="0" w:noHBand="0" w:noVBand="1"/>
      </w:tblPr>
      <w:tblGrid>
        <w:gridCol w:w="8992"/>
      </w:tblGrid>
      <w:tr w:rsidR="003F7892" w:rsidRPr="003F7892" w14:paraId="12DDDC53" w14:textId="77777777" w:rsidTr="002D60EB">
        <w:trPr>
          <w:trHeight w:val="70"/>
        </w:trPr>
        <w:tc>
          <w:tcPr>
            <w:tcW w:w="8992" w:type="dxa"/>
          </w:tcPr>
          <w:p w14:paraId="60410354" w14:textId="2B866D16" w:rsidR="00CB7E81" w:rsidRDefault="00B9157D" w:rsidP="00A37380">
            <w:pPr>
              <w:textAlignment w:val="baseline"/>
              <w:rPr>
                <w:b/>
                <w:bCs/>
                <w:sz w:val="20"/>
                <w:szCs w:val="20"/>
                <w:lang w:eastAsia="ja-JP"/>
              </w:rPr>
            </w:pPr>
            <w:bookmarkStart w:id="47" w:name="_Ref99733058"/>
            <w:r w:rsidRPr="002646F6">
              <w:rPr>
                <w:b/>
                <w:bCs/>
                <w:sz w:val="20"/>
                <w:szCs w:val="20"/>
                <w:lang w:eastAsia="ja-JP"/>
              </w:rPr>
              <w:t xml:space="preserve">A: </w:t>
            </w:r>
            <w:r w:rsidR="00307417" w:rsidRPr="002646F6">
              <w:rPr>
                <w:b/>
                <w:bCs/>
                <w:sz w:val="20"/>
                <w:szCs w:val="20"/>
                <w:lang w:eastAsia="ja-JP"/>
              </w:rPr>
              <w:t xml:space="preserve">Traditional </w:t>
            </w:r>
            <w:r w:rsidR="00CB7E81" w:rsidRPr="002646F6">
              <w:rPr>
                <w:b/>
                <w:bCs/>
                <w:sz w:val="20"/>
                <w:szCs w:val="20"/>
                <w:lang w:eastAsia="ja-JP"/>
              </w:rPr>
              <w:t xml:space="preserve">HER2 testing paradigm </w:t>
            </w:r>
            <w:r w:rsidR="00DB3F99" w:rsidRPr="002646F6">
              <w:rPr>
                <w:b/>
                <w:bCs/>
                <w:sz w:val="20"/>
                <w:szCs w:val="20"/>
                <w:lang w:eastAsia="ja-JP"/>
              </w:rPr>
              <w:t>(no HER2-low)</w:t>
            </w:r>
          </w:p>
          <w:p w14:paraId="57811F70" w14:textId="3A04F0BE" w:rsidR="00A9055A" w:rsidRDefault="00A9055A" w:rsidP="00A37380">
            <w:pPr>
              <w:textAlignment w:val="baseline"/>
              <w:rPr>
                <w:b/>
                <w:bCs/>
                <w:sz w:val="20"/>
                <w:szCs w:val="20"/>
                <w:lang w:eastAsia="ja-JP"/>
              </w:rPr>
            </w:pPr>
            <w:r w:rsidRPr="00A9055A">
              <w:rPr>
                <w:b/>
                <w:bCs/>
                <w:noProof/>
                <w:sz w:val="20"/>
                <w:szCs w:val="20"/>
              </w:rPr>
              <w:drawing>
                <wp:inline distT="0" distB="0" distL="0" distR="0" wp14:anchorId="6A946B8F" wp14:editId="324EBC3D">
                  <wp:extent cx="5572664" cy="1857143"/>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8904" cy="1859222"/>
                          </a:xfrm>
                          <a:prstGeom prst="rect">
                            <a:avLst/>
                          </a:prstGeom>
                        </pic:spPr>
                      </pic:pic>
                    </a:graphicData>
                  </a:graphic>
                </wp:inline>
              </w:drawing>
            </w:r>
          </w:p>
          <w:p w14:paraId="5A38249D" w14:textId="0C84665C" w:rsidR="005B52BB" w:rsidRPr="002646F6" w:rsidRDefault="005B52BB" w:rsidP="00A37380">
            <w:pPr>
              <w:textAlignment w:val="baseline"/>
              <w:rPr>
                <w:b/>
                <w:bCs/>
                <w:sz w:val="20"/>
                <w:szCs w:val="20"/>
                <w:lang w:eastAsia="ja-JP"/>
              </w:rPr>
            </w:pPr>
          </w:p>
          <w:p w14:paraId="01B87233" w14:textId="4FB761BF" w:rsidR="007502AC" w:rsidRPr="002646F6" w:rsidRDefault="007502AC" w:rsidP="007502AC">
            <w:pPr>
              <w:pStyle w:val="Footnotes"/>
              <w:spacing w:after="0"/>
              <w:rPr>
                <w:rFonts w:eastAsia="Times New Roman" w:cs="Arial"/>
                <w:b/>
                <w:position w:val="1"/>
                <w:lang w:eastAsia="ja-JP"/>
              </w:rPr>
            </w:pPr>
            <w:r w:rsidRPr="002646F6">
              <w:rPr>
                <w:rFonts w:eastAsia="Times New Roman" w:cs="Arial"/>
                <w:b/>
                <w:position w:val="1"/>
                <w:lang w:eastAsia="ja-JP"/>
              </w:rPr>
              <w:t xml:space="preserve">Under the current testing paradigm, there are two HER2 categories: </w:t>
            </w:r>
          </w:p>
          <w:p w14:paraId="1C01BEB5" w14:textId="34382167" w:rsidR="007502AC" w:rsidRPr="002646F6" w:rsidRDefault="007502AC" w:rsidP="00954359">
            <w:pPr>
              <w:pStyle w:val="Footnotes"/>
              <w:numPr>
                <w:ilvl w:val="0"/>
                <w:numId w:val="31"/>
              </w:numPr>
              <w:spacing w:after="0"/>
              <w:rPr>
                <w:rFonts w:eastAsia="Times New Roman" w:cs="Arial"/>
                <w:lang w:val="en-US" w:eastAsia="ja-JP"/>
              </w:rPr>
            </w:pPr>
            <w:r w:rsidRPr="002646F6">
              <w:rPr>
                <w:rFonts w:eastAsia="Times New Roman" w:cs="Arial"/>
                <w:position w:val="-1"/>
                <w:lang w:eastAsia="ja-JP"/>
              </w:rPr>
              <w:t>HER2</w:t>
            </w:r>
            <w:r w:rsidR="004306BC" w:rsidRPr="002646F6">
              <w:rPr>
                <w:rFonts w:eastAsia="Times New Roman" w:cs="Arial"/>
                <w:position w:val="-1"/>
                <w:lang w:eastAsia="ja-JP"/>
              </w:rPr>
              <w:t>-positive</w:t>
            </w:r>
            <w:r w:rsidRPr="002646F6">
              <w:rPr>
                <w:rFonts w:eastAsia="Times New Roman" w:cs="Arial"/>
                <w:position w:val="-1"/>
                <w:lang w:eastAsia="ja-JP"/>
              </w:rPr>
              <w:t>: IHC3+ or IHC2+/ISH+</w:t>
            </w:r>
            <w:r w:rsidRPr="002646F6">
              <w:rPr>
                <w:rFonts w:eastAsia="Times New Roman" w:cs="Arial"/>
                <w:lang w:val="en-US" w:eastAsia="ja-JP"/>
              </w:rPr>
              <w:t>​</w:t>
            </w:r>
          </w:p>
          <w:p w14:paraId="09FDF7BB" w14:textId="4D5B81C0" w:rsidR="007502AC" w:rsidRPr="002646F6" w:rsidRDefault="007502AC" w:rsidP="00954359">
            <w:pPr>
              <w:pStyle w:val="Footnotes"/>
              <w:numPr>
                <w:ilvl w:val="0"/>
                <w:numId w:val="31"/>
              </w:numPr>
              <w:spacing w:after="0"/>
              <w:rPr>
                <w:rFonts w:eastAsia="Times New Roman" w:cs="Arial"/>
                <w:lang w:val="en-US" w:eastAsia="ja-JP"/>
              </w:rPr>
            </w:pPr>
            <w:r w:rsidRPr="002646F6">
              <w:rPr>
                <w:rFonts w:eastAsia="Times New Roman" w:cs="Arial"/>
                <w:position w:val="-1"/>
                <w:lang w:eastAsia="ja-JP"/>
              </w:rPr>
              <w:t>HER2-</w:t>
            </w:r>
            <w:r w:rsidR="004306BC" w:rsidRPr="002646F6">
              <w:rPr>
                <w:rFonts w:eastAsia="Times New Roman" w:cs="Arial"/>
                <w:position w:val="-1"/>
                <w:lang w:eastAsia="ja-JP"/>
              </w:rPr>
              <w:t>negative</w:t>
            </w:r>
            <w:r w:rsidRPr="002646F6">
              <w:rPr>
                <w:rFonts w:eastAsia="Times New Roman" w:cs="Arial"/>
                <w:position w:val="-1"/>
                <w:lang w:eastAsia="ja-JP"/>
              </w:rPr>
              <w:t>: IHC 0/1+ or 2+/ISH-</w:t>
            </w:r>
          </w:p>
          <w:p w14:paraId="70C8DB88" w14:textId="4B530140" w:rsidR="00CB7E81" w:rsidRPr="002646F6" w:rsidRDefault="00CB7E81" w:rsidP="007502AC">
            <w:pPr>
              <w:textAlignment w:val="baseline"/>
              <w:rPr>
                <w:b/>
                <w:bCs/>
                <w:lang w:eastAsia="ja-JP"/>
              </w:rPr>
            </w:pPr>
          </w:p>
          <w:p w14:paraId="29BA3874" w14:textId="078697F2" w:rsidR="00CB7E81" w:rsidRDefault="00B9157D" w:rsidP="004167B4">
            <w:pPr>
              <w:pStyle w:val="Body"/>
              <w:spacing w:after="0"/>
              <w:rPr>
                <w:b/>
                <w:bCs/>
                <w:sz w:val="20"/>
                <w:szCs w:val="20"/>
                <w:lang w:eastAsia="ja-JP"/>
              </w:rPr>
            </w:pPr>
            <w:r w:rsidRPr="002646F6">
              <w:rPr>
                <w:b/>
                <w:bCs/>
                <w:sz w:val="20"/>
                <w:szCs w:val="20"/>
                <w:lang w:eastAsia="ja-JP"/>
              </w:rPr>
              <w:t xml:space="preserve">B: </w:t>
            </w:r>
            <w:r w:rsidR="008A6B5B" w:rsidRPr="002646F6">
              <w:rPr>
                <w:b/>
                <w:bCs/>
                <w:sz w:val="20"/>
                <w:szCs w:val="20"/>
                <w:lang w:eastAsia="ja-JP"/>
              </w:rPr>
              <w:t>New HER2 testing paradigm</w:t>
            </w:r>
            <w:r w:rsidR="00DB3F99" w:rsidRPr="002646F6">
              <w:rPr>
                <w:b/>
                <w:bCs/>
                <w:sz w:val="20"/>
                <w:szCs w:val="20"/>
                <w:lang w:eastAsia="ja-JP"/>
              </w:rPr>
              <w:t xml:space="preserve"> (</w:t>
            </w:r>
            <w:r w:rsidR="00F03AB5" w:rsidRPr="002646F6">
              <w:rPr>
                <w:b/>
                <w:bCs/>
                <w:sz w:val="20"/>
                <w:szCs w:val="20"/>
                <w:lang w:eastAsia="ja-JP"/>
              </w:rPr>
              <w:t>includ</w:t>
            </w:r>
            <w:r w:rsidR="00DB3F99" w:rsidRPr="002646F6">
              <w:rPr>
                <w:b/>
                <w:bCs/>
                <w:sz w:val="20"/>
                <w:szCs w:val="20"/>
                <w:lang w:eastAsia="ja-JP"/>
              </w:rPr>
              <w:t>es</w:t>
            </w:r>
            <w:r w:rsidR="00F03AB5" w:rsidRPr="002646F6">
              <w:rPr>
                <w:b/>
                <w:bCs/>
                <w:sz w:val="20"/>
                <w:szCs w:val="20"/>
                <w:lang w:eastAsia="ja-JP"/>
              </w:rPr>
              <w:t xml:space="preserve"> </w:t>
            </w:r>
            <w:r w:rsidR="008A6B5B" w:rsidRPr="002646F6">
              <w:rPr>
                <w:b/>
                <w:bCs/>
                <w:sz w:val="20"/>
                <w:szCs w:val="20"/>
                <w:lang w:eastAsia="ja-JP"/>
              </w:rPr>
              <w:t>HER2-low</w:t>
            </w:r>
            <w:r w:rsidR="00DB3F99" w:rsidRPr="002646F6">
              <w:rPr>
                <w:b/>
                <w:bCs/>
                <w:sz w:val="20"/>
                <w:szCs w:val="20"/>
                <w:lang w:eastAsia="ja-JP"/>
              </w:rPr>
              <w:t>)</w:t>
            </w:r>
            <w:r w:rsidR="008A6B5B" w:rsidRPr="002646F6">
              <w:rPr>
                <w:b/>
                <w:bCs/>
                <w:sz w:val="20"/>
                <w:szCs w:val="20"/>
                <w:lang w:eastAsia="ja-JP"/>
              </w:rPr>
              <w:t xml:space="preserve"> </w:t>
            </w:r>
          </w:p>
          <w:p w14:paraId="1CB71072" w14:textId="012D8A4C" w:rsidR="00696798" w:rsidRPr="002646F6" w:rsidRDefault="00696798" w:rsidP="004167B4">
            <w:pPr>
              <w:pStyle w:val="Body"/>
              <w:spacing w:after="0"/>
              <w:rPr>
                <w:b/>
                <w:bCs/>
                <w:sz w:val="20"/>
                <w:szCs w:val="20"/>
                <w:lang w:eastAsia="ja-JP"/>
              </w:rPr>
            </w:pPr>
            <w:r w:rsidRPr="00696798">
              <w:rPr>
                <w:b/>
                <w:bCs/>
                <w:noProof/>
                <w:sz w:val="20"/>
                <w:szCs w:val="20"/>
                <w:lang w:eastAsia="en-GB"/>
              </w:rPr>
              <w:drawing>
                <wp:inline distT="0" distB="0" distL="0" distR="0" wp14:anchorId="4B1F254E" wp14:editId="212D0DCE">
                  <wp:extent cx="5538159" cy="1874482"/>
                  <wp:effectExtent l="0" t="0" r="5715"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1740" cy="1882464"/>
                          </a:xfrm>
                          <a:prstGeom prst="rect">
                            <a:avLst/>
                          </a:prstGeom>
                        </pic:spPr>
                      </pic:pic>
                    </a:graphicData>
                  </a:graphic>
                </wp:inline>
              </w:drawing>
            </w:r>
          </w:p>
          <w:p w14:paraId="133108AB" w14:textId="32D1A730" w:rsidR="00D513DC" w:rsidRPr="002646F6" w:rsidRDefault="00D513DC" w:rsidP="00D513DC">
            <w:pPr>
              <w:pStyle w:val="Footnotes"/>
              <w:spacing w:after="0"/>
              <w:rPr>
                <w:rFonts w:eastAsia="Times New Roman" w:cs="Arial"/>
                <w:b/>
                <w:position w:val="1"/>
                <w:lang w:eastAsia="ja-JP"/>
              </w:rPr>
            </w:pPr>
            <w:r w:rsidRPr="002646F6">
              <w:rPr>
                <w:rFonts w:eastAsia="Times New Roman" w:cs="Arial"/>
                <w:b/>
                <w:position w:val="1"/>
                <w:lang w:eastAsia="ja-JP"/>
              </w:rPr>
              <w:t xml:space="preserve">Under the </w:t>
            </w:r>
            <w:r w:rsidR="007502AC" w:rsidRPr="002646F6">
              <w:rPr>
                <w:rFonts w:eastAsia="Times New Roman" w:cs="Arial"/>
                <w:b/>
                <w:position w:val="1"/>
                <w:lang w:eastAsia="ja-JP"/>
              </w:rPr>
              <w:t>new testing</w:t>
            </w:r>
            <w:r w:rsidRPr="002646F6">
              <w:rPr>
                <w:rFonts w:eastAsia="Times New Roman" w:cs="Arial"/>
                <w:b/>
                <w:position w:val="1"/>
                <w:lang w:eastAsia="ja-JP"/>
              </w:rPr>
              <w:t xml:space="preserve"> paradigm, there </w:t>
            </w:r>
            <w:r w:rsidR="007D714B" w:rsidRPr="002646F6">
              <w:rPr>
                <w:rFonts w:eastAsia="Times New Roman" w:cs="Arial"/>
                <w:b/>
                <w:position w:val="1"/>
                <w:lang w:eastAsia="ja-JP"/>
              </w:rPr>
              <w:t xml:space="preserve">will be </w:t>
            </w:r>
            <w:r w:rsidRPr="002646F6">
              <w:rPr>
                <w:rFonts w:eastAsia="Times New Roman" w:cs="Arial"/>
                <w:b/>
                <w:position w:val="1"/>
                <w:lang w:eastAsia="ja-JP"/>
              </w:rPr>
              <w:t xml:space="preserve">three HER2 categories: </w:t>
            </w:r>
          </w:p>
          <w:p w14:paraId="5B264CFB" w14:textId="7E6EA5AF" w:rsidR="00D513DC" w:rsidRPr="002646F6" w:rsidRDefault="00D513DC" w:rsidP="00954359">
            <w:pPr>
              <w:pStyle w:val="Footnotes"/>
              <w:numPr>
                <w:ilvl w:val="0"/>
                <w:numId w:val="31"/>
              </w:numPr>
              <w:spacing w:after="0"/>
              <w:rPr>
                <w:rFonts w:eastAsia="Times New Roman" w:cs="Arial"/>
                <w:lang w:val="en-US" w:eastAsia="ja-JP"/>
              </w:rPr>
            </w:pPr>
            <w:r w:rsidRPr="002646F6">
              <w:rPr>
                <w:rFonts w:eastAsia="Times New Roman" w:cs="Arial"/>
                <w:position w:val="-1"/>
                <w:lang w:eastAsia="ja-JP"/>
              </w:rPr>
              <w:t>HER2</w:t>
            </w:r>
            <w:r w:rsidR="004306BC" w:rsidRPr="002646F6">
              <w:rPr>
                <w:rFonts w:eastAsia="Times New Roman" w:cs="Arial"/>
                <w:position w:val="-1"/>
                <w:lang w:eastAsia="ja-JP"/>
              </w:rPr>
              <w:t>-positive</w:t>
            </w:r>
            <w:r w:rsidRPr="002646F6">
              <w:rPr>
                <w:rFonts w:eastAsia="Times New Roman" w:cs="Arial"/>
                <w:position w:val="-1"/>
                <w:lang w:eastAsia="ja-JP"/>
              </w:rPr>
              <w:t>: IHC3+ or IHC2+/ISH+</w:t>
            </w:r>
            <w:r w:rsidRPr="002646F6">
              <w:rPr>
                <w:rFonts w:eastAsia="Times New Roman" w:cs="Arial"/>
                <w:lang w:val="en-US" w:eastAsia="ja-JP"/>
              </w:rPr>
              <w:t xml:space="preserve">​ </w:t>
            </w:r>
          </w:p>
          <w:p w14:paraId="67641040" w14:textId="50489329" w:rsidR="00D513DC" w:rsidRPr="002646F6" w:rsidRDefault="00D513DC" w:rsidP="00954359">
            <w:pPr>
              <w:pStyle w:val="Footnotes"/>
              <w:numPr>
                <w:ilvl w:val="0"/>
                <w:numId w:val="31"/>
              </w:numPr>
              <w:spacing w:after="0"/>
              <w:rPr>
                <w:rFonts w:eastAsia="Times New Roman" w:cs="Arial"/>
                <w:lang w:val="en-US" w:eastAsia="ja-JP"/>
              </w:rPr>
            </w:pPr>
            <w:r w:rsidRPr="002646F6">
              <w:rPr>
                <w:rFonts w:eastAsia="Times New Roman" w:cs="Arial"/>
                <w:position w:val="-1"/>
                <w:lang w:eastAsia="ja-JP"/>
              </w:rPr>
              <w:t>HER2-</w:t>
            </w:r>
            <w:r w:rsidR="004306BC" w:rsidRPr="002646F6">
              <w:rPr>
                <w:rFonts w:eastAsia="Times New Roman" w:cs="Arial"/>
                <w:position w:val="-1"/>
                <w:lang w:eastAsia="ja-JP"/>
              </w:rPr>
              <w:t>negative</w:t>
            </w:r>
            <w:r w:rsidRPr="002646F6">
              <w:rPr>
                <w:rFonts w:eastAsia="Times New Roman" w:cs="Arial"/>
                <w:position w:val="-1"/>
                <w:lang w:eastAsia="ja-JP"/>
              </w:rPr>
              <w:t>: IHC score of 0</w:t>
            </w:r>
          </w:p>
          <w:p w14:paraId="237D2414" w14:textId="12BE9821" w:rsidR="004708CF" w:rsidRPr="00330015" w:rsidRDefault="00D513DC" w:rsidP="00330015">
            <w:pPr>
              <w:pStyle w:val="Footnotes"/>
              <w:numPr>
                <w:ilvl w:val="0"/>
                <w:numId w:val="31"/>
              </w:numPr>
              <w:spacing w:after="120"/>
              <w:ind w:left="714" w:hanging="357"/>
              <w:rPr>
                <w:rFonts w:eastAsia="Times New Roman" w:cs="Arial"/>
                <w:position w:val="-1"/>
                <w:lang w:eastAsia="ja-JP"/>
              </w:rPr>
            </w:pPr>
            <w:r w:rsidRPr="002646F6">
              <w:rPr>
                <w:rFonts w:eastAsia="Times New Roman" w:cs="Arial"/>
                <w:position w:val="-1"/>
                <w:lang w:eastAsia="ja-JP"/>
              </w:rPr>
              <w:t>HER2-low: IHC1+ or IHC2+/ISH-</w:t>
            </w:r>
          </w:p>
        </w:tc>
      </w:tr>
    </w:tbl>
    <w:p w14:paraId="37E620DD" w14:textId="34298488" w:rsidR="00BD0111" w:rsidRPr="002646F6" w:rsidRDefault="00A45BBA" w:rsidP="006C3538">
      <w:pPr>
        <w:pStyle w:val="Body"/>
        <w:rPr>
          <w:sz w:val="16"/>
          <w:szCs w:val="16"/>
        </w:rPr>
      </w:pPr>
      <w:bookmarkStart w:id="48" w:name="_Ref118884556"/>
      <w:r>
        <w:rPr>
          <w:sz w:val="16"/>
          <w:szCs w:val="16"/>
          <w:lang w:eastAsia="ja-JP"/>
        </w:rPr>
        <w:t>Percentages may not equal 100 due to rounding.</w:t>
      </w:r>
      <w:r>
        <w:rPr>
          <w:sz w:val="16"/>
          <w:szCs w:val="16"/>
          <w:lang w:eastAsia="ja-JP"/>
        </w:rPr>
        <w:br/>
      </w:r>
      <w:r w:rsidR="00BD0111" w:rsidRPr="002646F6">
        <w:rPr>
          <w:sz w:val="16"/>
          <w:szCs w:val="16"/>
          <w:lang w:eastAsia="ja-JP"/>
        </w:rPr>
        <w:t>Abbreviations: HER2, human epidermal growth factor receptor-2; IHC, immunohistochemistry; ISH, in situ hybridi</w:t>
      </w:r>
      <w:r w:rsidR="004B3D33">
        <w:rPr>
          <w:sz w:val="16"/>
          <w:szCs w:val="16"/>
          <w:lang w:eastAsia="ja-JP"/>
        </w:rPr>
        <w:t>s</w:t>
      </w:r>
      <w:r w:rsidR="00BD0111" w:rsidRPr="002646F6">
        <w:rPr>
          <w:sz w:val="16"/>
          <w:szCs w:val="16"/>
          <w:lang w:eastAsia="ja-JP"/>
        </w:rPr>
        <w:t>ation</w:t>
      </w:r>
      <w:r w:rsidR="00A17FDA" w:rsidRPr="002646F6">
        <w:rPr>
          <w:sz w:val="16"/>
          <w:szCs w:val="16"/>
          <w:lang w:eastAsia="ja-JP"/>
        </w:rPr>
        <w:br/>
        <w:t>Source: Dodson et al. 2020</w:t>
      </w:r>
      <w:r w:rsidR="00A17FDA" w:rsidRPr="002646F6">
        <w:rPr>
          <w:sz w:val="16"/>
          <w:szCs w:val="16"/>
        </w:rPr>
        <w:fldChar w:fldCharType="begin"/>
      </w:r>
      <w:r w:rsidR="00CA6345">
        <w:rPr>
          <w:sz w:val="16"/>
          <w:szCs w:val="16"/>
          <w:lang w:eastAsia="ja-JP"/>
        </w:rPr>
        <w:instrText xml:space="preserve"> ADDIN ZOTERO_ITEM CSL_CITATION {"citationID":"daMVqvHC","properties":{"formattedCitation":"\\super 56\\nosupersub{}","plainCitation":"56","noteIndex":0},"citationItems":[{"id":65940,"uris":["http://zotero.org/groups/4797619/items/7UYVWR36"],"it</w:instrText>
      </w:r>
      <w:r w:rsidR="00CA6345">
        <w:rPr>
          <w:sz w:val="16"/>
          <w:szCs w:val="16"/>
        </w:rPr>
        <w:instrText xml:space="preserve">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A17FDA" w:rsidRPr="002646F6">
        <w:rPr>
          <w:sz w:val="16"/>
          <w:szCs w:val="16"/>
        </w:rPr>
        <w:fldChar w:fldCharType="separate"/>
      </w:r>
      <w:r w:rsidR="00FD57F4" w:rsidRPr="00FD57F4">
        <w:rPr>
          <w:rFonts w:cs="Arial"/>
          <w:sz w:val="16"/>
          <w:szCs w:val="24"/>
          <w:vertAlign w:val="superscript"/>
        </w:rPr>
        <w:t>56</w:t>
      </w:r>
      <w:r w:rsidR="00A17FDA" w:rsidRPr="002646F6">
        <w:rPr>
          <w:sz w:val="16"/>
          <w:szCs w:val="16"/>
        </w:rPr>
        <w:fldChar w:fldCharType="end"/>
      </w:r>
    </w:p>
    <w:p w14:paraId="243AD969" w14:textId="39EB88C7" w:rsidR="006F4CD4" w:rsidRPr="00D30D35" w:rsidRDefault="006F4CD4" w:rsidP="00990894">
      <w:pPr>
        <w:pStyle w:val="Heading3"/>
      </w:pPr>
      <w:bookmarkStart w:id="49" w:name="_Toc129350847"/>
      <w:r w:rsidRPr="00D30D35">
        <w:t>Burden of breast cancer</w:t>
      </w:r>
      <w:bookmarkEnd w:id="47"/>
      <w:bookmarkEnd w:id="48"/>
      <w:bookmarkEnd w:id="49"/>
    </w:p>
    <w:p w14:paraId="00B35077" w14:textId="47EC7FB2" w:rsidR="006F4CD4" w:rsidRPr="00D30D35" w:rsidRDefault="006F4CD4" w:rsidP="006F4CD4">
      <w:pPr>
        <w:pStyle w:val="Heading4"/>
      </w:pPr>
      <w:bookmarkStart w:id="50" w:name="_Ref118904727"/>
      <w:r w:rsidRPr="00D30D35">
        <w:t>Clinical burden</w:t>
      </w:r>
      <w:bookmarkEnd w:id="50"/>
      <w:r w:rsidR="00A94DC9">
        <w:t xml:space="preserve"> of u/mBC</w:t>
      </w:r>
    </w:p>
    <w:p w14:paraId="6E3364EA" w14:textId="10C81F48" w:rsidR="001A7E31" w:rsidRPr="00D30D35" w:rsidRDefault="001A7E31" w:rsidP="001A7E31">
      <w:pPr>
        <w:pStyle w:val="Body"/>
      </w:pPr>
      <w:bookmarkStart w:id="51" w:name="_Ref89967421"/>
      <w:r w:rsidRPr="00D30D35">
        <w:t xml:space="preserve">As a progressive, terminal disease, people with </w:t>
      </w:r>
      <w:r w:rsidR="009079D3">
        <w:t>u/</w:t>
      </w:r>
      <w:r w:rsidRPr="00D30D35">
        <w:t>mBC experience an increasing symptom burden</w:t>
      </w:r>
      <w:r w:rsidR="008227D8">
        <w:t xml:space="preserve"> and </w:t>
      </w:r>
      <w:r w:rsidRPr="00D30D35">
        <w:t>shorter time to next progression</w:t>
      </w:r>
      <w:r w:rsidR="00864462">
        <w:t xml:space="preserve"> </w:t>
      </w:r>
      <w:r w:rsidRPr="00D30D35">
        <w:t>each time their disease progresses.</w:t>
      </w:r>
      <w:r w:rsidR="00942CDE">
        <w:fldChar w:fldCharType="begin"/>
      </w:r>
      <w:r w:rsidR="00CA6345">
        <w:instrText xml:space="preserve"> ADDIN ZOTERO_ITEM CSL_CITATION {"citationID":"5RIrVzNg","properties":{"formattedCitation":"\\super 83\\nosupersub{}","plainCitation":"83","noteIndex":0},"citationItems":[{"id":65906,"uris":["http://zotero.org/groups/4797619/items/7P42XIN7"],"itemData":{"id":65906,"type":"article-journal","abstract":"The clinical progression patterns of metastatic breast cancer (MBC) are heterogeneous; patients experience acute and stable phases at different time points. The acute phase consists of rapid progressive symptomatic changes, whereas in the stable phase, patients have relatively low symptom burden. Therefore, personalized interdisciplinary care is essential. The optimal palliative or supportive care in MBC is to provide comprehensive care that is individually prioritized to the patient's disease status. The purpose of this review is to provide a practical guide for oncologists to understand the priorities for supportive care for patients with MBC in the two phases. We note that for better decision making in patient care, performance status should be broadened to consider not only physical status but also psychosocial needs and cognitive condition. We summarize the clinical importance of physical symptom control, psychosocial support, physical activity, nutrition support, and advance care planning. For optimal care, we present palliative or supportive care checklists according to the disease progression phase, combining the limited evidence with expert input. In the acute phase, close monitoring of the patient's status and symptom management take priority. In the stable phase, the focus can shift to maintenance or improvement of physical strength and emotional condition. Finally, we discuss future directions and unmet needs in providing the best supportive care for patients with MBC.","container-title":"JCO oncology practice","DOI":"10.1200/OP.20.00622","ISSN":"2688-1535","issue":"4","journalAbbreviation":"JCO Oncol Pract","language":"eng","note":"PMID: 33492987\nPMCID: PMC8258141","page":"177-183","source":"PubMed","title":"Optimal Supportive Care for Patients With Metastatic Breast Cancer According to Their Disease Progression Phase","volume":"17","author":[{"family":"Kida","given":"Kumiko"},{"family":"Olver","given":"Ian"},{"family":"Yennu","given":"Sriram"},{"family":"Tripathy","given":"Debu"},{"family":"Ueno","given":"Naoto T."}],"issued":{"date-parts":[["2021",4]]}}}],"schema":"https://github.com/citation-style-language/schema/raw/master/csl-citation.json"} </w:instrText>
      </w:r>
      <w:r w:rsidR="00942CDE">
        <w:fldChar w:fldCharType="separate"/>
      </w:r>
      <w:r w:rsidR="00CA6345" w:rsidRPr="00CA6345">
        <w:rPr>
          <w:rFonts w:cs="Arial"/>
          <w:szCs w:val="24"/>
          <w:vertAlign w:val="superscript"/>
        </w:rPr>
        <w:t>83</w:t>
      </w:r>
      <w:r w:rsidR="00942CDE">
        <w:fldChar w:fldCharType="end"/>
      </w:r>
      <w:r w:rsidR="00942CDE" w:rsidRPr="00D30D35">
        <w:t xml:space="preserve"> </w:t>
      </w:r>
    </w:p>
    <w:p w14:paraId="2B8492FE" w14:textId="1660B3DA" w:rsidR="003E47E2" w:rsidRPr="003166E3" w:rsidRDefault="001A7E31" w:rsidP="001A7E31">
      <w:pPr>
        <w:pStyle w:val="Body"/>
        <w:rPr>
          <w:color w:val="0070C0"/>
        </w:rPr>
      </w:pPr>
      <w:r w:rsidRPr="00D30D35">
        <w:t>Symptoms such as pain, breast or lymph node swelling, or changed appearance of the breast are typically experienced during all stages of BC.</w:t>
      </w:r>
      <w:r w:rsidR="00942CDE">
        <w:fldChar w:fldCharType="begin"/>
      </w:r>
      <w:r w:rsidR="00CA6345">
        <w:instrText xml:space="preserve"> ADDIN ZOTERO_ITEM CSL_CITATION {"citationID":"wONL3MVT","properties":{"formattedCitation":"\\super 84\\nosupersub{}","plainCitation":"84","noteIndex":0},"citationItems":[{"id":65905,"uris":["http://zotero.org/groups/4797619/items/65SETM3K"],"itemData":{"id":65905,"type":"webpage","title":"Breast cancer symptoms | Cancer Research UK","URL":"https://www.cancerresearchuk.org/about-cancer/breast-cancer/symptoms","accessed":{"date-parts":[["2022",10,24]]}}}],"schema":"https://github.com/citation-style-language/schema/raw/master/csl-citation.json"} </w:instrText>
      </w:r>
      <w:r w:rsidR="00942CDE">
        <w:fldChar w:fldCharType="separate"/>
      </w:r>
      <w:r w:rsidR="00CA6345" w:rsidRPr="00CA6345">
        <w:rPr>
          <w:rFonts w:cs="Arial"/>
          <w:szCs w:val="24"/>
          <w:vertAlign w:val="superscript"/>
        </w:rPr>
        <w:t>84</w:t>
      </w:r>
      <w:r w:rsidR="00942CDE">
        <w:fldChar w:fldCharType="end"/>
      </w:r>
      <w:r w:rsidR="00942CDE">
        <w:rPr>
          <w:rFonts w:cs="Arial"/>
          <w:szCs w:val="24"/>
          <w:vertAlign w:val="superscript"/>
        </w:rPr>
        <w:t xml:space="preserve"> </w:t>
      </w:r>
      <w:r w:rsidRPr="00D30D35">
        <w:t xml:space="preserve">However, unlike early-stage BC, </w:t>
      </w:r>
      <w:r w:rsidR="00FA12CC">
        <w:t>u/</w:t>
      </w:r>
      <w:r w:rsidRPr="00D30D35">
        <w:t>mBC imposes a substantial additional symptom burden, including lethargy and low energy levels, reduced appetite, and unexplained weight loss, alongside symptoms</w:t>
      </w:r>
      <w:r>
        <w:t xml:space="preserve"> specific to the</w:t>
      </w:r>
      <w:r w:rsidRPr="00930F69">
        <w:t xml:space="preserve"> location of the metasta</w:t>
      </w:r>
      <w:r>
        <w:t xml:space="preserve">ses </w:t>
      </w:r>
      <w:r w:rsidR="006F4CD4">
        <w:t>(</w:t>
      </w:r>
      <w:r w:rsidR="00270965" w:rsidRPr="00270965">
        <w:rPr>
          <w:b/>
          <w:bCs/>
        </w:rPr>
        <w:fldChar w:fldCharType="begin"/>
      </w:r>
      <w:r w:rsidR="00270965" w:rsidRPr="00270965">
        <w:rPr>
          <w:b/>
          <w:bCs/>
        </w:rPr>
        <w:instrText xml:space="preserve"> REF _Ref121929110 \h </w:instrText>
      </w:r>
      <w:r w:rsidR="00270965">
        <w:rPr>
          <w:b/>
          <w:bCs/>
        </w:rPr>
        <w:instrText xml:space="preserve"> \* MERGEFORMAT </w:instrText>
      </w:r>
      <w:r w:rsidR="00270965" w:rsidRPr="00270965">
        <w:rPr>
          <w:b/>
          <w:bCs/>
        </w:rPr>
      </w:r>
      <w:r w:rsidR="00270965" w:rsidRPr="00270965">
        <w:rPr>
          <w:b/>
          <w:bCs/>
        </w:rPr>
        <w:fldChar w:fldCharType="separate"/>
      </w:r>
      <w:r w:rsidR="00145F42" w:rsidRPr="00145F42">
        <w:rPr>
          <w:b/>
          <w:bCs/>
        </w:rPr>
        <w:t xml:space="preserve">Table </w:t>
      </w:r>
      <w:r w:rsidR="00145F42" w:rsidRPr="00145F42">
        <w:rPr>
          <w:b/>
          <w:bCs/>
          <w:noProof/>
        </w:rPr>
        <w:t>4</w:t>
      </w:r>
      <w:r w:rsidR="00270965" w:rsidRPr="00270965">
        <w:rPr>
          <w:b/>
          <w:bCs/>
        </w:rPr>
        <w:fldChar w:fldCharType="end"/>
      </w:r>
      <w:r w:rsidR="006F4CD4">
        <w:t>)</w:t>
      </w:r>
      <w:r w:rsidR="006F4CD4" w:rsidRPr="00930F69">
        <w:t>.</w:t>
      </w:r>
      <w:r w:rsidR="00942CDE">
        <w:fldChar w:fldCharType="begin"/>
      </w:r>
      <w:r w:rsidR="00CA6345">
        <w:instrText xml:space="preserve"> ADDIN ZOTERO_ITEM CSL_CITATION {"citationID":"OOLmJvuP","properties":{"formattedCitation":"\\super 25,26\\nosupersub{}","plainCitation":"25,26","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id":65913,"uris":["http://zotero.org/groups/4797619/items/CJ5T6X82"],"itemData":{"id":65913,"type":"webpage","title":"Symptoms of secondary breast cancer | Cancer Research UK","URL":"https://www.cancerresearchuk.org/about-cancer/breast-cancer/secondary/symptoms","accessed":{"date-parts":[["2022",10,24]]}}}],"schema":"https://github.com/citation-style-language/schema/raw/master/csl-citation.json"} </w:instrText>
      </w:r>
      <w:r w:rsidR="00942CDE">
        <w:fldChar w:fldCharType="separate"/>
      </w:r>
      <w:r w:rsidR="00FD57F4" w:rsidRPr="00FD57F4">
        <w:rPr>
          <w:rFonts w:cs="Arial"/>
          <w:szCs w:val="24"/>
          <w:vertAlign w:val="superscript"/>
        </w:rPr>
        <w:t>25,26</w:t>
      </w:r>
      <w:r w:rsidR="00942CDE">
        <w:fldChar w:fldCharType="end"/>
      </w:r>
      <w:r w:rsidR="00942CDE">
        <w:t xml:space="preserve"> </w:t>
      </w:r>
    </w:p>
    <w:p w14:paraId="1CCF9A76" w14:textId="59E613CA" w:rsidR="005D35CE" w:rsidRDefault="003E47E2" w:rsidP="0069655A">
      <w:pPr>
        <w:pStyle w:val="Body"/>
      </w:pPr>
      <w:r>
        <w:t>Me</w:t>
      </w:r>
      <w:r w:rsidRPr="00776D3A">
        <w:t>tasta</w:t>
      </w:r>
      <w:r>
        <w:t>ses</w:t>
      </w:r>
      <w:r w:rsidRPr="00776D3A">
        <w:t xml:space="preserve"> </w:t>
      </w:r>
      <w:r>
        <w:t xml:space="preserve">in BC </w:t>
      </w:r>
      <w:r w:rsidRPr="00776D3A">
        <w:t xml:space="preserve">can involve visceral or non-visceral tissue. Visceral metastases are defined as metastases </w:t>
      </w:r>
      <w:r>
        <w:t>in the</w:t>
      </w:r>
      <w:r w:rsidRPr="00776D3A">
        <w:t xml:space="preserve"> liver, lung</w:t>
      </w:r>
      <w:r>
        <w:t>s</w:t>
      </w:r>
      <w:r w:rsidRPr="00776D3A">
        <w:t>, abdominal cavity (leading to ascites), pleural space (leading to pleural effusion) and the central nervous system (CNS)</w:t>
      </w:r>
      <w:r>
        <w:t xml:space="preserve">, </w:t>
      </w:r>
      <w:r w:rsidR="00FD77EF">
        <w:t xml:space="preserve">with related symptoms </w:t>
      </w:r>
      <w:r w:rsidR="004A4E21">
        <w:t xml:space="preserve">varying </w:t>
      </w:r>
      <w:r w:rsidR="007E4283">
        <w:t>from jaundice (live</w:t>
      </w:r>
      <w:r w:rsidR="000706AB">
        <w:t>r</w:t>
      </w:r>
      <w:r w:rsidR="007E4283">
        <w:t xml:space="preserve"> metastases)</w:t>
      </w:r>
      <w:r w:rsidR="004A4E21">
        <w:t xml:space="preserve"> to </w:t>
      </w:r>
      <w:r w:rsidR="00881428">
        <w:t xml:space="preserve">dyspnoea (lung metastases) and </w:t>
      </w:r>
      <w:r w:rsidR="004A4E21">
        <w:t xml:space="preserve">memory </w:t>
      </w:r>
      <w:r w:rsidR="004A4E21">
        <w:lastRenderedPageBreak/>
        <w:t>problems (brain metastases</w:t>
      </w:r>
      <w:r w:rsidR="00AA06CB">
        <w:t xml:space="preserve">; </w:t>
      </w:r>
      <w:r w:rsidR="00AA06CB" w:rsidRPr="002646F6">
        <w:rPr>
          <w:b/>
          <w:bCs/>
        </w:rPr>
        <w:fldChar w:fldCharType="begin"/>
      </w:r>
      <w:r w:rsidR="00AA06CB" w:rsidRPr="002646F6">
        <w:rPr>
          <w:b/>
          <w:bCs/>
        </w:rPr>
        <w:instrText xml:space="preserve"> REF _Ref121929110 \h </w:instrText>
      </w:r>
      <w:r w:rsidR="00AA06CB">
        <w:rPr>
          <w:b/>
          <w:bCs/>
        </w:rPr>
        <w:instrText xml:space="preserve"> \* MERGEFORMAT </w:instrText>
      </w:r>
      <w:r w:rsidR="00AA06CB" w:rsidRPr="002646F6">
        <w:rPr>
          <w:b/>
          <w:bCs/>
        </w:rPr>
      </w:r>
      <w:r w:rsidR="00AA06CB" w:rsidRPr="002646F6">
        <w:rPr>
          <w:b/>
          <w:bCs/>
        </w:rPr>
        <w:fldChar w:fldCharType="separate"/>
      </w:r>
      <w:r w:rsidR="00145F42" w:rsidRPr="00145F42">
        <w:rPr>
          <w:b/>
          <w:bCs/>
        </w:rPr>
        <w:t xml:space="preserve">Table </w:t>
      </w:r>
      <w:r w:rsidR="00145F42" w:rsidRPr="00145F42">
        <w:rPr>
          <w:b/>
          <w:bCs/>
          <w:noProof/>
        </w:rPr>
        <w:t>4</w:t>
      </w:r>
      <w:r w:rsidR="00AA06CB" w:rsidRPr="002646F6">
        <w:rPr>
          <w:b/>
          <w:bCs/>
        </w:rPr>
        <w:fldChar w:fldCharType="end"/>
      </w:r>
      <w:r w:rsidR="00AA06CB">
        <w:t>)</w:t>
      </w:r>
      <w:r w:rsidR="007E4283">
        <w:t>.</w:t>
      </w:r>
      <w:r w:rsidR="00367081">
        <w:fldChar w:fldCharType="begin"/>
      </w:r>
      <w:r w:rsidR="00CA6345">
        <w:instrText xml:space="preserve"> ADDIN ZOTERO_ITEM CSL_CITATION {"citationID":"GVxmcGy8","properties":{"formattedCitation":"\\super 25\\nosupersub{}","plainCitation":"25","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schema":"https://github.com/citation-style-language/schema/raw/master/csl-citation.json"} </w:instrText>
      </w:r>
      <w:r w:rsidR="00367081">
        <w:fldChar w:fldCharType="separate"/>
      </w:r>
      <w:r w:rsidR="00FD57F4" w:rsidRPr="00FD57F4">
        <w:rPr>
          <w:rFonts w:cs="Arial"/>
          <w:szCs w:val="24"/>
          <w:vertAlign w:val="superscript"/>
        </w:rPr>
        <w:t>25</w:t>
      </w:r>
      <w:r w:rsidR="00367081">
        <w:fldChar w:fldCharType="end"/>
      </w:r>
      <w:r w:rsidR="007E4283">
        <w:t xml:space="preserve"> </w:t>
      </w:r>
      <w:r w:rsidR="00B66844">
        <w:t>N</w:t>
      </w:r>
      <w:r w:rsidRPr="00776D3A">
        <w:t>on-visceral</w:t>
      </w:r>
      <w:r w:rsidR="003E651D">
        <w:t xml:space="preserve"> </w:t>
      </w:r>
      <w:r w:rsidR="00B557EC" w:rsidRPr="00776D3A">
        <w:t>metastases are defined as bone, skin, and lymph nod</w:t>
      </w:r>
      <w:r w:rsidR="00B557EC">
        <w:t>e</w:t>
      </w:r>
      <w:r w:rsidR="00B557EC" w:rsidRPr="00776D3A">
        <w:t xml:space="preserve"> metastases</w:t>
      </w:r>
      <w:r w:rsidR="00942CDE">
        <w:t>.</w:t>
      </w:r>
      <w:r w:rsidR="00942CDE">
        <w:fldChar w:fldCharType="begin"/>
      </w:r>
      <w:r w:rsidR="00CA6345">
        <w:instrText xml:space="preserve"> ADDIN ZOTERO_ITEM CSL_CITATION {"citationID":"YH2dtR35","properties":{"formattedCitation":"\\super 85\\nosupersub{}","plainCitation":"85","noteIndex":0},"citationItems":[{"id":65904,"uris":["http://zotero.org/groups/4797619/items/B4LYHYNI"],"itemData":{"id":65904,"type":"article-journal","abstract":"&lt;b&gt;&lt;i&gt;Purpose:&lt;/i&gt;&lt;/b&gt; Differential efficacy of newly registered therapies in subgroups of metastatic breast cancer (MBC) is an important consideration for subsequent use in clinical practice. Unfortunately, such subgroup analyses often are exploratory and rarely statistically adequately powered and may thus be misleading. This analysis aimed to explore a potentially different treatment response to i.v. therapies between visceral and non-visceral MBC. &lt;b&gt;&lt;i&gt;Methods:&lt;/i&gt;&lt;/b&gt; In a systematic literature analysis (PubMed) comprising phase III registration studies for MBC from 1994 to 2014, differences in outcome were evaluated regarding progression-free survival, time to progression, overall survival (OS), and visceral versus non-visceral disease. The impact of HER2 and hormone receptor status was also considered. A total of 16 studies comprising 13,083 patients were selected by considering the information given in the medical product’s professional information and the decision of the US Food and Drug Administration or the European Medicine Agency for approval of the respective therapeutic agents now used in the treatment of MBC. &lt;b&gt;&lt;i&gt;Results:&lt;/i&gt;&lt;/b&gt; No statistically significant differences regarding treatment response and therapy benefit were found in MBC patients with visceral versus non-visceral metastases based on reported hazard ratios and confidence intervals in registration trials. Interesting but nonsignificant differences were found regarding a distinct therapy benefit regarding different metastasis locations in 4 studies. &lt;b&gt;&lt;i&gt;Conclusion:&lt;/i&gt;&lt;/b&gt; For targeted i.v. therapies based on biomarker selection, there is a trend – although not significant – toward a benefit (OS) from combination therapies favoring visceral disease. However, at the present time, metastasis localization should not be used as a predictive marker for choice of systemic therapy in MBC.","container-title":"Breast Care","DOI":"10.1159/000504527","ISSN":"1661-3791, 1661-3805","issue":"5","journalAbbreviation":"BRC","language":"english","note":"publisher: Karger Publishers\nPMID: 33223997","page":"527-533","source":"www.karger.com","title":"Metastatic Breast Cancer: Is There a Differential Therapy Efficacy between Visceral and Non-Visceral Metastatic Breast Cancer?","title-short":"Metastatic Breast Cancer","volume":"15","author":[{"family":"Kolben","given":"Thomas"},{"family":"Bardenhewer","given":"Maximilian"},{"family":"Kolben","given":"Theresa M."},{"family":"Rickerl","given":"Laura"},{"family":"Degenhardt","given":"Tom"},{"family":"Mahner","given":"Sven"},{"family":"Harbeck","given":"Nadia"},{"family":"Wuerstlein","given":"Rachel"}],"issued":{"date-parts":[["2020"]]}}}],"schema":"https://github.com/citation-style-language/schema/raw/master/csl-citation.json"} </w:instrText>
      </w:r>
      <w:r w:rsidR="00942CDE">
        <w:fldChar w:fldCharType="separate"/>
      </w:r>
      <w:r w:rsidR="00CA6345" w:rsidRPr="00CA6345">
        <w:rPr>
          <w:rFonts w:cs="Arial"/>
          <w:szCs w:val="24"/>
          <w:vertAlign w:val="superscript"/>
        </w:rPr>
        <w:t>85</w:t>
      </w:r>
      <w:r w:rsidR="00942CDE">
        <w:fldChar w:fldCharType="end"/>
      </w:r>
      <w:r w:rsidR="00EF422B">
        <w:t xml:space="preserve"> </w:t>
      </w:r>
      <w:r w:rsidR="00B66844">
        <w:t>M</w:t>
      </w:r>
      <w:r w:rsidR="00EF422B" w:rsidRPr="00D30D35">
        <w:t xml:space="preserve">etastasis to </w:t>
      </w:r>
      <w:r w:rsidR="00EF422B">
        <w:t xml:space="preserve">the </w:t>
      </w:r>
      <w:r w:rsidR="00EF422B" w:rsidRPr="00D30D35">
        <w:t>bone is common across all BC subtypes and is the first site of metastasis for more than half of women who develop Stage IV BC</w:t>
      </w:r>
      <w:r w:rsidR="00596A51">
        <w:t>.</w:t>
      </w:r>
      <w:r w:rsidR="00596A51">
        <w:fldChar w:fldCharType="begin"/>
      </w:r>
      <w:r w:rsidR="00CA6345">
        <w:instrText xml:space="preserve"> ADDIN ZOTERO_ITEM CSL_CITATION {"citationID":"DIOGPccj","properties":{"formattedCitation":"\\super 86\\nosupersub{}","plainCitation":"86","noteIndex":0},"citationItems":[{"id":66188,"uris":["http://zotero.org/groups/4797619/items/SQU8AMMM"],"itemData":{"id":66188,"type":"article-journal","abstract":"Metastatic breast cancer (MBC) remains an incurable disease, despite major advances in the treatment in the past 10-12 years. Data on real life overall survival in a non-selected group containing all metastatic breast cancer patients are hard to find in the literature, as is the correlation of their survival with prognostic factors and treatment. This article provides overall survival data for all patients treated for MBC in a single-centre non-academic hospital. Survival data have been correlated with frequently used prognostic factors (subtype, age at diagnosis, M-status at diagnosis, metastases-free interval, and grade). It also gives an insight in the treatments given to and response rates in this population of MBC patients without selection bias representing the real life situation. A total of 169 patients were analysed. Mean survival from metastases is 31·8 months. Overall survival is better for the luminal subtypes, for younger age, for patients with a longer metastases-free interval, and for a lower grade. A small difference in survival has been seen in favour of the patients who represent immediately with metastases. With a larger sample size, we expect these factors to be prognostic significant. The luminal subtypes have a clear predisposition to metastasize in the bone, whereas visceral metastases occur more frequently and earlier in the hormone receptor-negative tumours. Brain metastases do occur in about half of the triple negative tumours and Her2/neu-positive tumours. Overall response rate to first-line chemotherapy was 56% in consecutive lines of treatment, a continuous clinical benefit exceeding 50% when selecting fit patients. This article represents a unique and valuable description of medical oncologists' real-life daily practice in MBC patients, with a clinical outcome that certainly compares to the sparse data provided in the literature.","container-title":"Acta Clinica Belgica","DOI":"10.1179/2295333714Y.0000000016","ISSN":"1784-3286","issue":"3","journalAbbreviation":"Acta Clin Belg","language":"eng","note":"PMID: 24641516","page":"194-199","source":"PubMed","title":"Survival of patients with metastatic breast cancer: a single-centre experience","title-short":"Survival of patients with metastatic breast cancer","volume":"69","author":[{"family":"D'hondt","given":"R."},{"family":"Spoormans","given":"I."},{"family":"Neyens","given":"N."},{"family":"Mortier","given":"N."},{"family":"Van Aelst","given":"F."}],"issued":{"date-parts":[["2014",6]]}}}],"schema":"https://github.com/citation-style-language/schema/raw/master/csl-citation.json"} </w:instrText>
      </w:r>
      <w:r w:rsidR="00596A51">
        <w:fldChar w:fldCharType="separate"/>
      </w:r>
      <w:r w:rsidR="00CA6345" w:rsidRPr="00CA6345">
        <w:rPr>
          <w:rFonts w:cs="Arial"/>
          <w:szCs w:val="24"/>
          <w:vertAlign w:val="superscript"/>
        </w:rPr>
        <w:t>86</w:t>
      </w:r>
      <w:r w:rsidR="00596A51">
        <w:fldChar w:fldCharType="end"/>
      </w:r>
      <w:r w:rsidR="00EF422B" w:rsidRPr="00D30D35">
        <w:t xml:space="preserve"> </w:t>
      </w:r>
      <w:r w:rsidR="008C76AD" w:rsidRPr="002646F6">
        <w:t>Bone metastases</w:t>
      </w:r>
      <w:r w:rsidR="00EF422B" w:rsidRPr="002646F6">
        <w:t xml:space="preserve"> result </w:t>
      </w:r>
      <w:r w:rsidR="00EF422B" w:rsidRPr="00D30D35">
        <w:t>in symptoms such as pain and impaired mobility, confusion (due to hypercalcaemia induced by the bone tumour), or if spinal metastases arise, symptoms such as poor bladder control</w:t>
      </w:r>
      <w:r w:rsidR="00EF422B">
        <w:t xml:space="preserve"> </w:t>
      </w:r>
      <w:r w:rsidR="00EF422B" w:rsidRPr="00D30D35">
        <w:t>(</w:t>
      </w:r>
      <w:r w:rsidR="00465C2A" w:rsidRPr="002646F6">
        <w:rPr>
          <w:b/>
          <w:bCs/>
        </w:rPr>
        <w:fldChar w:fldCharType="begin"/>
      </w:r>
      <w:r w:rsidR="00465C2A" w:rsidRPr="002646F6">
        <w:rPr>
          <w:b/>
          <w:bCs/>
        </w:rPr>
        <w:instrText xml:space="preserve"> REF _Ref121929110 \h </w:instrText>
      </w:r>
      <w:r w:rsidR="00465C2A">
        <w:rPr>
          <w:b/>
          <w:bCs/>
        </w:rPr>
        <w:instrText xml:space="preserve"> \* MERGEFORMAT </w:instrText>
      </w:r>
      <w:r w:rsidR="00465C2A" w:rsidRPr="002646F6">
        <w:rPr>
          <w:b/>
          <w:bCs/>
        </w:rPr>
      </w:r>
      <w:r w:rsidR="00465C2A" w:rsidRPr="002646F6">
        <w:rPr>
          <w:b/>
          <w:bCs/>
        </w:rPr>
        <w:fldChar w:fldCharType="separate"/>
      </w:r>
      <w:r w:rsidR="00145F42" w:rsidRPr="00145F42">
        <w:rPr>
          <w:b/>
          <w:bCs/>
        </w:rPr>
        <w:t xml:space="preserve">Table </w:t>
      </w:r>
      <w:r w:rsidR="00145F42" w:rsidRPr="00145F42">
        <w:rPr>
          <w:b/>
          <w:bCs/>
          <w:noProof/>
        </w:rPr>
        <w:t>4</w:t>
      </w:r>
      <w:r w:rsidR="00465C2A" w:rsidRPr="002646F6">
        <w:rPr>
          <w:b/>
          <w:bCs/>
        </w:rPr>
        <w:fldChar w:fldCharType="end"/>
      </w:r>
      <w:r w:rsidR="00EF422B" w:rsidRPr="00D30D35">
        <w:t>).</w:t>
      </w:r>
      <w:r w:rsidR="00596A51">
        <w:fldChar w:fldCharType="begin"/>
      </w:r>
      <w:r w:rsidR="00CA6345">
        <w:instrText xml:space="preserve"> ADDIN ZOTERO_ITEM CSL_CITATION {"citationID":"qdcMYgPw","properties":{"formattedCitation":"\\super 25,26,87\\nosupersub{}","plainCitation":"25,26,87","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id":65913,"uris":["http://zotero.org/groups/4797619/items/CJ5T6X82"],"itemData":{"id":65913,"type":"webpage","title":"Symptoms of secondary breast cancer | Cancer Research UK","URL":"https://www.cancerresearchuk.org/about-cancer/breast-cancer/secondary/symptoms","accessed":{"date-parts":[["2022",10,24]]}}},{"id":66187,"uris":["http://zotero.org/groups/4797619/items/KGARVNRV"],"itemData":{"id":66187,"type":"webpage","title":"Spinal cord compression | Coping Physically | Cancer Research UK","URL":"https://www.cancerresearchuk.org/about-cancer/coping/physically/spinal-cord-compression/about","accessed":{"date-parts":[["2022",12,1]]}}}],"schema":"https://github.com/citation-style-language/schema/raw/master/csl-citation.json"} </w:instrText>
      </w:r>
      <w:r w:rsidR="00596A51">
        <w:fldChar w:fldCharType="separate"/>
      </w:r>
      <w:r w:rsidR="00CA6345" w:rsidRPr="00CA6345">
        <w:rPr>
          <w:rFonts w:cs="Arial"/>
          <w:szCs w:val="24"/>
          <w:vertAlign w:val="superscript"/>
        </w:rPr>
        <w:t>25,26,87</w:t>
      </w:r>
      <w:r w:rsidR="00596A51">
        <w:fldChar w:fldCharType="end"/>
      </w:r>
      <w:r w:rsidR="00EF422B" w:rsidRPr="00D30D35">
        <w:t xml:space="preserve"> </w:t>
      </w:r>
    </w:p>
    <w:p w14:paraId="72449A0C" w14:textId="7F084397" w:rsidR="00E06869" w:rsidRDefault="005E3CF9" w:rsidP="0031043B">
      <w:pPr>
        <w:pStyle w:val="Body"/>
      </w:pPr>
      <w:r w:rsidRPr="002646F6">
        <w:t xml:space="preserve">In </w:t>
      </w:r>
      <w:r w:rsidR="00BD3CC5" w:rsidRPr="002646F6">
        <w:t>HER2-low specifically</w:t>
      </w:r>
      <w:r w:rsidR="008134E1" w:rsidRPr="002646F6">
        <w:t>,</w:t>
      </w:r>
      <w:r w:rsidR="000C2BA0" w:rsidRPr="002646F6">
        <w:t xml:space="preserve"> </w:t>
      </w:r>
      <w:r w:rsidR="00F73BFF" w:rsidRPr="002646F6">
        <w:t xml:space="preserve">the liver and brain are the most common visceral metastatic sites, </w:t>
      </w:r>
      <w:r w:rsidR="00710B41" w:rsidRPr="002646F6">
        <w:t xml:space="preserve">occurring in </w:t>
      </w:r>
      <w:r w:rsidR="00F73BFF" w:rsidRPr="002646F6">
        <w:t>14% and 11% of cases, respectively.</w:t>
      </w:r>
      <w:r w:rsidR="00E208E6" w:rsidRPr="002646F6">
        <w:fldChar w:fldCharType="begin"/>
      </w:r>
      <w:r w:rsidR="00CA6345">
        <w:instrText xml:space="preserve"> ADDIN ZOTERO_ITEM CSL_CITATION {"citationID":"l7U9AfAi","properties":{"formattedCitation":"\\super 88\\nosupersub{}","plainCitation":"88","noteIndex":0},"citationItems":[{"id":66310,"uris":["http://zotero.org/groups/4797619/items/XAQVWEIW"],"itemData":{"id":66310,"type":"article-journal","abstract":"In advanced breast cancer, biomarker identification and patient selection using a metastatic tumor biopsy is becoming more necessary. However, the biology of metastasis according to the organ site is largely unknown. Here, we evaluated the expression of 771 genes in 184 metastatic samples across 11 organs, including liver, lung, brain, and bone, and made the following observations. First, all PAM50 molecular intrinsic subtypes were represented across organs and within immunohistochemistry</w:instrText>
      </w:r>
      <w:r w:rsidR="00CA6345">
        <w:rPr>
          <w:rFonts w:ascii="Cambria Math" w:hAnsi="Cambria Math" w:cs="Cambria Math"/>
        </w:rPr>
        <w:instrText>‐</w:instrText>
      </w:r>
      <w:r w:rsidR="00CA6345">
        <w:instrText>based groups. Second, HER2</w:instrText>
      </w:r>
      <w:r w:rsidR="00CA6345">
        <w:rPr>
          <w:rFonts w:ascii="Cambria Math" w:hAnsi="Cambria Math" w:cs="Cambria Math"/>
        </w:rPr>
        <w:instrText>‐</w:instrText>
      </w:r>
      <w:r w:rsidR="00CA6345">
        <w:instrText>low disease was identified across all organ sites, including bone, and HER2 expression significantly correlated with ERBB2 expression. Third, the majority of expression variation was explained by intrinsic subtype and not organ of metastasis. Fourth, subtypes and individual subtype</w:instrText>
      </w:r>
      <w:r w:rsidR="00CA6345">
        <w:rPr>
          <w:rFonts w:ascii="Cambria Math" w:hAnsi="Cambria Math" w:cs="Cambria Math"/>
        </w:rPr>
        <w:instrText>‐</w:instrText>
      </w:r>
      <w:r w:rsidR="00CA6345">
        <w:instrText>related genes/signatures were significantly associated with overall survival. Fifth, we identified 74 genes whose expression was organ</w:instrText>
      </w:r>
      <w:r w:rsidR="00CA6345">
        <w:rPr>
          <w:rFonts w:ascii="Cambria Math" w:hAnsi="Cambria Math" w:cs="Cambria Math"/>
        </w:rPr>
        <w:instrText>‐</w:instrText>
      </w:r>
      <w:r w:rsidR="00CA6345">
        <w:instrText>specific and subtype</w:instrText>
      </w:r>
      <w:r w:rsidR="00CA6345">
        <w:rPr>
          <w:rFonts w:ascii="Cambria Math" w:hAnsi="Cambria Math" w:cs="Cambria Math"/>
        </w:rPr>
        <w:instrText>‐</w:instrText>
      </w:r>
      <w:r w:rsidR="00CA6345">
        <w:instrText>independent. Finally, immune profiles were found more expressed in lung compared to brain or liver metastasis. Our results suggest that relevant tumor biology can be captured in metastatic tissues across a variety of organ sites; however, unique biological features according to organ site were also identified and future studies should explore their implications in diagnostic and therapeutic interventions., We evaluated gene expression in 184 metastatic breast cancer samples across 11 organs. All PAM50 subtypes were represented across metastatic sites and associated with survival. HER2</w:instrText>
      </w:r>
      <w:r w:rsidR="00CA6345">
        <w:rPr>
          <w:rFonts w:ascii="Cambria Math" w:hAnsi="Cambria Math" w:cs="Cambria Math"/>
        </w:rPr>
        <w:instrText>‐</w:instrText>
      </w:r>
      <w:r w:rsidR="00CA6345">
        <w:instrText>low disease was identified across sites. Immune gene expression was higher in lung than brain or liver metastasis. Relevant tumor biology can be captured in metastatic tissue, while each site shows unique biological features.","container-title":"Molecular Oncology","DOI":"10.1002/1878-0261.13021","ISSN":"1574-7891","issue":"1","journalAbbreviation":"Mol Oncol","note":"PMID: 34051058\nPMCID: PMC8732356","page":"69-87","source":"PubMed Central","title":"Gene expression profiles of breast cancer metastasis according to organ site","volume":"16","author":[{"family":"Brasó</w:instrText>
      </w:r>
      <w:r w:rsidR="00CA6345">
        <w:rPr>
          <w:rFonts w:ascii="Cambria Math" w:hAnsi="Cambria Math" w:cs="Cambria Math"/>
        </w:rPr>
        <w:instrText>‐</w:instrText>
      </w:r>
      <w:r w:rsidR="00CA6345">
        <w:instrText>Maristany","given":"Fara"},{"family":"Par</w:instrText>
      </w:r>
      <w:r w:rsidR="00CA6345">
        <w:rPr>
          <w:rFonts w:cs="Arial"/>
        </w:rPr>
        <w:instrText>é</w:instrText>
      </w:r>
      <w:r w:rsidR="00CA6345">
        <w:instrText>","given":"Laia"},{"family":"Chic","given":"Nuria"},{"family":"Mart</w:instrText>
      </w:r>
      <w:r w:rsidR="00CA6345">
        <w:rPr>
          <w:rFonts w:cs="Arial"/>
        </w:rPr>
        <w:instrText>í</w:instrText>
      </w:r>
      <w:r w:rsidR="00CA6345">
        <w:instrText>nez</w:instrText>
      </w:r>
      <w:r w:rsidR="00CA6345">
        <w:rPr>
          <w:rFonts w:ascii="Cambria Math" w:hAnsi="Cambria Math" w:cs="Cambria Math"/>
        </w:rPr>
        <w:instrText>‐</w:instrText>
      </w:r>
      <w:r w:rsidR="00CA6345">
        <w:instrText>S</w:instrText>
      </w:r>
      <w:r w:rsidR="00CA6345">
        <w:rPr>
          <w:rFonts w:cs="Arial"/>
        </w:rPr>
        <w:instrText>á</w:instrText>
      </w:r>
      <w:r w:rsidR="00CA6345">
        <w:instrText>ez","given":"Olga"},{"family":"Pascual","given":"Tomás"},{"family":"Mallafré</w:instrText>
      </w:r>
      <w:r w:rsidR="00CA6345">
        <w:rPr>
          <w:rFonts w:ascii="Cambria Math" w:hAnsi="Cambria Math" w:cs="Cambria Math"/>
        </w:rPr>
        <w:instrText>‐</w:instrText>
      </w:r>
      <w:r w:rsidR="00CA6345">
        <w:instrText>Larrosa","given":"Meritxell"},{"family":"Schettini","given":"Francesco"},{"family":"Gonz</w:instrText>
      </w:r>
      <w:r w:rsidR="00CA6345">
        <w:rPr>
          <w:rFonts w:cs="Arial"/>
        </w:rPr>
        <w:instrText>á</w:instrText>
      </w:r>
      <w:r w:rsidR="00CA6345">
        <w:instrText>lez</w:instrText>
      </w:r>
      <w:r w:rsidR="00CA6345">
        <w:rPr>
          <w:rFonts w:ascii="Cambria Math" w:hAnsi="Cambria Math" w:cs="Cambria Math"/>
        </w:rPr>
        <w:instrText>‐</w:instrText>
      </w:r>
      <w:r w:rsidR="00CA6345">
        <w:instrText>Farr</w:instrText>
      </w:r>
      <w:r w:rsidR="00CA6345">
        <w:rPr>
          <w:rFonts w:cs="Arial"/>
        </w:rPr>
        <w:instrText>é</w:instrText>
      </w:r>
      <w:r w:rsidR="00CA6345">
        <w:instrText>","given":"Blanca"},{"family":"Sanfeliu","given":"Esther"},{"family":"Mart</w:instrText>
      </w:r>
      <w:r w:rsidR="00CA6345">
        <w:rPr>
          <w:rFonts w:cs="Arial"/>
        </w:rPr>
        <w:instrText>í</w:instrText>
      </w:r>
      <w:r w:rsidR="00CA6345">
        <w:instrText>nez","given":"D</w:instrText>
      </w:r>
      <w:r w:rsidR="00CA6345">
        <w:rPr>
          <w:rFonts w:cs="Arial"/>
        </w:rPr>
        <w:instrText>é</w:instrText>
      </w:r>
      <w:r w:rsidR="00CA6345">
        <w:instrText xml:space="preserve">bora"},{"family":"Galván","given":"Patricia"},{"family":"Barnadas","given":"Esther"},{"family":"Salinas","given":"Belinda"},{"family":"Tolosa","given":"Pablo"},{"family":"Ciruelos","given":"Eva"},{"family":"Carcelero","given":"Esther"},{"family":"Guillén","given":"Cecilia"},{"family":"Adamo","given":"Barbara"},{"family":"Moreno","given":"Reinaldo"},{"family":"Vidal","given":"Maria"},{"family":"Muñoz","given":"Montserrat"},{"family":"Prat","given":"Aleix"}],"issued":{"date-parts":[["2022",1]]}}}],"schema":"https://github.com/citation-style-language/schema/raw/master/csl-citation.json"} </w:instrText>
      </w:r>
      <w:r w:rsidR="00E208E6" w:rsidRPr="002646F6">
        <w:fldChar w:fldCharType="separate"/>
      </w:r>
      <w:r w:rsidR="00CA6345" w:rsidRPr="00CA6345">
        <w:rPr>
          <w:rFonts w:cs="Arial"/>
          <w:szCs w:val="24"/>
          <w:vertAlign w:val="superscript"/>
        </w:rPr>
        <w:t>88</w:t>
      </w:r>
      <w:r w:rsidR="00E208E6" w:rsidRPr="002646F6">
        <w:fldChar w:fldCharType="end"/>
      </w:r>
      <w:r w:rsidR="009A3417" w:rsidRPr="002646F6">
        <w:t xml:space="preserve"> </w:t>
      </w:r>
      <w:r w:rsidR="001B3B03" w:rsidRPr="002646F6">
        <w:rPr>
          <w:rFonts w:cs="Arial"/>
        </w:rPr>
        <w:t>Complications that arise from liver metastases include sudden hepatic failure, refractory ascites, portal vein thrombosis, and nutritional compromise</w:t>
      </w:r>
      <w:r w:rsidR="003133B2" w:rsidRPr="002646F6">
        <w:rPr>
          <w:rFonts w:cs="Arial"/>
        </w:rPr>
        <w:t>.</w:t>
      </w:r>
      <w:r w:rsidR="001B3B03" w:rsidRPr="002646F6">
        <w:rPr>
          <w:rFonts w:cs="Arial"/>
        </w:rPr>
        <w:fldChar w:fldCharType="begin"/>
      </w:r>
      <w:r w:rsidR="00CA6345">
        <w:rPr>
          <w:rFonts w:cs="Arial"/>
        </w:rPr>
        <w:instrText xml:space="preserve"> ADDIN ZOTERO_ITEM CSL_CITATION {"citationID":"2WCq2Dv0","properties":{"formattedCitation":"\\super 89\\nosupersub{}","plainCitation":"89","noteIndex":0},"citationItems":[{"id":66308,"uris":["http://zotero.org/groups/4797619/items/3AEBKWPI"],"itemData":{"id":66308,"type":"article-journal","abstract":"Hepatic disease associated with breast cancer is common and can result from metastatic spread of the tumour to the liver, or can be caused by systemic treatment with chemotherapeutic or antiendocrine agents. Metastatic disease to the liver can present clinically and pathologically in various ways. Little is known as to why breast cancer can sometimes present as liver dominant disease or with liver involvement as a late event in the disease course. However, there are many postulations involving metastasis organotropism, which might offer future insight. The mainstay of treatment for hepatic metastases continues to be systemic therapy, but several locoregional adjunct therapies exist. Despite these therapies, liver metastasis from breast cancer is associated with a poor prognosis. Ongoing research of the mechanisms and tropism of liver metastasis from breast cancer will hopefully result in improved targeted therapies to reduce their incidence and improve outcomes when they arise.","container-title":"The Lancet. Oncology","DOI":"10.1016/S1470-2045(09)70029-4","ISSN":"1474-5488","issue":"6","journalAbbreviation":"Lancet Oncol","language":"eng","note":"PMID: 19482250","page":"615-621","source":"PubMed","title":"Hepatic complications of breast cancer","volume":"10","author":[{"family":"Diamond","given":"Jennifer R."},{"family":"Finlayson","given":"Christina A."},{"family":"Borges","given":"Virginia F."}],"issued":{"date-parts":[["2009",6]]}}}],"schema":"https://github.com/citation-style-language/schema/raw/master/csl-citation.json"} </w:instrText>
      </w:r>
      <w:r w:rsidR="001B3B03" w:rsidRPr="002646F6">
        <w:rPr>
          <w:rFonts w:cs="Arial"/>
        </w:rPr>
        <w:fldChar w:fldCharType="separate"/>
      </w:r>
      <w:r w:rsidR="00CA6345" w:rsidRPr="00CA6345">
        <w:rPr>
          <w:rFonts w:cs="Arial"/>
          <w:szCs w:val="24"/>
          <w:vertAlign w:val="superscript"/>
        </w:rPr>
        <w:t>89</w:t>
      </w:r>
      <w:r w:rsidR="001B3B03" w:rsidRPr="002646F6">
        <w:rPr>
          <w:rFonts w:cs="Arial"/>
        </w:rPr>
        <w:fldChar w:fldCharType="end"/>
      </w:r>
      <w:r w:rsidR="00716B9F" w:rsidRPr="002646F6">
        <w:rPr>
          <w:rFonts w:cs="Arial"/>
        </w:rPr>
        <w:t xml:space="preserve"> </w:t>
      </w:r>
      <w:r w:rsidR="00321131" w:rsidRPr="007878ED">
        <w:rPr>
          <w:rFonts w:cs="Arial"/>
        </w:rPr>
        <w:t>Th</w:t>
      </w:r>
      <w:r w:rsidR="00321131">
        <w:rPr>
          <w:rFonts w:cs="Arial"/>
        </w:rPr>
        <w:t>e</w:t>
      </w:r>
      <w:r w:rsidR="00321131" w:rsidRPr="007878ED">
        <w:rPr>
          <w:rFonts w:cs="Arial"/>
        </w:rPr>
        <w:t xml:space="preserve">se </w:t>
      </w:r>
      <w:r w:rsidR="001C3B61" w:rsidRPr="007878ED">
        <w:rPr>
          <w:rFonts w:cs="Arial"/>
        </w:rPr>
        <w:t>consequences contribute to a poor prognosis</w:t>
      </w:r>
      <w:r w:rsidR="0019181C">
        <w:rPr>
          <w:rFonts w:cs="Arial"/>
        </w:rPr>
        <w:t xml:space="preserve"> –</w:t>
      </w:r>
      <w:r w:rsidR="0019181C" w:rsidRPr="007878ED">
        <w:rPr>
          <w:rFonts w:cs="Arial"/>
        </w:rPr>
        <w:t xml:space="preserve"> </w:t>
      </w:r>
      <w:r w:rsidR="0019181C">
        <w:rPr>
          <w:rFonts w:cs="Arial"/>
        </w:rPr>
        <w:t xml:space="preserve">patients with liver metastases at initial BC diagnosis have </w:t>
      </w:r>
      <w:r w:rsidR="001C3B61" w:rsidRPr="007878ED">
        <w:rPr>
          <w:rFonts w:cs="Arial"/>
        </w:rPr>
        <w:t xml:space="preserve">a median survival of only </w:t>
      </w:r>
      <w:r w:rsidR="00C74F93">
        <w:rPr>
          <w:rFonts w:cs="Arial"/>
        </w:rPr>
        <w:t>9.0 months (</w:t>
      </w:r>
      <w:r w:rsidR="00F62229">
        <w:rPr>
          <w:rFonts w:cs="Arial"/>
        </w:rPr>
        <w:t xml:space="preserve">TNBC) </w:t>
      </w:r>
      <w:r w:rsidR="003431A6">
        <w:rPr>
          <w:rFonts w:cs="Arial"/>
        </w:rPr>
        <w:t xml:space="preserve">and </w:t>
      </w:r>
      <w:r w:rsidR="00DD7468">
        <w:rPr>
          <w:rFonts w:cs="Arial"/>
        </w:rPr>
        <w:t>21.0 months (HER2-negative/HR-positive)</w:t>
      </w:r>
      <w:r w:rsidR="001E6A9C">
        <w:rPr>
          <w:rFonts w:cs="Arial"/>
        </w:rPr>
        <w:t>, respectively</w:t>
      </w:r>
      <w:r w:rsidR="001C3B61">
        <w:rPr>
          <w:rFonts w:cs="Arial"/>
        </w:rPr>
        <w:t>.</w:t>
      </w:r>
      <w:r w:rsidR="008E4440">
        <w:rPr>
          <w:rFonts w:cs="Arial"/>
        </w:rPr>
        <w:fldChar w:fldCharType="begin"/>
      </w:r>
      <w:r w:rsidR="00CA6345">
        <w:rPr>
          <w:rFonts w:cs="Arial"/>
        </w:rPr>
        <w:instrText xml:space="preserve"> ADDIN ZOTERO_ITEM CSL_CITATION {"citationID":"2v1LpojO","properties":{"formattedCitation":"\\super 90\\nosupersub{}","plainCitation":"90","noteIndex":0},"citationItems":[{"id":66307,"uris":["http://zotero.org/groups/4797619/items/8D38EXEY"],"itemData":{"id":66307,"type":"article-journal","abstract":"BACKGROUND: The purpose of this study was to analyze the incidence and prognostic factors of patients with breast cancer liver metastases (BCLM) at initial diagnosis.\nMETHODS: We utilized the Surveillance, Epidemiology, and End Results database to extract data on patients with primary invasive breast cancer from 2010 to 2014. Multivariate logistic regression was conducted to determine factors associated with the presence of liver metastases upon initial diagnosis of breast cancer. Univariate and multivariate Cox regression analyses were performed to identify the prognostic factors in these patients.\nRESULTS: In total, 3,276 patients with liver metastases were identified upon initial diagnosis of breast cancer. Patients with hormone receptor-negative (HR-), human epidermal growth factor receptor 2-positive (HER2+) breast cancer had the highest incidence (4.6% among the entire population, 46.5% among the metastatic subgroup). Age, gender, race, pathological grade, extrahepatic metastases, tumor subtype, and marital status were identified as factors associated with the presence of liver metastases upon initial diagnosis of breast cancer. The median overall survival among the entire population with BCLM was 20.0 months. Patients with HR+/HER2+ breast cancer had the longest median survival of 36.0 months. The survival analyses indicated that older age, higher pathological grade, extrahepatic metastases, triple-negative subtype, unmarried status, and uninsured status were independent prognostic factors for a poorer prognosis.\nCONCLUSION: The study provides insight into the incidence and prognostic factors for patients with BCLM at initial diagnosis, which is important clinical information for risk evaluation and prognostic assessment.","container-title":"Cancer Management and Research","DOI":"10.2147/CMAR.S178395","ISSN":"1179-1322","journalAbbreviation":"Cancer Manag Res","language":"eng","note":"PMID: 30538544\nPMCID: PMC6255056","page":"5937-5950","source":"PubMed","title":"Incidence and prognostic factors of patients with synchronous liver metastases upon initial diagnosis of breast cancer: a population-based study","title-short":"Incidence and prognostic factors of patients with synchronous liver metastases upon initial diagnosis of breast cancer","volume":"10","author":[{"family":"Zhao","given":"Hai-Yun"},{"family":"Gong","given":"Yue"},{"family":"Ye","given":"Fu-Gui"},{"family":"Ling","given":"Hong"},{"family":"Hu","given":"Xin"}],"issued":{"date-parts":[["2018"]]}}}],"schema":"https://github.com/citation-style-language/schema/raw/master/csl-citation.json"} </w:instrText>
      </w:r>
      <w:r w:rsidR="008E4440">
        <w:rPr>
          <w:rFonts w:cs="Arial"/>
        </w:rPr>
        <w:fldChar w:fldCharType="separate"/>
      </w:r>
      <w:r w:rsidR="00CA6345" w:rsidRPr="00CA6345">
        <w:rPr>
          <w:rFonts w:cs="Arial"/>
          <w:szCs w:val="24"/>
          <w:vertAlign w:val="superscript"/>
        </w:rPr>
        <w:t>90</w:t>
      </w:r>
      <w:r w:rsidR="008E4440">
        <w:rPr>
          <w:rFonts w:cs="Arial"/>
        </w:rPr>
        <w:fldChar w:fldCharType="end"/>
      </w:r>
      <w:r w:rsidR="008E4440">
        <w:rPr>
          <w:rFonts w:cs="Arial"/>
        </w:rPr>
        <w:t xml:space="preserve"> </w:t>
      </w:r>
      <w:r w:rsidR="009A3417" w:rsidRPr="002646F6">
        <w:t>Brain me</w:t>
      </w:r>
      <w:r w:rsidR="003B23F2" w:rsidRPr="002646F6">
        <w:t xml:space="preserve">tastases </w:t>
      </w:r>
      <w:r w:rsidR="009A3E51">
        <w:t>are</w:t>
      </w:r>
      <w:r w:rsidR="009A3E51" w:rsidRPr="002646F6">
        <w:t xml:space="preserve"> </w:t>
      </w:r>
      <w:r w:rsidR="009A3417" w:rsidRPr="002646F6">
        <w:t>associated with neurological impairment on both cognitive and sensory functions</w:t>
      </w:r>
      <w:r w:rsidR="00D801CE">
        <w:t>.</w:t>
      </w:r>
      <w:r w:rsidR="000F3B09">
        <w:fldChar w:fldCharType="begin"/>
      </w:r>
      <w:r w:rsidR="00CA6345">
        <w:instrText xml:space="preserve"> ADDIN ZOTERO_ITEM CSL_CITATION {"citationID":"rF46fWJq","properties":{"formattedCitation":"\\super 91\\nosupersub{}","plainCitation":"91","noteIndex":0},"citationItems":[{"id":66849,"uris":["http://zotero.org/groups/4797619/items/6NNFGW72"],"itemData":{"id":66849,"type":"article-journal","abstract":"As systemic therapy of metastatic breast cancer improves, CNS involvement is becoming a more widespread problem. This article summarizes the current knowledge regarding the incidence, clinical presentation, diagnosis, prognosis, and treatment of CNS metastases in patients with breast cancer. When available, studies specific to breast cancer are presented; in studies in which many solid tumors were evaluated together, the proportion of patients with breast cancer is noted. On the basis of data from randomized trials and retrospective series, neurosurgery and stereotactic radiosurgery (SRS) may prolong survival in patients with single brain metastases. The treatment of multiple metastases remains controversial, as does the routine use of whole-brain radiotherapy (WBRT) after either surgery or SRS. Although it is widely assumed that chemotherapy is of limited benefit, data from case series and case reports suggest otherwise. WBRT, neurosurgery, SRS, and medical therapy each have a role in the treatment of CNS metastases; however, neurologic symptoms frequently are not fully reversible, even with appropriate therapy. Studies specifically targeted toward this group of patients are needed.","container-title":"Journal of Clinical Oncology: Official Journal of the American Society of Clinical Oncology","DOI":"10.1200/JCO.2004.01.175","ISSN":"0732-183X","issue":"17","journalAbbreviation":"J Clin Oncol","language":"eng","note":"PMID: 15337811","page":"3608-3617","source":"PubMed","title":"CNS metastases in breast cancer","volume":"22","author":[{"family":"Lin","given":"Nancy U."},{"family":"Bellon","given":"Jennifer R."},{"family":"Winer","given":"Eric P."}],"issued":{"date-parts":[["2004",9,1]]}}}],"schema":"https://github.com/citation-style-language/schema/raw/master/csl-citation.json"} </w:instrText>
      </w:r>
      <w:r w:rsidR="000F3B09">
        <w:fldChar w:fldCharType="separate"/>
      </w:r>
      <w:r w:rsidR="00CA6345" w:rsidRPr="00CA6345">
        <w:rPr>
          <w:rFonts w:cs="Arial"/>
          <w:szCs w:val="24"/>
          <w:vertAlign w:val="superscript"/>
        </w:rPr>
        <w:t>91</w:t>
      </w:r>
      <w:r w:rsidR="000F3B09">
        <w:fldChar w:fldCharType="end"/>
      </w:r>
      <w:r w:rsidR="00D801CE">
        <w:t xml:space="preserve"> Breast cancer patients who develop brain metastases </w:t>
      </w:r>
      <w:r w:rsidR="00110D6A">
        <w:t xml:space="preserve">have a poor prognosis, </w:t>
      </w:r>
      <w:r w:rsidR="007138E8">
        <w:t xml:space="preserve">with a median survival </w:t>
      </w:r>
      <w:r w:rsidR="00552442">
        <w:t xml:space="preserve">of </w:t>
      </w:r>
      <w:r w:rsidR="003574D2">
        <w:t>2</w:t>
      </w:r>
      <w:r w:rsidR="001E55F0">
        <w:t>.0</w:t>
      </w:r>
      <w:r w:rsidR="00552442">
        <w:t>–</w:t>
      </w:r>
      <w:r w:rsidR="004A422F" w:rsidRPr="004A422F">
        <w:t>25.3 months despite treatment</w:t>
      </w:r>
      <w:r w:rsidR="004A422F">
        <w:t>.</w:t>
      </w:r>
      <w:r w:rsidR="00CF236C">
        <w:fldChar w:fldCharType="begin"/>
      </w:r>
      <w:r w:rsidR="00CA6345">
        <w:instrText xml:space="preserve"> ADDIN ZOTERO_ITEM CSL_CITATION {"citationID":"uMfHgT5H","properties":{"formattedCitation":"\\super 92\\nosupersub{}","plainCitation":"92","noteIndex":0},"citationItems":[{"id":66852,"uris":["http://zotero.org/groups/4797619/items/NSGP5JH4"],"itemData":{"id":66852,"type":"article-journal","abstract":"Breast cancer is a common cause of brain metastases, with metastases occurring in at least 10–16 % of patients. Longer survival of patients with metastatic breast cancer and the use of better imaging techniques are associated with an increased incidence of brain metastases. Unfortunately, patients who develop brain metastases tend to have poor prognosis with short overall survival. In addition, brain metastases are a major cause of morbidity, associated with progressive neurologic deficits that result in a reduced quality of life. Tumor subtypes play a key role in prognosis and treatment selection. Current therapies include surgery, whole-brain radiation therapy, stereotactic radiosurgery, chemotherapy and targeted therapies. However, the timing and appropriate use of these therapies is controversial and careful patient selection by using available prognostic tools is extremely important. This review will focus on current treatment options, novel therapies, future approaches and ongoing clinical trials for patients with breast cancer brain metastases.","container-title":"Experimental Hematology &amp; Oncology","DOI":"10.1186/s40164-015-0028-8","ISSN":"2162-3619","issue":"1","journalAbbreviation":"Experimental Hematology &amp; Oncology","page":"33","source":"BioMed Central","title":"Breast cancer brain metastases: the last frontier","title-short":"Breast cancer brain metastases","volume":"4","author":[{"family":"Leone","given":"José Pablo"},{"family":"Leone","given":"Bernardo Amadeo"}],"issued":{"date-parts":[["2015",11,24]]}}}],"schema":"https://github.com/citation-style-language/schema/raw/master/csl-citation.json"} </w:instrText>
      </w:r>
      <w:r w:rsidR="00CF236C">
        <w:fldChar w:fldCharType="separate"/>
      </w:r>
      <w:r w:rsidR="00CA6345" w:rsidRPr="00CA6345">
        <w:rPr>
          <w:rFonts w:cs="Arial"/>
          <w:szCs w:val="24"/>
          <w:vertAlign w:val="superscript"/>
        </w:rPr>
        <w:t>92</w:t>
      </w:r>
      <w:r w:rsidR="00CF236C">
        <w:fldChar w:fldCharType="end"/>
      </w:r>
    </w:p>
    <w:p w14:paraId="70CC20FB" w14:textId="64C8467A" w:rsidR="00D927BA" w:rsidRPr="00E06869" w:rsidRDefault="004D4371" w:rsidP="0031043B">
      <w:pPr>
        <w:pStyle w:val="Body"/>
      </w:pPr>
      <w:r>
        <w:t>S</w:t>
      </w:r>
      <w:r w:rsidRPr="00D30D35">
        <w:t xml:space="preserve">ymptoms </w:t>
      </w:r>
      <w:r>
        <w:t xml:space="preserve">of </w:t>
      </w:r>
      <w:r w:rsidR="00E44F79">
        <w:t>metastases</w:t>
      </w:r>
      <w:r w:rsidR="000223AB">
        <w:t xml:space="preserve"> </w:t>
      </w:r>
      <w:r w:rsidRPr="00D30D35">
        <w:t>may incur additional resource use and costs due to requirement for further treatment and monitoring and can havnative QoL impact, due to pain and difficulties for the patient in coping with symptoms</w:t>
      </w:r>
      <w:r>
        <w:t>.</w:t>
      </w:r>
    </w:p>
    <w:p w14:paraId="396CCC3B" w14:textId="4DE2ADC0" w:rsidR="004509F4" w:rsidRDefault="00270965" w:rsidP="00270965">
      <w:pPr>
        <w:pStyle w:val="Caption"/>
      </w:pPr>
      <w:bookmarkStart w:id="52" w:name="_Ref121929110"/>
      <w:bookmarkStart w:id="53" w:name="_Ref117770782"/>
      <w:bookmarkStart w:id="54" w:name="_Ref92280729"/>
      <w:bookmarkStart w:id="55" w:name="_Toc129350979"/>
      <w:r>
        <w:t xml:space="preserve">Table </w:t>
      </w:r>
      <w:r>
        <w:fldChar w:fldCharType="begin"/>
      </w:r>
      <w:r>
        <w:instrText>SEQ Table \* ARABIC</w:instrText>
      </w:r>
      <w:r>
        <w:fldChar w:fldCharType="separate"/>
      </w:r>
      <w:r w:rsidR="00145F42">
        <w:rPr>
          <w:noProof/>
        </w:rPr>
        <w:t>4</w:t>
      </w:r>
      <w:r>
        <w:fldChar w:fldCharType="end"/>
      </w:r>
      <w:bookmarkEnd w:id="52"/>
      <w:r>
        <w:t xml:space="preserve">: Site-specific symptoms of metastases in </w:t>
      </w:r>
      <w:bookmarkEnd w:id="53"/>
      <w:bookmarkEnd w:id="54"/>
      <w:r>
        <w:t>BC</w:t>
      </w:r>
      <w:bookmarkEnd w:id="55"/>
    </w:p>
    <w:tbl>
      <w:tblPr>
        <w:tblStyle w:val="Generaltable"/>
        <w:tblW w:w="9067" w:type="dxa"/>
        <w:tblLook w:val="04A0" w:firstRow="1" w:lastRow="0" w:firstColumn="1" w:lastColumn="0" w:noHBand="0" w:noVBand="1"/>
      </w:tblPr>
      <w:tblGrid>
        <w:gridCol w:w="1696"/>
        <w:gridCol w:w="7371"/>
      </w:tblGrid>
      <w:tr w:rsidR="004509F4" w14:paraId="78332CBA" w14:textId="77777777" w:rsidTr="00F55057">
        <w:trPr>
          <w:cnfStyle w:val="100000000000" w:firstRow="1" w:lastRow="0" w:firstColumn="0" w:lastColumn="0" w:oddVBand="0" w:evenVBand="0" w:oddHBand="0" w:evenHBand="0" w:firstRowFirstColumn="0" w:firstRowLastColumn="0" w:lastRowFirstColumn="0" w:lastRowLastColumn="0"/>
          <w:tblHeader/>
        </w:trPr>
        <w:tc>
          <w:tcPr>
            <w:tcW w:w="1696" w:type="dxa"/>
            <w:shd w:val="clear" w:color="auto" w:fill="F2F2F2" w:themeFill="background1" w:themeFillShade="F2"/>
          </w:tcPr>
          <w:p w14:paraId="1DE3B60C" w14:textId="71AFF684" w:rsidR="004509F4" w:rsidRDefault="00F55057">
            <w:pPr>
              <w:pStyle w:val="Tableheading"/>
            </w:pPr>
            <w:r>
              <w:t>Metastasis site</w:t>
            </w:r>
          </w:p>
        </w:tc>
        <w:tc>
          <w:tcPr>
            <w:tcW w:w="7371" w:type="dxa"/>
            <w:shd w:val="clear" w:color="auto" w:fill="F2F2F2" w:themeFill="background1" w:themeFillShade="F2"/>
            <w:vAlign w:val="center"/>
          </w:tcPr>
          <w:p w14:paraId="43CBB031" w14:textId="77777777" w:rsidR="004509F4" w:rsidRDefault="004509F4" w:rsidP="00716B9F">
            <w:pPr>
              <w:pStyle w:val="Tableheading"/>
            </w:pPr>
            <w:r>
              <w:t>Associated symptoms</w:t>
            </w:r>
          </w:p>
        </w:tc>
      </w:tr>
      <w:tr w:rsidR="004509F4" w14:paraId="73C5218D" w14:textId="77777777" w:rsidTr="00F55057">
        <w:tc>
          <w:tcPr>
            <w:tcW w:w="1696" w:type="dxa"/>
            <w:shd w:val="clear" w:color="auto" w:fill="F2F2F2" w:themeFill="background1" w:themeFillShade="F2"/>
          </w:tcPr>
          <w:p w14:paraId="5E47CF1C" w14:textId="77777777" w:rsidR="004509F4" w:rsidRPr="00054763" w:rsidRDefault="004509F4">
            <w:pPr>
              <w:pStyle w:val="Tablebody"/>
              <w:keepNext/>
              <w:rPr>
                <w:b/>
                <w:bCs/>
              </w:rPr>
            </w:pPr>
            <w:r w:rsidRPr="00054763">
              <w:rPr>
                <w:b/>
                <w:bCs/>
              </w:rPr>
              <w:t>General</w:t>
            </w:r>
          </w:p>
        </w:tc>
        <w:tc>
          <w:tcPr>
            <w:tcW w:w="7371" w:type="dxa"/>
          </w:tcPr>
          <w:p w14:paraId="03E1429D" w14:textId="77777777" w:rsidR="004509F4" w:rsidRDefault="004509F4">
            <w:pPr>
              <w:pStyle w:val="Tablebody"/>
            </w:pPr>
            <w:r>
              <w:t>Fatigue, difficulty sleeping, depression</w:t>
            </w:r>
          </w:p>
        </w:tc>
      </w:tr>
      <w:tr w:rsidR="004509F4" w14:paraId="539E36CE" w14:textId="77777777" w:rsidTr="00F55057">
        <w:tc>
          <w:tcPr>
            <w:tcW w:w="1696" w:type="dxa"/>
            <w:shd w:val="clear" w:color="auto" w:fill="F2F2F2" w:themeFill="background1" w:themeFillShade="F2"/>
          </w:tcPr>
          <w:p w14:paraId="6CA517FB" w14:textId="77777777" w:rsidR="004509F4" w:rsidRPr="00054763" w:rsidRDefault="004509F4">
            <w:pPr>
              <w:pStyle w:val="Tablebody"/>
              <w:rPr>
                <w:b/>
                <w:bCs/>
              </w:rPr>
            </w:pPr>
            <w:r w:rsidRPr="00054763">
              <w:rPr>
                <w:b/>
                <w:bCs/>
              </w:rPr>
              <w:t>Brain</w:t>
            </w:r>
          </w:p>
        </w:tc>
        <w:tc>
          <w:tcPr>
            <w:tcW w:w="7371" w:type="dxa"/>
          </w:tcPr>
          <w:p w14:paraId="1495D878" w14:textId="77777777" w:rsidR="004509F4" w:rsidRDefault="004509F4">
            <w:pPr>
              <w:pStyle w:val="Tablebody"/>
            </w:pPr>
            <w:r>
              <w:t>Headache, confusion, weakness or numbness, seizure, altered mentation, memory problems, changes to eyesight, speech impairment, nausea or vomiting</w:t>
            </w:r>
          </w:p>
        </w:tc>
      </w:tr>
      <w:tr w:rsidR="004509F4" w14:paraId="4739D99C" w14:textId="77777777" w:rsidTr="00F55057">
        <w:tc>
          <w:tcPr>
            <w:tcW w:w="1696" w:type="dxa"/>
            <w:shd w:val="clear" w:color="auto" w:fill="F2F2F2" w:themeFill="background1" w:themeFillShade="F2"/>
          </w:tcPr>
          <w:p w14:paraId="77A9540D" w14:textId="77777777" w:rsidR="004509F4" w:rsidRPr="00054763" w:rsidRDefault="004509F4">
            <w:pPr>
              <w:pStyle w:val="Tablebody"/>
              <w:rPr>
                <w:b/>
                <w:bCs/>
              </w:rPr>
            </w:pPr>
            <w:r w:rsidRPr="00054763">
              <w:rPr>
                <w:b/>
                <w:bCs/>
              </w:rPr>
              <w:t>Liver</w:t>
            </w:r>
          </w:p>
        </w:tc>
        <w:tc>
          <w:tcPr>
            <w:tcW w:w="7371" w:type="dxa"/>
          </w:tcPr>
          <w:p w14:paraId="360A610C" w14:textId="77777777" w:rsidR="004509F4" w:rsidRDefault="004509F4">
            <w:pPr>
              <w:pStyle w:val="Tablebody"/>
            </w:pPr>
            <w:r>
              <w:t>Discomfort or pain, nausea, swollen abdomen, loss of appetite, jaundice</w:t>
            </w:r>
          </w:p>
        </w:tc>
      </w:tr>
      <w:tr w:rsidR="004509F4" w14:paraId="74AF69A4" w14:textId="77777777" w:rsidTr="00F55057">
        <w:tc>
          <w:tcPr>
            <w:tcW w:w="1696" w:type="dxa"/>
            <w:shd w:val="clear" w:color="auto" w:fill="F2F2F2" w:themeFill="background1" w:themeFillShade="F2"/>
          </w:tcPr>
          <w:p w14:paraId="115DFDC2" w14:textId="77777777" w:rsidR="004509F4" w:rsidRPr="00054763" w:rsidRDefault="004509F4">
            <w:pPr>
              <w:pStyle w:val="Tablebody"/>
              <w:rPr>
                <w:b/>
                <w:bCs/>
              </w:rPr>
            </w:pPr>
            <w:r w:rsidRPr="00054763">
              <w:rPr>
                <w:b/>
                <w:bCs/>
              </w:rPr>
              <w:t>Lymph nodes</w:t>
            </w:r>
          </w:p>
        </w:tc>
        <w:tc>
          <w:tcPr>
            <w:tcW w:w="7371" w:type="dxa"/>
          </w:tcPr>
          <w:p w14:paraId="5DDCA4E9" w14:textId="77777777" w:rsidR="004509F4" w:rsidRDefault="004509F4">
            <w:pPr>
              <w:pStyle w:val="Tablebody"/>
            </w:pPr>
            <w:r>
              <w:t>Brachial plexopathies, pain</w:t>
            </w:r>
          </w:p>
        </w:tc>
      </w:tr>
      <w:tr w:rsidR="004509F4" w14:paraId="4C357453" w14:textId="77777777" w:rsidTr="00F55057">
        <w:tc>
          <w:tcPr>
            <w:tcW w:w="1696" w:type="dxa"/>
            <w:shd w:val="clear" w:color="auto" w:fill="F2F2F2" w:themeFill="background1" w:themeFillShade="F2"/>
          </w:tcPr>
          <w:p w14:paraId="0874A11B" w14:textId="77777777" w:rsidR="004509F4" w:rsidRPr="00054763" w:rsidRDefault="004509F4">
            <w:pPr>
              <w:pStyle w:val="Tablebody"/>
              <w:rPr>
                <w:b/>
                <w:bCs/>
              </w:rPr>
            </w:pPr>
            <w:r w:rsidRPr="00054763">
              <w:rPr>
                <w:b/>
                <w:bCs/>
              </w:rPr>
              <w:t>Skin</w:t>
            </w:r>
          </w:p>
        </w:tc>
        <w:tc>
          <w:tcPr>
            <w:tcW w:w="7371" w:type="dxa"/>
          </w:tcPr>
          <w:p w14:paraId="7D554B44" w14:textId="04B48F0F" w:rsidR="004509F4" w:rsidRDefault="004509F4" w:rsidP="00CF236C">
            <w:pPr>
              <w:pStyle w:val="Tablebody"/>
              <w:tabs>
                <w:tab w:val="left" w:pos="2350"/>
                <w:tab w:val="center" w:pos="3577"/>
              </w:tabs>
            </w:pPr>
            <w:r>
              <w:t>Pain, infection, bleeding</w:t>
            </w:r>
            <w:r w:rsidR="00CF236C">
              <w:tab/>
            </w:r>
            <w:r w:rsidR="00CF236C">
              <w:tab/>
            </w:r>
          </w:p>
        </w:tc>
      </w:tr>
      <w:tr w:rsidR="004509F4" w14:paraId="4E00FAE0" w14:textId="77777777" w:rsidTr="00F55057">
        <w:tc>
          <w:tcPr>
            <w:tcW w:w="1696" w:type="dxa"/>
            <w:shd w:val="clear" w:color="auto" w:fill="F2F2F2" w:themeFill="background1" w:themeFillShade="F2"/>
          </w:tcPr>
          <w:p w14:paraId="39BC8179" w14:textId="77777777" w:rsidR="004509F4" w:rsidRPr="00054763" w:rsidRDefault="004509F4">
            <w:pPr>
              <w:pStyle w:val="Tablebody"/>
              <w:rPr>
                <w:b/>
                <w:bCs/>
              </w:rPr>
            </w:pPr>
            <w:r w:rsidRPr="00054763">
              <w:rPr>
                <w:b/>
                <w:bCs/>
              </w:rPr>
              <w:t>Bone</w:t>
            </w:r>
          </w:p>
        </w:tc>
        <w:tc>
          <w:tcPr>
            <w:tcW w:w="7371" w:type="dxa"/>
          </w:tcPr>
          <w:p w14:paraId="0FBFD953" w14:textId="77777777" w:rsidR="004509F4" w:rsidRDefault="004509F4">
            <w:pPr>
              <w:pStyle w:val="Tablebody"/>
            </w:pPr>
            <w:r>
              <w:t>Pain, hypercalcaemia, pathologic fracture, loss of mobility</w:t>
            </w:r>
          </w:p>
        </w:tc>
      </w:tr>
      <w:tr w:rsidR="004509F4" w14:paraId="7A1444D3" w14:textId="77777777" w:rsidTr="00F55057">
        <w:tc>
          <w:tcPr>
            <w:tcW w:w="1696" w:type="dxa"/>
            <w:shd w:val="clear" w:color="auto" w:fill="F2F2F2" w:themeFill="background1" w:themeFillShade="F2"/>
          </w:tcPr>
          <w:p w14:paraId="16A54648" w14:textId="77777777" w:rsidR="004509F4" w:rsidRPr="00054763" w:rsidRDefault="004509F4">
            <w:pPr>
              <w:pStyle w:val="Tablebody"/>
              <w:keepNext/>
              <w:rPr>
                <w:b/>
                <w:bCs/>
              </w:rPr>
            </w:pPr>
            <w:r w:rsidRPr="00054763">
              <w:rPr>
                <w:b/>
                <w:bCs/>
              </w:rPr>
              <w:t>Lungs</w:t>
            </w:r>
          </w:p>
        </w:tc>
        <w:tc>
          <w:tcPr>
            <w:tcW w:w="7371" w:type="dxa"/>
          </w:tcPr>
          <w:p w14:paraId="5D860901" w14:textId="77777777" w:rsidR="004509F4" w:rsidRDefault="004509F4">
            <w:pPr>
              <w:pStyle w:val="Tablebody"/>
            </w:pPr>
            <w:r>
              <w:t>Pain, cough, dyspnoea, haemoptysis, weight loss, pleural effusion</w:t>
            </w:r>
          </w:p>
        </w:tc>
      </w:tr>
    </w:tbl>
    <w:p w14:paraId="221BB836" w14:textId="0833CE3E" w:rsidR="004509F4" w:rsidRDefault="004509F4" w:rsidP="004362CF">
      <w:pPr>
        <w:pStyle w:val="Footnotes"/>
      </w:pPr>
      <w:r>
        <w:t>Source: Irvin 2011;</w:t>
      </w:r>
      <w:r>
        <w:fldChar w:fldCharType="begin"/>
      </w:r>
      <w:r w:rsidR="00CA6345">
        <w:instrText xml:space="preserve"> ADDIN ZOTERO_ITEM CSL_CITATION {"citationID":"FlNBYy8H","properties":{"formattedCitation":"\\super 25\\nosupersub{}","plainCitation":"25","noteIndex":0},"citationItems":[{"id":65914,"uris":["http://zotero.org/groups/4797619/items/VWFBS6EV"],"itemData":{"id":65914,"type":"article-journal","abstract":"The most common symptoms in patients with breast cancer metastases are identified and an overview of their management is provided., Approximately 40,000 women die as a result of breast cancer each year and many more live with advanced disease. When breast cancer recurs, the goals of treatment often shift from one of cure to controlling the disease for as long as possible while palliating symptoms interfering with the patient's functional status and quality of life. This requires ongoing discussions with the patient and family about the goals of care. Many symptoms depend on the site of metastasis, with bone being the most frequent, and commonly occur with fatigue, depression, insomnia, and pain. The purpose of this paper is to identify and provide an overview of the management of the most common symptoms in patients with breast cancer metastases.","container-title":"The Oncologist","DOI":"10.1634/theoncologist.2011-0159","ISSN":"1083-7159","issue":"9","journalAbbreviation":"Oncologist","note":"PMID: 21880861\nPMCID: PMC3228166","page":"1203-1214","source":"PubMed Central","title":"Symptom Management in Metastatic Breast Cancer","volume":"16","author":[{"family":"Irvin","given":"William"},{"family":"Muss","given":"Hyman B."},{"family":"Mayer","given":"Deborah K."}],"issued":{"date-parts":[["2011",9]]}}}],"schema":"https://github.com/citation-style-language/schema/raw/master/csl-citation.json"} </w:instrText>
      </w:r>
      <w:r>
        <w:fldChar w:fldCharType="separate"/>
      </w:r>
      <w:r w:rsidR="00FD57F4" w:rsidRPr="00FD57F4">
        <w:rPr>
          <w:rFonts w:cs="Arial"/>
          <w:szCs w:val="24"/>
          <w:vertAlign w:val="superscript"/>
        </w:rPr>
        <w:t>25</w:t>
      </w:r>
      <w:r>
        <w:fldChar w:fldCharType="end"/>
      </w:r>
      <w:r>
        <w:t xml:space="preserve"> Cancer Research UK 2017.</w:t>
      </w:r>
      <w:r>
        <w:fldChar w:fldCharType="begin"/>
      </w:r>
      <w:r w:rsidR="00CA6345">
        <w:instrText xml:space="preserve"> ADDIN ZOTERO_ITEM CSL_CITATION {"citationID":"Eq5lSgrd","properties":{"formattedCitation":"\\super 26\\nosupersub{}","plainCitation":"26","noteIndex":0},"citationItems":[{"id":65913,"uris":["http://zotero.org/groups/4797619/items/CJ5T6X82"],"itemData":{"id":65913,"type":"webpage","title":"Symptoms of secondary breast cancer | Cancer Research UK","URL":"https://www.cancerresearchuk.org/about-cancer/breast-cancer/secondary/symptoms","accessed":{"date-parts":[["2022",10,24]]}}}],"schema":"https://github.com/citation-style-language/schema/raw/master/csl-citation.json"} </w:instrText>
      </w:r>
      <w:r>
        <w:fldChar w:fldCharType="separate"/>
      </w:r>
      <w:r w:rsidR="00FD57F4" w:rsidRPr="00FD57F4">
        <w:rPr>
          <w:rFonts w:cs="Arial"/>
          <w:szCs w:val="24"/>
          <w:vertAlign w:val="superscript"/>
        </w:rPr>
        <w:t>26</w:t>
      </w:r>
      <w:r>
        <w:fldChar w:fldCharType="end"/>
      </w:r>
    </w:p>
    <w:p w14:paraId="4549F306" w14:textId="4E5A63B1" w:rsidR="006F4CD4" w:rsidRDefault="009007B0" w:rsidP="006F4CD4">
      <w:pPr>
        <w:pStyle w:val="Heading4"/>
      </w:pPr>
      <w:bookmarkStart w:id="56" w:name="_Ref97122887"/>
      <w:bookmarkEnd w:id="51"/>
      <w:r>
        <w:t>Q</w:t>
      </w:r>
      <w:r w:rsidR="006F4CD4">
        <w:t>uality-of-life burden</w:t>
      </w:r>
      <w:bookmarkEnd w:id="56"/>
    </w:p>
    <w:p w14:paraId="08266D45" w14:textId="033B79E3" w:rsidR="00405504" w:rsidRPr="00EF0833" w:rsidRDefault="00405504" w:rsidP="00405504">
      <w:pPr>
        <w:pStyle w:val="Body"/>
      </w:pPr>
      <w:bookmarkStart w:id="57" w:name="_Ref90900648"/>
      <w:bookmarkStart w:id="58" w:name="_Ref97122872"/>
      <w:r w:rsidRPr="00EF0833">
        <w:t xml:space="preserve">As expected for a terminal disease with a high symptom burden, BC has a substantial and negative impact on patient </w:t>
      </w:r>
      <w:r w:rsidR="00F94F7D" w:rsidRPr="002646F6">
        <w:t>q</w:t>
      </w:r>
      <w:r w:rsidR="004D06F0" w:rsidRPr="002646F6">
        <w:t>uality and q</w:t>
      </w:r>
      <w:r w:rsidR="00F94F7D" w:rsidRPr="002646F6">
        <w:t xml:space="preserve">uantity </w:t>
      </w:r>
      <w:r w:rsidR="00E56D08" w:rsidRPr="002646F6">
        <w:t>of life</w:t>
      </w:r>
      <w:r w:rsidRPr="00EF0833">
        <w:t xml:space="preserve">. In a 2019 analysis in the UK, the total disability-adjusted life years (DALYs) lost to BC were 282,537 (95% confidence interval [CI]: 263,582, 301,298) </w:t>
      </w:r>
      <w:r w:rsidR="00047F7A" w:rsidRPr="002646F6">
        <w:t xml:space="preserve">in England </w:t>
      </w:r>
      <w:r w:rsidRPr="00EF0833">
        <w:t xml:space="preserve">and 17,358 (95% CI: 15,831, 19,046) </w:t>
      </w:r>
      <w:r w:rsidRPr="002646F6">
        <w:t>in Wales</w:t>
      </w:r>
      <w:r w:rsidRPr="00EF0833">
        <w:t>, indicating substantial burden of disease at a population level</w:t>
      </w:r>
      <w:r w:rsidRPr="002646F6">
        <w:t>.</w:t>
      </w:r>
      <w:hyperlink w:anchor="_ENREF_68" w:tooltip="Global Health Data Exchange (GHDx), 2021 #120" w:history="1">
        <w:r w:rsidR="004838B9" w:rsidRPr="002646F6">
          <w:fldChar w:fldCharType="begin"/>
        </w:r>
        <w:r w:rsidR="004838B9" w:rsidRPr="002646F6">
          <w:instrText xml:space="preserve"> ADDIN EN.CITE &lt;EndNote&gt;&lt;Cite&gt;&lt;Author&gt;Global Health Data Exchange (GHDx)&lt;/Author&gt;&lt;Year&gt;2021&lt;/Year&gt;&lt;RecNum&gt;120&lt;/RecNum&gt;&lt;DisplayText&gt;&lt;style face="superscript"&gt;68&lt;/style&gt;&lt;/DisplayText&gt;&lt;record&gt;&lt;rec-number&gt;120&lt;/rec-number&gt;&lt;foreign-keys&gt;&lt;key app="EN" db-id="zsraxr2sldvt0herzw7x5028s0efeazsx9r0" timestamp="1639999836"&gt;120&lt;/key&gt;&lt;/foreign-keys&gt;&lt;ref-type name="Journal Article"&gt;17&lt;/ref-type&gt;&lt;contributors&gt;&lt;authors&gt;&lt;author&gt;Global Health Data Exchange (GHDx),&lt;/author&gt;&lt;/authors&gt;&lt;/contributors&gt;&lt;titles&gt;&lt;title&gt;GBD Results Tool: DALYs for 2019 with trends since 1990; England and Wales&lt;/title&gt;&lt;secondary-title&gt;Available at: http://ghdx.healthdata.org/gbd-results-tool?params=gbd-api-2019-permalink/93951e9aad22ab8ddae207177a7bb467 [last accessed: 20/12/2021]&lt;/secondary-title&gt;&lt;/titles&gt;&lt;periodical&gt;&lt;full-title&gt;Available at: http://ghdx.healthdata.org/gbd-results-tool?params=gbd-api-2019-permalink/93951e9aad22ab8ddae207177a7bb467 [last accessed: 20/12/2021]&lt;/full-title&gt;&lt;/periodical&gt;&lt;dates&gt;&lt;year&gt;2021&lt;/year&gt;&lt;/dates&gt;&lt;urls&gt;&lt;/urls&gt;&lt;/record&gt;&lt;/Cite&gt;&lt;/EndNote&gt;</w:instrText>
        </w:r>
        <w:r w:rsidR="004838B9" w:rsidRPr="002646F6">
          <w:fldChar w:fldCharType="separate"/>
        </w:r>
        <w:r w:rsidR="004838B9" w:rsidRPr="002646F6">
          <w:rPr>
            <w:noProof/>
            <w:vertAlign w:val="superscript"/>
          </w:rPr>
          <w:t>68</w:t>
        </w:r>
        <w:r w:rsidR="004838B9" w:rsidRPr="002646F6">
          <w:fldChar w:fldCharType="end"/>
        </w:r>
      </w:hyperlink>
      <w:r w:rsidRPr="00EF0833">
        <w:t xml:space="preserve"> Estimates from the Global Burden of Disease Study (1990–2017) indicate that BC </w:t>
      </w:r>
      <w:r w:rsidR="005C68D6" w:rsidRPr="002646F6">
        <w:t>is the leading cause of</w:t>
      </w:r>
      <w:r w:rsidRPr="002646F6">
        <w:t xml:space="preserve"> DALY loss </w:t>
      </w:r>
      <w:r w:rsidRPr="00EF0833">
        <w:t>of any cancer type in women.</w:t>
      </w:r>
      <w:r w:rsidR="00FF2398" w:rsidRPr="002646F6">
        <w:fldChar w:fldCharType="begin"/>
      </w:r>
      <w:r w:rsidR="00CA6345">
        <w:instrText xml:space="preserve"> ADDIN ZOTERO_ITEM CSL_CITATION {"citationID":"sHSRsGeL","properties":{"formattedCitation":"\\super 93\\nosupersub{}","plainCitation":"93","noteIndex":0},"citationItems":[{"id":65903,"uris":["http://zotero.org/groups/4797619/items/H5KWGA4J"],"itemData":{"id":65903,"type":"article-journal","abstract":"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To describe cancer burden for 29 cancer groups in 195 countries from 1990 through 2017 to provide data needed for cancer control planning.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 000 deaths and 15.2 million DALYs), and stomach cancer (542 000 deaths and 12.2 million DALYs). For women in 2017, the most common incident cancers were NMSC (3.3 million incident cases), breast cancer (1.9 million incident cases), and colorectal cancer (819 000 incident cases). The leading causes of cancer deaths and DALYs for women were breast cancer (601 000 deaths and 17.4 million DALYs), TBL cancer (596 000 deaths and 12.6 million DALYs), and colorectal cancer (414 000 deaths and 8.3 million DALYs).The national epidemiological profiles of cancer burden in the GBD study show large heterogeneities, which are a reflection of different exposures to risk factors, economic settings, lifestyles, and access to care and screening. The GBD study can be used by policy makers and other stakeholders to develop and improve national and local cancer control in order to achieve the global targets and improve equity in cancer care.","container-title":"JAMA Oncology","DOI":"10.1001/jamaoncol.2019.2996","ISSN":"2374-2437","issue":"12","journalAbbreviation":"JAMA Oncology","page":"1749-1768","source":"Silverchair","title":"Global, Regional, and National Cancer Incidence, Mortality, Years of Life Lost, Years Lived With Disability, and Disability-Adjusted Life-Years for 29 Cancer Groups, 1990 to 2017: A Systematic Analysis for the Global Burden of Disease Study","title-short":"Global, Regional, and National Cancer Incidence, Mortality, Years of Life Lost, Years Lived With Disability, and Disability-Adjusted Life-Years for 29 Cancer Groups, 1990 to 2017","volume":"5","author":[{"literal":"Global Burden of Disease Cancer Collaboration"}],"issued":{"date-parts":[["2019",12,1]]}}}],"schema":"https://github.com/citation-style-language/schema/raw/master/csl-citation.json"} </w:instrText>
      </w:r>
      <w:r w:rsidR="00FF2398" w:rsidRPr="002646F6">
        <w:fldChar w:fldCharType="separate"/>
      </w:r>
      <w:r w:rsidR="00CA6345" w:rsidRPr="00CA6345">
        <w:rPr>
          <w:rFonts w:cs="Arial"/>
          <w:szCs w:val="24"/>
          <w:vertAlign w:val="superscript"/>
        </w:rPr>
        <w:t>93</w:t>
      </w:r>
      <w:r w:rsidR="00FF2398" w:rsidRPr="002646F6">
        <w:fldChar w:fldCharType="end"/>
      </w:r>
      <w:r w:rsidRPr="00EF0833">
        <w:t xml:space="preserve"> </w:t>
      </w:r>
    </w:p>
    <w:p w14:paraId="174FB644" w14:textId="21A85EC1" w:rsidR="00C02412" w:rsidRPr="00EF0833" w:rsidRDefault="00C02412" w:rsidP="00405504">
      <w:pPr>
        <w:pStyle w:val="Body"/>
      </w:pPr>
      <w:r w:rsidRPr="00EF0833">
        <w:t>The high DALY loss in BC derives largely from years of life lost, accounting for 93% of the total,</w:t>
      </w:r>
      <w:r w:rsidR="00D2387F" w:rsidRPr="00EF0833">
        <w:fldChar w:fldCharType="begin"/>
      </w:r>
      <w:r w:rsidR="00CA6345">
        <w:instrText xml:space="preserve"> ADDIN ZOTERO_ITEM CSL_CITATION {"citationID":"p6yXFZky","properties":{"formattedCitation":"\\super 93\\nosupersub{}","plainCitation":"93","noteIndex":0},"citationItems":[{"id":65903,"uris":["http://zotero.org/groups/4797619/items/H5KWGA4J"],"itemData":{"id":65903,"type":"article-journal","abstract":"Cancer and other noncommunicable diseases (NCDs) are now widely recognized as a threat to global development. The latest United Nations high-level meeting on NCDs reaffirmed this observation and also highlighted the slow progress in meeting the 2011 Political Declaration on the Prevention and Control of Noncommunicable Diseases and the third Sustainable Development Goal. Lack of situational analyses, priority setting, and budgeting have been identified as major obstacles in achieving these goals. All of these have in common that they require information on the local cancer epidemiology. The Global Burden of Disease (GBD) study is uniquely poised to provide these crucial data.To describe cancer burden for 29 cancer groups in 195 countries from 1990 through 2017 to provide data needed for cancer control planning.We used the GBD study estimation methods to describe cancer incidence, mortality, years lived with disability, years of life lost, and disability-adjusted life-years (DALYs). Results are presented at the national level as well as by Socio-demographic Index (SDI), a composite indicator of income, educational attainment, and total fertility rate. We also analyzed the influence of the epidemiological vs the demographic transition on cancer incidence.In 2017, there were 24.5 million incident cancer cases worldwide (16.8 million without nonmelanoma skin cancer [NMSC]) and 9.6 million cancer deaths. The majority of cancer DALYs came from years of life lost (97%), and only 3% came from years lived with disability. The odds of developing cancer were the lowest in the low SDI quintile (1 in 7) and the highest in the high SDI quintile (1 in 2) for both sexes. In 2017, the most common incident cancers in men were NMSC (4.3 million incident cases); tracheal, bronchus, and lung (TBL) cancer (1.5 million incident cases); and prostate cancer (1.3 million incident cases). The most common causes of cancer deaths and DALYs for men were TBL cancer (1.3 million deaths and 28.4 million DALYs), liver cancer (572 000 deaths and 15.2 million DALYs), and stomach cancer (542 000 deaths and 12.2 million DALYs). For women in 2017, the most common incident cancers were NMSC (3.3 million incident cases), breast cancer (1.9 million incident cases), and colorectal cancer (819 000 incident cases). The leading causes of cancer deaths and DALYs for women were breast cancer (601 000 deaths and 17.4 million DALYs), TBL cancer (596 000 deaths and 12.6 million DALYs), and colorectal cancer (414 000 deaths and 8.3 million DALYs).The national epidemiological profiles of cancer burden in the GBD study show large heterogeneities, which are a reflection of different exposures to risk factors, economic settings, lifestyles, and access to care and screening. The GBD study can be used by policy makers and other stakeholders to develop and improve national and local cancer control in order to achieve the global targets and improve equity in cancer care.","container-title":"JAMA Oncology","DOI":"10.1001/jamaoncol.2019.2996","ISSN":"2374-2437","issue":"12","journalAbbreviation":"JAMA Oncology","page":"1749-1768","source":"Silverchair","title":"Global, Regional, and National Cancer Incidence, Mortality, Years of Life Lost, Years Lived With Disability, and Disability-Adjusted Life-Years for 29 Cancer Groups, 1990 to 2017: A Systematic Analysis for the Global Burden of Disease Study","title-short":"Global, Regional, and National Cancer Incidence, Mortality, Years of Life Lost, Years Lived With Disability, and Disability-Adjusted Life-Years for 29 Cancer Groups, 1990 to 2017","volume":"5","author":[{"literal":"Global Burden of Disease Cancer Collaboration"}],"issued":{"date-parts":[["2019",12,1]]}}}],"schema":"https://github.com/citation-style-language/schema/raw/master/csl-citation.json"} </w:instrText>
      </w:r>
      <w:r w:rsidR="00D2387F" w:rsidRPr="00EF0833">
        <w:fldChar w:fldCharType="separate"/>
      </w:r>
      <w:r w:rsidR="00CA6345" w:rsidRPr="00CA6345">
        <w:rPr>
          <w:rFonts w:cs="Arial"/>
          <w:szCs w:val="24"/>
          <w:vertAlign w:val="superscript"/>
        </w:rPr>
        <w:t>93</w:t>
      </w:r>
      <w:r w:rsidR="00D2387F" w:rsidRPr="00EF0833">
        <w:fldChar w:fldCharType="end"/>
      </w:r>
      <w:r w:rsidRPr="00EF0833">
        <w:t xml:space="preserve"> and so </w:t>
      </w:r>
      <w:r w:rsidR="00CA0A60" w:rsidRPr="00EF0833">
        <w:t xml:space="preserve">is </w:t>
      </w:r>
      <w:r w:rsidRPr="00EF0833">
        <w:t>likely to be driven by the terminal or incurable stages of disease (unresectable Stage III and Stage IV) rather than the early stages</w:t>
      </w:r>
      <w:r w:rsidR="00121F5A" w:rsidRPr="00EF0833">
        <w:t>,</w:t>
      </w:r>
      <w:r w:rsidRPr="00EF0833">
        <w:t xml:space="preserve"> which have good survival outcomes (</w:t>
      </w:r>
      <w:r w:rsidRPr="002646F6">
        <w:rPr>
          <w:b/>
          <w:bCs/>
        </w:rPr>
        <w:t>Section</w:t>
      </w:r>
      <w:r w:rsidR="003A6A60">
        <w:rPr>
          <w:b/>
          <w:bCs/>
        </w:rPr>
        <w:t xml:space="preserve"> </w:t>
      </w:r>
      <w:r w:rsidR="003A6A60">
        <w:rPr>
          <w:b/>
          <w:bCs/>
        </w:rPr>
        <w:fldChar w:fldCharType="begin"/>
      </w:r>
      <w:r w:rsidR="003A6A60">
        <w:rPr>
          <w:b/>
          <w:bCs/>
        </w:rPr>
        <w:instrText xml:space="preserve"> REF _Ref126933487 \n \h </w:instrText>
      </w:r>
      <w:r w:rsidR="003A6A60">
        <w:rPr>
          <w:b/>
          <w:bCs/>
        </w:rPr>
      </w:r>
      <w:r w:rsidR="003A6A60">
        <w:rPr>
          <w:b/>
          <w:bCs/>
        </w:rPr>
        <w:fldChar w:fldCharType="separate"/>
      </w:r>
      <w:r w:rsidR="00145F42">
        <w:rPr>
          <w:b/>
          <w:bCs/>
        </w:rPr>
        <w:t>B.1.3.2.6</w:t>
      </w:r>
      <w:r w:rsidR="003A6A60">
        <w:rPr>
          <w:b/>
          <w:bCs/>
        </w:rPr>
        <w:fldChar w:fldCharType="end"/>
      </w:r>
      <w:r w:rsidRPr="00EF0833">
        <w:t xml:space="preserve">). </w:t>
      </w:r>
    </w:p>
    <w:p w14:paraId="7894E6A7" w14:textId="31AA52D5" w:rsidR="00405504" w:rsidRPr="003E002E" w:rsidRDefault="00405504" w:rsidP="009506B5">
      <w:pPr>
        <w:pStyle w:val="Heading5"/>
        <w:ind w:left="1276" w:hanging="1276"/>
      </w:pPr>
      <w:r w:rsidRPr="003E002E">
        <w:t>Impact of disease stage on QoL</w:t>
      </w:r>
    </w:p>
    <w:p w14:paraId="41E1955A" w14:textId="40AD243A" w:rsidR="00802858" w:rsidRPr="002F71EA" w:rsidRDefault="005754E8" w:rsidP="002646F6">
      <w:r>
        <w:t>Quality-of-</w:t>
      </w:r>
      <w:r w:rsidR="00930CF0" w:rsidRPr="002646F6">
        <w:t>life</w:t>
      </w:r>
      <w:r w:rsidR="00C9178E">
        <w:t xml:space="preserve"> (QoL)</w:t>
      </w:r>
      <w:r w:rsidR="00930CF0" w:rsidRPr="002646F6">
        <w:t xml:space="preserve"> for patients with BC is lower than for the general population in similar age categories,</w:t>
      </w:r>
      <w:r w:rsidR="009E3E86" w:rsidRPr="002F71EA">
        <w:fldChar w:fldCharType="begin"/>
      </w:r>
      <w:r w:rsidR="00CA6345">
        <w:instrText xml:space="preserve"> ADDIN ZOTERO_ITEM CSL_CITATION {"citationID":"a8QhqXrO","properties":{"formattedCitation":"\\super 28,94\\nosupersub{}","plainCitation":"28,94","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id":65902,"uris":["http://zotero.org/groups/4797619/items/79F4N4MW"],"itemData":{"id":65902,"type":"article-journal","abstract":"BACKGROUND: Decision analytic models in health care require baseline health-related quality of life data to accurately assess the benefits of interventions. The use of inappropriate baselines such as assuming the value of perfect health (EQ-5D = 1) for not having a condition may overestimate the benefits of some treatment and thus distort policy decisions informed by cost per quality adjusted life years thresholds.\nOBJECTIVE: The primary objective was to determine if data from the general population are appropriate for baseline health state utility values (HSUVs) when condition specific data are not available.\nMETHODS: Data from four consecutive Health Surveys for England were pooled. Self-reported health status and EQ-5D data were extracted and used to generate mean HSUVs for cohorts with or without prevalent health conditions. These were compared with mean HSUVs from all respondents irrespective of health status.\nRESULTS: More than 45% of respondents (n = 41,174) reported at least one condition and almost 20% reported at least two. Our results suggest that data from the general population could be used to approximate baseline HSUVs in some analyses, but not all. In particular, HSUVs from the general population would not be an appropriate baseline for cohorts who have just one condition. In these instances, if condition specific data are not available, data from respondents who report they do not have any prevalent health condition may be more appropriate. Exploratory analyses suggest the decrement on health-related quality of life may not be constant across ages for all conditions and these relationships may be condition specific. Additional research is required to validate our findings.","container-title":"Value in Health: The Journal of the International Society for Pharmacoeconomics and Outcomes Research","DOI":"10.1016/j.jval.2010.10.029","ISSN":"1524-4733","issue":"4","journalAbbreviation":"Value Health","language":"eng","note":"PMID: 21669378","page":"539-545","source":"PubMed","title":"Using health state utility values from the general population to approximate baselines in decision analytic models when condition-specific data are not available","volume":"14","author":[{"family":"Ara","given":"Roberta"},{"family":"Brazier","given":"John E."}],"issued":{"date-parts":[["2011",6]]}}}],"schema":"https://github.com/citation-style-language/schema/raw/master/csl-citation.json"} </w:instrText>
      </w:r>
      <w:r w:rsidR="009E3E86" w:rsidRPr="002F71EA">
        <w:fldChar w:fldCharType="separate"/>
      </w:r>
      <w:r w:rsidR="00CA6345" w:rsidRPr="00CA6345">
        <w:rPr>
          <w:rFonts w:cs="Arial"/>
          <w:szCs w:val="24"/>
          <w:vertAlign w:val="superscript"/>
        </w:rPr>
        <w:t>28,94</w:t>
      </w:r>
      <w:r w:rsidR="009E3E86" w:rsidRPr="002F71EA">
        <w:fldChar w:fldCharType="end"/>
      </w:r>
      <w:r w:rsidR="00930CF0" w:rsidRPr="002646F6">
        <w:t xml:space="preserve"> and worsens with disease stage</w:t>
      </w:r>
      <w:r w:rsidR="00307302" w:rsidRPr="002F71EA">
        <w:t>.</w:t>
      </w:r>
      <w:r w:rsidR="00307302" w:rsidRPr="002646F6">
        <w:fldChar w:fldCharType="begin"/>
      </w:r>
      <w:r w:rsidR="00CA6345">
        <w:instrText xml:space="preserve"> ADDIN ZOTERO_ITEM CSL_CITATION {"citationID":"e2sq6Jx6","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307302" w:rsidRPr="002646F6">
        <w:fldChar w:fldCharType="separate"/>
      </w:r>
      <w:r w:rsidR="00FD57F4" w:rsidRPr="00FD57F4">
        <w:rPr>
          <w:rFonts w:cs="Arial"/>
          <w:szCs w:val="24"/>
          <w:vertAlign w:val="superscript"/>
        </w:rPr>
        <w:t>28</w:t>
      </w:r>
      <w:r w:rsidR="00307302" w:rsidRPr="002646F6">
        <w:fldChar w:fldCharType="end"/>
      </w:r>
      <w:r w:rsidR="00307302" w:rsidRPr="002646F6">
        <w:t xml:space="preserve"> </w:t>
      </w:r>
      <w:r w:rsidR="00802858" w:rsidRPr="002F71EA">
        <w:t xml:space="preserve">A UK study of HER2-positive BC </w:t>
      </w:r>
      <w:r w:rsidR="00802858" w:rsidRPr="002F71EA">
        <w:lastRenderedPageBreak/>
        <w:t xml:space="preserve">found that metastatic BC is associated with significantly lower health-related </w:t>
      </w:r>
      <w:r>
        <w:t>quality-of-life</w:t>
      </w:r>
      <w:r w:rsidR="00802858" w:rsidRPr="002F71EA">
        <w:t xml:space="preserve"> </w:t>
      </w:r>
      <w:r w:rsidR="00802858" w:rsidRPr="002646F6">
        <w:t>(HRQoL</w:t>
      </w:r>
      <w:r w:rsidR="00C94E72">
        <w:t>)</w:t>
      </w:r>
      <w:r w:rsidR="00802858" w:rsidRPr="002646F6">
        <w:t xml:space="preserve"> measured by FACT-B</w:t>
      </w:r>
      <w:r w:rsidR="00BC31E9" w:rsidRPr="002612F7">
        <w:rPr>
          <w:rStyle w:val="FootnoteReference"/>
        </w:rPr>
        <w:footnoteReference w:id="2"/>
      </w:r>
      <w:r w:rsidR="00802858" w:rsidRPr="002646F6">
        <w:t xml:space="preserve"> and </w:t>
      </w:r>
      <w:r w:rsidR="004777C3" w:rsidRPr="002646F6">
        <w:t>FACT-G</w:t>
      </w:r>
      <w:r w:rsidR="00BC31E9" w:rsidRPr="002612F7">
        <w:rPr>
          <w:rStyle w:val="FootnoteReference"/>
        </w:rPr>
        <w:footnoteReference w:id="3"/>
      </w:r>
      <w:r w:rsidR="00802858" w:rsidRPr="002646F6">
        <w:t xml:space="preserve">, </w:t>
      </w:r>
      <w:r w:rsidR="00802858" w:rsidRPr="002F71EA">
        <w:t xml:space="preserve">and </w:t>
      </w:r>
      <w:r w:rsidR="00802858" w:rsidRPr="002646F6">
        <w:t>EQ-5D-5L</w:t>
      </w:r>
      <w:r w:rsidR="00661253" w:rsidRPr="002612F7">
        <w:rPr>
          <w:rStyle w:val="FootnoteReference"/>
        </w:rPr>
        <w:footnoteReference w:id="4"/>
      </w:r>
      <w:r w:rsidR="00802858" w:rsidRPr="002646F6">
        <w:t xml:space="preserve"> </w:t>
      </w:r>
      <w:r w:rsidR="00802858" w:rsidRPr="002F71EA">
        <w:t>than both early BC in remission and early BC undergoing active treatment after surgery (all p&lt;0.001).</w:t>
      </w:r>
      <w:r w:rsidR="00A92137" w:rsidRPr="002F71EA">
        <w:fldChar w:fldCharType="begin"/>
      </w:r>
      <w:r w:rsidR="00CA6345">
        <w:instrText xml:space="preserve"> ADDIN ZOTERO_ITEM CSL_CITATION {"citationID":"3cGuE3Uq","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A92137" w:rsidRPr="002F71EA">
        <w:fldChar w:fldCharType="separate"/>
      </w:r>
      <w:r w:rsidR="00FD57F4" w:rsidRPr="00FD57F4">
        <w:rPr>
          <w:rFonts w:cs="Arial"/>
          <w:szCs w:val="24"/>
          <w:vertAlign w:val="superscript"/>
        </w:rPr>
        <w:t>28</w:t>
      </w:r>
      <w:r w:rsidR="00A92137" w:rsidRPr="002F71EA">
        <w:fldChar w:fldCharType="end"/>
      </w:r>
      <w:r w:rsidR="00802858" w:rsidRPr="002F71EA">
        <w:t xml:space="preserve"> </w:t>
      </w:r>
      <w:r w:rsidR="004855CE" w:rsidRPr="002F71EA">
        <w:t>Overall, patients with mBC reported significantly higher activity impairment – measured using the</w:t>
      </w:r>
      <w:r w:rsidR="00B2787D">
        <w:t xml:space="preserve"> </w:t>
      </w:r>
      <w:r w:rsidR="004855CE" w:rsidRPr="002F71EA">
        <w:t>WPAI</w:t>
      </w:r>
      <w:r w:rsidR="00661253" w:rsidRPr="002612F7">
        <w:rPr>
          <w:rStyle w:val="FootnoteReference"/>
        </w:rPr>
        <w:footnoteReference w:id="5"/>
      </w:r>
      <w:r w:rsidR="004855CE" w:rsidRPr="002F71EA">
        <w:t xml:space="preserve"> activity impairment subscale – compared with patients with early BC on treatment post-surgery or after treatment completion (48.1% vs. 34.0% vs. 27.6%; p&lt;0.001).</w:t>
      </w:r>
      <w:r w:rsidR="009C5987" w:rsidRPr="002F71EA">
        <w:fldChar w:fldCharType="begin"/>
      </w:r>
      <w:r w:rsidR="00CA6345">
        <w:instrText xml:space="preserve"> ADDIN ZOTERO_ITEM CSL_CITATION {"citationID":"3lXeo5qL","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9C5987" w:rsidRPr="002F71EA">
        <w:fldChar w:fldCharType="separate"/>
      </w:r>
      <w:r w:rsidR="00FD57F4" w:rsidRPr="00FD57F4">
        <w:rPr>
          <w:rFonts w:cs="Arial"/>
          <w:szCs w:val="24"/>
          <w:vertAlign w:val="superscript"/>
        </w:rPr>
        <w:t>28</w:t>
      </w:r>
      <w:r w:rsidR="009C5987" w:rsidRPr="002F71EA">
        <w:fldChar w:fldCharType="end"/>
      </w:r>
      <w:r w:rsidR="001E21A1" w:rsidRPr="002F71EA">
        <w:t xml:space="preserve"> Moreover, mBC imposes restrictions on patients in terms of self-care and usual activities, with more patients reporting moderate or worse problems across EQ-5D-5L domains than in early BC (</w:t>
      </w:r>
      <w:r w:rsidR="00A34481" w:rsidRPr="002F71EA">
        <w:rPr>
          <w:b/>
          <w:bCs/>
        </w:rPr>
        <w:fldChar w:fldCharType="begin"/>
      </w:r>
      <w:r w:rsidR="00A34481" w:rsidRPr="002F71EA">
        <w:rPr>
          <w:b/>
          <w:bCs/>
        </w:rPr>
        <w:instrText xml:space="preserve"> REF _Ref121943363 \h  \* MERGEFORMAT </w:instrText>
      </w:r>
      <w:r w:rsidR="00A34481" w:rsidRPr="002F71EA">
        <w:rPr>
          <w:b/>
          <w:bCs/>
        </w:rPr>
      </w:r>
      <w:r w:rsidR="00A34481" w:rsidRPr="002F71EA">
        <w:rPr>
          <w:b/>
          <w:bCs/>
        </w:rPr>
        <w:fldChar w:fldCharType="separate"/>
      </w:r>
      <w:r w:rsidR="00145F42" w:rsidRPr="00145F42">
        <w:rPr>
          <w:b/>
          <w:bCs/>
        </w:rPr>
        <w:t xml:space="preserve">Figure </w:t>
      </w:r>
      <w:r w:rsidR="00145F42" w:rsidRPr="00145F42">
        <w:rPr>
          <w:b/>
          <w:bCs/>
          <w:noProof/>
        </w:rPr>
        <w:t>4</w:t>
      </w:r>
      <w:r w:rsidR="00A34481" w:rsidRPr="002F71EA">
        <w:rPr>
          <w:b/>
          <w:bCs/>
        </w:rPr>
        <w:fldChar w:fldCharType="end"/>
      </w:r>
      <w:r w:rsidR="001E21A1" w:rsidRPr="002F71EA">
        <w:t>).</w:t>
      </w:r>
      <w:r w:rsidR="001E21A1" w:rsidRPr="002F71EA">
        <w:fldChar w:fldCharType="begin"/>
      </w:r>
      <w:r w:rsidR="00CA6345">
        <w:instrText xml:space="preserve"> ADDIN ZOTERO_ITEM CSL_CITATION {"citationID":"dNDGWyLd","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1E21A1" w:rsidRPr="002F71EA">
        <w:fldChar w:fldCharType="separate"/>
      </w:r>
      <w:r w:rsidR="00FD57F4" w:rsidRPr="00FD57F4">
        <w:rPr>
          <w:rFonts w:cs="Arial"/>
          <w:szCs w:val="24"/>
          <w:vertAlign w:val="superscript"/>
        </w:rPr>
        <w:t>28</w:t>
      </w:r>
      <w:r w:rsidR="001E21A1" w:rsidRPr="002F71EA">
        <w:fldChar w:fldCharType="end"/>
      </w:r>
    </w:p>
    <w:p w14:paraId="2532174E" w14:textId="4DD0C37E" w:rsidR="00AC2997" w:rsidRPr="002A39D1" w:rsidRDefault="00A34481" w:rsidP="00A34481">
      <w:pPr>
        <w:pStyle w:val="Caption"/>
        <w:rPr>
          <w:bCs/>
        </w:rPr>
      </w:pPr>
      <w:bookmarkStart w:id="59" w:name="_Ref121943363"/>
      <w:bookmarkStart w:id="60" w:name="_Ref117773785"/>
      <w:bookmarkStart w:id="61" w:name="_Toc129350930"/>
      <w:bookmarkEnd w:id="57"/>
      <w:r>
        <w:t xml:space="preserve">Figure </w:t>
      </w:r>
      <w:r>
        <w:fldChar w:fldCharType="begin"/>
      </w:r>
      <w:r>
        <w:instrText>SEQ Figure \* ARABIC</w:instrText>
      </w:r>
      <w:r>
        <w:fldChar w:fldCharType="separate"/>
      </w:r>
      <w:r w:rsidR="00145F42">
        <w:rPr>
          <w:noProof/>
        </w:rPr>
        <w:t>4</w:t>
      </w:r>
      <w:r>
        <w:fldChar w:fldCharType="end"/>
      </w:r>
      <w:bookmarkEnd w:id="59"/>
      <w:r>
        <w:t>: Patient QoL according to EQ-5D-5L by disease stage</w:t>
      </w:r>
      <w:bookmarkEnd w:id="60"/>
      <w:bookmarkEnd w:id="61"/>
    </w:p>
    <w:tbl>
      <w:tblPr>
        <w:tblStyle w:val="Figurebox"/>
        <w:tblW w:w="9026" w:type="dxa"/>
        <w:tblLook w:val="04A0" w:firstRow="1" w:lastRow="0" w:firstColumn="1" w:lastColumn="0" w:noHBand="0" w:noVBand="1"/>
      </w:tblPr>
      <w:tblGrid>
        <w:gridCol w:w="9026"/>
      </w:tblGrid>
      <w:tr w:rsidR="00405504" w14:paraId="3C834E4B" w14:textId="77777777" w:rsidTr="009506B5">
        <w:tc>
          <w:tcPr>
            <w:tcW w:w="902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24858CB" w14:textId="12326DF9" w:rsidR="00405504" w:rsidRPr="0039456B" w:rsidRDefault="00417C92" w:rsidP="009506B5">
            <w:pPr>
              <w:pStyle w:val="Caption"/>
              <w:spacing w:before="120" w:after="120"/>
              <w:jc w:val="center"/>
            </w:pPr>
            <w:r>
              <w:rPr>
                <w:noProof/>
              </w:rPr>
              <w:drawing>
                <wp:inline distT="0" distB="0" distL="0" distR="0" wp14:anchorId="228575FE" wp14:editId="1B0B0DB9">
                  <wp:extent cx="5343277" cy="2453195"/>
                  <wp:effectExtent l="0" t="0" r="0" b="4445"/>
                  <wp:docPr id="8" name="Picture 8" descr="A picture containing text, building, window bli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building, window blin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45917" cy="2454407"/>
                          </a:xfrm>
                          <a:prstGeom prst="rect">
                            <a:avLst/>
                          </a:prstGeom>
                        </pic:spPr>
                      </pic:pic>
                    </a:graphicData>
                  </a:graphic>
                </wp:inline>
              </w:drawing>
            </w:r>
          </w:p>
        </w:tc>
      </w:tr>
      <w:tr w:rsidR="00405504" w14:paraId="2D97E344" w14:textId="77777777" w:rsidTr="009506B5">
        <w:tc>
          <w:tcPr>
            <w:tcW w:w="9026" w:type="dxa"/>
            <w:tcBorders>
              <w:top w:val="single" w:sz="4" w:space="0" w:color="000000" w:themeColor="text1"/>
            </w:tcBorders>
          </w:tcPr>
          <w:p w14:paraId="145F7854" w14:textId="01B69F0E" w:rsidR="00405504" w:rsidRDefault="00293466" w:rsidP="00105B98">
            <w:pPr>
              <w:pStyle w:val="Footnotes"/>
              <w:rPr>
                <w:noProof/>
              </w:rPr>
            </w:pPr>
            <w:r w:rsidRPr="00293466">
              <w:t xml:space="preserve">Abbreviations: BC, breast cancer; QoL, </w:t>
            </w:r>
            <w:r w:rsidR="005754E8">
              <w:t>quality-of-</w:t>
            </w:r>
            <w:r w:rsidRPr="00293466">
              <w:t>life.</w:t>
            </w:r>
            <w:r w:rsidRPr="00293466">
              <w:br/>
              <w:t>Source: adapted from Verrill et al, 2020.</w:t>
            </w:r>
            <w:r w:rsidR="00F8549A">
              <w:fldChar w:fldCharType="begin"/>
            </w:r>
            <w:r w:rsidR="00CA6345">
              <w:instrText xml:space="preserve"> ADDIN ZOTERO_ITEM CSL_CITATION {"citationID":"W8h0x5nv","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00F8549A">
              <w:fldChar w:fldCharType="separate"/>
            </w:r>
            <w:r w:rsidR="00FD57F4" w:rsidRPr="00FD57F4">
              <w:rPr>
                <w:rFonts w:cs="Arial"/>
                <w:szCs w:val="24"/>
                <w:vertAlign w:val="superscript"/>
              </w:rPr>
              <w:t>28</w:t>
            </w:r>
            <w:r w:rsidR="00F8549A">
              <w:fldChar w:fldCharType="end"/>
            </w:r>
            <w:r w:rsidR="00F8549A" w:rsidRPr="00293466" w:rsidDel="00F8549A">
              <w:t xml:space="preserve"> </w:t>
            </w:r>
          </w:p>
        </w:tc>
      </w:tr>
    </w:tbl>
    <w:p w14:paraId="51C7B0A0" w14:textId="5D70A14A" w:rsidR="003A610E" w:rsidRPr="00BA61B4" w:rsidRDefault="003A5AC3" w:rsidP="00405504">
      <w:pPr>
        <w:pStyle w:val="Body"/>
      </w:pPr>
      <w:r w:rsidRPr="002646F6">
        <w:t>I</w:t>
      </w:r>
      <w:r w:rsidR="002F710C" w:rsidRPr="002646F6">
        <w:t>n</w:t>
      </w:r>
      <w:r w:rsidR="00056E0F" w:rsidRPr="002646F6">
        <w:t xml:space="preserve"> </w:t>
      </w:r>
      <w:r w:rsidR="00AA0DC6" w:rsidRPr="002646F6">
        <w:t xml:space="preserve">a US study of patients with </w:t>
      </w:r>
      <w:r w:rsidR="003A610E" w:rsidRPr="002646F6">
        <w:t>HER2-negative BC</w:t>
      </w:r>
      <w:r w:rsidR="00AA248D" w:rsidRPr="002646F6">
        <w:t>,</w:t>
      </w:r>
      <w:r w:rsidR="005D1611" w:rsidRPr="002646F6">
        <w:t xml:space="preserve"> </w:t>
      </w:r>
      <w:r w:rsidR="00AA0DC6" w:rsidRPr="002646F6">
        <w:t xml:space="preserve">a </w:t>
      </w:r>
      <w:r w:rsidR="00AA248D" w:rsidRPr="002646F6">
        <w:t xml:space="preserve">more advanced disease </w:t>
      </w:r>
      <w:r w:rsidRPr="002646F6">
        <w:t xml:space="preserve">stage </w:t>
      </w:r>
      <w:r w:rsidR="00AA0DC6" w:rsidRPr="002646F6">
        <w:t>was</w:t>
      </w:r>
      <w:r w:rsidRPr="002646F6">
        <w:t xml:space="preserve"> associated with lower</w:t>
      </w:r>
      <w:r w:rsidR="00AA248D" w:rsidRPr="002646F6">
        <w:t xml:space="preserve"> QoL</w:t>
      </w:r>
      <w:r w:rsidR="00AA0DC6" w:rsidRPr="002646F6">
        <w:t>,</w:t>
      </w:r>
      <w:r w:rsidR="00AA248D" w:rsidRPr="002646F6">
        <w:t xml:space="preserve"> </w:t>
      </w:r>
      <w:r w:rsidR="005D1611" w:rsidRPr="002646F6">
        <w:t xml:space="preserve">as </w:t>
      </w:r>
      <w:r w:rsidR="00AA248D" w:rsidRPr="002646F6">
        <w:t xml:space="preserve">measured </w:t>
      </w:r>
      <w:r w:rsidR="005D1611" w:rsidRPr="002646F6">
        <w:t>by</w:t>
      </w:r>
      <w:r w:rsidR="00AA248D" w:rsidRPr="002646F6">
        <w:t xml:space="preserve"> FACT-B</w:t>
      </w:r>
      <w:r w:rsidR="00103B99" w:rsidRPr="002646F6">
        <w:t xml:space="preserve"> (p</w:t>
      </w:r>
      <w:r w:rsidR="006564A7" w:rsidRPr="002646F6">
        <w:t>&lt;</w:t>
      </w:r>
      <w:r w:rsidR="00103B99" w:rsidRPr="002646F6">
        <w:t>0.05).</w:t>
      </w:r>
      <w:r w:rsidR="003A610E" w:rsidRPr="00BA61B4">
        <w:fldChar w:fldCharType="begin"/>
      </w:r>
      <w:r w:rsidR="00CA6345">
        <w:instrText xml:space="preserve"> ADDIN ZOTERO_ITEM CSL_CITATION {"citationID":"rrn47mNH","properties":{"formattedCitation":"\\super 95\\nosupersub{}","plainCitation":"95","noteIndex":0},"citationItems":[{"id":65931,"uris":["http://zotero.org/groups/4797619/items/SCIQ9MNX"],"itemData":{"id":65931,"type":"article-journal","abstract":"Purpose\nFew studies have assessed quality of life (QOL) of women diagnosed with breast cancer within the first few weeks of their initial diagnosis. We describe QOL among 950 women recently diagnosed with invasive breast cancer.\n\nMethods\nStarting in January 2006, we invited women aged ≥21 years who were diagnosed with first primary invasive breast cancer within Kaiser Permanente Northern California (KPNC) to enroll in the Pathways Study, a prospective study of breast cancer survivorship. QOL was measured using the Functional Assessment of Cancer Therapy-Breast Cancer (FACT-B), along with sociodemographic and social support information. Clinical characteristics were obtained from the KPNC cancer registry and electronic medical record. We used multivariable linear regression models to identify factors associated with QOL scores calculated from the FACT-B.\n\nResults\nThe mean age ± SD of the sample was 59.6 years (±11.9 years), and the mean time ± SD from diagnosis until interview was 8.0 weeks (±3.2 weeks). Younger age at diagnosis was associated with lower scores in all QOL domains (p&lt;0.01), and later stage at diagnosis was associated with lower scores in all domains (p&lt;0.05) except for social well-being. Higher levels of social support were associated with higher QOL except for physical well-being (p&lt;0.05). These associations were stronger within two months of breast cancer diagnosis.\n\nConclusion\nQuality of life as influenced by a diagnosis of breast cancer is an important factor in cancer survivorship. Age, stage at diagnosis, and social support are key factors in this important variable.","container-title":"Breast cancer research and treatment","DOI":"10.1007/s10549-010-0764-8","ISSN":"0167-6806","issue":"2","journalAbbreviation":"Breast Cancer Res Treat","note":"PMID: 20140494\nPMCID: PMC2935682","page":"507-524","source":"PubMed Central","title":"Quality of Life among Women Recently Diagnosed with Invasive Breast Cancer: The Pathways Study","title-short":"Quality of Life among Women Recently Diagnosed with Invasive Breast Cancer","volume":"123","author":[{"family":"Kwan","given":"Marilyn L."},{"family":"Ergas","given":"Isaac Joshua"},{"family":"Somkin","given":"Carol P."},{"family":"Quesenberry","given":"Charles P."},{"family":"Neugut","given":"Alfred I."},{"family":"Hershman","given":"Dawn L."},{"family":"Mandelblatt","given":"Jeanne"},{"family":"Pelayo","given":"Michael P."},{"family":"Timperi","given":"Allegra W."},{"family":"Miles","given":"Sunita Q."},{"family":"Kushi","given":"Lawrence H."}],"issued":{"date-parts":[["2010",9]]}}}],"schema":"https://github.com/citation-style-language/schema/raw/master/csl-citation.json"} </w:instrText>
      </w:r>
      <w:r w:rsidR="003A610E" w:rsidRPr="00BA61B4">
        <w:fldChar w:fldCharType="separate"/>
      </w:r>
      <w:r w:rsidR="00CA6345" w:rsidRPr="00CA6345">
        <w:rPr>
          <w:rFonts w:cs="Arial"/>
          <w:szCs w:val="24"/>
          <w:vertAlign w:val="superscript"/>
        </w:rPr>
        <w:t>95</w:t>
      </w:r>
      <w:r w:rsidR="003A610E" w:rsidRPr="00BA61B4">
        <w:fldChar w:fldCharType="end"/>
      </w:r>
      <w:r w:rsidR="003A610E" w:rsidRPr="002646F6">
        <w:t xml:space="preserve"> An</w:t>
      </w:r>
      <w:r w:rsidR="00500CE3" w:rsidRPr="002646F6">
        <w:t>other</w:t>
      </w:r>
      <w:r w:rsidR="003A610E" w:rsidRPr="002646F6">
        <w:t xml:space="preserve"> study of HER2-negative mBC found disease progression to be associated with worsening of physical symptoms, treatment-emergent adverse events (AEs), acute distress</w:t>
      </w:r>
      <w:r w:rsidR="00500CE3" w:rsidRPr="002646F6">
        <w:t>,</w:t>
      </w:r>
      <w:r w:rsidR="003A610E" w:rsidRPr="002646F6">
        <w:t xml:space="preserve"> and impaired performance scores, all of which are likely to have a negative impact on patient QoL.</w:t>
      </w:r>
      <w:r w:rsidR="003A610E" w:rsidRPr="002646F6">
        <w:fldChar w:fldCharType="begin"/>
      </w:r>
      <w:r w:rsidR="00CA6345">
        <w:instrText xml:space="preserve"> ADDIN ZOTERO_ITEM CSL_CITATION {"citationID":"Y8ST4Hvq","properties":{"formattedCitation":"\\super 96\\nosupersub{}","plainCitation":"96","noteIndex":0},"citationItems":[{"id":65927,"uris":["http://zotero.org/groups/4797619/items/N937K83G"],"itemData":{"id":65927,"type":"article-journal","abstract":"BACKGROUND: This retrospective study evaluated the impact of disease progression and of specific sites of metastasis on patient reported outcomes (PROs) that assess symptom burden and health related quality of life (HRQoL) in women with metastatic breast cancer (mBC).\nMETHODS: HER-2 negative mBC patients (n = 102) were enrolled from 7 U.S. community oncology practices. Demographic, disease and treatment characteristics were abstracted from electronic medical records and linked to archived Patient Care Monitor (PCM) assessments. The PCM is a self-report measure of symptom burden and HRQoL administered as part of routine care in participating practices. Linear mixed models were used to examine change in PCM scores over time.\nRESULTS: Mean age was 57 years, with 72% of patients Caucasian, and 25% African American. Median time from mBC diagnosis to first disease progression was 8.8 months. Metastasis to bone (60%), lung (28%) and liver (26%) predominated at initial metastatic diagnosis. Results showed that PCM items assessing fatigue, physical pain and trouble sleeping were sensitive to either general effects of disease progression or to effects associated with specific sites of metastasis. Progression of disease was also associated with modest but significant worsening of General Physical Symptoms, Treatment Side Effects, Acute Distress and Impaired Performance index scores. In addition, there were marked detrimental effects of liver metastasis on Treatment Side Effects, and of brain metastasis on Acute Distress.\nCONCLUSIONS: Disease progression has a detrimental impact on cancer-related symptoms. Delaying disease progression may have a positive impact on patients' HRQoL.","container-title":"Health and Quality of Life Outcomes","DOI":"10.1186/1477-7525-9-46","ISSN":"1477-7525","journalAbbreviation":"Health Qual Life Outcomes","language":"eng","note":"PMID: 21689425\nPMCID: PMC3142199","page":"46","source":"PubMed","title":"Retrospective study of the effect of disease progression on patient reported outcomes in HER-2 negative metastatic breast cancer patients","volume":"9","author":[{"family":"Walker","given":"Mark S."},{"family":"Hasan","given":"Murad"},{"family":"Yim","given":"Yeun Mi"},{"family":"Yu","given":"Elaine"},{"family":"Stepanski","given":"Edward J."},{"family":"Schwartzberg","given":"Lee S."}],"issued":{"date-parts":[["2011",6,20]]}}}],"schema":"https://github.com/citation-style-language/schema/raw/master/csl-citation.json"} </w:instrText>
      </w:r>
      <w:r w:rsidR="003A610E" w:rsidRPr="002646F6">
        <w:fldChar w:fldCharType="separate"/>
      </w:r>
      <w:r w:rsidR="00CA6345" w:rsidRPr="00CA6345">
        <w:rPr>
          <w:rFonts w:cs="Arial"/>
          <w:szCs w:val="24"/>
          <w:vertAlign w:val="superscript"/>
        </w:rPr>
        <w:t>96</w:t>
      </w:r>
      <w:r w:rsidR="003A610E" w:rsidRPr="002646F6">
        <w:fldChar w:fldCharType="end"/>
      </w:r>
      <w:r w:rsidR="003A610E" w:rsidRPr="002646F6" w:rsidDel="00C115F6">
        <w:t xml:space="preserve"> </w:t>
      </w:r>
    </w:p>
    <w:p w14:paraId="7D0E6476" w14:textId="7B924527" w:rsidR="00C46F01" w:rsidRPr="00BA61B4" w:rsidRDefault="00C46F01" w:rsidP="00405504">
      <w:pPr>
        <w:pStyle w:val="Body"/>
      </w:pPr>
      <w:r w:rsidRPr="00BA61B4">
        <w:t>Metastatic BC also impacts QoL in ways specific to the metastatic location. For example, in patients with bone metastases, skeletal-related events (SREs</w:t>
      </w:r>
      <w:r w:rsidRPr="002612F7">
        <w:rPr>
          <w:rStyle w:val="FootnoteReference"/>
        </w:rPr>
        <w:footnoteReference w:id="6"/>
      </w:r>
      <w:r w:rsidRPr="00BA61B4">
        <w:t>) were found to cause substantial decrement in QoL – assessed using the Brief Pain Inventory – in a pooled analysis of 5,543 patients with solid tumours (including BC) from three Phase III trials.</w:t>
      </w:r>
      <w:r w:rsidRPr="00BA61B4">
        <w:fldChar w:fldCharType="begin"/>
      </w:r>
      <w:r w:rsidR="00CA6345">
        <w:instrText xml:space="preserve"> ADDIN ZOTERO_ITEM CSL_CITATION {"citationID":"Urgfp7fw","properties":{"formattedCitation":"\\super 97\\nosupersub{}","plainCitation":"97","noteIndex":0},"citationItems":[{"id":65901,"uris":["http://zotero.org/groups/4797619/items/LK65JRNJ"],"itemData":{"id":65901,"type":"article-journal","abstract":"PURPOSE: Bone metastases secondary to solid tumors increase the risk of skeletal-related events (SREs), including the occurrence of pathological fracture (PF), radiation to bone (RB), surgery to bone (SB), and spinal cord compression (SCC). The aim of this study was to evaluate the impact of SREs on patients' pain, analgesic use, and pain interference with daily functioning.\nMETHODS: Data were combined from patients with solid tumors and bone metastases who received denosumab or zoledronic acid across three identically designed phase 3 trials (N = 5543). Pain severity (worst pain) and pain interference were assessed using the Brief Pain Inventory at baseline and each monthly visit. Analgesic use was quantified using the Analgesic Quantification Algorithm.\nRESULTS: The proportion of patients with moderate/severe pain and strong opioid use generally increased in the 6 months preceding an SRE and remained elevated, while they remained relatively consistent over time in patients without an SRE. Regression analysis indicated that all SRE types were significantly associated with an increased risk of progression to moderate/severe pain and strong opioid use. PF, RB, and SCC were associated with significantly greater risk of pain interference overall. Results were similar for pain interference with emotional well-being. All SRE types were associated with significantly greater risk of pain interference with physical function.\nCONCLUSIONS: SREs are associated with increased pain and analgesic use in patients with bone metastases. Treatments that prevent SREs may decrease pain and the need for opioid analgesics and reduce the impact of pain on daily functioning.","container-title":"Supportive Care in Cancer: Official Journal of the Multinational Association of Supportive Care in Cancer","DOI":"10.1007/s00520-015-2908-1","ISSN":"1433-7339","issue":"3","journalAbbreviation":"Support Care Cancer","language":"eng","note":"PMID: 26329397\nPMCID: PMC4729787","page":"1327-1337","source":"PubMed","title":"Pain and analgesic use associated with skeletal-related events in patients with advanced cancer and bone metastases","volume":"24","author":[{"family":"Moos","given":"Roger","non-dropping-particle":"von"},{"family":"Body","given":"Jean-Jacques"},{"family":"Egerdie","given":"Blair"},{"family":"Stopeck","given":"Alison"},{"family":"Brown","given":"Janet"},{"family":"Fallowfield","given":"Lesley"},{"family":"Patrick","given":"Donald L."},{"family":"Cleeland","given":"Charles"},{"family":"Damyanov","given":"Danail"},{"family":"Palazzo","given":"Felipe Salvador"},{"family":"Marx","given":"Gavin"},{"family":"Zhou","given":"Ying"},{"family":"Braun","given":"Ada"},{"family":"Balakumaran","given":"Arun"},{"family":"Qian","given":"Yi"}],"issued":{"date-parts":[["2016",3]]}}}],"schema":"https://github.com/citation-style-language/schema/raw/master/csl-citation.json"} </w:instrText>
      </w:r>
      <w:r w:rsidRPr="00BA61B4">
        <w:fldChar w:fldCharType="separate"/>
      </w:r>
      <w:r w:rsidR="00CA6345" w:rsidRPr="00CA6345">
        <w:rPr>
          <w:rFonts w:cs="Arial"/>
          <w:szCs w:val="24"/>
          <w:vertAlign w:val="superscript"/>
        </w:rPr>
        <w:t>97</w:t>
      </w:r>
      <w:r w:rsidRPr="00BA61B4">
        <w:fldChar w:fldCharType="end"/>
      </w:r>
      <w:r w:rsidRPr="00BA61B4">
        <w:t xml:space="preserve"> In the BC population</w:t>
      </w:r>
      <w:r w:rsidR="00854037" w:rsidRPr="00BA61B4">
        <w:t xml:space="preserve"> specifically</w:t>
      </w:r>
      <w:r w:rsidRPr="00BA61B4">
        <w:t xml:space="preserve">, </w:t>
      </w:r>
      <w:r w:rsidR="00854037" w:rsidRPr="00BA61B4">
        <w:t>there was a</w:t>
      </w:r>
      <w:r w:rsidRPr="00BA61B4">
        <w:t xml:space="preserve"> significant risk of clinically meaningful worsening</w:t>
      </w:r>
      <w:r w:rsidRPr="002612F7">
        <w:rPr>
          <w:rStyle w:val="FootnoteReference"/>
        </w:rPr>
        <w:footnoteReference w:id="7"/>
      </w:r>
      <w:r w:rsidRPr="00BA61B4">
        <w:t xml:space="preserve"> from baseline in pain interference</w:t>
      </w:r>
      <w:r w:rsidR="004D78B8" w:rsidRPr="00BA61B4">
        <w:t xml:space="preserve"> </w:t>
      </w:r>
      <w:r w:rsidRPr="00BA61B4">
        <w:t>overall and with physical activity</w:t>
      </w:r>
      <w:r w:rsidR="004D78B8" w:rsidRPr="00BA61B4">
        <w:t>,</w:t>
      </w:r>
      <w:r w:rsidRPr="00BA61B4">
        <w:t xml:space="preserve"> in patients with SREs </w:t>
      </w:r>
      <w:r w:rsidR="004D78B8" w:rsidRPr="00BA61B4">
        <w:t>(</w:t>
      </w:r>
      <w:r w:rsidRPr="00BA61B4">
        <w:t>specifically surgery to bone, radiation to bone, and pathological fractures</w:t>
      </w:r>
      <w:r w:rsidR="004D78B8" w:rsidRPr="00BA61B4">
        <w:t>)</w:t>
      </w:r>
      <w:r w:rsidRPr="00BA61B4">
        <w:t xml:space="preserve"> compared </w:t>
      </w:r>
      <w:r w:rsidR="005E15F4" w:rsidRPr="00BA61B4">
        <w:t>to</w:t>
      </w:r>
      <w:r w:rsidRPr="00BA61B4">
        <w:t xml:space="preserve"> patients without SREs (both p&lt;0.05).</w:t>
      </w:r>
      <w:r w:rsidRPr="00BA61B4">
        <w:fldChar w:fldCharType="begin"/>
      </w:r>
      <w:r w:rsidR="00CA6345">
        <w:instrText xml:space="preserve"> ADDIN ZOTERO_ITEM CSL_CITATION {"citationID":"G1wf2eue","properties":{"formattedCitation":"\\super 97\\nosupersub{}","plainCitation":"97","noteIndex":0},"citationItems":[{"id":65901,"uris":["http://zotero.org/groups/4797619/items/LK65JRNJ"],"itemData":{"id":65901,"type":"article-journal","abstract":"PURPOSE: Bone metastases secondary to solid tumors increase the risk of skeletal-related events (SREs), including the occurrence of pathological fracture (PF), radiation to bone (RB), surgery to bone (SB), and spinal cord compression (SCC). The aim of this study was to evaluate the impact of SREs on patients' pain, analgesic use, and pain interference with daily functioning.\nMETHODS: Data were combined from patients with solid tumors and bone metastases who received denosumab or zoledronic acid across three identically designed phase 3 trials (N = 5543). Pain severity (worst pain) and pain interference were assessed using the Brief Pain Inventory at baseline and each monthly visit. Analgesic use was quantified using the Analgesic Quantification Algorithm.\nRESULTS: The proportion of patients with moderate/severe pain and strong opioid use generally increased in the 6 months preceding an SRE and remained elevated, while they remained relatively consistent over time in patients without an SRE. Regression analysis indicated that all SRE types were significantly associated with an increased risk of progression to moderate/severe pain and strong opioid use. PF, RB, and SCC were associated with significantly greater risk of pain interference overall. Results were similar for pain interference with emotional well-being. All SRE types were associated with significantly greater risk of pain interference with physical function.\nCONCLUSIONS: SREs are associated with increased pain and analgesic use in patients with bone metastases. Treatments that prevent SREs may decrease pain and the need for opioid analgesics and reduce the impact of pain on daily functioning.","container-title":"Supportive Care in Cancer: Official Journal of the Multinational Association of Supportive Care in Cancer","DOI":"10.1007/s00520-015-2908-1","ISSN":"1433-7339","issue":"3","journalAbbreviation":"Support Care Cancer","language":"eng","note":"PMID: 26329397\nPMCID: PMC4729787","page":"1327-1337","source":"PubMed","title":"Pain and analgesic use associated with skeletal-related events in patients with advanced cancer and bone metastases","volume":"24","author":[{"family":"Moos","given":"Roger","non-dropping-particle":"von"},{"family":"Body","given":"Jean-Jacques"},{"family":"Egerdie","given":"Blair"},{"family":"Stopeck","given":"Alison"},{"family":"Brown","given":"Janet"},{"family":"Fallowfield","given":"Lesley"},{"family":"Patrick","given":"Donald L."},{"family":"Cleeland","given":"Charles"},{"family":"Damyanov","given":"Danail"},{"family":"Palazzo","given":"Felipe Salvador"},{"family":"Marx","given":"Gavin"},{"family":"Zhou","given":"Ying"},{"family":"Braun","given":"Ada"},{"family":"Balakumaran","given":"Arun"},{"family":"Qian","given":"Yi"}],"issued":{"date-parts":[["2016",3]]}}}],"schema":"https://github.com/citation-style-language/schema/raw/master/csl-citation.json"} </w:instrText>
      </w:r>
      <w:r w:rsidRPr="00BA61B4">
        <w:fldChar w:fldCharType="separate"/>
      </w:r>
      <w:r w:rsidR="00CA6345" w:rsidRPr="00CA6345">
        <w:rPr>
          <w:rFonts w:cs="Arial"/>
          <w:szCs w:val="24"/>
          <w:vertAlign w:val="superscript"/>
        </w:rPr>
        <w:t>97</w:t>
      </w:r>
      <w:r w:rsidRPr="00BA61B4">
        <w:fldChar w:fldCharType="end"/>
      </w:r>
      <w:r w:rsidRPr="00BA61B4">
        <w:t xml:space="preserve"> </w:t>
      </w:r>
    </w:p>
    <w:p w14:paraId="045D2691" w14:textId="426282BB" w:rsidR="00405504" w:rsidRPr="00D36446" w:rsidRDefault="00405504" w:rsidP="009506B5">
      <w:pPr>
        <w:pStyle w:val="Heading5"/>
        <w:ind w:left="1276" w:hanging="1276"/>
      </w:pPr>
      <w:r w:rsidRPr="00D36446">
        <w:lastRenderedPageBreak/>
        <w:t xml:space="preserve">Impact of </w:t>
      </w:r>
      <w:r w:rsidR="00096174" w:rsidRPr="00D36446">
        <w:t>u/mBC</w:t>
      </w:r>
      <w:r w:rsidRPr="00D36446">
        <w:t xml:space="preserve"> on social functioning and mental health</w:t>
      </w:r>
    </w:p>
    <w:p w14:paraId="54097912" w14:textId="52B169B0" w:rsidR="001F3665" w:rsidRPr="00D36446" w:rsidRDefault="001F3665" w:rsidP="001F3665">
      <w:pPr>
        <w:pStyle w:val="Body"/>
      </w:pPr>
      <w:r w:rsidRPr="00D36446">
        <w:t xml:space="preserve">The </w:t>
      </w:r>
      <w:r w:rsidR="00E56BA8" w:rsidRPr="00D36446">
        <w:t>QoL</w:t>
      </w:r>
      <w:r w:rsidR="005952DA" w:rsidRPr="00D36446">
        <w:t xml:space="preserve"> </w:t>
      </w:r>
      <w:r w:rsidRPr="00D36446">
        <w:t>impact of mBC in women varies by patient demographic, with younger patients</w:t>
      </w:r>
      <w:r w:rsidRPr="002612F7">
        <w:rPr>
          <w:rStyle w:val="FootnoteReference"/>
        </w:rPr>
        <w:footnoteReference w:id="8"/>
      </w:r>
      <w:r w:rsidRPr="00D36446">
        <w:t xml:space="preserve"> more likely to experience impaired social wellbeing than older patients.</w:t>
      </w:r>
      <w:r w:rsidRPr="00D36446">
        <w:fldChar w:fldCharType="begin"/>
      </w:r>
      <w:r w:rsidR="00CA6345">
        <w:instrText xml:space="preserve"> ADDIN ZOTERO_ITEM CSL_CITATION {"citationID":"9KUM84c4","properties":{"formattedCitation":"\\super 98\\nosupersub{}","plainCitation":"98","noteIndex":0},"citationItems":[{"id":65900,"uris":["http://zotero.org/groups/4797619/items/67KNHUMQ"],"itemData":{"id":65900,"type":"article-journal","abstract":"CONTEXT: Despite developments in the medical management of metastatic breast cancer, little is known about the quality of life (QoL) and experience of care in women with it.\nOBJECTIVES: To explore QoL, experience of care, and support needs of women living with metastatic breast cancer in the U.K.\nMETHODS: Questionnaire-based, cross-sectional study, undertaken in two U.K. cancer centers and online via the Breast Cancer Care website, assessing QoL and experience of care in 235 women with metastatic breast cancer.\nRESULTS: QoL was assessed using the Functional Assessment of Cancer Therapy--Breast QoL measure. Overall, QoL was low (mean 89.0, standard deviation 21.8) for total score. Low scores were seen uniformly in physical, social, emotional, and functional well-being domains. Symptom burden was a significant problem, with over one-third of women (34%) reporting high levels of pain and other uncontrolled symptoms. In multiple regression analysis, social well-being was significantly better for older women (P&lt;0.001) but was lower in those with bone metastases only (P=0.002). Functional well-being was significantly higher in women without children (P=0.004). Satisfaction with experience of care was low and appeared to be predominantly in the hospital setting, with little evidence of involvement of general practitioners and palliative care services.\nCONCLUSION: Despite improvements in treatment and survival of women with metastatic breast cancer, this group reports high symptom burden and dissatisfaction with elements of their care, indicating that alternative models of service delivery should be explored.","container-title":"Journal of Pain and Symptom Management","DOI":"10.1016/j.jpainsymman.2011.05.005","ISSN":"1873-6513","issue":"4","journalAbbreviation":"J Pain Symptom Manage","language":"eng","note":"PMID: 22088804","page":"747-758","source":"PubMed","title":"Quality of life and experience of care in women with metastatic breast cancer: a cross-sectional survey","title-short":"Quality of life and experience of care in women with metastatic breast cancer","volume":"43","author":[{"family":"Reed","given":"Elizabeth"},{"family":"Simmonds","given":"Peter"},{"family":"Haviland","given":"Joanne"},{"family":"Corner","given":"Jessica"}],"issued":{"date-parts":[["2012",4]]}}}],"schema":"https://github.com/citation-style-language/schema/raw/master/csl-citation.json"} </w:instrText>
      </w:r>
      <w:r w:rsidRPr="00D36446">
        <w:fldChar w:fldCharType="separate"/>
      </w:r>
      <w:r w:rsidR="00CA6345" w:rsidRPr="00CA6345">
        <w:rPr>
          <w:rFonts w:cs="Arial"/>
          <w:szCs w:val="24"/>
          <w:vertAlign w:val="superscript"/>
        </w:rPr>
        <w:t>98</w:t>
      </w:r>
      <w:r w:rsidRPr="00D36446">
        <w:fldChar w:fldCharType="end"/>
      </w:r>
      <w:r w:rsidRPr="00D36446">
        <w:t xml:space="preserve"> Patients with children are more likely to have impaired functional wellbeing than those without, suggesting the disease impacts on their ability to parent actively and fulfil their social role.</w:t>
      </w:r>
      <w:r w:rsidRPr="00D36446">
        <w:fldChar w:fldCharType="begin"/>
      </w:r>
      <w:r w:rsidR="00CA6345">
        <w:instrText xml:space="preserve"> ADDIN ZOTERO_ITEM CSL_CITATION {"citationID":"5PlZTvUc","properties":{"formattedCitation":"\\super 98\\nosupersub{}","plainCitation":"98","noteIndex":0},"citationItems":[{"id":65900,"uris":["http://zotero.org/groups/4797619/items/67KNHUMQ"],"itemData":{"id":65900,"type":"article-journal","abstract":"CONTEXT: Despite developments in the medical management of metastatic breast cancer, little is known about the quality of life (QoL) and experience of care in women with it.\nOBJECTIVES: To explore QoL, experience of care, and support needs of women living with metastatic breast cancer in the U.K.\nMETHODS: Questionnaire-based, cross-sectional study, undertaken in two U.K. cancer centers and online via the Breast Cancer Care website, assessing QoL and experience of care in 235 women with metastatic breast cancer.\nRESULTS: QoL was assessed using the Functional Assessment of Cancer Therapy--Breast QoL measure. Overall, QoL was low (mean 89.0, standard deviation 21.8) for total score. Low scores were seen uniformly in physical, social, emotional, and functional well-being domains. Symptom burden was a significant problem, with over one-third of women (34%) reporting high levels of pain and other uncontrolled symptoms. In multiple regression analysis, social well-being was significantly better for older women (P&lt;0.001) but was lower in those with bone metastases only (P=0.002). Functional well-being was significantly higher in women without children (P=0.004). Satisfaction with experience of care was low and appeared to be predominantly in the hospital setting, with little evidence of involvement of general practitioners and palliative care services.\nCONCLUSION: Despite improvements in treatment and survival of women with metastatic breast cancer, this group reports high symptom burden and dissatisfaction with elements of their care, indicating that alternative models of service delivery should be explored.","container-title":"Journal of Pain and Symptom Management","DOI":"10.1016/j.jpainsymman.2011.05.005","ISSN":"1873-6513","issue":"4","journalAbbreviation":"J Pain Symptom Manage","language":"eng","note":"PMID: 22088804","page":"747-758","source":"PubMed","title":"Quality of life and experience of care in women with metastatic breast cancer: a cross-sectional survey","title-short":"Quality of life and experience of care in women with metastatic breast cancer","volume":"43","author":[{"family":"Reed","given":"Elizabeth"},{"family":"Simmonds","given":"Peter"},{"family":"Haviland","given":"Joanne"},{"family":"Corner","given":"Jessica"}],"issued":{"date-parts":[["2012",4]]}}}],"schema":"https://github.com/citation-style-language/schema/raw/master/csl-citation.json"} </w:instrText>
      </w:r>
      <w:r w:rsidRPr="00D36446">
        <w:fldChar w:fldCharType="separate"/>
      </w:r>
      <w:r w:rsidR="00CA6345" w:rsidRPr="00CA6345">
        <w:rPr>
          <w:rFonts w:cs="Arial"/>
          <w:szCs w:val="24"/>
          <w:vertAlign w:val="superscript"/>
        </w:rPr>
        <w:t>98</w:t>
      </w:r>
      <w:r w:rsidRPr="00D36446">
        <w:fldChar w:fldCharType="end"/>
      </w:r>
      <w:r w:rsidRPr="00D36446">
        <w:t xml:space="preserve"> </w:t>
      </w:r>
    </w:p>
    <w:p w14:paraId="3873D051" w14:textId="06F73167" w:rsidR="00F331BA" w:rsidRPr="00D36446" w:rsidRDefault="00405504" w:rsidP="00405504">
      <w:pPr>
        <w:pStyle w:val="Body"/>
      </w:pPr>
      <w:r w:rsidRPr="00D36446">
        <w:t>BC symptoms are also associated with a significant mental burden for patients.</w:t>
      </w:r>
      <w:r w:rsidR="00FF2398" w:rsidRPr="00D36446">
        <w:fldChar w:fldCharType="begin"/>
      </w:r>
      <w:r w:rsidR="00CA6345">
        <w:instrText xml:space="preserve"> ADDIN ZOTERO_ITEM CSL_CITATION {"citationID":"mlv06Yzb","properties":{"formattedCitation":"\\super 27,29\\nosupersub{}","plainCitation":"27,29","noteIndex":0},"citationItems":[{"id":65899,"uris":["http://zotero.org/groups/4797619/items/725ZVB2J"],"itemData":{"id":65899,"type":"article-journal","abstract":"BACKGROUND: Physical symptom burden and psychologic symptoms are highly prevalent in women with breast cancer. The Distress Thermometer and Problem List (DT&amp;PL) is commonly used in oncology clinics to screen for distress and its accompanying Physical Problem List (PPL) identifies pertinent physical symptoms.\nOBJECTIVE: We sought to identify physical symptoms found on the PPL and evaluate whether they are associated with psychologic symptoms in women with breast cancer.\nMETHODS: Patients (n=125) with breast cancer (Stage 0-IV) completed the DT&amp;PL and the Hospital Anxiety and Depression Scale. They reported bother from any of 22 PPL items on the DT&amp;PL. PPL items were assessed for their associations with distress, Hospital Anxiety and Depression Scale-anxiety, and Hospital Anxiety and Depression Scale-depression. The total number of PPL items endorsed per patient was evaluated for associations with psychologic outcomes, controlling for relevant demographic factors.\nRESULTS: Most physical problems were associated with depression (n = 13, 87%), and anxiety (n = 8, 53%), but fewer were associated with distress (n = 4, 27%). In multivariate analyses, a higher total number of problems was associated with younger age (p = 0.03) and more depressive symptoms (p &lt; 0.001).\nCONCLUSION: Physical symptom burden detected by the DT&amp;PL co-occurs with depression most commonly and to a lesser extent anxiety and distress in women with breast cancer. Depression is associated with more types of physical symptoms and a total number of physical symptoms. The endorsement of multiple PPL items on the DT&amp;PL should prompt an evaluation for depression. Similarly, depression should prompt the evaluation and treatment of physical symptom burden.","container-title":"Psychosomatics","DOI":"10.1016/j.psym.2018.01.005","ISSN":"1545-7206","issue":"5","journalAbbreviation":"Psychosomatics","language":"eng","note":"PMID: 29525522\nPMCID: PMC6067989","page":"464-471","source":"PubMed","title":"Physical Symptom Burden and Its Association With Distress, Anxiety, and Depression in Breast Cancer","volume":"59","author":[{"family":"McFarland","given":"Daniel C."},{"family":"Shaffer","given":"Kelly M."},{"family":"Tiersten","given":"Amy"},{"family":"Holland","given":"Jimmie"}],"issued":{"date-parts":[["2018",10]]}}},{"id":65898,"uris":["http://zotero.org/groups/4797619/items/Q2XRFZMQ"],"itemData":{"id":65898,"type":"article-journal","abstract":"BACKGROUND: Young adults with cancer experience disruptions in their normal developmental trajectories and commonly experience psychologic distress related to their diagnoses. Young women with metastatic breast cancer (MBC) are at particular risk of adverse mental health outcomes.\nOBJECTIVE: We sought to determine the prevalence of and factors associated with anxiety and depression symptoms in young women with newly diagnosed de novo MBC.\nMETHODS: A total of 54 women with newly diagnosed de novo MBC were identified from an ongoing, prospective, multicenter cohort of women diagnosed with breast cancer at age &lt;40. Depression and anxiety symptoms were assessed using the Hospital Anxiety and Depression Scale (HADS). Items assessing socio-demographics, physical symptom burden, social support, and disease and treatment history, with complementary medical record review, were used to assess variables potentially associated with anxiety and depression symptoms.\nRESULTS: Mean HADS Depression score was 4.4 (standard deviation = 3.7) and mean HADS Anxiety score was 7.9 (standard deviation = 5.0). Eleven (20%) women scored ≥8 on the HADS Depression subscale, the suggested threshold for depression/anxiety screening, and 24 (44%) women scored ≥8 on the HADS Anxiety subscale. In a multivariable model of anxiety, higher physical symptom scores (odds ratio = 4.41, p = 0.005) was significantly associated with higher anxiety scores. None of the other variables improved the model fit.\nCONCLUSION: In this study, a considerable proportion of young women with newly diagnosed MBC experienced anxiety symptoms, although depression was less common. Future strategies focused on distress reduction in young MBC patients should focus on physical symptom management as well as anxiety identification and management.","container-title":"Psychosomatics","DOI":"10.1016/j.psym.2018.01.007","ISSN":"1545-7206","issue":"3","journalAbbreviation":"Psychosomatics","language":"eng","note":"PMID: 29525523\nPMCID: PMC5935568","page":"251-258","source":"PubMed","title":"Anxiety and Depression in Young Women With Metastatic Breast Cancer: A Cross-Sectional Study","title-short":"Anxiety and Depression in Young Women With Metastatic Breast Cancer","volume":"59","author":[{"family":"Park","given":"Eliza M."},{"family":"Gelber","given":"Shari"},{"family":"Rosenberg","given":"Shoshana M."},{"family":"Seah","given":"Davinia S. E."},{"family":"Schapira","given":"Lidia"},{"family":"Come","given":"Steven E."},{"family":"Partridge","given":"Ann H."}],"issued":{"date-parts":[["2018",6]]}}}],"schema":"https://github.com/citation-style-language/schema/raw/master/csl-citation.json"} </w:instrText>
      </w:r>
      <w:r w:rsidR="00FF2398" w:rsidRPr="00D36446">
        <w:fldChar w:fldCharType="separate"/>
      </w:r>
      <w:r w:rsidR="00FD57F4" w:rsidRPr="00FD57F4">
        <w:rPr>
          <w:rFonts w:cs="Arial"/>
          <w:szCs w:val="24"/>
          <w:vertAlign w:val="superscript"/>
        </w:rPr>
        <w:t>27,29</w:t>
      </w:r>
      <w:r w:rsidR="00FF2398" w:rsidRPr="00D36446">
        <w:fldChar w:fldCharType="end"/>
      </w:r>
      <w:r w:rsidR="00FF2398" w:rsidRPr="00D36446">
        <w:t xml:space="preserve"> </w:t>
      </w:r>
      <w:r w:rsidR="00EC66F8" w:rsidRPr="00D36446">
        <w:t xml:space="preserve">In a US study using the Hospital Anxiety and Depression Scale (HADS; N=125), depressive </w:t>
      </w:r>
      <w:r w:rsidRPr="00D36446">
        <w:t>symptoms were significantly associated with the symptom burden of disease in women with BC, regardless of age (p&lt;0.01</w:t>
      </w:r>
      <w:r w:rsidR="004F7D03" w:rsidRPr="00D36446">
        <w:t>)</w:t>
      </w:r>
      <w:r w:rsidRPr="00D36446">
        <w:t>.</w:t>
      </w:r>
      <w:r w:rsidR="00FF2398" w:rsidRPr="00D36446">
        <w:fldChar w:fldCharType="begin"/>
      </w:r>
      <w:r w:rsidR="00CA6345">
        <w:instrText xml:space="preserve"> ADDIN ZOTERO_ITEM CSL_CITATION {"citationID":"SkKVIMIB","properties":{"formattedCitation":"\\super 27\\nosupersub{}","plainCitation":"27","noteIndex":0},"citationItems":[{"id":65899,"uris":["http://zotero.org/groups/4797619/items/725ZVB2J"],"itemData":{"id":65899,"type":"article-journal","abstract":"BACKGROUND: Physical symptom burden and psychologic symptoms are highly prevalent in women with breast cancer. The Distress Thermometer and Problem List (DT&amp;PL) is commonly used in oncology clinics to screen for distress and its accompanying Physical Problem List (PPL) identifies pertinent physical symptoms.\nOBJECTIVE: We sought to identify physical symptoms found on the PPL and evaluate whether they are associated with psychologic symptoms in women with breast cancer.\nMETHODS: Patients (n=125) with breast cancer (Stage 0-IV) completed the DT&amp;PL and the Hospital Anxiety and Depression Scale. They reported bother from any of 22 PPL items on the DT&amp;PL. PPL items were assessed for their associations with distress, Hospital Anxiety and Depression Scale-anxiety, and Hospital Anxiety and Depression Scale-depression. The total number of PPL items endorsed per patient was evaluated for associations with psychologic outcomes, controlling for relevant demographic factors.\nRESULTS: Most physical problems were associated with depression (n = 13, 87%), and anxiety (n = 8, 53%), but fewer were associated with distress (n = 4, 27%). In multivariate analyses, a higher total number of problems was associated with younger age (p = 0.03) and more depressive symptoms (p &lt; 0.001).\nCONCLUSION: Physical symptom burden detected by the DT&amp;PL co-occurs with depression most commonly and to a lesser extent anxiety and distress in women with breast cancer. Depression is associated with more types of physical symptoms and a total number of physical symptoms. The endorsement of multiple PPL items on the DT&amp;PL should prompt an evaluation for depression. Similarly, depression should prompt the evaluation and treatment of physical symptom burden.","container-title":"Psychosomatics","DOI":"10.1016/j.psym.2018.01.005","ISSN":"1545-7206","issue":"5","journalAbbreviation":"Psychosomatics","language":"eng","note":"PMID: 29525522\nPMCID: PMC6067989","page":"464-471","source":"PubMed","title":"Physical Symptom Burden and Its Association With Distress, Anxiety, and Depression in Breast Cancer","volume":"59","author":[{"family":"McFarland","given":"Daniel C."},{"family":"Shaffer","given":"Kelly M."},{"family":"Tiersten","given":"Amy"},{"family":"Holland","given":"Jimmie"}],"issued":{"date-parts":[["2018",10]]}}}],"schema":"https://github.com/citation-style-language/schema/raw/master/csl-citation.json"} </w:instrText>
      </w:r>
      <w:r w:rsidR="00FF2398" w:rsidRPr="00D36446">
        <w:fldChar w:fldCharType="separate"/>
      </w:r>
      <w:r w:rsidR="00FD57F4" w:rsidRPr="00FD57F4">
        <w:rPr>
          <w:rFonts w:cs="Arial"/>
          <w:szCs w:val="24"/>
          <w:vertAlign w:val="superscript"/>
        </w:rPr>
        <w:t>27</w:t>
      </w:r>
      <w:r w:rsidR="00FF2398" w:rsidRPr="00D36446">
        <w:fldChar w:fldCharType="end"/>
      </w:r>
      <w:r w:rsidRPr="00D36446">
        <w:t xml:space="preserve"> </w:t>
      </w:r>
      <w:r w:rsidR="004F7D03" w:rsidRPr="00D36446">
        <w:t xml:space="preserve">In another </w:t>
      </w:r>
      <w:r w:rsidRPr="00D36446">
        <w:t>study</w:t>
      </w:r>
      <w:r w:rsidR="00A9477A" w:rsidRPr="00D36446">
        <w:t>,</w:t>
      </w:r>
      <w:r w:rsidRPr="00D36446">
        <w:t xml:space="preserve"> young North American women diagnosed with </w:t>
      </w:r>
      <w:r w:rsidRPr="00D36446">
        <w:rPr>
          <w:i/>
          <w:iCs/>
        </w:rPr>
        <w:t>de novo</w:t>
      </w:r>
      <w:r w:rsidRPr="00D36446">
        <w:t xml:space="preserve"> mBC (N=54) reported a significant association between higher physical symptom scores and higher HADS anxiety scores (p=0.005)</w:t>
      </w:r>
      <w:r w:rsidR="00FF2398" w:rsidRPr="00D36446">
        <w:t>.</w:t>
      </w:r>
      <w:r w:rsidR="00FF2398" w:rsidRPr="00D36446">
        <w:fldChar w:fldCharType="begin"/>
      </w:r>
      <w:r w:rsidR="00CA6345">
        <w:instrText xml:space="preserve"> ADDIN ZOTERO_ITEM CSL_CITATION {"citationID":"JQj6l12a","properties":{"formattedCitation":"\\super 29\\nosupersub{}","plainCitation":"29","noteIndex":0},"citationItems":[{"id":65898,"uris":["http://zotero.org/groups/4797619/items/Q2XRFZMQ"],"itemData":{"id":65898,"type":"article-journal","abstract":"BACKGROUND: Young adults with cancer experience disruptions in their normal developmental trajectories and commonly experience psychologic distress related to their diagnoses. Young women with metastatic breast cancer (MBC) are at particular risk of adverse mental health outcomes.\nOBJECTIVE: We sought to determine the prevalence of and factors associated with anxiety and depression symptoms in young women with newly diagnosed de novo MBC.\nMETHODS: A total of 54 women with newly diagnosed de novo MBC were identified from an ongoing, prospective, multicenter cohort of women diagnosed with breast cancer at age &lt;40. Depression and anxiety symptoms were assessed using the Hospital Anxiety and Depression Scale (HADS). Items assessing socio-demographics, physical symptom burden, social support, and disease and treatment history, with complementary medical record review, were used to assess variables potentially associated with anxiety and depression symptoms.\nRESULTS: Mean HADS Depression score was 4.4 (standard deviation = 3.7) and mean HADS Anxiety score was 7.9 (standard deviation = 5.0). Eleven (20%) women scored ≥8 on the HADS Depression subscale, the suggested threshold for depression/anxiety screening, and 24 (44%) women scored ≥8 on the HADS Anxiety subscale. In a multivariable model of anxiety, higher physical symptom scores (odds ratio = 4.41, p = 0.005) was significantly associated with higher anxiety scores. None of the other variables improved the model fit.\nCONCLUSION: In this study, a considerable proportion of young women with newly diagnosed MBC experienced anxiety symptoms, although depression was less common. Future strategies focused on distress reduction in young MBC patients should focus on physical symptom management as well as anxiety identification and management.","container-title":"Psychosomatics","DOI":"10.1016/j.psym.2018.01.007","ISSN":"1545-7206","issue":"3","journalAbbreviation":"Psychosomatics","language":"eng","note":"PMID: 29525523\nPMCID: PMC5935568","page":"251-258","source":"PubMed","title":"Anxiety and Depression in Young Women With Metastatic Breast Cancer: A Cross-Sectional Study","title-short":"Anxiety and Depression in Young Women With Metastatic Breast Cancer","volume":"59","author":[{"family":"Park","given":"Eliza M."},{"family":"Gelber","given":"Shari"},{"family":"Rosenberg","given":"Shoshana M."},{"family":"Seah","given":"Davinia S. E."},{"family":"Schapira","given":"Lidia"},{"family":"Come","given":"Steven E."},{"family":"Partridge","given":"Ann H."}],"issued":{"date-parts":[["2018",6]]}}}],"schema":"https://github.com/citation-style-language/schema/raw/master/csl-citation.json"} </w:instrText>
      </w:r>
      <w:r w:rsidR="00FF2398" w:rsidRPr="00D36446">
        <w:fldChar w:fldCharType="separate"/>
      </w:r>
      <w:r w:rsidR="00FD57F4" w:rsidRPr="00FD57F4">
        <w:rPr>
          <w:rFonts w:cs="Arial"/>
          <w:szCs w:val="24"/>
          <w:vertAlign w:val="superscript"/>
        </w:rPr>
        <w:t>29</w:t>
      </w:r>
      <w:r w:rsidR="00FF2398" w:rsidRPr="00D36446">
        <w:fldChar w:fldCharType="end"/>
      </w:r>
      <w:r w:rsidR="00035605" w:rsidRPr="00D36446">
        <w:t xml:space="preserve"> </w:t>
      </w:r>
    </w:p>
    <w:p w14:paraId="744A0676" w14:textId="0CD5601C" w:rsidR="00217DC9" w:rsidRPr="00D36446" w:rsidRDefault="00336C94" w:rsidP="00405504">
      <w:pPr>
        <w:pStyle w:val="Body"/>
      </w:pPr>
      <w:r w:rsidRPr="00D36446">
        <w:t xml:space="preserve">Advanced </w:t>
      </w:r>
      <w:r w:rsidR="00333770" w:rsidRPr="00D36446">
        <w:t>BC</w:t>
      </w:r>
      <w:r w:rsidR="00CF328F">
        <w:t xml:space="preserve"> </w:t>
      </w:r>
      <w:r w:rsidR="00033D9D" w:rsidRPr="00D36446">
        <w:t>also has a considerable emotional impact</w:t>
      </w:r>
      <w:r w:rsidR="001C793A" w:rsidRPr="00D36446">
        <w:t>.</w:t>
      </w:r>
      <w:r w:rsidR="00B819C6" w:rsidRPr="00D36446">
        <w:t xml:space="preserve"> According to a cross-sectional study of 739 </w:t>
      </w:r>
      <w:r w:rsidR="00091FBE" w:rsidRPr="00D36446">
        <w:t xml:space="preserve">BC </w:t>
      </w:r>
      <w:r w:rsidR="00B819C6" w:rsidRPr="00D36446">
        <w:t xml:space="preserve">patients across the US and Europe, patients with </w:t>
      </w:r>
      <w:r w:rsidR="0013511A" w:rsidRPr="00D36446">
        <w:t>HER2-negative/HR-positive</w:t>
      </w:r>
      <w:r w:rsidR="00B819C6" w:rsidRPr="00D36446">
        <w:t xml:space="preserve"> advanced BC reported lower emotional well</w:t>
      </w:r>
      <w:r w:rsidR="00133B67">
        <w:t>being</w:t>
      </w:r>
      <w:r w:rsidR="00B819C6" w:rsidRPr="00D36446">
        <w:t xml:space="preserve"> scores in the FACT-B</w:t>
      </w:r>
      <w:r w:rsidR="008B7732" w:rsidRPr="00D36446">
        <w:t xml:space="preserve"> questionnaire</w:t>
      </w:r>
      <w:r w:rsidR="00B819C6" w:rsidRPr="00D36446">
        <w:t xml:space="preserve"> compared to </w:t>
      </w:r>
      <w:r w:rsidR="001C793A" w:rsidRPr="00D36446">
        <w:t>general population norms</w:t>
      </w:r>
      <w:r w:rsidR="00B819C6" w:rsidRPr="00D36446">
        <w:t xml:space="preserve"> (13.1 vs. 19.9</w:t>
      </w:r>
      <w:r w:rsidR="001C793A" w:rsidRPr="00D36446">
        <w:t>; lower score indicates worse emotional wellbeing</w:t>
      </w:r>
      <w:r w:rsidR="00B819C6" w:rsidRPr="00D36446">
        <w:t>).</w:t>
      </w:r>
      <w:r w:rsidR="00B819C6" w:rsidRPr="00D36446">
        <w:fldChar w:fldCharType="begin"/>
      </w:r>
      <w:r w:rsidR="00CA6345">
        <w:instrText xml:space="preserve"> ADDIN ZOTERO_ITEM CSL_CITATION {"citationID":"SSCStx2y","properties":{"formattedCitation":"\\super 99\\nosupersub{}","plainCitation":"99","noteIndex":0},"citationItems":[{"id":66184,"uris":["http://zotero.org/groups/4797619/items/LLWED5K9"],"itemData":{"id":66184,"type":"article-journal","abstract":"PURPOSE: Globally, around 1.67 million new cases of breast cancer are diagnosed each year, with advanced breast cancer (ABC-Stage III) and metastatic breast cancer (MBC-Stage IV) together accounting for up to 22% of incident cases. Hormone receptor-positive/human epidermal growth factor receptor 2-negative (HR+/HER2-) breast cancer comprises 66% of ABC/MBC. Understanding disease-specific health-related quality of life and patient satisfaction with treatments currently available for HR+/HER2- ABC/MBC in clinical practice is essential for assessing potential unmet need in this patient population.\nMETHODS: Data on treatment patterns in patients with HR+/HER2- ABC/MBC were collected from oncology practices across the United States and Europe in a cross-sectional study in a clinical practice setting, the Adelphi Real World Advanced Breast Cancer Disease Specific Programme. A subset of patients included in the study completed several self-reported tools, including the Functional Assessment of Cancer Therapy-Breast and the Cancer Therapy Satisfaction Questionnaire. Analyses were conducted using data from the overall cohort and stratified by current treatment, metastatic sites, and number of prior therapy lines.\nFINDINGS: Overall, 739 patients were recruited by 173 oncologists; 83% of patients had MBC, with the balance having ABC. The majority of patients with MBC had visceral metastases without bone metastases, and similar percentages of the total study population (≈40%) were receiving chemotherapy and endocrine therapy. Patients receiving only endocrine therapy had significantly better cancer-specific quality of life than did those receiving chemotherapy. Endocrine therapy also associated with fewer concerns about side effects and higher treatment satisfaction than chemotherapy. Statistically lower scores, indicating poorer well-being, were observed in patients with both bone and visceral metastases compared with those with either bone-only or visceral-only metastases for all but the Social/Family Well-Being and Functional Well-Being domains of the Functional Assessment of Cancer Therapy-Breast. Patients with bone and visceral metastases had significantly greater concerns about treatment side effects than those with metastases at other sites. Receipt of a greater number of prior lines of therapy was associated with poorer well-being scores. There was a significant negative association between number of lines of treatment and treatment expectations.\nIMPLICATIONS: Findings from this study from clinical practice suggest that treatment outcomes in HR+/HER2- ABC/MBC could be optimized through improved understanding of the impact that components of patient care have on health-related quality of life and treatment satisfaction.","container-title":"Clinical Therapeutics","DOI":"10.1016/j.clinthera.2017.07.009","ISSN":"1879-114X","issue":"8","journalAbbreviation":"Clin Ther","language":"eng","note":"PMID: 28751098","page":"1719-1728","source":"PubMed","title":"Patient-reported Quality of Life and Treatment Satisfaction in Patients With HR+/HER2- Advanced/Metastatic Breast Cancer","volume":"39","author":[{"family":"Wood","given":"Robert"},{"family":"Mitra","given":"Debanjali"},{"family":"Courcy","given":"Jonathan","non-dropping-particle":"de"},{"family":"Iyer","given":"Shrividya"}],"issued":{"date-parts":[["2017",8]]}}}],"schema":"https://github.com/citation-style-language/schema/raw/master/csl-citation.json"} </w:instrText>
      </w:r>
      <w:r w:rsidR="00B819C6" w:rsidRPr="00D36446">
        <w:fldChar w:fldCharType="separate"/>
      </w:r>
      <w:r w:rsidR="00CA6345" w:rsidRPr="00CA6345">
        <w:rPr>
          <w:rFonts w:cs="Arial"/>
          <w:szCs w:val="24"/>
          <w:vertAlign w:val="superscript"/>
        </w:rPr>
        <w:t>99</w:t>
      </w:r>
      <w:r w:rsidR="00B819C6" w:rsidRPr="00D36446">
        <w:fldChar w:fldCharType="end"/>
      </w:r>
      <w:r w:rsidR="00B819C6" w:rsidRPr="00D36446">
        <w:t xml:space="preserve"> </w:t>
      </w:r>
    </w:p>
    <w:p w14:paraId="39F4BA9B" w14:textId="4C4F57F6" w:rsidR="000A6298" w:rsidRDefault="000A6298" w:rsidP="000A6298">
      <w:pPr>
        <w:pStyle w:val="Heading4"/>
      </w:pPr>
      <w:r>
        <w:t>Treatment burden</w:t>
      </w:r>
    </w:p>
    <w:p w14:paraId="13E26556" w14:textId="1B7A2887" w:rsidR="000A6298" w:rsidRPr="003D2453" w:rsidRDefault="000A6298" w:rsidP="000A6298">
      <w:pPr>
        <w:pStyle w:val="Body"/>
      </w:pPr>
      <w:r w:rsidRPr="003D2453">
        <w:t xml:space="preserve">Beyond the clinical symptoms and </w:t>
      </w:r>
      <w:r w:rsidR="00023B22" w:rsidRPr="003D2453">
        <w:t>QoL</w:t>
      </w:r>
      <w:r w:rsidRPr="003D2453">
        <w:t xml:space="preserve"> impact for patients with u/mBC, treatment itself may be burdensome. </w:t>
      </w:r>
      <w:r w:rsidR="00540E7B" w:rsidRPr="003D2453">
        <w:t>Once patients have exhausted targeted treatment options (</w:t>
      </w:r>
      <w:r w:rsidR="008D6152" w:rsidRPr="003D2453">
        <w:t xml:space="preserve">e.g., </w:t>
      </w:r>
      <w:r w:rsidR="00E66BFA">
        <w:t>CDK4/6i</w:t>
      </w:r>
      <w:r w:rsidR="00540E7B" w:rsidRPr="003D2453">
        <w:t xml:space="preserve">, ET, PARP inhibitors), </w:t>
      </w:r>
      <w:r w:rsidR="00802A7D">
        <w:t xml:space="preserve">treatment options are predominantly limited to </w:t>
      </w:r>
      <w:r w:rsidR="00A555C1" w:rsidRPr="003D2453">
        <w:t xml:space="preserve">non-targeted chemotherapies </w:t>
      </w:r>
      <w:r w:rsidR="00267428" w:rsidRPr="003D2453">
        <w:t>(</w:t>
      </w:r>
      <w:r w:rsidR="00267428" w:rsidRPr="000E0CA5">
        <w:rPr>
          <w:b/>
          <w:bCs/>
        </w:rPr>
        <w:t xml:space="preserve">Section </w:t>
      </w:r>
      <w:r w:rsidR="00267428" w:rsidRPr="000E0CA5">
        <w:rPr>
          <w:b/>
          <w:bCs/>
        </w:rPr>
        <w:fldChar w:fldCharType="begin"/>
      </w:r>
      <w:r w:rsidR="00267428" w:rsidRPr="000E0CA5">
        <w:rPr>
          <w:b/>
          <w:bCs/>
        </w:rPr>
        <w:instrText xml:space="preserve"> REF _Ref100239637 \r \h </w:instrText>
      </w:r>
      <w:r w:rsidR="000E0CA5">
        <w:rPr>
          <w:b/>
          <w:bCs/>
        </w:rPr>
        <w:instrText xml:space="preserve"> \* MERGEFORMAT </w:instrText>
      </w:r>
      <w:r w:rsidR="00267428" w:rsidRPr="000E0CA5">
        <w:rPr>
          <w:b/>
          <w:bCs/>
        </w:rPr>
      </w:r>
      <w:r w:rsidR="00267428" w:rsidRPr="000E0CA5">
        <w:rPr>
          <w:b/>
          <w:bCs/>
        </w:rPr>
        <w:fldChar w:fldCharType="separate"/>
      </w:r>
      <w:r w:rsidR="00145F42">
        <w:rPr>
          <w:b/>
          <w:bCs/>
        </w:rPr>
        <w:t>B.1.3.3</w:t>
      </w:r>
      <w:r w:rsidR="00267428" w:rsidRPr="000E0CA5">
        <w:rPr>
          <w:b/>
          <w:bCs/>
        </w:rPr>
        <w:fldChar w:fldCharType="end"/>
      </w:r>
      <w:r w:rsidR="00267428" w:rsidRPr="003D2453">
        <w:t>)</w:t>
      </w:r>
      <w:r w:rsidRPr="003D2453">
        <w:t xml:space="preserve">. </w:t>
      </w:r>
    </w:p>
    <w:p w14:paraId="6F565294" w14:textId="7DE4059C" w:rsidR="000A6298" w:rsidRPr="003D2453" w:rsidRDefault="00A07EDB" w:rsidP="000A6298">
      <w:pPr>
        <w:pStyle w:val="Body"/>
      </w:pPr>
      <w:r w:rsidRPr="003D2453">
        <w:t>Non-targeted chemotherapy is associated with</w:t>
      </w:r>
      <w:r w:rsidR="007A0FBB" w:rsidRPr="003D2453">
        <w:t xml:space="preserve"> considerable</w:t>
      </w:r>
      <w:r w:rsidRPr="003D2453">
        <w:t xml:space="preserve"> treatment burden. </w:t>
      </w:r>
      <w:r w:rsidR="000A6298" w:rsidRPr="003D2453">
        <w:t xml:space="preserve">Patients with BC treated with chemotherapy report high symptom burden </w:t>
      </w:r>
      <w:r w:rsidR="00D14DD8" w:rsidRPr="003D2453">
        <w:t xml:space="preserve">immediately </w:t>
      </w:r>
      <w:r w:rsidR="000A6298" w:rsidRPr="003D2453">
        <w:t xml:space="preserve">before receiving the next dose of chemotherapy, </w:t>
      </w:r>
      <w:r w:rsidR="004E3E4B" w:rsidRPr="003D2453">
        <w:t xml:space="preserve">and </w:t>
      </w:r>
      <w:r w:rsidR="00D14DD8" w:rsidRPr="003D2453">
        <w:t xml:space="preserve">at </w:t>
      </w:r>
      <w:r w:rsidR="000A6298" w:rsidRPr="003D2453">
        <w:t>one</w:t>
      </w:r>
      <w:r w:rsidR="004E3E4B" w:rsidRPr="003D2453">
        <w:t xml:space="preserve"> and two</w:t>
      </w:r>
      <w:r w:rsidR="000A6298" w:rsidRPr="003D2453">
        <w:t xml:space="preserve"> week</w:t>
      </w:r>
      <w:r w:rsidR="004E3E4B" w:rsidRPr="003D2453">
        <w:t>s</w:t>
      </w:r>
      <w:r w:rsidR="000A6298" w:rsidRPr="003D2453">
        <w:t xml:space="preserve"> after receiving chemotherapy. The five highest occurring symptoms at the three timepoints are lack of energy (86.3%, 90.3% and 86.2, respectively), difficulty sleeping (74.5%, 72.2%, and 66.6%, respectively), hair loss (69.5%, 57.3%, and 54.4%, respectively), pain (60.7%, 69.7%, and, 62.4%, respectively), and feeling drowsy (60.3%, 65.6%, and 51.8%, respectively).</w:t>
      </w:r>
      <w:r w:rsidR="000A6298" w:rsidRPr="003D2453">
        <w:fldChar w:fldCharType="begin"/>
      </w:r>
      <w:r w:rsidR="00CA6345">
        <w:instrText xml:space="preserve"> ADDIN ZOTERO_ITEM CSL_CITATION {"citationID":"TuaUd3Ih","properties":{"formattedCitation":"\\super 100\\nosupersub{}","plainCitation":"100","noteIndex":0},"citationItems":[{"id":66182,"uris":["http://zotero.org/groups/4797619/items/N3573IG3"],"itemData":{"id":66182,"type":"article-journal","abstract":"Context\nPatients with breast cancer who undergo chemotherapy (CTX) experience between 10 and 32 concurrent symptoms. An evaluation of how these symptoms cluster together and how these symptom clusters change over time may provide insights into how to treat these multiple co-occurring symptoms.\n\nObjectives\nThe purposes of this study were to: determine the occurrence rates and severity ratings for 38 common symptoms, evaluate for differences in the number and types of symptom clusters, and evaluate for changes over time in these symptom clusters (i.e., prior to CTX, the week following CTX, and two weeks following CTX).\n\nMethods\nAt each of the assessments, a modified version of the Memorial Symptom Assessment Scale was used to assess the occurrence and severity of the 38 symptoms. Exploratory factor analyses were used to extract the symptom clusters.\n\nResults\nWhile across the two symptom dimensions (i.e., occurrence, severity) and the three assessments, eight distinct symptom clusters were identified, only five were relatively stable across both dimensions and across time (i.e., psychological, hormonal, nutritional, gastrointestinal, epithelial). Two of the additional clusters varied by time but not by symptom dimension (i.e., sickness behavior, weight change). The CTX neuropathy cluster was identified only at the assessment done in the week following CTX.\n\nConclusion\nThese findings provide insights into the most common symptom clusters in patients undergoing CTX for breast cancer. In addition, the most common symptoms within each cluster appear to be relatively stable across the two dimensions, as well as across time.","container-title":"Journal of pain and symptom management","DOI":"10.1016/j.jpainsymman.2017.08.008","ISSN":"0885-3924","issue":"1","journalAbbreviation":"J Pain Symptom Manage","note":"PMID: 28838866\nPMCID: PMC5734998","page":"39-55","source":"PubMed Central","title":"STABILITY OF SYMPTOM CLUSTERS IN PATIENTS WITH BREAST CANCER RECEIVING CHEMOTHERAPY","volume":"55","author":[{"family":"Sullivan","given":"Carmen Ward"},{"family":"Leutwyler","given":"Heather"},{"family":"Dunn","given":"Laura B."},{"family":"Cooper","given":"Bruce A."},{"family":"Paul","given":"Steven M."},{"family":"Levine","given":"Jon D."},{"family":"Hammer","given":"Marilyn"},{"family":"Conley","given":"Yvette P."},{"family":"Miaskowski","given":"Christine A."}],"issued":{"date-parts":[["2018",1]]}}}],"schema":"https://github.com/citation-style-language/schema/raw/master/csl-citation.json"} </w:instrText>
      </w:r>
      <w:r w:rsidR="000A6298" w:rsidRPr="003D2453">
        <w:fldChar w:fldCharType="separate"/>
      </w:r>
      <w:r w:rsidR="00CA6345" w:rsidRPr="00CA6345">
        <w:rPr>
          <w:rFonts w:cs="Arial"/>
          <w:szCs w:val="24"/>
          <w:vertAlign w:val="superscript"/>
        </w:rPr>
        <w:t>100</w:t>
      </w:r>
      <w:r w:rsidR="000A6298" w:rsidRPr="003D2453">
        <w:fldChar w:fldCharType="end"/>
      </w:r>
      <w:r w:rsidR="000A6298" w:rsidRPr="003D2453" w:rsidDel="000A6298">
        <w:t xml:space="preserve"> </w:t>
      </w:r>
    </w:p>
    <w:p w14:paraId="47458C08" w14:textId="12D1F872" w:rsidR="006228DB" w:rsidRPr="003D2453" w:rsidRDefault="00214EC6" w:rsidP="000A6298">
      <w:pPr>
        <w:pStyle w:val="Body"/>
      </w:pPr>
      <w:r w:rsidRPr="003D2453">
        <w:t>Treatment with</w:t>
      </w:r>
      <w:r w:rsidR="00577450" w:rsidRPr="003D2453">
        <w:t xml:space="preserve"> </w:t>
      </w:r>
      <w:r w:rsidR="00BF3A0A" w:rsidRPr="003D2453">
        <w:t xml:space="preserve">non-targeted </w:t>
      </w:r>
      <w:r w:rsidR="0094297A" w:rsidRPr="003D2453">
        <w:t>c</w:t>
      </w:r>
      <w:r w:rsidR="000A6298" w:rsidRPr="003D2453">
        <w:t xml:space="preserve">hemotherapy is also associated with </w:t>
      </w:r>
      <w:r w:rsidR="00577450" w:rsidRPr="003D2453">
        <w:t>a negative</w:t>
      </w:r>
      <w:r w:rsidR="000A6298" w:rsidRPr="003D2453">
        <w:t xml:space="preserve"> QoL and anxiety </w:t>
      </w:r>
      <w:r w:rsidR="00577450" w:rsidRPr="003D2453">
        <w:t>impact</w:t>
      </w:r>
      <w:r w:rsidR="005F30EE" w:rsidRPr="003D2453">
        <w:t xml:space="preserve"> </w:t>
      </w:r>
      <w:r w:rsidR="000A6298" w:rsidRPr="003D2453">
        <w:t xml:space="preserve">in patients with BC. In a UK study, </w:t>
      </w:r>
      <w:r w:rsidR="000A657A" w:rsidRPr="003D2453">
        <w:t>treatment with</w:t>
      </w:r>
      <w:r w:rsidR="00FC3E57">
        <w:t xml:space="preserve"> chemotherapy</w:t>
      </w:r>
      <w:r w:rsidR="000A657A" w:rsidRPr="003D2453">
        <w:t xml:space="preserve"> vs</w:t>
      </w:r>
      <w:r w:rsidR="00C916B6" w:rsidRPr="003D2453">
        <w:t>.</w:t>
      </w:r>
      <w:r w:rsidR="000A657A" w:rsidRPr="003D2453">
        <w:t xml:space="preserve"> without </w:t>
      </w:r>
      <w:r w:rsidR="000A6298" w:rsidRPr="003D2453">
        <w:t xml:space="preserve">chemotherapy was associated with a reduction in QoL – measured using the </w:t>
      </w:r>
      <w:r w:rsidR="005754E8">
        <w:t>Quality-of-life</w:t>
      </w:r>
      <w:r w:rsidR="000A6298" w:rsidRPr="003D2453">
        <w:t xml:space="preserve"> in Adult Cancer Survivors (QLA</w:t>
      </w:r>
      <w:r w:rsidR="002C149D" w:rsidRPr="003D2453">
        <w:t>C</w:t>
      </w:r>
      <w:r w:rsidR="000A6298" w:rsidRPr="003D2453">
        <w:t>S) tool – across generic domains (</w:t>
      </w:r>
      <w:r w:rsidR="000221AC" w:rsidRPr="003D2453">
        <w:t>hazard ratio</w:t>
      </w:r>
      <w:r w:rsidR="00306B18" w:rsidRPr="003D2453">
        <w:t xml:space="preserve"> [</w:t>
      </w:r>
      <w:r w:rsidR="000A6298" w:rsidRPr="003D2453">
        <w:t>HR</w:t>
      </w:r>
      <w:r w:rsidR="00306B18" w:rsidRPr="003D2453">
        <w:t>]</w:t>
      </w:r>
      <w:r w:rsidR="000A6298" w:rsidRPr="003D2453">
        <w:t>: 8.70; 95% CI: 3.80, 13.70) and cancer-specific domains (HR: 10.90; 95% CI: 7.10, 14.70), as well as increased anxiety, measured using the HADS tool (HR: 1.10; 95% CI: 0.20, 2.00).</w:t>
      </w:r>
      <w:r w:rsidR="00886930">
        <w:fldChar w:fldCharType="begin"/>
      </w:r>
      <w:r w:rsidR="00CA6345">
        <w:instrText xml:space="preserve"> ADDIN ZOTERO_ITEM CSL_CITATION {"citationID":"cNFkxHCV","properties":{"formattedCitation":"\\super 101\\nosupersub{}","plainCitation":"101","noteIndex":0},"citationItems":[{"id":66181,"uris":["http://zotero.org/groups/4797619/items/3CZII7Y9"],"itemData":{"id":66181,"type":"article-journal","abstract":"PURPOSE: There is limited high-quality evidence on quality of life, anxiety, and depressive symptoms in breast cancer survivors and women with no history of cancer. We aimed to address this by comparing patient-reported outcomes between breast cancer survivors and women with no history of breast cancer.\nMETHODS: Breast cancer survivors and women with no prior cancer were selected from the UK Clinical Practice Research Datalink GOLD primary care database, which includes population-based primary care electronic health record data. Breast cancer survivors and controls were frequency matched by age and primary care practice. Outcomes were assessed with validated instruments via postal questionnaire. Linear and logistic regression models were fitted to estimate adjusted associations between breast cancer survivorship and outcomes.\nRESULTS: A total of 356 breast cancer survivors (8.1 years post diagnosis) and 252 women with no prior cancer participated in the study. Compared with non-cancer controls, breast cancer survivors had poorer QoL in the domains of cognitive problems (adjusted β (aβ) = 1.4, p = 0.01), sexual function (aβ = 1.7, p = 0.02) and fatigue (aβ = 1.3, p = 0.01), but no difference in negative feelings, positive feelings, pain, or social avoidance. Breast cancer survivors had higher odds of borderline-probable anxiety (score ≥ 8) (adjusted OR = 1.47, 95%CI:1.15-1.87), but no differences in depression. Advanced stage at diagnosis and chemotherapy treatment were associated with poorer QoL.\nCONCLUSIONS: Compared with women with no history of cancer, breast cancer survivors report more problems with cognition, sexual function, fatigue, and anxiety, particularly where their cancer was advanced and/or treated with chemotherapy.\nIMPLICATIONS FOR CANCER SURVIVORS: Breast cancer survivors with more advanced disease and/or treated with chemotherapy should be closely monitored and, when possible, offered evidence-based intervention for fatigue, cognitive dysfunction, and sexual problems.","container-title":"Journal of Cancer Survivorship: Research and Practice","DOI":"10.1007/s11764-020-00950-3","ISSN":"1932-2267","issue":"4","journalAbbreviation":"J Cancer Surviv","language":"eng","note":"PMID: 33089480\nPMCID: PMC8272697","page":"564-575","source":"PubMed","title":"Quality of life and mental health in breast cancer survivors compared with non-cancer controls: a study of patient-reported outcomes in the United Kingdom","title-short":"Quality of life and mental health in breast cancer survivors compared with non-cancer controls","volume":"15","author":[{"family":"Carreira","given":"Helena"},{"family":"Williams","given":"Rachael"},{"family":"Dempsey","given":"Harley"},{"family":"Stanway","given":"Susannah"},{"family":"Smeeth","given":"Liam"},{"family":"Bhaskaran","given":"Krishnan"}],"issued":{"date-parts":[["2021",8]]}}}],"schema":"https://github.com/citation-style-language/schema/raw/master/csl-citation.json"} </w:instrText>
      </w:r>
      <w:r w:rsidR="00886930">
        <w:fldChar w:fldCharType="separate"/>
      </w:r>
      <w:r w:rsidR="00CA6345" w:rsidRPr="00CA6345">
        <w:rPr>
          <w:rFonts w:cs="Arial"/>
          <w:szCs w:val="24"/>
          <w:vertAlign w:val="superscript"/>
        </w:rPr>
        <w:t>101</w:t>
      </w:r>
      <w:r w:rsidR="00886930">
        <w:fldChar w:fldCharType="end"/>
      </w:r>
      <w:r w:rsidR="000A6298" w:rsidRPr="003D2453">
        <w:t xml:space="preserve"> Across treatment types, chemotherapy is associated with significantly greater total toxicity than targeted or hormone therapies (p=0.03). Additionally, disease-limited social activity and a negative impact of BC on closest family are reported by 70% and 61%, respectively, of patients treated with chemotherapy, compared with 50% and 51%, respectively, of those treated with targeted therapy.</w:t>
      </w:r>
      <w:r w:rsidR="00172D99">
        <w:fldChar w:fldCharType="begin"/>
      </w:r>
      <w:r w:rsidR="00CA6345">
        <w:instrText xml:space="preserve"> ADDIN ZOTERO_ITEM CSL_CITATION {"citationID":"HyqAiYFH","properties":{"formattedCitation":"\\super 102\\nosupersub{}","plainCitation":"102","noteIndex":0},"citationItems":[{"id":66180,"uris":["http://zotero.org/groups/4797619/items/IBWTAKTJ"],"itemData":{"id":66180,"type":"article-journal","abstract":"INTRODUCTION: Breast cancer is one of the most important health problems in the world. In recent years, this cancer has achieved a reduction in mortality, which is attributed to the introduction of mass screening and greater efficacy of post-operative treatment. Many patients with breast cancer have indications only for palliative therapy, but the impact of these methods on the quality of life of patients remains a subject of controversy. It remains unknown whether the progress in improving the quality of life in clinical trials also applies to patients treated as part of daily clinical practice. Data on the results of the impact of conducted therapies on the quality of life outside of clinical trials are scarce.\nMETHODS: The results of palliative chemotherapy and first-line hormonotherapy in 351 patients with advanced, metastatic breast cancer treated in the period from January 2010 to December 2016 in two centres were analysed.\nRESULTS: The average age of patients was 62 ± 9.8 years; 139 patients received chemotherapy, 91 - therapy containing trastuzumab, and 121 - hormone therapy. A partial response was obtained in 111 patients (32%), stabilization in 150 (43%), and in 90 patients (26%) progression. Median survival time in the whole group of patients was 36 months. Chemotherapy compared to trastuzumab and hormonotherapy was associated with greater total toxicity (p = 0.03). There was a significant relationship between the type of therapy (hormonotherapy, chemotherapy, targeted therapy) and the general average quality of women's life measured with the EORC-QLQ-C30 questionnaire. In addition, a statistically significant difference was found in some somatic complaints (the scale of QLQ-BR23 symptoms) depending on the type of therapy performed. The lowest intensity of complaints was reported by patients during hormonotherapy, then during targeted therapy, and the largest during chemotherapy.\nCONCLUSIONS: There is no effect of chemotherapy on the overall quality of life. Hormone therapy and trastuzumab therapy improved the quality of life of the treated patients in clinical practice.","container-title":"Health and Quality of Life Outcomes","DOI":"10.1186/s12955-020-01389-x","ISSN":"1477-7525","issue":"1","journalAbbreviation":"Health Qual Life Outcomes","language":"eng","note":"PMID: 32398097\nPMCID: PMC7216605","page":"134","source":"PubMed","title":"Quality of life during chemotherapy, hormonotherapy or antiHER2 therapy of patients with advanced, metastatic breast cancer in clinical practice","volume":"18","author":[{"family":"Adamowicz","given":"Krzysztof"},{"family":"Baczkowska-Waliszewska","given":"Zuzanna"}],"issued":{"date-parts":[["2020",5,12]]}}}],"schema":"https://github.com/citation-style-language/schema/raw/master/csl-citation.json"} </w:instrText>
      </w:r>
      <w:r w:rsidR="00172D99">
        <w:fldChar w:fldCharType="separate"/>
      </w:r>
      <w:r w:rsidR="00CA6345" w:rsidRPr="00CA6345">
        <w:rPr>
          <w:rFonts w:cs="Arial"/>
          <w:szCs w:val="24"/>
          <w:vertAlign w:val="superscript"/>
        </w:rPr>
        <w:t>102</w:t>
      </w:r>
      <w:r w:rsidR="00172D99">
        <w:fldChar w:fldCharType="end"/>
      </w:r>
      <w:r w:rsidR="000A6298" w:rsidRPr="003D2453" w:rsidDel="000A6298">
        <w:t xml:space="preserve"> </w:t>
      </w:r>
    </w:p>
    <w:p w14:paraId="34701504" w14:textId="7F7F1ED5" w:rsidR="008C5A32" w:rsidRPr="002646F6" w:rsidRDefault="001F46CF" w:rsidP="000A6298">
      <w:pPr>
        <w:pStyle w:val="Body"/>
      </w:pPr>
      <w:r w:rsidRPr="00694CC6">
        <w:t xml:space="preserve">Among mBC patients with </w:t>
      </w:r>
      <w:r w:rsidR="0013511A" w:rsidRPr="00694CC6">
        <w:t>HER2-negative/HR-positive</w:t>
      </w:r>
      <w:r w:rsidRPr="00694CC6">
        <w:t xml:space="preserve"> disease, treatment with chemotherapy is significantly associated with lower emotional wellbeing scores than treatment with hormone therapy</w:t>
      </w:r>
      <w:r w:rsidR="00174F9E" w:rsidRPr="00694CC6">
        <w:t xml:space="preserve"> (</w:t>
      </w:r>
      <w:r w:rsidR="00673414" w:rsidRPr="00694CC6">
        <w:t xml:space="preserve">FACT-B; </w:t>
      </w:r>
      <w:r w:rsidR="00174F9E" w:rsidRPr="00694CC6">
        <w:t>p&lt;0.05)</w:t>
      </w:r>
      <w:r w:rsidRPr="00694CC6">
        <w:t>.</w:t>
      </w:r>
      <w:r w:rsidR="00727BA8" w:rsidRPr="00694CC6">
        <w:fldChar w:fldCharType="begin"/>
      </w:r>
      <w:r w:rsidR="00CA6345">
        <w:instrText xml:space="preserve"> ADDIN ZOTERO_ITEM CSL_CITATION {"citationID":"pNZ4f07l","properties":{"formattedCitation":"\\super 103\\nosupersub{}","plainCitation":"103","noteIndex":0},"citationItems":[{"id":65933,"uris":["http://zotero.org/groups/4797619/items/FANC7DMR"],"itemData":{"id":65933,"type":"article-journal","abstract":"This study aimed to characterize the impact of metastatic breast cancer (MBC) and cancer treatments on health-related quality of life, treatment satisfaction, and daily productivity from the patient perspective. This was a cross-sectional survey of patients with MBC (USA, n = 200; EU, n = 160). Post-menopausal women aged ≥50 years with hormone receptor positive (HR+), HER2-negative (HER2-) MBC, currently using hormonal therapy (HT) or using chemotherapy (CT) for ≤1 year were recruited. Fifty three percent (n = 191) reported CT and 47% (n = 169) reported HT use. Adjusting for covariates, HT users reported greater health-related quality of life (p &lt; 0.05), greater satisfaction with treatment and better feelings about side-effects (p &lt; 0.001). HT users reported less bother with treatment side-effects (0-5 scale, p &lt; 0.001) and less activity impairment than CT users (p &lt; 0.001). HT was associated with better patient-reported outcomes than CT in first-line MBC management. These findings should be taken into consideration while making treatment decisions for HR+/HER2- MBC.","container-title":"Expert Review of Pharmacoeconomics &amp; Outcomes Research","DOI":"10.1586/14737167.2014.949243","ISSN":"1744-8379","issue":"6","journalAbbreviation":"Expert Rev Pharmacoecon Outcomes Res","language":"eng","note":"PMID: 25130198","page":"929-940","source":"PubMed","title":"The association of chemotherapy versus hormonal therapy and health outcomes among patients with hormone receptor-positive, HER2-negative metastatic breast cancer: experience from the patient perspective","title-short":"The association of chemotherapy versus hormonal therapy and health outcomes among patients with hormone receptor-positive, HER2-negative metastatic breast cancer","volume":"14","author":[{"family":"Gupta","given":"Shaloo"},{"family":"Zhang","given":"Jie"},{"family":"Jerusalem","given":"Guy"}],"issued":{"date-parts":[["2014",12]]}}}],"schema":"https://github.com/citation-style-language/schema/raw/master/csl-citation.json"} </w:instrText>
      </w:r>
      <w:r w:rsidR="00727BA8" w:rsidRPr="00694CC6">
        <w:fldChar w:fldCharType="separate"/>
      </w:r>
      <w:r w:rsidR="00CA6345" w:rsidRPr="00CA6345">
        <w:rPr>
          <w:rFonts w:cs="Arial"/>
          <w:szCs w:val="24"/>
          <w:vertAlign w:val="superscript"/>
        </w:rPr>
        <w:t>103</w:t>
      </w:r>
      <w:r w:rsidR="00727BA8" w:rsidRPr="00694CC6">
        <w:fldChar w:fldCharType="end"/>
      </w:r>
      <w:r w:rsidRPr="00694CC6">
        <w:t xml:space="preserve"> </w:t>
      </w:r>
      <w:r w:rsidR="00860197" w:rsidRPr="00694CC6">
        <w:t>A</w:t>
      </w:r>
      <w:r w:rsidR="008C5A32" w:rsidRPr="00694CC6">
        <w:t xml:space="preserve"> 2016 US-based study </w:t>
      </w:r>
      <w:r w:rsidR="00EC59D5" w:rsidRPr="00694CC6">
        <w:t xml:space="preserve">of </w:t>
      </w:r>
      <w:r w:rsidR="008C5A32" w:rsidRPr="00694CC6">
        <w:t xml:space="preserve">140 patients </w:t>
      </w:r>
      <w:r w:rsidR="008C5A32" w:rsidRPr="002646F6">
        <w:t>with mBC</w:t>
      </w:r>
      <w:r w:rsidR="00DA6A2E" w:rsidRPr="002646F6">
        <w:t xml:space="preserve"> </w:t>
      </w:r>
      <w:r w:rsidR="00774B22" w:rsidRPr="002646F6">
        <w:t>(</w:t>
      </w:r>
      <w:r w:rsidR="008C2EF9" w:rsidRPr="002646F6">
        <w:t xml:space="preserve">97 </w:t>
      </w:r>
      <w:r w:rsidR="00B45C77">
        <w:t xml:space="preserve">of </w:t>
      </w:r>
      <w:r w:rsidR="00EE358A">
        <w:t>whom</w:t>
      </w:r>
      <w:r w:rsidR="00B45C77">
        <w:t xml:space="preserve"> </w:t>
      </w:r>
      <w:r w:rsidR="00EE358A">
        <w:t>had</w:t>
      </w:r>
      <w:r w:rsidR="00B45C77">
        <w:t xml:space="preserve"> </w:t>
      </w:r>
      <w:r w:rsidR="008C2EF9" w:rsidRPr="002646F6">
        <w:t>HER2-negative</w:t>
      </w:r>
      <w:r w:rsidR="00EE358A">
        <w:t xml:space="preserve"> mBC</w:t>
      </w:r>
      <w:r w:rsidR="008C2EF9" w:rsidRPr="002646F6">
        <w:t xml:space="preserve">) </w:t>
      </w:r>
      <w:r w:rsidR="00DA6A2E" w:rsidRPr="002646F6">
        <w:t>found that</w:t>
      </w:r>
      <w:r w:rsidR="008C5A32" w:rsidRPr="002646F6">
        <w:t xml:space="preserve"> chemotherapy (N=100) </w:t>
      </w:r>
      <w:r w:rsidR="008C5A32" w:rsidRPr="002646F6">
        <w:lastRenderedPageBreak/>
        <w:t xml:space="preserve">was associated with lower scores (worse </w:t>
      </w:r>
      <w:r w:rsidR="008670FF" w:rsidRPr="002646F6">
        <w:t>HR</w:t>
      </w:r>
      <w:r w:rsidR="008C5A32" w:rsidRPr="002646F6">
        <w:t>QoL) on the FACT-B Tri</w:t>
      </w:r>
      <w:r w:rsidR="004E42EE" w:rsidRPr="002646F6">
        <w:t>a</w:t>
      </w:r>
      <w:r w:rsidR="008C5A32" w:rsidRPr="002646F6">
        <w:t>l Outcome Index (66.1 vs</w:t>
      </w:r>
      <w:r w:rsidR="00D834E2">
        <w:t>.</w:t>
      </w:r>
      <w:r w:rsidR="008C5A32" w:rsidRPr="002646F6">
        <w:t xml:space="preserve"> 72.5; p&lt;0.01) and a higher rate of depression symptoms (HADS-D score &gt;7; 22% vs</w:t>
      </w:r>
      <w:r w:rsidR="00D834E2">
        <w:t>.</w:t>
      </w:r>
      <w:r w:rsidR="008C5A32" w:rsidRPr="002646F6">
        <w:t xml:space="preserve"> 7.5%; p=0.03) </w:t>
      </w:r>
      <w:r w:rsidR="00790FA4" w:rsidRPr="002646F6">
        <w:t xml:space="preserve">compared with </w:t>
      </w:r>
      <w:r w:rsidR="00D83447" w:rsidRPr="002646F6">
        <w:t>targeted</w:t>
      </w:r>
      <w:r w:rsidR="008C5A32" w:rsidRPr="002646F6">
        <w:t xml:space="preserve"> therapy (</w:t>
      </w:r>
      <w:r w:rsidR="00174F9E" w:rsidRPr="002646F6">
        <w:t>N</w:t>
      </w:r>
      <w:r w:rsidR="00D834E2">
        <w:t>=</w:t>
      </w:r>
      <w:r w:rsidR="008C5A32" w:rsidRPr="002646F6">
        <w:t>40).</w:t>
      </w:r>
      <w:r w:rsidR="000D7B87" w:rsidRPr="002646F6">
        <w:fldChar w:fldCharType="begin"/>
      </w:r>
      <w:r w:rsidR="00CA6345">
        <w:instrText xml:space="preserve"> ADDIN ZOTERO_ITEM CSL_CITATION {"citationID":"I6iRwirL","properties":{"formattedCitation":"\\super 104\\nosupersub{}","plainCitation":"104","noteIndex":0},"citationItems":[{"id":66183,"uris":["http://zotero.org/groups/4797619/items/U2VBNZXT"],"itemData":{"id":66183,"type":"article-journal","abstract":"Background: Although breast cancer is the second leading cause of cancer-related mortality in women in the United States, few studies focus on the supportive care needs of patients living with metastatic breast cancer (MBC)., Objective: We studied quality of life (QOL), depression, anxiety, and prognostic understanding of patients with MBC., Design: We conducted a cross-sectional study of 140 patients with MBC, stratified by receipt of endocrine therapy or chemotherapy., Measurements: We evaluated anxiety and depression using the Hospital Anxiety and Depression Scale (HADS). We assessed QOL using the Functional Assessment of Cancer Therapy-Breast (FACT-B), specifically measuring the FACT-B Trial Outcome Index (TOI), which includes physical and functional well-being and breast cancer-specific symptoms. Higher FACT-B TOI scores represent better QOL. We used a 12-item questionnaire to assess patients' perceptions of their prognosis and goals of therapy., Results: Compared to those taking endocrine therapy (n = 40), patients receiving chemotherapy (n = 100) reported lower scores on the FACT-B TOI (66.1 versus 72.5, p &lt; 0.01) and more depression symptoms (HADS-D &gt;7; 22% versus 7.5%, p = 0.03). Higher scores on the FACT-B TOI were associated with lower depression (β, −0.16; p &lt; 0.01) and anxiety (β, −0.11; p &lt; 0.01), and patients who reported frequent prognostic conversations with their oncologists had less depression (β, −1.28; p &lt; 0.01). Thirty-nine percent (54/140) reported that their cancer was likely curable., Conclusion: Patients with MBC, particularly those treated with chemotherapy, may benefit from interventions to address their physical, functional, and breast cancer-related symptoms. Many do not report accurate prognostic understanding, and more frequent prognostic conversations might address this information gap.","container-title":"Journal of Palliative Medicine","DOI":"10.1089/jpm.2016.0027","ISSN":"1096-6218","issue":"8","journalAbbreviation":"J Palliat Med","note":"PMID: 27124211\nPMCID: PMC4982956","page":"863-869","source":"PubMed Central","title":"Quality of Life, Mood, and Prognostic Understanding in Patients with Metastatic Breast Cancer","volume":"19","author":[{"family":"Shin","given":"Jennifer A."},{"family":"El-Jawahri","given":"Areej"},{"family":"Parkes","given":"Amanda"},{"family":"Schleicher","given":"Stephen M."},{"family":"Knight","given":"Helen P."},{"family":"Temel","given":"Jennifer S."}],"issued":{"date-parts":[["2016",8,1]]}}}],"schema":"https://github.com/citation-style-language/schema/raw/master/csl-citation.json"} </w:instrText>
      </w:r>
      <w:r w:rsidR="000D7B87" w:rsidRPr="002646F6">
        <w:fldChar w:fldCharType="separate"/>
      </w:r>
      <w:r w:rsidR="00CA6345" w:rsidRPr="00CA6345">
        <w:rPr>
          <w:rFonts w:cs="Arial"/>
          <w:szCs w:val="24"/>
          <w:vertAlign w:val="superscript"/>
        </w:rPr>
        <w:t>104</w:t>
      </w:r>
      <w:r w:rsidR="000D7B87" w:rsidRPr="002646F6">
        <w:fldChar w:fldCharType="end"/>
      </w:r>
      <w:r w:rsidR="008C5A32" w:rsidRPr="002646F6">
        <w:t xml:space="preserve"> </w:t>
      </w:r>
    </w:p>
    <w:bookmarkEnd w:id="58"/>
    <w:p w14:paraId="27689D77" w14:textId="39CE8392" w:rsidR="001B0DBE" w:rsidRDefault="001B0DBE" w:rsidP="009506B5">
      <w:pPr>
        <w:pStyle w:val="Heading4"/>
      </w:pPr>
      <w:r>
        <w:t>Economic burden</w:t>
      </w:r>
    </w:p>
    <w:p w14:paraId="2A986E2D" w14:textId="75F22A8F" w:rsidR="00ED15B6" w:rsidRPr="00DA7380" w:rsidRDefault="004D30BD" w:rsidP="00ED15B6">
      <w:pPr>
        <w:pStyle w:val="Body"/>
      </w:pPr>
      <w:r>
        <w:t xml:space="preserve">The high mortality and morbidity associated with mBC presents a significant economic burden. </w:t>
      </w:r>
      <w:r w:rsidR="00ED15B6" w:rsidRPr="00DA7380">
        <w:t>In general, the management of BC requires substantial resource use in England and Wales. In 2010, the total age-standardised cost of BC care in England was £371 million and £134 million for patients aged 18–64 and ≥65 years, respectively.</w:t>
      </w:r>
      <w:r w:rsidR="00655470">
        <w:fldChar w:fldCharType="begin"/>
      </w:r>
      <w:r w:rsidR="00CA6345">
        <w:instrText xml:space="preserve"> ADDIN ZOTERO_ITEM CSL_CITATION {"citationID":"luXPc9QU","properties":{"formattedCitation":"\\super 105\\nosupersub{}","plainCitation":"105","noteIndex":0},"citationItems":[{"id":65897,"uris":["http://zotero.org/groups/4797619/items/44LL32JN"],"itemData":{"id":65897,"type":"article-journal","abstract":"BACKGROUND: Health systems are facing the challenge of providing care to an increasing population of patients with cancer. However, evidence on costs is limited due to the lack of large longitudinal databases.\nMETHODS: 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w:instrText>
      </w:r>
      <w:r w:rsidR="00CA6345">
        <w:rPr>
          <w:rFonts w:ascii="Cambria Math" w:hAnsi="Cambria Math" w:cs="Cambria Math"/>
        </w:rPr>
        <w:instrText>⩾</w:instrText>
      </w:r>
      <w:r w:rsidR="00CA6345">
        <w:instrText xml:space="preserve">65. Costs of care were compared by patients staging, before and after diagnosis, and with a comparison population without cancer.\nRESULTS: Incidence costs in the first year of diagnosis are noticeably higher in patients age 18-64 than age </w:instrText>
      </w:r>
      <w:r w:rsidR="00CA6345">
        <w:rPr>
          <w:rFonts w:ascii="Cambria Math" w:hAnsi="Cambria Math" w:cs="Cambria Math"/>
        </w:rPr>
        <w:instrText>⩾</w:instrText>
      </w:r>
      <w:r w:rsidR="00CA6345">
        <w:instrText xml:space="preserve">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nCONCLUSIONS: 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journalAbbreviation":"Br J Cancer","language":"eng","note":"PMID: 27070711\nPMCID: PMC4891510","page":"1286-1292","source":"PubMed","title":"Cost of care for cancer patients in England: evidence from population-based patient-level data","title-short":"Cost of care for cancer patients in England","volume":"114","author":[{"family":"Laudicella","given":"Mauro"},{"family":"Walsh","given":"Brendan"},{"family":"Burns","given":"Elaine"},{"family":"Smith","given":"Peter C."}],"issued":{"date-parts":[["2016",5,24]]}}}],"schema":"https://github.com/citation-style-language/schema/raw/master/csl-citation.json"} </w:instrText>
      </w:r>
      <w:r w:rsidR="00655470">
        <w:fldChar w:fldCharType="separate"/>
      </w:r>
      <w:r w:rsidR="00CA6345" w:rsidRPr="00CA6345">
        <w:rPr>
          <w:rFonts w:cs="Arial"/>
          <w:szCs w:val="24"/>
          <w:vertAlign w:val="superscript"/>
        </w:rPr>
        <w:t>105</w:t>
      </w:r>
      <w:r w:rsidR="00655470">
        <w:fldChar w:fldCharType="end"/>
      </w:r>
    </w:p>
    <w:p w14:paraId="34C77576" w14:textId="10C27DB4" w:rsidR="00ED15B6" w:rsidRDefault="00ED15B6" w:rsidP="00ED15B6">
      <w:pPr>
        <w:pStyle w:val="Body"/>
      </w:pPr>
      <w:r w:rsidRPr="00DA7380">
        <w:t>Generally, the cost of treating and caring for patients with BC rises as the disease progresses: costs of disease-related hospital care and treatment increase as patients</w:t>
      </w:r>
      <w:r>
        <w:t xml:space="preserve"> progress to locally</w:t>
      </w:r>
      <w:r w:rsidR="00562AA4">
        <w:t xml:space="preserve"> </w:t>
      </w:r>
      <w:r>
        <w:t>advanced or metastatic disease.</w:t>
      </w:r>
      <w:r w:rsidR="00813565">
        <w:fldChar w:fldCharType="begin"/>
      </w:r>
      <w:r w:rsidR="00CA6345">
        <w:instrText xml:space="preserve"> ADDIN ZOTERO_ITEM CSL_CITATION {"citationID":"elk6SLmB","properties":{"formattedCitation":"\\super 30,31\\nosupersub{}","plainCitation":"30,31","noteIndex":0},"citationItems":[{"id":65896,"uris":["http://zotero.org/groups/4797619/items/AJX85HLT"],"itemData":{"id":65896,"type":"article-journal","abstract":"BACKGROUND: The rising financial burden of cancer on health-care systems worldwide has led to the increased demand for evidence-based research on which to base reimbursement decisions. Economic evaluations are an integral component of this necessary research. Ascertainment of reliable health-care cost and quality-of-life estimates to inform such studies has historically been challenging, but recent advances in informatics in the United Kingdom provide new opportunities.\nMETHODS: The costs of hospital care for breast, colorectal and prostate cancer disease-free survivors were calculated over 15 months from initial diagnosis of cancer using routinely collected data within a UK National Health Service (NHS) Hospital Trust. Costs were linked at patient level to patient-reported outcomes and registry-derived sociodemographic factors. Predictors of cost and the relationship between costs and patient-reported utility were examined.\nRESULTS: The study population included 223 breast cancer patients, 145 colorectal and 104 prostate cancer patients. The mean 15-month cumulative health-care costs were £12 595 (95% CI £11 517-£13 722), £12 643 (£11 282-£14 102) and £3722 (£3263-£4208), per-patient respectively. The majority of costs occurred within the first 6 months from diagnosis. Clinical stage was the most important predictor of costs for all cancer types. EQ-5D score was predictive of costs in colorectal cancer but not in breast or prostate cancer.\nCONCLUSION: It is now possible to evaluate health-care cost using routine NHS data sets. Such methods can be utilised in future retrospective and prospective studies to efficiently collect economic data.","container-title":"British Journal of Cancer","DOI":"10.1038/bjc.2014.644","ISSN":"1532-1827","issue":"5","journalAbbreviation":"Br J Cancer","language":"eng","note":"PMID: 25602964\nPMCID: PMC4453947","page":"948-956","source":"PubMed","title":"Costs of cancer care for use in economic evaluation: a UK analysis of patient-level routine health system data","title-short":"Costs of cancer care for use in economic evaluation","volume":"112","author":[{"family":"Hall","given":"P. S."},{"family":"Hamilton","given":"P."},{"family":"Hulme","given":"C. T."},{"family":"Meads","given":"D. M."},{"family":"Jones","given":"H."},{"family":"Newsham","given":"A."},{"family":"Marti","given":"J."},{"family":"Smith","given":"A. F."},{"family":"Mason","given":"H."},{"family":"Velikova","given":"G."},{"family":"Ashley","given":"L."},{"family":"Wright","given":"P."}],"issued":{"date-parts":[["2015",3,3]]}}},{"id":65895,"uris":["http://zotero.org/groups/4797619/items/MW5KFY5Y"],"itemData":{"id":65895,"type":"article-journal","abstract":"BACKGROUND: Published evidence on treatment costs of breast cancer varies widely in methodology and a global systematic review is lacking.\nOBJECTIVES: This study aimed to conduct a systematic review to compare treatment costs of breast cancer by stage at diagnosis across countries at different levels of socio-economic development, and to identify key methodological differences in costing approaches.\nDATA SOURCES: MEDLINE, EMBASE, and NHS Economic Evaluation Database (NHS EED) before April 2018.\nELIGIBILITY CRITERIA: Studies were eligible if they reported treatment costs of breast cancer by stage at diagnosis using patient level data, in any language.\nSTUDY APPRAISAL AND SYNTHESIS METHODS: Study characteristics and treatment costs by stage were summarised. Study quality was assessed using the Drummond Checklist, and detailed methodological differences were further compared.\nRESULTS: Twenty studies were included, 15 from high-income countries and five from low- and middle-income countries. Eleven studies used the FIGO staging system, and the mean treatment costs of breast cancer at Stage II, III and IV were 32%, 95%, and 109% higher than Stage I. Five studies categorised stage as in situ, local, regional and distant. The mean treatment costs of regional and distant breast cancer were 41% and 165% higher than local breast cancer. Overall, the quality of studies ranged from 50% (lowest quality) to 84% (highest). Most studies used regression frameworks but the choice of regression model was rarely justified. Few studies described key methodological issues including skewness, zero values, censored data, missing data, and the inclusion of control groups to estimate disease-attributable costs.\nCONCLUSIONS: Treatment costs of breast cancer generally increased with the advancement of the disease stage at diagnosis. Methodological issues should be better handled and properly described in future costing studies.","container-title":"PloS One","DOI":"10.1371/journal.pone.0207993","ISSN":"1932-6203","issue":"11","journalAbbreviation":"PLoS One","language":"eng","note":"PMID: 30475890\nPMCID: PMC6258130","page":"e0207993","source":"PubMed","title":"Global treatment costs of breast cancer by stage: A systematic review","title-short":"Global treatment costs of breast cancer by stage","volume":"13","author":[{"family":"Sun","given":"Li"},{"family":"Legood","given":"Rosa"},{"family":"Dos-Santos-Silva","given":"Isabel"},{"family":"Gaiha","given":"Shivani Mathur"},{"family":"Sadique","given":"Zia"}],"issued":{"date-parts":[["2018"]]}}}],"schema":"https://github.com/citation-style-language/schema/raw/master/csl-citation.json"} </w:instrText>
      </w:r>
      <w:r w:rsidR="00813565">
        <w:fldChar w:fldCharType="separate"/>
      </w:r>
      <w:r w:rsidR="00FD57F4" w:rsidRPr="00FD57F4">
        <w:rPr>
          <w:rFonts w:cs="Arial"/>
          <w:szCs w:val="24"/>
          <w:vertAlign w:val="superscript"/>
        </w:rPr>
        <w:t>30,31</w:t>
      </w:r>
      <w:r w:rsidR="00813565">
        <w:fldChar w:fldCharType="end"/>
      </w:r>
      <w:r>
        <w:t xml:space="preserve"> Hospital costs over 15 months were significantly associated with disease spread </w:t>
      </w:r>
      <w:r w:rsidRPr="00DA7380">
        <w:t xml:space="preserve">to lymph nodes and </w:t>
      </w:r>
      <w:r>
        <w:t>with how aggressive the cancer was (i.e.</w:t>
      </w:r>
      <w:r w:rsidR="006F52D5">
        <w:t>,</w:t>
      </w:r>
      <w:r>
        <w:t xml:space="preserve"> </w:t>
      </w:r>
      <w:r w:rsidRPr="00DA7380">
        <w:t>Grade 3 BC</w:t>
      </w:r>
      <w:r>
        <w:t>)</w:t>
      </w:r>
      <w:r w:rsidRPr="00DA7380">
        <w:t xml:space="preserve"> in both univariate and multivariate regression analyses in a UK study (all p&lt;0.001).</w:t>
      </w:r>
      <w:r w:rsidR="00813565">
        <w:fldChar w:fldCharType="begin"/>
      </w:r>
      <w:r w:rsidR="00CA6345">
        <w:instrText xml:space="preserve"> ADDIN ZOTERO_ITEM CSL_CITATION {"citationID":"EyxHI4Cc","properties":{"formattedCitation":"\\super 30\\nosupersub{}","plainCitation":"30","noteIndex":0},"citationItems":[{"id":65896,"uris":["http://zotero.org/groups/4797619/items/AJX85HLT"],"itemData":{"id":65896,"type":"article-journal","abstract":"BACKGROUND: The rising financial burden of cancer on health-care systems worldwide has led to the increased demand for evidence-based research on which to base reimbursement decisions. Economic evaluations are an integral component of this necessary research. Ascertainment of reliable health-care cost and quality-of-life estimates to inform such studies has historically been challenging, but recent advances in informatics in the United Kingdom provide new opportunities.\nMETHODS: The costs of hospital care for breast, colorectal and prostate cancer disease-free survivors were calculated over 15 months from initial diagnosis of cancer using routinely collected data within a UK National Health Service (NHS) Hospital Trust. Costs were linked at patient level to patient-reported outcomes and registry-derived sociodemographic factors. Predictors of cost and the relationship between costs and patient-reported utility were examined.\nRESULTS: The study population included 223 breast cancer patients, 145 colorectal and 104 prostate cancer patients. The mean 15-month cumulative health-care costs were £12 595 (95% CI £11 517-£13 722), £12 643 (£11 282-£14 102) and £3722 (£3263-£4208), per-patient respectively. The majority of costs occurred within the first 6 months from diagnosis. Clinical stage was the most important predictor of costs for all cancer types. EQ-5D score was predictive of costs in colorectal cancer but not in breast or prostate cancer.\nCONCLUSION: It is now possible to evaluate health-care cost using routine NHS data sets. Such methods can be utilised in future retrospective and prospective studies to efficiently collect economic data.","container-title":"British Journal of Cancer","DOI":"10.1038/bjc.2014.644","ISSN":"1532-1827","issue":"5","journalAbbreviation":"Br J Cancer","language":"eng","note":"PMID: 25602964\nPMCID: PMC4453947","page":"948-956","source":"PubMed","title":"Costs of cancer care for use in economic evaluation: a UK analysis of patient-level routine health system data","title-short":"Costs of cancer care for use in economic evaluation","volume":"112","author":[{"family":"Hall","given":"P. S."},{"family":"Hamilton","given":"P."},{"family":"Hulme","given":"C. T."},{"family":"Meads","given":"D. M."},{"family":"Jones","given":"H."},{"family":"Newsham","given":"A."},{"family":"Marti","given":"J."},{"family":"Smith","given":"A. F."},{"family":"Mason","given":"H."},{"family":"Velikova","given":"G."},{"family":"Ashley","given":"L."},{"family":"Wright","given":"P."}],"issued":{"date-parts":[["2015",3,3]]}}}],"schema":"https://github.com/citation-style-language/schema/raw/master/csl-citation.json"} </w:instrText>
      </w:r>
      <w:r w:rsidR="00813565">
        <w:fldChar w:fldCharType="separate"/>
      </w:r>
      <w:r w:rsidR="00FD57F4" w:rsidRPr="00FD57F4">
        <w:rPr>
          <w:rFonts w:cs="Arial"/>
          <w:szCs w:val="24"/>
          <w:vertAlign w:val="superscript"/>
        </w:rPr>
        <w:t>30</w:t>
      </w:r>
      <w:r w:rsidR="00813565">
        <w:fldChar w:fldCharType="end"/>
      </w:r>
      <w:r w:rsidRPr="00DA7380">
        <w:t xml:space="preserve"> Treatment costs for distant BC were reported to be 165% higher than for local BC in a global systematic review</w:t>
      </w:r>
      <w:r>
        <w:t>,</w:t>
      </w:r>
      <w:r w:rsidR="00813565">
        <w:fldChar w:fldCharType="begin"/>
      </w:r>
      <w:r w:rsidR="00CA6345">
        <w:instrText xml:space="preserve"> ADDIN ZOTERO_ITEM CSL_CITATION {"citationID":"Ynr9HLNv","properties":{"formattedCitation":"\\super 31\\nosupersub{}","plainCitation":"31","noteIndex":0},"citationItems":[{"id":65895,"uris":["http://zotero.org/groups/4797619/items/MW5KFY5Y"],"itemData":{"id":65895,"type":"article-journal","abstract":"BACKGROUND: Published evidence on treatment costs of breast cancer varies widely in methodology and a global systematic review is lacking.\nOBJECTIVES: This study aimed to conduct a systematic review to compare treatment costs of breast cancer by stage at diagnosis across countries at different levels of socio-economic development, and to identify key methodological differences in costing approaches.\nDATA SOURCES: MEDLINE, EMBASE, and NHS Economic Evaluation Database (NHS EED) before April 2018.\nELIGIBILITY CRITERIA: Studies were eligible if they reported treatment costs of breast cancer by stage at diagnosis using patient level data, in any language.\nSTUDY APPRAISAL AND SYNTHESIS METHODS: Study characteristics and treatment costs by stage were summarised. Study quality was assessed using the Drummond Checklist, and detailed methodological differences were further compared.\nRESULTS: Twenty studies were included, 15 from high-income countries and five from low- and middle-income countries. Eleven studies used the FIGO staging system, and the mean treatment costs of breast cancer at Stage II, III and IV were 32%, 95%, and 109% higher than Stage I. Five studies categorised stage as in situ, local, regional and distant. The mean treatment costs of regional and distant breast cancer were 41% and 165% higher than local breast cancer. Overall, the quality of studies ranged from 50% (lowest quality) to 84% (highest). Most studies used regression frameworks but the choice of regression model was rarely justified. Few studies described key methodological issues including skewness, zero values, censored data, missing data, and the inclusion of control groups to estimate disease-attributable costs.\nCONCLUSIONS: Treatment costs of breast cancer generally increased with the advancement of the disease stage at diagnosis. Methodological issues should be better handled and properly described in future costing studies.","container-title":"PloS One","DOI":"10.1371/journal.pone.0207993","ISSN":"1932-6203","issue":"11","journalAbbreviation":"PLoS One","language":"eng","note":"PMID: 30475890\nPMCID: PMC6258130","page":"e0207993","source":"PubMed","title":"Global treatment costs of breast cancer by stage: A systematic review","title-short":"Global treatment costs of breast cancer by stage","volume":"13","author":[{"family":"Sun","given":"Li"},{"family":"Legood","given":"Rosa"},{"family":"Dos-Santos-Silva","given":"Isabel"},{"family":"Gaiha","given":"Shivani Mathur"},{"family":"Sadique","given":"Zia"}],"issued":{"date-parts":[["2018"]]}}}],"schema":"https://github.com/citation-style-language/schema/raw/master/csl-citation.json"} </w:instrText>
      </w:r>
      <w:r w:rsidR="00813565">
        <w:fldChar w:fldCharType="separate"/>
      </w:r>
      <w:r w:rsidR="00FD57F4" w:rsidRPr="00FD57F4">
        <w:rPr>
          <w:rFonts w:cs="Arial"/>
          <w:szCs w:val="24"/>
          <w:vertAlign w:val="superscript"/>
        </w:rPr>
        <w:t>31</w:t>
      </w:r>
      <w:r w:rsidR="00813565">
        <w:fldChar w:fldCharType="end"/>
      </w:r>
      <w:r>
        <w:t xml:space="preserve"> and i</w:t>
      </w:r>
      <w:r w:rsidRPr="00DA7380">
        <w:t xml:space="preserve">n the first year </w:t>
      </w:r>
      <w:r>
        <w:t>after</w:t>
      </w:r>
      <w:r w:rsidRPr="00DA7380">
        <w:t xml:space="preserve"> diagnosis, Stage III–IV BC is associated with incremental care costs of £2,569 per patient vs. Stage I–II BC in England (the per-patient first-year cost of Stage I–II BC is £10,746).</w:t>
      </w:r>
      <w:r w:rsidR="00813565">
        <w:fldChar w:fldCharType="begin"/>
      </w:r>
      <w:r w:rsidR="00CA6345">
        <w:instrText xml:space="preserve"> ADDIN ZOTERO_ITEM CSL_CITATION {"citationID":"epvHjCuy","properties":{"formattedCitation":"\\super 105\\nosupersub{}","plainCitation":"105","noteIndex":0},"citationItems":[{"id":65897,"uris":["http://zotero.org/groups/4797619/items/44LL32JN"],"itemData":{"id":65897,"type":"article-journal","abstract":"BACKGROUND: Health systems are facing the challenge of providing care to an increasing population of patients with cancer. However, evidence on costs is limited due to the lack of large longitudinal databases.\nMETHODS: 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w:instrText>
      </w:r>
      <w:r w:rsidR="00CA6345">
        <w:rPr>
          <w:rFonts w:ascii="Cambria Math" w:hAnsi="Cambria Math" w:cs="Cambria Math"/>
        </w:rPr>
        <w:instrText>⩾</w:instrText>
      </w:r>
      <w:r w:rsidR="00CA6345">
        <w:instrText xml:space="preserve">65. Costs of care were compared by patients staging, before and after diagnosis, and with a comparison population without cancer.\nRESULTS: Incidence costs in the first year of diagnosis are noticeably higher in patients age 18-64 than age </w:instrText>
      </w:r>
      <w:r w:rsidR="00CA6345">
        <w:rPr>
          <w:rFonts w:ascii="Cambria Math" w:hAnsi="Cambria Math" w:cs="Cambria Math"/>
        </w:rPr>
        <w:instrText>⩾</w:instrText>
      </w:r>
      <w:r w:rsidR="00CA6345">
        <w:instrText xml:space="preserve">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nCONCLUSIONS: 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journalAbbreviation":"Br J Cancer","language":"eng","note":"PMID: 27070711\nPMCID: PMC4891510","page":"1286-1292","source":"PubMed","title":"Cost of care for cancer patients in England: evidence from population-based patient-level data","title-short":"Cost of care for cancer patients in England","volume":"114","author":[{"family":"Laudicella","given":"Mauro"},{"family":"Walsh","given":"Brendan"},{"family":"Burns","given":"Elaine"},{"family":"Smith","given":"Peter C."}],"issued":{"date-parts":[["2016",5,24]]}}}],"schema":"https://github.com/citation-style-language/schema/raw/master/csl-citation.json"} </w:instrText>
      </w:r>
      <w:r w:rsidR="00813565">
        <w:fldChar w:fldCharType="separate"/>
      </w:r>
      <w:r w:rsidR="00CA6345" w:rsidRPr="00CA6345">
        <w:rPr>
          <w:rFonts w:cs="Arial"/>
          <w:szCs w:val="24"/>
          <w:vertAlign w:val="superscript"/>
        </w:rPr>
        <w:t>105</w:t>
      </w:r>
      <w:r w:rsidR="00813565">
        <w:fldChar w:fldCharType="end"/>
      </w:r>
      <w:r w:rsidR="00813565" w:rsidRPr="00DA7380">
        <w:t xml:space="preserve"> </w:t>
      </w:r>
    </w:p>
    <w:p w14:paraId="210D82A1" w14:textId="2729411B" w:rsidR="00EA55DD" w:rsidRPr="002646F6" w:rsidRDefault="002D1ED2" w:rsidP="00EA55DD">
      <w:pPr>
        <w:pStyle w:val="Body"/>
        <w:rPr>
          <w:lang w:eastAsia="ja-JP"/>
        </w:rPr>
      </w:pPr>
      <w:r w:rsidRPr="00EB4EBA">
        <w:t>Cost drivers associated with mBC include treatment type, inpatient care, outpatient care, home care, surgery, continuous care, and laboratory tests.</w:t>
      </w:r>
      <w:r w:rsidRPr="00EB4EBA">
        <w:fldChar w:fldCharType="begin"/>
      </w:r>
      <w:r w:rsidR="00CA6345">
        <w:instrText xml:space="preserve"> ADDIN ZOTERO_ITEM CSL_CITATION {"citationID":"w1Cvk946","properties":{"formattedCitation":"\\super 106,107\\nosupersub{}","plainCitation":"106,107","noteIndex":0},"citationItems":[{"id":66179,"uris":["http://zotero.org/groups/4797619/items/7UHFRNS7"],"itemData":{"id":66179,"type":"article-journal","abstract":"INTRODUCTION: HER2-positive metastatic breast cancer (mBC) is an incurable disease associated with years of chronic therapy and excess cost. HER2-targeted therapies have shown survival benefit for early-stage and mBC; however, the economic impact of these therapies has not been fully assessed. We evaluated health care resource use (HCRU) and costs of mBC patients treated with HER2-targeted therapy.\nMETHODS: This was a retrospective cohort study using the IQVIA Real-World Data Adjudicated Claims Database (July 1, 2014 to July 31, 2019). Female patients aged ≥18 years with mBC who initiated HER2-targeted therapy in the prior year were identified. The index date was the initiation date of the HER2-targeted agent, after which patients were required to have ≥12 months of follow-up. Annual and cumulative all-cause and BC-related costs (2019 USD) and annual BC-related HCRU were computed in years 1, 2, and 3 following the index date.\nRESULTS: Following the initiation of HER2-targeted therapy, the mean annual total all-cause costs per patient in years 1 (n = 423), 2 (n = 357), and 3 (n = 166) were $320,892 (SD: $224,343), $235,159 (SD: $185,287), and $226,254 (SD: $197,901), respectively. The mean annual total BC-related costs were $240,048 (SD: $151,230), $175,631 (SD: $148,058), and $165,506 (SD: $159,374) in years 1, 2, and 3, respectively. A major portion of BC-related costs were costs associated with HER2-targeted treatment. The 3-year cumulative all-cause and BC-related total costs were $769,573 (SD: $456,920) and $624,455 (SD: $401,319), respectively.\nCONCLUSION: Treatment of HER2-positive mBC is a substantial economic burden. A potential approach to minimizing cost and HCRU is to prevent recurrence.","container-title":"Clinical Breast Cancer","DOI":"10.1016/j.clbc.2021.11.013","ISSN":"1938-0666","issue":"4","journalAbbreviation":"Clin Breast Cancer","language":"eng","note":"PMID: 35067467","page":"e488-e496","source":"PubMed","title":"Health Care Resource Utilization and Costs for Metastatic Breast Cancer Patients Newly Treated with Human Epidermal Growth Factor Receptor 2 (HER2)-Targeted Agents","volume":"22","author":[{"family":"Mahtani","given":"Reshma"},{"family":"Oestreicher","given":"Nina"},{"family":"Lalla","given":"Deepa"},{"family":"Ogbonnaya","given":"Augustina"},{"family":"Saundankar","given":"Vishal"},{"family":"Willey","given":"Joanne"},{"family":"Coutinho","given":"Anna D."},{"family":"McCann","given":"Kelly"}],"issued":{"date-parts":[["2022",6]]}}},{"id":66177,"uris":["http://zotero.org/groups/4797619/items/EDBTE5JW"],"itemData":{"id":66177,"type":"article-journal","abstract":"Purpose\nWe sought to expand the currently limited, Canadian, population-based data on the characteristics, treatment pathways, and health care costs according to stage in patients with human epidermal growth factor receptor-2 positive (HER2+) breast cancer (BC).\n\nMethods\nWe extracted data from the publicly funded health care system in Ontario. Baseline characteristics, treatment patterns, and health care costs were descriptively compared by cancer stage (I–III vs. IV) for adult women diagnosed with invasive HER2+ BC between 2012 and 2016. Resource use was multiplied by unit costs for publicly funded health care services to calculate costs.\n\nResults\nOverall, 4535 patients with stage I–III and 354 with stage IV HER2+ BC were identified. Most patients with stage I–III disease were treated with surgery (4372, 96.4%), with the majority having a lumpectomy, and 3521 (77.6%) received radiation. Neoadjuvant (NAT) and adjuvant (AT) systemic treatment rates were 20.1% (n = 920) and 88.8% (n = 3065), respectively. Systemic treatment was received by 311 patients (87.9%) with metastatic HER2+ BC, 264 of whom (84.9%) received trastuzumab. Annual health care costs per patient were nearly 3 times higher for stage IV vs. stage I–III HER2+ BC.\n\nConclusion\nPer-patient annual costs were substantially higher for women with metastatic HER2+ BC, despite less frequent exposure to surgery and radiation compared to those with early stage disease. Increasing NAT rates in early stage disease represent a critical opportunity to prevent recurrence and reduce the costs associated with treating metastatic HER2+ BC.\n\nElectronic supplementary material\nThe online version of this article (10.1007/s10549-020-05976-w) contains supplementary material, which is available to authorized users.","container-title":"Breast Cancer Research and Treatment","DOI":"10.1007/s10549-020-05976-w","ISSN":"0167-6806","issue":"3","journalAbbreviation":"Breast Cancer Res Treat","note":"PMID: 33090268\nPMCID: PMC7921035","page":"807-815","source":"PubMed Central","title":"A population-based comparison of treatment, resource utilization, and costs by cancer stage for Ontario patients with HER2-positive breast cancer","volume":"185","author":[{"family":"Brezden-Masley","given":"Christine"},{"family":"Fathers","given":"Kelly E."},{"family":"Coombes","given":"Megan E."},{"family":"Pourmirza","given":"Behin"},{"family":"Xue","given":"Cloris"},{"family":"Jerzak","given":"Katarzyna J."}],"issued":{"date-parts":[["2021"]]}}}],"schema":"https://github.com/citation-style-language/schema/raw/master/csl-citation.json"} </w:instrText>
      </w:r>
      <w:r w:rsidRPr="00EB4EBA">
        <w:fldChar w:fldCharType="separate"/>
      </w:r>
      <w:r w:rsidR="00CA6345" w:rsidRPr="00CA6345">
        <w:rPr>
          <w:rFonts w:cs="Arial"/>
          <w:szCs w:val="24"/>
          <w:vertAlign w:val="superscript"/>
        </w:rPr>
        <w:t>106,107</w:t>
      </w:r>
      <w:r w:rsidRPr="00EB4EBA">
        <w:fldChar w:fldCharType="end"/>
      </w:r>
      <w:r w:rsidRPr="00EB4EBA">
        <w:t xml:space="preserve"> </w:t>
      </w:r>
      <w:r w:rsidR="006F357B" w:rsidRPr="00EB4EBA">
        <w:t>Despite lower rates of surgery due to the unresectable nature of many late-stage BC cases, later-stage BC</w:t>
      </w:r>
      <w:r w:rsidR="006F357B" w:rsidRPr="002646F6">
        <w:t xml:space="preserve"> </w:t>
      </w:r>
      <w:r w:rsidR="003976A2" w:rsidRPr="002646F6">
        <w:t>in England</w:t>
      </w:r>
      <w:r w:rsidR="003976A2" w:rsidRPr="00EB4EBA">
        <w:t xml:space="preserve"> </w:t>
      </w:r>
      <w:r w:rsidR="006F357B" w:rsidRPr="00EB4EBA">
        <w:t>is associated with an additional 2.93 inpatient days in the first 12 months, and more day case/regular admissions than early-stage BC.</w:t>
      </w:r>
      <w:r w:rsidR="00B2431A" w:rsidRPr="00EB4EBA">
        <w:fldChar w:fldCharType="begin"/>
      </w:r>
      <w:r w:rsidR="00CA6345">
        <w:instrText xml:space="preserve"> ADDIN ZOTERO_ITEM CSL_CITATION {"citationID":"rVgTYLLC","properties":{"formattedCitation":"\\super 105\\nosupersub{}","plainCitation":"105","noteIndex":0},"citationItems":[{"id":65897,"uris":["http://zotero.org/groups/4797619/items/44LL32JN"],"itemData":{"id":65897,"type":"article-journal","abstract":"BACKGROUND: Health systems are facing the challenge of providing care to an increasing population of patients with cancer. However, evidence on costs is limited due to the lack of large longitudinal databases.\nMETHODS: 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w:instrText>
      </w:r>
      <w:r w:rsidR="00CA6345">
        <w:rPr>
          <w:rFonts w:ascii="Cambria Math" w:hAnsi="Cambria Math" w:cs="Cambria Math"/>
        </w:rPr>
        <w:instrText>⩾</w:instrText>
      </w:r>
      <w:r w:rsidR="00CA6345">
        <w:instrText xml:space="preserve">65. Costs of care were compared by patients staging, before and after diagnosis, and with a comparison population without cancer.\nRESULTS: Incidence costs in the first year of diagnosis are noticeably higher in patients age 18-64 than age </w:instrText>
      </w:r>
      <w:r w:rsidR="00CA6345">
        <w:rPr>
          <w:rFonts w:ascii="Cambria Math" w:hAnsi="Cambria Math" w:cs="Cambria Math"/>
        </w:rPr>
        <w:instrText>⩾</w:instrText>
      </w:r>
      <w:r w:rsidR="00CA6345">
        <w:instrText xml:space="preserve">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nCONCLUSIONS: 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journalAbbreviation":"Br J Cancer","language":"eng","note":"PMID: 27070711\nPMCID: PMC4891510","page":"1286-1292","source":"PubMed","title":"Cost of care for cancer patients in England: evidence from population-based patient-level data","title-short":"Cost of care for cancer patients in England","volume":"114","author":[{"family":"Laudicella","given":"Mauro"},{"family":"Walsh","given":"Brendan"},{"family":"Burns","given":"Elaine"},{"family":"Smith","given":"Peter C."}],"issued":{"date-parts":[["2016",5,24]]}}}],"schema":"https://github.com/citation-style-language/schema/raw/master/csl-citation.json"} </w:instrText>
      </w:r>
      <w:r w:rsidR="00B2431A" w:rsidRPr="00EB4EBA">
        <w:fldChar w:fldCharType="separate"/>
      </w:r>
      <w:r w:rsidR="00CA6345" w:rsidRPr="00CA6345">
        <w:rPr>
          <w:rFonts w:cs="Arial"/>
          <w:szCs w:val="24"/>
          <w:vertAlign w:val="superscript"/>
        </w:rPr>
        <w:t>105</w:t>
      </w:r>
      <w:r w:rsidR="00B2431A" w:rsidRPr="00EB4EBA">
        <w:fldChar w:fldCharType="end"/>
      </w:r>
      <w:r w:rsidR="00D96A27" w:rsidRPr="00EB4EBA">
        <w:t xml:space="preserve"> The highest hospital care costs are those in the months prior to death (the ‘terminal’ phase of disease).</w:t>
      </w:r>
      <w:r w:rsidR="005448E9" w:rsidRPr="00EB4EBA">
        <w:fldChar w:fldCharType="begin"/>
      </w:r>
      <w:r w:rsidR="00CA6345">
        <w:instrText xml:space="preserve"> ADDIN ZOTERO_ITEM CSL_CITATION {"citationID":"bBub4OyB","properties":{"formattedCitation":"\\super 105\\nosupersub{}","plainCitation":"105","noteIndex":0},"citationItems":[{"id":65897,"uris":["http://zotero.org/groups/4797619/items/44LL32JN"],"itemData":{"id":65897,"type":"article-journal","abstract":"BACKGROUND: Health systems are facing the challenge of providing care to an increasing population of patients with cancer. However, evidence on costs is limited due to the lack of large longitudinal databases.\nMETHODS: 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w:instrText>
      </w:r>
      <w:r w:rsidR="00CA6345">
        <w:rPr>
          <w:rFonts w:ascii="Cambria Math" w:hAnsi="Cambria Math" w:cs="Cambria Math"/>
        </w:rPr>
        <w:instrText>⩾</w:instrText>
      </w:r>
      <w:r w:rsidR="00CA6345">
        <w:instrText xml:space="preserve">65. Costs of care were compared by patients staging, before and after diagnosis, and with a comparison population without cancer.\nRESULTS: Incidence costs in the first year of diagnosis are noticeably higher in patients age 18-64 than age </w:instrText>
      </w:r>
      <w:r w:rsidR="00CA6345">
        <w:rPr>
          <w:rFonts w:ascii="Cambria Math" w:hAnsi="Cambria Math" w:cs="Cambria Math"/>
        </w:rPr>
        <w:instrText>⩾</w:instrText>
      </w:r>
      <w:r w:rsidR="00CA6345">
        <w:instrText xml:space="preserve">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nCONCLUSIONS: 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journalAbbreviation":"Br J Cancer","language":"eng","note":"PMID: 27070711\nPMCID: PMC4891510","page":"1286-1292","source":"PubMed","title":"Cost of care for cancer patients in England: evidence from population-based patient-level data","title-short":"Cost of care for cancer patients in England","volume":"114","author":[{"family":"Laudicella","given":"Mauro"},{"family":"Walsh","given":"Brendan"},{"family":"Burns","given":"Elaine"},{"family":"Smith","given":"Peter C."}],"issued":{"date-parts":[["2016",5,24]]}}}],"schema":"https://github.com/citation-style-language/schema/raw/master/csl-citation.json"} </w:instrText>
      </w:r>
      <w:r w:rsidR="005448E9" w:rsidRPr="00EB4EBA">
        <w:fldChar w:fldCharType="separate"/>
      </w:r>
      <w:r w:rsidR="00CA6345" w:rsidRPr="00CA6345">
        <w:rPr>
          <w:rFonts w:cs="Arial"/>
          <w:szCs w:val="24"/>
          <w:vertAlign w:val="superscript"/>
        </w:rPr>
        <w:t>105</w:t>
      </w:r>
      <w:r w:rsidR="005448E9" w:rsidRPr="00EB4EBA">
        <w:fldChar w:fldCharType="end"/>
      </w:r>
      <w:r w:rsidR="00AD2076" w:rsidRPr="00EB4EBA">
        <w:t xml:space="preserve"> </w:t>
      </w:r>
      <w:r w:rsidRPr="002646F6">
        <w:t>Other cost drivers associated with mBC include palliative car</w:t>
      </w:r>
      <w:r w:rsidR="00335F4C">
        <w:t>e</w:t>
      </w:r>
      <w:r w:rsidR="00FF0CD9">
        <w:t xml:space="preserve"> and</w:t>
      </w:r>
      <w:r w:rsidR="00335F4C">
        <w:t xml:space="preserve"> </w:t>
      </w:r>
      <w:r w:rsidRPr="002646F6">
        <w:t>toxicity management</w:t>
      </w:r>
      <w:r w:rsidR="00415352" w:rsidRPr="002646F6">
        <w:t>,</w:t>
      </w:r>
      <w:r w:rsidRPr="002646F6">
        <w:t xml:space="preserve"> </w:t>
      </w:r>
      <w:r w:rsidR="00FF0CD9">
        <w:t>including the</w:t>
      </w:r>
      <w:r w:rsidR="00415352" w:rsidRPr="002646F6">
        <w:t xml:space="preserve"> </w:t>
      </w:r>
      <w:r w:rsidRPr="002646F6">
        <w:t>treatment of AEs</w:t>
      </w:r>
      <w:r w:rsidR="00E56126" w:rsidRPr="002646F6">
        <w:t xml:space="preserve"> and </w:t>
      </w:r>
      <w:r w:rsidR="006A0DE8">
        <w:t xml:space="preserve">treatment of </w:t>
      </w:r>
      <w:r w:rsidR="00E56126" w:rsidRPr="002646F6">
        <w:t>metastases in common sites such as bone.</w:t>
      </w:r>
      <w:r w:rsidR="0097692E" w:rsidRPr="002646F6">
        <w:fldChar w:fldCharType="begin"/>
      </w:r>
      <w:r w:rsidR="00CA6345">
        <w:instrText xml:space="preserve"> ADDIN ZOTERO_ITEM CSL_CITATION {"citationID":"wvSdMhmN","properties":{"formattedCitation":"\\super 108\\nosupersub{}","plainCitation":"108","noteIndex":0},"citationItems":[{"id":65928,"uris":["http://zotero.org/groups/4797619/items/X2W8S3DI"],"itemData":{"id":65928,"type":"article-journal","abstract":"Objectives  The study aimed to estimate the burden of metastatic breast cancer (mBC) in Spain over 5 years.\nMethods  An incidence-­based cost-­of-i­ llness model was developed in which a cohort of patients with mBC was followed from the diagnosis of metastatic disease over 5 years or death. Resource use data were collected through a physician survey conducted with 10 clinical experts in Spain. The model distinguished patients according to HER2 and hormonal receptor (HR) status, and followed the patient cohort in monthly cycles.\nResults  The incident cohort was estimated to be 2,923 patients with mBC, consisting of 1,575 HER2−/ HR+, 520 HER2+/HR+, 324 HER2+/HR−, and 503 triple negative patients. The estimated mean survival over the 5-­year time period was 2.51 years, on average, with longer survival of 3.36 years for HER2+/HR+, 2.41 years for HER2−/HR+, 2.82 years for HER2+/ HR− and shortest mean survival of 1.74 years for triple negative patients. The total costs were €469,92,731 for the overall population, €190,079,787 for the HER2-/ HR+, €151,045,260 for the HER2+/HR+, €80,827,171 for the HER2+/HR- and €47,540,512 for the triple negative subgroups over 5 years. Per patient total costs were €160,642 on average, €120,664 for HER2-/HR+, €290,346 for HER2+/HR+, €249,152 for HER2+/HR− and €94,572 for triple negative patients over 5 years.\nConclusions  The economic burden of mBC in Spain is significant, but differs by HER2 and HR status. HER2−/ HR +patients account for the highest burden due to the prevalence of this category, but HER2+/HR +patients have the highest per patient costs.","container-title":"European Journal of Hospital Pharmacy","DOI":"10.1136/ejhpharm-2017-001453","ISSN":"2047-9956, 2047-9964","issue":"1","journalAbbreviation":"Eur J Hosp Pharm","language":"en","page":"19-24","source":"DOI.org (Crossref)","title":"The economic burden of metastatic breast cancer in Spain","volume":"27","author":[{"family":"Bermejo de las Heras","given":"Begoña"},{"family":"Cortes Ramon y Cajal","given":"Javier"},{"family":"Galve Calvo","given":"Elena"},{"family":"Haba Rodriguez","given":"Juan","non-dropping-particle":"de la"},{"family":"Garcia Mata","given":"Jesus"},{"family":"Moreno Anton","given":"Fernando"},{"family":"Pelaez Fernandez","given":"Ignacio"},{"family":"Rodriguez-Lescure","given":"Alvaro"},{"family":"Rodriguez Sanchez","given":"Cesar A"},{"family":"Ruiz-Borrego","given":"Manuel"},{"family":"Remak","given":"Edit"},{"family":"Barra","given":"Magdolna"},{"family":"Rivero","given":"Maria"},{"family":"Soto Alvarez","given":"Javier"}],"issued":{"date-parts":[["2020",1]]}}}],"schema":"https://github.com/citation-style-language/schema/raw/master/csl-citation.json"} </w:instrText>
      </w:r>
      <w:r w:rsidR="0097692E" w:rsidRPr="002646F6">
        <w:fldChar w:fldCharType="separate"/>
      </w:r>
      <w:r w:rsidR="00CA6345" w:rsidRPr="00CA6345">
        <w:rPr>
          <w:rFonts w:cs="Arial"/>
          <w:szCs w:val="24"/>
          <w:vertAlign w:val="superscript"/>
        </w:rPr>
        <w:t>108</w:t>
      </w:r>
      <w:r w:rsidR="0097692E" w:rsidRPr="002646F6">
        <w:fldChar w:fldCharType="end"/>
      </w:r>
      <w:r w:rsidRPr="002646F6">
        <w:rPr>
          <w:lang w:eastAsia="ja-JP"/>
        </w:rPr>
        <w:t xml:space="preserve"> </w:t>
      </w:r>
    </w:p>
    <w:p w14:paraId="3BC557E3" w14:textId="5B55B98D" w:rsidR="00622C55" w:rsidRPr="00DA7380" w:rsidRDefault="00622C55" w:rsidP="00622C55">
      <w:pPr>
        <w:pStyle w:val="Heading4"/>
        <w:rPr>
          <w:lang w:eastAsia="ja-JP"/>
        </w:rPr>
      </w:pPr>
      <w:bookmarkStart w:id="62" w:name="_Ref127008085"/>
      <w:bookmarkStart w:id="63" w:name="_Ref99733073"/>
      <w:r w:rsidRPr="00DA7380">
        <w:rPr>
          <w:lang w:eastAsia="ja-JP"/>
        </w:rPr>
        <w:t>Caregiver burden</w:t>
      </w:r>
      <w:bookmarkEnd w:id="62"/>
    </w:p>
    <w:p w14:paraId="75AD349F" w14:textId="1546E18D" w:rsidR="00622C55" w:rsidRPr="006E33DC" w:rsidRDefault="00622C55" w:rsidP="00622C55">
      <w:pPr>
        <w:pStyle w:val="Body"/>
        <w:spacing w:before="120"/>
      </w:pPr>
      <w:r w:rsidRPr="00DA7380">
        <w:rPr>
          <w:lang w:eastAsia="ja-JP"/>
        </w:rPr>
        <w:t>Caregivers of patients with mBC are also impacted by the disease as they may face economic difficulties, psychological problems, marital or familial anxieties, and worries about their loved one’s wellbeing, disease status, and ability to maintain usual life activities.</w:t>
      </w:r>
      <w:r>
        <w:fldChar w:fldCharType="begin"/>
      </w:r>
      <w:r w:rsidR="00CA6345">
        <w:rPr>
          <w:lang w:eastAsia="ja-JP"/>
        </w:rPr>
        <w:instrText xml:space="preserve"> ADDIN ZOTERO_ITEM CSL_CITATION {"citationID":"geDlrw2u","properties":{"formattedCitation":"\\super 109\\nosupersub{}","plainCitation":"109","noteIndex":0},"citationItems":[{"id":65894,"uris":["http://zotero.org/groups/4797619/items/MJE7K35V"],"itemData":{"id":65894,"type":"article-journal","abstract":"Approximately 0.5 million people worldwide die from metastatic breast cancer (mBC) every year. This manuscript provides an overview on the status of mBC in several regions of the world, highlighting the gaps in care, resources, and support available for patients with mBC. Primary research was conducted in 2015 and 2016, comprising four global qualitative and quantitative surveys of approximately 15,000 individuals in 34 countries. Secondary research was conducted using literature reviews of peer-reviewed publications, patient survey reports, and media or online articles. There have been modest improvements in mBC outcomes over the past decade. Patients are not provided with adequate information about mBC. There is a need for open discussion with patients and caregivers about realistic goals; however, physicians are not trained in communicating with patients about their disease. Maintaining patients' quality of life is a crucial goal; however, this has not improved, and in some cases, may have declined in the past decade. Public awareness and understanding of mBC is limited, with damaging consequences for patients and caregivers. Issues affecting employment remain relevant to patients with mBC and their caregivers. Globally, mBC is associated with a substantial economic burden. Relationships with caregivers are crucial to patients with mBC, and caregiver support needs are often overlooked. A strong and united global effort among healthcare professionals, including clinicians, oncologists, pharmaceutical manufacturers, payers, and policy makers, and with advocates, families, and patients, is necessary to improve the outcome and quality of life for patients with mBC.","container-title":"Breast (Edinburgh, Scotland)","DOI":"10.1016/j.breast.2018.03.002","ISSN":"1532-3080","journalAbbreviation":"Breast","language":"eng","note":"PMID: 29679849","page":"131-138","source":"PubMed","title":"Global analysis of advanced/metastatic breast cancer: Decade report (2005-2015)","title-short":"Global analysis of advanced/metastatic breast cancer","volume":"39","author":[{"family":"Cardoso","given":"Fatima"},{"family":"Spence","given":"Danielle"},{"family":"Mertz","given":"Shirley"},{"family":"Corneliussen-James","given":"Dian"},{"family":"Sabelko","given":"Kimberly"},{"family":"Gralow","given":"Julie"},{"family":"Cardoso","given":"Maria-João"},{"family":"Peccatori","given":"Fedro"},{"family":"Paonessa","given":"Diego"},{"family":"Benares","given":"Ann"},{"family":"Sakurai","given":"Naomi"},{"family":"Beishon","given":"Marc"},{"family":"Barker","given":"Sarah-Jane"},{"family":"Mayer","given":"Musa"}],"issued":{"date-parts":[["2018",6]]}}}],"schema":"https://github.com/citation-style-language/schema/raw/master/csl-citation.json"} </w:instrText>
      </w:r>
      <w:r>
        <w:fldChar w:fldCharType="separate"/>
      </w:r>
      <w:r w:rsidR="00CA6345" w:rsidRPr="00CA6345">
        <w:rPr>
          <w:rFonts w:cs="Arial"/>
          <w:szCs w:val="24"/>
          <w:vertAlign w:val="superscript"/>
        </w:rPr>
        <w:t>109</w:t>
      </w:r>
      <w:r>
        <w:fldChar w:fldCharType="end"/>
      </w:r>
      <w:r w:rsidRPr="00DA7380">
        <w:t xml:space="preserve"> The Global Status of Advanced/Metastatic Breast Cancer 2005–2015 Decade Report comprehensively assessed the caregiver burden of BC through surveys and a literature review.</w:t>
      </w:r>
      <w:r>
        <w:fldChar w:fldCharType="begin"/>
      </w:r>
      <w:r w:rsidR="00CA6345">
        <w:instrText xml:space="preserve"> ADDIN ZOTERO_ITEM CSL_CITATION {"citationID":"1kidrp51","properties":{"formattedCitation":"\\super 109\\nosupersub{}","plainCitation":"109","noteIndex":0},"citationItems":[{"id":65894,"uris":["http://zotero.org/groups/4797619/items/MJE7K35V"],"itemData":{"id":65894,"type":"article-journal","abstract":"Approximately 0.5 million people worldwide die from metastatic breast cancer (mBC) every year. This manuscript provides an overview on the status of mBC in several regions of the world, highlighting the gaps in care, resources, and support available for patients with mBC. Primary research was conducted in 2015 and 2016, comprising four global qualitative and quantitative surveys of approximately 15,000 individuals in 34 countries. Secondary research was conducted using literature reviews of peer-reviewed publications, patient survey reports, and media or online articles. There have been modest improvements in mBC outcomes over the past decade. Patients are not provided with adequate information about mBC. There is a need for open discussion with patients and caregivers about realistic goals; however, physicians are not trained in communicating with patients about their disease. Maintaining patients' quality of life is a crucial goal; however, this has not improved, and in some cases, may have declined in the past decade. Public awareness and understanding of mBC is limited, with damaging consequences for patients and caregivers. Issues affecting employment remain relevant to patients with mBC and their caregivers. Globally, mBC is associated with a substantial economic burden. Relationships with caregivers are crucial to patients with mBC, and caregiver support needs are often overlooked. A strong and united global effort among healthcare professionals, including clinicians, oncologists, pharmaceutical manufacturers, payers, and policy makers, and with advocates, families, and patients, is necessary to improve the outcome and quality of life for patients with mBC.","container-title":"Breast (Edinburgh, Scotland)","DOI":"10.1016/j.breast.2018.03.002","ISSN":"1532-3080","journalAbbreviation":"Breast","language":"eng","note":"PMID: 29679849","page":"131-138","source":"PubMed","title":"Global analysis of advanced/metastatic breast cancer: Decade report (2005-2015)","title-short":"Global analysis of advanced/metastatic breast cancer","volume":"39","author":[{"family":"Cardoso","given":"Fatima"},{"family":"Spence","given":"Danielle"},{"family":"Mertz","given":"Shirley"},{"family":"Corneliussen-James","given":"Dian"},{"family":"Sabelko","given":"Kimberly"},{"family":"Gralow","given":"Julie"},{"family":"Cardoso","given":"Maria-João"},{"family":"Peccatori","given":"Fedro"},{"family":"Paonessa","given":"Diego"},{"family":"Benares","given":"Ann"},{"family":"Sakurai","given":"Naomi"},{"family":"Beishon","given":"Marc"},{"family":"Barker","given":"Sarah-Jane"},{"family":"Mayer","given":"Musa"}],"issued":{"date-parts":[["2018",6]]}}}],"schema":"https://github.com/citation-style-language/schema/raw/master/csl-citation.json"} </w:instrText>
      </w:r>
      <w:r>
        <w:fldChar w:fldCharType="separate"/>
      </w:r>
      <w:r w:rsidR="00CA6345" w:rsidRPr="00CA6345">
        <w:rPr>
          <w:rFonts w:cs="Arial"/>
          <w:szCs w:val="24"/>
          <w:vertAlign w:val="superscript"/>
        </w:rPr>
        <w:t>109</w:t>
      </w:r>
      <w:r>
        <w:fldChar w:fldCharType="end"/>
      </w:r>
      <w:r w:rsidRPr="00DA7380">
        <w:t xml:space="preserve"> As a consequence of the psychological and economic strain associated with caring for someone with the disease, caregivers may overlook their own needs, resulting in decreased wellbeing and an increase in symptoms of stress.</w:t>
      </w:r>
      <w:r>
        <w:t xml:space="preserve"> </w:t>
      </w:r>
      <w:r w:rsidR="00BF03E2" w:rsidRPr="00DA7380">
        <w:t>Caring for a patient with mBC can also impact a caregiver’s work, as they may need to take annual or special leave or quit work all together, leading to financial strain and increased indirect economic costs of mBC</w:t>
      </w:r>
      <w:r w:rsidR="00BF03E2">
        <w:t>.</w:t>
      </w:r>
      <w:r w:rsidR="001D42C3">
        <w:fldChar w:fldCharType="begin"/>
      </w:r>
      <w:r w:rsidR="00CA6345">
        <w:instrText xml:space="preserve"> ADDIN ZOTERO_ITEM CSL_CITATION {"citationID":"EFAGbkqm","properties":{"formattedCitation":"\\super 109\\nosupersub{}","plainCitation":"109","noteIndex":0},"citationItems":[{"id":65894,"uris":["http://zotero.org/groups/4797619/items/MJE7K35V"],"itemData":{"id":65894,"type":"article-journal","abstract":"Approximately 0.5 million people worldwide die from metastatic breast cancer (mBC) every year. This manuscript provides an overview on the status of mBC in several regions of the world, highlighting the gaps in care, resources, and support available for patients with mBC. Primary research was conducted in 2015 and 2016, comprising four global qualitative and quantitative surveys of approximately 15,000 individuals in 34 countries. Secondary research was conducted using literature reviews of peer-reviewed publications, patient survey reports, and media or online articles. There have been modest improvements in mBC outcomes over the past decade. Patients are not provided with adequate information about mBC. There is a need for open discussion with patients and caregivers about realistic goals; however, physicians are not trained in communicating with patients about their disease. Maintaining patients' quality of life is a crucial goal; however, this has not improved, and in some cases, may have declined in the past decade. Public awareness and understanding of mBC is limited, with damaging consequences for patients and caregivers. Issues affecting employment remain relevant to patients with mBC and their caregivers. Globally, mBC is associated with a substantial economic burden. Relationships with caregivers are crucial to patients with mBC, and caregiver support needs are often overlooked. A strong and united global effort among healthcare professionals, including clinicians, oncologists, pharmaceutical manufacturers, payers, and policy makers, and with advocates, families, and patients, is necessary to improve the outcome and quality of life for patients with mBC.","container-title":"Breast (Edinburgh, Scotland)","DOI":"10.1016/j.breast.2018.03.002","ISSN":"1532-3080","journalAbbreviation":"Breast","language":"eng","note":"PMID: 29679849","page":"131-138","source":"PubMed","title":"Global analysis of advanced/metastatic breast cancer: Decade report (2005-2015)","title-short":"Global analysis of advanced/metastatic breast cancer","volume":"39","author":[{"family":"Cardoso","given":"Fatima"},{"family":"Spence","given":"Danielle"},{"family":"Mertz","given":"Shirley"},{"family":"Corneliussen-James","given":"Dian"},{"family":"Sabelko","given":"Kimberly"},{"family":"Gralow","given":"Julie"},{"family":"Cardoso","given":"Maria-João"},{"family":"Peccatori","given":"Fedro"},{"family":"Paonessa","given":"Diego"},{"family":"Benares","given":"Ann"},{"family":"Sakurai","given":"Naomi"},{"family":"Beishon","given":"Marc"},{"family":"Barker","given":"Sarah-Jane"},{"family":"Mayer","given":"Musa"}],"issued":{"date-parts":[["2018",6]]}}}],"schema":"https://github.com/citation-style-language/schema/raw/master/csl-citation.json"} </w:instrText>
      </w:r>
      <w:r w:rsidR="001D42C3">
        <w:fldChar w:fldCharType="separate"/>
      </w:r>
      <w:r w:rsidR="00CA6345" w:rsidRPr="00CA6345">
        <w:rPr>
          <w:rFonts w:cs="Arial"/>
          <w:szCs w:val="24"/>
          <w:vertAlign w:val="superscript"/>
        </w:rPr>
        <w:t>109</w:t>
      </w:r>
      <w:r w:rsidR="001D42C3">
        <w:fldChar w:fldCharType="end"/>
      </w:r>
      <w:r w:rsidR="00BF03E2" w:rsidRPr="00DA7380">
        <w:t xml:space="preserve"> </w:t>
      </w:r>
      <w:r w:rsidR="00BF03E2">
        <w:t>I</w:t>
      </w:r>
      <w:r w:rsidR="00BF03E2" w:rsidRPr="00DA7380">
        <w:t xml:space="preserve">n </w:t>
      </w:r>
      <w:r w:rsidR="00BF03E2">
        <w:t>a</w:t>
      </w:r>
      <w:r w:rsidR="00BF03E2" w:rsidRPr="00DA7380">
        <w:t xml:space="preserve"> Canadian study </w:t>
      </w:r>
      <w:r w:rsidR="00695A79">
        <w:t>of</w:t>
      </w:r>
      <w:r w:rsidR="00695A79" w:rsidRPr="00DA7380">
        <w:t xml:space="preserve"> </w:t>
      </w:r>
      <w:r w:rsidR="00BF03E2" w:rsidRPr="00DA7380">
        <w:t xml:space="preserve">mBC, 69% of caregivers surveyed at the start of the palliative period </w:t>
      </w:r>
      <w:r w:rsidR="00BF03E2" w:rsidRPr="006E33DC">
        <w:t>reported that they had missed work due to caregiving (N=58).</w:t>
      </w:r>
      <w:r w:rsidR="003E7E8B">
        <w:fldChar w:fldCharType="begin"/>
      </w:r>
      <w:r w:rsidR="00CA6345">
        <w:instrText xml:space="preserve"> ADDIN ZOTERO_ITEM CSL_CITATION {"citationID":"rtYOwxBf","properties":{"formattedCitation":"\\super 110\\nosupersub{}","plainCitation":"110","noteIndex":0},"citationItems":[{"id":66127,"uris":["http://zotero.org/groups/4797619/items/LSFGNTYV"],"itemData":{"id":66127,"type":"article-journal","abstract":"BACKGROUND: The vital role played by family caregivers in supporting dying cancer patients is well recognized, but the burden and economic impact on caregivers is poorly understood. We prospectively examined the psychosocial, occupational and economic impact of caring for a person with a terminal illness.\nMETHODS: We studied 89 caregivers of women with advanced breast cancer receiving care at either the Ottawa or Hamilton regional cancer centres in Ontario. Patients were followed until their death or study completion at 3 years. Patients identified a principal caregiver to participate in the study. The Karnofsky Performance Status (KPS) index, the Medical Outcomes Study 36-item Short Form (SF-36), the Hospital Anxiety and Depression Scale, the Zarit Burden Inventory, FAMCARE and the Medical Outcomes Study Social Support Survey were administered during follow-up. Economic data were collected by means of a questionnaire administered by an interviewer. Assessments were conducted every 3 months during the palliative period (KPS score &gt; 50) and every 2 weeks during the terminal period (KPS score &lt; or = 50).\nRESULTS: Over half of the caregivers were male (55%) and the patient's spouse or partner (52%), with a mean age of 53 years. At the start of the palliative period, the caregivers' mean physical functioning score was better than the patients' (51.3 v. 35.1, 95% confidence interval [CI] 13.3-20.0); there were similar mean mental functioning scores (46.6 and 47.1 respectively); similar proportions were depressed (11% and 12%); and significantly more caregivers than patients were anxious (35% v. 19%, p = 0.009). More caregivers were depressed (30% v. 9%, p = 0.02) and had a higher level of perceived burden (26.2 v. 19.4, p = 0.02) at the start of the terminal period than at the start of the palliative period. Burden was the most important predictor of both anxiety and depression. Of employed caregivers, 69% reported some form of adverse impact on work. In the terminal period 77% reported missing work because of caregiving responsibilities. Prescription drugs were the most important component of financial burden.\nINTERPRETATION: Caregivers' depression and perceived burden increase as patients' functional status declines. Strategies are needed to help reduce the psychosocial, occupational and economic burden associated with caregiving.","container-title":"CMAJ: Canadian Medical Association journal = journal de l'Association medicale canadienne","DOI":"10.1503/cmaj.1031205","ISSN":"0820-3946","issue":"12","journalAbbreviation":"CMAJ","language":"eng","note":"PMID: 15184333\nPMCID: PMC419766","page":"1795-1801","source":"PubMed","title":"Family caregiver burden: results of a longitudinal study of breast cancer patients and their principal caregivers","title-short":"Family caregiver burden","volume":"170","author":[{"family":"Grunfeld","given":"Eva"},{"family":"Coyle","given":"Doug"},{"family":"Whelan","given":"Timothy"},{"family":"Clinch","given":"Jennifer"},{"family":"Reyno","given":"Leonard"},{"family":"Earle","given":"Craig C."},{"family":"Willan","given":"Andrew"},{"family":"Viola","given":"Raymond"},{"family":"Coristine","given":"Marjorie"},{"family":"Janz","given":"Teresa"},{"family":"Glossop","given":"Robert"}],"issued":{"date-parts":[["2004",6,8]]}}}],"schema":"https://github.com/citation-style-language/schema/raw/master/csl-citation.json"} </w:instrText>
      </w:r>
      <w:r w:rsidR="003E7E8B">
        <w:fldChar w:fldCharType="separate"/>
      </w:r>
      <w:r w:rsidR="00CA6345" w:rsidRPr="00CA6345">
        <w:rPr>
          <w:rFonts w:cs="Arial"/>
          <w:szCs w:val="24"/>
          <w:vertAlign w:val="superscript"/>
        </w:rPr>
        <w:t>110</w:t>
      </w:r>
      <w:r w:rsidR="003E7E8B">
        <w:fldChar w:fldCharType="end"/>
      </w:r>
      <w:r w:rsidR="009C6FA7" w:rsidDel="009C6FA7">
        <w:t xml:space="preserve"> </w:t>
      </w:r>
    </w:p>
    <w:p w14:paraId="7E8AD2F3" w14:textId="58AD4E3F" w:rsidR="00622C55" w:rsidRPr="002646F6" w:rsidRDefault="00622C55" w:rsidP="00042663">
      <w:pPr>
        <w:pStyle w:val="Body"/>
      </w:pPr>
      <w:r w:rsidRPr="002646F6">
        <w:t>Caregivers often report their tasks to be physically and emotionally dema</w:t>
      </w:r>
      <w:r w:rsidR="009C6FA7">
        <w:t>n</w:t>
      </w:r>
      <w:r w:rsidRPr="002646F6">
        <w:t>ding. In a US study evaluating caregiver burden of patients with mBC, 86% of caregivers reported that their life had been negatively affected as a direct result of providing care, with 77% reporting it to be an emotional burden, and 56% reporting it to be a physical burden.</w:t>
      </w:r>
      <w:r w:rsidRPr="002646F6">
        <w:fldChar w:fldCharType="begin"/>
      </w:r>
      <w:r w:rsidR="00CA6345">
        <w:instrText xml:space="preserve"> ADDIN ZOTERO_ITEM CSL_CITATION {"citationID":"W5ivBEwS","properties":{"formattedCitation":"\\super 111\\nosupersub{}","plainCitation":"111","noteIndex":0},"citationItems":[{"id":65922,"uris":["http://zotero.org/groups/4797619/items/MWNVTM7C"],"itemData":{"id":65922,"type":"article-journal","abstract":"Introduction: Caregivers of patients with breast cancer have demonstrated persistent unmet needs, including reduced physical and psychosocial well-being. This may be particularly acute in caregivers of patients with metastatic breast cancer (MBC), whose ongoing treatments and increasing disability with disease progression offer particular challenges. While prevalence of MBC is currently unknown, caregivers of women with MBC represent a sizable group.\nObjective: To explore the emotional, psychological, and social impact on caregivers of patients with MBC and to identify gaps in communications between patients and their caregivers and oncologists.\nMethods: The \"Make Your Dialogue Count\" survey was conducted online, by paper, and by telephone (June-August 2014) among caregivers in the United States (age ≥18 y) who attended ≥50% of doctor visits of women with MBC (age ≥21 y). Survey responses were single- or multiple-response, numeric text, or rated on a 4-point Likert scale. Caregiver data were unweighted and representative only of those responding. Statistically significant differences between groups were determined by standard t-test of column proportions and means at the 95% confidence level.\nResults: 234 caregivers responded; 73% were men, 44% were the patient's spouse/partner, and 27% were nonwhite. Median age was 44 y. The caregivers' loved ones had a median time from initial breast cancer diagnosis of 44 months prior, and 51% had recurred after early breast cancer. Most caregivers (76%) considered themselves to be extremely or very involved in treatment decisions, but a sizable fraction of caregivers were unaware of the HR (20%) or HER2 (29%) status of the patient's cancer, indicating a lack of basic information needed for informed decision-making. While most (93%) said they felt comfortable speaking with the treatment team about MBC treatment, 41% reported communication barriers. Over half of caregivers (53%) felt that nobody understands what they're going through, and most (86%) reported that their lives had been negatively affected in some way (such as sleep habits, relationships and social life, hobbies and personal time, and financial stability and employment). Most caregivers considered caregiving to be an emotional (77%) and physical (56%) burden and 36% felt unappreciated. At the time of initial MBC diagnosis, 69% of caregivers felt it was important/very important for their loved one's doctor to refer them to support services, but only 25% of caregivers reported receiving such a referral. Subgroup analysis of caregiver's gender revealed some differences in responses relating to communications with oncologists, treatment experience, and emotional impact.\nConclusions: While committed to their roles, these caregivers often found their role to be a physical and emotional burden, and many reported feeling isolated and unappreciated for their caregiving. Our findings indicate a strong need for support services specifically tailored to caregivers, including outreach to address emotional, financial, and practical needs stemming from caring for a loved one with MBC. They also indicate a need for improved disease and treatment information exchange between caregivers, patients, and healthcare providers.\nCitation Format: Mayer M, Sampayo I, Bell Dickson R, Citron ML, Brufsky AM. The experience of caregivers of women with metastatic breast cancer: Insights from the Make Your Dialogue Count survey. [abstract]. In: Proceedings of the Thirty-Eighth Annual CTRC-AACR San Antonio Breast Cancer Symposium: 2015 Dec 8-12; San Antonio, TX. Philadelphia (PA): AACR; Cancer Res 2016;76(4 Suppl):Abstract nr P1-11-06.","container-title":"Cancer Research","DOI":"10.1158/1538-7445.SABCS15-P1-11-06","journalAbbreviation":"Cancer Research","page":"P1-11","source":"ResearchGate","title":"Abstract P1-11-06: The experience of caregivers of women with metastatic breast cancer: Insights from the Make Your Dialogue Count survey","title-short":"Abstract P1-11-06","volume":"76","author":[{"family":"Mayer","given":"Musa"},{"family":"Sampayo","given":"I"},{"family":"Dickson","given":"R"},{"family":"Citron","given":"ML"},{"family":"Brufsky","given":"Adam"}],"issued":{"date-parts":[["2016",2,15]]}}}],"schema":"https://github.com/citation-style-language/schema/raw/master/csl-citation.json"} </w:instrText>
      </w:r>
      <w:r w:rsidRPr="002646F6">
        <w:fldChar w:fldCharType="separate"/>
      </w:r>
      <w:r w:rsidR="00CA6345" w:rsidRPr="00CA6345">
        <w:rPr>
          <w:rFonts w:cs="Arial"/>
          <w:szCs w:val="24"/>
          <w:vertAlign w:val="superscript"/>
        </w:rPr>
        <w:t>111</w:t>
      </w:r>
      <w:r w:rsidRPr="002646F6">
        <w:fldChar w:fldCharType="end"/>
      </w:r>
      <w:r w:rsidRPr="002646F6">
        <w:t xml:space="preserve"> </w:t>
      </w:r>
    </w:p>
    <w:p w14:paraId="0B64946A" w14:textId="2187E99B" w:rsidR="00130B13" w:rsidRPr="006E33DC" w:rsidRDefault="00130B13" w:rsidP="002D60EB">
      <w:pPr>
        <w:pStyle w:val="Heading4"/>
      </w:pPr>
      <w:bookmarkStart w:id="64" w:name="_Ref126933487"/>
      <w:r w:rsidRPr="006E33DC">
        <w:t>Mortality and prognosis in u/mBC</w:t>
      </w:r>
      <w:bookmarkEnd w:id="64"/>
    </w:p>
    <w:p w14:paraId="619C4C99" w14:textId="20AC1B41" w:rsidR="004D1C94" w:rsidRPr="006E33DC" w:rsidRDefault="00130B13" w:rsidP="00130B13">
      <w:pPr>
        <w:pStyle w:val="Body"/>
      </w:pPr>
      <w:r w:rsidRPr="006E33DC">
        <w:t>Survival outcomes in patients with mBC in England remain poor compared with patients at earlier stages of BC. According to Public Health England, the 5</w:t>
      </w:r>
      <w:r w:rsidRPr="006E33DC">
        <w:noBreakHyphen/>
        <w:t xml:space="preserve">year survival between 2014 </w:t>
      </w:r>
      <w:r w:rsidRPr="006E33DC">
        <w:lastRenderedPageBreak/>
        <w:t>and 2019 was 98.7% for Stage I BC, 90.2% for Stage II BC, 73.8% for Stage III BC, and only 26.6% for Stage IV (advanced/metastatic) BC (</w:t>
      </w:r>
      <w:r w:rsidR="00462511" w:rsidRPr="00462511">
        <w:rPr>
          <w:b/>
          <w:bCs/>
        </w:rPr>
        <w:fldChar w:fldCharType="begin"/>
      </w:r>
      <w:r w:rsidR="00462511" w:rsidRPr="00462511">
        <w:rPr>
          <w:b/>
          <w:bCs/>
        </w:rPr>
        <w:instrText xml:space="preserve"> REF _Ref121943238 \h  \* MERGEFORMAT </w:instrText>
      </w:r>
      <w:r w:rsidR="00462511" w:rsidRPr="00462511">
        <w:rPr>
          <w:b/>
          <w:bCs/>
        </w:rPr>
      </w:r>
      <w:r w:rsidR="00462511" w:rsidRPr="00462511">
        <w:rPr>
          <w:b/>
          <w:bCs/>
        </w:rPr>
        <w:fldChar w:fldCharType="separate"/>
      </w:r>
      <w:r w:rsidR="00145F42" w:rsidRPr="00145F42">
        <w:rPr>
          <w:b/>
          <w:bCs/>
        </w:rPr>
        <w:t xml:space="preserve">Figure </w:t>
      </w:r>
      <w:r w:rsidR="00145F42" w:rsidRPr="00145F42">
        <w:rPr>
          <w:b/>
          <w:bCs/>
          <w:noProof/>
        </w:rPr>
        <w:t>2</w:t>
      </w:r>
      <w:r w:rsidR="00462511" w:rsidRPr="00462511">
        <w:rPr>
          <w:b/>
          <w:bCs/>
        </w:rPr>
        <w:fldChar w:fldCharType="end"/>
      </w:r>
      <w:r w:rsidRPr="006E33DC">
        <w:t>).</w:t>
      </w:r>
      <w:r w:rsidRPr="006E33DC">
        <w:fldChar w:fldCharType="begin"/>
      </w:r>
      <w:r w:rsidR="00CA6345">
        <w:instrText xml:space="preserve"> ADDIN ZOTERO_ITEM CSL_CITATION {"citationID":"fWdbLaAc","properties":{"formattedCitation":"\\super 24\\nosupersub{}","plainCitation":"24","noteIndex":0},"citationItems":[{"id":65843,"uris":["http://zotero.org/groups/4797619/items/VS53CJPX"],"itemData":{"id":65843,"type":"webpage","abstract":"Cancer survival statistics for adults and children by stage at diagnosis and by different geographical variations.","container-title":"GOV.UK","language":"en","title":"Cancer survival in England for patients diagnosed between 2014 and 2018, and followed up until 2019","URL":"https://www.gov.uk/government/statistics/cancer-survival-in-england-for-patients-diagnosed-between-2014-and-2018-and-followed-up-until-2019","accessed":{"date-parts":[["2022",10,3]]}}}],"schema":"https://github.com/citation-style-language/schema/raw/master/csl-citation.json"} </w:instrText>
      </w:r>
      <w:r w:rsidRPr="006E33DC">
        <w:fldChar w:fldCharType="separate"/>
      </w:r>
      <w:r w:rsidR="00FD57F4" w:rsidRPr="00FD57F4">
        <w:rPr>
          <w:rFonts w:cs="Arial"/>
          <w:szCs w:val="24"/>
          <w:vertAlign w:val="superscript"/>
        </w:rPr>
        <w:t>24</w:t>
      </w:r>
      <w:r w:rsidRPr="006E33DC">
        <w:fldChar w:fldCharType="end"/>
      </w:r>
      <w:r w:rsidRPr="006E33DC">
        <w:t xml:space="preserve"> The proportion of patients surviving their first year from diagnosis gives particular context to the poor prognosis of late-stage BC: whilst net </w:t>
      </w:r>
      <w:r w:rsidRPr="002646F6">
        <w:t xml:space="preserve">one-year </w:t>
      </w:r>
      <w:r w:rsidRPr="006E33DC">
        <w:t>survival is 95.7% in Stage III BC, for which curative resection is possible in some patients, it is</w:t>
      </w:r>
      <w:r w:rsidRPr="002646F6">
        <w:t xml:space="preserve"> just </w:t>
      </w:r>
      <w:r w:rsidRPr="006E33DC">
        <w:t xml:space="preserve">66.2% in Stage IV (i.e. unresectable </w:t>
      </w:r>
      <w:r w:rsidRPr="002646F6">
        <w:t>and metastatic</w:t>
      </w:r>
      <w:r w:rsidRPr="006E33DC">
        <w:t>) BC.</w:t>
      </w:r>
    </w:p>
    <w:p w14:paraId="20EA566F" w14:textId="7EBC61D2" w:rsidR="00720B0E" w:rsidRPr="006E33DC" w:rsidRDefault="00720B0E" w:rsidP="002646F6">
      <w:pPr>
        <w:pStyle w:val="Heading5"/>
        <w:ind w:left="1276" w:hanging="1276"/>
        <w:rPr>
          <w:rStyle w:val="normaltextrun"/>
        </w:rPr>
      </w:pPr>
      <w:r w:rsidRPr="006E33DC">
        <w:rPr>
          <w:rStyle w:val="normaltextrun"/>
          <w:bCs/>
        </w:rPr>
        <w:t>HER2</w:t>
      </w:r>
      <w:r w:rsidRPr="006E33DC">
        <w:rPr>
          <w:rStyle w:val="normaltextrun"/>
        </w:rPr>
        <w:t>-pos</w:t>
      </w:r>
      <w:r w:rsidR="001E05D7" w:rsidRPr="006E33DC">
        <w:rPr>
          <w:rStyle w:val="normaltextrun"/>
        </w:rPr>
        <w:t>itive u/mBC</w:t>
      </w:r>
    </w:p>
    <w:p w14:paraId="302C856F" w14:textId="7C021335" w:rsidR="00B3217A" w:rsidRPr="006E33DC" w:rsidRDefault="00D65A9B" w:rsidP="00130B13">
      <w:pPr>
        <w:pStyle w:val="Body"/>
        <w:rPr>
          <w:rStyle w:val="normaltextrun"/>
        </w:rPr>
      </w:pPr>
      <w:r>
        <w:rPr>
          <w:rStyle w:val="normaltextrun"/>
        </w:rPr>
        <w:t xml:space="preserve">While </w:t>
      </w:r>
      <w:r w:rsidR="00AD197F" w:rsidRPr="006E33DC">
        <w:rPr>
          <w:rStyle w:val="normaltextrun"/>
        </w:rPr>
        <w:t>HER2-positive u/mBC is asso</w:t>
      </w:r>
      <w:r w:rsidR="00755221" w:rsidRPr="006E33DC">
        <w:rPr>
          <w:rStyle w:val="normaltextrun"/>
        </w:rPr>
        <w:t>ciated with aggressive disease</w:t>
      </w:r>
      <w:r w:rsidR="00B45A05" w:rsidRPr="006E33DC">
        <w:rPr>
          <w:rStyle w:val="normaltextrun"/>
        </w:rPr>
        <w:t>,</w:t>
      </w:r>
      <w:r w:rsidR="0076619A" w:rsidRPr="006E33DC">
        <w:rPr>
          <w:rStyle w:val="normaltextrun"/>
        </w:rPr>
        <w:fldChar w:fldCharType="begin"/>
      </w:r>
      <w:r w:rsidR="00CA6345">
        <w:rPr>
          <w:rStyle w:val="normaltextrun"/>
        </w:rPr>
        <w:instrText xml:space="preserve"> ADDIN ZOTERO_ITEM CSL_CITATION {"citationID":"l6v6g6kE","properties":{"formattedCitation":"\\super 34\\nosupersub{}","plainCitation":"34","noteIndex":0},"citationItems":[{"id":66211,"uris":["http://zotero.org/groups/4797619/items/9EM59V9B"],"itemData":{"id":66211,"type":"article-journal","abstract":"The HER-2/neu oncogene is a member of the erbB-like oncogene family, and is related to, but distinct from, the epidermal growth\nfactor receptor. This gene has been shown to be amplified in human breast cancer cell lines. In the current study, alterations\nof the gene in 189 primary human breast cancers were investigated. HER-2/neu was found to be amplified from 2- to greater\nthan 20-fold in 30% of the tumors. Correlation of gene amplification with several disease parameters was evaluated. Amplification\nof the HER-2/neu gene was a significant predictor of both overall survival and time to relapse in patients with breast cancer.\nIt retained its significance even when adjustments were made for other known prognostic factors. Moreover, HER-2/neu amplification\nhad greater prognostic value than most currently used prognostic factors, including hormonal-receptor status, in lymph node-positive\ndisease. These data indicate that this gene may play a role in the biologic behavior and/or pathogenesis of human breast cancer.","container-title":"Science (New York, N.Y.)","DOI":"10.1126/science.3798106","journalAbbreviation":"Science (New York, N.Y.)","page":"177-82","source":"ResearchGate","title":"Slamon DJ, Clark GM, Wong SG, Levin WJ, Ullrich A, McGuire WLHuman breast cancer: correlation of relapse and survival with amplification of the HER-2/neu oncogene. Science (Wash DC) 235: 177-182","title-short":"Slamon DJ, Clark GM, Wong SG, Levin WJ, Ullrich A, McGuire WLHuman breast cancer","volume":"235","author":[{"family":"Slamon","given":"Dennis"},{"family":"Clark","given":"Gary"},{"family":"Wong","given":"Steven"},{"family":"Levin","given":"Wendy"},{"family":"Ullrich","given":"Axel"},{"family":"McGuire","given":"William"}],"issued":{"date-parts":[["1987",2,1]]}}}],"schema":"https://github.com/citation-style-language/schema/raw/master/csl-citation.json"} </w:instrText>
      </w:r>
      <w:r w:rsidR="0076619A" w:rsidRPr="006E33DC">
        <w:rPr>
          <w:rStyle w:val="normaltextrun"/>
        </w:rPr>
        <w:fldChar w:fldCharType="separate"/>
      </w:r>
      <w:r w:rsidR="00FD57F4" w:rsidRPr="00FD57F4">
        <w:rPr>
          <w:rFonts w:cs="Arial"/>
          <w:szCs w:val="24"/>
          <w:vertAlign w:val="superscript"/>
        </w:rPr>
        <w:t>34</w:t>
      </w:r>
      <w:r w:rsidR="0076619A" w:rsidRPr="006E33DC">
        <w:rPr>
          <w:rStyle w:val="normaltextrun"/>
        </w:rPr>
        <w:fldChar w:fldCharType="end"/>
      </w:r>
      <w:r w:rsidR="00B45A05" w:rsidRPr="006E33DC">
        <w:rPr>
          <w:rStyle w:val="normaltextrun"/>
        </w:rPr>
        <w:t xml:space="preserve"> t</w:t>
      </w:r>
      <w:r w:rsidR="00130B13" w:rsidRPr="006E33DC">
        <w:rPr>
          <w:rStyle w:val="normaltextrun"/>
        </w:rPr>
        <w:t>he introduction of HER2-targeted therapies has substantially improved prognosis in the HER2</w:t>
      </w:r>
      <w:r w:rsidR="00494FC2" w:rsidRPr="006E33DC">
        <w:rPr>
          <w:rStyle w:val="normaltextrun"/>
        </w:rPr>
        <w:t>-positive</w:t>
      </w:r>
      <w:r w:rsidR="00130B13" w:rsidRPr="006E33DC">
        <w:rPr>
          <w:rStyle w:val="normaltextrun"/>
        </w:rPr>
        <w:t xml:space="preserve"> population.</w:t>
      </w:r>
      <w:r w:rsidR="00130B13" w:rsidRPr="006E33DC">
        <w:rPr>
          <w:rStyle w:val="normaltextrun"/>
        </w:rPr>
        <w:fldChar w:fldCharType="begin"/>
      </w:r>
      <w:r w:rsidR="00CA6345">
        <w:rPr>
          <w:rStyle w:val="normaltextrun"/>
        </w:rPr>
        <w:instrText xml:space="preserve"> ADDIN ZOTERO_ITEM CSL_CITATION {"citationID":"3p2ccL6I","properties":{"formattedCitation":"\\super 112\\nosupersub{}","plainCitation":"112","noteIndex":0},"citationItems":[{"id":65893,"uris":["http://zotero.org/groups/4797619/items/REUN764G"],"itemData":{"id":65893,"type":"article-journal","abstract":"AIM: We aimed to systematically review and summarize data from the available clinical trials that examined the treatment of HER2-positive metastatic breast cancer.\nMETHODS: We reviewed phase 2 and 3 studies in which an anti-HER2 agent was used in one or both arms of the study. While formal meta-analysis was not possible for such a heterogeneous group of trials, resulting forest plots outline some generalizable findings.\nRESULTS: There is strong evidence that the addition of an anti-HER2 agent to standard chemo- or endocrine therapy improves clinically relevant measurable outcomes. There is also consistent evidence that initial treatment with trastuzumab alone (and subsequent use of a cytotoxic) is inferior to the initial combination of trastuzumab plus chemotherapy, and that either T-DM1 or dual anti-HER2 agents are superior to single anti-HER2 agent regimens. There is no strong evidence that the use of more than one cytotoxic agent together with an anti-HER2 agent confers any benefit over a single cytotoxic, anti-HER2 combination.\nCONCLUSION: This review provides a strong evidence base for current clinical practice with a discussion of treatment in the Australian setting.","container-title":"Asia-Pacific Journal of Clinical Oncology","DOI":"10.1111/ajco.12206","ISSN":"1743-7563","journalAbbreviation":"Asia Pac J Clin Oncol","language":"eng","note":"PMID: 24797445","page":"1-14","source":"PubMed","title":"Systemic treatment of HER2-positive metastatic breast cancer: a systematic review","title-short":"Systemic treatment of HER2-positive metastatic breast cancer","volume":"10 Suppl S4","author":[{"family":"Wilcken","given":"Nicholas"},{"family":"Zdenkowski","given":"Nicholas"},{"family":"White","given":"Michelle"},{"family":"Snyder","given":"Ray"},{"family":"Pittman","given":"Ken"},{"family":"Mainwaring","given":"Paul"},{"family":"Green","given":"Michael"},{"family":"Francis","given":"Prudence"},{"family":"De Boer","given":"Richard"},{"family":"Colosimo","given":"Maree"},{"family":"Chua","given":"Sue"},{"family":"Chirgwin","given":"Jacquie"},{"family":"Beith","given":"Jane"},{"family":"Bell","given":"Richard"}],"issued":{"date-parts":[["2014",6]]}}}],"schema":"https://github.com/citation-style-language/schema/raw/master/csl-citation.json"} </w:instrText>
      </w:r>
      <w:r w:rsidR="00130B13" w:rsidRPr="006E33DC">
        <w:rPr>
          <w:rStyle w:val="normaltextrun"/>
        </w:rPr>
        <w:fldChar w:fldCharType="separate"/>
      </w:r>
      <w:r w:rsidR="00CA6345" w:rsidRPr="00CA6345">
        <w:rPr>
          <w:rFonts w:cs="Arial"/>
          <w:szCs w:val="24"/>
          <w:vertAlign w:val="superscript"/>
        </w:rPr>
        <w:t>112</w:t>
      </w:r>
      <w:r w:rsidR="00130B13" w:rsidRPr="006E33DC">
        <w:rPr>
          <w:rStyle w:val="normaltextrun"/>
        </w:rPr>
        <w:fldChar w:fldCharType="end"/>
      </w:r>
      <w:r w:rsidR="00130B13" w:rsidRPr="006E33DC">
        <w:rPr>
          <w:rStyle w:val="normaltextrun"/>
        </w:rPr>
        <w:t xml:space="preserve"> The introduction of trastuzumab in the first-line setting increased OS in HER2</w:t>
      </w:r>
      <w:r w:rsidR="00494FC2" w:rsidRPr="006E33DC">
        <w:rPr>
          <w:rStyle w:val="normaltextrun"/>
        </w:rPr>
        <w:t>-positive</w:t>
      </w:r>
      <w:r w:rsidR="00130B13" w:rsidRPr="006E33DC">
        <w:rPr>
          <w:rStyle w:val="normaltextrun"/>
        </w:rPr>
        <w:t xml:space="preserve"> mBC, resulting in 5</w:t>
      </w:r>
      <w:r w:rsidR="00130B13" w:rsidRPr="006E33DC">
        <w:rPr>
          <w:rStyle w:val="normaltextrun"/>
        </w:rPr>
        <w:noBreakHyphen/>
        <w:t>year OS of 29.7% and 17.7% in patients with HR</w:t>
      </w:r>
      <w:r w:rsidR="00C0484F" w:rsidRPr="006E33DC">
        <w:rPr>
          <w:rStyle w:val="normaltextrun"/>
        </w:rPr>
        <w:t>-</w:t>
      </w:r>
      <w:r w:rsidR="0066503B" w:rsidRPr="006E33DC">
        <w:rPr>
          <w:rStyle w:val="normaltextrun"/>
        </w:rPr>
        <w:t>positive</w:t>
      </w:r>
      <w:r w:rsidR="00130B13" w:rsidRPr="006E33DC">
        <w:rPr>
          <w:rStyle w:val="normaltextrun"/>
        </w:rPr>
        <w:t xml:space="preserve"> and HR</w:t>
      </w:r>
      <w:r w:rsidR="00C0484F" w:rsidRPr="006E33DC">
        <w:rPr>
          <w:rStyle w:val="normaltextrun"/>
        </w:rPr>
        <w:t>-</w:t>
      </w:r>
      <w:r w:rsidR="0066503B" w:rsidRPr="006E33DC">
        <w:rPr>
          <w:rStyle w:val="normaltextrun"/>
        </w:rPr>
        <w:t>negative</w:t>
      </w:r>
      <w:r w:rsidR="00130B13" w:rsidRPr="006E33DC">
        <w:rPr>
          <w:rStyle w:val="normaltextrun"/>
        </w:rPr>
        <w:t xml:space="preserve"> BC, respectively (vs. 14.5% and 8.9%, respectively, in patients who did not receive trastuzumab).</w:t>
      </w:r>
      <w:r w:rsidR="00130B13" w:rsidRPr="006E33DC">
        <w:rPr>
          <w:rStyle w:val="normaltextrun"/>
        </w:rPr>
        <w:fldChar w:fldCharType="begin"/>
      </w:r>
      <w:r w:rsidR="00CA6345">
        <w:rPr>
          <w:rStyle w:val="normaltextrun"/>
        </w:rPr>
        <w:instrText xml:space="preserve"> ADDIN ZOTERO_ITEM CSL_CITATION {"citationID":"oRGQt0tO","properties":{"formattedCitation":"\\super 113\\nosupersub{}","plainCitation":"113","noteIndex":0},"citationItems":[{"id":65892,"uris":["http://zotero.org/groups/4797619/items/VTE8JEMM"],"itemData":{"id":65892,"type":"article-journal","abstract":"PURPOSE The purpose of this study was to determine whether trastuzumab improves prognosis of women with metastatic human epidermal growth factor receptor 2 (HER2)/neu -positive breast cancer beyond that of women with HER2/neu-negative disease. PATIENTS AND METHODS Two thousand ninety-one women with metastatic breast cancer diagnosed from 1991 to 2007, with known HER2/neu status and who had not received trastuzumab in the adjuvant setting, were identified. Disease was classified into the following three groups: HER2/neu negative, HER2/neu positive without first-line trastuzumab treatment, and HER2/neu positive with first-line trastuzumab treatment. Overall survival (OS) was estimated using the Kaplan-Meier product-limit method and compared between groups with the log-rank test. Cox proportional hazards models were used to determine associations between OS and HER2/neu status after controlling for patient characteristics. Results One hundred eighteen patients (5.6%) had HER2/neu-positive disease without trastuzumab treatment, 191 (9.1%) had HER2/neu-positive disease and received trastuzumab treatment, and 1,782 (85.3%) had HER2/neu-negative disease. Median-follow-up was 16.9 months. One-year survival rates among patients with HER2/neu-negative disease, HER2/neu-positive disease and trastuzumab treatment, and HER2/neu-positive disease and no trastuzumab treatment were 75.1% (95% CI, 72.9% to 77.2%), 86.6% (95% CI, 80.8% to 90.8%), and 70.2% (95% CI, 60.3% to 78.1%), respectively. In a multivariable model, women with HER2/neu-positive disease who received trastuzumab had a 44% reduction in the risk of death compared with women with HER2/neu-negative disease (hazard ratio [HR] = 0.56; 95% CI, 0.45 to 0.69; P &lt; .0001). This HR varied with time and was significant for the first 24 months and not significant after 24 months. CONCLUSION Our results show that women with HER2/neu-positive disease who received trastuzumab had improved prognosis compared with women with HER2/neu-negative disease.","container-title":"Journal of Clinical Oncology: Official Journal of the American Society of Clinical Oncology","DOI":"10.1200/JCO.2008.19.9844","ISSN":"1527-7755","issue":"1","journalAbbreviation":"J Clin Oncol","language":"eng","note":"PMID: 19933921\nPMCID: PMC2799236","page":"92-98","source":"PubMed","title":"Prognosis of women with metastatic breast cancer by HER2 status and trastuzumab treatment: an institutional-based review","title-short":"Prognosis of women with metastatic breast cancer by HER2 status and trastuzumab treatment","volume":"28","author":[{"family":"Dawood","given":"Shaheenah"},{"family":"Broglio","given":"Kristine"},{"family":"Buzdar","given":"Aman U."},{"family":"Hortobagyi","given":"Gabriel N."},{"family":"Giordano","given":"Sharon H."}],"issued":{"date-parts":[["2010",1,1]]}}}],"schema":"https://github.com/citation-style-language/schema/raw/master/csl-citation.json"} </w:instrText>
      </w:r>
      <w:r w:rsidR="00130B13" w:rsidRPr="006E33DC">
        <w:rPr>
          <w:rStyle w:val="normaltextrun"/>
        </w:rPr>
        <w:fldChar w:fldCharType="separate"/>
      </w:r>
      <w:r w:rsidR="00CA6345" w:rsidRPr="00CA6345">
        <w:rPr>
          <w:rFonts w:cs="Arial"/>
          <w:szCs w:val="24"/>
          <w:vertAlign w:val="superscript"/>
        </w:rPr>
        <w:t>113</w:t>
      </w:r>
      <w:r w:rsidR="00130B13" w:rsidRPr="006E33DC">
        <w:rPr>
          <w:rStyle w:val="normaltextrun"/>
        </w:rPr>
        <w:fldChar w:fldCharType="end"/>
      </w:r>
      <w:r w:rsidR="00130B13" w:rsidRPr="006E33DC">
        <w:rPr>
          <w:rStyle w:val="normaltextrun"/>
        </w:rPr>
        <w:t xml:space="preserve"> </w:t>
      </w:r>
      <w:r w:rsidR="00AE626F" w:rsidRPr="006E33DC">
        <w:rPr>
          <w:rStyle w:val="normaltextrun"/>
        </w:rPr>
        <w:t>Subsequently, the CLEOPATRA trial established c</w:t>
      </w:r>
      <w:r w:rsidR="00130B13" w:rsidRPr="006E33DC">
        <w:rPr>
          <w:rStyle w:val="normaltextrun"/>
        </w:rPr>
        <w:t xml:space="preserve">ombination therapy with pertuzumab plus trastuzumab </w:t>
      </w:r>
      <w:r w:rsidR="00024350" w:rsidRPr="006E33DC">
        <w:rPr>
          <w:rStyle w:val="normaltextrun"/>
        </w:rPr>
        <w:t xml:space="preserve">and </w:t>
      </w:r>
      <w:r w:rsidR="00130B13" w:rsidRPr="006E33DC">
        <w:rPr>
          <w:rStyle w:val="normaltextrun"/>
        </w:rPr>
        <w:t xml:space="preserve">docetaxel </w:t>
      </w:r>
      <w:r w:rsidR="00C36E0C" w:rsidRPr="006E33DC">
        <w:rPr>
          <w:rStyle w:val="normaltextrun"/>
        </w:rPr>
        <w:t xml:space="preserve">as a </w:t>
      </w:r>
      <w:r w:rsidR="00624930" w:rsidRPr="006E33DC">
        <w:rPr>
          <w:rStyle w:val="normaltextrun"/>
        </w:rPr>
        <w:t xml:space="preserve">new </w:t>
      </w:r>
      <w:r w:rsidR="00BA5510" w:rsidRPr="006E33DC">
        <w:rPr>
          <w:rStyle w:val="normaltextrun"/>
        </w:rPr>
        <w:t xml:space="preserve">first-line standard of care </w:t>
      </w:r>
      <w:r w:rsidR="00BF5C34" w:rsidRPr="006E33DC">
        <w:rPr>
          <w:rStyle w:val="normaltextrun"/>
        </w:rPr>
        <w:t xml:space="preserve">demonstrating </w:t>
      </w:r>
      <w:r w:rsidR="00D31B7A" w:rsidRPr="006E33DC">
        <w:rPr>
          <w:rStyle w:val="normaltextrun"/>
        </w:rPr>
        <w:t>4-year OS of 57.6%.</w:t>
      </w:r>
      <w:r w:rsidR="006D48FE" w:rsidRPr="006E33DC">
        <w:rPr>
          <w:rStyle w:val="normaltextrun"/>
        </w:rPr>
        <w:fldChar w:fldCharType="begin"/>
      </w:r>
      <w:r w:rsidR="00CA6345">
        <w:rPr>
          <w:rStyle w:val="normaltextrun"/>
        </w:rPr>
        <w:instrText xml:space="preserve"> ADDIN ZOTERO_ITEM CSL_CITATION {"citationID":"5Nu0LYuG","properties":{"formattedCitation":"\\super 42,65\\nosupersub{}","plainCitation":"42,65","noteIndex":0},"citationItems":[{"id":66208,"uris":["http://zotero.org/groups/4797619/items/KWKE3I8M"],"itemData":{"id":66208,"type":"article-journal","abstract":"BACKGROUND: In patients with metastatic breast cancer that is positive for human epidermal growth factor receptor 2 (HER2), progression-free survival was significantly improved after first-line therapy with pertuzumab, trastuzumab, and docetaxel, as compared with placebo, trastuzumab, and docetaxel. Overall survival was significantly improved with pertuzumab in an interim analysis without the median being reached. We report final prespecified overall survival results with a median follow-up of 50 months.\nMETHODS: We randomly assigned patients with metastatic breast cancer who had not received previous chemotherapy or anti-HER2 therapy for their metastatic disease to receive the pertuzumab combination or the placebo combination. The secondary end points of overall survival, investigator-assessed progression-free survival, independently assessed duration of response, and safety are reported. Sensitivity analyses were adjusted for patients who crossed over from placebo to pertuzumab after the interim analysis.\nRESULTS: The median overall survival was 56.5 months (95% confidence interval [CI], 49.3 to not reached) in the group receiving the pertuzumab combination, as compared with 40.8 months (95% CI, 35.8 to 48.3) in the group receiving the placebo combination (hazard ratio favoring the pertuzumab group, 0.68; 95% CI, 0.56 to 0.84; P&lt;0.001), a difference of 15.7 months. This analysis was not adjusted for crossover to the pertuzumab group and is therefore conservative. Results of sensitivity analyses after adjustment for crossover were consistent. Median progression-free survival as assessed by investigators improved by 6.3 months in the pertuzumab group (hazard ratio, 0.68; 95% CI, 0.58 to 0.80). Pertuzumab extended the median duration of response by 7.7 months, as independently assessed. Most adverse events occurred during the administration of docetaxel in the two groups, with long-term cardiac safety maintained.\nCONCLUSIONS: In patients with HER2-positive metastatic breast cancer, the addition of pertuzumab to trastuzumab and docetaxel, as compared with the addition of placebo, significantly improved the median overall survival to 56.5 months and extended the results of previous analyses showing the efficacy of this drug combination. (Funded by F. Hoffmann-La Roche and Genentech; CLEOPATRA ClinicalTrials.gov number, NCT00567190.).","container-title":"The New England Journal of Medicine","DOI":"10.1056/NEJMoa1413513","ISSN":"1533-4406","issue":"8","journalAbbreviation":"N Engl J Med","language":"eng","note":"PMID: 25693012\nPMCID: PMC5584549","page":"724-734","source":"PubMed","title":"Pertuzumab, trastuzumab, and docetaxel in HER2-positive metastatic breast cancer","volume":"372","author":[{"family":"Swain","given":"Sandra M."},{"family":"Baselga","given":"José"},{"family":"Kim","given":"Sung-Bae"},{"family":"Ro","given":"Jungsil"},{"family":"Semiglazov","given":"Vladimir"},{"family":"Campone","given":"Mario"},{"family":"Ciruelos","given":"Eva"},{"family":"Ferrero","given":"Jean-Marc"},{"family":"Schneeweiss","given":"Andreas"},{"family":"Heeson","given":"Sarah"},{"family":"Clark","given":"Emma"},{"family":"Ross","given":"Graham"},{"family":"Benyunes","given":"Mark C."},{"family":"Cortés","given":"Javier"},{"literal":"CLEOPATRA Study Group"}],"issued":{"date-parts":[["2015",2,19]]}}},{"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6D48FE" w:rsidRPr="006E33DC">
        <w:rPr>
          <w:rStyle w:val="normaltextrun"/>
        </w:rPr>
        <w:fldChar w:fldCharType="separate"/>
      </w:r>
      <w:r w:rsidR="00FD57F4" w:rsidRPr="00FD57F4">
        <w:rPr>
          <w:rFonts w:cs="Arial"/>
          <w:szCs w:val="24"/>
          <w:vertAlign w:val="superscript"/>
        </w:rPr>
        <w:t>42,65</w:t>
      </w:r>
      <w:r w:rsidR="006D48FE" w:rsidRPr="006E33DC">
        <w:rPr>
          <w:rStyle w:val="normaltextrun"/>
        </w:rPr>
        <w:fldChar w:fldCharType="end"/>
      </w:r>
      <w:r w:rsidR="00D31B7A" w:rsidRPr="006E33DC">
        <w:rPr>
          <w:rStyle w:val="normaltextrun"/>
        </w:rPr>
        <w:t xml:space="preserve"> </w:t>
      </w:r>
      <w:r w:rsidR="00CB680E" w:rsidRPr="006E33DC">
        <w:rPr>
          <w:rStyle w:val="normaltextrun"/>
        </w:rPr>
        <w:t>The pertuzumab combination</w:t>
      </w:r>
      <w:r w:rsidR="00BF5C34" w:rsidRPr="006E33DC">
        <w:rPr>
          <w:rStyle w:val="normaltextrun"/>
        </w:rPr>
        <w:t xml:space="preserve"> </w:t>
      </w:r>
      <w:r w:rsidR="000809A8" w:rsidRPr="006E33DC">
        <w:rPr>
          <w:rStyle w:val="normaltextrun"/>
        </w:rPr>
        <w:t>was associated with  median</w:t>
      </w:r>
      <w:r w:rsidR="00130B13" w:rsidRPr="006E33DC">
        <w:rPr>
          <w:rStyle w:val="normaltextrun"/>
        </w:rPr>
        <w:t xml:space="preserve"> </w:t>
      </w:r>
      <w:r w:rsidR="002D0CDA" w:rsidRPr="006E33DC">
        <w:rPr>
          <w:rStyle w:val="normaltextrun"/>
        </w:rPr>
        <w:t xml:space="preserve">PFS of 18.7 months (vs. 12.4 months for placebo plus trastuzumab and docetaxel), and median </w:t>
      </w:r>
      <w:r w:rsidR="00130B13" w:rsidRPr="006E33DC">
        <w:rPr>
          <w:rStyle w:val="normaltextrun"/>
        </w:rPr>
        <w:t xml:space="preserve">OS of 56.5 months </w:t>
      </w:r>
      <w:r w:rsidR="00783D36" w:rsidRPr="006E33DC">
        <w:rPr>
          <w:rStyle w:val="normaltextrun"/>
        </w:rPr>
        <w:t>(</w:t>
      </w:r>
      <w:r w:rsidR="00130B13" w:rsidRPr="006E33DC">
        <w:rPr>
          <w:rStyle w:val="normaltextrun"/>
        </w:rPr>
        <w:t>vs. 40.8</w:t>
      </w:r>
      <w:r w:rsidR="005B5A4C" w:rsidRPr="006E33DC">
        <w:rPr>
          <w:rStyle w:val="normaltextrun"/>
        </w:rPr>
        <w:t> months).</w:t>
      </w:r>
      <w:r w:rsidR="00EF6E92" w:rsidRPr="006E33DC">
        <w:rPr>
          <w:rStyle w:val="normaltextrun"/>
        </w:rPr>
        <w:fldChar w:fldCharType="begin"/>
      </w:r>
      <w:r w:rsidR="00CA6345">
        <w:rPr>
          <w:rStyle w:val="normaltextrun"/>
        </w:rPr>
        <w:instrText xml:space="preserve"> ADDIN ZOTERO_ITEM CSL_CITATION {"citationID":"YlPFUuAg","properties":{"formattedCitation":"\\super 42,65\\nosupersub{}","plainCitation":"42,65","noteIndex":0},"citationItems":[{"id":66208,"uris":["http://zotero.org/groups/4797619/items/KWKE3I8M"],"itemData":{"id":66208,"type":"article-journal","abstract":"BACKGROUND: In patients with metastatic breast cancer that is positive for human epidermal growth factor receptor 2 (HER2), progression-free survival was significantly improved after first-line therapy with pertuzumab, trastuzumab, and docetaxel, as compared with placebo, trastuzumab, and docetaxel. Overall survival was significantly improved with pertuzumab in an interim analysis without the median being reached. We report final prespecified overall survival results with a median follow-up of 50 months.\nMETHODS: We randomly assigned patients with metastatic breast cancer who had not received previous chemotherapy or anti-HER2 therapy for their metastatic disease to receive the pertuzumab combination or the placebo combination. The secondary end points of overall survival, investigator-assessed progression-free survival, independently assessed duration of response, and safety are reported. Sensitivity analyses were adjusted for patients who crossed over from placebo to pertuzumab after the interim analysis.\nRESULTS: The median overall survival was 56.5 months (95% confidence interval [CI], 49.3 to not reached) in the group receiving the pertuzumab combination, as compared with 40.8 months (95% CI, 35.8 to 48.3) in the group receiving the placebo combination (hazard ratio favoring the pertuzumab group, 0.68; 95% CI, 0.56 to 0.84; P&lt;0.001), a difference of 15.7 months. This analysis was not adjusted for crossover to the pertuzumab group and is therefore conservative. Results of sensitivity analyses after adjustment for crossover were consistent. Median progression-free survival as assessed by investigators improved by 6.3 months in the pertuzumab group (hazard ratio, 0.68; 95% CI, 0.58 to 0.80). Pertuzumab extended the median duration of response by 7.7 months, as independently assessed. Most adverse events occurred during the administration of docetaxel in the two groups, with long-term cardiac safety maintained.\nCONCLUSIONS: In patients with HER2-positive metastatic breast cancer, the addition of pertuzumab to trastuzumab and docetaxel, as compared with the addition of placebo, significantly improved the median overall survival to 56.5 months and extended the results of previous analyses showing the efficacy of this drug combination. (Funded by F. Hoffmann-La Roche and Genentech; CLEOPATRA ClinicalTrials.gov number, NCT00567190.).","container-title":"The New England Journal of Medicine","DOI":"10.1056/NEJMoa1413513","ISSN":"1533-4406","issue":"8","journalAbbreviation":"N Engl J Med","language":"eng","note":"PMID: 25693012\nPMCID: PMC5584549","page":"724-734","source":"PubMed","title":"Pertuzumab, trastuzumab, and docetaxel in HER2-positive metastatic breast cancer","volume":"372","author":[{"family":"Swain","given":"Sandra M."},{"family":"Baselga","given":"José"},{"family":"Kim","given":"Sung-Bae"},{"family":"Ro","given":"Jungsil"},{"family":"Semiglazov","given":"Vladimir"},{"family":"Campone","given":"Mario"},{"family":"Ciruelos","given":"Eva"},{"family":"Ferrero","given":"Jean-Marc"},{"family":"Schneeweiss","given":"Andreas"},{"family":"Heeson","given":"Sarah"},{"family":"Clark","given":"Emma"},{"family":"Ross","given":"Graham"},{"family":"Benyunes","given":"Mark C."},{"family":"Cortés","given":"Javier"},{"literal":"CLEOPATRA Study Group"}],"issued":{"date-parts":[["2015",2,19]]}}},{"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EF6E92" w:rsidRPr="006E33DC">
        <w:rPr>
          <w:rStyle w:val="normaltextrun"/>
        </w:rPr>
        <w:fldChar w:fldCharType="separate"/>
      </w:r>
      <w:r w:rsidR="00FD57F4" w:rsidRPr="00FD57F4">
        <w:rPr>
          <w:rFonts w:cs="Arial"/>
          <w:szCs w:val="24"/>
          <w:vertAlign w:val="superscript"/>
        </w:rPr>
        <w:t>42,65</w:t>
      </w:r>
      <w:r w:rsidR="00EF6E92" w:rsidRPr="006E33DC">
        <w:rPr>
          <w:rStyle w:val="normaltextrun"/>
        </w:rPr>
        <w:fldChar w:fldCharType="end"/>
      </w:r>
      <w:r w:rsidR="005B5A4C" w:rsidRPr="006E33DC">
        <w:rPr>
          <w:rStyle w:val="normaltextrun"/>
        </w:rPr>
        <w:t xml:space="preserve"> </w:t>
      </w:r>
      <w:r w:rsidR="00B3217A" w:rsidRPr="006E33DC">
        <w:rPr>
          <w:rStyle w:val="normaltextrun"/>
        </w:rPr>
        <w:t>Regimens based around anti-HER2 therapies are now the mainstay of first-line treatment in HER2</w:t>
      </w:r>
      <w:r w:rsidR="0066503B" w:rsidRPr="006E33DC">
        <w:rPr>
          <w:rStyle w:val="normaltextrun"/>
        </w:rPr>
        <w:t>-positive</w:t>
      </w:r>
      <w:r w:rsidR="00B3217A" w:rsidRPr="006E33DC">
        <w:rPr>
          <w:rStyle w:val="normaltextrun"/>
        </w:rPr>
        <w:t xml:space="preserve"> mBC in England rather than chemotherapy alone</w:t>
      </w:r>
      <w:r w:rsidR="004A7111">
        <w:rPr>
          <w:rStyle w:val="normaltextrun"/>
        </w:rPr>
        <w:t>.</w:t>
      </w:r>
      <w:r w:rsidR="00B3217A" w:rsidRPr="006E33DC">
        <w:rPr>
          <w:rStyle w:val="normaltextrun"/>
        </w:rPr>
        <w:t xml:space="preserve"> </w:t>
      </w:r>
    </w:p>
    <w:p w14:paraId="153CF3FD" w14:textId="4F165909" w:rsidR="009C4421" w:rsidRDefault="00B156B1">
      <w:r w:rsidRPr="002646F6">
        <w:t xml:space="preserve">HER2-targeted therapies are also </w:t>
      </w:r>
      <w:r w:rsidR="00B96EF2" w:rsidRPr="002646F6">
        <w:t xml:space="preserve">the standard of care </w:t>
      </w:r>
      <w:r w:rsidRPr="002646F6">
        <w:t xml:space="preserve">in HER2-positive disease in the second- and </w:t>
      </w:r>
      <w:r w:rsidR="00A41E31" w:rsidRPr="002646F6">
        <w:t>later</w:t>
      </w:r>
      <w:r w:rsidR="00662B47" w:rsidRPr="002646F6">
        <w:t>-</w:t>
      </w:r>
      <w:r w:rsidR="00A41E31" w:rsidRPr="002646F6">
        <w:t>line</w:t>
      </w:r>
      <w:r w:rsidRPr="002646F6">
        <w:t xml:space="preserve"> HER2-positive u/mBC setting. </w:t>
      </w:r>
      <w:r w:rsidR="00317729" w:rsidRPr="00317729">
        <w:t xml:space="preserve">T-DM1 has been available since 2014 </w:t>
      </w:r>
      <w:r w:rsidR="00FE6727">
        <w:t>(</w:t>
      </w:r>
      <w:r w:rsidR="00317729" w:rsidRPr="00317729">
        <w:t>via the CDF</w:t>
      </w:r>
      <w:r w:rsidR="00FE6727">
        <w:t>)</w:t>
      </w:r>
      <w:r w:rsidR="00317729" w:rsidRPr="00317729">
        <w:t xml:space="preserve"> and then subsequently via a NICE recommendation in </w:t>
      </w:r>
      <w:r w:rsidR="00E7081A" w:rsidRPr="006E33DC">
        <w:t>2017</w:t>
      </w:r>
      <w:r w:rsidR="0053629F">
        <w:t xml:space="preserve"> (TA</w:t>
      </w:r>
      <w:r w:rsidR="001B203E">
        <w:t>458)</w:t>
      </w:r>
      <w:r w:rsidR="00AF13B6">
        <w:t>.</w:t>
      </w:r>
      <w:r w:rsidR="008653F7" w:rsidRPr="006E33DC">
        <w:fldChar w:fldCharType="begin"/>
      </w:r>
      <w:r w:rsidR="00CA6345">
        <w:instrText xml:space="preserve"> ADDIN ZOTERO_ITEM CSL_CITATION {"citationID":"qTS6DPqs","properties":{"formattedCitation":"\\super 39\\nosupersub{}","plainCitation":"39","noteIndex":0},"citationItems":[{"id":66118,"uris":["http://zotero.org/groups/4797619/items/AHEIFDP5"],"itemData":{"id":66118,"type":"webpage","abstract":"Evidence-based recommendations on trastuzumab emtansine (Kadcyla) for human epidermal growth factor receptor 2 (HER2)</w:instrText>
      </w:r>
      <w:r w:rsidR="00CA6345">
        <w:rPr>
          <w:rFonts w:ascii="Cambria Math" w:hAnsi="Cambria Math" w:cs="Cambria Math"/>
        </w:rPr>
        <w:instrText>‑</w:instrText>
      </w:r>
      <w:r w:rsidR="00CA6345">
        <w:instrText xml:space="preserve">positive, unresectable, locally advanced","language":"eng","note":"publisher: NICE","title":"Trastuzumab emtansine for treating HER2-positive advanced breast cancer after trastuzumab and a taxane | NICE [TA458}","URL":"https://www.nice.org.uk/guidance/ta458","author":[{"family":"NICE","given":""}],"accessed":{"date-parts":[["2022",11,8]]}}}],"schema":"https://github.com/citation-style-language/schema/raw/master/csl-citation.json"} </w:instrText>
      </w:r>
      <w:r w:rsidR="008653F7" w:rsidRPr="006E33DC">
        <w:fldChar w:fldCharType="separate"/>
      </w:r>
      <w:r w:rsidR="00FD57F4" w:rsidRPr="00FD57F4">
        <w:rPr>
          <w:rFonts w:cs="Arial"/>
          <w:szCs w:val="24"/>
          <w:vertAlign w:val="superscript"/>
        </w:rPr>
        <w:t>39</w:t>
      </w:r>
      <w:r w:rsidR="008653F7" w:rsidRPr="006E33DC">
        <w:fldChar w:fldCharType="end"/>
      </w:r>
      <w:r w:rsidR="00B3217A" w:rsidRPr="006E33DC">
        <w:t xml:space="preserve"> </w:t>
      </w:r>
      <w:r w:rsidR="00662E25" w:rsidRPr="002646F6">
        <w:t>T</w:t>
      </w:r>
      <w:r w:rsidR="00B3217A" w:rsidRPr="002646F6">
        <w:t>he EMILIA trial</w:t>
      </w:r>
      <w:r w:rsidR="006351C0" w:rsidRPr="006E33DC">
        <w:t>,</w:t>
      </w:r>
      <w:r w:rsidR="00B3217A" w:rsidRPr="006E33DC">
        <w:t xml:space="preserve"> </w:t>
      </w:r>
      <w:r w:rsidR="005B193C" w:rsidRPr="006E33DC">
        <w:t xml:space="preserve">conducted between 2009–2012, </w:t>
      </w:r>
      <w:r w:rsidR="00B3217A" w:rsidRPr="006E33DC">
        <w:t>enrolled patients treated with prior trastuzumab and a taxane</w:t>
      </w:r>
      <w:r w:rsidR="002644F3" w:rsidRPr="006E33DC">
        <w:t>.</w:t>
      </w:r>
      <w:r w:rsidR="000802A1" w:rsidRPr="006E33DC">
        <w:fldChar w:fldCharType="begin"/>
      </w:r>
      <w:r w:rsidR="00CA6345">
        <w:instrText xml:space="preserve"> ADDIN ZOTERO_ITEM CSL_CITATION {"citationID":"z6XHuGKn","properties":{"formattedCitation":"\\super 40,114\\nosupersub{}","plainCitation":"40,114","noteIndex":0},"citationItems":[{"id":65879,"uris":["http://zotero.org/groups/4797619/items/TIXIRI4S"],"itemData":{"id":65879,"type":"webpage","abstract":"Evidence-based recommendations on pertuzumab (Perjeta) for treating HER2</w:instrText>
      </w:r>
      <w:r w:rsidR="00CA6345">
        <w:rPr>
          <w:rFonts w:ascii="Cambria Math" w:hAnsi="Cambria Math" w:cs="Cambria Math"/>
        </w:rPr>
        <w:instrText>‑</w:instrText>
      </w:r>
      <w:r w:rsidR="00CA6345">
        <w:instrText xml:space="preserve">positive, locally recurrent or metastatic (secondary) breast cancer that has not been","language":"eng","note":"publisher: NICE","title":"Pertuzumab with trastuzumab and docetaxel for treating HER2-positive breast cancer | NICE [TA509]","URL":"https://www.nice.org.uk/guidance/TA509","author":[{"family":"NICE","given":""}],"accessed":{"date-parts":[["2022",9,29]]}}},{"id":66337,"uris":["http://zotero.org/groups/4797619/items/9X5TS32Y"],"itemData":{"id":66337,"type":"report","abstract":"This is a Phase III, randomized, multicenter, international, 2-arm, open-label clinical trial designed to compare the safety and efficacy of trastuzumab emtansine (T-DM1) with that of capecitabine + lapatinib in participants with human epidermal growth factor receptor 2 (HER2)-positive locally advanced or metastatic breast cancer. Participants will be treated until disease progression (PD), unmanageable toxicity, or study termination. Once disease progression is reported, all participants will be followed for survival every 3 months until death, loss to follow-up, withdrawal of consent, or study termination.","genre":"Clinical trial registration","note":"submitted: January 22, 2009","number":"NCT00829166","publisher":"clinicaltrials.gov","source":"clinicaltrials.gov","title":"A Randomized, Multicenter, Phase III Open-label Study of the Efficacy and Safety of Trastuzumab MCC-DM1 vs. Capecitabine + Lapatinib in Patients With HER2-Positive Locally Advanced or Metastatic Breast Cancer Who Have Received Prior Trastuzumab-Based Therapy","title-short":"A Study of Trastuzumab Emtansine Versus Capecitabine + Lapatinib in Participants With HER2-positive Locally Advanced or Metastatic Breast Cancer","URL":"https://clinicaltrials.gov/ct2/show/NCT00829166","author":[{"literal":"Hoffmann-La Roche"}],"accessed":{"date-parts":[["2022",12,12]]},"issued":{"date-parts":[["2016",9,10]]}}}],"schema":"https://github.com/citation-style-language/schema/raw/master/csl-citation.json"} </w:instrText>
      </w:r>
      <w:r w:rsidR="000802A1" w:rsidRPr="006E33DC">
        <w:fldChar w:fldCharType="separate"/>
      </w:r>
      <w:r w:rsidR="00CA6345" w:rsidRPr="00CA6345">
        <w:rPr>
          <w:rFonts w:cs="Arial"/>
          <w:szCs w:val="24"/>
          <w:vertAlign w:val="superscript"/>
        </w:rPr>
        <w:t>40,114</w:t>
      </w:r>
      <w:r w:rsidR="000802A1" w:rsidRPr="006E33DC">
        <w:fldChar w:fldCharType="end"/>
      </w:r>
      <w:r w:rsidR="00B3217A" w:rsidRPr="006E33DC">
        <w:t xml:space="preserve"> </w:t>
      </w:r>
      <w:r w:rsidR="0069673C">
        <w:t xml:space="preserve">In EMILIA, </w:t>
      </w:r>
      <w:r w:rsidR="00A13152" w:rsidRPr="006E33DC">
        <w:t>T-DM1 demonstrated m</w:t>
      </w:r>
      <w:r w:rsidR="005F26E7" w:rsidRPr="006E33DC">
        <w:t xml:space="preserve">edian </w:t>
      </w:r>
      <w:r w:rsidR="00A13152" w:rsidRPr="006E33DC">
        <w:t>PFS and m</w:t>
      </w:r>
      <w:r w:rsidR="005F26E7" w:rsidRPr="006E33DC">
        <w:t xml:space="preserve">edian </w:t>
      </w:r>
      <w:r w:rsidR="00A13152" w:rsidRPr="006E33DC">
        <w:t xml:space="preserve">OS of 9.6 months and </w:t>
      </w:r>
      <w:r w:rsidR="00C91E64" w:rsidRPr="006E33DC">
        <w:t>30.9</w:t>
      </w:r>
      <w:r w:rsidR="002B3F92" w:rsidRPr="006E33DC">
        <w:t xml:space="preserve"> months, respectively, compared with </w:t>
      </w:r>
      <w:r w:rsidR="00334FBB" w:rsidRPr="006E33DC">
        <w:t>6.4 months</w:t>
      </w:r>
      <w:r w:rsidR="000E5F4F" w:rsidRPr="006E33DC">
        <w:t xml:space="preserve"> and 25.1</w:t>
      </w:r>
      <w:r w:rsidR="00334FBB" w:rsidRPr="006E33DC">
        <w:t xml:space="preserve"> </w:t>
      </w:r>
      <w:r w:rsidR="000E5F4F" w:rsidRPr="006E33DC">
        <w:t>months</w:t>
      </w:r>
      <w:r w:rsidR="00821D7A" w:rsidRPr="006E33DC">
        <w:t>, respectively,</w:t>
      </w:r>
      <w:r w:rsidR="000E5F4F" w:rsidRPr="006E33DC">
        <w:t xml:space="preserve"> </w:t>
      </w:r>
      <w:r w:rsidR="000B7405" w:rsidRPr="006E33DC">
        <w:t>with lapatinib plus capecitabine</w:t>
      </w:r>
      <w:r w:rsidR="009A0F5C">
        <w:t>.</w:t>
      </w:r>
      <w:r w:rsidR="00C06173" w:rsidRPr="006E33DC">
        <w:fldChar w:fldCharType="begin"/>
      </w:r>
      <w:r w:rsidR="00CA6345">
        <w:instrText xml:space="preserve"> ADDIN ZOTERO_ITEM CSL_CITATION {"citationID":"b4Qtj7qF","properties":{"formattedCitation":"\\super 66,67\\nosupersub{}","plainCitation":"66,67","noteIndex":0},"citationItems":[{"id":66203,"uris":["http://zotero.org/groups/4797619/items/GCCMFJJ4"],"itemData":{"id":66203,"type":"article-journal","abstract":"BACKGROUND: The antibody-drug conjugate trastuzumab emtansine is indicated for the treatment of patients with HER2-positive metastatic breast cancer previously treated with trastuzumab and a taxane. Approval of this drug was based on progression-free survival and interim overall survival data from the phase 3 EMILIA study. In this report, we present a descriptive analysis of the final overall survival data from that trial.\nMETHODS: EMILIA was a randomised, international, open-label, phase 3 study of men and women aged 18 years or older with HER2-positive unresectable, locally advanced or metastatic breast cancer previously treated with trastuzumab and a taxane. Enrolled patients were randomly assigned (1:1) via a hierarchical, dynamic randomisation scheme and an interactive voice response system to trastuzumab emtansine (3·6 mg/kg intravenously every 3 weeks) or control (capecitabine 1000 mg/m2 self-administered orally twice daily on days 1-14 on each 21-day cycle, plus lapatinib 1250 mg orally once daily on days 1-21). Randomisation was stratified by world region (USA vs western Europe vs or other), number of previous chemotherapy regimens for unresectable, locally advanced, or metastatic disease (0 or 1 vs &gt;1), and disease involvement (visceral vs non-visceral). The coprimary efficacy endpoints were progression-free survival (per independent review committee assessment) and overall survival. Efficacy was analysed in the intention-to-treat population; safety was analysed in all patients who received at least one dose of study treatment, with patients analysed according to the treatment actually received. On May 30, 2012, the study protocol was amended to allow crossover from control to trastuzumab emtansine after the second interim overall survival analysis crossed the prespecified overall survival efficacy boundary. This study is registered with ClinicalTrials.gov, number NCT00829166.\nFINDINGS: Between Feb 23, 2009, and Oct 13, 2011, 991 eligible patients were enrolled and randomly assigned to either trastuzumab emtansine (n=495) or capecitabine and lapatinib (control; n=496). In this final descriptive analysis, median overall survival was longer with trastuzumab emtansine than with control (29·9 months [95% CI 26·3-34·1] vs 25·9 months [95% CI 22·7-28·3]; hazard ratio 0·75 [95% CI 0·64-0·88]). 136 (27%) of 496 patients crossed over from control to trastuzumab emtansine after the second interim overall survival analysis (median follow-up duration 24·1 months [IQR 19·5-26·1]). Of those patients originally randomly assigned to trastuzumab emtansine, 254 (51%) of 495 received capecitabine and 241 [49%] of 495 received lapatinib (separately or in combination) after study drug discontinuation. In the safety population (488 patients treated with capecitabine plus lapatinib, 490 patients treated with trastuzumab emtansine), fewer grade 3 or worse adverse events occurred with trastuzumab emtansine (233 [48%] of 490) than with capecitabine plus lapatinib control treatment (291 [60%] of 488). In the control group, the most frequently reported grade 3 or worse adverse events were diarrhoea (103 [21%] of 488 patients) followed by palmar-plantar erythrodysaesthesia syndrome (87 [18%]), and vomiting (24 [5%]). The safety profile of trastuzumab emtansine was similar to that reported previously; the most frequently reported grade 3 or worse adverse events in the trastuzumab emtansine group were thrombocytopenia (70 [14%] of 490), increased aspartate aminotransferase levels (22 [5%]), and anaemia (19 [4%]). Nine patients died from adverse events; five of these deaths were judged to be related to treatment (two in the control group [coronary artery disease and multiorgan failure] and three in the trastuzumab emtansine group [metabolic encephalopathy, neutropenic sepsis, and acute myeloid leukaemia]).\nINTERPRETATION: This descriptive analysis of final overall survival in the EMILIA trial shows that trastuzumab emtansine improved overall survival in patients with previously treated HER2-positive metastatic breast cancer even in the presence of crossover treatment. The safety profile was similar to that reported in previous analyses, reaffirming trastuzumab emtansine as an efficacious and tolerable treatment in this patient population.\nFUNDING: F Hoffmann-La Roche/Genentech.","container-title":"The Lancet. Oncology","DOI":"10.1016/S1470-2045(17)30312-1","ISSN":"1474-5488","issue":"6","journalAbbreviation":"Lancet Oncol","language":"eng","note":"PMID: 28526536\nPMCID: PMC5531181","page":"732-742","source":"PubMed","title":"Trastuzumab emtansine versus capecitabine plus lapatinib in patients with previously treated HER2-positive advanced breast cancer (EMILIA): a descriptive analysis of final overall survival results from a randomised, open-label, phase 3 trial","title-short":"Trastuzumab emtansine versus capecitabine plus lapatinib in patients with previously treated HER2-positive advanced breast cancer (EMILIA)","volume":"18","author":[{"family":"Diéras","given":"Véronique"},{"family":"Miles","given":"David"},{"family":"Verma","given":"Sunil"},{"family":"Pegram","given":"Mark"},{"family":"Welslau","given":"Manfred"},{"family":"Baselga","given":"José"},{"family":"Krop","given":"Ian E."},{"family":"Blackwell","given":"Kim"},{"family":"Hoersch","given":"Silke"},{"family":"Xu","given":"Jin"},{"family":"Green","given":"Marjorie"},{"family":"Gianni","given":"Luca"}],"issued":{"date-parts":[["2017",6]]}}},{"id":66202,"uris":["http://zotero.org/groups/4797619/items/73NV87CG"],"itemData":{"id":66202,"type":"article-journal","abstract":"Amplification of human epidermal growth factor receptor 2 (HER2, also called ErbB2) occurs in approximately 20% of breast cancers and is associated with shortened survival.1–3 Combining HER2-targeted agents with standard chemotherapy is an effective therapeutic approach for patients with HER2-positive metastatic breast cancer. When combined with first-line chemotherapy, trastuzumab increases the time to progression and overall survival among patients with metastatic disease.4,5 The addition of lapatinib to capecitabine increases the time to progression in patients previously treated with trastuzumab, an anthracycline, and a taxane,6 and this combination is a standard option for disease progression with trastuzumab. Trastuzumab emtansine . . .","container-title":"New England Journal of Medicine","DOI":"10.1056/NEJMoa1209124","ISSN":"0028-4793","issue":"19","note":"publisher: Massachusetts Medical Society\n_eprint: https://doi.org/10.1056/NEJMoa1209124\nPMID: 23020162","page":"1783-1791","source":"Taylor and Francis+NEJM","title":"Trastuzumab Emtansine for HER2-Positive Advanced Breast Cancer","volume":"367","author":[{"family":"Verma","given":"Sunil"},{"family":"Miles","given":"David"},{"family":"Gianni","given":"Luca"},{"family":"Krop","given":"Ian E."},{"family":"Welslau","given":"Manfred"},{"family":"Baselga","given":"José"},{"family":"Pegram","given":"Mark"},{"family":"Oh","given":"Do-Youn"},{"family":"Diéras","given":"Véronique"},{"family":"Guardino","given":"Ellie"},{"family":"Fang","given":"Liang"},{"family":"Lu","given":"Michael W."},{"family":"Olsen","given":"Steven"},{"family":"Blackwell","given":"Kim"}],"issued":{"date-parts":[["2012",11,8]]}}}],"schema":"https://github.com/citation-style-language/schema/raw/master/csl-citation.json"} </w:instrText>
      </w:r>
      <w:r w:rsidR="00C06173" w:rsidRPr="006E33DC">
        <w:fldChar w:fldCharType="separate"/>
      </w:r>
      <w:r w:rsidR="00FD57F4" w:rsidRPr="00FD57F4">
        <w:rPr>
          <w:rFonts w:cs="Arial"/>
          <w:szCs w:val="24"/>
          <w:vertAlign w:val="superscript"/>
        </w:rPr>
        <w:t>66,67</w:t>
      </w:r>
      <w:r w:rsidR="00C06173" w:rsidRPr="006E33DC">
        <w:fldChar w:fldCharType="end"/>
      </w:r>
      <w:r w:rsidR="00C06173" w:rsidRPr="006E33DC">
        <w:t xml:space="preserve"> </w:t>
      </w:r>
    </w:p>
    <w:p w14:paraId="248DA9C0" w14:textId="27628C88" w:rsidR="005C745F" w:rsidRDefault="00686D68" w:rsidP="003C648C">
      <w:r w:rsidRPr="002646F6">
        <w:t>The introduction of T-DXd</w:t>
      </w:r>
      <w:r w:rsidR="006245BD">
        <w:fldChar w:fldCharType="begin"/>
      </w:r>
      <w:r w:rsidR="00CA6345">
        <w:instrText xml:space="preserve"> ADDIN ZOTERO_ITEM CSL_CITATION {"citationID":"RF4DhG4O","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006245BD">
        <w:fldChar w:fldCharType="separate"/>
      </w:r>
      <w:r w:rsidR="00FD57F4" w:rsidRPr="00FD57F4">
        <w:rPr>
          <w:rFonts w:cs="Arial"/>
          <w:szCs w:val="24"/>
          <w:vertAlign w:val="superscript"/>
        </w:rPr>
        <w:t>5</w:t>
      </w:r>
      <w:r w:rsidR="006245BD">
        <w:fldChar w:fldCharType="end"/>
      </w:r>
      <w:r w:rsidRPr="002646F6">
        <w:t xml:space="preserve"> has further improved outcomes in second-line HER2-positive u/mBC</w:t>
      </w:r>
      <w:r w:rsidR="009C4421">
        <w:t>.</w:t>
      </w:r>
      <w:r w:rsidR="009C4421" w:rsidRPr="009C4421">
        <w:t xml:space="preserve"> </w:t>
      </w:r>
      <w:r w:rsidR="004A28EE">
        <w:t>In February 2023,</w:t>
      </w:r>
      <w:r w:rsidR="009C4421">
        <w:t xml:space="preserve"> </w:t>
      </w:r>
      <w:r w:rsidR="009C4421" w:rsidRPr="000C3D6C">
        <w:t xml:space="preserve">T-DXd received a positive </w:t>
      </w:r>
      <w:r w:rsidR="009C4421">
        <w:t xml:space="preserve">NICE </w:t>
      </w:r>
      <w:r w:rsidR="009C4421" w:rsidRPr="000C3D6C">
        <w:t xml:space="preserve">recommendation </w:t>
      </w:r>
      <w:r w:rsidR="009C4421">
        <w:t xml:space="preserve">for use in the CDF </w:t>
      </w:r>
      <w:r w:rsidR="009C4421" w:rsidRPr="000C3D6C">
        <w:t>for treating HER2-positive u/mBC after one or more anti-HER2 therapies [</w:t>
      </w:r>
      <w:r w:rsidR="009C4421">
        <w:t>TA862</w:t>
      </w:r>
      <w:r w:rsidR="009C4421" w:rsidRPr="000C3D6C">
        <w:t>]</w:t>
      </w:r>
      <w:r w:rsidR="009C4421">
        <w:t xml:space="preserve"> based on the first interim analysis of DESTINY-Breast03, which demonstrated an unprecedented efficacy benefit for T-DXd compared with T-DM1 </w:t>
      </w:r>
      <w:r w:rsidR="009C4421" w:rsidRPr="00050843">
        <w:t>(PFS by BICR; HR: 0.28; 95% CI: 0.22, 0.37 [p=7.8×10</w:t>
      </w:r>
      <w:r w:rsidR="009C4421" w:rsidRPr="00050843">
        <w:rPr>
          <w:vertAlign w:val="superscript"/>
        </w:rPr>
        <w:t>−22</w:t>
      </w:r>
      <w:r w:rsidR="009C4421" w:rsidRPr="00050843">
        <w:t>])</w:t>
      </w:r>
      <w:r w:rsidR="009C4421">
        <w:t>.</w:t>
      </w:r>
      <w:r w:rsidR="009C4421">
        <w:fldChar w:fldCharType="begin"/>
      </w:r>
      <w:r w:rsidR="00CA6345">
        <w:instrText xml:space="preserve"> ADDIN ZOTERO_ITEM CSL_CITATION {"citationID":"vffO9R95","properties":{"formattedCitation":"\\super 68\\nosupersub{}","plainCitation":"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schema":"https://github.com/citation-style-language/schema/raw/master/csl-citation.json"} </w:instrText>
      </w:r>
      <w:r w:rsidR="009C4421">
        <w:fldChar w:fldCharType="separate"/>
      </w:r>
      <w:r w:rsidR="00FD57F4" w:rsidRPr="00FD57F4">
        <w:rPr>
          <w:rFonts w:cs="Arial"/>
          <w:szCs w:val="24"/>
          <w:vertAlign w:val="superscript"/>
        </w:rPr>
        <w:t>68</w:t>
      </w:r>
      <w:r w:rsidR="009C4421">
        <w:fldChar w:fldCharType="end"/>
      </w:r>
      <w:r w:rsidR="009C4421">
        <w:t xml:space="preserve"> A second interim analysis of </w:t>
      </w:r>
      <w:r w:rsidR="009C4421" w:rsidRPr="002646F6">
        <w:t xml:space="preserve">DESTINY-Breast03 </w:t>
      </w:r>
      <w:r w:rsidR="009C4421">
        <w:t>subsequently confirmed the PFS benefit</w:t>
      </w:r>
      <w:r w:rsidR="009C4421" w:rsidRPr="002646F6">
        <w:t xml:space="preserve"> </w:t>
      </w:r>
      <w:r w:rsidR="009C4421">
        <w:t xml:space="preserve">(HR: 0.33; 95% CI: 0.26, 0.43; P&lt;0.0001) </w:t>
      </w:r>
      <w:r w:rsidR="009C4421" w:rsidRPr="002646F6">
        <w:t xml:space="preserve">and </w:t>
      </w:r>
      <w:r w:rsidR="009C4421">
        <w:t xml:space="preserve">demonstrated statistically significant </w:t>
      </w:r>
      <w:r w:rsidR="009C4421" w:rsidRPr="002646F6">
        <w:t>OS</w:t>
      </w:r>
      <w:r w:rsidR="009C4421">
        <w:t xml:space="preserve"> benefit</w:t>
      </w:r>
      <w:r w:rsidR="009C4421" w:rsidRPr="002646F6">
        <w:t xml:space="preserve"> </w:t>
      </w:r>
      <w:r w:rsidR="009C4421">
        <w:t xml:space="preserve">(HR: 0.64; 95% CI: 0.47, 0.67; p=0.0037) </w:t>
      </w:r>
      <w:r w:rsidR="009C4421" w:rsidRPr="002646F6">
        <w:t>compared with T-DM</w:t>
      </w:r>
      <w:r w:rsidR="009C4421">
        <w:t>1.</w:t>
      </w:r>
      <w:r w:rsidR="009C4421">
        <w:fldChar w:fldCharType="begin"/>
      </w:r>
      <w:r w:rsidR="00CA6345">
        <w:instrText xml:space="preserve"> ADDIN ZOTERO_ITEM CSL_CITATION {"citationID":"HKgZfG7c","properties":{"formattedCitation":"\\super 69\\nosupersub{}","plainCitation":"69","noteIndex":0},"citationItems":[{"id":66445,"uris":["http://zotero.org/groups/4797619/items/8TY59N97"],"itemData":{"id":66445,"type":"speech","title":"GS2-02: Trastuzumab deruxtecan versus trastuzumab emtansine in patients with HER2-positive metastatic breast cancer: Updated results of the randomized, phase 3 study DESTINY-Breast03. Presented at the San Antonio Breast Cancer Symposium (SABCS).","author":[{"family":"Hurvitz","given":"S"},{"family":"Hegg","given":"R"},{"family":"Chung","given":"W"},{"family":"Im","given":"S"},{"family":"Jacot","given":""},{"family":"Ganju","given":"V"},{"family":"Chiu","given":"J"},{"family":"Xu,","given":"B"},{"family":"Hamilton","given":"E"},{"family":"Madhusudan","given":"S"},{"family":"Iwata","given":"H"},{"family":"Sevilay","given":"A"},{"family":"Henning","given":"J"},{"family":"Curigliano","given":"G"},{"family":"Perez-Garcia","given":"J"},{"family":"Egorov","given":"A"},{"family":"Liu","given":"Y"},{"family":"Cathcart","given":"Y"},{"family":"Ashfaque","given":"S"},{"family":"Cortes","given":"J"}],"issued":{"date-parts":[["2022",12]]}}}],"schema":"https://github.com/citation-style-language/schema/raw/master/csl-citation.json"} </w:instrText>
      </w:r>
      <w:r w:rsidR="009C4421">
        <w:fldChar w:fldCharType="separate"/>
      </w:r>
      <w:r w:rsidR="00FD57F4" w:rsidRPr="00FD57F4">
        <w:rPr>
          <w:rFonts w:cs="Arial"/>
          <w:szCs w:val="24"/>
          <w:vertAlign w:val="superscript"/>
        </w:rPr>
        <w:t>69</w:t>
      </w:r>
      <w:r w:rsidR="009C4421">
        <w:fldChar w:fldCharType="end"/>
      </w:r>
      <w:r w:rsidR="009D2F1C">
        <w:t xml:space="preserve"> </w:t>
      </w:r>
      <w:r w:rsidR="007353F2">
        <w:t>The results of DESTINY-Breast03</w:t>
      </w:r>
      <w:r w:rsidR="00A53361">
        <w:t xml:space="preserve"> </w:t>
      </w:r>
      <w:r w:rsidR="002F3DEF">
        <w:t>demonstrate</w:t>
      </w:r>
      <w:r w:rsidR="00FD5781">
        <w:t>d</w:t>
      </w:r>
      <w:r w:rsidR="002F3DEF">
        <w:t xml:space="preserve"> </w:t>
      </w:r>
      <w:r w:rsidR="00A53361">
        <w:t>the unprece</w:t>
      </w:r>
      <w:r w:rsidR="005C745F">
        <w:t xml:space="preserve">dented survival </w:t>
      </w:r>
      <w:r w:rsidR="00FA36E4">
        <w:t>ben</w:t>
      </w:r>
      <w:r w:rsidR="002016C3">
        <w:t xml:space="preserve">efits of T-DXd vs. an already </w:t>
      </w:r>
      <w:r w:rsidR="00BE382D">
        <w:t>very effective drug</w:t>
      </w:r>
      <w:r w:rsidR="009D2F1C">
        <w:t xml:space="preserve"> and the current standard of care</w:t>
      </w:r>
      <w:r w:rsidR="0017580D">
        <w:t>,</w:t>
      </w:r>
      <w:r w:rsidR="00BE382D">
        <w:t xml:space="preserve"> T-DM1. </w:t>
      </w:r>
    </w:p>
    <w:p w14:paraId="716E43EF" w14:textId="0AB60438" w:rsidR="00781D7E" w:rsidRPr="002646F6" w:rsidRDefault="00E540A1" w:rsidP="00014EAD">
      <w:pPr>
        <w:pStyle w:val="Body"/>
      </w:pPr>
      <w:r w:rsidRPr="002646F6">
        <w:t>In the third</w:t>
      </w:r>
      <w:r w:rsidR="00155E69" w:rsidRPr="002646F6">
        <w:t>-</w:t>
      </w:r>
      <w:r w:rsidR="00182277" w:rsidRPr="002646F6">
        <w:t>/later-line</w:t>
      </w:r>
      <w:r w:rsidRPr="002646F6">
        <w:t xml:space="preserve"> </w:t>
      </w:r>
      <w:r w:rsidR="00182277" w:rsidRPr="002646F6">
        <w:t xml:space="preserve">metastatic </w:t>
      </w:r>
      <w:r w:rsidRPr="002646F6">
        <w:t xml:space="preserve">setting, </w:t>
      </w:r>
      <w:r w:rsidR="00FE2700" w:rsidRPr="002646F6">
        <w:t>HER2-targeted</w:t>
      </w:r>
      <w:r w:rsidRPr="002646F6">
        <w:t xml:space="preserve"> therapies have </w:t>
      </w:r>
      <w:r w:rsidR="00155E69" w:rsidRPr="002646F6">
        <w:t xml:space="preserve">also </w:t>
      </w:r>
      <w:r w:rsidR="00DF1D68" w:rsidRPr="002646F6">
        <w:t>delivered</w:t>
      </w:r>
      <w:r w:rsidRPr="002646F6">
        <w:t xml:space="preserve"> PFS and OS</w:t>
      </w:r>
      <w:r w:rsidR="0063771D" w:rsidRPr="002646F6">
        <w:t xml:space="preserve"> </w:t>
      </w:r>
      <w:r w:rsidR="00DF1D68" w:rsidRPr="002646F6">
        <w:t xml:space="preserve">benefits </w:t>
      </w:r>
      <w:r w:rsidR="00EC1EA0" w:rsidRPr="002646F6">
        <w:t>in HER2-positive u/mBC</w:t>
      </w:r>
      <w:r w:rsidRPr="002646F6">
        <w:t xml:space="preserve">. </w:t>
      </w:r>
      <w:r w:rsidR="009C4267">
        <w:t>A</w:t>
      </w:r>
      <w:r w:rsidR="009C4267" w:rsidRPr="002646F6">
        <w:t>s well as being recently approved in the second-line setting</w:t>
      </w:r>
      <w:r w:rsidR="009C4267">
        <w:t xml:space="preserve">, </w:t>
      </w:r>
      <w:r w:rsidR="00B30523" w:rsidRPr="002646F6">
        <w:t>T-DXd is the current standard of care</w:t>
      </w:r>
      <w:r w:rsidR="00420A7B" w:rsidRPr="002646F6">
        <w:t xml:space="preserve"> in </w:t>
      </w:r>
      <w:r w:rsidR="00AE4BCA" w:rsidRPr="002646F6">
        <w:t xml:space="preserve">heavily </w:t>
      </w:r>
      <w:r w:rsidR="00133B67" w:rsidRPr="002646F6">
        <w:t>pre</w:t>
      </w:r>
      <w:r w:rsidR="00133B67">
        <w:t>-treated</w:t>
      </w:r>
      <w:r w:rsidR="00AE4BCA" w:rsidRPr="002646F6">
        <w:t xml:space="preserve"> patients (i.e. third- or-later line in the metastatic setting</w:t>
      </w:r>
      <w:r w:rsidR="00C02169" w:rsidRPr="002646F6">
        <w:t>)</w:t>
      </w:r>
      <w:r w:rsidR="00CC730B" w:rsidRPr="002646F6">
        <w:t>.</w:t>
      </w:r>
      <w:r w:rsidR="00F97855" w:rsidRPr="002646F6">
        <w:fldChar w:fldCharType="begin"/>
      </w:r>
      <w:r w:rsidR="00CA6345">
        <w:instrText xml:space="preserve"> ADDIN ZOTERO_ITEM CSL_CITATION {"citationID":"FKYXW7GD","properties":{"formattedCitation":"\\super 4,42\\nosupersub{}","plainCitation":"4,42","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F97855" w:rsidRPr="002646F6">
        <w:fldChar w:fldCharType="separate"/>
      </w:r>
      <w:r w:rsidR="00FD57F4" w:rsidRPr="00FD57F4">
        <w:rPr>
          <w:rFonts w:cs="Arial"/>
          <w:szCs w:val="24"/>
          <w:vertAlign w:val="superscript"/>
        </w:rPr>
        <w:t>4,42</w:t>
      </w:r>
      <w:r w:rsidR="00F97855" w:rsidRPr="002646F6">
        <w:fldChar w:fldCharType="end"/>
      </w:r>
      <w:r w:rsidR="00B30523" w:rsidRPr="002646F6">
        <w:t xml:space="preserve"> </w:t>
      </w:r>
      <w:r w:rsidR="00781D7E" w:rsidRPr="002646F6">
        <w:t xml:space="preserve">In the DESTINY-Breast01 Phase </w:t>
      </w:r>
      <w:r w:rsidR="002F7432">
        <w:t>II</w:t>
      </w:r>
      <w:r w:rsidR="00781D7E" w:rsidRPr="002646F6">
        <w:t xml:space="preserve"> single-arm study, involving patients who were resistant or refractory to T-DM1, T-DXd was associated with m</w:t>
      </w:r>
      <w:r w:rsidR="00BA5CE1" w:rsidRPr="002646F6">
        <w:t xml:space="preserve">edian </w:t>
      </w:r>
      <w:r w:rsidR="00781D7E" w:rsidRPr="002646F6">
        <w:t xml:space="preserve">PFS of 16.4 months and </w:t>
      </w:r>
      <w:r w:rsidR="00EB328D">
        <w:t xml:space="preserve">median </w:t>
      </w:r>
      <w:r w:rsidR="009622C4">
        <w:t>OS of 29.1 months.</w:t>
      </w:r>
      <w:r w:rsidR="008E208A">
        <w:fldChar w:fldCharType="begin"/>
      </w:r>
      <w:r w:rsidR="00CA6345">
        <w:instrText xml:space="preserve"> ADDIN ZOTERO_ITEM CSL_CITATION {"citationID":"EpuJQiAT","properties":{"formattedCitation":"\\super 115\\nosupersub{}","plainCitation":"115","noteIndex":0},"citationItems":[{"id":66848,"uris":["http://zotero.org/groups/4797619/items/FCHSBXYW"],"itemData":{"id":66848,"type":"paper-conference","event-title":"European Society for Medical Oncology (ESMO) 2021 Annual Meeting","language":"English","title":"Poster 279P: Trastuzumab Deruxtecan (T-DXd) in Patients with HER2-Positive Metastatic Breast Cancer: Updated Survival Results from a Phase 2 Trial (DESTINY-Breast01)","URL":"https://oncologypro.esmo.org/meeting-resources/esmo-congress-2021/trastuzumab-deruxtecan-t-dxd-in-patients-with-her2-positive-metastatic-breast-cancer-mbc-updated-survival-results-from-a-phase-ii-trial-desti","author":[{"family":"Saura","given":"Cristina"},{"family":"Modi","given":"Shanu"},{"family":"Krop","given":"Ian"},{"family":"Park","given":"Yeon Hee"},{"family":"Kim","given":"Sung-Bae"},{"family":"Tamura","given":"Kenji"},{"family":"Andre","given":"Fabrice"},{"family":"Iwata","given":"Hiroji"},{"family":"Ito","given":"Yoshinori"},{"family":"Tsurutani","given":"Junji"},{"family":"Sohn","given":"Joohyuk"},{"family":"Lee","given":"Caleb"},{"family":"Liu","given":"Yali"},{"family":"Cathcart","given":"Jillian"},{"family":"Singh","given":"Jasmeet"},{"family":"Yamashita","given":"Toshinari"}],"accessed":{"date-parts":[["2023",2,22]]},"issued":{"date-parts":[["2021",9]]}}}],"schema":"https://github.com/citation-style-language/schema/raw/master/csl-citation.json"} </w:instrText>
      </w:r>
      <w:r w:rsidR="008E208A">
        <w:fldChar w:fldCharType="separate"/>
      </w:r>
      <w:r w:rsidR="00CA6345" w:rsidRPr="00CA6345">
        <w:rPr>
          <w:rFonts w:cs="Arial"/>
          <w:szCs w:val="24"/>
          <w:vertAlign w:val="superscript"/>
        </w:rPr>
        <w:t>115</w:t>
      </w:r>
      <w:r w:rsidR="008E208A">
        <w:fldChar w:fldCharType="end"/>
      </w:r>
      <w:r w:rsidR="008E208A" w:rsidDel="008E208A">
        <w:t xml:space="preserve"> </w:t>
      </w:r>
      <w:r w:rsidR="00E037F7" w:rsidRPr="002646F6">
        <w:t xml:space="preserve">Results </w:t>
      </w:r>
      <w:r w:rsidR="00095CC5">
        <w:t>from</w:t>
      </w:r>
      <w:r w:rsidR="00095CC5" w:rsidRPr="002646F6">
        <w:t xml:space="preserve"> </w:t>
      </w:r>
      <w:r w:rsidR="00CF6498" w:rsidRPr="002646F6">
        <w:t>DESTINY-Breast01 were</w:t>
      </w:r>
      <w:r w:rsidR="001B1304" w:rsidRPr="002646F6">
        <w:t xml:space="preserve"> validated in a confirmatory </w:t>
      </w:r>
      <w:r w:rsidR="00500957">
        <w:t>Phase III</w:t>
      </w:r>
      <w:r w:rsidR="001B1304" w:rsidRPr="002646F6">
        <w:t xml:space="preserve"> study</w:t>
      </w:r>
      <w:r w:rsidR="000C2555">
        <w:t>,</w:t>
      </w:r>
      <w:r w:rsidR="009B374A" w:rsidRPr="002646F6">
        <w:t xml:space="preserve"> DESTINY-Breast02</w:t>
      </w:r>
      <w:r w:rsidR="001A7C42" w:rsidRPr="002646F6">
        <w:t>, in which</w:t>
      </w:r>
      <w:r w:rsidR="00E10392" w:rsidRPr="002646F6">
        <w:t xml:space="preserve"> T-DXd</w:t>
      </w:r>
      <w:r w:rsidR="00595A80" w:rsidRPr="002646F6">
        <w:t xml:space="preserve"> was associated with median </w:t>
      </w:r>
      <w:r w:rsidR="007668F1" w:rsidRPr="002646F6">
        <w:t xml:space="preserve">PFS of </w:t>
      </w:r>
      <w:r w:rsidR="006C38C3" w:rsidRPr="002646F6">
        <w:t xml:space="preserve">17.8 months (vs. 6.9 months for </w:t>
      </w:r>
      <w:r w:rsidR="003B474A">
        <w:t>TPC</w:t>
      </w:r>
      <w:r w:rsidR="0022109F">
        <w:t>;</w:t>
      </w:r>
      <w:r w:rsidR="00623BD4">
        <w:t xml:space="preserve"> HR:</w:t>
      </w:r>
      <w:r w:rsidR="0022109F">
        <w:t xml:space="preserve"> </w:t>
      </w:r>
      <w:r w:rsidR="00810ECA">
        <w:t xml:space="preserve">0.36; </w:t>
      </w:r>
      <w:r w:rsidR="008629FC">
        <w:t>p&lt;0.0001</w:t>
      </w:r>
      <w:r w:rsidR="006C38C3" w:rsidRPr="002646F6">
        <w:t>)</w:t>
      </w:r>
      <w:r w:rsidR="00851611" w:rsidRPr="002646F6">
        <w:t>, and median OS of 39.2 months (vs. 26.5 months</w:t>
      </w:r>
      <w:r w:rsidR="00F77225">
        <w:t>;</w:t>
      </w:r>
      <w:r w:rsidR="00B04967">
        <w:t xml:space="preserve"> HR</w:t>
      </w:r>
      <w:r w:rsidR="00FC6840">
        <w:t>: 0.6</w:t>
      </w:r>
      <w:r w:rsidR="00EA1A81">
        <w:t>6</w:t>
      </w:r>
      <w:r w:rsidR="00623BD4">
        <w:t>; p=0.0021</w:t>
      </w:r>
      <w:r w:rsidR="00851611" w:rsidRPr="002646F6">
        <w:t>).</w:t>
      </w:r>
      <w:r w:rsidR="00BF228F">
        <w:fldChar w:fldCharType="begin"/>
      </w:r>
      <w:r w:rsidR="00CA6345">
        <w:instrText xml:space="preserve"> ADDIN ZOTERO_ITEM CSL_CITATION {"citationID":"vL5mKnBN","properties":{"formattedCitation":"\\super 116\\nosupersub{}","plainCitation":"116","noteIndex":0},"citationItems":[{"id":66446,"uris":["http://zotero.org/groups/4797619/items/NIGPCHBG"],"itemData":{"id":66446,"type":"speech","title":"GS2-01: Trastuzumab deruxtecan vs physician's choice in patients with HER2+ unresectable and/or metastatic breast cancer previously treated with trastuzumab emtansine: primary results of the randomised, phase 2 study DESTINY-Breast02. Presented at San Antonio Breast Cancer Symposium (SABCS).","author":[{"family":"Krop","given":"I"},{"family":"Park","given":"Y"},{"family":"Kim","given":"S-B"},{"family":"Borges","given":"G"},{"family":"Alksoy","given":"S"},{"family":"Gregori","given":"J"}],"issued":{"date-parts":[["2022",12]]}}}],"schema":"https://github.com/citation-style-language/schema/raw/master/csl-citation.json"} </w:instrText>
      </w:r>
      <w:r w:rsidR="00BF228F">
        <w:fldChar w:fldCharType="separate"/>
      </w:r>
      <w:r w:rsidR="00CA6345" w:rsidRPr="00CA6345">
        <w:rPr>
          <w:rFonts w:cs="Arial"/>
          <w:szCs w:val="24"/>
          <w:vertAlign w:val="superscript"/>
        </w:rPr>
        <w:t>116</w:t>
      </w:r>
      <w:r w:rsidR="00BF228F">
        <w:fldChar w:fldCharType="end"/>
      </w:r>
      <w:r w:rsidR="00851611" w:rsidRPr="002646F6">
        <w:t xml:space="preserve"> </w:t>
      </w:r>
      <w:r w:rsidR="00014AEE" w:rsidRPr="002646F6">
        <w:t xml:space="preserve">Tucanitib </w:t>
      </w:r>
      <w:r w:rsidR="00436771" w:rsidRPr="002646F6">
        <w:t>with trastuzumab and capecitabine</w:t>
      </w:r>
      <w:r w:rsidR="00B960A7" w:rsidRPr="002646F6">
        <w:t xml:space="preserve"> is also available</w:t>
      </w:r>
      <w:r w:rsidR="00922A43" w:rsidRPr="002646F6">
        <w:t xml:space="preserve"> as a targeted treatment option </w:t>
      </w:r>
      <w:r w:rsidR="00922A43" w:rsidRPr="002646F6">
        <w:lastRenderedPageBreak/>
        <w:t>in the third- or-later line setting.</w:t>
      </w:r>
      <w:r w:rsidR="00436771" w:rsidRPr="002646F6">
        <w:t xml:space="preserve"> </w:t>
      </w:r>
      <w:r w:rsidRPr="002646F6">
        <w:t>In</w:t>
      </w:r>
      <w:r w:rsidR="00DF1D68" w:rsidRPr="002646F6">
        <w:t xml:space="preserve"> the</w:t>
      </w:r>
      <w:r w:rsidRPr="002646F6">
        <w:t xml:space="preserve"> HER2CLIMB</w:t>
      </w:r>
      <w:r w:rsidR="00DF1D68" w:rsidRPr="002646F6">
        <w:t xml:space="preserve"> study</w:t>
      </w:r>
      <w:r w:rsidR="00553759" w:rsidRPr="002646F6">
        <w:t xml:space="preserve"> involving patients</w:t>
      </w:r>
      <w:r w:rsidR="00DF1D68" w:rsidRPr="002646F6">
        <w:t xml:space="preserve"> previously treated with trastuzumab, pertuzumab</w:t>
      </w:r>
      <w:r w:rsidR="00182277" w:rsidRPr="002646F6">
        <w:t>,</w:t>
      </w:r>
      <w:r w:rsidR="00DF1D68" w:rsidRPr="002646F6">
        <w:t xml:space="preserve"> and T-DM1</w:t>
      </w:r>
      <w:r w:rsidR="000C7A1B" w:rsidRPr="002646F6">
        <w:t>,</w:t>
      </w:r>
      <w:r w:rsidRPr="002646F6">
        <w:t xml:space="preserve"> tu</w:t>
      </w:r>
      <w:r w:rsidR="003F042D" w:rsidRPr="002646F6">
        <w:t>canitib</w:t>
      </w:r>
      <w:r w:rsidRPr="002646F6">
        <w:t xml:space="preserve"> </w:t>
      </w:r>
      <w:r w:rsidR="000C7A1B" w:rsidRPr="002646F6">
        <w:t xml:space="preserve">plus trastuzumab and capecitabine </w:t>
      </w:r>
      <w:r w:rsidRPr="002646F6">
        <w:t xml:space="preserve">was </w:t>
      </w:r>
      <w:r w:rsidR="000C7A1B" w:rsidRPr="002646F6">
        <w:t xml:space="preserve">associated with </w:t>
      </w:r>
      <w:r w:rsidR="00D417A6" w:rsidRPr="002646F6">
        <w:t>m</w:t>
      </w:r>
      <w:r w:rsidR="005F26E7" w:rsidRPr="002646F6">
        <w:t xml:space="preserve">edian </w:t>
      </w:r>
      <w:r w:rsidR="000C7A1B" w:rsidRPr="002646F6">
        <w:t>P</w:t>
      </w:r>
      <w:r w:rsidR="0069418E" w:rsidRPr="002646F6">
        <w:t xml:space="preserve">FS of </w:t>
      </w:r>
      <w:r w:rsidRPr="002646F6">
        <w:t xml:space="preserve">7.8 months (vs. 5.6 months </w:t>
      </w:r>
      <w:r w:rsidR="0069418E" w:rsidRPr="002646F6">
        <w:t>with</w:t>
      </w:r>
      <w:r w:rsidRPr="002646F6">
        <w:t xml:space="preserve"> placebo</w:t>
      </w:r>
      <w:r w:rsidR="00DA4157" w:rsidRPr="002646F6">
        <w:t xml:space="preserve"> </w:t>
      </w:r>
      <w:r w:rsidR="0069418E" w:rsidRPr="002646F6">
        <w:t>plus trastuzumab and capecitabine</w:t>
      </w:r>
      <w:r w:rsidRPr="002646F6">
        <w:t xml:space="preserve">) and </w:t>
      </w:r>
      <w:r w:rsidR="00D417A6" w:rsidRPr="002646F6">
        <w:t>m</w:t>
      </w:r>
      <w:r w:rsidR="005F26E7" w:rsidRPr="002646F6">
        <w:t xml:space="preserve">edian </w:t>
      </w:r>
      <w:r w:rsidRPr="002646F6">
        <w:t xml:space="preserve">OS </w:t>
      </w:r>
      <w:r w:rsidR="0069418E" w:rsidRPr="002646F6">
        <w:t>of</w:t>
      </w:r>
      <w:r w:rsidRPr="002646F6">
        <w:t xml:space="preserve"> 21.9 months (vs. 17.4 months in the placebo </w:t>
      </w:r>
      <w:r w:rsidR="00DA4157" w:rsidRPr="002646F6">
        <w:t xml:space="preserve">combination </w:t>
      </w:r>
      <w:r w:rsidRPr="002646F6">
        <w:t>group).</w:t>
      </w:r>
      <w:r w:rsidRPr="002646F6">
        <w:fldChar w:fldCharType="begin"/>
      </w:r>
      <w:r w:rsidR="00CA6345">
        <w:instrText xml:space="preserve"> ADDIN ZOTERO_ITEM CSL_CITATION {"citationID":"0wnERHzU","properties":{"formattedCitation":"\\super 117\\nosupersub{}","plainCitation":"117","noteIndex":0},"citationItems":[{"id":66172,"uris":["http://zotero.org/groups/4797619/items/E3JC2CYE"],"itemData":{"id":66172,"type":"article-journal","abstract":"Human epidermal growth factor receptor 2 (HER2) is overexpressed and/or amplified in approximately 20% of breast cancers, conferring an aggressive tumor behavior but also an opportunity for targeted therapies. In the advanced setting, the prognosis of patients suffering from this disease has greatly improved after the introduction of new anti-HER2 drugs beyond trastuzumab. For most patients, a taxane combined with trastuzumab and pertuzumab in the first-line setting, followed by trastuzumab-emtansine in second line, should be considered the standard of care today. However, chemo-free anti-HER2 strategies in hormone receptor-positive, HER2-positive breast cancer could also be considered in selected patients. In the third-line setting and beyond, several emerging anti-HER2 therapies are becoming available, including tucatinib, fam-trastuzumab deruxtecan-nxki (DS-8201a), neratinib, and margetuximab-cmkb. In addition, new compounds and combinations are showing promising results in the late-line setting. The treatment landscape of HER2-positive advanced disease is evolving constantly, active drugs such as pertuzumab and trastuzumab-emtansine are moving to early-stage, many biomarkers, including quantification of HER2 itself, are being explored to improve patient selection, and patient populations with specific needs are emerging, such as those with brain metastasis. Here, we provide an overview of the current and future management of HER2-positive advanced breast cancer.","container-title":"JCO Oncology Practice","DOI":"10.1200/OP.21.00172","ISSN":"2688-1527","issue":"10","note":"publisher: Wolters Kluwer","page":"594-604","source":"ascopubs.org (Atypon)","title":"Current and Future Management of HER2-Positive Metastatic Breast Cancer","volume":"17","author":[{"family":"Martínez-Sáez","given":"Olga"},{"family":"Prat","given":"Aleix"}],"issued":{"date-parts":[["2021",10]]}}}],"schema":"https://github.com/citation-style-language/schema/raw/master/csl-citation.json"} </w:instrText>
      </w:r>
      <w:r w:rsidRPr="002646F6">
        <w:fldChar w:fldCharType="separate"/>
      </w:r>
      <w:r w:rsidR="00CA6345" w:rsidRPr="00CA6345">
        <w:rPr>
          <w:rFonts w:cs="Arial"/>
          <w:szCs w:val="24"/>
          <w:vertAlign w:val="superscript"/>
        </w:rPr>
        <w:t>117</w:t>
      </w:r>
      <w:r w:rsidRPr="002646F6">
        <w:fldChar w:fldCharType="end"/>
      </w:r>
      <w:r w:rsidR="00BE1134" w:rsidRPr="002646F6">
        <w:t xml:space="preserve"> </w:t>
      </w:r>
    </w:p>
    <w:p w14:paraId="4D699D0F" w14:textId="1C676A20" w:rsidR="00130B13" w:rsidRPr="002646F6" w:rsidRDefault="00521707" w:rsidP="00014EAD">
      <w:pPr>
        <w:pStyle w:val="Body"/>
      </w:pPr>
      <w:r w:rsidRPr="002646F6">
        <w:t>Together</w:t>
      </w:r>
      <w:r w:rsidR="00B30770" w:rsidRPr="002646F6">
        <w:t>,</w:t>
      </w:r>
      <w:r w:rsidRPr="002646F6">
        <w:t xml:space="preserve"> these data highlight </w:t>
      </w:r>
      <w:r w:rsidR="00B30770" w:rsidRPr="002646F6">
        <w:t>that</w:t>
      </w:r>
      <w:r w:rsidRPr="002646F6">
        <w:t xml:space="preserve"> </w:t>
      </w:r>
      <w:r w:rsidR="00B96F3B" w:rsidRPr="002646F6">
        <w:t xml:space="preserve">effective </w:t>
      </w:r>
      <w:r w:rsidR="00A41150">
        <w:t>HER2-</w:t>
      </w:r>
      <w:r w:rsidR="001A5A9B" w:rsidRPr="002646F6">
        <w:t>targeted options</w:t>
      </w:r>
      <w:r w:rsidR="007C55D5" w:rsidRPr="002646F6">
        <w:t xml:space="preserve"> are available through treatment lines in </w:t>
      </w:r>
      <w:r w:rsidR="009A446E" w:rsidRPr="002646F6">
        <w:t xml:space="preserve">HER2-positive </w:t>
      </w:r>
      <w:r w:rsidR="007C55D5" w:rsidRPr="002646F6">
        <w:t>u/mBC and</w:t>
      </w:r>
      <w:r w:rsidR="00C95054" w:rsidRPr="002646F6">
        <w:t>, since their introduction,</w:t>
      </w:r>
      <w:r w:rsidR="001A5A9B" w:rsidRPr="002646F6">
        <w:t xml:space="preserve"> </w:t>
      </w:r>
      <w:r w:rsidR="00B96F3B" w:rsidRPr="002646F6">
        <w:t>have</w:t>
      </w:r>
      <w:r w:rsidR="001045FC" w:rsidRPr="002646F6">
        <w:t xml:space="preserve"> substantially</w:t>
      </w:r>
      <w:r w:rsidR="00B96F3B" w:rsidRPr="002646F6">
        <w:t xml:space="preserve"> improved prognosis. </w:t>
      </w:r>
      <w:r w:rsidR="00A167A0" w:rsidRPr="002646F6">
        <w:t xml:space="preserve">In particular, the introduction of T-DXd </w:t>
      </w:r>
      <w:r w:rsidR="00DD0259" w:rsidRPr="002646F6">
        <w:t xml:space="preserve">has led to </w:t>
      </w:r>
      <w:r w:rsidR="00C45805" w:rsidRPr="002646F6">
        <w:t xml:space="preserve">unprecedented </w:t>
      </w:r>
      <w:r w:rsidR="00B5027F" w:rsidRPr="002646F6">
        <w:t>benefits in HER2-positive disease.</w:t>
      </w:r>
    </w:p>
    <w:p w14:paraId="55E2233B" w14:textId="0E2280A8" w:rsidR="001E05D7" w:rsidRPr="002646F6" w:rsidRDefault="001E05D7" w:rsidP="002646F6">
      <w:pPr>
        <w:pStyle w:val="Heading5"/>
        <w:ind w:left="1276" w:hanging="1276"/>
      </w:pPr>
      <w:r w:rsidRPr="002646F6">
        <w:rPr>
          <w:bCs/>
        </w:rPr>
        <w:t>HER2-negative u/mBC</w:t>
      </w:r>
    </w:p>
    <w:p w14:paraId="1BCC9A23" w14:textId="73B33A24" w:rsidR="008B3813" w:rsidRPr="002646F6" w:rsidRDefault="0077540B" w:rsidP="005C14AA">
      <w:pPr>
        <w:pStyle w:val="Body"/>
      </w:pPr>
      <w:r w:rsidRPr="002646F6">
        <w:t xml:space="preserve">While the introduction of </w:t>
      </w:r>
      <w:r w:rsidR="008C4F5F" w:rsidRPr="002646F6">
        <w:t xml:space="preserve">effective </w:t>
      </w:r>
      <w:r w:rsidR="00C40959" w:rsidRPr="002646F6">
        <w:t>HER2-</w:t>
      </w:r>
      <w:r w:rsidRPr="002646F6">
        <w:t>targeted therapies ha</w:t>
      </w:r>
      <w:r w:rsidR="0012258B" w:rsidRPr="002646F6">
        <w:t>ve</w:t>
      </w:r>
      <w:r w:rsidRPr="002646F6">
        <w:t xml:space="preserve"> </w:t>
      </w:r>
      <w:r w:rsidR="0012258B" w:rsidRPr="002646F6">
        <w:t xml:space="preserve">transformed </w:t>
      </w:r>
      <w:r w:rsidRPr="002646F6">
        <w:t xml:space="preserve">outcomes </w:t>
      </w:r>
      <w:r w:rsidR="008D2470" w:rsidRPr="002646F6">
        <w:t>across</w:t>
      </w:r>
      <w:r w:rsidRPr="002646F6">
        <w:t xml:space="preserve"> lines of treatment in HER2-positive u/mBC, </w:t>
      </w:r>
      <w:r w:rsidR="003B474A">
        <w:t xml:space="preserve">HER2-targeted treatments have not been effective in HER2-negative u/mBC. </w:t>
      </w:r>
      <w:r w:rsidR="00C91938" w:rsidRPr="002646F6">
        <w:t xml:space="preserve">Under current treatment pathways, patients with </w:t>
      </w:r>
      <w:r w:rsidR="0013511A" w:rsidRPr="002646F6">
        <w:t>HER2-negative/HR-positive</w:t>
      </w:r>
      <w:r w:rsidR="00C91938" w:rsidRPr="002646F6">
        <w:t xml:space="preserve"> u/mBC are initially treated with </w:t>
      </w:r>
      <w:r w:rsidR="00392CDB" w:rsidRPr="002646F6">
        <w:t xml:space="preserve">therapies targeting the </w:t>
      </w:r>
      <w:r w:rsidR="005C14AA" w:rsidRPr="002646F6">
        <w:t xml:space="preserve">hormone receptor </w:t>
      </w:r>
      <w:r w:rsidR="00392CDB" w:rsidRPr="002646F6">
        <w:t>pathway</w:t>
      </w:r>
      <w:r w:rsidR="00F73931" w:rsidRPr="002646F6">
        <w:t>, for example</w:t>
      </w:r>
      <w:r w:rsidR="00392CDB" w:rsidRPr="002646F6">
        <w:t xml:space="preserve"> </w:t>
      </w:r>
      <w:r w:rsidR="00E66BFA">
        <w:t>CDK4/6i</w:t>
      </w:r>
      <w:r w:rsidR="003918B4">
        <w:t xml:space="preserve">s, </w:t>
      </w:r>
      <w:r w:rsidR="003918B4" w:rsidRPr="002646F6">
        <w:t>ET</w:t>
      </w:r>
      <w:r w:rsidR="003918B4">
        <w:t xml:space="preserve"> and PARP inhibitors. O</w:t>
      </w:r>
      <w:r w:rsidR="00392CDB" w:rsidRPr="002646F6">
        <w:t xml:space="preserve">nce these targeted options are exhausted, </w:t>
      </w:r>
      <w:r w:rsidR="00BD2102" w:rsidRPr="002646F6">
        <w:t xml:space="preserve">treatment is limited to </w:t>
      </w:r>
      <w:r w:rsidR="00392CDB" w:rsidRPr="002646F6">
        <w:t xml:space="preserve">non-targeted </w:t>
      </w:r>
      <w:r w:rsidR="00436194" w:rsidRPr="002646F6">
        <w:t>chemotherapies,</w:t>
      </w:r>
      <w:r w:rsidR="00AB4354" w:rsidRPr="002646F6">
        <w:fldChar w:fldCharType="begin"/>
      </w:r>
      <w:r w:rsidR="00CA6345">
        <w:instrText xml:space="preserve"> ADDIN ZOTERO_ITEM CSL_CITATION {"citationID":"f0CI3b1c","properties":{"formattedCitation":"\\super 35,42\\nosupersub{}","plainCitation":"35,42","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AB4354" w:rsidRPr="002646F6">
        <w:fldChar w:fldCharType="separate"/>
      </w:r>
      <w:r w:rsidR="00FD57F4" w:rsidRPr="00FD57F4">
        <w:rPr>
          <w:rFonts w:cs="Arial"/>
          <w:szCs w:val="24"/>
          <w:vertAlign w:val="superscript"/>
        </w:rPr>
        <w:t>35,42</w:t>
      </w:r>
      <w:r w:rsidR="00AB4354" w:rsidRPr="002646F6">
        <w:fldChar w:fldCharType="end"/>
      </w:r>
      <w:r w:rsidR="00436194" w:rsidRPr="002646F6">
        <w:t xml:space="preserve"> which are associated with poor outcomes</w:t>
      </w:r>
      <w:r w:rsidR="00392CDB" w:rsidRPr="002646F6">
        <w:t>.</w:t>
      </w:r>
      <w:r w:rsidR="008F76DC" w:rsidRPr="002646F6">
        <w:fldChar w:fldCharType="begin"/>
      </w:r>
      <w:r w:rsidR="00CA6345">
        <w:instrText xml:space="preserve"> ADDIN ZOTERO_ITEM CSL_CITATION {"citationID":"Y75Se4qP","properties":{"formattedCitation":"\\super 43\\uc0\\u8211{}46,51\\nosupersub{}","plainCitation":"43–46,51","noteIndex":0},"citationItems":[{"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schema":"https://github.com/citation-style-language/schema/raw/master/csl-citation.json"} </w:instrText>
      </w:r>
      <w:r w:rsidR="008F76DC" w:rsidRPr="002646F6">
        <w:fldChar w:fldCharType="separate"/>
      </w:r>
      <w:r w:rsidR="00FD57F4" w:rsidRPr="00FD57F4">
        <w:rPr>
          <w:rFonts w:cs="Arial"/>
          <w:szCs w:val="24"/>
          <w:vertAlign w:val="superscript"/>
        </w:rPr>
        <w:t>43–46,51</w:t>
      </w:r>
      <w:r w:rsidR="008F76DC" w:rsidRPr="002646F6">
        <w:fldChar w:fldCharType="end"/>
      </w:r>
      <w:r w:rsidR="00392CDB" w:rsidRPr="002646F6">
        <w:t xml:space="preserve"> </w:t>
      </w:r>
      <w:r w:rsidR="00401776" w:rsidRPr="002646F6">
        <w:t xml:space="preserve">For patients with </w:t>
      </w:r>
      <w:r w:rsidR="0013511A" w:rsidRPr="002646F6">
        <w:t>HER2-negative/HR-negative</w:t>
      </w:r>
      <w:r w:rsidR="00401776" w:rsidRPr="002646F6">
        <w:t xml:space="preserve"> u/mBC (i.e. TNBC), </w:t>
      </w:r>
      <w:r w:rsidR="00C6142A" w:rsidRPr="002646F6">
        <w:t>treatment</w:t>
      </w:r>
      <w:r w:rsidR="00401776" w:rsidRPr="002646F6">
        <w:t xml:space="preserve"> </w:t>
      </w:r>
      <w:r w:rsidR="004A0A7E" w:rsidRPr="002646F6">
        <w:t>is even</w:t>
      </w:r>
      <w:r w:rsidR="00401776" w:rsidRPr="002646F6">
        <w:t xml:space="preserve"> more limited</w:t>
      </w:r>
      <w:r w:rsidR="00B4686A" w:rsidRPr="002646F6">
        <w:t xml:space="preserve">. Across the entire </w:t>
      </w:r>
      <w:r w:rsidR="00C62373" w:rsidRPr="002646F6">
        <w:t>HER2-negative/HR-negative</w:t>
      </w:r>
      <w:r w:rsidR="00B4686A" w:rsidRPr="002646F6">
        <w:t xml:space="preserve"> </w:t>
      </w:r>
      <w:r w:rsidR="0089373F" w:rsidRPr="002646F6">
        <w:t xml:space="preserve">u/mBC </w:t>
      </w:r>
      <w:r w:rsidR="00B4686A" w:rsidRPr="002646F6">
        <w:t xml:space="preserve">pathway, only three targeted options </w:t>
      </w:r>
      <w:r w:rsidR="005E2836">
        <w:t xml:space="preserve">are </w:t>
      </w:r>
      <w:r w:rsidR="00B4686A" w:rsidRPr="002646F6">
        <w:t>available</w:t>
      </w:r>
      <w:r w:rsidR="00125E7B">
        <w:t>:</w:t>
      </w:r>
      <w:r w:rsidR="008C0BAE">
        <w:t xml:space="preserve"> atezolizumab and pembrolizumab as first-line targeted therapies</w:t>
      </w:r>
      <w:r w:rsidR="00125E7B">
        <w:t xml:space="preserve"> (for patients with programmed death ligand 1 (PD-L1)-positive disease only)</w:t>
      </w:r>
      <w:r w:rsidR="008C0BAE">
        <w:t xml:space="preserve">, </w:t>
      </w:r>
      <w:r w:rsidR="007A78B2">
        <w:t>and sacituzumab govitecan</w:t>
      </w:r>
      <w:r w:rsidR="001442C5">
        <w:t xml:space="preserve"> (SG)</w:t>
      </w:r>
      <w:r w:rsidR="007A78B2">
        <w:t xml:space="preserve"> </w:t>
      </w:r>
      <w:r w:rsidR="008C0BAE">
        <w:t xml:space="preserve">as </w:t>
      </w:r>
      <w:r w:rsidR="007A78B2">
        <w:t>second- or later-line targeted therapy</w:t>
      </w:r>
      <w:r w:rsidR="008C0BAE">
        <w:t xml:space="preserve">. </w:t>
      </w:r>
      <w:r w:rsidR="007A78B2">
        <w:t xml:space="preserve"> </w:t>
      </w:r>
    </w:p>
    <w:p w14:paraId="68057365" w14:textId="0360C545" w:rsidR="00762D63" w:rsidRPr="002646F6" w:rsidRDefault="006064D3" w:rsidP="007C43A3">
      <w:pPr>
        <w:pStyle w:val="Body"/>
        <w:rPr>
          <w:rStyle w:val="normaltextrun"/>
        </w:rPr>
      </w:pPr>
      <w:r w:rsidRPr="002646F6">
        <w:t xml:space="preserve">PFS and OS outcomes by line of therapy in </w:t>
      </w:r>
      <w:r w:rsidR="00502027">
        <w:t>HER2-negative</w:t>
      </w:r>
      <w:r w:rsidR="00BA0BB7">
        <w:t xml:space="preserve"> u/mBC</w:t>
      </w:r>
      <w:r w:rsidRPr="002646F6">
        <w:t xml:space="preserve"> </w:t>
      </w:r>
      <w:r w:rsidR="00502027">
        <w:t>(HR</w:t>
      </w:r>
      <w:r w:rsidR="00293E72">
        <w:t>-</w:t>
      </w:r>
      <w:r w:rsidR="00502027">
        <w:t>status</w:t>
      </w:r>
      <w:r w:rsidR="00BA0BB7">
        <w:t xml:space="preserve"> positive, negative, any</w:t>
      </w:r>
      <w:r w:rsidR="00502027">
        <w:t xml:space="preserve">) </w:t>
      </w:r>
      <w:r w:rsidRPr="002646F6">
        <w:t xml:space="preserve">are presented in </w:t>
      </w:r>
      <w:r w:rsidR="00C00515" w:rsidRPr="002646F6">
        <w:rPr>
          <w:b/>
          <w:bCs/>
        </w:rPr>
        <w:fldChar w:fldCharType="begin"/>
      </w:r>
      <w:r w:rsidR="00C00515" w:rsidRPr="002646F6">
        <w:rPr>
          <w:b/>
          <w:bCs/>
        </w:rPr>
        <w:instrText xml:space="preserve"> REF _Ref121942625 \h  \* MERGEFORMAT </w:instrText>
      </w:r>
      <w:r w:rsidR="00C00515" w:rsidRPr="002646F6">
        <w:rPr>
          <w:b/>
          <w:bCs/>
        </w:rPr>
      </w:r>
      <w:r w:rsidR="00C00515" w:rsidRPr="002646F6">
        <w:rPr>
          <w:b/>
          <w:bCs/>
        </w:rPr>
        <w:fldChar w:fldCharType="separate"/>
      </w:r>
      <w:r w:rsidR="00145F42" w:rsidRPr="00145F42">
        <w:rPr>
          <w:b/>
          <w:bCs/>
        </w:rPr>
        <w:t xml:space="preserve">Table </w:t>
      </w:r>
      <w:r w:rsidR="00145F42" w:rsidRPr="00145F42">
        <w:rPr>
          <w:b/>
          <w:bCs/>
          <w:noProof/>
        </w:rPr>
        <w:t>5</w:t>
      </w:r>
      <w:r w:rsidR="00C00515" w:rsidRPr="002646F6">
        <w:rPr>
          <w:b/>
          <w:bCs/>
        </w:rPr>
        <w:fldChar w:fldCharType="end"/>
      </w:r>
      <w:r w:rsidR="00C00515" w:rsidRPr="002646F6">
        <w:t>.</w:t>
      </w:r>
      <w:r w:rsidRPr="002646F6">
        <w:t xml:space="preserve"> </w:t>
      </w:r>
      <w:r w:rsidR="00762D63" w:rsidRPr="00040FAA">
        <w:t xml:space="preserve">In patients currently classified as </w:t>
      </w:r>
      <w:r w:rsidR="0013511A" w:rsidRPr="00040FAA">
        <w:t>HER2-negative/HR-positive</w:t>
      </w:r>
      <w:r w:rsidR="00762D63" w:rsidRPr="00040FAA">
        <w:t xml:space="preserve"> </w:t>
      </w:r>
      <w:r w:rsidR="00B97BDA" w:rsidRPr="00040FAA">
        <w:t>who have received one</w:t>
      </w:r>
      <w:r w:rsidR="00A659B4">
        <w:t xml:space="preserve"> or more</w:t>
      </w:r>
      <w:r w:rsidR="00B97BDA" w:rsidRPr="00040FAA">
        <w:t xml:space="preserve"> line</w:t>
      </w:r>
      <w:r w:rsidR="00A659B4">
        <w:t>s</w:t>
      </w:r>
      <w:r w:rsidR="00B97BDA" w:rsidRPr="00040FAA">
        <w:t xml:space="preserve"> of chemotherapy in the metastatic setting</w:t>
      </w:r>
      <w:r w:rsidR="007C43A3" w:rsidRPr="00040FAA">
        <w:t xml:space="preserve">, </w:t>
      </w:r>
      <w:r w:rsidR="00B7036F" w:rsidRPr="00040FAA">
        <w:t xml:space="preserve">non-targeted chemotherapy is associated with </w:t>
      </w:r>
      <w:r w:rsidR="00D417A6" w:rsidRPr="00040FAA">
        <w:t>m</w:t>
      </w:r>
      <w:r w:rsidR="00EE066A" w:rsidRPr="00040FAA">
        <w:t xml:space="preserve">edian </w:t>
      </w:r>
      <w:r w:rsidR="00762D63" w:rsidRPr="00040FAA">
        <w:t xml:space="preserve">PFS </w:t>
      </w:r>
      <w:r w:rsidR="00B7036F" w:rsidRPr="00040FAA">
        <w:t>of</w:t>
      </w:r>
      <w:r w:rsidR="00762D63" w:rsidRPr="00040FAA">
        <w:t xml:space="preserve"> </w:t>
      </w:r>
      <w:r w:rsidR="00B929C8" w:rsidRPr="00040FAA">
        <w:t>3.</w:t>
      </w:r>
      <w:r w:rsidR="007E33A6">
        <w:t>6</w:t>
      </w:r>
      <w:r w:rsidR="006F1908" w:rsidRPr="00040FAA">
        <w:t>–</w:t>
      </w:r>
      <w:r w:rsidR="00656D00" w:rsidRPr="00040FAA">
        <w:t>4.2</w:t>
      </w:r>
      <w:r w:rsidR="00E22436" w:rsidRPr="00040FAA">
        <w:t xml:space="preserve"> months</w:t>
      </w:r>
      <w:r w:rsidR="00B97BDA" w:rsidRPr="00040FAA">
        <w:t xml:space="preserve"> and m</w:t>
      </w:r>
      <w:r w:rsidR="00EE066A" w:rsidRPr="00040FAA">
        <w:t xml:space="preserve">edian </w:t>
      </w:r>
      <w:r w:rsidR="00762D63" w:rsidRPr="00040FAA">
        <w:t xml:space="preserve">OS </w:t>
      </w:r>
      <w:r w:rsidR="00B97BDA" w:rsidRPr="00040FAA">
        <w:t>of</w:t>
      </w:r>
      <w:r w:rsidR="00762D63" w:rsidRPr="00040FAA">
        <w:t xml:space="preserve"> </w:t>
      </w:r>
      <w:r w:rsidR="00B97BDA" w:rsidRPr="00040FAA">
        <w:t>11.5</w:t>
      </w:r>
      <w:r w:rsidR="0027725A" w:rsidRPr="00040FAA">
        <w:t>–</w:t>
      </w:r>
      <w:r w:rsidR="002E0375">
        <w:t xml:space="preserve">16.1 </w:t>
      </w:r>
      <w:r w:rsidR="0027725A" w:rsidRPr="00040FAA">
        <w:t>months</w:t>
      </w:r>
      <w:r w:rsidR="00B97BDA" w:rsidRPr="00040FAA">
        <w:t>.</w:t>
      </w:r>
      <w:r w:rsidR="00A913A4">
        <w:fldChar w:fldCharType="begin"/>
      </w:r>
      <w:r w:rsidR="00CA6345">
        <w:instrText xml:space="preserve"> ADDIN ZOTERO_ITEM CSL_CITATION {"citationID":"9viGM5lB","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00A913A4">
        <w:fldChar w:fldCharType="separate"/>
      </w:r>
      <w:r w:rsidR="00FD57F4" w:rsidRPr="00FD57F4">
        <w:rPr>
          <w:rFonts w:cs="Arial"/>
          <w:szCs w:val="24"/>
          <w:vertAlign w:val="superscript"/>
        </w:rPr>
        <w:t>43–47</w:t>
      </w:r>
      <w:r w:rsidR="00A913A4">
        <w:fldChar w:fldCharType="end"/>
      </w:r>
      <w:r w:rsidR="00762D63" w:rsidRPr="00040FAA">
        <w:t xml:space="preserve"> </w:t>
      </w:r>
      <w:r w:rsidR="000458E5" w:rsidRPr="00040FAA">
        <w:t>In</w:t>
      </w:r>
      <w:r w:rsidR="00762D63" w:rsidRPr="00040FAA">
        <w:t xml:space="preserve"> patients currently classified as </w:t>
      </w:r>
      <w:r w:rsidR="0013511A" w:rsidRPr="00040FAA">
        <w:t>HER2-negative/HR-negative</w:t>
      </w:r>
      <w:r w:rsidR="000458E5" w:rsidRPr="00040FAA">
        <w:t xml:space="preserve"> (i.e., </w:t>
      </w:r>
      <w:r w:rsidR="00762D63" w:rsidRPr="00040FAA">
        <w:t>TNBC</w:t>
      </w:r>
      <w:r w:rsidR="000458E5" w:rsidRPr="00040FAA">
        <w:t>)</w:t>
      </w:r>
      <w:r w:rsidR="00C85B40" w:rsidRPr="00040FAA">
        <w:t xml:space="preserve"> outcomes are even worse</w:t>
      </w:r>
      <w:r w:rsidR="009973F1" w:rsidRPr="00040FAA">
        <w:t>, with median PFS and median OS of 1.7–2.8 months and 6.7–</w:t>
      </w:r>
      <w:r w:rsidR="00786197">
        <w:t>1</w:t>
      </w:r>
      <w:r w:rsidR="00840C6C">
        <w:t>2.4</w:t>
      </w:r>
      <w:r w:rsidR="009973F1" w:rsidRPr="00040FAA">
        <w:t xml:space="preserve"> months, respectively.</w:t>
      </w:r>
      <w:r w:rsidR="00BA55FB">
        <w:fldChar w:fldCharType="begin"/>
      </w:r>
      <w:r w:rsidR="00CA6345">
        <w:instrText xml:space="preserve"> ADDIN ZOTERO_ITEM CSL_CITATION {"citationID":"WDoJu4RY","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BA55FB">
        <w:fldChar w:fldCharType="separate"/>
      </w:r>
      <w:r w:rsidR="00FD57F4" w:rsidRPr="00FD57F4">
        <w:rPr>
          <w:rFonts w:cs="Arial"/>
          <w:szCs w:val="24"/>
          <w:vertAlign w:val="superscript"/>
        </w:rPr>
        <w:t>43,48–50</w:t>
      </w:r>
      <w:r w:rsidR="00BA55FB">
        <w:fldChar w:fldCharType="end"/>
      </w:r>
      <w:r w:rsidR="009973F1" w:rsidRPr="002646F6">
        <w:t xml:space="preserve"> </w:t>
      </w:r>
      <w:r w:rsidR="009973F1">
        <w:t xml:space="preserve">In studies of </w:t>
      </w:r>
      <w:r w:rsidR="00040FAA">
        <w:t xml:space="preserve">patients with </w:t>
      </w:r>
      <w:r w:rsidR="009973F1">
        <w:t xml:space="preserve">HER2-negative u/mBC </w:t>
      </w:r>
      <w:r w:rsidR="00BF692C">
        <w:t>(</w:t>
      </w:r>
      <w:r w:rsidR="005D0352">
        <w:t xml:space="preserve">unspecified </w:t>
      </w:r>
      <w:r w:rsidR="00BF692C">
        <w:t>HR</w:t>
      </w:r>
      <w:r w:rsidR="0080120E">
        <w:t>-</w:t>
      </w:r>
      <w:r w:rsidR="00BF692C">
        <w:t xml:space="preserve">status), non-targeted chemotherapy is </w:t>
      </w:r>
      <w:r w:rsidR="00E84F01">
        <w:t xml:space="preserve">associated with a median PFS of </w:t>
      </w:r>
      <w:r w:rsidR="007E3003">
        <w:t>2</w:t>
      </w:r>
      <w:r w:rsidR="00BF692C">
        <w:t>.</w:t>
      </w:r>
      <w:r w:rsidR="007E3003">
        <w:t>0</w:t>
      </w:r>
      <w:r w:rsidR="00BF692C">
        <w:t>–</w:t>
      </w:r>
      <w:r w:rsidR="00C22FFE">
        <w:t xml:space="preserve">6.6 months and median OS </w:t>
      </w:r>
      <w:r w:rsidR="00E84F01">
        <w:t xml:space="preserve">of </w:t>
      </w:r>
      <w:r w:rsidR="00C22FFE">
        <w:t>7.4–2</w:t>
      </w:r>
      <w:r w:rsidR="00BE5127">
        <w:t>0</w:t>
      </w:r>
      <w:r w:rsidR="00C22FFE">
        <w:t>.</w:t>
      </w:r>
      <w:r w:rsidR="00CB19C2">
        <w:t>7</w:t>
      </w:r>
      <w:r w:rsidR="00C22FFE">
        <w:t xml:space="preserve"> months</w:t>
      </w:r>
      <w:r w:rsidR="00C22FFE" w:rsidRPr="009C5835">
        <w:t>.</w:t>
      </w:r>
      <w:r w:rsidR="007C192E">
        <w:fldChar w:fldCharType="begin"/>
      </w:r>
      <w:r w:rsidR="00CA6345">
        <w:instrText xml:space="preserve"> ADDIN ZOTERO_ITEM CSL_CITATION {"citationID":"h2GdHGuy","properties":{"formattedCitation":"\\super 47,51\\uc0\\u8211{}55\\nosupersub{}","plainCitation":"47,51–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schema":"https://github.com/citation-style-language/schema/raw/master/csl-citation.json"} </w:instrText>
      </w:r>
      <w:r w:rsidR="007C192E">
        <w:fldChar w:fldCharType="separate"/>
      </w:r>
      <w:r w:rsidR="00FD57F4" w:rsidRPr="00FD57F4">
        <w:rPr>
          <w:rFonts w:cs="Arial"/>
          <w:szCs w:val="24"/>
          <w:vertAlign w:val="superscript"/>
        </w:rPr>
        <w:t>47,51–55</w:t>
      </w:r>
      <w:r w:rsidR="007C192E">
        <w:fldChar w:fldCharType="end"/>
      </w:r>
      <w:r w:rsidR="00363DCE">
        <w:t xml:space="preserve"> </w:t>
      </w:r>
      <w:r w:rsidR="00363DCE">
        <w:rPr>
          <w:rStyle w:val="ui-provider"/>
        </w:rPr>
        <w:t>Across all studies of patients with HER2-negative u/mBC (i.e., any HR-status: HR-negative, HR-positive, or HR-status unspecified), non-targeted chemotherapy is associated with a median PFS of 1.7–6.6 months and median OS of 6.7–20.7 months.</w:t>
      </w:r>
      <w:r w:rsidR="00173DBD">
        <w:fldChar w:fldCharType="begin"/>
      </w:r>
      <w:r w:rsidR="00CA6345">
        <w:instrText xml:space="preserve"> ADDIN ZOTERO_ITEM CSL_CITATION {"citationID":"F1oKWFhk","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173DBD">
        <w:fldChar w:fldCharType="separate"/>
      </w:r>
      <w:r w:rsidR="00FD57F4" w:rsidRPr="00FD57F4">
        <w:rPr>
          <w:rFonts w:cs="Arial"/>
          <w:szCs w:val="24"/>
          <w:vertAlign w:val="superscript"/>
        </w:rPr>
        <w:t>43–55</w:t>
      </w:r>
      <w:r w:rsidR="00173DBD">
        <w:fldChar w:fldCharType="end"/>
      </w:r>
      <w:r w:rsidR="00762D63" w:rsidRPr="009C5835">
        <w:t xml:space="preserve"> </w:t>
      </w:r>
      <w:r w:rsidR="006B0E3A" w:rsidRPr="002646F6">
        <w:t xml:space="preserve">This </w:t>
      </w:r>
      <w:r w:rsidR="00293D96">
        <w:t>highlights</w:t>
      </w:r>
      <w:r w:rsidR="008212F6" w:rsidRPr="002646F6">
        <w:t xml:space="preserve"> </w:t>
      </w:r>
      <w:r w:rsidR="006B0E3A" w:rsidRPr="002646F6">
        <w:t xml:space="preserve">that outcomes in HER2-negative disease are </w:t>
      </w:r>
      <w:r w:rsidR="00293D96">
        <w:t>very</w:t>
      </w:r>
      <w:r w:rsidR="00BB32FE" w:rsidRPr="002646F6">
        <w:t xml:space="preserve"> </w:t>
      </w:r>
      <w:r w:rsidR="006B0E3A" w:rsidRPr="002646F6">
        <w:t xml:space="preserve">poor and </w:t>
      </w:r>
      <w:r w:rsidR="00997261">
        <w:t xml:space="preserve">underscores </w:t>
      </w:r>
      <w:r w:rsidR="00617528">
        <w:t xml:space="preserve">the </w:t>
      </w:r>
      <w:r w:rsidR="00AC2E55" w:rsidRPr="002646F6">
        <w:t xml:space="preserve">need for </w:t>
      </w:r>
      <w:r w:rsidR="00B213E4" w:rsidRPr="002646F6">
        <w:t>innovation in HER2-negative u/mBC</w:t>
      </w:r>
      <w:r w:rsidR="009048CA" w:rsidRPr="002646F6">
        <w:t>.</w:t>
      </w:r>
      <w:r w:rsidR="009C7694" w:rsidRPr="002646F6">
        <w:t xml:space="preserve"> </w:t>
      </w:r>
    </w:p>
    <w:p w14:paraId="76262B40" w14:textId="0BAFFEC9" w:rsidR="009D2255" w:rsidRPr="002646F6" w:rsidRDefault="00DA3905" w:rsidP="009D2255">
      <w:pPr>
        <w:pStyle w:val="Body"/>
      </w:pPr>
      <w:r w:rsidRPr="006E33DC">
        <w:t xml:space="preserve">As demonstrated in </w:t>
      </w:r>
      <w:r w:rsidRPr="006E33DC">
        <w:rPr>
          <w:b/>
          <w:bCs/>
        </w:rPr>
        <w:fldChar w:fldCharType="begin"/>
      </w:r>
      <w:r w:rsidRPr="006E33DC">
        <w:rPr>
          <w:b/>
          <w:bCs/>
        </w:rPr>
        <w:instrText xml:space="preserve"> REF _Ref121942625 \h  \* MERGEFORMAT </w:instrText>
      </w:r>
      <w:r w:rsidRPr="006E33DC">
        <w:rPr>
          <w:b/>
          <w:bCs/>
        </w:rPr>
      </w:r>
      <w:r w:rsidRPr="006E33DC">
        <w:rPr>
          <w:b/>
          <w:bCs/>
        </w:rPr>
        <w:fldChar w:fldCharType="separate"/>
      </w:r>
      <w:r w:rsidR="00145F42" w:rsidRPr="00145F42">
        <w:rPr>
          <w:b/>
          <w:bCs/>
        </w:rPr>
        <w:t>Table 5</w:t>
      </w:r>
      <w:r w:rsidRPr="006E33DC">
        <w:rPr>
          <w:b/>
          <w:bCs/>
        </w:rPr>
        <w:fldChar w:fldCharType="end"/>
      </w:r>
      <w:r w:rsidRPr="006E33DC">
        <w:t xml:space="preserve">, </w:t>
      </w:r>
      <w:r w:rsidR="00C83F22" w:rsidRPr="006E33DC">
        <w:t xml:space="preserve">there is unlikely to be a </w:t>
      </w:r>
      <w:r w:rsidR="00787CE5" w:rsidRPr="006E33DC">
        <w:rPr>
          <w:lang w:eastAsia="en-GB"/>
        </w:rPr>
        <w:t>significant difference</w:t>
      </w:r>
      <w:r w:rsidR="00C83F22" w:rsidRPr="006E33DC">
        <w:rPr>
          <w:lang w:eastAsia="en-GB"/>
        </w:rPr>
        <w:t xml:space="preserve"> in efficacy across non-targeted single-agent chemotherapies used in the </w:t>
      </w:r>
      <w:r w:rsidR="0056228C">
        <w:rPr>
          <w:lang w:eastAsia="en-GB"/>
        </w:rPr>
        <w:t>m</w:t>
      </w:r>
      <w:r w:rsidR="00C83F22" w:rsidRPr="006E33DC">
        <w:rPr>
          <w:lang w:eastAsia="en-GB"/>
        </w:rPr>
        <w:t>BC settin</w:t>
      </w:r>
      <w:r w:rsidR="00787CE5" w:rsidRPr="006E33DC">
        <w:rPr>
          <w:lang w:eastAsia="en-GB"/>
        </w:rPr>
        <w:t>g.</w:t>
      </w:r>
      <w:r w:rsidR="00C83F22" w:rsidRPr="006E33DC">
        <w:rPr>
          <w:lang w:eastAsia="en-GB"/>
        </w:rPr>
        <w:t xml:space="preserve"> </w:t>
      </w:r>
      <w:r w:rsidR="00F73135" w:rsidRPr="006E33DC">
        <w:rPr>
          <w:lang w:eastAsia="en-GB"/>
        </w:rPr>
        <w:t xml:space="preserve">In line with this, a </w:t>
      </w:r>
      <w:r w:rsidR="00FC0EC8" w:rsidRPr="006E33DC">
        <w:rPr>
          <w:lang w:eastAsia="en-GB"/>
        </w:rPr>
        <w:t xml:space="preserve">2009 </w:t>
      </w:r>
      <w:r w:rsidR="00C83F22" w:rsidRPr="006E33DC">
        <w:rPr>
          <w:lang w:eastAsia="en-GB"/>
        </w:rPr>
        <w:t xml:space="preserve">systematic review </w:t>
      </w:r>
      <w:r w:rsidR="00FC0EC8" w:rsidRPr="006E33DC">
        <w:rPr>
          <w:lang w:eastAsia="en-GB"/>
        </w:rPr>
        <w:t xml:space="preserve">of </w:t>
      </w:r>
      <w:r w:rsidR="009F1817">
        <w:rPr>
          <w:lang w:eastAsia="en-GB"/>
        </w:rPr>
        <w:t>RCTs</w:t>
      </w:r>
      <w:r w:rsidR="00FC0EC8" w:rsidRPr="006E33DC">
        <w:rPr>
          <w:lang w:eastAsia="en-GB"/>
        </w:rPr>
        <w:t xml:space="preserve"> on </w:t>
      </w:r>
      <w:r w:rsidR="00C83F22" w:rsidRPr="006E33DC">
        <w:rPr>
          <w:lang w:eastAsia="en-GB"/>
        </w:rPr>
        <w:t xml:space="preserve">the clinical efficacy of cytotoxic agents </w:t>
      </w:r>
      <w:r w:rsidR="00FC0EC8" w:rsidRPr="006E33DC">
        <w:rPr>
          <w:lang w:eastAsia="en-GB"/>
        </w:rPr>
        <w:t xml:space="preserve">used in Europe </w:t>
      </w:r>
      <w:r w:rsidR="00C83F22" w:rsidRPr="006E33DC">
        <w:rPr>
          <w:lang w:eastAsia="en-GB"/>
        </w:rPr>
        <w:t xml:space="preserve">in </w:t>
      </w:r>
      <w:r w:rsidR="008D3AB1" w:rsidRPr="006E33DC">
        <w:rPr>
          <w:lang w:eastAsia="en-GB"/>
        </w:rPr>
        <w:t>anthracycline- and taxane-</w:t>
      </w:r>
      <w:r w:rsidR="007F28D5">
        <w:rPr>
          <w:lang w:eastAsia="en-GB"/>
        </w:rPr>
        <w:t xml:space="preserve"> </w:t>
      </w:r>
      <w:r w:rsidR="008D3AB1" w:rsidRPr="006E33DC">
        <w:rPr>
          <w:lang w:eastAsia="en-GB"/>
        </w:rPr>
        <w:t>pre</w:t>
      </w:r>
      <w:r w:rsidR="007F28D5">
        <w:rPr>
          <w:lang w:eastAsia="en-GB"/>
        </w:rPr>
        <w:t>-</w:t>
      </w:r>
      <w:r w:rsidR="008D3AB1" w:rsidRPr="006E33DC">
        <w:rPr>
          <w:lang w:eastAsia="en-GB"/>
        </w:rPr>
        <w:t xml:space="preserve">treated </w:t>
      </w:r>
      <w:r w:rsidR="00554A73" w:rsidRPr="006E33DC">
        <w:rPr>
          <w:lang w:eastAsia="en-GB"/>
        </w:rPr>
        <w:t xml:space="preserve">advanced BC </w:t>
      </w:r>
      <w:r w:rsidR="0039139D" w:rsidRPr="006E33DC">
        <w:rPr>
          <w:lang w:eastAsia="en-GB"/>
        </w:rPr>
        <w:t>found</w:t>
      </w:r>
      <w:r w:rsidR="00C83F22" w:rsidRPr="006E33DC">
        <w:rPr>
          <w:lang w:eastAsia="en-GB"/>
        </w:rPr>
        <w:t xml:space="preserve"> </w:t>
      </w:r>
      <w:r w:rsidR="00D01F99">
        <w:rPr>
          <w:lang w:eastAsia="en-GB"/>
        </w:rPr>
        <w:t xml:space="preserve">there to be </w:t>
      </w:r>
      <w:r w:rsidR="00C83F22" w:rsidRPr="006E33DC">
        <w:rPr>
          <w:lang w:eastAsia="en-GB"/>
        </w:rPr>
        <w:t xml:space="preserve">no </w:t>
      </w:r>
      <w:r w:rsidR="0039139D" w:rsidRPr="006E33DC">
        <w:rPr>
          <w:lang w:eastAsia="en-GB"/>
        </w:rPr>
        <w:t xml:space="preserve">RCTs </w:t>
      </w:r>
      <w:r w:rsidR="00590CAF">
        <w:rPr>
          <w:lang w:eastAsia="en-GB"/>
        </w:rPr>
        <w:t xml:space="preserve">that </w:t>
      </w:r>
      <w:r w:rsidR="00BD04D5" w:rsidRPr="006E33DC">
        <w:rPr>
          <w:lang w:eastAsia="en-GB"/>
        </w:rPr>
        <w:t>demonstrated a</w:t>
      </w:r>
      <w:r w:rsidR="00C83F22" w:rsidRPr="006E33DC">
        <w:rPr>
          <w:lang w:eastAsia="en-GB"/>
        </w:rPr>
        <w:t xml:space="preserve"> significant </w:t>
      </w:r>
      <w:r w:rsidR="00E56AC4" w:rsidRPr="006E33DC">
        <w:rPr>
          <w:lang w:eastAsia="en-GB"/>
        </w:rPr>
        <w:t xml:space="preserve">OS </w:t>
      </w:r>
      <w:r w:rsidR="00C83F22" w:rsidRPr="006E33DC">
        <w:rPr>
          <w:lang w:eastAsia="en-GB"/>
        </w:rPr>
        <w:t>difference between any of the regimens (capecitabine, gemcitabine, vinorelbine, docetaxel, paclitaxel and paclitaxel protein-bound particles).</w:t>
      </w:r>
      <w:r w:rsidR="00E41F5F" w:rsidRPr="006E33DC">
        <w:rPr>
          <w:lang w:eastAsia="en-GB"/>
        </w:rPr>
        <w:fldChar w:fldCharType="begin"/>
      </w:r>
      <w:r w:rsidR="00CA6345">
        <w:rPr>
          <w:lang w:eastAsia="en-GB"/>
        </w:rPr>
        <w:instrText xml:space="preserve"> ADDIN ZOTERO_ITEM CSL_CITATION {"citationID":"rTtU6fgf","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E41F5F" w:rsidRPr="006E33DC">
        <w:rPr>
          <w:lang w:eastAsia="en-GB"/>
        </w:rPr>
        <w:fldChar w:fldCharType="separate"/>
      </w:r>
      <w:r w:rsidR="00CA6345" w:rsidRPr="00CA6345">
        <w:rPr>
          <w:rFonts w:cs="Arial"/>
          <w:szCs w:val="24"/>
          <w:vertAlign w:val="superscript"/>
        </w:rPr>
        <w:t>118</w:t>
      </w:r>
      <w:r w:rsidR="00E41F5F" w:rsidRPr="006E33DC">
        <w:rPr>
          <w:lang w:eastAsia="en-GB"/>
        </w:rPr>
        <w:fldChar w:fldCharType="end"/>
      </w:r>
      <w:r w:rsidR="00C63B7A" w:rsidRPr="006E33DC">
        <w:rPr>
          <w:lang w:eastAsia="en-GB"/>
        </w:rPr>
        <w:t xml:space="preserve"> </w:t>
      </w:r>
    </w:p>
    <w:p w14:paraId="75E65FB0" w14:textId="0E7DED52" w:rsidR="006064D3" w:rsidRDefault="000D743A" w:rsidP="00E815F6">
      <w:pPr>
        <w:pStyle w:val="Body"/>
        <w:rPr>
          <w:rStyle w:val="normaltextrun"/>
        </w:rPr>
      </w:pPr>
      <w:r w:rsidRPr="002646F6">
        <w:t>Given the role of HER2 in driving poor prognosis</w:t>
      </w:r>
      <w:r w:rsidR="00494290" w:rsidRPr="002646F6">
        <w:t xml:space="preserve"> and the benefits demonstrated by HER2</w:t>
      </w:r>
      <w:r w:rsidR="00002DD5">
        <w:t>-</w:t>
      </w:r>
      <w:r w:rsidR="00494290" w:rsidRPr="002646F6">
        <w:t>targeted treatments in HER2-positive disease</w:t>
      </w:r>
      <w:r w:rsidRPr="002646F6">
        <w:t>,</w:t>
      </w:r>
      <w:r w:rsidR="00741DA1" w:rsidRPr="006E33DC">
        <w:rPr>
          <w:rStyle w:val="normaltextrun"/>
        </w:rPr>
        <w:fldChar w:fldCharType="begin"/>
      </w:r>
      <w:r w:rsidR="00CA6345">
        <w:rPr>
          <w:rStyle w:val="normaltextrun"/>
        </w:rPr>
        <w:instrText xml:space="preserve"> ADDIN ZOTERO_ITEM CSL_CITATION {"citationID":"APwrZcng","properties":{"formattedCitation":"\\super 119,120\\nosupersub{}","plainCitation":"119,120","noteIndex":0},"citationItems":[{"id":66176,"uris":["http://zotero.org/groups/4797619/items/88ZCNZQD"],"itemData":{"id":66176,"type":"article-journal","abstract":"We present a retrospective analysis on a cohort of low-grade, node-negative patients showing that human epidermal growth factor receptor 2 (HER2) status significantly affects the survival in this otherwise very good prognostic group. Our results provide support for the use of adjuvant trastuzumab in patients who are typically classified as having very good prognosis, not routinely offered standard chemotherapy, and who as such do not fit current UK prescribing guidelines for trastuzumab.","container-title":"British Journal of Cancer","DOI":"10.1038/sj.bjc.6604940","ISSN":"1532-1827","issue":"5","journalAbbreviation":"Br J Cancer","language":"eng","note":"PMID: 19223897\nPMCID: PMC2653773","page":"680-683","source":"PubMed","title":"Poor survival outcomes in HER2-positive breast cancer patients with low-grade, node-negative tumours","volume":"100","author":[{"family":"Tovey","given":"S. M."},{"family":"Brown","given":"S."},{"family":"Doughty","given":"J. C."},{"family":"Mallon","given":"E. A."},{"family":"Cooke","given":"T. G."},{"family":"Edwards","given":"J."}],"issued":{"date-parts":[["2009",3,10]]}}},{"id":66175,"uris":["http://zotero.org/groups/4797619/items/FAHWF4EZ"],"itemData":{"id":66175,"type":"article-journal","abstract":"In recent years investigators have looked at the human epidermal growth factor receptor-2 (HER2), which is overexpressed in 20%-30% of breast cancer patients, with regard to its role as a prognostic and predictive factor. Although many studies have suggested that HER2 overexpression may be associated with a poor clinical outcome, other studies have not fully supported this observation. The inconsistencies between studies may be due in part to discrepancies between different HER2 testing methods. To overcome this problem, a radioimmunohistochemical method was developed to quantitatively measure HER2 overexpression levels in breast tumor samples. The application of this method demonstrated that 85% of all breast tumor samples expressed HER2 at levels greater than normal. Of these, 23% expressed HER2 at levels between 45 and 480 times greater than normal, and this was associated with poor clinical outcome. The investigation of HER2 status as a predictor of response to therapy has also yielded many conflicting results. Overall, it appears that HER2 overexpression may correlate with resistance to hormonal therapy, sensitivity to anthracycline-based chemotherapy and resistance to CMF. With the development of targeted anti-HER2 therapies, assessment of HER2 status will be important in stratifying patients to the most appropriate treatment regimens.","container-title":"Annals of Oncology: Official Journal of the European Society for Medical Oncology","DOI":"10.1093/annonc/12.suppl_1.s23","ISSN":"0923-7534","journalAbbreviation":"Ann Oncol","language":"eng","note":"PMID: 11521717","page":"S23-28","source":"PubMed","title":"HER2 as a prognostic and predictive marker for breast cancer","volume":"12 Suppl 1","author":[{"family":"Cooke","given":"T."},{"family":"Reeves","given":"J."},{"family":"Lanigan","given":"A."},{"family":"Stanton","given":"P."}],"issued":{"date-parts":[["2001"]]}}}],"schema":"https://github.com/citation-style-language/schema/raw/master/csl-citation.json"} </w:instrText>
      </w:r>
      <w:r w:rsidR="00741DA1" w:rsidRPr="006E33DC">
        <w:rPr>
          <w:rStyle w:val="normaltextrun"/>
        </w:rPr>
        <w:fldChar w:fldCharType="separate"/>
      </w:r>
      <w:r w:rsidR="00CA6345" w:rsidRPr="00CA6345">
        <w:rPr>
          <w:rFonts w:cs="Arial"/>
          <w:szCs w:val="24"/>
          <w:vertAlign w:val="superscript"/>
        </w:rPr>
        <w:t>119,120</w:t>
      </w:r>
      <w:r w:rsidR="00741DA1" w:rsidRPr="006E33DC">
        <w:rPr>
          <w:rStyle w:val="normaltextrun"/>
        </w:rPr>
        <w:fldChar w:fldCharType="end"/>
      </w:r>
      <w:r w:rsidRPr="002646F6">
        <w:t xml:space="preserve"> effective HER2-targeted therapies have the potential to improve outcomes in </w:t>
      </w:r>
      <w:r w:rsidR="00741DA1" w:rsidRPr="002646F6">
        <w:t>the</w:t>
      </w:r>
      <w:r w:rsidRPr="002646F6">
        <w:t xml:space="preserve"> subset of HER2-negative u/mBC patients who express </w:t>
      </w:r>
      <w:r w:rsidR="002E5BB0" w:rsidRPr="002646F6">
        <w:t xml:space="preserve">lower levels of </w:t>
      </w:r>
      <w:r w:rsidRPr="002646F6">
        <w:t>HER2</w:t>
      </w:r>
      <w:r w:rsidRPr="002646F6">
        <w:rPr>
          <w:rStyle w:val="normaltextrun"/>
        </w:rPr>
        <w:t>.</w:t>
      </w:r>
      <w:r w:rsidR="00140305" w:rsidRPr="002646F6">
        <w:rPr>
          <w:rStyle w:val="normaltextrun"/>
        </w:rPr>
        <w:t xml:space="preserve"> UK clinical experts confirmed</w:t>
      </w:r>
      <w:r w:rsidR="001B2BAF" w:rsidRPr="002646F6">
        <w:rPr>
          <w:rStyle w:val="normaltextrun"/>
        </w:rPr>
        <w:t xml:space="preserve"> that there is </w:t>
      </w:r>
      <w:r w:rsidR="00003427" w:rsidRPr="002646F6">
        <w:rPr>
          <w:rStyle w:val="normaltextrun"/>
        </w:rPr>
        <w:t xml:space="preserve">a </w:t>
      </w:r>
      <w:r w:rsidR="00D25D48" w:rsidRPr="002646F6">
        <w:rPr>
          <w:rStyle w:val="normaltextrun"/>
        </w:rPr>
        <w:t xml:space="preserve">need </w:t>
      </w:r>
      <w:r w:rsidR="001B2BAF" w:rsidRPr="002646F6">
        <w:rPr>
          <w:rStyle w:val="normaltextrun"/>
        </w:rPr>
        <w:t>for effective HER2-targeted therap</w:t>
      </w:r>
      <w:r w:rsidR="00D25D48" w:rsidRPr="002646F6">
        <w:rPr>
          <w:rStyle w:val="normaltextrun"/>
        </w:rPr>
        <w:t>ies</w:t>
      </w:r>
      <w:r w:rsidR="00953F1F" w:rsidRPr="002646F6">
        <w:rPr>
          <w:rStyle w:val="normaltextrun"/>
        </w:rPr>
        <w:t xml:space="preserve"> for patients with HER2-low u/mBC</w:t>
      </w:r>
      <w:r w:rsidR="005509D1" w:rsidRPr="002646F6">
        <w:rPr>
          <w:rStyle w:val="normaltextrun"/>
        </w:rPr>
        <w:t>.</w:t>
      </w:r>
      <w:r w:rsidR="00670D58">
        <w:fldChar w:fldCharType="begin"/>
      </w:r>
      <w:r w:rsidR="00CA6345">
        <w:instrText xml:space="preserve"> ADDIN ZOTERO_ITEM CSL_CITATION {"citationID":"wYca4n4m","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670D58">
        <w:fldChar w:fldCharType="separate"/>
      </w:r>
      <w:r w:rsidR="00CA6345" w:rsidRPr="00CA6345">
        <w:rPr>
          <w:rFonts w:cs="Arial"/>
          <w:szCs w:val="24"/>
          <w:vertAlign w:val="superscript"/>
        </w:rPr>
        <w:t>121</w:t>
      </w:r>
      <w:r w:rsidR="00670D58">
        <w:fldChar w:fldCharType="end"/>
      </w:r>
    </w:p>
    <w:p w14:paraId="1A3BC336" w14:textId="77777777" w:rsidR="003D4653" w:rsidRDefault="003D4653" w:rsidP="00E815F6">
      <w:pPr>
        <w:pStyle w:val="Body"/>
        <w:rPr>
          <w:rStyle w:val="normaltextrun"/>
        </w:rPr>
        <w:sectPr w:rsidR="003D4653">
          <w:footnotePr>
            <w:numFmt w:val="lowerLetter"/>
          </w:footnotePr>
          <w:pgSz w:w="11906" w:h="16838"/>
          <w:pgMar w:top="1440" w:right="1440" w:bottom="1440" w:left="1440" w:header="708" w:footer="708" w:gutter="0"/>
          <w:cols w:space="708"/>
          <w:docGrid w:linePitch="360"/>
        </w:sectPr>
      </w:pPr>
    </w:p>
    <w:p w14:paraId="129D6AC5" w14:textId="1A3AB5B1" w:rsidR="00A9491F" w:rsidRPr="002646F6" w:rsidRDefault="00A9491F" w:rsidP="00A9491F">
      <w:pPr>
        <w:pStyle w:val="Caption"/>
      </w:pPr>
      <w:bookmarkStart w:id="65" w:name="_Ref121942625"/>
      <w:bookmarkStart w:id="66" w:name="_Ref125463580"/>
      <w:bookmarkStart w:id="67" w:name="_Toc129350980"/>
      <w:r w:rsidRPr="002646F6">
        <w:lastRenderedPageBreak/>
        <w:t xml:space="preserve">Table </w:t>
      </w:r>
      <w:r>
        <w:fldChar w:fldCharType="begin"/>
      </w:r>
      <w:r>
        <w:instrText>SEQ Table \* ARABIC</w:instrText>
      </w:r>
      <w:r>
        <w:fldChar w:fldCharType="separate"/>
      </w:r>
      <w:r w:rsidR="00145F42">
        <w:rPr>
          <w:noProof/>
        </w:rPr>
        <w:t>5</w:t>
      </w:r>
      <w:r>
        <w:fldChar w:fldCharType="end"/>
      </w:r>
      <w:bookmarkEnd w:id="65"/>
      <w:r w:rsidRPr="002646F6">
        <w:t>: PFS and OS outcomes by line of therapy</w:t>
      </w:r>
      <w:r w:rsidR="001F5ACB" w:rsidRPr="002646F6">
        <w:t xml:space="preserve"> in HER2-negative u/mBC</w:t>
      </w:r>
      <w:bookmarkEnd w:id="66"/>
      <w:bookmarkEnd w:id="67"/>
    </w:p>
    <w:tbl>
      <w:tblPr>
        <w:tblStyle w:val="GridTable1Light"/>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2830"/>
        <w:gridCol w:w="1418"/>
        <w:gridCol w:w="2410"/>
        <w:gridCol w:w="4961"/>
        <w:gridCol w:w="1417"/>
        <w:gridCol w:w="1276"/>
      </w:tblGrid>
      <w:tr w:rsidR="00820711" w:rsidRPr="00CE5C68" w14:paraId="4ABCBE07" w14:textId="77777777" w:rsidTr="00636F1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E7E6E6" w:themeFill="background2"/>
            <w:vAlign w:val="center"/>
          </w:tcPr>
          <w:p w14:paraId="55D5D0AB" w14:textId="77777777" w:rsidR="00820711" w:rsidRPr="00CE5C68" w:rsidRDefault="00820711">
            <w:pPr>
              <w:pStyle w:val="Asctablesandfigures"/>
              <w:rPr>
                <w:rFonts w:ascii="Arial" w:hAnsi="Arial" w:cs="Arial"/>
                <w:sz w:val="20"/>
                <w:szCs w:val="20"/>
                <w:lang w:val="en-GB"/>
              </w:rPr>
            </w:pPr>
            <w:r>
              <w:rPr>
                <w:rFonts w:ascii="Arial" w:hAnsi="Arial" w:cs="Arial"/>
                <w:sz w:val="20"/>
                <w:szCs w:val="20"/>
                <w:lang w:val="en-GB"/>
              </w:rPr>
              <w:t>Author and study details</w:t>
            </w:r>
            <w:r w:rsidRPr="00CE5C68">
              <w:rPr>
                <w:rFonts w:ascii="Arial" w:hAnsi="Arial" w:cs="Arial"/>
                <w:sz w:val="20"/>
                <w:szCs w:val="20"/>
                <w:lang w:val="en-GB"/>
              </w:rPr>
              <w:t xml:space="preserve"> </w:t>
            </w:r>
          </w:p>
        </w:tc>
        <w:tc>
          <w:tcPr>
            <w:tcW w:w="1418" w:type="dxa"/>
            <w:shd w:val="clear" w:color="auto" w:fill="E7E6E6" w:themeFill="background2"/>
            <w:vAlign w:val="center"/>
          </w:tcPr>
          <w:p w14:paraId="06B3168D" w14:textId="77777777" w:rsidR="00820711" w:rsidRPr="0068438F" w:rsidRDefault="00820711">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68438F">
              <w:rPr>
                <w:rFonts w:ascii="Arial" w:hAnsi="Arial" w:cs="Arial"/>
                <w:sz w:val="20"/>
                <w:szCs w:val="20"/>
                <w:lang w:val="en-GB"/>
              </w:rPr>
              <w:t>Study name</w:t>
            </w:r>
          </w:p>
        </w:tc>
        <w:tc>
          <w:tcPr>
            <w:tcW w:w="2410" w:type="dxa"/>
            <w:shd w:val="clear" w:color="auto" w:fill="E7E6E6" w:themeFill="background2"/>
            <w:vAlign w:val="center"/>
          </w:tcPr>
          <w:p w14:paraId="1F74DE51" w14:textId="77777777" w:rsidR="00820711" w:rsidRPr="00CE5C68" w:rsidRDefault="00820711">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Line of</w:t>
            </w:r>
            <w:r>
              <w:rPr>
                <w:rFonts w:ascii="Arial" w:hAnsi="Arial" w:cs="Arial"/>
                <w:sz w:val="20"/>
                <w:szCs w:val="20"/>
                <w:lang w:val="en-GB"/>
              </w:rPr>
              <w:t xml:space="preserve"> </w:t>
            </w:r>
            <w:r w:rsidRPr="00CE5C68">
              <w:rPr>
                <w:rFonts w:ascii="Arial" w:hAnsi="Arial" w:cs="Arial"/>
                <w:sz w:val="20"/>
                <w:szCs w:val="20"/>
                <w:lang w:val="en-GB"/>
              </w:rPr>
              <w:t>chemotherapy</w:t>
            </w:r>
            <w:r>
              <w:rPr>
                <w:rFonts w:ascii="Arial" w:hAnsi="Arial" w:cs="Arial"/>
                <w:sz w:val="20"/>
                <w:szCs w:val="20"/>
                <w:lang w:val="en-GB"/>
              </w:rPr>
              <w:t xml:space="preserve"> in the metastatic setting</w:t>
            </w:r>
          </w:p>
        </w:tc>
        <w:tc>
          <w:tcPr>
            <w:tcW w:w="4961" w:type="dxa"/>
            <w:shd w:val="clear" w:color="auto" w:fill="E7E6E6" w:themeFill="background2"/>
            <w:vAlign w:val="center"/>
          </w:tcPr>
          <w:p w14:paraId="61817AA7" w14:textId="77777777" w:rsidR="00820711" w:rsidRPr="00CE5C68" w:rsidRDefault="00820711">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Treatment</w:t>
            </w:r>
          </w:p>
        </w:tc>
        <w:tc>
          <w:tcPr>
            <w:tcW w:w="1417" w:type="dxa"/>
            <w:shd w:val="clear" w:color="auto" w:fill="E7E6E6" w:themeFill="background2"/>
            <w:vAlign w:val="center"/>
          </w:tcPr>
          <w:p w14:paraId="3F4B3F78" w14:textId="77777777" w:rsidR="00820711" w:rsidRPr="00CE5C68" w:rsidRDefault="00820711">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dian PFS, months</w:t>
            </w:r>
          </w:p>
        </w:tc>
        <w:tc>
          <w:tcPr>
            <w:tcW w:w="1276" w:type="dxa"/>
            <w:shd w:val="clear" w:color="auto" w:fill="E7E6E6" w:themeFill="background2"/>
            <w:vAlign w:val="center"/>
          </w:tcPr>
          <w:p w14:paraId="44CEC086" w14:textId="77777777" w:rsidR="00820711" w:rsidRPr="00CE5C68" w:rsidRDefault="00820711">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dian OS, months</w:t>
            </w:r>
          </w:p>
        </w:tc>
      </w:tr>
      <w:tr w:rsidR="00820711" w:rsidRPr="00CE5C68" w14:paraId="49FC63AB"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tcPr>
          <w:p w14:paraId="45D2FB38" w14:textId="77777777" w:rsidR="00820711" w:rsidRPr="00CE5C68" w:rsidRDefault="00820711">
            <w:pPr>
              <w:pStyle w:val="Asctablesandfigures"/>
              <w:rPr>
                <w:rFonts w:ascii="Arial" w:hAnsi="Arial" w:cs="Arial"/>
                <w:sz w:val="20"/>
                <w:szCs w:val="20"/>
                <w:lang w:val="en-GB"/>
              </w:rPr>
            </w:pPr>
            <w:r w:rsidRPr="00CE5C68">
              <w:rPr>
                <w:rFonts w:ascii="Arial" w:hAnsi="Arial" w:cs="Arial"/>
                <w:sz w:val="20"/>
                <w:szCs w:val="20"/>
                <w:lang w:val="en-GB"/>
              </w:rPr>
              <w:t>HER2-negative</w:t>
            </w:r>
            <w:r>
              <w:rPr>
                <w:rFonts w:ascii="Arial" w:hAnsi="Arial" w:cs="Arial"/>
                <w:sz w:val="20"/>
                <w:szCs w:val="20"/>
                <w:lang w:val="en-GB"/>
              </w:rPr>
              <w:t>/HR-positive</w:t>
            </w:r>
          </w:p>
        </w:tc>
      </w:tr>
      <w:tr w:rsidR="00A659B4" w:rsidRPr="00CE5C68" w14:paraId="7626479E" w14:textId="77777777" w:rsidTr="00B65DDA">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0A69854B" w14:textId="77777777" w:rsidR="00A659B4" w:rsidRPr="00D850A4" w:rsidRDefault="00A659B4" w:rsidP="00A659B4">
            <w:pPr>
              <w:pStyle w:val="Asctablesandfigures"/>
              <w:rPr>
                <w:rFonts w:ascii="Arial" w:hAnsi="Arial" w:cs="Arial"/>
                <w:sz w:val="20"/>
                <w:szCs w:val="20"/>
                <w:lang w:val="da-DK"/>
              </w:rPr>
            </w:pPr>
            <w:r w:rsidRPr="00D850A4">
              <w:rPr>
                <w:rFonts w:ascii="Arial" w:hAnsi="Arial" w:cs="Arial"/>
                <w:sz w:val="20"/>
                <w:szCs w:val="20"/>
                <w:lang w:val="da-DK"/>
              </w:rPr>
              <w:t>Pivot et al., 2017</w:t>
            </w:r>
          </w:p>
          <w:p w14:paraId="75C471A9" w14:textId="1B300B32" w:rsidR="00A659B4" w:rsidRPr="003C648C" w:rsidRDefault="00A659B4" w:rsidP="00A659B4">
            <w:pPr>
              <w:pStyle w:val="Asctablesandfigures"/>
              <w:rPr>
                <w:rFonts w:ascii="Arial" w:hAnsi="Arial" w:cs="Arial"/>
                <w:sz w:val="20"/>
                <w:szCs w:val="20"/>
                <w:lang w:val="da-DK"/>
              </w:rPr>
            </w:pPr>
            <w:r w:rsidRPr="00D850A4">
              <w:rPr>
                <w:rFonts w:ascii="Arial" w:hAnsi="Arial" w:cs="Arial"/>
                <w:sz w:val="20"/>
                <w:szCs w:val="20"/>
                <w:lang w:val="da-DK"/>
              </w:rPr>
              <w:t>(NCT00337103) Phase III</w:t>
            </w:r>
            <w:r w:rsidRPr="00CE5C68">
              <w:rPr>
                <w:rFonts w:cs="Arial"/>
                <w:sz w:val="20"/>
                <w:szCs w:val="20"/>
              </w:rPr>
              <w:fldChar w:fldCharType="begin"/>
            </w:r>
            <w:r w:rsidR="00CA6345">
              <w:rPr>
                <w:rFonts w:ascii="Arial" w:hAnsi="Arial" w:cs="Arial"/>
                <w:sz w:val="20"/>
                <w:szCs w:val="20"/>
                <w:lang w:val="da-DK"/>
              </w:rPr>
              <w:instrText xml:space="preserve"> ADDIN ZOTERO_ITEM CSL_CITATION {"citationID":"sw8gkIJj","properties":{"formattedCitation":"\\super 46\\nosupersub{}","plainCitation":"46","noteIndex":0},"citationItems":[{"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schema":"https://github.com/citation-style-language/schema/raw/master/csl-citation.json"} </w:instrText>
            </w:r>
            <w:r w:rsidRPr="00CE5C68">
              <w:rPr>
                <w:rFonts w:cs="Arial"/>
                <w:sz w:val="20"/>
                <w:szCs w:val="20"/>
              </w:rPr>
              <w:fldChar w:fldCharType="separate"/>
            </w:r>
            <w:r w:rsidR="00FD57F4" w:rsidRPr="00CD6B06">
              <w:rPr>
                <w:rFonts w:ascii="Arial" w:hAnsi="Arial" w:cs="Arial"/>
                <w:sz w:val="20"/>
                <w:vertAlign w:val="superscript"/>
                <w:lang w:val="da-DK"/>
              </w:rPr>
              <w:t>46</w:t>
            </w:r>
            <w:r w:rsidRPr="00CE5C68">
              <w:rPr>
                <w:rFonts w:cs="Arial"/>
                <w:sz w:val="20"/>
                <w:szCs w:val="20"/>
              </w:rPr>
              <w:fldChar w:fldCharType="end"/>
            </w:r>
          </w:p>
        </w:tc>
        <w:tc>
          <w:tcPr>
            <w:tcW w:w="1418" w:type="dxa"/>
            <w:vMerge w:val="restart"/>
            <w:shd w:val="clear" w:color="auto" w:fill="auto"/>
            <w:vAlign w:val="center"/>
          </w:tcPr>
          <w:p w14:paraId="0C494BEC" w14:textId="4167DA5E"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w:t>
            </w:r>
          </w:p>
        </w:tc>
        <w:tc>
          <w:tcPr>
            <w:tcW w:w="2410" w:type="dxa"/>
            <w:vMerge w:val="restart"/>
            <w:shd w:val="clear" w:color="auto" w:fill="auto"/>
            <w:vAlign w:val="center"/>
          </w:tcPr>
          <w:p w14:paraId="72F24305" w14:textId="1E11AE2F"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w:t>
            </w:r>
          </w:p>
        </w:tc>
        <w:tc>
          <w:tcPr>
            <w:tcW w:w="4961" w:type="dxa"/>
            <w:vMerge w:val="restart"/>
            <w:vAlign w:val="center"/>
          </w:tcPr>
          <w:p w14:paraId="5302100D" w14:textId="2753F1C8"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112E98AB" w14:textId="5A6F3BAE"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2</w:t>
            </w:r>
          </w:p>
        </w:tc>
        <w:tc>
          <w:tcPr>
            <w:tcW w:w="1276" w:type="dxa"/>
            <w:vAlign w:val="center"/>
          </w:tcPr>
          <w:p w14:paraId="43A398B6" w14:textId="78515AA0"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6.1</w:t>
            </w:r>
          </w:p>
        </w:tc>
      </w:tr>
      <w:tr w:rsidR="00A659B4" w:rsidRPr="00CE5C68" w14:paraId="1BB4B3DA" w14:textId="77777777" w:rsidTr="00B65DDA">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23AC91C2" w14:textId="77777777" w:rsidR="00A659B4" w:rsidRPr="00CE5C68" w:rsidDel="00A659B4" w:rsidRDefault="00A659B4" w:rsidP="00A659B4">
            <w:pPr>
              <w:pStyle w:val="Asctablesandfigures"/>
              <w:rPr>
                <w:rFonts w:ascii="Arial" w:hAnsi="Arial" w:cs="Arial"/>
                <w:sz w:val="20"/>
                <w:szCs w:val="20"/>
                <w:lang w:val="en-GB"/>
              </w:rPr>
            </w:pPr>
          </w:p>
        </w:tc>
        <w:tc>
          <w:tcPr>
            <w:tcW w:w="1418" w:type="dxa"/>
            <w:vMerge/>
            <w:shd w:val="clear" w:color="auto" w:fill="auto"/>
            <w:vAlign w:val="center"/>
          </w:tcPr>
          <w:p w14:paraId="2E6073DA" w14:textId="77777777" w:rsidR="00A659B4" w:rsidDel="00A659B4"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45494AC3" w14:textId="77777777" w:rsidR="00A659B4" w:rsidRPr="00CE5C68" w:rsidDel="00A659B4"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Merge/>
            <w:vAlign w:val="center"/>
          </w:tcPr>
          <w:p w14:paraId="27C5E924" w14:textId="77777777" w:rsidR="00A659B4" w:rsidRPr="00CE5C68" w:rsidDel="00A659B4"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417" w:type="dxa"/>
            <w:vAlign w:val="center"/>
          </w:tcPr>
          <w:p w14:paraId="6E8DDCCC" w14:textId="273A461F" w:rsidR="00A659B4" w:rsidRPr="00CE5C68" w:rsidDel="00A659B4"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0</w:t>
            </w:r>
          </w:p>
        </w:tc>
        <w:tc>
          <w:tcPr>
            <w:tcW w:w="1276" w:type="dxa"/>
            <w:vAlign w:val="center"/>
          </w:tcPr>
          <w:p w14:paraId="535C6C54" w14:textId="01A0EB4E" w:rsidR="00A659B4" w:rsidRPr="00CE5C68" w:rsidDel="00A659B4"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5</w:t>
            </w:r>
          </w:p>
        </w:tc>
      </w:tr>
      <w:tr w:rsidR="00A659B4" w:rsidRPr="00CE5C68" w14:paraId="16701DBB" w14:textId="77777777" w:rsidTr="00B65DDA">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9645041" w14:textId="77777777"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Pivot et al., 2016</w:t>
            </w:r>
          </w:p>
          <w:p w14:paraId="69B45112" w14:textId="1C7A0081"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NR) Phase III</w:t>
            </w:r>
            <w:r w:rsidRPr="00CE5C68">
              <w:rPr>
                <w:rFonts w:cs="Arial"/>
                <w:sz w:val="20"/>
                <w:szCs w:val="20"/>
              </w:rPr>
              <w:fldChar w:fldCharType="begin"/>
            </w:r>
            <w:r w:rsidR="00CA6345">
              <w:rPr>
                <w:rFonts w:ascii="Arial" w:hAnsi="Arial" w:cs="Arial"/>
                <w:sz w:val="20"/>
                <w:szCs w:val="20"/>
                <w:lang w:val="da-DK"/>
              </w:rPr>
              <w:instrText xml:space="preserve"> ADDIN ZOTERO_ITEM CSL_CITATION {"citationID":"PdX57tQU","properties":{"formattedCitation":"\\super 43\\nosupersub{}","plainCitation":"43","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schema":"https://github.com/citation-style-language/schema/raw/master/csl-citation.json"} </w:instrText>
            </w:r>
            <w:r w:rsidRPr="00CE5C68">
              <w:rPr>
                <w:rFonts w:cs="Arial"/>
                <w:sz w:val="20"/>
                <w:szCs w:val="20"/>
              </w:rPr>
              <w:fldChar w:fldCharType="separate"/>
            </w:r>
            <w:r w:rsidR="00FD57F4" w:rsidRPr="00FD57F4">
              <w:rPr>
                <w:rFonts w:ascii="Arial" w:hAnsi="Arial" w:cs="Arial"/>
                <w:sz w:val="20"/>
                <w:vertAlign w:val="superscript"/>
              </w:rPr>
              <w:t>43</w:t>
            </w:r>
            <w:r w:rsidRPr="00CE5C68">
              <w:rPr>
                <w:rFonts w:cs="Arial"/>
                <w:sz w:val="20"/>
                <w:szCs w:val="20"/>
              </w:rPr>
              <w:fldChar w:fldCharType="end"/>
            </w:r>
          </w:p>
        </w:tc>
        <w:tc>
          <w:tcPr>
            <w:tcW w:w="1418" w:type="dxa"/>
            <w:shd w:val="clear" w:color="auto" w:fill="auto"/>
            <w:vAlign w:val="center"/>
          </w:tcPr>
          <w:p w14:paraId="45970F2F" w14:textId="140794BC"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 and Study 305</w:t>
            </w:r>
          </w:p>
        </w:tc>
        <w:tc>
          <w:tcPr>
            <w:tcW w:w="2410" w:type="dxa"/>
            <w:shd w:val="clear" w:color="auto" w:fill="auto"/>
            <w:vAlign w:val="center"/>
          </w:tcPr>
          <w:p w14:paraId="4F2E4A47" w14:textId="01E1B9CE"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Pr>
                <w:rFonts w:ascii="Arial" w:hAnsi="Arial" w:cs="Arial"/>
                <w:sz w:val="20"/>
                <w:szCs w:val="20"/>
                <w:lang w:val="en-GB"/>
              </w:rPr>
              <w:t>2</w:t>
            </w:r>
          </w:p>
        </w:tc>
        <w:tc>
          <w:tcPr>
            <w:tcW w:w="4961" w:type="dxa"/>
            <w:vAlign w:val="center"/>
          </w:tcPr>
          <w:p w14:paraId="3DE45538" w14:textId="4BA1CE94"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7BA60D7F" w14:textId="5C23C251"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7</w:t>
            </w:r>
          </w:p>
        </w:tc>
        <w:tc>
          <w:tcPr>
            <w:tcW w:w="1276" w:type="dxa"/>
            <w:vAlign w:val="center"/>
          </w:tcPr>
          <w:p w14:paraId="2C60BE45" w14:textId="53F18B15"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5.1</w:t>
            </w:r>
          </w:p>
        </w:tc>
      </w:tr>
      <w:tr w:rsidR="00A659B4" w:rsidRPr="00CE5C68" w14:paraId="6B0F7028"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4A38440B" w14:textId="77777777"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 xml:space="preserve">Twelves et al., 2016 </w:t>
            </w:r>
          </w:p>
          <w:p w14:paraId="6B97249F" w14:textId="06E9890A"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NCT00337103)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SjKCOnuJ","properties":{"formattedCitation":"\\super 45\\nosupersub{}","plainCitation":"45","noteIndex":0},"citationItems":[{"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schema":"https://github.com/citation-style-language/schema/raw/master/csl-citation.json"} </w:instrText>
            </w:r>
            <w:r w:rsidRPr="00CE5C68">
              <w:rPr>
                <w:rFonts w:ascii="Arial" w:hAnsi="Arial" w:cs="Arial"/>
                <w:sz w:val="20"/>
                <w:szCs w:val="20"/>
                <w:lang w:val="en-GB"/>
              </w:rPr>
              <w:fldChar w:fldCharType="separate"/>
            </w:r>
            <w:r w:rsidR="00FD57F4" w:rsidRPr="00CD6B06">
              <w:rPr>
                <w:rFonts w:ascii="Arial" w:hAnsi="Arial" w:cs="Arial"/>
                <w:sz w:val="20"/>
                <w:vertAlign w:val="superscript"/>
                <w:lang w:val="da-DK"/>
              </w:rPr>
              <w:t>45</w:t>
            </w:r>
            <w:r w:rsidRPr="00CE5C68">
              <w:rPr>
                <w:rFonts w:ascii="Arial" w:hAnsi="Arial" w:cs="Arial"/>
                <w:sz w:val="20"/>
                <w:szCs w:val="20"/>
                <w:lang w:val="en-GB"/>
              </w:rPr>
              <w:fldChar w:fldCharType="end"/>
            </w:r>
          </w:p>
        </w:tc>
        <w:tc>
          <w:tcPr>
            <w:tcW w:w="1418" w:type="dxa"/>
            <w:vMerge w:val="restart"/>
            <w:shd w:val="clear" w:color="auto" w:fill="auto"/>
            <w:vAlign w:val="center"/>
          </w:tcPr>
          <w:p w14:paraId="2064E4AB" w14:textId="22F41A15"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w:t>
            </w:r>
          </w:p>
        </w:tc>
        <w:tc>
          <w:tcPr>
            <w:tcW w:w="2410" w:type="dxa"/>
            <w:vMerge w:val="restart"/>
            <w:shd w:val="clear" w:color="auto" w:fill="auto"/>
            <w:vAlign w:val="center"/>
          </w:tcPr>
          <w:p w14:paraId="59A5462B" w14:textId="06EF64C4"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sidRPr="17701C29">
              <w:rPr>
                <w:rFonts w:ascii="Arial" w:hAnsi="Arial" w:cs="Arial"/>
                <w:sz w:val="20"/>
                <w:szCs w:val="20"/>
                <w:lang w:val="en-GB"/>
              </w:rPr>
              <w:t xml:space="preserve">2 </w:t>
            </w:r>
          </w:p>
        </w:tc>
        <w:tc>
          <w:tcPr>
            <w:tcW w:w="4961" w:type="dxa"/>
            <w:vAlign w:val="center"/>
          </w:tcPr>
          <w:p w14:paraId="3481B57D"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6F1C5C64" w14:textId="3F3035F4"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1</w:t>
            </w:r>
          </w:p>
        </w:tc>
        <w:tc>
          <w:tcPr>
            <w:tcW w:w="1276" w:type="dxa"/>
            <w:vAlign w:val="center"/>
          </w:tcPr>
          <w:p w14:paraId="2E115C52"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5.9</w:t>
            </w:r>
          </w:p>
        </w:tc>
      </w:tr>
      <w:tr w:rsidR="00A659B4" w:rsidRPr="00CE5C68" w14:paraId="741E76B8"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4A4E9B7A" w14:textId="77777777" w:rsidR="00A659B4" w:rsidRPr="00CE5C68" w:rsidRDefault="00A659B4" w:rsidP="00A659B4">
            <w:pPr>
              <w:pStyle w:val="Asctablesandfigures"/>
              <w:rPr>
                <w:rFonts w:ascii="Arial" w:hAnsi="Arial" w:cs="Arial"/>
                <w:sz w:val="20"/>
                <w:szCs w:val="20"/>
                <w:lang w:val="en-GB"/>
              </w:rPr>
            </w:pPr>
          </w:p>
        </w:tc>
        <w:tc>
          <w:tcPr>
            <w:tcW w:w="1418" w:type="dxa"/>
            <w:vMerge/>
            <w:shd w:val="clear" w:color="auto" w:fill="auto"/>
            <w:vAlign w:val="center"/>
          </w:tcPr>
          <w:p w14:paraId="44AF755B" w14:textId="77777777" w:rsidR="00A659B4" w:rsidRPr="17701C29"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1A35FC54" w14:textId="77777777" w:rsidR="00A659B4" w:rsidRPr="17701C29"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241DD4F2"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Capecitabine</w:t>
            </w:r>
          </w:p>
        </w:tc>
        <w:tc>
          <w:tcPr>
            <w:tcW w:w="1417" w:type="dxa"/>
            <w:vAlign w:val="center"/>
          </w:tcPr>
          <w:p w14:paraId="277F04C2" w14:textId="02CBA6F9"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3.9</w:t>
            </w:r>
          </w:p>
        </w:tc>
        <w:tc>
          <w:tcPr>
            <w:tcW w:w="1276" w:type="dxa"/>
            <w:vAlign w:val="center"/>
          </w:tcPr>
          <w:p w14:paraId="4EE64CD5" w14:textId="0DA6027E"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5</w:t>
            </w:r>
          </w:p>
        </w:tc>
      </w:tr>
      <w:tr w:rsidR="00A659B4" w:rsidRPr="00CE5C68" w14:paraId="7810FF6D"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76DF88C5" w14:textId="77777777" w:rsidR="00A659B4" w:rsidRPr="005A458E" w:rsidRDefault="00A659B4" w:rsidP="00A659B4">
            <w:pPr>
              <w:pStyle w:val="Asctablesandfigures"/>
              <w:rPr>
                <w:rFonts w:ascii="Arial" w:hAnsi="Arial" w:cs="Arial"/>
                <w:sz w:val="20"/>
                <w:szCs w:val="20"/>
                <w:lang w:val="en-GB"/>
              </w:rPr>
            </w:pPr>
            <w:r w:rsidRPr="005A458E">
              <w:rPr>
                <w:rFonts w:ascii="Arial" w:hAnsi="Arial" w:cs="Arial"/>
                <w:sz w:val="20"/>
                <w:szCs w:val="20"/>
                <w:lang w:val="en-GB"/>
              </w:rPr>
              <w:t xml:space="preserve">Yardley et al., 2016 </w:t>
            </w:r>
            <w:sdt>
              <w:sdtPr>
                <w:rPr>
                  <w:rFonts w:ascii="Arial" w:hAnsi="Arial" w:cs="Arial"/>
                  <w:color w:val="000000"/>
                  <w:sz w:val="20"/>
                  <w:szCs w:val="20"/>
                  <w:lang w:val="en-GB"/>
                </w:rPr>
                <w:tag w:val="MENDELEY_CITATION_v3_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"/>
                <w:id w:val="667369092"/>
                <w:placeholder>
                  <w:docPart w:val="8C143A42E93E4E6B8C3F432F3C1C8FD7"/>
                </w:placeholder>
              </w:sdtPr>
              <w:sdtEndPr/>
              <w:sdtContent>
                <w:r w:rsidRPr="005A458E">
                  <w:rPr>
                    <w:rFonts w:ascii="Arial" w:hAnsi="Arial" w:cs="Arial"/>
                    <w:color w:val="000000"/>
                    <w:sz w:val="20"/>
                    <w:szCs w:val="20"/>
                    <w:lang w:val="en-GB"/>
                  </w:rPr>
                  <w:t>(298)</w:t>
                </w:r>
              </w:sdtContent>
            </w:sdt>
          </w:p>
          <w:p w14:paraId="788EF662" w14:textId="3E2BFDF5" w:rsidR="00A659B4" w:rsidRPr="00CE5C68" w:rsidRDefault="00A659B4" w:rsidP="00A659B4">
            <w:pPr>
              <w:pStyle w:val="Asctablesandfigures"/>
              <w:rPr>
                <w:rFonts w:ascii="Arial" w:hAnsi="Arial" w:cs="Arial"/>
                <w:sz w:val="20"/>
                <w:szCs w:val="20"/>
                <w:lang w:val="en-GB"/>
              </w:rPr>
            </w:pPr>
            <w:r w:rsidRPr="005A458E">
              <w:rPr>
                <w:rFonts w:ascii="Arial" w:hAnsi="Arial" w:cs="Arial"/>
                <w:sz w:val="20"/>
                <w:szCs w:val="20"/>
                <w:lang w:val="en-GB"/>
              </w:rPr>
              <w:t>(NCT01427933) Phase II</w:t>
            </w:r>
            <w:r>
              <w:rPr>
                <w:rFonts w:ascii="Arial" w:hAnsi="Arial" w:cs="Arial"/>
                <w:sz w:val="20"/>
                <w:szCs w:val="20"/>
                <w:lang w:val="en-GB"/>
              </w:rPr>
              <w:fldChar w:fldCharType="begin"/>
            </w:r>
            <w:r w:rsidR="00CA6345" w:rsidRPr="005A458E">
              <w:rPr>
                <w:rFonts w:ascii="Arial" w:hAnsi="Arial" w:cs="Arial"/>
                <w:sz w:val="20"/>
                <w:szCs w:val="20"/>
                <w:lang w:val="en-GB"/>
              </w:rPr>
              <w:instrText xml:space="preserve"> ADDIN ZOTERO_ITEM CSL_CITATION {"citationID":"Hp6XHcz8","properties":{"formattedCitation":"\\super 47\\nosupersub{}","plainCitation":"47","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w:instrText>
            </w:r>
            <w:r w:rsidR="00CA6345">
              <w:rPr>
                <w:rFonts w:ascii="Arial" w:hAnsi="Arial" w:cs="Arial"/>
                <w:sz w:val="20"/>
                <w:szCs w:val="20"/>
                <w:lang w:val="da-DK"/>
              </w:rPr>
              <w:instrText xml:space="preserve">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Pr>
                <w:rFonts w:ascii="Arial" w:hAnsi="Arial" w:cs="Arial"/>
                <w:sz w:val="20"/>
                <w:szCs w:val="20"/>
                <w:lang w:val="en-GB"/>
              </w:rPr>
              <w:fldChar w:fldCharType="separate"/>
            </w:r>
            <w:r w:rsidR="00FD57F4" w:rsidRPr="00FD57F4">
              <w:rPr>
                <w:rFonts w:ascii="Arial" w:hAnsi="Arial" w:cs="Arial"/>
                <w:sz w:val="20"/>
                <w:vertAlign w:val="superscript"/>
              </w:rPr>
              <w:t>47</w:t>
            </w:r>
            <w:r>
              <w:rPr>
                <w:rFonts w:ascii="Arial" w:hAnsi="Arial" w:cs="Arial"/>
                <w:sz w:val="20"/>
                <w:szCs w:val="20"/>
                <w:lang w:val="en-GB"/>
              </w:rPr>
              <w:fldChar w:fldCharType="end"/>
            </w:r>
          </w:p>
        </w:tc>
        <w:tc>
          <w:tcPr>
            <w:tcW w:w="1418" w:type="dxa"/>
            <w:shd w:val="clear" w:color="auto" w:fill="auto"/>
            <w:vAlign w:val="center"/>
          </w:tcPr>
          <w:p w14:paraId="1F8F0185"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w:t>
            </w:r>
          </w:p>
        </w:tc>
        <w:tc>
          <w:tcPr>
            <w:tcW w:w="2410" w:type="dxa"/>
            <w:shd w:val="clear" w:color="auto" w:fill="auto"/>
            <w:vAlign w:val="center"/>
          </w:tcPr>
          <w:p w14:paraId="4C39FEC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4</w:t>
            </w:r>
          </w:p>
        </w:tc>
        <w:tc>
          <w:tcPr>
            <w:tcW w:w="4961" w:type="dxa"/>
            <w:vAlign w:val="center"/>
          </w:tcPr>
          <w:p w14:paraId="67F0836A"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10EE7944"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1</w:t>
            </w:r>
          </w:p>
        </w:tc>
        <w:tc>
          <w:tcPr>
            <w:tcW w:w="1276" w:type="dxa"/>
            <w:vAlign w:val="center"/>
          </w:tcPr>
          <w:p w14:paraId="27AECD91"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1.5</w:t>
            </w:r>
          </w:p>
        </w:tc>
      </w:tr>
      <w:tr w:rsidR="00A659B4" w:rsidRPr="00CE5C68" w14:paraId="150062C3"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3F23EAF0" w14:textId="77777777" w:rsidR="00A659B4" w:rsidRPr="00F710CB" w:rsidRDefault="00A659B4" w:rsidP="00A659B4">
            <w:pPr>
              <w:pStyle w:val="Asctablesandfigures"/>
              <w:rPr>
                <w:rFonts w:ascii="Arial" w:hAnsi="Arial" w:cs="Arial"/>
                <w:sz w:val="20"/>
                <w:szCs w:val="20"/>
                <w:lang w:val="fr-FR"/>
              </w:rPr>
            </w:pPr>
            <w:r w:rsidRPr="00F710CB">
              <w:rPr>
                <w:rFonts w:ascii="Arial" w:hAnsi="Arial" w:cs="Arial"/>
                <w:sz w:val="20"/>
                <w:szCs w:val="20"/>
                <w:lang w:val="fr-FR"/>
              </w:rPr>
              <w:t>Cortes et al., 2011</w:t>
            </w:r>
          </w:p>
          <w:p w14:paraId="5FF8DA38" w14:textId="39523C1C" w:rsidR="00A659B4" w:rsidRPr="00CE5C68" w:rsidRDefault="00A659B4" w:rsidP="00A659B4">
            <w:pPr>
              <w:pStyle w:val="Asctablesandfigures"/>
              <w:rPr>
                <w:rFonts w:ascii="Arial" w:hAnsi="Arial" w:cs="Arial"/>
                <w:sz w:val="20"/>
                <w:szCs w:val="20"/>
                <w:lang w:val="en-GB"/>
              </w:rPr>
            </w:pPr>
            <w:r w:rsidRPr="00F710CB">
              <w:rPr>
                <w:rFonts w:ascii="Arial" w:hAnsi="Arial" w:cs="Arial"/>
                <w:sz w:val="20"/>
                <w:szCs w:val="20"/>
                <w:lang w:val="fr-FR"/>
              </w:rPr>
              <w:t>(NCT00388726) Phase III</w:t>
            </w:r>
            <w:r w:rsidRPr="00CE5C68">
              <w:rPr>
                <w:rFonts w:ascii="Arial" w:hAnsi="Arial" w:cs="Arial"/>
                <w:sz w:val="20"/>
                <w:szCs w:val="20"/>
                <w:lang w:val="en-GB"/>
              </w:rPr>
              <w:fldChar w:fldCharType="begin"/>
            </w:r>
            <w:r w:rsidR="00CA6345">
              <w:rPr>
                <w:rFonts w:ascii="Arial" w:hAnsi="Arial" w:cs="Arial"/>
                <w:sz w:val="20"/>
                <w:szCs w:val="20"/>
                <w:lang w:val="fr-FR"/>
              </w:rPr>
              <w:instrText xml:space="preserve"> ADDIN ZOTERO_ITEM CSL_CITATION {"citationID":"vx3sy7oK","properties":{"formattedCitation":"\\super 44\\nosupersub{}","plainCitation":"44","noteIndex":0},"citationItems":[{"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44</w:t>
            </w:r>
            <w:r w:rsidRPr="00CE5C68">
              <w:rPr>
                <w:rFonts w:ascii="Arial" w:hAnsi="Arial" w:cs="Arial"/>
                <w:sz w:val="20"/>
                <w:szCs w:val="20"/>
                <w:lang w:val="en-GB"/>
              </w:rPr>
              <w:fldChar w:fldCharType="end"/>
            </w:r>
          </w:p>
        </w:tc>
        <w:tc>
          <w:tcPr>
            <w:tcW w:w="1418" w:type="dxa"/>
            <w:shd w:val="clear" w:color="auto" w:fill="auto"/>
            <w:vAlign w:val="center"/>
          </w:tcPr>
          <w:p w14:paraId="68D878CC"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EMBRACE</w:t>
            </w:r>
          </w:p>
        </w:tc>
        <w:tc>
          <w:tcPr>
            <w:tcW w:w="2410" w:type="dxa"/>
            <w:shd w:val="clear" w:color="auto" w:fill="auto"/>
            <w:vAlign w:val="center"/>
          </w:tcPr>
          <w:p w14:paraId="539F1DDF" w14:textId="76266A9E"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AAAB3A">
              <w:rPr>
                <w:rFonts w:ascii="Arial" w:hAnsi="Arial" w:cs="Arial"/>
                <w:sz w:val="20"/>
                <w:szCs w:val="20"/>
                <w:lang w:val="en-GB"/>
              </w:rPr>
              <w:t>2</w:t>
            </w:r>
            <w:r>
              <w:rPr>
                <w:rFonts w:ascii="Arial" w:hAnsi="Arial" w:cs="Arial"/>
                <w:sz w:val="20"/>
                <w:szCs w:val="20"/>
                <w:lang w:val="en-GB"/>
              </w:rPr>
              <w:t>–</w:t>
            </w:r>
            <w:r w:rsidRPr="00AAAB3A">
              <w:rPr>
                <w:rFonts w:ascii="Arial" w:hAnsi="Arial" w:cs="Arial"/>
                <w:sz w:val="20"/>
                <w:szCs w:val="20"/>
                <w:lang w:val="en-GB"/>
              </w:rPr>
              <w:t xml:space="preserve">5 </w:t>
            </w:r>
          </w:p>
        </w:tc>
        <w:tc>
          <w:tcPr>
            <w:tcW w:w="4961" w:type="dxa"/>
            <w:vAlign w:val="center"/>
          </w:tcPr>
          <w:p w14:paraId="1A49E634"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20112BD7"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6</w:t>
            </w:r>
          </w:p>
        </w:tc>
        <w:tc>
          <w:tcPr>
            <w:tcW w:w="1276" w:type="dxa"/>
            <w:vAlign w:val="center"/>
          </w:tcPr>
          <w:p w14:paraId="4DCB8D81"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3.2</w:t>
            </w:r>
          </w:p>
        </w:tc>
      </w:tr>
      <w:tr w:rsidR="00A659B4" w:rsidRPr="00CE5C68" w14:paraId="14DA906C"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tcPr>
          <w:p w14:paraId="4AD97E99" w14:textId="77777777" w:rsidR="00A659B4" w:rsidRPr="00CE5C68" w:rsidRDefault="00A659B4" w:rsidP="00A659B4">
            <w:pPr>
              <w:pStyle w:val="Asctablesandfigures"/>
              <w:rPr>
                <w:rFonts w:ascii="Arial" w:hAnsi="Arial" w:cs="Arial"/>
                <w:sz w:val="20"/>
                <w:szCs w:val="20"/>
                <w:lang w:val="en-GB"/>
              </w:rPr>
            </w:pPr>
            <w:r>
              <w:rPr>
                <w:rFonts w:ascii="Arial" w:hAnsi="Arial" w:cs="Arial"/>
                <w:sz w:val="20"/>
                <w:szCs w:val="20"/>
                <w:lang w:val="en-GB"/>
              </w:rPr>
              <w:t>HER2-negative/HR-negative</w:t>
            </w:r>
            <w:r w:rsidRPr="00CE5C68">
              <w:rPr>
                <w:rFonts w:ascii="Arial" w:hAnsi="Arial" w:cs="Arial"/>
                <w:sz w:val="20"/>
                <w:szCs w:val="20"/>
                <w:lang w:val="en-GB"/>
              </w:rPr>
              <w:t xml:space="preserve"> (i.e., TNBC)</w:t>
            </w:r>
          </w:p>
        </w:tc>
      </w:tr>
      <w:tr w:rsidR="00A659B4" w:rsidRPr="00CE5C68" w14:paraId="7FE0BD41"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1FE334BC" w14:textId="77777777" w:rsidR="00A659B4" w:rsidRPr="00CE5C68" w:rsidRDefault="00A659B4" w:rsidP="00A659B4">
            <w:pPr>
              <w:pStyle w:val="Asctablesandfigures"/>
              <w:rPr>
                <w:rFonts w:ascii="Arial" w:hAnsi="Arial" w:cs="Arial"/>
                <w:sz w:val="20"/>
                <w:szCs w:val="20"/>
                <w:lang w:val="en-GB"/>
              </w:rPr>
            </w:pPr>
            <w:r w:rsidRPr="00CE5C68">
              <w:rPr>
                <w:rFonts w:ascii="Arial" w:hAnsi="Arial" w:cs="Arial"/>
                <w:sz w:val="20"/>
                <w:szCs w:val="20"/>
                <w:lang w:val="en-GB"/>
              </w:rPr>
              <w:t>Pivot et al., 2016</w:t>
            </w:r>
          </w:p>
          <w:p w14:paraId="6A6ADE4C" w14:textId="73E9E219" w:rsidR="00A659B4" w:rsidRPr="00CE5C68" w:rsidRDefault="00A659B4" w:rsidP="00A659B4">
            <w:pPr>
              <w:pStyle w:val="Asctablesandfigures"/>
              <w:rPr>
                <w:rFonts w:ascii="Arial" w:hAnsi="Arial" w:cs="Arial"/>
                <w:sz w:val="20"/>
                <w:szCs w:val="20"/>
                <w:lang w:val="en-GB"/>
              </w:rPr>
            </w:pPr>
            <w:r w:rsidRPr="003F091B">
              <w:rPr>
                <w:rFonts w:ascii="Arial" w:hAnsi="Arial" w:cs="Arial"/>
                <w:sz w:val="20"/>
                <w:szCs w:val="20"/>
                <w:lang w:val="en-GB"/>
              </w:rPr>
              <w:t>(NR) Phase III</w:t>
            </w:r>
            <w:r w:rsidRPr="00CE5C68">
              <w:rPr>
                <w:rFonts w:ascii="Arial" w:hAnsi="Arial" w:cs="Arial"/>
                <w:sz w:val="20"/>
                <w:szCs w:val="20"/>
                <w:lang w:val="en-GB"/>
              </w:rPr>
              <w:fldChar w:fldCharType="begin"/>
            </w:r>
            <w:r w:rsidR="00CA6345">
              <w:rPr>
                <w:rFonts w:ascii="Arial" w:hAnsi="Arial" w:cs="Arial"/>
                <w:sz w:val="20"/>
                <w:szCs w:val="20"/>
                <w:lang w:val="en-GB"/>
              </w:rPr>
              <w:instrText xml:space="preserve"> ADDIN ZOTERO_ITEM CSL_CITATION {"citationID":"gyZFVV4y","properties":{"formattedCitation":"\\super 43\\nosupersub{}","plainCitation":"43","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43</w:t>
            </w:r>
            <w:r w:rsidRPr="00CE5C68">
              <w:rPr>
                <w:rFonts w:ascii="Arial" w:hAnsi="Arial" w:cs="Arial"/>
                <w:sz w:val="20"/>
                <w:szCs w:val="20"/>
                <w:lang w:val="en-GB"/>
              </w:rPr>
              <w:fldChar w:fldCharType="end"/>
            </w:r>
          </w:p>
        </w:tc>
        <w:tc>
          <w:tcPr>
            <w:tcW w:w="1418" w:type="dxa"/>
            <w:shd w:val="clear" w:color="auto" w:fill="auto"/>
            <w:vAlign w:val="center"/>
          </w:tcPr>
          <w:p w14:paraId="20DEE6D3" w14:textId="16FE920F"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 and Study 305</w:t>
            </w:r>
          </w:p>
        </w:tc>
        <w:tc>
          <w:tcPr>
            <w:tcW w:w="2410" w:type="dxa"/>
            <w:shd w:val="clear" w:color="auto" w:fill="auto"/>
            <w:vAlign w:val="center"/>
          </w:tcPr>
          <w:p w14:paraId="2249DEA2" w14:textId="42D19723" w:rsidR="00A659B4" w:rsidRPr="00AAAB3A"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Pr>
                <w:rFonts w:ascii="Arial" w:hAnsi="Arial" w:cs="Arial"/>
                <w:sz w:val="20"/>
                <w:szCs w:val="20"/>
                <w:lang w:val="en-GB"/>
              </w:rPr>
              <w:t>2</w:t>
            </w:r>
          </w:p>
        </w:tc>
        <w:tc>
          <w:tcPr>
            <w:tcW w:w="4961" w:type="dxa"/>
            <w:vAlign w:val="center"/>
          </w:tcPr>
          <w:p w14:paraId="06EEA640"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0C6C9DF9"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8</w:t>
            </w:r>
          </w:p>
        </w:tc>
        <w:tc>
          <w:tcPr>
            <w:tcW w:w="1276" w:type="dxa"/>
            <w:vAlign w:val="center"/>
          </w:tcPr>
          <w:p w14:paraId="3DF52031"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4</w:t>
            </w:r>
          </w:p>
        </w:tc>
      </w:tr>
      <w:tr w:rsidR="00A659B4" w:rsidRPr="00CE5C68" w14:paraId="2BC9372E"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6BC9756D" w14:textId="77777777"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 xml:space="preserve">Vahdat et al., 2021* </w:t>
            </w:r>
          </w:p>
          <w:p w14:paraId="2AAAB888" w14:textId="3D3EF0B5"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NCT0199733) Phase 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ddwUFfZq","properties":{"formattedCitation":"\\super 50\\nosupersub{}","plainCitation":"50","noteIndex":0},"citationItems":[{"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schema":"https://github.com/citation-style-language/schema/raw/master/csl-citation.json"} </w:instrText>
            </w:r>
            <w:r w:rsidRPr="00CE5C68">
              <w:rPr>
                <w:rFonts w:ascii="Arial" w:hAnsi="Arial" w:cs="Arial"/>
                <w:sz w:val="20"/>
                <w:szCs w:val="20"/>
                <w:lang w:val="en-GB"/>
              </w:rPr>
              <w:fldChar w:fldCharType="separate"/>
            </w:r>
            <w:r w:rsidR="00FD57F4" w:rsidRPr="00CD6B06">
              <w:rPr>
                <w:rFonts w:ascii="Arial" w:hAnsi="Arial" w:cs="Arial"/>
                <w:sz w:val="20"/>
                <w:vertAlign w:val="superscript"/>
                <w:lang w:val="da-DK"/>
              </w:rPr>
              <w:t>50</w:t>
            </w:r>
            <w:r w:rsidRPr="00CE5C68">
              <w:rPr>
                <w:rFonts w:ascii="Arial" w:hAnsi="Arial" w:cs="Arial"/>
                <w:sz w:val="20"/>
                <w:szCs w:val="20"/>
                <w:lang w:val="en-GB"/>
              </w:rPr>
              <w:fldChar w:fldCharType="end"/>
            </w:r>
          </w:p>
        </w:tc>
        <w:tc>
          <w:tcPr>
            <w:tcW w:w="1418" w:type="dxa"/>
            <w:shd w:val="clear" w:color="auto" w:fill="auto"/>
            <w:vAlign w:val="center"/>
          </w:tcPr>
          <w:p w14:paraId="7275FC77"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TRIC</w:t>
            </w:r>
          </w:p>
        </w:tc>
        <w:tc>
          <w:tcPr>
            <w:tcW w:w="2410" w:type="dxa"/>
            <w:shd w:val="clear" w:color="auto" w:fill="auto"/>
            <w:vAlign w:val="center"/>
          </w:tcPr>
          <w:p w14:paraId="336350E0"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AAAB3A">
              <w:rPr>
                <w:rFonts w:ascii="Arial" w:hAnsi="Arial" w:cs="Arial"/>
                <w:sz w:val="20"/>
                <w:szCs w:val="20"/>
                <w:lang w:val="en-GB"/>
              </w:rPr>
              <w:t>≤2</w:t>
            </w:r>
          </w:p>
        </w:tc>
        <w:tc>
          <w:tcPr>
            <w:tcW w:w="4961" w:type="dxa"/>
            <w:vAlign w:val="center"/>
          </w:tcPr>
          <w:p w14:paraId="04226DB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w:t>
            </w:r>
          </w:p>
        </w:tc>
        <w:tc>
          <w:tcPr>
            <w:tcW w:w="1417" w:type="dxa"/>
            <w:vAlign w:val="center"/>
          </w:tcPr>
          <w:p w14:paraId="37D855EF"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8</w:t>
            </w:r>
          </w:p>
        </w:tc>
        <w:tc>
          <w:tcPr>
            <w:tcW w:w="1276" w:type="dxa"/>
            <w:vAlign w:val="center"/>
          </w:tcPr>
          <w:p w14:paraId="016571BE"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8.7</w:t>
            </w:r>
          </w:p>
        </w:tc>
      </w:tr>
      <w:tr w:rsidR="00A659B4" w:rsidRPr="00CE5C68" w14:paraId="731A3BF2"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6156992E" w14:textId="77777777"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 xml:space="preserve">Bardia et al., 2021* </w:t>
            </w:r>
          </w:p>
          <w:p w14:paraId="523F6B44" w14:textId="7C51DBDF"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NCT02574455)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du3skOko","properties":{"formattedCitation":"\\super 48\\nosupersub{}","plainCitation":"48","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schema":"https://github.com/citation-style-language/schema/raw/master/csl-citation.json"} </w:instrText>
            </w:r>
            <w:r w:rsidRPr="00CE5C68">
              <w:rPr>
                <w:rFonts w:ascii="Arial" w:hAnsi="Arial" w:cs="Arial"/>
                <w:sz w:val="20"/>
                <w:szCs w:val="20"/>
                <w:lang w:val="en-GB"/>
              </w:rPr>
              <w:fldChar w:fldCharType="separate"/>
            </w:r>
            <w:r w:rsidR="00FD57F4" w:rsidRPr="008B4392">
              <w:rPr>
                <w:rFonts w:ascii="Arial" w:hAnsi="Arial" w:cs="Arial"/>
                <w:sz w:val="20"/>
                <w:vertAlign w:val="superscript"/>
                <w:lang w:val="da-DK"/>
              </w:rPr>
              <w:t>48</w:t>
            </w:r>
            <w:r w:rsidRPr="00CE5C68">
              <w:rPr>
                <w:rFonts w:ascii="Arial" w:hAnsi="Arial" w:cs="Arial"/>
                <w:sz w:val="20"/>
                <w:szCs w:val="20"/>
                <w:lang w:val="en-GB"/>
              </w:rPr>
              <w:fldChar w:fldCharType="end"/>
            </w:r>
          </w:p>
        </w:tc>
        <w:tc>
          <w:tcPr>
            <w:tcW w:w="1418" w:type="dxa"/>
            <w:vMerge w:val="restart"/>
            <w:shd w:val="clear" w:color="auto" w:fill="auto"/>
            <w:vAlign w:val="center"/>
          </w:tcPr>
          <w:p w14:paraId="6602E0EC"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ASCENT</w:t>
            </w:r>
          </w:p>
        </w:tc>
        <w:tc>
          <w:tcPr>
            <w:tcW w:w="2410" w:type="dxa"/>
            <w:vMerge w:val="restart"/>
            <w:shd w:val="clear" w:color="auto" w:fill="auto"/>
            <w:vAlign w:val="center"/>
          </w:tcPr>
          <w:p w14:paraId="177BBA0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009CF897" w14:textId="747197CA" w:rsidR="00A659B4" w:rsidRPr="00CE5C68" w:rsidRDefault="00FB23E9"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Pr>
                <w:rFonts w:ascii="Arial" w:hAnsi="Arial" w:cs="Arial"/>
                <w:sz w:val="20"/>
                <w:szCs w:val="20"/>
                <w:lang w:val="en-GB"/>
              </w:rPr>
              <w:t>SG</w:t>
            </w:r>
            <w:r w:rsidR="00A659B4">
              <w:rPr>
                <w:rFonts w:ascii="Arial" w:hAnsi="Arial" w:cs="Arial"/>
                <w:sz w:val="20"/>
                <w:szCs w:val="20"/>
                <w:lang w:val="en-GB"/>
              </w:rPr>
              <w:t>**</w:t>
            </w:r>
          </w:p>
        </w:tc>
        <w:tc>
          <w:tcPr>
            <w:tcW w:w="1417" w:type="dxa"/>
            <w:vAlign w:val="center"/>
          </w:tcPr>
          <w:p w14:paraId="20F95C00"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5.6</w:t>
            </w:r>
          </w:p>
        </w:tc>
        <w:tc>
          <w:tcPr>
            <w:tcW w:w="1276" w:type="dxa"/>
            <w:vAlign w:val="center"/>
          </w:tcPr>
          <w:p w14:paraId="194B26BF"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1</w:t>
            </w:r>
          </w:p>
        </w:tc>
      </w:tr>
      <w:tr w:rsidR="00A659B4" w:rsidRPr="00CE5C68" w14:paraId="118EE3B1"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507AB134" w14:textId="77777777" w:rsidR="00A659B4" w:rsidRPr="00CE5C68" w:rsidRDefault="00A659B4" w:rsidP="00A659B4">
            <w:pPr>
              <w:pStyle w:val="Asctablesandfigures"/>
              <w:rPr>
                <w:rFonts w:ascii="Arial" w:hAnsi="Arial" w:cs="Arial"/>
                <w:sz w:val="20"/>
                <w:szCs w:val="20"/>
                <w:lang w:val="en-GB"/>
              </w:rPr>
            </w:pPr>
          </w:p>
        </w:tc>
        <w:tc>
          <w:tcPr>
            <w:tcW w:w="1418" w:type="dxa"/>
            <w:vMerge/>
            <w:shd w:val="clear" w:color="auto" w:fill="auto"/>
            <w:vAlign w:val="center"/>
          </w:tcPr>
          <w:p w14:paraId="0DED0AE9"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59C83927"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714562F5" w14:textId="2B41781A"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Pr>
                <w:rFonts w:ascii="Arial" w:hAnsi="Arial" w:cs="Arial"/>
                <w:sz w:val="20"/>
                <w:szCs w:val="20"/>
                <w:lang w:val="en-GB"/>
              </w:rPr>
              <w:t>TPC (e</w:t>
            </w:r>
            <w:r w:rsidRPr="00CE5C68">
              <w:rPr>
                <w:rFonts w:ascii="Arial" w:hAnsi="Arial" w:cs="Arial"/>
                <w:sz w:val="20"/>
                <w:szCs w:val="20"/>
                <w:lang w:val="en-GB"/>
              </w:rPr>
              <w:t>ribulin, vinorelbine, capecitabine, gemcitabine</w:t>
            </w:r>
            <w:r>
              <w:rPr>
                <w:rFonts w:ascii="Arial" w:hAnsi="Arial" w:cs="Arial"/>
                <w:sz w:val="20"/>
                <w:szCs w:val="20"/>
                <w:lang w:val="en-GB"/>
              </w:rPr>
              <w:t>)</w:t>
            </w:r>
          </w:p>
        </w:tc>
        <w:tc>
          <w:tcPr>
            <w:tcW w:w="1417" w:type="dxa"/>
            <w:vAlign w:val="center"/>
          </w:tcPr>
          <w:p w14:paraId="0DF25063"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7</w:t>
            </w:r>
          </w:p>
        </w:tc>
        <w:tc>
          <w:tcPr>
            <w:tcW w:w="1276" w:type="dxa"/>
            <w:vAlign w:val="center"/>
          </w:tcPr>
          <w:p w14:paraId="2402915A"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6.7</w:t>
            </w:r>
          </w:p>
        </w:tc>
      </w:tr>
      <w:tr w:rsidR="00A659B4" w:rsidRPr="00CE5C68" w14:paraId="09FFECE1"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31C1C768" w14:textId="77777777"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 xml:space="preserve">Winer et al., 2021* </w:t>
            </w:r>
          </w:p>
          <w:p w14:paraId="720BACE8" w14:textId="00D2AAF6" w:rsidR="00A659B4" w:rsidRPr="003C648C" w:rsidRDefault="00A659B4" w:rsidP="00A659B4">
            <w:pPr>
              <w:pStyle w:val="Asctablesandfigures"/>
              <w:rPr>
                <w:rFonts w:ascii="Arial" w:hAnsi="Arial" w:cs="Arial"/>
                <w:sz w:val="20"/>
                <w:szCs w:val="20"/>
                <w:lang w:val="da-DK"/>
              </w:rPr>
            </w:pPr>
            <w:r w:rsidRPr="003C648C">
              <w:rPr>
                <w:rFonts w:ascii="Arial" w:hAnsi="Arial" w:cs="Arial"/>
                <w:sz w:val="20"/>
                <w:szCs w:val="20"/>
                <w:lang w:val="da-DK"/>
              </w:rPr>
              <w:t>(NCT02555657)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RgfiLRgh","properties":{"formattedCitation":"\\super 49\\nosupersub{}","plainCitation":"49","noteIndex":0},"citationItems":[{"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Pr="00CE5C68">
              <w:rPr>
                <w:rFonts w:ascii="Arial" w:hAnsi="Arial" w:cs="Arial"/>
                <w:sz w:val="20"/>
                <w:szCs w:val="20"/>
                <w:lang w:val="en-GB"/>
              </w:rPr>
              <w:fldChar w:fldCharType="separate"/>
            </w:r>
            <w:r w:rsidR="00FD57F4" w:rsidRPr="008B4392">
              <w:rPr>
                <w:rFonts w:ascii="Arial" w:hAnsi="Arial" w:cs="Arial"/>
                <w:sz w:val="20"/>
                <w:vertAlign w:val="superscript"/>
                <w:lang w:val="da-DK"/>
              </w:rPr>
              <w:t>49</w:t>
            </w:r>
            <w:r w:rsidRPr="00CE5C68">
              <w:rPr>
                <w:rFonts w:ascii="Arial" w:hAnsi="Arial" w:cs="Arial"/>
                <w:sz w:val="20"/>
                <w:szCs w:val="20"/>
                <w:lang w:val="en-GB"/>
              </w:rPr>
              <w:fldChar w:fldCharType="end"/>
            </w:r>
          </w:p>
        </w:tc>
        <w:tc>
          <w:tcPr>
            <w:tcW w:w="1418" w:type="dxa"/>
            <w:shd w:val="clear" w:color="auto" w:fill="auto"/>
            <w:vAlign w:val="center"/>
          </w:tcPr>
          <w:p w14:paraId="44F52F1A"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 xml:space="preserve">KEYNOTE-119 </w:t>
            </w:r>
          </w:p>
        </w:tc>
        <w:tc>
          <w:tcPr>
            <w:tcW w:w="2410" w:type="dxa"/>
            <w:shd w:val="clear" w:color="auto" w:fill="auto"/>
            <w:vAlign w:val="center"/>
          </w:tcPr>
          <w:p w14:paraId="0D1CC4CD"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4961" w:type="dxa"/>
            <w:vAlign w:val="center"/>
          </w:tcPr>
          <w:p w14:paraId="23B6A379" w14:textId="6BC61114"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w:t>
            </w:r>
            <w:r w:rsidRPr="00CE5C68">
              <w:rPr>
                <w:rFonts w:ascii="Arial" w:hAnsi="Arial" w:cs="Arial"/>
                <w:sz w:val="20"/>
                <w:szCs w:val="20"/>
                <w:lang w:val="en-GB"/>
              </w:rPr>
              <w:t>ribulin, vinorelbine, capecitabine, gemcitabine</w:t>
            </w:r>
            <w:r>
              <w:rPr>
                <w:rFonts w:ascii="Arial" w:hAnsi="Arial" w:cs="Arial"/>
                <w:sz w:val="20"/>
                <w:szCs w:val="20"/>
                <w:lang w:val="en-GB"/>
              </w:rPr>
              <w:t>)</w:t>
            </w:r>
          </w:p>
        </w:tc>
        <w:tc>
          <w:tcPr>
            <w:tcW w:w="1417" w:type="dxa"/>
            <w:vAlign w:val="center"/>
          </w:tcPr>
          <w:p w14:paraId="30AA18DF"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1276" w:type="dxa"/>
            <w:vAlign w:val="center"/>
          </w:tcPr>
          <w:p w14:paraId="0888FA88"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0.8</w:t>
            </w:r>
          </w:p>
        </w:tc>
      </w:tr>
      <w:tr w:rsidR="00A659B4" w:rsidRPr="00CE5C68" w14:paraId="4649A43A"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shd w:val="clear" w:color="auto" w:fill="E7E6E6" w:themeFill="background2"/>
            <w:vAlign w:val="center"/>
          </w:tcPr>
          <w:p w14:paraId="0B5490F4" w14:textId="44D9278E" w:rsidR="00A659B4" w:rsidRPr="00CE5C68" w:rsidRDefault="00A659B4" w:rsidP="00A659B4">
            <w:pPr>
              <w:pStyle w:val="Asctablesandfigures"/>
              <w:rPr>
                <w:rFonts w:ascii="Arial" w:hAnsi="Arial" w:cs="Arial"/>
                <w:sz w:val="20"/>
                <w:szCs w:val="20"/>
                <w:lang w:val="en-GB"/>
              </w:rPr>
            </w:pPr>
            <w:r w:rsidRPr="00CE5C68">
              <w:rPr>
                <w:rFonts w:ascii="Arial" w:hAnsi="Arial" w:cs="Arial"/>
                <w:sz w:val="20"/>
                <w:szCs w:val="20"/>
                <w:lang w:val="en-GB"/>
              </w:rPr>
              <w:t>HER2-negative (</w:t>
            </w:r>
            <w:r>
              <w:rPr>
                <w:rFonts w:ascii="Arial" w:hAnsi="Arial" w:cs="Arial"/>
                <w:sz w:val="20"/>
                <w:szCs w:val="20"/>
                <w:lang w:val="en-GB"/>
              </w:rPr>
              <w:t>any HR-status)</w:t>
            </w:r>
          </w:p>
        </w:tc>
      </w:tr>
      <w:tr w:rsidR="00A659B4" w:rsidRPr="00CE5C68" w14:paraId="10197E56"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5F15C20C" w14:textId="77777777" w:rsidR="00A659B4" w:rsidRPr="003C648C" w:rsidRDefault="00A659B4" w:rsidP="00A659B4">
            <w:pPr>
              <w:pStyle w:val="Asctablesandfigures"/>
              <w:rPr>
                <w:rFonts w:ascii="Arial" w:hAnsi="Arial" w:cs="Arial"/>
                <w:sz w:val="20"/>
                <w:szCs w:val="20"/>
                <w:lang w:val="fr-FR"/>
              </w:rPr>
            </w:pPr>
            <w:r w:rsidRPr="003C648C">
              <w:rPr>
                <w:rFonts w:ascii="Arial" w:hAnsi="Arial" w:cs="Arial"/>
                <w:sz w:val="20"/>
                <w:szCs w:val="20"/>
                <w:lang w:val="fr-FR"/>
              </w:rPr>
              <w:t xml:space="preserve">Claessens et al., 2019 </w:t>
            </w:r>
          </w:p>
          <w:p w14:paraId="60C220CC" w14:textId="4C46B3C7" w:rsidR="00A659B4" w:rsidRPr="00AD0AA9" w:rsidRDefault="00A659B4" w:rsidP="00A659B4">
            <w:pPr>
              <w:pStyle w:val="Asctablesandfigures"/>
              <w:rPr>
                <w:rFonts w:ascii="Arial" w:hAnsi="Arial" w:cs="Arial"/>
                <w:b w:val="0"/>
                <w:bCs w:val="0"/>
                <w:sz w:val="20"/>
                <w:szCs w:val="20"/>
                <w:lang w:val="en-GB"/>
              </w:rPr>
            </w:pPr>
            <w:r w:rsidRPr="003C648C">
              <w:rPr>
                <w:rFonts w:ascii="Arial" w:hAnsi="Arial" w:cs="Arial"/>
                <w:sz w:val="20"/>
                <w:szCs w:val="20"/>
                <w:lang w:val="fr-FR"/>
              </w:rPr>
              <w:t>(NR) Phase III</w:t>
            </w:r>
            <w:r w:rsidRPr="00CE5C68">
              <w:rPr>
                <w:rFonts w:ascii="Arial" w:hAnsi="Arial" w:cs="Arial"/>
                <w:sz w:val="20"/>
                <w:szCs w:val="20"/>
                <w:lang w:val="en-GB"/>
              </w:rPr>
              <w:fldChar w:fldCharType="begin"/>
            </w:r>
            <w:r w:rsidR="00CA6345">
              <w:rPr>
                <w:rFonts w:ascii="Arial" w:hAnsi="Arial" w:cs="Arial"/>
                <w:sz w:val="20"/>
                <w:szCs w:val="20"/>
                <w:lang w:val="fr-FR"/>
              </w:rPr>
              <w:instrText xml:space="preserve"> ADDIN ZOTERO_ITEM CSL_CITATION {"citationID":"Q02Av7Qc","properties":{"formattedCitation":"\\super 52\\nosupersub{}","plainCitation":"52","noteIndex":0},"citationItems":[{"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52</w:t>
            </w:r>
            <w:r w:rsidRPr="00CE5C68">
              <w:rPr>
                <w:rFonts w:ascii="Arial" w:hAnsi="Arial" w:cs="Arial"/>
                <w:sz w:val="20"/>
                <w:szCs w:val="20"/>
                <w:lang w:val="en-GB"/>
              </w:rPr>
              <w:fldChar w:fldCharType="end"/>
            </w:r>
          </w:p>
        </w:tc>
        <w:tc>
          <w:tcPr>
            <w:tcW w:w="1418" w:type="dxa"/>
            <w:vMerge w:val="restart"/>
            <w:shd w:val="clear" w:color="auto" w:fill="auto"/>
            <w:vAlign w:val="center"/>
          </w:tcPr>
          <w:p w14:paraId="1271152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Stop&amp;Go</w:t>
            </w:r>
          </w:p>
        </w:tc>
        <w:tc>
          <w:tcPr>
            <w:tcW w:w="2410" w:type="dxa"/>
            <w:vMerge w:val="restart"/>
            <w:shd w:val="clear" w:color="auto" w:fill="auto"/>
            <w:vAlign w:val="center"/>
          </w:tcPr>
          <w:p w14:paraId="1745CB0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6B8B3637"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 (intermittent)</w:t>
            </w:r>
          </w:p>
        </w:tc>
        <w:tc>
          <w:tcPr>
            <w:tcW w:w="1417" w:type="dxa"/>
            <w:vAlign w:val="center"/>
          </w:tcPr>
          <w:p w14:paraId="56ABD849"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7</w:t>
            </w:r>
          </w:p>
        </w:tc>
        <w:tc>
          <w:tcPr>
            <w:tcW w:w="1276" w:type="dxa"/>
            <w:vAlign w:val="center"/>
          </w:tcPr>
          <w:p w14:paraId="19954F8C"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0.9</w:t>
            </w:r>
          </w:p>
        </w:tc>
      </w:tr>
      <w:tr w:rsidR="00A659B4" w:rsidRPr="00CE5C68" w14:paraId="6AC11CB3"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vMerge/>
            <w:vAlign w:val="center"/>
          </w:tcPr>
          <w:p w14:paraId="3D105FDE" w14:textId="77777777" w:rsidR="00A659B4" w:rsidRPr="00CE5C68" w:rsidRDefault="00A659B4" w:rsidP="00A659B4">
            <w:pPr>
              <w:pStyle w:val="Asctablesandfigures"/>
              <w:rPr>
                <w:rFonts w:ascii="Arial" w:hAnsi="Arial" w:cs="Arial"/>
                <w:sz w:val="20"/>
                <w:szCs w:val="20"/>
                <w:lang w:val="en-GB"/>
              </w:rPr>
            </w:pPr>
          </w:p>
        </w:tc>
        <w:tc>
          <w:tcPr>
            <w:tcW w:w="1418" w:type="dxa"/>
            <w:vMerge/>
            <w:shd w:val="clear" w:color="auto" w:fill="auto"/>
            <w:vAlign w:val="center"/>
          </w:tcPr>
          <w:p w14:paraId="383A8B16"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38F690C0"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661BF3B5"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 (continuous)</w:t>
            </w:r>
          </w:p>
        </w:tc>
        <w:tc>
          <w:tcPr>
            <w:tcW w:w="1417" w:type="dxa"/>
            <w:vAlign w:val="center"/>
          </w:tcPr>
          <w:p w14:paraId="59615E6A"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5.0</w:t>
            </w:r>
          </w:p>
        </w:tc>
        <w:tc>
          <w:tcPr>
            <w:tcW w:w="1276" w:type="dxa"/>
            <w:vAlign w:val="center"/>
          </w:tcPr>
          <w:p w14:paraId="076FE56C"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4</w:t>
            </w:r>
          </w:p>
        </w:tc>
      </w:tr>
      <w:tr w:rsidR="00A659B4" w:rsidRPr="00CC6811" w14:paraId="2678458F"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0D76EF46" w14:textId="77777777" w:rsidR="00A659B4" w:rsidRPr="003F091B" w:rsidRDefault="00A659B4" w:rsidP="00A659B4">
            <w:pPr>
              <w:pStyle w:val="Asctablesandfigures"/>
              <w:rPr>
                <w:rFonts w:ascii="Arial" w:hAnsi="Arial" w:cs="Arial"/>
                <w:sz w:val="20"/>
                <w:szCs w:val="20"/>
                <w:lang w:val="en-GB"/>
              </w:rPr>
            </w:pPr>
            <w:r w:rsidRPr="003F091B">
              <w:rPr>
                <w:rFonts w:ascii="Arial" w:hAnsi="Arial" w:cs="Arial"/>
                <w:sz w:val="20"/>
                <w:szCs w:val="20"/>
                <w:lang w:val="en-GB"/>
              </w:rPr>
              <w:t xml:space="preserve">Brufsky et al., 2011* </w:t>
            </w:r>
          </w:p>
          <w:p w14:paraId="26C607A7" w14:textId="608E944F" w:rsidR="00A659B4" w:rsidRPr="005A458E" w:rsidRDefault="00A659B4" w:rsidP="00A659B4">
            <w:pPr>
              <w:pStyle w:val="Asctablesandfigures"/>
              <w:rPr>
                <w:rFonts w:ascii="Arial" w:hAnsi="Arial" w:cs="Arial"/>
                <w:sz w:val="20"/>
                <w:szCs w:val="20"/>
                <w:lang w:val="en-GB"/>
              </w:rPr>
            </w:pPr>
            <w:r w:rsidRPr="003F091B">
              <w:rPr>
                <w:rFonts w:ascii="Arial" w:hAnsi="Arial" w:cs="Arial"/>
                <w:sz w:val="20"/>
                <w:szCs w:val="20"/>
                <w:lang w:val="en-GB"/>
              </w:rPr>
              <w:t>(NCT00281697) Phase III</w:t>
            </w:r>
            <w:r w:rsidRPr="00CE5C68">
              <w:rPr>
                <w:rFonts w:ascii="Arial" w:hAnsi="Arial" w:cs="Arial"/>
                <w:sz w:val="20"/>
                <w:szCs w:val="20"/>
                <w:lang w:val="en-GB"/>
              </w:rPr>
              <w:fldChar w:fldCharType="begin"/>
            </w:r>
            <w:r w:rsidR="00CA6345">
              <w:rPr>
                <w:rFonts w:ascii="Arial" w:hAnsi="Arial" w:cs="Arial"/>
                <w:sz w:val="20"/>
                <w:szCs w:val="20"/>
                <w:lang w:val="en-GB"/>
              </w:rPr>
              <w:instrText xml:space="preserve"> ADDIN ZOTERO_ITEM CSL_CITATION {"citationID":"TCEhZXhl","properties":{"formattedCitation":"\\super 53\\nosupersub{}","plainCitation":"53","noteIndex":0},"citationItems":[{"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schema":"https://github.com/citation-style-language/schema/raw/master/csl-citation.json"} </w:instrText>
            </w:r>
            <w:r w:rsidRPr="00CE5C68">
              <w:rPr>
                <w:rFonts w:ascii="Arial" w:hAnsi="Arial" w:cs="Arial"/>
                <w:sz w:val="20"/>
                <w:szCs w:val="20"/>
                <w:lang w:val="en-GB"/>
              </w:rPr>
              <w:fldChar w:fldCharType="separate"/>
            </w:r>
            <w:r w:rsidR="00FD57F4" w:rsidRPr="005A458E">
              <w:rPr>
                <w:rFonts w:ascii="Arial" w:hAnsi="Arial" w:cs="Arial"/>
                <w:sz w:val="20"/>
                <w:vertAlign w:val="superscript"/>
                <w:lang w:val="en-GB"/>
              </w:rPr>
              <w:t>53</w:t>
            </w:r>
            <w:r w:rsidRPr="00CE5C68">
              <w:rPr>
                <w:rFonts w:ascii="Arial" w:hAnsi="Arial" w:cs="Arial"/>
                <w:sz w:val="20"/>
                <w:szCs w:val="20"/>
                <w:lang w:val="en-GB"/>
              </w:rPr>
              <w:fldChar w:fldCharType="end"/>
            </w:r>
            <w:r w:rsidRPr="005A458E">
              <w:rPr>
                <w:rFonts w:ascii="Arial" w:hAnsi="Arial" w:cs="Arial"/>
                <w:sz w:val="20"/>
                <w:szCs w:val="20"/>
                <w:lang w:val="en-GB"/>
              </w:rPr>
              <w:t xml:space="preserve"> </w:t>
            </w:r>
          </w:p>
        </w:tc>
        <w:tc>
          <w:tcPr>
            <w:tcW w:w="1418" w:type="dxa"/>
            <w:shd w:val="clear" w:color="auto" w:fill="auto"/>
            <w:vAlign w:val="center"/>
          </w:tcPr>
          <w:p w14:paraId="1620667D" w14:textId="77777777" w:rsidR="00A659B4" w:rsidRPr="005A458E"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458E">
              <w:rPr>
                <w:rFonts w:ascii="Arial" w:hAnsi="Arial" w:cs="Arial"/>
                <w:sz w:val="20"/>
                <w:szCs w:val="20"/>
                <w:lang w:val="en-GB"/>
              </w:rPr>
              <w:t>RIBBON-2</w:t>
            </w:r>
          </w:p>
        </w:tc>
        <w:tc>
          <w:tcPr>
            <w:tcW w:w="2410" w:type="dxa"/>
            <w:shd w:val="clear" w:color="auto" w:fill="auto"/>
            <w:vAlign w:val="center"/>
          </w:tcPr>
          <w:p w14:paraId="7408948F" w14:textId="77777777" w:rsidR="00A659B4" w:rsidRPr="005A458E"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458E">
              <w:rPr>
                <w:rFonts w:ascii="Arial" w:hAnsi="Arial" w:cs="Arial"/>
                <w:sz w:val="20"/>
                <w:szCs w:val="20"/>
                <w:lang w:val="en-GB"/>
              </w:rPr>
              <w:t>2</w:t>
            </w:r>
          </w:p>
        </w:tc>
        <w:tc>
          <w:tcPr>
            <w:tcW w:w="4961" w:type="dxa"/>
            <w:vAlign w:val="center"/>
          </w:tcPr>
          <w:p w14:paraId="08383946" w14:textId="7229D171" w:rsidR="00A659B4" w:rsidRPr="005A458E"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458E">
              <w:rPr>
                <w:rFonts w:ascii="Arial" w:hAnsi="Arial" w:cs="Arial"/>
                <w:sz w:val="20"/>
                <w:szCs w:val="20"/>
                <w:lang w:val="en-GB"/>
              </w:rPr>
              <w:t>TPC (capecitabine, docetaxel, nab-paclitaxel, paclitaxel, gemcitabine, vinorelbine)</w:t>
            </w:r>
          </w:p>
        </w:tc>
        <w:tc>
          <w:tcPr>
            <w:tcW w:w="1417" w:type="dxa"/>
            <w:vAlign w:val="center"/>
          </w:tcPr>
          <w:p w14:paraId="6FF9E7B3" w14:textId="77777777" w:rsidR="00A659B4" w:rsidRPr="005A458E"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458E">
              <w:rPr>
                <w:rFonts w:ascii="Arial" w:hAnsi="Arial" w:cs="Arial"/>
                <w:sz w:val="20"/>
                <w:szCs w:val="20"/>
                <w:lang w:val="en-GB"/>
              </w:rPr>
              <w:t>5.1</w:t>
            </w:r>
          </w:p>
        </w:tc>
        <w:tc>
          <w:tcPr>
            <w:tcW w:w="1276" w:type="dxa"/>
            <w:vAlign w:val="center"/>
          </w:tcPr>
          <w:p w14:paraId="613AC3D9" w14:textId="77777777" w:rsidR="00A659B4" w:rsidRPr="005A458E"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5A458E">
              <w:rPr>
                <w:rFonts w:ascii="Arial" w:hAnsi="Arial" w:cs="Arial"/>
                <w:sz w:val="20"/>
                <w:szCs w:val="20"/>
                <w:lang w:val="en-GB"/>
              </w:rPr>
              <w:t>16.4</w:t>
            </w:r>
          </w:p>
        </w:tc>
      </w:tr>
      <w:tr w:rsidR="00A659B4" w:rsidRPr="00CE5C68" w14:paraId="7F0E35B7"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6F113DBD" w14:textId="77777777" w:rsidR="00A659B4" w:rsidRPr="005A458E" w:rsidRDefault="00A659B4" w:rsidP="00A659B4">
            <w:pPr>
              <w:pStyle w:val="Asctablesandfigures"/>
              <w:rPr>
                <w:rFonts w:ascii="Arial" w:hAnsi="Arial" w:cs="Arial"/>
                <w:b w:val="0"/>
                <w:sz w:val="20"/>
                <w:szCs w:val="20"/>
                <w:lang w:val="en-GB"/>
              </w:rPr>
            </w:pPr>
            <w:r w:rsidRPr="005A458E">
              <w:rPr>
                <w:rFonts w:ascii="Arial" w:hAnsi="Arial" w:cs="Arial"/>
                <w:sz w:val="20"/>
                <w:szCs w:val="20"/>
                <w:lang w:val="en-GB"/>
              </w:rPr>
              <w:t xml:space="preserve">Decker et al., 2019* </w:t>
            </w:r>
          </w:p>
          <w:p w14:paraId="037A5DBF" w14:textId="619105FA" w:rsidR="00A659B4" w:rsidRPr="00CE5C68" w:rsidRDefault="00A659B4" w:rsidP="00A659B4">
            <w:pPr>
              <w:pStyle w:val="Asctablesandfigures"/>
              <w:rPr>
                <w:rFonts w:ascii="Arial" w:hAnsi="Arial" w:cs="Arial"/>
                <w:sz w:val="20"/>
                <w:szCs w:val="20"/>
                <w:lang w:val="en-GB"/>
              </w:rPr>
            </w:pPr>
            <w:r w:rsidRPr="005A458E">
              <w:rPr>
                <w:rFonts w:ascii="Arial" w:hAnsi="Arial" w:cs="Arial"/>
                <w:sz w:val="20"/>
                <w:szCs w:val="20"/>
                <w:lang w:val="en-GB"/>
              </w:rPr>
              <w:t>(NCT01520103) Phase II</w:t>
            </w:r>
            <w:r w:rsidRPr="00CE5C68">
              <w:rPr>
                <w:rFonts w:ascii="Arial" w:hAnsi="Arial" w:cs="Arial"/>
                <w:sz w:val="20"/>
                <w:szCs w:val="20"/>
                <w:lang w:val="en-GB"/>
              </w:rPr>
              <w:fldChar w:fldCharType="begin"/>
            </w:r>
            <w:r w:rsidR="00CA6345" w:rsidRPr="005A458E">
              <w:rPr>
                <w:rFonts w:ascii="Arial" w:hAnsi="Arial" w:cs="Arial"/>
                <w:sz w:val="20"/>
                <w:szCs w:val="20"/>
                <w:lang w:val="en-GB"/>
              </w:rPr>
              <w:instrText xml:space="preserve"> ADDIN ZOTERO_ITEM CSL_CITATION {"citationID":"w3oW20ET","properties":{"formattedCitation":"\\super 51\\nosupersub{}","plainCitation":"51","noteIndex":0},"citationItems":[{"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w:instrText>
            </w:r>
            <w:r w:rsidR="00CA6345">
              <w:rPr>
                <w:rFonts w:ascii="Arial" w:hAnsi="Arial" w:cs="Arial"/>
                <w:sz w:val="20"/>
                <w:szCs w:val="20"/>
                <w:lang w:val="da-DK"/>
              </w:rPr>
              <w:instrText xml:space="preserve">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51</w:t>
            </w:r>
            <w:r w:rsidRPr="00CE5C68">
              <w:rPr>
                <w:rFonts w:ascii="Arial" w:hAnsi="Arial" w:cs="Arial"/>
                <w:sz w:val="20"/>
                <w:szCs w:val="20"/>
                <w:lang w:val="en-GB"/>
              </w:rPr>
              <w:fldChar w:fldCharType="end"/>
            </w:r>
          </w:p>
        </w:tc>
        <w:tc>
          <w:tcPr>
            <w:tcW w:w="1418" w:type="dxa"/>
            <w:shd w:val="clear" w:color="auto" w:fill="auto"/>
            <w:vAlign w:val="center"/>
          </w:tcPr>
          <w:p w14:paraId="086B1306" w14:textId="77777777" w:rsidR="00A659B4" w:rsidRPr="0068438F"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CE5C68">
              <w:rPr>
                <w:rFonts w:ascii="Arial" w:hAnsi="Arial" w:cs="Arial"/>
                <w:sz w:val="20"/>
                <w:szCs w:val="20"/>
                <w:lang w:val="en-GB"/>
              </w:rPr>
              <w:t>VicTORia</w:t>
            </w:r>
          </w:p>
        </w:tc>
        <w:tc>
          <w:tcPr>
            <w:tcW w:w="2410" w:type="dxa"/>
            <w:shd w:val="clear" w:color="auto" w:fill="auto"/>
            <w:vAlign w:val="center"/>
          </w:tcPr>
          <w:p w14:paraId="0EC58E39"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4BEDC74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Vinorelbine</w:t>
            </w:r>
          </w:p>
        </w:tc>
        <w:tc>
          <w:tcPr>
            <w:tcW w:w="1417" w:type="dxa"/>
            <w:vAlign w:val="center"/>
          </w:tcPr>
          <w:p w14:paraId="7C0376FD"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1</w:t>
            </w:r>
          </w:p>
        </w:tc>
        <w:tc>
          <w:tcPr>
            <w:tcW w:w="1276" w:type="dxa"/>
            <w:vAlign w:val="center"/>
          </w:tcPr>
          <w:p w14:paraId="2BF8B395"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3.8</w:t>
            </w:r>
          </w:p>
        </w:tc>
      </w:tr>
      <w:tr w:rsidR="00A659B4" w:rsidRPr="00CE5C68" w14:paraId="38844E5F"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F2F9E79" w14:textId="77777777" w:rsidR="00A659B4" w:rsidRPr="00F710CB" w:rsidRDefault="00A659B4" w:rsidP="00A659B4">
            <w:pPr>
              <w:pStyle w:val="Asctablesandfigures"/>
              <w:rPr>
                <w:rFonts w:ascii="Arial" w:hAnsi="Arial" w:cs="Arial"/>
                <w:b w:val="0"/>
                <w:bCs w:val="0"/>
                <w:sz w:val="20"/>
                <w:szCs w:val="20"/>
                <w:lang w:val="da-DK"/>
              </w:rPr>
            </w:pPr>
            <w:r w:rsidRPr="00F710CB">
              <w:rPr>
                <w:rFonts w:ascii="Arial" w:hAnsi="Arial" w:cs="Arial"/>
                <w:sz w:val="20"/>
                <w:szCs w:val="20"/>
                <w:lang w:val="da-DK"/>
              </w:rPr>
              <w:t xml:space="preserve">Decker et al., 2017* </w:t>
            </w:r>
          </w:p>
          <w:p w14:paraId="40DF5E80" w14:textId="74536163" w:rsidR="00A659B4" w:rsidRPr="00CE5C68" w:rsidRDefault="00A659B4" w:rsidP="00A659B4">
            <w:pPr>
              <w:pStyle w:val="Asctablesandfigures"/>
              <w:rPr>
                <w:rFonts w:ascii="Arial" w:hAnsi="Arial" w:cs="Arial"/>
                <w:sz w:val="20"/>
                <w:szCs w:val="20"/>
                <w:lang w:val="en-GB"/>
              </w:rPr>
            </w:pPr>
            <w:r w:rsidRPr="00F710CB">
              <w:rPr>
                <w:rFonts w:ascii="Arial" w:hAnsi="Arial" w:cs="Arial"/>
                <w:sz w:val="20"/>
                <w:szCs w:val="20"/>
                <w:lang w:val="da-DK"/>
              </w:rPr>
              <w:t>(NCT01320111) Phase 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2ZWPqXaP","properties":{"formattedCitation":"\\super 54\\nosupersub{}","plainCitation":"54","noteIndex":0},"citationItems":[{"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54</w:t>
            </w:r>
            <w:r w:rsidRPr="00CE5C68">
              <w:rPr>
                <w:rFonts w:ascii="Arial" w:hAnsi="Arial" w:cs="Arial"/>
                <w:sz w:val="20"/>
                <w:szCs w:val="20"/>
                <w:lang w:val="en-GB"/>
              </w:rPr>
              <w:fldChar w:fldCharType="end"/>
            </w:r>
          </w:p>
        </w:tc>
        <w:tc>
          <w:tcPr>
            <w:tcW w:w="1418" w:type="dxa"/>
            <w:shd w:val="clear" w:color="auto" w:fill="auto"/>
            <w:vAlign w:val="center"/>
          </w:tcPr>
          <w:p w14:paraId="54392678"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PASO</w:t>
            </w:r>
          </w:p>
        </w:tc>
        <w:tc>
          <w:tcPr>
            <w:tcW w:w="2410" w:type="dxa"/>
            <w:shd w:val="clear" w:color="auto" w:fill="auto"/>
            <w:vAlign w:val="center"/>
          </w:tcPr>
          <w:p w14:paraId="2F85BEDC"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4961" w:type="dxa"/>
            <w:vAlign w:val="center"/>
          </w:tcPr>
          <w:p w14:paraId="38F7BBAA"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Paclitaxel</w:t>
            </w:r>
          </w:p>
        </w:tc>
        <w:tc>
          <w:tcPr>
            <w:tcW w:w="1417" w:type="dxa"/>
            <w:vAlign w:val="center"/>
          </w:tcPr>
          <w:p w14:paraId="12E73603"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6.6</w:t>
            </w:r>
          </w:p>
        </w:tc>
        <w:tc>
          <w:tcPr>
            <w:tcW w:w="1276" w:type="dxa"/>
            <w:vAlign w:val="center"/>
          </w:tcPr>
          <w:p w14:paraId="4B0FCEFB"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0.7</w:t>
            </w:r>
          </w:p>
        </w:tc>
      </w:tr>
      <w:tr w:rsidR="00A659B4" w:rsidRPr="00CE5C68" w14:paraId="51DA6D8F"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46BF6E86" w14:textId="77777777" w:rsidR="00A659B4" w:rsidRPr="00074F26" w:rsidRDefault="00A659B4" w:rsidP="00A659B4">
            <w:pPr>
              <w:pStyle w:val="Asctablesandfigures"/>
              <w:rPr>
                <w:rFonts w:ascii="Arial" w:hAnsi="Arial" w:cs="Arial"/>
                <w:sz w:val="20"/>
                <w:szCs w:val="20"/>
                <w:lang w:val="da-DK"/>
              </w:rPr>
            </w:pPr>
            <w:r w:rsidRPr="00074F26">
              <w:rPr>
                <w:rFonts w:ascii="Arial" w:hAnsi="Arial" w:cs="Arial"/>
                <w:sz w:val="20"/>
                <w:szCs w:val="20"/>
                <w:lang w:val="da-DK"/>
              </w:rPr>
              <w:t xml:space="preserve">Yardley et al., 2016 </w:t>
            </w:r>
          </w:p>
          <w:p w14:paraId="38FFE69E" w14:textId="242178CE" w:rsidR="00A659B4" w:rsidRPr="00CE5C68" w:rsidRDefault="00A659B4" w:rsidP="00A659B4">
            <w:pPr>
              <w:pStyle w:val="Asctablesandfigures"/>
              <w:rPr>
                <w:rFonts w:ascii="Arial" w:hAnsi="Arial" w:cs="Arial"/>
                <w:sz w:val="20"/>
                <w:szCs w:val="20"/>
                <w:lang w:val="en-GB"/>
              </w:rPr>
            </w:pPr>
            <w:r w:rsidRPr="00074F26">
              <w:rPr>
                <w:rFonts w:ascii="Arial" w:hAnsi="Arial" w:cs="Arial"/>
                <w:sz w:val="20"/>
                <w:szCs w:val="20"/>
                <w:lang w:val="da-DK"/>
              </w:rPr>
              <w:t>(NCT01427933) Phase II</w:t>
            </w:r>
            <w:r>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y5cWCnba","properties":{"formattedCitation":"\\super 47\\nosupersub{}","plainCitation":"47","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Pr>
                <w:rFonts w:ascii="Arial" w:hAnsi="Arial" w:cs="Arial"/>
                <w:sz w:val="20"/>
                <w:szCs w:val="20"/>
                <w:lang w:val="en-GB"/>
              </w:rPr>
              <w:fldChar w:fldCharType="separate"/>
            </w:r>
            <w:r w:rsidR="00FD57F4" w:rsidRPr="00FD57F4">
              <w:rPr>
                <w:rFonts w:ascii="Arial" w:hAnsi="Arial" w:cs="Arial"/>
                <w:sz w:val="20"/>
                <w:vertAlign w:val="superscript"/>
              </w:rPr>
              <w:t>47</w:t>
            </w:r>
            <w:r>
              <w:rPr>
                <w:rFonts w:ascii="Arial" w:hAnsi="Arial" w:cs="Arial"/>
                <w:sz w:val="20"/>
                <w:szCs w:val="20"/>
                <w:lang w:val="en-GB"/>
              </w:rPr>
              <w:fldChar w:fldCharType="end"/>
            </w:r>
          </w:p>
        </w:tc>
        <w:tc>
          <w:tcPr>
            <w:tcW w:w="1418" w:type="dxa"/>
            <w:shd w:val="clear" w:color="auto" w:fill="auto"/>
            <w:vAlign w:val="center"/>
          </w:tcPr>
          <w:p w14:paraId="4C3F105E"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lang w:val="en-GB"/>
              </w:rPr>
              <w:t>-</w:t>
            </w:r>
          </w:p>
        </w:tc>
        <w:tc>
          <w:tcPr>
            <w:tcW w:w="2410" w:type="dxa"/>
            <w:shd w:val="clear" w:color="auto" w:fill="auto"/>
            <w:vAlign w:val="center"/>
          </w:tcPr>
          <w:p w14:paraId="2A63BF3D"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pPr>
            <w:r w:rsidRPr="00CE5C68">
              <w:rPr>
                <w:rFonts w:ascii="Arial" w:hAnsi="Arial" w:cs="Arial"/>
                <w:sz w:val="20"/>
                <w:szCs w:val="20"/>
                <w:lang w:val="en-GB"/>
              </w:rPr>
              <w:t>2-4</w:t>
            </w:r>
          </w:p>
        </w:tc>
        <w:tc>
          <w:tcPr>
            <w:tcW w:w="4961" w:type="dxa"/>
            <w:vAlign w:val="center"/>
          </w:tcPr>
          <w:p w14:paraId="4FAC5FE0"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sidRPr="00CE5C68">
              <w:rPr>
                <w:rFonts w:ascii="Arial" w:hAnsi="Arial" w:cs="Arial"/>
                <w:sz w:val="20"/>
                <w:szCs w:val="20"/>
                <w:lang w:val="en-GB"/>
              </w:rPr>
              <w:t>Eribulin</w:t>
            </w:r>
          </w:p>
        </w:tc>
        <w:tc>
          <w:tcPr>
            <w:tcW w:w="1417" w:type="dxa"/>
            <w:vAlign w:val="center"/>
          </w:tcPr>
          <w:p w14:paraId="22E6F09D"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w:t>
            </w:r>
            <w:r>
              <w:rPr>
                <w:rFonts w:ascii="Arial" w:hAnsi="Arial" w:cs="Arial"/>
                <w:sz w:val="20"/>
                <w:szCs w:val="20"/>
                <w:lang w:val="en-GB"/>
              </w:rPr>
              <w:t>1</w:t>
            </w:r>
          </w:p>
        </w:tc>
        <w:tc>
          <w:tcPr>
            <w:tcW w:w="1276" w:type="dxa"/>
            <w:vAlign w:val="center"/>
          </w:tcPr>
          <w:p w14:paraId="10A98184" w14:textId="77777777" w:rsidR="00A659B4" w:rsidRPr="00CE5C68"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1.5</w:t>
            </w:r>
          </w:p>
        </w:tc>
      </w:tr>
      <w:tr w:rsidR="00A659B4" w:rsidRPr="004420C5" w14:paraId="098C5498" w14:textId="77777777" w:rsidTr="00636F1E">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43A9E12A" w14:textId="77777777" w:rsidR="00A659B4" w:rsidRPr="00074F26" w:rsidRDefault="00A659B4" w:rsidP="00A659B4">
            <w:pPr>
              <w:pStyle w:val="Asctablesandfigures"/>
              <w:rPr>
                <w:rFonts w:ascii="Arial" w:hAnsi="Arial" w:cs="Arial"/>
                <w:b w:val="0"/>
                <w:sz w:val="20"/>
                <w:szCs w:val="20"/>
                <w:lang w:val="da-DK"/>
              </w:rPr>
            </w:pPr>
            <w:r w:rsidRPr="00074F26">
              <w:rPr>
                <w:rFonts w:ascii="Arial" w:hAnsi="Arial" w:cs="Arial"/>
                <w:sz w:val="20"/>
                <w:szCs w:val="20"/>
                <w:lang w:val="da-DK"/>
              </w:rPr>
              <w:t xml:space="preserve">Yardley et al., 2015* </w:t>
            </w:r>
          </w:p>
          <w:p w14:paraId="672FD668" w14:textId="3B74A472" w:rsidR="00A659B4" w:rsidRPr="004420C5" w:rsidRDefault="00A659B4" w:rsidP="00A659B4">
            <w:pPr>
              <w:pStyle w:val="Asctablesandfigures"/>
              <w:rPr>
                <w:rFonts w:ascii="Arial" w:hAnsi="Arial" w:cs="Arial"/>
                <w:sz w:val="20"/>
                <w:szCs w:val="20"/>
                <w:lang w:val="da-DK"/>
              </w:rPr>
            </w:pPr>
            <w:r w:rsidRPr="00074F26">
              <w:rPr>
                <w:rFonts w:ascii="Arial" w:hAnsi="Arial" w:cs="Arial"/>
                <w:sz w:val="20"/>
                <w:szCs w:val="20"/>
                <w:lang w:val="da-DK"/>
              </w:rPr>
              <w:t>(NCT01156753) Phase 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umTmNQt5","properties":{"formattedCitation":"\\super 55\\nosupersub{}","plainCitation":"55","noteIndex":0},"citationItems":[{"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w:instrText>
            </w:r>
            <w:r w:rsidR="00CA6345" w:rsidRPr="004420C5">
              <w:rPr>
                <w:rFonts w:ascii="Arial" w:hAnsi="Arial" w:cs="Arial"/>
                <w:sz w:val="20"/>
                <w:szCs w:val="20"/>
                <w:lang w:val="da-DK"/>
              </w:rPr>
              <w:instrText xml:space="preserv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schema":"https://github.com/citation-style-language/schema/raw/master/csl-citation.json"} </w:instrText>
            </w:r>
            <w:r w:rsidRPr="00CE5C68">
              <w:rPr>
                <w:rFonts w:ascii="Arial" w:hAnsi="Arial" w:cs="Arial"/>
                <w:sz w:val="20"/>
                <w:szCs w:val="20"/>
                <w:lang w:val="en-GB"/>
              </w:rPr>
              <w:fldChar w:fldCharType="separate"/>
            </w:r>
            <w:r w:rsidR="00FD57F4" w:rsidRPr="004420C5">
              <w:rPr>
                <w:rFonts w:ascii="Arial" w:hAnsi="Arial" w:cs="Arial"/>
                <w:sz w:val="20"/>
                <w:vertAlign w:val="superscript"/>
                <w:lang w:val="da-DK"/>
              </w:rPr>
              <w:t>55</w:t>
            </w:r>
            <w:r w:rsidRPr="00CE5C68">
              <w:rPr>
                <w:rFonts w:ascii="Arial" w:hAnsi="Arial" w:cs="Arial"/>
                <w:sz w:val="20"/>
                <w:szCs w:val="20"/>
                <w:lang w:val="en-GB"/>
              </w:rPr>
              <w:fldChar w:fldCharType="end"/>
            </w:r>
          </w:p>
        </w:tc>
        <w:tc>
          <w:tcPr>
            <w:tcW w:w="1418" w:type="dxa"/>
            <w:shd w:val="clear" w:color="auto" w:fill="auto"/>
            <w:vAlign w:val="center"/>
          </w:tcPr>
          <w:p w14:paraId="31413EEE" w14:textId="77777777" w:rsidR="00A659B4" w:rsidRPr="004420C5"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da-DK"/>
              </w:rPr>
            </w:pPr>
            <w:r w:rsidRPr="004420C5">
              <w:rPr>
                <w:rFonts w:ascii="Arial" w:hAnsi="Arial" w:cs="Arial"/>
                <w:sz w:val="20"/>
                <w:szCs w:val="20"/>
                <w:lang w:val="da-DK"/>
              </w:rPr>
              <w:t>EMERGE</w:t>
            </w:r>
          </w:p>
        </w:tc>
        <w:tc>
          <w:tcPr>
            <w:tcW w:w="2410" w:type="dxa"/>
            <w:shd w:val="clear" w:color="auto" w:fill="auto"/>
            <w:vAlign w:val="center"/>
          </w:tcPr>
          <w:p w14:paraId="2F180090" w14:textId="77777777" w:rsidR="00A659B4" w:rsidRPr="004420C5"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lang w:val="da-DK"/>
              </w:rPr>
            </w:pPr>
            <w:r w:rsidRPr="004420C5">
              <w:rPr>
                <w:rFonts w:ascii="Arial" w:hAnsi="Arial" w:cs="Arial"/>
                <w:sz w:val="20"/>
                <w:szCs w:val="20"/>
                <w:lang w:val="da-DK"/>
              </w:rPr>
              <w:t>2-7</w:t>
            </w:r>
          </w:p>
        </w:tc>
        <w:tc>
          <w:tcPr>
            <w:tcW w:w="4961" w:type="dxa"/>
            <w:vAlign w:val="center"/>
          </w:tcPr>
          <w:p w14:paraId="46DA4E75" w14:textId="396E9265" w:rsidR="00A659B4" w:rsidRPr="004420C5"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a-DK"/>
              </w:rPr>
            </w:pPr>
            <w:r w:rsidRPr="004420C5">
              <w:rPr>
                <w:rFonts w:ascii="Arial" w:hAnsi="Arial" w:cs="Arial"/>
                <w:sz w:val="20"/>
                <w:szCs w:val="20"/>
                <w:lang w:val="da-DK"/>
              </w:rPr>
              <w:t>TPC (eribulin, vinorelbine, capecitabine, gemcitabine)</w:t>
            </w:r>
          </w:p>
        </w:tc>
        <w:tc>
          <w:tcPr>
            <w:tcW w:w="1417" w:type="dxa"/>
            <w:vAlign w:val="center"/>
          </w:tcPr>
          <w:p w14:paraId="4000B68C" w14:textId="77777777" w:rsidR="00A659B4" w:rsidRPr="004420C5"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a-DK"/>
              </w:rPr>
            </w:pPr>
            <w:r w:rsidRPr="004420C5">
              <w:rPr>
                <w:rFonts w:ascii="Arial" w:hAnsi="Arial" w:cs="Arial"/>
                <w:sz w:val="20"/>
                <w:szCs w:val="20"/>
                <w:lang w:val="da-DK"/>
              </w:rPr>
              <w:t>2.0</w:t>
            </w:r>
          </w:p>
        </w:tc>
        <w:tc>
          <w:tcPr>
            <w:tcW w:w="1276" w:type="dxa"/>
            <w:vAlign w:val="center"/>
          </w:tcPr>
          <w:p w14:paraId="7667DCBE" w14:textId="77777777" w:rsidR="00A659B4" w:rsidRPr="004420C5" w:rsidRDefault="00A659B4" w:rsidP="00A659B4">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da-DK"/>
              </w:rPr>
            </w:pPr>
            <w:r w:rsidRPr="004420C5">
              <w:rPr>
                <w:rFonts w:ascii="Arial" w:hAnsi="Arial" w:cs="Arial"/>
                <w:sz w:val="20"/>
                <w:szCs w:val="20"/>
                <w:lang w:val="da-DK"/>
              </w:rPr>
              <w:t>7.4</w:t>
            </w:r>
          </w:p>
        </w:tc>
      </w:tr>
    </w:tbl>
    <w:p w14:paraId="02D05F9B" w14:textId="59CF4023" w:rsidR="008215DD" w:rsidRPr="004420C5" w:rsidRDefault="008215DD" w:rsidP="00411839">
      <w:pPr>
        <w:pStyle w:val="Body"/>
        <w:spacing w:after="0"/>
        <w:contextualSpacing/>
        <w:rPr>
          <w:sz w:val="18"/>
          <w:szCs w:val="18"/>
          <w:lang w:val="da-DK"/>
        </w:rPr>
      </w:pPr>
      <w:r w:rsidRPr="004420C5">
        <w:rPr>
          <w:sz w:val="18"/>
          <w:szCs w:val="18"/>
          <w:lang w:val="da-DK"/>
        </w:rPr>
        <w:t>*Publication identified as part of the clinical SLR for this appraisal</w:t>
      </w:r>
      <w:r w:rsidR="00B65DDA" w:rsidRPr="004420C5">
        <w:rPr>
          <w:sz w:val="18"/>
          <w:szCs w:val="18"/>
          <w:lang w:val="da-DK"/>
        </w:rPr>
        <w:t xml:space="preserve">. </w:t>
      </w:r>
      <w:r w:rsidRPr="004420C5">
        <w:rPr>
          <w:sz w:val="18"/>
          <w:szCs w:val="18"/>
          <w:lang w:val="da-DK"/>
        </w:rPr>
        <w:t>**</w:t>
      </w:r>
      <w:r w:rsidR="00FB23E9" w:rsidRPr="004420C5">
        <w:rPr>
          <w:sz w:val="18"/>
          <w:szCs w:val="18"/>
          <w:lang w:val="da-DK"/>
        </w:rPr>
        <w:t>SG</w:t>
      </w:r>
      <w:r w:rsidR="005F5E6E" w:rsidRPr="004420C5">
        <w:rPr>
          <w:sz w:val="18"/>
          <w:szCs w:val="18"/>
          <w:lang w:val="da-DK"/>
        </w:rPr>
        <w:t xml:space="preserve"> is not a non-targeted chemotherapy but is included as it is in the NICE scope</w:t>
      </w:r>
      <w:r w:rsidRPr="004420C5">
        <w:rPr>
          <w:sz w:val="18"/>
          <w:szCs w:val="18"/>
          <w:lang w:val="da-DK"/>
        </w:rPr>
        <w:br/>
        <w:t xml:space="preserve">Abbreviations: BC, breast cancer; HER2, human epidermal growth factor receptor 2; </w:t>
      </w:r>
      <w:r w:rsidR="005F5E6E" w:rsidRPr="004420C5">
        <w:rPr>
          <w:sz w:val="18"/>
          <w:szCs w:val="18"/>
          <w:lang w:val="da-DK"/>
        </w:rPr>
        <w:t xml:space="preserve">NICE, National Institute of Health and Care Excellence; </w:t>
      </w:r>
      <w:r w:rsidRPr="004420C5">
        <w:rPr>
          <w:sz w:val="18"/>
          <w:szCs w:val="18"/>
          <w:lang w:val="da-DK"/>
        </w:rPr>
        <w:t>NR, not reported; OS, overall survival; PFS, progression-free survival; TNBC, triple-negative breast cancer; TPC, treatment of physician’s choice.</w:t>
      </w:r>
    </w:p>
    <w:p w14:paraId="220A26F0" w14:textId="77777777" w:rsidR="00A659B4" w:rsidRPr="004420C5" w:rsidRDefault="00A659B4" w:rsidP="003D4653">
      <w:pPr>
        <w:pStyle w:val="Body"/>
        <w:rPr>
          <w:lang w:val="da-DK"/>
        </w:rPr>
        <w:sectPr w:rsidR="00A659B4" w:rsidRPr="004420C5" w:rsidSect="00610269">
          <w:footnotePr>
            <w:numFmt w:val="lowerLetter"/>
          </w:footnotePr>
          <w:pgSz w:w="16838" w:h="11906" w:orient="landscape"/>
          <w:pgMar w:top="851" w:right="1418" w:bottom="851" w:left="1418" w:header="709" w:footer="709" w:gutter="0"/>
          <w:cols w:space="708"/>
          <w:docGrid w:linePitch="360"/>
        </w:sectPr>
      </w:pPr>
    </w:p>
    <w:p w14:paraId="11326602" w14:textId="1E90748F" w:rsidR="006D77DC" w:rsidRPr="004420C5" w:rsidRDefault="006D77DC" w:rsidP="00990894">
      <w:pPr>
        <w:pStyle w:val="Heading3"/>
        <w:rPr>
          <w:lang w:val="da-DK"/>
        </w:rPr>
      </w:pPr>
      <w:bookmarkStart w:id="68" w:name="_Ref89962480"/>
      <w:bookmarkStart w:id="69" w:name="_Ref89964348"/>
      <w:bookmarkStart w:id="70" w:name="_Ref98839953"/>
      <w:bookmarkStart w:id="71" w:name="_Ref100239637"/>
      <w:bookmarkStart w:id="72" w:name="_Ref100239841"/>
      <w:bookmarkStart w:id="73" w:name="_Ref100239897"/>
      <w:bookmarkStart w:id="74" w:name="_Toc129350848"/>
      <w:bookmarkEnd w:id="63"/>
      <w:r w:rsidRPr="004420C5">
        <w:rPr>
          <w:lang w:val="da-DK"/>
        </w:rPr>
        <w:lastRenderedPageBreak/>
        <w:t>Current treatment pathway</w:t>
      </w:r>
      <w:bookmarkEnd w:id="68"/>
      <w:bookmarkEnd w:id="69"/>
      <w:bookmarkEnd w:id="70"/>
      <w:bookmarkEnd w:id="71"/>
      <w:bookmarkEnd w:id="72"/>
      <w:bookmarkEnd w:id="73"/>
      <w:bookmarkEnd w:id="74"/>
    </w:p>
    <w:p w14:paraId="1B843707" w14:textId="06819568" w:rsidR="00F927CB" w:rsidRPr="00A43593" w:rsidRDefault="00C93A54" w:rsidP="00846903">
      <w:pPr>
        <w:pStyle w:val="Body"/>
      </w:pPr>
      <w:r w:rsidRPr="004420C5">
        <w:rPr>
          <w:bCs/>
          <w:iCs/>
          <w:lang w:val="da-DK"/>
        </w:rPr>
        <w:t xml:space="preserve">The overarching goal of treatment </w:t>
      </w:r>
      <w:r w:rsidR="00E316F7" w:rsidRPr="004420C5">
        <w:rPr>
          <w:bCs/>
          <w:iCs/>
          <w:lang w:val="da-DK"/>
        </w:rPr>
        <w:t xml:space="preserve">in </w:t>
      </w:r>
      <w:r w:rsidRPr="004420C5">
        <w:rPr>
          <w:bCs/>
          <w:iCs/>
          <w:lang w:val="da-DK"/>
        </w:rPr>
        <w:t xml:space="preserve">u/mBC is to delay disease progression and prolong survival while maintaining QoL </w:t>
      </w:r>
      <w:r w:rsidR="002255B2" w:rsidRPr="004420C5">
        <w:rPr>
          <w:bCs/>
          <w:iCs/>
          <w:lang w:val="da-DK"/>
        </w:rPr>
        <w:t xml:space="preserve">through </w:t>
      </w:r>
      <w:r w:rsidR="000A1F01" w:rsidRPr="004420C5">
        <w:rPr>
          <w:bCs/>
          <w:iCs/>
          <w:lang w:val="da-DK"/>
        </w:rPr>
        <w:t xml:space="preserve">disease control and </w:t>
      </w:r>
      <w:r w:rsidR="006C4D84" w:rsidRPr="004420C5">
        <w:rPr>
          <w:bCs/>
          <w:iCs/>
          <w:lang w:val="da-DK"/>
        </w:rPr>
        <w:t>a manageable safety profile.</w:t>
      </w:r>
      <w:r w:rsidR="00643E8A" w:rsidRPr="002646F6">
        <w:rPr>
          <w:bCs/>
          <w:iCs/>
        </w:rPr>
        <w:fldChar w:fldCharType="begin"/>
      </w:r>
      <w:r w:rsidR="00CA6345" w:rsidRPr="004420C5">
        <w:rPr>
          <w:bCs/>
          <w:iCs/>
          <w:lang w:val="da-DK"/>
        </w:rPr>
        <w:instrText xml:space="preserve"> ADDIN ZOTERO_ITEM CSL_CITATION {"citationID":"Phx3lNkt","properties":{"formattedCitation":"\\super 32,33\\nosupersub{}","plainCitation":"32,33","noteIndex":0},"citationItems":[{"id":65957,"uris":["http://zotero.org/groups/4797619/items/T5WEEHEL"],"itemData":{"id":65957,"type":"webpage","abstract":"Learn about the treatment options for secondary breast cancer.","container-title":"Breast Cancer Now","language":"en","title":"Secondary b</w:instrText>
      </w:r>
      <w:r w:rsidR="00CA6345">
        <w:rPr>
          <w:bCs/>
          <w:iCs/>
        </w:rPr>
        <w:instrText xml:space="preserve">reast cancer treatments","URL":"https://breastcancernow.org/information-support/facing-breast-cancer/secondary-metastatic-breast-cancer/secondary-breast-cancer-treatment","accessed":{"date-parts":[["2022",10,3]]},"issued":{"date-parts":[["2015",12,16]]}}},{"id":65958,"uris":["http://zotero.org/groups/4797619/items/8R7LHWBA"],"itemData":{"id":65958,"type":"webpage","abstract":"ON THIS PAGE: You will learn about the different types of treatments doctors use for people with metastatic breast cancer. Use the menu to see other pages.","container-title":"Cancer.Net","language":"en","title":"Breast Cancer - Metastatic - Types of Treatment","URL":"https://www.cancer.net/cancer-types/breast-cancer-metastatic/types-treatment","accessed":{"date-parts":[["2022",10,3]]},"issued":{"date-parts":[["2017",5,19]]}}}],"schema":"https://github.com/citation-style-language/schema/raw/master/csl-citation.json"} </w:instrText>
      </w:r>
      <w:r w:rsidR="00643E8A" w:rsidRPr="002646F6">
        <w:rPr>
          <w:bCs/>
          <w:iCs/>
        </w:rPr>
        <w:fldChar w:fldCharType="separate"/>
      </w:r>
      <w:r w:rsidR="00FD57F4" w:rsidRPr="00FD57F4">
        <w:rPr>
          <w:rFonts w:cs="Arial"/>
          <w:szCs w:val="24"/>
          <w:vertAlign w:val="superscript"/>
        </w:rPr>
        <w:t>32,33</w:t>
      </w:r>
      <w:r w:rsidR="00643E8A" w:rsidRPr="002646F6">
        <w:rPr>
          <w:bCs/>
          <w:iCs/>
        </w:rPr>
        <w:fldChar w:fldCharType="end"/>
      </w:r>
    </w:p>
    <w:p w14:paraId="129CEC02" w14:textId="0D1AB5BB" w:rsidR="00F56204" w:rsidRPr="002646F6" w:rsidRDefault="00B035DF" w:rsidP="00F56204">
      <w:pPr>
        <w:pStyle w:val="Body"/>
      </w:pPr>
      <w:r w:rsidRPr="002646F6">
        <w:t xml:space="preserve">There are </w:t>
      </w:r>
      <w:r w:rsidR="00D8041C" w:rsidRPr="002646F6">
        <w:t xml:space="preserve">currently </w:t>
      </w:r>
      <w:r w:rsidRPr="002646F6">
        <w:t>n</w:t>
      </w:r>
      <w:r w:rsidR="00A8798C" w:rsidRPr="002646F6">
        <w:t>o UK</w:t>
      </w:r>
      <w:r w:rsidR="00D8041C" w:rsidRPr="002646F6">
        <w:t>-specific clinical or</w:t>
      </w:r>
      <w:r w:rsidR="00A8798C" w:rsidRPr="002646F6">
        <w:t xml:space="preserve"> reimbursement guidelines for HER2-low </w:t>
      </w:r>
      <w:r w:rsidR="005E09A9" w:rsidRPr="002646F6">
        <w:t xml:space="preserve">and patients are treated according to HER2-negative </w:t>
      </w:r>
      <w:r w:rsidR="000E2E53" w:rsidRPr="002646F6">
        <w:t>treatment guidelines</w:t>
      </w:r>
      <w:r w:rsidR="005E09A9" w:rsidRPr="002646F6">
        <w:t>.</w:t>
      </w:r>
      <w:r w:rsidR="00D8041C" w:rsidRPr="002646F6">
        <w:t xml:space="preserve"> In the absence of UK-specific guidelines, US and European clinical guidelines provide </w:t>
      </w:r>
      <w:r w:rsidR="00BB37D7" w:rsidRPr="002646F6">
        <w:t>recommendations</w:t>
      </w:r>
      <w:r w:rsidR="00643A5B" w:rsidRPr="002646F6">
        <w:t xml:space="preserve"> </w:t>
      </w:r>
      <w:r w:rsidR="00D8041C" w:rsidRPr="002646F6">
        <w:t>on the emerging role of HER2-low in the treatment paradigm, while UK</w:t>
      </w:r>
      <w:r w:rsidR="00A60D9F" w:rsidRPr="002646F6">
        <w:t xml:space="preserve"> clinical expert</w:t>
      </w:r>
      <w:r w:rsidR="00A1569D" w:rsidRPr="002646F6">
        <w:t xml:space="preserve"> advice</w:t>
      </w:r>
      <w:r w:rsidR="00A60D9F" w:rsidRPr="002646F6">
        <w:t>,</w:t>
      </w:r>
      <w:r w:rsidR="00D8041C" w:rsidRPr="002646F6">
        <w:t xml:space="preserve"> </w:t>
      </w:r>
      <w:r w:rsidR="0036510F" w:rsidRPr="002646F6">
        <w:t>NICE</w:t>
      </w:r>
      <w:r w:rsidR="00D8041C" w:rsidRPr="002646F6">
        <w:t xml:space="preserve"> guidelines</w:t>
      </w:r>
      <w:r w:rsidR="00A60D9F" w:rsidRPr="002646F6">
        <w:t>,</w:t>
      </w:r>
      <w:r w:rsidR="00D8041C" w:rsidRPr="002646F6">
        <w:t xml:space="preserve"> </w:t>
      </w:r>
      <w:r w:rsidR="0036510F" w:rsidRPr="002646F6">
        <w:t xml:space="preserve">and </w:t>
      </w:r>
      <w:r w:rsidR="00B07226" w:rsidRPr="002646F6">
        <w:t xml:space="preserve">NICE </w:t>
      </w:r>
      <w:r w:rsidR="0036510F" w:rsidRPr="002646F6">
        <w:t xml:space="preserve">TAs </w:t>
      </w:r>
      <w:r w:rsidR="00D8041C" w:rsidRPr="002646F6">
        <w:t xml:space="preserve">for HER2-negative u/mBC provide insights into the current </w:t>
      </w:r>
      <w:r w:rsidR="00C6470A" w:rsidRPr="002646F6">
        <w:t xml:space="preserve">treatment </w:t>
      </w:r>
      <w:r w:rsidR="00BB2367" w:rsidRPr="002646F6">
        <w:t xml:space="preserve">landscape </w:t>
      </w:r>
      <w:r w:rsidR="00C6470A" w:rsidRPr="002646F6">
        <w:t xml:space="preserve">for </w:t>
      </w:r>
      <w:r w:rsidR="00D8041C" w:rsidRPr="002646F6">
        <w:t>HER2-low</w:t>
      </w:r>
      <w:r w:rsidR="00C6470A" w:rsidRPr="002646F6">
        <w:t xml:space="preserve"> u/mBC. </w:t>
      </w:r>
    </w:p>
    <w:p w14:paraId="5641C3CF" w14:textId="347BBC3B" w:rsidR="00A20475" w:rsidRPr="00A43593" w:rsidRDefault="00A20475" w:rsidP="00E87B6F">
      <w:pPr>
        <w:pStyle w:val="Heading4"/>
      </w:pPr>
      <w:r w:rsidRPr="00A43593">
        <w:t>U</w:t>
      </w:r>
      <w:r w:rsidR="00D45BA5" w:rsidRPr="00A43593">
        <w:t>S clinical</w:t>
      </w:r>
      <w:r w:rsidR="00E87B6F" w:rsidRPr="00A43593">
        <w:t xml:space="preserve"> guidelines</w:t>
      </w:r>
    </w:p>
    <w:p w14:paraId="3401BA9C" w14:textId="220D0F6C" w:rsidR="00A20475" w:rsidRPr="002646F6" w:rsidRDefault="00AB2E74" w:rsidP="00A20475">
      <w:pPr>
        <w:pStyle w:val="Body"/>
      </w:pPr>
      <w:r w:rsidRPr="002646F6">
        <w:t>Both t</w:t>
      </w:r>
      <w:r w:rsidR="00A20475" w:rsidRPr="002646F6">
        <w:t xml:space="preserve">he </w:t>
      </w:r>
      <w:r w:rsidRPr="002646F6">
        <w:t>US NCCN</w:t>
      </w:r>
      <w:r w:rsidR="00A20475" w:rsidRPr="002646F6">
        <w:t xml:space="preserve"> 2022 (Version 4.2022)</w:t>
      </w:r>
      <w:r w:rsidR="00520DDA" w:rsidRPr="002646F6">
        <w:fldChar w:fldCharType="begin"/>
      </w:r>
      <w:r w:rsidR="00CA6345">
        <w:instrText xml:space="preserve"> ADDIN ZOTERO_ITEM CSL_CITATION {"citationID":"xwXOPYeo","properties":{"formattedCitation":"\\super 72\\nosupersub{}","plainCitation":"72","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schema":"https://github.com/citation-style-language/schema/raw/master/csl-citation.json"} </w:instrText>
      </w:r>
      <w:r w:rsidR="00520DDA" w:rsidRPr="002646F6">
        <w:fldChar w:fldCharType="separate"/>
      </w:r>
      <w:r w:rsidR="00FD57F4" w:rsidRPr="00FD57F4">
        <w:rPr>
          <w:rFonts w:cs="Arial"/>
          <w:szCs w:val="24"/>
          <w:vertAlign w:val="superscript"/>
        </w:rPr>
        <w:t>72</w:t>
      </w:r>
      <w:r w:rsidR="00520DDA" w:rsidRPr="002646F6">
        <w:fldChar w:fldCharType="end"/>
      </w:r>
      <w:r w:rsidR="00A20475" w:rsidRPr="002646F6">
        <w:t xml:space="preserve"> </w:t>
      </w:r>
      <w:r w:rsidR="00A1197B" w:rsidRPr="002646F6">
        <w:t xml:space="preserve">and </w:t>
      </w:r>
      <w:r w:rsidR="004453B1" w:rsidRPr="002646F6">
        <w:t xml:space="preserve">the </w:t>
      </w:r>
      <w:r w:rsidR="00A1197B" w:rsidRPr="002646F6">
        <w:t xml:space="preserve">ASCO </w:t>
      </w:r>
      <w:r w:rsidR="00406628" w:rsidRPr="002646F6">
        <w:t>Guideline 2022 Rapid Recommendation</w:t>
      </w:r>
      <w:r w:rsidR="00CF078B" w:rsidRPr="002646F6">
        <w:t xml:space="preserve"> Update</w:t>
      </w:r>
      <w:r w:rsidR="00520DDA" w:rsidRPr="002646F6">
        <w:fldChar w:fldCharType="begin"/>
      </w:r>
      <w:r w:rsidR="00CA6345">
        <w:instrText xml:space="preserve"> ADDIN ZOTERO_ITEM CSL_CITATION {"citationID":"DDH7Pe2k","properties":{"formattedCitation":"\\super 71\\nosupersub{}","plainCitation":"71","noteIndex":0},"citationItems":[{"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00520DDA" w:rsidRPr="002646F6">
        <w:fldChar w:fldCharType="separate"/>
      </w:r>
      <w:r w:rsidR="00FD57F4" w:rsidRPr="00FD57F4">
        <w:rPr>
          <w:rFonts w:cs="Arial"/>
          <w:szCs w:val="24"/>
          <w:vertAlign w:val="superscript"/>
        </w:rPr>
        <w:t>71</w:t>
      </w:r>
      <w:r w:rsidR="00520DDA" w:rsidRPr="002646F6">
        <w:fldChar w:fldCharType="end"/>
      </w:r>
      <w:r w:rsidR="00A20475" w:rsidRPr="002646F6">
        <w:t xml:space="preserve"> include recommendations for HER2-low </w:t>
      </w:r>
      <w:r w:rsidR="00821E6C" w:rsidRPr="002646F6">
        <w:t>u/m</w:t>
      </w:r>
      <w:r w:rsidR="00A20475" w:rsidRPr="002646F6">
        <w:t xml:space="preserve">BC. </w:t>
      </w:r>
      <w:r w:rsidR="00406628" w:rsidRPr="002646F6">
        <w:t xml:space="preserve">In NCCN 2022, </w:t>
      </w:r>
      <w:r w:rsidR="005A5672" w:rsidRPr="002646F6">
        <w:t>T-DXd</w:t>
      </w:r>
      <w:r w:rsidR="00A20475" w:rsidRPr="002646F6">
        <w:t xml:space="preserve"> </w:t>
      </w:r>
      <w:r w:rsidR="00821E6C" w:rsidRPr="002646F6">
        <w:t>is recommended a</w:t>
      </w:r>
      <w:r w:rsidR="00A20475" w:rsidRPr="002646F6">
        <w:t>s the Category 1 preferred regimen</w:t>
      </w:r>
      <w:r w:rsidR="00D278FA" w:rsidRPr="002646F6">
        <w:t xml:space="preserve"> and the only option</w:t>
      </w:r>
      <w:r w:rsidR="00A20475" w:rsidRPr="002646F6">
        <w:t xml:space="preserve"> for patients with HER2-low BC who have received at least </w:t>
      </w:r>
      <w:r w:rsidR="00205BB8" w:rsidRPr="002646F6">
        <w:t>one</w:t>
      </w:r>
      <w:r w:rsidR="00A20475" w:rsidRPr="002646F6">
        <w:t xml:space="preserve"> prior line of chemotherapy for metastatic disease and, if the tumour is HR</w:t>
      </w:r>
      <w:r w:rsidR="005366D2" w:rsidRPr="002646F6">
        <w:t>-positive</w:t>
      </w:r>
      <w:r w:rsidR="00A20475" w:rsidRPr="002646F6">
        <w:t xml:space="preserve">, are refractory to </w:t>
      </w:r>
      <w:r w:rsidR="007225E0" w:rsidRPr="002646F6">
        <w:t>ET</w:t>
      </w:r>
      <w:r w:rsidR="00F219AD" w:rsidRPr="002646F6">
        <w:t>.</w:t>
      </w:r>
      <w:r w:rsidR="00CF078B" w:rsidRPr="002646F6">
        <w:fldChar w:fldCharType="begin"/>
      </w:r>
      <w:r w:rsidR="00CA6345">
        <w:instrText xml:space="preserve"> ADDIN ZOTERO_ITEM CSL_CITATION {"citationID":"TzcExRXP","properties":{"formattedCitation":"\\super 72\\nosupersub{}","plainCitation":"72","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schema":"https://github.com/citation-style-language/schema/raw/master/csl-citation.json"} </w:instrText>
      </w:r>
      <w:r w:rsidR="00CF078B" w:rsidRPr="002646F6">
        <w:fldChar w:fldCharType="separate"/>
      </w:r>
      <w:r w:rsidR="00FD57F4" w:rsidRPr="00FD57F4">
        <w:rPr>
          <w:rFonts w:cs="Arial"/>
          <w:szCs w:val="24"/>
          <w:vertAlign w:val="superscript"/>
        </w:rPr>
        <w:t>72</w:t>
      </w:r>
      <w:r w:rsidR="00CF078B" w:rsidRPr="002646F6">
        <w:fldChar w:fldCharType="end"/>
      </w:r>
      <w:r w:rsidR="007C263C" w:rsidRPr="002646F6">
        <w:t xml:space="preserve"> </w:t>
      </w:r>
      <w:r w:rsidR="00520DDA" w:rsidRPr="002646F6">
        <w:t>Similarly, in the ASCO 2022 Rapid Recommendation Update</w:t>
      </w:r>
      <w:r w:rsidR="00CF078B" w:rsidRPr="002646F6">
        <w:t xml:space="preserve">, </w:t>
      </w:r>
      <w:r w:rsidR="00205BB8" w:rsidRPr="002646F6">
        <w:t xml:space="preserve">T-DXd is recommended for </w:t>
      </w:r>
      <w:r w:rsidR="00CF078B" w:rsidRPr="002646F6">
        <w:t xml:space="preserve">patients with HER2-low </w:t>
      </w:r>
      <w:r w:rsidR="00205BB8" w:rsidRPr="002646F6">
        <w:t>who have received at least one prior chemotherapy for met</w:t>
      </w:r>
      <w:r w:rsidR="005F0AA9" w:rsidRPr="002646F6">
        <w:t xml:space="preserve">astatic disease, and if HR-positive are refractory to </w:t>
      </w:r>
      <w:r w:rsidR="007225E0" w:rsidRPr="002646F6">
        <w:t>ET</w:t>
      </w:r>
      <w:r w:rsidR="005F0AA9" w:rsidRPr="002646F6">
        <w:t>.</w:t>
      </w:r>
      <w:r w:rsidR="005F0AA9" w:rsidRPr="002646F6">
        <w:fldChar w:fldCharType="begin"/>
      </w:r>
      <w:r w:rsidR="00CA6345">
        <w:instrText xml:space="preserve"> ADDIN ZOTERO_ITEM CSL_CITATION {"citationID":"wbMgJq3o","properties":{"formattedCitation":"\\super 71\\nosupersub{}","plainCitation":"71","noteIndex":0},"citationItems":[{"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005F0AA9" w:rsidRPr="002646F6">
        <w:fldChar w:fldCharType="separate"/>
      </w:r>
      <w:r w:rsidR="00FD57F4" w:rsidRPr="00FD57F4">
        <w:rPr>
          <w:rFonts w:cs="Arial"/>
          <w:szCs w:val="24"/>
          <w:vertAlign w:val="superscript"/>
        </w:rPr>
        <w:t>71</w:t>
      </w:r>
      <w:r w:rsidR="005F0AA9" w:rsidRPr="002646F6">
        <w:fldChar w:fldCharType="end"/>
      </w:r>
    </w:p>
    <w:p w14:paraId="6E708D93" w14:textId="10D71FE1" w:rsidR="002C0FF3" w:rsidRPr="00A43593" w:rsidRDefault="002C0FF3" w:rsidP="00E87B6F">
      <w:pPr>
        <w:pStyle w:val="Heading4"/>
      </w:pPr>
      <w:bookmarkStart w:id="75" w:name="_Ref126931680"/>
      <w:r w:rsidRPr="00A43593">
        <w:t>E</w:t>
      </w:r>
      <w:r w:rsidR="00FD19A8" w:rsidRPr="00A43593">
        <w:t>urope</w:t>
      </w:r>
      <w:r w:rsidR="00E87B6F" w:rsidRPr="00A43593">
        <w:t xml:space="preserve">an </w:t>
      </w:r>
      <w:r w:rsidR="00D45BA5" w:rsidRPr="00A43593">
        <w:t xml:space="preserve">clinical </w:t>
      </w:r>
      <w:r w:rsidR="00E87B6F" w:rsidRPr="00A43593">
        <w:t>guidelines</w:t>
      </w:r>
      <w:bookmarkEnd w:id="75"/>
    </w:p>
    <w:p w14:paraId="5AD2BA7F" w14:textId="5D9D54AF" w:rsidR="00AB1121" w:rsidRPr="002646F6" w:rsidRDefault="00AB1121" w:rsidP="00AB1121">
      <w:pPr>
        <w:pStyle w:val="Body"/>
      </w:pPr>
      <w:r w:rsidRPr="002646F6">
        <w:t>The Europe-wide treatment guideline of relevance to this submission is the 2021 ESMO guideline for mBC</w:t>
      </w:r>
      <w:r w:rsidR="006E217D" w:rsidRPr="002646F6">
        <w:t>.</w:t>
      </w:r>
      <w:r w:rsidRPr="002646F6">
        <w:fldChar w:fldCharType="begin"/>
      </w:r>
      <w:r w:rsidR="00CA6345">
        <w:instrText xml:space="preserve"> ADDIN ZOTERO_ITEM CSL_CITATION {"citationID":"u5ep3DZD","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fldChar w:fldCharType="separate"/>
      </w:r>
      <w:r w:rsidR="00FD57F4" w:rsidRPr="00FD57F4">
        <w:rPr>
          <w:rFonts w:cs="Arial"/>
          <w:szCs w:val="24"/>
          <w:vertAlign w:val="superscript"/>
        </w:rPr>
        <w:t>42</w:t>
      </w:r>
      <w:r w:rsidRPr="002646F6">
        <w:fldChar w:fldCharType="end"/>
      </w:r>
      <w:r w:rsidR="00066CDC" w:rsidRPr="002646F6">
        <w:t xml:space="preserve"> </w:t>
      </w:r>
      <w:r w:rsidR="006F3BDF" w:rsidRPr="002646F6">
        <w:t>The</w:t>
      </w:r>
      <w:r w:rsidRPr="002646F6">
        <w:t xml:space="preserve"> guidelines do not currently include specific treatment recommendations for HER2-low, but do include HER2-low in the diagnostic work-up and staging of mBC.</w:t>
      </w:r>
      <w:r w:rsidR="004C4063" w:rsidRPr="002646F6">
        <w:fldChar w:fldCharType="begin"/>
      </w:r>
      <w:r w:rsidR="00CA6345">
        <w:instrText xml:space="preserve"> ADDIN ZOTERO_ITEM CSL_CITATION {"citationID":"mvE4nD85","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4C4063" w:rsidRPr="002646F6">
        <w:fldChar w:fldCharType="separate"/>
      </w:r>
      <w:r w:rsidR="00FD57F4" w:rsidRPr="00FD57F4">
        <w:rPr>
          <w:rFonts w:cs="Arial"/>
          <w:szCs w:val="24"/>
          <w:vertAlign w:val="superscript"/>
        </w:rPr>
        <w:t>42</w:t>
      </w:r>
      <w:r w:rsidR="004C4063" w:rsidRPr="002646F6">
        <w:fldChar w:fldCharType="end"/>
      </w:r>
      <w:r w:rsidRPr="002646F6">
        <w:t xml:space="preserve"> They also acknowledge that outcomes from HER2-low trials may necessitate a change in biomarker assessment when diagnosing mBC</w:t>
      </w:r>
      <w:r w:rsidR="004C4063" w:rsidRPr="002646F6">
        <w:t>.</w:t>
      </w:r>
      <w:r w:rsidR="004C4063" w:rsidRPr="002646F6">
        <w:fldChar w:fldCharType="begin"/>
      </w:r>
      <w:r w:rsidR="00CA6345">
        <w:instrText xml:space="preserve"> ADDIN ZOTERO_ITEM CSL_CITATION {"citationID":"aqnL5ik6","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4C4063" w:rsidRPr="002646F6">
        <w:fldChar w:fldCharType="separate"/>
      </w:r>
      <w:r w:rsidR="00FD57F4" w:rsidRPr="00FD57F4">
        <w:rPr>
          <w:rFonts w:cs="Arial"/>
          <w:szCs w:val="24"/>
          <w:vertAlign w:val="superscript"/>
        </w:rPr>
        <w:t>42</w:t>
      </w:r>
      <w:r w:rsidR="004C4063" w:rsidRPr="002646F6">
        <w:fldChar w:fldCharType="end"/>
      </w:r>
    </w:p>
    <w:p w14:paraId="32752424" w14:textId="30835235" w:rsidR="00A825BA" w:rsidRPr="00A43593" w:rsidRDefault="004C4063" w:rsidP="00A825BA">
      <w:pPr>
        <w:pStyle w:val="Body"/>
      </w:pPr>
      <w:r w:rsidRPr="002646F6">
        <w:t>In the absence of HER2-low recommendations specifically,</w:t>
      </w:r>
      <w:r w:rsidR="000A062F" w:rsidRPr="002646F6">
        <w:t xml:space="preserve"> the ESMO 2021 guidelines </w:t>
      </w:r>
      <w:r w:rsidRPr="002646F6">
        <w:t xml:space="preserve">for </w:t>
      </w:r>
      <w:r w:rsidR="000A062F" w:rsidRPr="002646F6">
        <w:t xml:space="preserve">HER2-negative </w:t>
      </w:r>
      <w:r w:rsidRPr="002646F6">
        <w:t>disease are re</w:t>
      </w:r>
      <w:r w:rsidR="001F060B" w:rsidRPr="002646F6">
        <w:t>levant.</w:t>
      </w:r>
      <w:r w:rsidR="000D2C6D" w:rsidRPr="002646F6">
        <w:fldChar w:fldCharType="begin"/>
      </w:r>
      <w:r w:rsidR="00CA6345">
        <w:instrText xml:space="preserve"> ADDIN ZOTERO_ITEM CSL_CITATION {"citationID":"Qwaj9wo7","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0D2C6D" w:rsidRPr="002646F6">
        <w:fldChar w:fldCharType="separate"/>
      </w:r>
      <w:r w:rsidR="00FD57F4" w:rsidRPr="00FD57F4">
        <w:rPr>
          <w:rFonts w:cs="Arial"/>
          <w:szCs w:val="24"/>
          <w:vertAlign w:val="superscript"/>
        </w:rPr>
        <w:t>42</w:t>
      </w:r>
      <w:r w:rsidR="000D2C6D" w:rsidRPr="002646F6">
        <w:fldChar w:fldCharType="end"/>
      </w:r>
      <w:r w:rsidR="001F060B" w:rsidRPr="002646F6">
        <w:t xml:space="preserve"> ESMO 2021 </w:t>
      </w:r>
      <w:r w:rsidR="000D2C6D" w:rsidRPr="002646F6">
        <w:t xml:space="preserve">guidelines </w:t>
      </w:r>
      <w:r w:rsidR="002F4600" w:rsidRPr="002646F6">
        <w:t xml:space="preserve">recommend </w:t>
      </w:r>
      <w:r w:rsidR="000A062F" w:rsidRPr="002646F6">
        <w:t xml:space="preserve">that chemotherapy </w:t>
      </w:r>
      <w:r w:rsidR="00B22A76" w:rsidRPr="002646F6">
        <w:t>should be</w:t>
      </w:r>
      <w:r w:rsidR="000A062F" w:rsidRPr="002646F6">
        <w:t xml:space="preserve"> used at the end of the treatment pathway </w:t>
      </w:r>
      <w:r w:rsidR="001F060B" w:rsidRPr="002646F6">
        <w:t xml:space="preserve">in HER2-negative u/mBC, </w:t>
      </w:r>
      <w:r w:rsidR="000A062F" w:rsidRPr="002646F6">
        <w:t>following exhaustion of earlier targeted options.</w:t>
      </w:r>
      <w:r w:rsidR="000D2C6D" w:rsidRPr="002646F6">
        <w:fldChar w:fldCharType="begin"/>
      </w:r>
      <w:r w:rsidR="00CA6345">
        <w:instrText xml:space="preserve"> ADDIN ZOTERO_ITEM CSL_CITATION {"citationID":"qhj5zY7W","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0D2C6D" w:rsidRPr="002646F6">
        <w:fldChar w:fldCharType="separate"/>
      </w:r>
      <w:r w:rsidR="00FD57F4" w:rsidRPr="00FD57F4">
        <w:rPr>
          <w:rFonts w:cs="Arial"/>
          <w:szCs w:val="24"/>
          <w:vertAlign w:val="superscript"/>
        </w:rPr>
        <w:t>42</w:t>
      </w:r>
      <w:r w:rsidR="000D2C6D" w:rsidRPr="002646F6">
        <w:fldChar w:fldCharType="end"/>
      </w:r>
      <w:r w:rsidR="001F060B" w:rsidRPr="002646F6">
        <w:t xml:space="preserve"> </w:t>
      </w:r>
      <w:r w:rsidR="001C2D3D" w:rsidRPr="002646F6">
        <w:t>Specific</w:t>
      </w:r>
      <w:r w:rsidR="00A825BA" w:rsidRPr="002646F6">
        <w:t xml:space="preserve"> </w:t>
      </w:r>
      <w:r w:rsidR="00FF53C6">
        <w:t xml:space="preserve">statements and </w:t>
      </w:r>
      <w:r w:rsidR="00517418" w:rsidRPr="002646F6">
        <w:t xml:space="preserve">recommendations </w:t>
      </w:r>
      <w:r w:rsidR="00FF53C6">
        <w:t>related to</w:t>
      </w:r>
      <w:r w:rsidR="00FF53C6" w:rsidRPr="002646F6">
        <w:t xml:space="preserve"> </w:t>
      </w:r>
      <w:r w:rsidR="00A825BA" w:rsidRPr="002646F6">
        <w:t>chemotherapy</w:t>
      </w:r>
      <w:r w:rsidR="00517418" w:rsidRPr="002646F6">
        <w:t xml:space="preserve"> in the metastatic setting</w:t>
      </w:r>
      <w:r w:rsidR="001C2D3D" w:rsidRPr="002646F6">
        <w:t xml:space="preserve"> </w:t>
      </w:r>
      <w:r w:rsidR="00FF53C6">
        <w:t>include</w:t>
      </w:r>
      <w:r w:rsidR="00A825BA" w:rsidRPr="002646F6">
        <w:t>:</w:t>
      </w:r>
      <w:r w:rsidR="004018C5" w:rsidRPr="002646F6">
        <w:fldChar w:fldCharType="begin"/>
      </w:r>
      <w:r w:rsidR="00CA6345">
        <w:instrText xml:space="preserve"> ADDIN ZOTERO_ITEM CSL_CITATION {"citationID":"8tExKFLP","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4018C5" w:rsidRPr="002646F6">
        <w:fldChar w:fldCharType="separate"/>
      </w:r>
      <w:r w:rsidR="00FD57F4" w:rsidRPr="00FD57F4">
        <w:rPr>
          <w:rFonts w:cs="Arial"/>
          <w:szCs w:val="24"/>
          <w:vertAlign w:val="superscript"/>
        </w:rPr>
        <w:t>42</w:t>
      </w:r>
      <w:r w:rsidR="004018C5" w:rsidRPr="002646F6">
        <w:fldChar w:fldCharType="end"/>
      </w:r>
      <w:r w:rsidR="00A825BA" w:rsidRPr="00A43593">
        <w:t xml:space="preserve"> </w:t>
      </w:r>
    </w:p>
    <w:p w14:paraId="1BA8E4FB" w14:textId="76CCAAFF" w:rsidR="0037367F" w:rsidRPr="002646F6" w:rsidRDefault="00A825BA" w:rsidP="00954359">
      <w:pPr>
        <w:pStyle w:val="Body"/>
        <w:numPr>
          <w:ilvl w:val="0"/>
          <w:numId w:val="32"/>
        </w:numPr>
      </w:pPr>
      <w:r w:rsidRPr="002646F6">
        <w:t xml:space="preserve">Sequential single-agent chemotherapy is generally preferred over combination strategies. </w:t>
      </w:r>
    </w:p>
    <w:p w14:paraId="52F83F0F" w14:textId="3E802F29" w:rsidR="00A825BA" w:rsidRPr="002646F6" w:rsidRDefault="00BC5D1A" w:rsidP="00954359">
      <w:pPr>
        <w:pStyle w:val="Body"/>
        <w:numPr>
          <w:ilvl w:val="0"/>
          <w:numId w:val="32"/>
        </w:numPr>
      </w:pPr>
      <w:r w:rsidRPr="002646F6">
        <w:t xml:space="preserve">Available drugs for single-agent </w:t>
      </w:r>
      <w:r w:rsidR="001C2115" w:rsidRPr="002646F6">
        <w:t>chemotherapy</w:t>
      </w:r>
      <w:r w:rsidRPr="002646F6">
        <w:t xml:space="preserve"> include anthracyclines, taxanes, capecitabine, eribulin, vinorelbine, platinums and other agents</w:t>
      </w:r>
      <w:r w:rsidR="004018C5" w:rsidRPr="002646F6">
        <w:t>.</w:t>
      </w:r>
      <w:r w:rsidR="00A825BA" w:rsidRPr="002646F6">
        <w:t xml:space="preserve"> </w:t>
      </w:r>
    </w:p>
    <w:p w14:paraId="18981551" w14:textId="4CD063DB" w:rsidR="00A825BA" w:rsidRPr="002646F6" w:rsidRDefault="00A825BA" w:rsidP="00954359">
      <w:pPr>
        <w:pStyle w:val="Body"/>
        <w:numPr>
          <w:ilvl w:val="0"/>
          <w:numId w:val="32"/>
        </w:numPr>
      </w:pPr>
      <w:r w:rsidRPr="002646F6">
        <w:t>The optimal sequence of chemotherapy has not been established.</w:t>
      </w:r>
      <w:r w:rsidR="009C345D" w:rsidRPr="002646F6">
        <w:t xml:space="preserve"> Available options should be discussed with the patient.</w:t>
      </w:r>
    </w:p>
    <w:p w14:paraId="7C28387B" w14:textId="7952B659" w:rsidR="00AE58DE" w:rsidRPr="002646F6" w:rsidRDefault="00E85C9C" w:rsidP="00AE58DE">
      <w:pPr>
        <w:pStyle w:val="Body"/>
      </w:pPr>
      <w:r w:rsidRPr="002646F6">
        <w:t xml:space="preserve">At an advisory board in December 2022, </w:t>
      </w:r>
      <w:r w:rsidR="00AE58DE" w:rsidRPr="002646F6">
        <w:t xml:space="preserve">UK clinical experts confirmed that </w:t>
      </w:r>
      <w:r w:rsidRPr="002646F6">
        <w:t xml:space="preserve">these statements from the </w:t>
      </w:r>
      <w:r w:rsidR="00AE58DE" w:rsidRPr="002646F6">
        <w:t>ESMO 202</w:t>
      </w:r>
      <w:r w:rsidR="000D3D00" w:rsidRPr="002646F6">
        <w:t>1</w:t>
      </w:r>
      <w:r w:rsidR="00AE58DE" w:rsidRPr="002646F6">
        <w:t xml:space="preserve"> guidelines reflect the treatment of </w:t>
      </w:r>
      <w:r w:rsidR="0038352E" w:rsidRPr="002646F6">
        <w:t>HER2-negative u/mBC in the UK.</w:t>
      </w:r>
    </w:p>
    <w:p w14:paraId="5A657463" w14:textId="185207F1" w:rsidR="002C0FF3" w:rsidRPr="00A43593" w:rsidRDefault="002C0FF3" w:rsidP="007C42FA">
      <w:pPr>
        <w:pStyle w:val="Heading4"/>
      </w:pPr>
      <w:bookmarkStart w:id="76" w:name="_Ref126931629"/>
      <w:r w:rsidRPr="00A43593">
        <w:t>NICE</w:t>
      </w:r>
      <w:r w:rsidR="00506021" w:rsidRPr="00A43593">
        <w:t xml:space="preserve"> </w:t>
      </w:r>
      <w:r w:rsidR="00316BD6" w:rsidRPr="00A43593">
        <w:t>guidance</w:t>
      </w:r>
      <w:bookmarkEnd w:id="76"/>
    </w:p>
    <w:p w14:paraId="144D782B" w14:textId="74140996" w:rsidR="00613A58" w:rsidRPr="00A43593" w:rsidRDefault="00006A87" w:rsidP="00613A58">
      <w:pPr>
        <w:pStyle w:val="Body"/>
      </w:pPr>
      <w:r w:rsidRPr="002646F6">
        <w:t>The scope of this appraisal is for the treatment of HER2-low u/mBC after chemotherapy in the metastatic setting</w:t>
      </w:r>
      <w:r w:rsidR="00697995" w:rsidRPr="002646F6">
        <w:t xml:space="preserve">. As there </w:t>
      </w:r>
      <w:r w:rsidR="00A26A77" w:rsidRPr="002646F6">
        <w:t>is</w:t>
      </w:r>
      <w:r w:rsidR="00996503" w:rsidRPr="002646F6">
        <w:t xml:space="preserve"> </w:t>
      </w:r>
      <w:r w:rsidRPr="002646F6">
        <w:t>currently no</w:t>
      </w:r>
      <w:r w:rsidR="007D0C76" w:rsidRPr="002646F6">
        <w:t xml:space="preserve"> specific</w:t>
      </w:r>
      <w:r w:rsidRPr="002646F6">
        <w:t xml:space="preserve"> </w:t>
      </w:r>
      <w:r w:rsidR="00A26A77" w:rsidRPr="002646F6">
        <w:t>guidance</w:t>
      </w:r>
      <w:r w:rsidR="00996503" w:rsidRPr="00A43593">
        <w:t xml:space="preserve"> </w:t>
      </w:r>
      <w:r w:rsidR="00996503" w:rsidRPr="002646F6">
        <w:t>for HER2-low u/mBC</w:t>
      </w:r>
      <w:r w:rsidRPr="002646F6">
        <w:t xml:space="preserve"> </w:t>
      </w:r>
      <w:r w:rsidR="000E4DEF" w:rsidRPr="002646F6">
        <w:t xml:space="preserve">NICE </w:t>
      </w:r>
      <w:r w:rsidR="00B07226" w:rsidRPr="002646F6">
        <w:t>T</w:t>
      </w:r>
      <w:r w:rsidR="000E4DEF" w:rsidRPr="002646F6">
        <w:t xml:space="preserve">echnology </w:t>
      </w:r>
      <w:r w:rsidR="00B07226" w:rsidRPr="002646F6">
        <w:t>A</w:t>
      </w:r>
      <w:r w:rsidR="000E4DEF" w:rsidRPr="002646F6">
        <w:t>ppraisals</w:t>
      </w:r>
      <w:r w:rsidR="00DF5A4E" w:rsidRPr="002646F6">
        <w:t xml:space="preserve"> </w:t>
      </w:r>
      <w:r w:rsidR="00E955C6" w:rsidRPr="002646F6">
        <w:t xml:space="preserve">in </w:t>
      </w:r>
      <w:r w:rsidR="00DF5A4E" w:rsidRPr="002646F6">
        <w:t>HER2-negative u/mBC</w:t>
      </w:r>
      <w:r w:rsidR="00E955C6" w:rsidRPr="002646F6">
        <w:t xml:space="preserve"> and </w:t>
      </w:r>
      <w:r w:rsidR="00DF5A4E" w:rsidRPr="002646F6">
        <w:t>NICE Clinical Guideline 81 (CG81; Advanced breast cancer: diagnosis and treatment)</w:t>
      </w:r>
      <w:r w:rsidR="00DF5A4E" w:rsidRPr="002646F6">
        <w:fldChar w:fldCharType="begin"/>
      </w:r>
      <w:r w:rsidR="00CA6345">
        <w:instrText xml:space="preserve"> ADDIN ZOTERO_ITEM CSL_CITATION {"citationID":"6GQYldxW","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DF5A4E" w:rsidRPr="002646F6">
        <w:fldChar w:fldCharType="separate"/>
      </w:r>
      <w:r w:rsidR="00FD57F4" w:rsidRPr="00FD57F4">
        <w:rPr>
          <w:rFonts w:cs="Arial"/>
          <w:szCs w:val="24"/>
          <w:vertAlign w:val="superscript"/>
        </w:rPr>
        <w:t>35</w:t>
      </w:r>
      <w:r w:rsidR="00DF5A4E" w:rsidRPr="002646F6">
        <w:fldChar w:fldCharType="end"/>
      </w:r>
      <w:r w:rsidR="00E71114" w:rsidRPr="002646F6">
        <w:t xml:space="preserve"> provide insight into the potential NICE</w:t>
      </w:r>
      <w:r w:rsidR="0040184E" w:rsidRPr="002646F6">
        <w:t xml:space="preserve"> </w:t>
      </w:r>
      <w:r w:rsidR="0040184E" w:rsidRPr="002646F6">
        <w:lastRenderedPageBreak/>
        <w:t>treatment</w:t>
      </w:r>
      <w:r w:rsidR="00E71114" w:rsidRPr="002646F6">
        <w:t xml:space="preserve"> pathway for HER2-low u/mBC. </w:t>
      </w:r>
      <w:r w:rsidR="00613A58" w:rsidRPr="002646F6">
        <w:t xml:space="preserve">In addition, given the nuances of the pathway, UK clinical expert input and UK real-world data </w:t>
      </w:r>
      <w:r w:rsidR="00F9097A" w:rsidRPr="002646F6">
        <w:t xml:space="preserve">provide </w:t>
      </w:r>
      <w:r w:rsidR="00755CED" w:rsidRPr="002646F6">
        <w:t xml:space="preserve">further </w:t>
      </w:r>
      <w:r w:rsidR="00F9097A" w:rsidRPr="002646F6">
        <w:t xml:space="preserve">relevant </w:t>
      </w:r>
      <w:r w:rsidR="00755CED" w:rsidRPr="002646F6">
        <w:t>insights</w:t>
      </w:r>
      <w:r w:rsidR="00F9097A" w:rsidRPr="002646F6">
        <w:t>.</w:t>
      </w:r>
    </w:p>
    <w:p w14:paraId="0F008DB1" w14:textId="10F9BC01" w:rsidR="005828CD" w:rsidRPr="002646F6" w:rsidRDefault="00F22B91" w:rsidP="005D2BB9">
      <w:pPr>
        <w:pStyle w:val="Heading5"/>
        <w:ind w:left="1276" w:hanging="1276"/>
        <w:rPr>
          <w:i w:val="0"/>
          <w:iCs/>
        </w:rPr>
      </w:pPr>
      <w:bookmarkStart w:id="77" w:name="_Ref89779748"/>
      <w:bookmarkStart w:id="78" w:name="_Toc95826057"/>
      <w:bookmarkStart w:id="79" w:name="_Ref97047980"/>
      <w:r w:rsidRPr="002646F6">
        <w:rPr>
          <w:iCs/>
        </w:rPr>
        <w:t xml:space="preserve">NICE </w:t>
      </w:r>
      <w:r w:rsidR="00976FD9">
        <w:rPr>
          <w:iCs/>
        </w:rPr>
        <w:t>TAs</w:t>
      </w:r>
      <w:r w:rsidRPr="002646F6">
        <w:rPr>
          <w:iCs/>
        </w:rPr>
        <w:t xml:space="preserve"> in </w:t>
      </w:r>
      <w:r w:rsidR="0013511A" w:rsidRPr="002646F6">
        <w:rPr>
          <w:iCs/>
        </w:rPr>
        <w:t>HER2-negative/HR-positive</w:t>
      </w:r>
      <w:r w:rsidR="005828CD" w:rsidRPr="002646F6">
        <w:rPr>
          <w:iCs/>
        </w:rPr>
        <w:t xml:space="preserve"> u/mBC</w:t>
      </w:r>
    </w:p>
    <w:p w14:paraId="5182AA8F" w14:textId="70086B22" w:rsidR="00B238E0" w:rsidRPr="002646F6" w:rsidRDefault="007420E7" w:rsidP="002E42D9">
      <w:pPr>
        <w:pStyle w:val="In-textheading"/>
        <w:rPr>
          <w:i w:val="0"/>
          <w:iCs w:val="0"/>
        </w:rPr>
      </w:pPr>
      <w:r w:rsidRPr="002646F6">
        <w:rPr>
          <w:i w:val="0"/>
          <w:iCs w:val="0"/>
        </w:rPr>
        <w:t xml:space="preserve">NICE </w:t>
      </w:r>
      <w:r w:rsidR="003E5EC2" w:rsidRPr="002646F6">
        <w:rPr>
          <w:i w:val="0"/>
          <w:iCs w:val="0"/>
        </w:rPr>
        <w:t xml:space="preserve">TAs </w:t>
      </w:r>
      <w:r w:rsidR="005F1CAA" w:rsidRPr="002646F6">
        <w:rPr>
          <w:i w:val="0"/>
          <w:iCs w:val="0"/>
        </w:rPr>
        <w:t xml:space="preserve">for </w:t>
      </w:r>
      <w:r w:rsidR="0013511A" w:rsidRPr="002646F6">
        <w:rPr>
          <w:i w:val="0"/>
          <w:iCs w:val="0"/>
        </w:rPr>
        <w:t>HER2-negative/HR-positive</w:t>
      </w:r>
      <w:r w:rsidR="005F1CAA" w:rsidRPr="002646F6">
        <w:rPr>
          <w:i w:val="0"/>
          <w:iCs w:val="0"/>
        </w:rPr>
        <w:t xml:space="preserve"> </w:t>
      </w:r>
      <w:r w:rsidR="00C81869" w:rsidRPr="002646F6">
        <w:rPr>
          <w:i w:val="0"/>
          <w:iCs w:val="0"/>
        </w:rPr>
        <w:t xml:space="preserve">advanced </w:t>
      </w:r>
      <w:r w:rsidR="00565247" w:rsidRPr="002646F6">
        <w:rPr>
          <w:i w:val="0"/>
          <w:iCs w:val="0"/>
        </w:rPr>
        <w:t xml:space="preserve">or metastatic </w:t>
      </w:r>
      <w:r w:rsidR="00C81869" w:rsidRPr="002646F6">
        <w:rPr>
          <w:i w:val="0"/>
          <w:iCs w:val="0"/>
        </w:rPr>
        <w:t xml:space="preserve">BC </w:t>
      </w:r>
      <w:r w:rsidR="00D86634" w:rsidRPr="002646F6">
        <w:rPr>
          <w:i w:val="0"/>
          <w:iCs w:val="0"/>
        </w:rPr>
        <w:t>are</w:t>
      </w:r>
      <w:r w:rsidR="003E5EC2" w:rsidRPr="002646F6">
        <w:rPr>
          <w:i w:val="0"/>
          <w:iCs w:val="0"/>
        </w:rPr>
        <w:t xml:space="preserve"> </w:t>
      </w:r>
      <w:r w:rsidR="002A3482" w:rsidRPr="002646F6">
        <w:rPr>
          <w:i w:val="0"/>
          <w:iCs w:val="0"/>
        </w:rPr>
        <w:t xml:space="preserve">summarised </w:t>
      </w:r>
      <w:r w:rsidR="003E5EC2" w:rsidRPr="002646F6">
        <w:rPr>
          <w:i w:val="0"/>
          <w:iCs w:val="0"/>
        </w:rPr>
        <w:t xml:space="preserve">in </w:t>
      </w:r>
      <w:r w:rsidR="00B856E9" w:rsidRPr="002646F6">
        <w:rPr>
          <w:b/>
          <w:bCs/>
          <w:i w:val="0"/>
          <w:iCs w:val="0"/>
        </w:rPr>
        <w:fldChar w:fldCharType="begin"/>
      </w:r>
      <w:r w:rsidR="00B856E9" w:rsidRPr="002646F6">
        <w:rPr>
          <w:b/>
          <w:bCs/>
          <w:i w:val="0"/>
          <w:iCs w:val="0"/>
        </w:rPr>
        <w:instrText xml:space="preserve"> REF _Ref121230906 \h  \* MERGEFORMAT </w:instrText>
      </w:r>
      <w:r w:rsidR="00B856E9" w:rsidRPr="002646F6">
        <w:rPr>
          <w:b/>
          <w:bCs/>
          <w:i w:val="0"/>
          <w:iCs w:val="0"/>
        </w:rPr>
      </w:r>
      <w:r w:rsidR="00B856E9" w:rsidRPr="002646F6">
        <w:rPr>
          <w:b/>
          <w:bCs/>
          <w:i w:val="0"/>
          <w:iCs w:val="0"/>
        </w:rPr>
        <w:fldChar w:fldCharType="separate"/>
      </w:r>
      <w:r w:rsidR="00145F42" w:rsidRPr="00145F42">
        <w:rPr>
          <w:b/>
          <w:bCs/>
          <w:i w:val="0"/>
          <w:iCs w:val="0"/>
        </w:rPr>
        <w:t xml:space="preserve">Table </w:t>
      </w:r>
      <w:r w:rsidR="00145F42" w:rsidRPr="00145F42">
        <w:rPr>
          <w:b/>
          <w:bCs/>
          <w:i w:val="0"/>
          <w:iCs w:val="0"/>
          <w:noProof/>
        </w:rPr>
        <w:t>6</w:t>
      </w:r>
      <w:r w:rsidR="00B856E9" w:rsidRPr="002646F6">
        <w:rPr>
          <w:b/>
          <w:bCs/>
          <w:i w:val="0"/>
          <w:iCs w:val="0"/>
        </w:rPr>
        <w:fldChar w:fldCharType="end"/>
      </w:r>
      <w:r w:rsidR="00D86634" w:rsidRPr="002646F6">
        <w:rPr>
          <w:i w:val="0"/>
          <w:iCs w:val="0"/>
        </w:rPr>
        <w:t>.</w:t>
      </w:r>
      <w:r w:rsidR="00E331EE" w:rsidRPr="002646F6">
        <w:rPr>
          <w:i w:val="0"/>
          <w:iCs w:val="0"/>
        </w:rPr>
        <w:t xml:space="preserve"> </w:t>
      </w:r>
      <w:r w:rsidR="00B238E0" w:rsidRPr="002646F6">
        <w:rPr>
          <w:i w:val="0"/>
          <w:iCs w:val="0"/>
        </w:rPr>
        <w:t xml:space="preserve">NICE </w:t>
      </w:r>
      <w:r w:rsidR="00783A7F">
        <w:rPr>
          <w:i w:val="0"/>
          <w:iCs w:val="0"/>
        </w:rPr>
        <w:t>recommend</w:t>
      </w:r>
      <w:r w:rsidR="00A43593">
        <w:rPr>
          <w:i w:val="0"/>
          <w:iCs w:val="0"/>
        </w:rPr>
        <w:t xml:space="preserve"> </w:t>
      </w:r>
      <w:r w:rsidR="00A75607">
        <w:rPr>
          <w:i w:val="0"/>
          <w:iCs w:val="0"/>
        </w:rPr>
        <w:t xml:space="preserve">a </w:t>
      </w:r>
      <w:r w:rsidR="00E66BFA">
        <w:rPr>
          <w:i w:val="0"/>
          <w:iCs w:val="0"/>
        </w:rPr>
        <w:t>CDK4/6i</w:t>
      </w:r>
      <w:r w:rsidR="00100B14">
        <w:rPr>
          <w:i w:val="0"/>
          <w:iCs w:val="0"/>
        </w:rPr>
        <w:t xml:space="preserve"> agent</w:t>
      </w:r>
      <w:r w:rsidR="00222513" w:rsidRPr="002646F6">
        <w:rPr>
          <w:i w:val="0"/>
          <w:iCs w:val="0"/>
        </w:rPr>
        <w:t xml:space="preserve"> combined with</w:t>
      </w:r>
      <w:r w:rsidR="00A75607">
        <w:rPr>
          <w:i w:val="0"/>
          <w:iCs w:val="0"/>
        </w:rPr>
        <w:t xml:space="preserve"> an</w:t>
      </w:r>
      <w:r w:rsidR="00222513" w:rsidRPr="002646F6">
        <w:rPr>
          <w:i w:val="0"/>
          <w:iCs w:val="0"/>
        </w:rPr>
        <w:t xml:space="preserve"> ET </w:t>
      </w:r>
      <w:r w:rsidR="00B004B6">
        <w:rPr>
          <w:i w:val="0"/>
          <w:iCs w:val="0"/>
        </w:rPr>
        <w:t>(</w:t>
      </w:r>
      <w:r w:rsidR="00DC2C2C" w:rsidRPr="002646F6">
        <w:rPr>
          <w:i w:val="0"/>
          <w:iCs w:val="0"/>
        </w:rPr>
        <w:t xml:space="preserve">comprising of an </w:t>
      </w:r>
      <w:r w:rsidR="00CA25DF" w:rsidRPr="002646F6">
        <w:rPr>
          <w:i w:val="0"/>
          <w:iCs w:val="0"/>
        </w:rPr>
        <w:t xml:space="preserve">aromatase inhibitor </w:t>
      </w:r>
      <w:r w:rsidR="00B004B6">
        <w:rPr>
          <w:i w:val="0"/>
          <w:iCs w:val="0"/>
        </w:rPr>
        <w:t>[</w:t>
      </w:r>
      <w:r w:rsidR="00DC2C2C" w:rsidRPr="002646F6">
        <w:rPr>
          <w:i w:val="0"/>
          <w:iCs w:val="0"/>
        </w:rPr>
        <w:t>AI</w:t>
      </w:r>
      <w:r w:rsidR="00B004B6">
        <w:rPr>
          <w:i w:val="0"/>
          <w:iCs w:val="0"/>
        </w:rPr>
        <w:t>])</w:t>
      </w:r>
      <w:r w:rsidR="00DC2C2C" w:rsidRPr="002646F6">
        <w:rPr>
          <w:i w:val="0"/>
          <w:iCs w:val="0"/>
        </w:rPr>
        <w:t xml:space="preserve"> </w:t>
      </w:r>
      <w:r w:rsidR="00B004B6">
        <w:rPr>
          <w:i w:val="0"/>
          <w:iCs w:val="0"/>
        </w:rPr>
        <w:t>for</w:t>
      </w:r>
      <w:r w:rsidR="00B004B6" w:rsidRPr="002646F6">
        <w:rPr>
          <w:i w:val="0"/>
          <w:iCs w:val="0"/>
        </w:rPr>
        <w:t xml:space="preserve"> </w:t>
      </w:r>
      <w:r w:rsidR="00DC2C2C" w:rsidRPr="002646F6">
        <w:rPr>
          <w:i w:val="0"/>
          <w:iCs w:val="0"/>
        </w:rPr>
        <w:t xml:space="preserve">first-line </w:t>
      </w:r>
      <w:r w:rsidR="00B004B6">
        <w:rPr>
          <w:i w:val="0"/>
          <w:iCs w:val="0"/>
        </w:rPr>
        <w:t>treatment</w:t>
      </w:r>
      <w:r w:rsidR="00B004B6" w:rsidRPr="002646F6">
        <w:rPr>
          <w:i w:val="0"/>
          <w:iCs w:val="0"/>
        </w:rPr>
        <w:t xml:space="preserve"> </w:t>
      </w:r>
      <w:r w:rsidR="00A75607">
        <w:rPr>
          <w:i w:val="0"/>
          <w:iCs w:val="0"/>
        </w:rPr>
        <w:t>in</w:t>
      </w:r>
      <w:r w:rsidR="00A75607" w:rsidRPr="002646F6">
        <w:rPr>
          <w:i w:val="0"/>
          <w:iCs w:val="0"/>
        </w:rPr>
        <w:t xml:space="preserve"> </w:t>
      </w:r>
      <w:r w:rsidR="00DC2C2C" w:rsidRPr="002646F6">
        <w:rPr>
          <w:i w:val="0"/>
          <w:iCs w:val="0"/>
        </w:rPr>
        <w:t>patients with HER2-negative/HR-positive u/mBC. In the second</w:t>
      </w:r>
      <w:r w:rsidR="00810B5F" w:rsidRPr="002646F6">
        <w:rPr>
          <w:i w:val="0"/>
          <w:iCs w:val="0"/>
        </w:rPr>
        <w:t>-</w:t>
      </w:r>
      <w:r w:rsidR="00DC2C2C" w:rsidRPr="002646F6">
        <w:rPr>
          <w:i w:val="0"/>
          <w:iCs w:val="0"/>
        </w:rPr>
        <w:t xml:space="preserve">line setting, </w:t>
      </w:r>
      <w:r w:rsidR="00804985" w:rsidRPr="002646F6">
        <w:rPr>
          <w:i w:val="0"/>
          <w:iCs w:val="0"/>
        </w:rPr>
        <w:t xml:space="preserve">further targeted therapy combined with ET is recommended, after which patients are treated with non-targeted </w:t>
      </w:r>
      <w:r w:rsidR="00202DF8" w:rsidRPr="002646F6">
        <w:rPr>
          <w:i w:val="0"/>
          <w:iCs w:val="0"/>
        </w:rPr>
        <w:t>chemotherapies.</w:t>
      </w:r>
      <w:r w:rsidR="00804985" w:rsidRPr="002646F6">
        <w:rPr>
          <w:i w:val="0"/>
          <w:iCs w:val="0"/>
        </w:rPr>
        <w:t xml:space="preserve"> </w:t>
      </w:r>
    </w:p>
    <w:p w14:paraId="59E608C1" w14:textId="2511F2FD" w:rsidR="005E1950" w:rsidRPr="002646F6" w:rsidRDefault="00734B0E" w:rsidP="002D60EB">
      <w:pPr>
        <w:pStyle w:val="Caption"/>
      </w:pPr>
      <w:bookmarkStart w:id="80" w:name="_Ref121230906"/>
      <w:bookmarkStart w:id="81" w:name="_Toc129350981"/>
      <w:r w:rsidRPr="002646F6">
        <w:t xml:space="preserve">Table </w:t>
      </w:r>
      <w:r>
        <w:fldChar w:fldCharType="begin"/>
      </w:r>
      <w:r>
        <w:instrText>SEQ Table \* ARABIC</w:instrText>
      </w:r>
      <w:r>
        <w:fldChar w:fldCharType="separate"/>
      </w:r>
      <w:r w:rsidR="00145F42">
        <w:rPr>
          <w:noProof/>
        </w:rPr>
        <w:t>6</w:t>
      </w:r>
      <w:r>
        <w:fldChar w:fldCharType="end"/>
      </w:r>
      <w:bookmarkEnd w:id="80"/>
      <w:r w:rsidRPr="002646F6">
        <w:t xml:space="preserve">: Summary of published NICE </w:t>
      </w:r>
      <w:r w:rsidR="00882E0E" w:rsidRPr="002646F6">
        <w:t>TA</w:t>
      </w:r>
      <w:r w:rsidR="00976FD9">
        <w:t xml:space="preserve">s </w:t>
      </w:r>
      <w:r w:rsidRPr="002646F6">
        <w:rPr>
          <w:noProof/>
        </w:rPr>
        <w:t xml:space="preserve">with a positive recommendation in </w:t>
      </w:r>
      <w:r w:rsidR="0013511A" w:rsidRPr="002646F6">
        <w:rPr>
          <w:noProof/>
        </w:rPr>
        <w:t>HER2-negative/HR-positive</w:t>
      </w:r>
      <w:r w:rsidRPr="002646F6">
        <w:rPr>
          <w:noProof/>
        </w:rPr>
        <w:t xml:space="preserve"> </w:t>
      </w:r>
      <w:r w:rsidR="00A43950">
        <w:rPr>
          <w:noProof/>
        </w:rPr>
        <w:t xml:space="preserve">advanced </w:t>
      </w:r>
      <w:r w:rsidRPr="002646F6">
        <w:rPr>
          <w:noProof/>
        </w:rPr>
        <w:t>BC</w:t>
      </w:r>
      <w:r w:rsidR="003D0825">
        <w:rPr>
          <w:noProof/>
        </w:rPr>
        <w:t>*</w:t>
      </w:r>
      <w:bookmarkEnd w:id="81"/>
    </w:p>
    <w:tbl>
      <w:tblPr>
        <w:tblStyle w:val="Generaltable"/>
        <w:tblW w:w="5000" w:type="pct"/>
        <w:tblCellMar>
          <w:left w:w="57" w:type="dxa"/>
          <w:right w:w="57" w:type="dxa"/>
        </w:tblCellMar>
        <w:tblLook w:val="04A0" w:firstRow="1" w:lastRow="0" w:firstColumn="1" w:lastColumn="0" w:noHBand="0" w:noVBand="1"/>
      </w:tblPr>
      <w:tblGrid>
        <w:gridCol w:w="703"/>
        <w:gridCol w:w="710"/>
        <w:gridCol w:w="1984"/>
        <w:gridCol w:w="712"/>
        <w:gridCol w:w="4907"/>
      </w:tblGrid>
      <w:tr w:rsidR="00A14AD7" w:rsidRPr="00A43593" w14:paraId="37607480" w14:textId="77777777" w:rsidTr="00AF56EE">
        <w:trPr>
          <w:cnfStyle w:val="100000000000" w:firstRow="1" w:lastRow="0" w:firstColumn="0" w:lastColumn="0" w:oddVBand="0" w:evenVBand="0" w:oddHBand="0" w:evenHBand="0" w:firstRowFirstColumn="0" w:firstRowLastColumn="0" w:lastRowFirstColumn="0" w:lastRowLastColumn="0"/>
          <w:tblHeader/>
        </w:trPr>
        <w:tc>
          <w:tcPr>
            <w:tcW w:w="390" w:type="pct"/>
          </w:tcPr>
          <w:p w14:paraId="11337879" w14:textId="621AB326" w:rsidR="00E10675" w:rsidRPr="002646F6" w:rsidRDefault="00E10675" w:rsidP="004D428D">
            <w:pPr>
              <w:pStyle w:val="Tableheading"/>
              <w:spacing w:before="0" w:after="0"/>
              <w:contextualSpacing/>
            </w:pPr>
            <w:r w:rsidRPr="002646F6">
              <w:t>TA</w:t>
            </w:r>
          </w:p>
        </w:tc>
        <w:tc>
          <w:tcPr>
            <w:tcW w:w="394" w:type="pct"/>
          </w:tcPr>
          <w:p w14:paraId="7EA17CDD" w14:textId="77777777" w:rsidR="00E10675" w:rsidRPr="002646F6" w:rsidRDefault="00E10675" w:rsidP="004D428D">
            <w:pPr>
              <w:pStyle w:val="Tableheading"/>
              <w:spacing w:before="0" w:after="0"/>
              <w:contextualSpacing/>
            </w:pPr>
            <w:r w:rsidRPr="002646F6">
              <w:t>Year</w:t>
            </w:r>
          </w:p>
        </w:tc>
        <w:tc>
          <w:tcPr>
            <w:tcW w:w="1100" w:type="pct"/>
          </w:tcPr>
          <w:p w14:paraId="1440325C" w14:textId="77777777" w:rsidR="00E10675" w:rsidRPr="002646F6" w:rsidRDefault="00E10675" w:rsidP="004D428D">
            <w:pPr>
              <w:pStyle w:val="Tableheading"/>
              <w:spacing w:before="0" w:after="0"/>
              <w:contextualSpacing/>
            </w:pPr>
            <w:r w:rsidRPr="002646F6">
              <w:t>Intervention</w:t>
            </w:r>
          </w:p>
        </w:tc>
        <w:tc>
          <w:tcPr>
            <w:tcW w:w="395" w:type="pct"/>
          </w:tcPr>
          <w:p w14:paraId="7DD8A180" w14:textId="281AA9DA" w:rsidR="00E10675" w:rsidRPr="002646F6" w:rsidRDefault="00E10675" w:rsidP="004D428D">
            <w:pPr>
              <w:pStyle w:val="Tableheading"/>
              <w:spacing w:before="0" w:after="0"/>
              <w:contextualSpacing/>
              <w:jc w:val="center"/>
            </w:pPr>
            <w:r w:rsidRPr="002646F6">
              <w:t>LoT</w:t>
            </w:r>
          </w:p>
        </w:tc>
        <w:tc>
          <w:tcPr>
            <w:tcW w:w="2721" w:type="pct"/>
          </w:tcPr>
          <w:p w14:paraId="7AB8A089" w14:textId="77777777" w:rsidR="00E10675" w:rsidRPr="002646F6" w:rsidRDefault="00E10675" w:rsidP="004D428D">
            <w:pPr>
              <w:pStyle w:val="Tableheading"/>
              <w:spacing w:before="0" w:after="0"/>
              <w:contextualSpacing/>
            </w:pPr>
            <w:r w:rsidRPr="002646F6">
              <w:t>Title</w:t>
            </w:r>
          </w:p>
        </w:tc>
      </w:tr>
      <w:tr w:rsidR="00A14AD7" w:rsidRPr="00A43593" w14:paraId="686E3B8E" w14:textId="77777777" w:rsidTr="004B5CB1">
        <w:tc>
          <w:tcPr>
            <w:tcW w:w="5000" w:type="pct"/>
            <w:gridSpan w:val="5"/>
            <w:shd w:val="clear" w:color="auto" w:fill="F2F2F2" w:themeFill="background1" w:themeFillShade="F2"/>
          </w:tcPr>
          <w:p w14:paraId="77ED5F4E" w14:textId="68F45EB5" w:rsidR="00E10675" w:rsidRPr="002646F6" w:rsidRDefault="00E10675" w:rsidP="004D428D">
            <w:pPr>
              <w:pStyle w:val="Tablebody"/>
              <w:keepNext/>
              <w:spacing w:before="0" w:after="0"/>
              <w:contextualSpacing/>
              <w:rPr>
                <w:b/>
              </w:rPr>
            </w:pPr>
            <w:r w:rsidRPr="002646F6">
              <w:rPr>
                <w:b/>
              </w:rPr>
              <w:t>First line</w:t>
            </w:r>
          </w:p>
        </w:tc>
      </w:tr>
      <w:tr w:rsidR="00A14AD7" w:rsidRPr="00A43593" w14:paraId="084B8AFF" w14:textId="77777777" w:rsidTr="00AF56EE">
        <w:tc>
          <w:tcPr>
            <w:tcW w:w="390" w:type="pct"/>
          </w:tcPr>
          <w:p w14:paraId="67EF991D" w14:textId="77777777" w:rsidR="00E10675" w:rsidRPr="002646F6" w:rsidRDefault="00E10675" w:rsidP="004D428D">
            <w:pPr>
              <w:pStyle w:val="Tablebody"/>
              <w:keepNext/>
              <w:spacing w:before="0" w:after="0"/>
              <w:contextualSpacing/>
            </w:pPr>
            <w:r w:rsidRPr="002646F6">
              <w:t>116</w:t>
            </w:r>
          </w:p>
        </w:tc>
        <w:tc>
          <w:tcPr>
            <w:tcW w:w="394" w:type="pct"/>
          </w:tcPr>
          <w:p w14:paraId="6DD1E844" w14:textId="77777777" w:rsidR="00E10675" w:rsidRPr="002646F6" w:rsidRDefault="00E10675" w:rsidP="004D428D">
            <w:pPr>
              <w:pStyle w:val="Tablebody"/>
              <w:spacing w:before="0" w:after="0"/>
              <w:contextualSpacing/>
            </w:pPr>
            <w:r w:rsidRPr="002646F6">
              <w:t>2007</w:t>
            </w:r>
          </w:p>
        </w:tc>
        <w:tc>
          <w:tcPr>
            <w:tcW w:w="1100" w:type="pct"/>
          </w:tcPr>
          <w:p w14:paraId="28C866C6" w14:textId="77777777" w:rsidR="00E10675" w:rsidRPr="002646F6" w:rsidRDefault="00E10675" w:rsidP="004D428D">
            <w:pPr>
              <w:pStyle w:val="Tablebody"/>
              <w:spacing w:before="0" w:after="0"/>
              <w:contextualSpacing/>
            </w:pPr>
            <w:r w:rsidRPr="002646F6">
              <w:t>Gemcitabine + paclitaxel</w:t>
            </w:r>
          </w:p>
        </w:tc>
        <w:tc>
          <w:tcPr>
            <w:tcW w:w="395" w:type="pct"/>
          </w:tcPr>
          <w:p w14:paraId="2B1B8D54" w14:textId="77777777" w:rsidR="00E10675" w:rsidRPr="002646F6" w:rsidRDefault="00E10675" w:rsidP="004D428D">
            <w:pPr>
              <w:pStyle w:val="Tablebody"/>
              <w:spacing w:before="0" w:after="0"/>
              <w:contextualSpacing/>
              <w:jc w:val="center"/>
            </w:pPr>
            <w:r w:rsidRPr="002646F6">
              <w:t>≥1</w:t>
            </w:r>
          </w:p>
        </w:tc>
        <w:tc>
          <w:tcPr>
            <w:tcW w:w="2721" w:type="pct"/>
          </w:tcPr>
          <w:p w14:paraId="5B09895C" w14:textId="77777777" w:rsidR="00E10675" w:rsidRPr="002646F6" w:rsidRDefault="00E10675" w:rsidP="004D428D">
            <w:pPr>
              <w:pStyle w:val="Tablebody"/>
              <w:spacing w:before="0" w:after="0"/>
              <w:contextualSpacing/>
            </w:pPr>
            <w:r w:rsidRPr="002646F6">
              <w:t xml:space="preserve">Gemcitabine for the treatment of metastatic breast cancer </w:t>
            </w:r>
          </w:p>
        </w:tc>
      </w:tr>
      <w:tr w:rsidR="00A14AD7" w:rsidRPr="00A43593" w14:paraId="60CF036F" w14:textId="77777777" w:rsidTr="00AF56EE">
        <w:tc>
          <w:tcPr>
            <w:tcW w:w="390" w:type="pct"/>
          </w:tcPr>
          <w:p w14:paraId="24E51503" w14:textId="77777777" w:rsidR="00E10675" w:rsidRPr="002646F6" w:rsidRDefault="00E10675" w:rsidP="004D428D">
            <w:pPr>
              <w:pStyle w:val="Tablebody"/>
              <w:keepNext/>
              <w:spacing w:before="0" w:after="0"/>
              <w:contextualSpacing/>
            </w:pPr>
            <w:r w:rsidRPr="002646F6">
              <w:t>495</w:t>
            </w:r>
          </w:p>
        </w:tc>
        <w:tc>
          <w:tcPr>
            <w:tcW w:w="394" w:type="pct"/>
          </w:tcPr>
          <w:p w14:paraId="0363DBCD" w14:textId="77777777" w:rsidR="00E10675" w:rsidRPr="002646F6" w:rsidRDefault="00E10675" w:rsidP="004D428D">
            <w:pPr>
              <w:pStyle w:val="Tablebody"/>
              <w:spacing w:before="0" w:after="0"/>
              <w:contextualSpacing/>
            </w:pPr>
            <w:r w:rsidRPr="002646F6">
              <w:t>2017</w:t>
            </w:r>
          </w:p>
        </w:tc>
        <w:tc>
          <w:tcPr>
            <w:tcW w:w="1100" w:type="pct"/>
          </w:tcPr>
          <w:p w14:paraId="28F3F46E" w14:textId="77777777" w:rsidR="00E10675" w:rsidRPr="002646F6" w:rsidRDefault="00E10675" w:rsidP="004D428D">
            <w:pPr>
              <w:pStyle w:val="Tablebody"/>
              <w:spacing w:before="0" w:after="0"/>
              <w:contextualSpacing/>
            </w:pPr>
            <w:r w:rsidRPr="002646F6">
              <w:t>Palbociclib + an AI</w:t>
            </w:r>
          </w:p>
        </w:tc>
        <w:tc>
          <w:tcPr>
            <w:tcW w:w="395" w:type="pct"/>
          </w:tcPr>
          <w:p w14:paraId="31F4F934" w14:textId="77777777" w:rsidR="00E10675" w:rsidRPr="002646F6" w:rsidRDefault="00E10675" w:rsidP="004D428D">
            <w:pPr>
              <w:pStyle w:val="Tablebody"/>
              <w:spacing w:before="0" w:after="0"/>
              <w:contextualSpacing/>
              <w:jc w:val="center"/>
            </w:pPr>
            <w:r w:rsidRPr="002646F6">
              <w:t>1</w:t>
            </w:r>
          </w:p>
        </w:tc>
        <w:tc>
          <w:tcPr>
            <w:tcW w:w="2721" w:type="pct"/>
          </w:tcPr>
          <w:p w14:paraId="1E09002E" w14:textId="46D9753A" w:rsidR="00E10675" w:rsidRPr="002646F6" w:rsidRDefault="00E10675" w:rsidP="004D428D">
            <w:pPr>
              <w:pStyle w:val="Tablebody"/>
              <w:spacing w:before="0" w:after="0"/>
              <w:contextualSpacing/>
            </w:pPr>
            <w:r w:rsidRPr="002646F6">
              <w:t>Palbociclib with an AI for previously untreated, HR+/HER2-, locally advanced or metastatic BC</w:t>
            </w:r>
          </w:p>
        </w:tc>
      </w:tr>
      <w:tr w:rsidR="00A14AD7" w:rsidRPr="00A43593" w14:paraId="62669D16" w14:textId="77777777" w:rsidTr="00AF56EE">
        <w:tc>
          <w:tcPr>
            <w:tcW w:w="390" w:type="pct"/>
          </w:tcPr>
          <w:p w14:paraId="18B2C2FC" w14:textId="77777777" w:rsidR="00E10675" w:rsidRPr="002646F6" w:rsidRDefault="00E10675" w:rsidP="004D428D">
            <w:pPr>
              <w:pStyle w:val="Tablebody"/>
              <w:spacing w:before="0" w:after="0"/>
              <w:contextualSpacing/>
            </w:pPr>
            <w:r w:rsidRPr="002646F6">
              <w:t>496</w:t>
            </w:r>
          </w:p>
        </w:tc>
        <w:tc>
          <w:tcPr>
            <w:tcW w:w="394" w:type="pct"/>
          </w:tcPr>
          <w:p w14:paraId="1CEEFF1D" w14:textId="77777777" w:rsidR="00E10675" w:rsidRPr="002646F6" w:rsidRDefault="00E10675" w:rsidP="004D428D">
            <w:pPr>
              <w:pStyle w:val="Tablebody"/>
              <w:spacing w:before="0" w:after="0"/>
              <w:contextualSpacing/>
            </w:pPr>
            <w:r w:rsidRPr="002646F6">
              <w:t>2017</w:t>
            </w:r>
          </w:p>
        </w:tc>
        <w:tc>
          <w:tcPr>
            <w:tcW w:w="1100" w:type="pct"/>
          </w:tcPr>
          <w:p w14:paraId="17BDAC8B" w14:textId="77777777" w:rsidR="00E10675" w:rsidRPr="002646F6" w:rsidRDefault="00E10675" w:rsidP="004D428D">
            <w:pPr>
              <w:pStyle w:val="Tablebody"/>
              <w:spacing w:before="0" w:after="0"/>
              <w:contextualSpacing/>
            </w:pPr>
            <w:r w:rsidRPr="002646F6">
              <w:t>Ribociclib + an AI</w:t>
            </w:r>
          </w:p>
        </w:tc>
        <w:tc>
          <w:tcPr>
            <w:tcW w:w="395" w:type="pct"/>
          </w:tcPr>
          <w:p w14:paraId="6290FC07" w14:textId="77777777" w:rsidR="00E10675" w:rsidRPr="002646F6" w:rsidRDefault="00E10675" w:rsidP="004D428D">
            <w:pPr>
              <w:pStyle w:val="Tablebody"/>
              <w:spacing w:before="0" w:after="0"/>
              <w:contextualSpacing/>
              <w:jc w:val="center"/>
            </w:pPr>
            <w:r w:rsidRPr="002646F6">
              <w:t>1</w:t>
            </w:r>
          </w:p>
        </w:tc>
        <w:tc>
          <w:tcPr>
            <w:tcW w:w="2721" w:type="pct"/>
          </w:tcPr>
          <w:p w14:paraId="6F2186D6" w14:textId="77777777" w:rsidR="00E10675" w:rsidRPr="002646F6" w:rsidRDefault="00E10675" w:rsidP="004D428D">
            <w:pPr>
              <w:pStyle w:val="Tablebody"/>
              <w:spacing w:before="0" w:after="0"/>
              <w:contextualSpacing/>
            </w:pPr>
            <w:r w:rsidRPr="002646F6">
              <w:t>Ribociclib with an AI for previously untreated, HR+/HER2- locally advanced or metastatic BC</w:t>
            </w:r>
          </w:p>
        </w:tc>
      </w:tr>
      <w:tr w:rsidR="00A14AD7" w:rsidRPr="00A43593" w14:paraId="4BBBE174" w14:textId="77777777" w:rsidTr="00AF56EE">
        <w:tc>
          <w:tcPr>
            <w:tcW w:w="390" w:type="pct"/>
          </w:tcPr>
          <w:p w14:paraId="22BEA20C" w14:textId="77777777" w:rsidR="00E10675" w:rsidRPr="002646F6" w:rsidDel="007F6404" w:rsidRDefault="00E10675" w:rsidP="004D428D">
            <w:pPr>
              <w:pStyle w:val="Tablebody"/>
              <w:spacing w:before="0" w:after="0"/>
              <w:contextualSpacing/>
            </w:pPr>
            <w:r w:rsidRPr="002646F6">
              <w:t>563</w:t>
            </w:r>
          </w:p>
        </w:tc>
        <w:tc>
          <w:tcPr>
            <w:tcW w:w="394" w:type="pct"/>
          </w:tcPr>
          <w:p w14:paraId="065B6ED2" w14:textId="77777777" w:rsidR="00E10675" w:rsidRPr="002646F6" w:rsidDel="007F6404" w:rsidRDefault="00E10675" w:rsidP="004D428D">
            <w:pPr>
              <w:pStyle w:val="Tablebody"/>
              <w:spacing w:before="0" w:after="0"/>
              <w:contextualSpacing/>
            </w:pPr>
            <w:r w:rsidRPr="002646F6">
              <w:t>2019</w:t>
            </w:r>
          </w:p>
        </w:tc>
        <w:tc>
          <w:tcPr>
            <w:tcW w:w="1100" w:type="pct"/>
          </w:tcPr>
          <w:p w14:paraId="7CB71433" w14:textId="77777777" w:rsidR="00E10675" w:rsidRPr="002646F6" w:rsidRDefault="00E10675" w:rsidP="004D428D">
            <w:pPr>
              <w:pStyle w:val="Tablebody"/>
              <w:spacing w:before="0" w:after="0"/>
              <w:contextualSpacing/>
            </w:pPr>
            <w:r w:rsidRPr="002646F6">
              <w:t>Abemaciclib + an AI</w:t>
            </w:r>
          </w:p>
        </w:tc>
        <w:tc>
          <w:tcPr>
            <w:tcW w:w="395" w:type="pct"/>
          </w:tcPr>
          <w:p w14:paraId="168EE549" w14:textId="77777777" w:rsidR="00E10675" w:rsidRPr="002646F6" w:rsidRDefault="00E10675" w:rsidP="004D428D">
            <w:pPr>
              <w:pStyle w:val="Tablebody"/>
              <w:spacing w:before="0" w:after="0"/>
              <w:contextualSpacing/>
              <w:jc w:val="center"/>
            </w:pPr>
            <w:r w:rsidRPr="002646F6">
              <w:t>1</w:t>
            </w:r>
          </w:p>
        </w:tc>
        <w:tc>
          <w:tcPr>
            <w:tcW w:w="2721" w:type="pct"/>
          </w:tcPr>
          <w:p w14:paraId="02FEE5A2" w14:textId="77777777" w:rsidR="00E10675" w:rsidRPr="002646F6" w:rsidRDefault="00E10675" w:rsidP="004D428D">
            <w:pPr>
              <w:pStyle w:val="Tablebody"/>
              <w:spacing w:before="0" w:after="0"/>
              <w:contextualSpacing/>
            </w:pPr>
            <w:r w:rsidRPr="002646F6">
              <w:t>Abemaciclib with an AI for previously untreated, HR+/HER2-, locally advanced or metastatic BC</w:t>
            </w:r>
          </w:p>
        </w:tc>
      </w:tr>
      <w:tr w:rsidR="00A14AD7" w:rsidRPr="00A43593" w14:paraId="59E94096" w14:textId="77777777" w:rsidTr="004B5CB1">
        <w:tc>
          <w:tcPr>
            <w:tcW w:w="5000" w:type="pct"/>
            <w:gridSpan w:val="5"/>
            <w:shd w:val="clear" w:color="auto" w:fill="F2F2F2" w:themeFill="background1" w:themeFillShade="F2"/>
          </w:tcPr>
          <w:p w14:paraId="597ADFD1" w14:textId="77777777" w:rsidR="00E10675" w:rsidRPr="002646F6" w:rsidRDefault="00E10675" w:rsidP="004D428D">
            <w:pPr>
              <w:pStyle w:val="Tablebody"/>
              <w:keepNext/>
              <w:spacing w:before="0" w:after="0"/>
              <w:contextualSpacing/>
              <w:rPr>
                <w:b/>
              </w:rPr>
            </w:pPr>
            <w:r w:rsidRPr="002646F6">
              <w:rPr>
                <w:b/>
              </w:rPr>
              <w:t>Second line</w:t>
            </w:r>
          </w:p>
        </w:tc>
      </w:tr>
      <w:tr w:rsidR="00A14AD7" w:rsidRPr="00A43593" w14:paraId="6D717EEE" w14:textId="77777777" w:rsidTr="00AF56EE">
        <w:tc>
          <w:tcPr>
            <w:tcW w:w="390" w:type="pct"/>
          </w:tcPr>
          <w:p w14:paraId="645FAC15" w14:textId="77777777" w:rsidR="00E10675" w:rsidRPr="002646F6" w:rsidRDefault="00E10675" w:rsidP="004D428D">
            <w:pPr>
              <w:pStyle w:val="Tablebody"/>
              <w:spacing w:before="0" w:after="0"/>
              <w:contextualSpacing/>
            </w:pPr>
            <w:r w:rsidRPr="002646F6">
              <w:t>421</w:t>
            </w:r>
          </w:p>
        </w:tc>
        <w:tc>
          <w:tcPr>
            <w:tcW w:w="394" w:type="pct"/>
          </w:tcPr>
          <w:p w14:paraId="4559898E" w14:textId="77777777" w:rsidR="00E10675" w:rsidRPr="002646F6" w:rsidRDefault="00E10675" w:rsidP="004D428D">
            <w:pPr>
              <w:pStyle w:val="Tablebody"/>
              <w:spacing w:before="0" w:after="0"/>
              <w:contextualSpacing/>
            </w:pPr>
            <w:r w:rsidRPr="002646F6">
              <w:t>2016</w:t>
            </w:r>
          </w:p>
        </w:tc>
        <w:tc>
          <w:tcPr>
            <w:tcW w:w="1100" w:type="pct"/>
          </w:tcPr>
          <w:p w14:paraId="16FEE3F5" w14:textId="77777777" w:rsidR="00E10675" w:rsidRPr="002646F6" w:rsidRDefault="00E10675" w:rsidP="004D428D">
            <w:pPr>
              <w:pStyle w:val="Tablebody"/>
              <w:spacing w:before="0" w:after="0"/>
              <w:contextualSpacing/>
            </w:pPr>
            <w:r w:rsidRPr="002646F6">
              <w:t>Everolimus + exemestane</w:t>
            </w:r>
          </w:p>
        </w:tc>
        <w:tc>
          <w:tcPr>
            <w:tcW w:w="395" w:type="pct"/>
          </w:tcPr>
          <w:p w14:paraId="4B7BD989" w14:textId="77777777" w:rsidR="00E10675" w:rsidRPr="002646F6" w:rsidRDefault="00E10675" w:rsidP="004D428D">
            <w:pPr>
              <w:pStyle w:val="Tablebody"/>
              <w:spacing w:before="0" w:after="0"/>
              <w:contextualSpacing/>
              <w:jc w:val="center"/>
            </w:pPr>
            <w:r w:rsidRPr="002646F6">
              <w:t>2</w:t>
            </w:r>
          </w:p>
        </w:tc>
        <w:tc>
          <w:tcPr>
            <w:tcW w:w="2721" w:type="pct"/>
          </w:tcPr>
          <w:p w14:paraId="69554B10" w14:textId="78BD9C4D" w:rsidR="00E10675" w:rsidRPr="002646F6" w:rsidRDefault="00E10675" w:rsidP="004D428D">
            <w:pPr>
              <w:pStyle w:val="Tablebody"/>
              <w:spacing w:before="0" w:after="0"/>
              <w:contextualSpacing/>
            </w:pPr>
            <w:r w:rsidRPr="002646F6">
              <w:t xml:space="preserve">Everolimus with exemestane for treating advanced breast cancer after </w:t>
            </w:r>
            <w:r w:rsidR="003A4A8C">
              <w:t>ET</w:t>
            </w:r>
            <w:r w:rsidRPr="002646F6">
              <w:t xml:space="preserve"> </w:t>
            </w:r>
          </w:p>
        </w:tc>
      </w:tr>
      <w:tr w:rsidR="00A14AD7" w:rsidRPr="00A43593" w14:paraId="645CB561" w14:textId="77777777" w:rsidTr="00AF56EE">
        <w:tc>
          <w:tcPr>
            <w:tcW w:w="390" w:type="pct"/>
          </w:tcPr>
          <w:p w14:paraId="56888582" w14:textId="77777777" w:rsidR="00E10675" w:rsidRPr="002646F6" w:rsidRDefault="00E10675" w:rsidP="004D428D">
            <w:pPr>
              <w:pStyle w:val="Tablebody"/>
              <w:spacing w:before="0" w:after="0"/>
              <w:contextualSpacing/>
            </w:pPr>
            <w:r w:rsidRPr="002646F6">
              <w:t>836</w:t>
            </w:r>
          </w:p>
        </w:tc>
        <w:tc>
          <w:tcPr>
            <w:tcW w:w="394" w:type="pct"/>
          </w:tcPr>
          <w:p w14:paraId="4E76B400" w14:textId="77777777" w:rsidR="00E10675" w:rsidRPr="002646F6" w:rsidRDefault="00E10675" w:rsidP="004D428D">
            <w:pPr>
              <w:pStyle w:val="Tablebody"/>
              <w:spacing w:before="0" w:after="0"/>
              <w:contextualSpacing/>
            </w:pPr>
            <w:r w:rsidRPr="002646F6">
              <w:t>2022</w:t>
            </w:r>
          </w:p>
        </w:tc>
        <w:tc>
          <w:tcPr>
            <w:tcW w:w="1100" w:type="pct"/>
          </w:tcPr>
          <w:p w14:paraId="3AE453CB" w14:textId="77777777" w:rsidR="00E10675" w:rsidRPr="002646F6" w:rsidRDefault="00E10675" w:rsidP="004D428D">
            <w:pPr>
              <w:pStyle w:val="Tablebody"/>
              <w:spacing w:before="0" w:after="0"/>
              <w:contextualSpacing/>
            </w:pPr>
            <w:r w:rsidRPr="002646F6">
              <w:t>Palbociclib + fulvestrant</w:t>
            </w:r>
          </w:p>
        </w:tc>
        <w:tc>
          <w:tcPr>
            <w:tcW w:w="395" w:type="pct"/>
          </w:tcPr>
          <w:p w14:paraId="646F6CE2" w14:textId="77777777" w:rsidR="00E10675" w:rsidRPr="002646F6" w:rsidRDefault="00E10675" w:rsidP="004D428D">
            <w:pPr>
              <w:pStyle w:val="Tablebody"/>
              <w:spacing w:before="0" w:after="0"/>
              <w:contextualSpacing/>
              <w:jc w:val="center"/>
            </w:pPr>
            <w:r w:rsidRPr="002646F6">
              <w:t>2</w:t>
            </w:r>
          </w:p>
        </w:tc>
        <w:tc>
          <w:tcPr>
            <w:tcW w:w="2721" w:type="pct"/>
          </w:tcPr>
          <w:p w14:paraId="21B107A6" w14:textId="77777777" w:rsidR="00E10675" w:rsidRPr="002646F6" w:rsidRDefault="00E10675" w:rsidP="004D428D">
            <w:pPr>
              <w:pStyle w:val="Tablebody"/>
              <w:spacing w:before="0" w:after="0"/>
              <w:contextualSpacing/>
            </w:pPr>
            <w:r w:rsidRPr="002646F6">
              <w:t>Palbociclib with fulvestrant for treating HR+/HER2- advanced BC after ET</w:t>
            </w:r>
          </w:p>
        </w:tc>
      </w:tr>
      <w:tr w:rsidR="00A14AD7" w:rsidRPr="00A43593" w14:paraId="4B265C96" w14:textId="77777777" w:rsidTr="00AF56EE">
        <w:tc>
          <w:tcPr>
            <w:tcW w:w="390" w:type="pct"/>
          </w:tcPr>
          <w:p w14:paraId="6E02CB57" w14:textId="77777777" w:rsidR="00E10675" w:rsidRPr="002646F6" w:rsidRDefault="00E10675" w:rsidP="004D428D">
            <w:pPr>
              <w:pStyle w:val="Tablebody"/>
              <w:spacing w:before="0" w:after="0"/>
              <w:contextualSpacing/>
            </w:pPr>
            <w:r w:rsidRPr="002646F6">
              <w:t>687</w:t>
            </w:r>
          </w:p>
          <w:p w14:paraId="7C3FACA2" w14:textId="77777777" w:rsidR="00E10675" w:rsidRPr="002646F6" w:rsidRDefault="00E10675" w:rsidP="004D428D">
            <w:pPr>
              <w:pStyle w:val="Tablebody"/>
              <w:spacing w:before="0" w:after="0"/>
              <w:contextualSpacing/>
            </w:pPr>
          </w:p>
        </w:tc>
        <w:tc>
          <w:tcPr>
            <w:tcW w:w="394" w:type="pct"/>
          </w:tcPr>
          <w:p w14:paraId="31CEAF93" w14:textId="77777777" w:rsidR="00E10675" w:rsidRPr="002646F6" w:rsidRDefault="00E10675" w:rsidP="004D428D">
            <w:pPr>
              <w:pStyle w:val="Tablebody"/>
              <w:spacing w:before="0" w:after="0"/>
              <w:contextualSpacing/>
            </w:pPr>
            <w:r w:rsidRPr="002646F6">
              <w:t>2021</w:t>
            </w:r>
          </w:p>
        </w:tc>
        <w:tc>
          <w:tcPr>
            <w:tcW w:w="1100" w:type="pct"/>
          </w:tcPr>
          <w:p w14:paraId="61326375" w14:textId="77777777" w:rsidR="00E10675" w:rsidRPr="002646F6" w:rsidRDefault="00E10675" w:rsidP="004D428D">
            <w:pPr>
              <w:pStyle w:val="Tablebody"/>
              <w:spacing w:before="0" w:after="0"/>
              <w:contextualSpacing/>
            </w:pPr>
            <w:r w:rsidRPr="002646F6">
              <w:t>Ribociclib + fulvestrant</w:t>
            </w:r>
          </w:p>
        </w:tc>
        <w:tc>
          <w:tcPr>
            <w:tcW w:w="395" w:type="pct"/>
          </w:tcPr>
          <w:p w14:paraId="651E5D2A" w14:textId="77777777" w:rsidR="00E10675" w:rsidRPr="002646F6" w:rsidRDefault="00E10675" w:rsidP="004D428D">
            <w:pPr>
              <w:pStyle w:val="Tablebody"/>
              <w:spacing w:before="0" w:after="0"/>
              <w:contextualSpacing/>
              <w:jc w:val="center"/>
            </w:pPr>
            <w:r w:rsidRPr="002646F6">
              <w:t>2</w:t>
            </w:r>
          </w:p>
          <w:p w14:paraId="58E8F00B" w14:textId="77777777" w:rsidR="00E10675" w:rsidRPr="002646F6" w:rsidRDefault="00E10675" w:rsidP="004D428D">
            <w:pPr>
              <w:pStyle w:val="Tablebody"/>
              <w:spacing w:before="0" w:after="0"/>
              <w:contextualSpacing/>
              <w:jc w:val="center"/>
            </w:pPr>
          </w:p>
        </w:tc>
        <w:tc>
          <w:tcPr>
            <w:tcW w:w="2721" w:type="pct"/>
          </w:tcPr>
          <w:p w14:paraId="7B4DC363" w14:textId="77777777" w:rsidR="00E10675" w:rsidRPr="002646F6" w:rsidRDefault="00E10675" w:rsidP="004D428D">
            <w:pPr>
              <w:pStyle w:val="Tablebody"/>
              <w:spacing w:before="0" w:after="0"/>
              <w:contextualSpacing/>
            </w:pPr>
            <w:r w:rsidRPr="002646F6">
              <w:t>Ribociclib with fulvestrant for treating HR+/HER2- advanced BC after ET</w:t>
            </w:r>
          </w:p>
        </w:tc>
      </w:tr>
      <w:tr w:rsidR="00A14AD7" w:rsidRPr="00A43593" w14:paraId="30CBD018" w14:textId="77777777" w:rsidTr="00AF56EE">
        <w:trPr>
          <w:trHeight w:val="191"/>
        </w:trPr>
        <w:tc>
          <w:tcPr>
            <w:tcW w:w="390" w:type="pct"/>
          </w:tcPr>
          <w:p w14:paraId="4D188F6F" w14:textId="77777777" w:rsidR="00E10675" w:rsidRPr="002646F6" w:rsidRDefault="00E10675" w:rsidP="004D428D">
            <w:pPr>
              <w:pStyle w:val="Tablebody"/>
              <w:spacing w:before="0" w:after="0"/>
              <w:contextualSpacing/>
            </w:pPr>
            <w:r w:rsidRPr="002646F6">
              <w:t>725</w:t>
            </w:r>
          </w:p>
        </w:tc>
        <w:tc>
          <w:tcPr>
            <w:tcW w:w="394" w:type="pct"/>
          </w:tcPr>
          <w:p w14:paraId="42437FA6" w14:textId="77777777" w:rsidR="00E10675" w:rsidRPr="002646F6" w:rsidRDefault="00E10675" w:rsidP="004D428D">
            <w:pPr>
              <w:pStyle w:val="Tablebody"/>
              <w:spacing w:before="0" w:after="0"/>
              <w:contextualSpacing/>
            </w:pPr>
            <w:r w:rsidRPr="002646F6">
              <w:t>2021</w:t>
            </w:r>
          </w:p>
        </w:tc>
        <w:tc>
          <w:tcPr>
            <w:tcW w:w="1100" w:type="pct"/>
          </w:tcPr>
          <w:p w14:paraId="3284D37B" w14:textId="77777777" w:rsidR="00E10675" w:rsidRPr="002646F6" w:rsidRDefault="00E10675" w:rsidP="004D428D">
            <w:pPr>
              <w:pStyle w:val="Tablebody"/>
              <w:spacing w:before="0" w:after="0"/>
              <w:contextualSpacing/>
            </w:pPr>
            <w:r w:rsidRPr="002646F6">
              <w:t xml:space="preserve">Abemaciclib + fulvestrant </w:t>
            </w:r>
          </w:p>
        </w:tc>
        <w:tc>
          <w:tcPr>
            <w:tcW w:w="395" w:type="pct"/>
          </w:tcPr>
          <w:p w14:paraId="2CB1D6CC" w14:textId="77777777" w:rsidR="00E10675" w:rsidRPr="002646F6" w:rsidRDefault="00E10675" w:rsidP="004D428D">
            <w:pPr>
              <w:pStyle w:val="Tablebody"/>
              <w:spacing w:before="0" w:after="0"/>
              <w:contextualSpacing/>
              <w:jc w:val="center"/>
            </w:pPr>
            <w:r w:rsidRPr="002646F6">
              <w:t>2</w:t>
            </w:r>
          </w:p>
        </w:tc>
        <w:tc>
          <w:tcPr>
            <w:tcW w:w="2721" w:type="pct"/>
          </w:tcPr>
          <w:p w14:paraId="3D8A2408" w14:textId="77777777" w:rsidR="00E10675" w:rsidRPr="002646F6" w:rsidRDefault="00E10675" w:rsidP="004D428D">
            <w:pPr>
              <w:pStyle w:val="Tablebody"/>
              <w:spacing w:before="0" w:after="0"/>
              <w:contextualSpacing/>
            </w:pPr>
            <w:r w:rsidRPr="002646F6">
              <w:t xml:space="preserve">Abecaciclib with fulvestrant for treating HR+/HER2- advanced BC after ET </w:t>
            </w:r>
          </w:p>
        </w:tc>
      </w:tr>
      <w:tr w:rsidR="00A14AD7" w:rsidRPr="00A43593" w14:paraId="3B5B3205" w14:textId="77777777" w:rsidTr="00AF56EE">
        <w:tc>
          <w:tcPr>
            <w:tcW w:w="390" w:type="pct"/>
          </w:tcPr>
          <w:p w14:paraId="2BDA364E" w14:textId="77777777" w:rsidR="00E10675" w:rsidRPr="002646F6" w:rsidRDefault="00E10675" w:rsidP="004D428D">
            <w:pPr>
              <w:pStyle w:val="Tablebody"/>
              <w:spacing w:before="0" w:after="0"/>
              <w:contextualSpacing/>
            </w:pPr>
            <w:r w:rsidRPr="002646F6">
              <w:t>816</w:t>
            </w:r>
          </w:p>
        </w:tc>
        <w:tc>
          <w:tcPr>
            <w:tcW w:w="394" w:type="pct"/>
          </w:tcPr>
          <w:p w14:paraId="6D62257A" w14:textId="77777777" w:rsidR="00E10675" w:rsidRPr="002646F6" w:rsidRDefault="00E10675" w:rsidP="004D428D">
            <w:pPr>
              <w:pStyle w:val="Tablebody"/>
              <w:spacing w:before="0" w:after="0"/>
              <w:contextualSpacing/>
            </w:pPr>
            <w:r w:rsidRPr="002646F6">
              <w:t>2022</w:t>
            </w:r>
          </w:p>
        </w:tc>
        <w:tc>
          <w:tcPr>
            <w:tcW w:w="1100" w:type="pct"/>
          </w:tcPr>
          <w:p w14:paraId="69449CAC" w14:textId="77777777" w:rsidR="00E10675" w:rsidRPr="002646F6" w:rsidRDefault="00E10675" w:rsidP="004D428D">
            <w:pPr>
              <w:pStyle w:val="Tablebody"/>
              <w:spacing w:before="0" w:after="0"/>
              <w:contextualSpacing/>
            </w:pPr>
            <w:r w:rsidRPr="002646F6">
              <w:t>Alpelisib + fulvestrant</w:t>
            </w:r>
          </w:p>
        </w:tc>
        <w:tc>
          <w:tcPr>
            <w:tcW w:w="395" w:type="pct"/>
          </w:tcPr>
          <w:p w14:paraId="083B6D4C" w14:textId="77777777" w:rsidR="00E10675" w:rsidRPr="002646F6" w:rsidRDefault="00E10675" w:rsidP="004D428D">
            <w:pPr>
              <w:pStyle w:val="Tablebody"/>
              <w:spacing w:before="0" w:after="0"/>
              <w:contextualSpacing/>
              <w:jc w:val="center"/>
            </w:pPr>
            <w:r w:rsidRPr="002646F6">
              <w:t>2</w:t>
            </w:r>
          </w:p>
        </w:tc>
        <w:tc>
          <w:tcPr>
            <w:tcW w:w="2721" w:type="pct"/>
          </w:tcPr>
          <w:p w14:paraId="6ADCA4EB" w14:textId="77777777" w:rsidR="00E10675" w:rsidRPr="002646F6" w:rsidRDefault="00E10675" w:rsidP="004D428D">
            <w:pPr>
              <w:pStyle w:val="Tablebody"/>
              <w:spacing w:before="0" w:after="0"/>
              <w:contextualSpacing/>
            </w:pPr>
            <w:r w:rsidRPr="002646F6">
              <w:t>Alpelisib with fulvestrant for treating HR+/HER2-, PIK3CA-mutated advanced BC</w:t>
            </w:r>
          </w:p>
        </w:tc>
      </w:tr>
      <w:tr w:rsidR="00A14AD7" w:rsidRPr="00A43593" w14:paraId="14C80DB1" w14:textId="77777777" w:rsidTr="004B5CB1">
        <w:tc>
          <w:tcPr>
            <w:tcW w:w="5000" w:type="pct"/>
            <w:gridSpan w:val="5"/>
            <w:shd w:val="clear" w:color="auto" w:fill="F2F2F2" w:themeFill="background1" w:themeFillShade="F2"/>
          </w:tcPr>
          <w:p w14:paraId="4A896A83" w14:textId="77777777" w:rsidR="00E10675" w:rsidRPr="002646F6" w:rsidRDefault="00E10675" w:rsidP="004D428D">
            <w:pPr>
              <w:pStyle w:val="Tablebody"/>
              <w:keepNext/>
              <w:spacing w:before="0" w:after="0"/>
              <w:contextualSpacing/>
              <w:rPr>
                <w:b/>
              </w:rPr>
            </w:pPr>
            <w:r w:rsidRPr="002646F6">
              <w:rPr>
                <w:b/>
              </w:rPr>
              <w:t>Third line</w:t>
            </w:r>
          </w:p>
        </w:tc>
      </w:tr>
      <w:tr w:rsidR="00A14AD7" w:rsidRPr="00A43593" w14:paraId="059F22CC" w14:textId="77777777" w:rsidTr="00AF56EE">
        <w:tc>
          <w:tcPr>
            <w:tcW w:w="390" w:type="pct"/>
          </w:tcPr>
          <w:p w14:paraId="59C1FA91" w14:textId="77777777" w:rsidR="00E10675" w:rsidRPr="002646F6" w:rsidRDefault="00E10675" w:rsidP="004D428D">
            <w:pPr>
              <w:pStyle w:val="Tablebody"/>
              <w:spacing w:before="0" w:after="0"/>
              <w:contextualSpacing/>
            </w:pPr>
            <w:r w:rsidRPr="002646F6">
              <w:t>423</w:t>
            </w:r>
          </w:p>
        </w:tc>
        <w:tc>
          <w:tcPr>
            <w:tcW w:w="394" w:type="pct"/>
          </w:tcPr>
          <w:p w14:paraId="01B68085" w14:textId="77777777" w:rsidR="00E10675" w:rsidRPr="002646F6" w:rsidRDefault="00E10675" w:rsidP="004D428D">
            <w:pPr>
              <w:pStyle w:val="Tablebody"/>
              <w:spacing w:before="0" w:after="0"/>
              <w:contextualSpacing/>
            </w:pPr>
            <w:r w:rsidRPr="002646F6">
              <w:t>2016</w:t>
            </w:r>
          </w:p>
        </w:tc>
        <w:tc>
          <w:tcPr>
            <w:tcW w:w="1100" w:type="pct"/>
          </w:tcPr>
          <w:p w14:paraId="516D1AC0" w14:textId="77777777" w:rsidR="00E10675" w:rsidRPr="002646F6" w:rsidRDefault="00E10675" w:rsidP="004D428D">
            <w:pPr>
              <w:pStyle w:val="Tablebody"/>
              <w:spacing w:before="0" w:after="0"/>
              <w:contextualSpacing/>
            </w:pPr>
            <w:r w:rsidRPr="002646F6">
              <w:t>Eribulin</w:t>
            </w:r>
          </w:p>
        </w:tc>
        <w:tc>
          <w:tcPr>
            <w:tcW w:w="395" w:type="pct"/>
          </w:tcPr>
          <w:p w14:paraId="61A80693" w14:textId="77777777" w:rsidR="00E10675" w:rsidRPr="002646F6" w:rsidRDefault="00E10675" w:rsidP="004D428D">
            <w:pPr>
              <w:pStyle w:val="Tablebody"/>
              <w:spacing w:before="0" w:after="0"/>
              <w:contextualSpacing/>
              <w:jc w:val="center"/>
            </w:pPr>
            <w:r w:rsidRPr="002646F6">
              <w:t>≥3</w:t>
            </w:r>
          </w:p>
        </w:tc>
        <w:tc>
          <w:tcPr>
            <w:tcW w:w="2721" w:type="pct"/>
          </w:tcPr>
          <w:p w14:paraId="0611298C" w14:textId="77777777" w:rsidR="00E10675" w:rsidRPr="002646F6" w:rsidRDefault="00E10675" w:rsidP="004D428D">
            <w:pPr>
              <w:pStyle w:val="Tablebody"/>
              <w:spacing w:before="0" w:after="0"/>
              <w:contextualSpacing/>
            </w:pPr>
            <w:r w:rsidRPr="002646F6">
              <w:t>Eribulin for treating locally advanced or metastatic breast cancer after 2 or more chemotherapy regimens</w:t>
            </w:r>
          </w:p>
        </w:tc>
      </w:tr>
    </w:tbl>
    <w:p w14:paraId="23438772" w14:textId="309161DD" w:rsidR="005B6243" w:rsidRPr="003C648C" w:rsidRDefault="00800B46" w:rsidP="002D60EB">
      <w:pPr>
        <w:pStyle w:val="Footnotes"/>
      </w:pPr>
      <w:r>
        <w:t>*</w:t>
      </w:r>
      <w:r w:rsidR="0018358F">
        <w:t>T</w:t>
      </w:r>
      <w:r w:rsidR="00EF17A2">
        <w:t>he</w:t>
      </w:r>
      <w:r w:rsidR="002F0D81">
        <w:t xml:space="preserve"> scope of this appraisal</w:t>
      </w:r>
      <w:r w:rsidR="0072559C">
        <w:t xml:space="preserve"> </w:t>
      </w:r>
      <w:r w:rsidR="002F0D81">
        <w:t xml:space="preserve">is for </w:t>
      </w:r>
      <w:r w:rsidR="00EF17A2">
        <w:t xml:space="preserve">patients with HER2-low u/mBC after </w:t>
      </w:r>
      <w:r w:rsidR="0072559C">
        <w:t xml:space="preserve">one line of </w:t>
      </w:r>
      <w:r w:rsidR="00EF17A2">
        <w:t>chemotherapy in the metastatic setting</w:t>
      </w:r>
      <w:r w:rsidR="00863F64">
        <w:t>.</w:t>
      </w:r>
      <w:r w:rsidR="0018358F">
        <w:t xml:space="preserve"> </w:t>
      </w:r>
      <w:r w:rsidR="00E90495">
        <w:t>In the D</w:t>
      </w:r>
      <w:r w:rsidR="00AF56EE">
        <w:t>estiny-Breast</w:t>
      </w:r>
      <w:r w:rsidR="00E90495">
        <w:t>04 trial, p</w:t>
      </w:r>
      <w:r w:rsidR="0018358F">
        <w:t>atients with HR-positive</w:t>
      </w:r>
      <w:r w:rsidR="00A2158C">
        <w:t xml:space="preserve"> disease </w:t>
      </w:r>
      <w:r w:rsidR="0072559C">
        <w:t xml:space="preserve">had to have progressed on </w:t>
      </w:r>
      <w:r w:rsidR="003D0825">
        <w:rPr>
          <w:rFonts w:cs="Arial"/>
        </w:rPr>
        <w:t>≥</w:t>
      </w:r>
      <w:r w:rsidR="003D0825">
        <w:t xml:space="preserve">1 </w:t>
      </w:r>
      <w:r w:rsidR="0072559C">
        <w:t xml:space="preserve">line of ET and </w:t>
      </w:r>
      <w:r w:rsidR="00AF56EE">
        <w:t xml:space="preserve">be </w:t>
      </w:r>
      <w:r w:rsidR="0072559C">
        <w:t>considered no longer able to benefit from further ET</w:t>
      </w:r>
      <w:r w:rsidR="00C66DA0">
        <w:t>. ETs listed in this table are therefore not relevant to the scope.</w:t>
      </w:r>
      <w:r>
        <w:br/>
      </w:r>
      <w:r w:rsidR="000249AB" w:rsidRPr="002646F6">
        <w:t xml:space="preserve">Abbreviations: </w:t>
      </w:r>
      <w:r w:rsidR="00AA0D00" w:rsidRPr="002646F6">
        <w:t xml:space="preserve">AI, aromatase inhibitor; </w:t>
      </w:r>
      <w:r w:rsidR="000249AB" w:rsidRPr="002646F6">
        <w:t>BC, breast cancer;</w:t>
      </w:r>
      <w:r w:rsidR="00AA0D00" w:rsidRPr="00AA0D00">
        <w:t xml:space="preserve"> </w:t>
      </w:r>
      <w:r w:rsidR="00AA0D00" w:rsidRPr="002646F6">
        <w:t>ET, endocrine therapy</w:t>
      </w:r>
      <w:r w:rsidR="00AA0D00">
        <w:t>;</w:t>
      </w:r>
      <w:r w:rsidR="000249AB" w:rsidRPr="002646F6">
        <w:t xml:space="preserve"> HER2, human epidermal growth factor receptor 2; LoT, line of therapy; TA, technology appraisal</w:t>
      </w:r>
      <w:r w:rsidR="00AA0D00">
        <w:t>.</w:t>
      </w:r>
      <w:r w:rsidR="000249AB" w:rsidRPr="002646F6">
        <w:br/>
      </w:r>
      <w:r w:rsidR="000249AB" w:rsidRPr="002646F6">
        <w:rPr>
          <w:lang w:val="pl-PL"/>
        </w:rPr>
        <w:t>Sources: NICE, 2007 (TA116);</w:t>
      </w:r>
      <w:r w:rsidR="000249AB" w:rsidRPr="002646F6">
        <w:rPr>
          <w:lang w:val="pl-PL"/>
        </w:rPr>
        <w:fldChar w:fldCharType="begin"/>
      </w:r>
      <w:r w:rsidR="00CA6345">
        <w:rPr>
          <w:lang w:val="pl-PL"/>
        </w:rPr>
        <w:instrText xml:space="preserve"> ADDIN ZOTERO_ITEM CSL_CITATION {"citationID":"9H7tAgIz","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2</w:t>
      </w:r>
      <w:r w:rsidR="000249AB" w:rsidRPr="002646F6">
        <w:rPr>
          <w:lang w:val="pl-PL"/>
        </w:rPr>
        <w:fldChar w:fldCharType="end"/>
      </w:r>
      <w:r w:rsidR="000249AB" w:rsidRPr="002646F6">
        <w:rPr>
          <w:lang w:val="pl-PL"/>
        </w:rPr>
        <w:t xml:space="preserve"> NICE, 2017 (TA495);</w:t>
      </w:r>
      <w:r w:rsidR="000249AB" w:rsidRPr="002646F6">
        <w:rPr>
          <w:lang w:val="pl-PL"/>
        </w:rPr>
        <w:fldChar w:fldCharType="begin"/>
      </w:r>
      <w:r w:rsidR="00CA6345">
        <w:rPr>
          <w:lang w:val="pl-PL"/>
        </w:rPr>
        <w:instrText xml:space="preserve"> ADDIN ZOTERO_ITEM CSL_CITATION {"citationID":"UPBtghbM","properties":{"formattedCitation":"\\super 123\\nosupersub{}","plainCitation":"123","noteIndex":0},"citationItems":[{"id":65874,"uris":["http://zotero.org/groups/4797619/items/DZEBHVB9"],"itemData":{"id":65874,"type":"webpage","abstract":"Evidence-based recommendations on palbociclib (Ibrance) as initial endocrine-based therapy for hormone receptor-positive, HER2-negative, locally advanced or","language":"eng","note":"publisher: NICE","title":"Palbociclib with an aromatase inhibitor for previously untreated, hormone receptor-positive, HER2-negative, locally advanced or metastatic breast cancer | NICE [TA495]","URL":"https://www.nice.org.uk/guidance/ta495","author":[{"family":"NICE","given":""}],"accessed":{"date-parts":[["2022",10,20]]}}}],"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3</w:t>
      </w:r>
      <w:r w:rsidR="000249AB" w:rsidRPr="002646F6">
        <w:rPr>
          <w:lang w:val="pl-PL"/>
        </w:rPr>
        <w:fldChar w:fldCharType="end"/>
      </w:r>
      <w:r w:rsidR="000249AB" w:rsidRPr="002646F6">
        <w:rPr>
          <w:lang w:val="pl-PL"/>
        </w:rPr>
        <w:t xml:space="preserve"> NICE, 2017 (TA496);</w:t>
      </w:r>
      <w:r w:rsidR="000249AB" w:rsidRPr="002646F6">
        <w:rPr>
          <w:lang w:val="pl-PL"/>
        </w:rPr>
        <w:fldChar w:fldCharType="begin"/>
      </w:r>
      <w:r w:rsidR="00CA6345">
        <w:rPr>
          <w:lang w:val="pl-PL"/>
        </w:rPr>
        <w:instrText xml:space="preserve"> ADDIN ZOTERO_ITEM CSL_CITATION {"citationID":"6bnsRdpi","properties":{"formattedCitation":"\\super 124\\nosupersub{}","plainCitation":"124","noteIndex":0},"citationItems":[{"id":65873,"uris":["http://zotero.org/groups/4797619/items/IVQL5RVP"],"itemData":{"id":65873,"type":"webpage","abstract":"Evidence-based recommendations on ribociclib (Kisqali) as initial endocrine-based therapy for hormone-receptor positive, human epidermal growth factor receptor","language":"eng","note":"publisher: NICE","title":"Ribociclib with an aromatase inhibitor for previously untreated, hormone receptor-positive, HER2-negative, locally advanced or metastatic breast cancer | NICE [TA496]","URL":"https://www.nice.org.uk/guidance/ta496","author":[{"family":"NICE","given":""}],"accessed":{"date-parts":[["2022",10,20]]}}}],"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4</w:t>
      </w:r>
      <w:r w:rsidR="000249AB" w:rsidRPr="002646F6">
        <w:rPr>
          <w:lang w:val="pl-PL"/>
        </w:rPr>
        <w:fldChar w:fldCharType="end"/>
      </w:r>
      <w:r w:rsidR="000249AB" w:rsidRPr="002646F6">
        <w:rPr>
          <w:lang w:val="pl-PL"/>
        </w:rPr>
        <w:t xml:space="preserve"> NICE, 2017 (TA563);</w:t>
      </w:r>
      <w:r w:rsidR="000249AB" w:rsidRPr="002646F6">
        <w:rPr>
          <w:lang w:val="pl-PL"/>
        </w:rPr>
        <w:fldChar w:fldCharType="begin"/>
      </w:r>
      <w:r w:rsidR="00CA6345">
        <w:rPr>
          <w:lang w:val="pl-PL"/>
        </w:rPr>
        <w:instrText xml:space="preserve"> ADDIN ZOTERO_ITEM CSL_CITATION {"citationID":"Yu2JL8fV","properties":{"formattedCitation":"\\super 125\\nosupersub{}","plainCitation":"125","noteIndex":0},"citationItems":[{"id":65871,"uris":["http://zotero.org/groups/4797619/items/QGF9P6XQ"],"itemData":{"id":65871,"type":"webpage","abstract":"Evidence-based recommendations on abemaciclib (Verzenios) for treating locally advanced or metastatic, hormone receptor-positive, human epidermal growth factor","language":"eng","note":"publisher: NICE","title":"Abemaciclib with an aromatase inhibitor for previously untreated, hormone receptor-positive, HER2-negative, locally advanced or metastatic breast cancer | NICE [TA563]","URL":"https://www.nice.org.uk/guidance/ta563","author":[{"family":"NICE","given":""}],"accessed":{"date-parts":[["2022",10,20]]}}}],"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5</w:t>
      </w:r>
      <w:r w:rsidR="000249AB" w:rsidRPr="002646F6">
        <w:rPr>
          <w:lang w:val="pl-PL"/>
        </w:rPr>
        <w:fldChar w:fldCharType="end"/>
      </w:r>
      <w:r w:rsidR="000249AB" w:rsidRPr="002646F6">
        <w:rPr>
          <w:lang w:val="pl-PL"/>
        </w:rPr>
        <w:t xml:space="preserve"> NICE, 2016 (TA421);</w:t>
      </w:r>
      <w:r w:rsidR="000249AB" w:rsidRPr="002646F6">
        <w:rPr>
          <w:lang w:val="pl-PL"/>
        </w:rPr>
        <w:fldChar w:fldCharType="begin"/>
      </w:r>
      <w:r w:rsidR="00CA6345">
        <w:rPr>
          <w:lang w:val="pl-PL"/>
        </w:rPr>
        <w:instrText xml:space="preserve"> ADDIN ZOTERO_ITEM CSL_CITATION {"citationID":"qWXjLBJZ","properties":{"formattedCitation":"\\super 126\\nosupersub{}","plainCitation":"126","noteIndex":0},"citationItems":[{"id":65881,"uris":["http://zotero.org/groups/4797619/items/Z8Q97S7K"],"itemData":{"id":65881,"type":"webpage","abstract":"Evidence-based recommendations on everolimus (Afinitor) for treating advanced breast cancer in adults after endocrine therapy","language":"eng","note":"publisher: NICE","title":"Everolimus with exemestane for treating advanced breast cancer after endocrine therapy | NICE [TA421]","URL":"https://www.nice.org.uk/guidance/ta421","author":[{"family":"NICE","given":""}],"accessed":{"date-parts":[["2022",10,25]]}}}],"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6</w:t>
      </w:r>
      <w:r w:rsidR="000249AB" w:rsidRPr="002646F6">
        <w:rPr>
          <w:lang w:val="pl-PL"/>
        </w:rPr>
        <w:fldChar w:fldCharType="end"/>
      </w:r>
      <w:r w:rsidR="000249AB" w:rsidRPr="002646F6">
        <w:rPr>
          <w:lang w:val="pl-PL"/>
        </w:rPr>
        <w:t xml:space="preserve"> NICE, 2020 (TA</w:t>
      </w:r>
      <w:r w:rsidR="00701D4C">
        <w:rPr>
          <w:lang w:val="pl-PL"/>
        </w:rPr>
        <w:t>836</w:t>
      </w:r>
      <w:r w:rsidR="000249AB" w:rsidRPr="002646F6">
        <w:rPr>
          <w:lang w:val="pl-PL"/>
        </w:rPr>
        <w:t>);</w:t>
      </w:r>
      <w:r w:rsidR="009E3F58">
        <w:rPr>
          <w:lang w:val="pl-PL"/>
        </w:rPr>
        <w:fldChar w:fldCharType="begin"/>
      </w:r>
      <w:r w:rsidR="00CA6345">
        <w:rPr>
          <w:lang w:val="pl-PL"/>
        </w:rPr>
        <w:instrText xml:space="preserve"> ADDIN ZOTERO_ITEM CSL_CITATION {"citationID":"EUMfYRDU","properties":{"formattedCitation":"\\super 127\\nosupersub{}","plainCitation":"127","noteIndex":0},"citationItems":[{"id":66860,"uris":["http://zotero.org/groups/4797619/items/9C8FJHLT"],"itemData":{"id":66860,"type":"webpage","abstract":"Evidence-based recommendations on palbociclib (Ibrance) with fulvestrant for treating hormone receptor-positive, HER2-negative advanced breast cancer after endocrine therapy","language":"eng","note":"publisher: NICE","title":"Palbociclib with fulvestrant for treating hormone receptor-positive, HER2-negative advanced breast cancer after endocrine therapy | NICE [TA836]","URL":"https://www.nice.org.uk/guidance/ta836","author":[{"family":"NICE","given":""}],"accessed":{"date-parts":[["2023",3,8]]},"issued":{"date-parts":[["2022",10,26]]}}}],"schema":"https://github.com/citation-style-language/schema/raw/master/csl-citation.json"} </w:instrText>
      </w:r>
      <w:r w:rsidR="009E3F58">
        <w:rPr>
          <w:lang w:val="pl-PL"/>
        </w:rPr>
        <w:fldChar w:fldCharType="separate"/>
      </w:r>
      <w:r w:rsidR="00CA6345" w:rsidRPr="005A458E">
        <w:rPr>
          <w:rFonts w:cs="Arial"/>
          <w:szCs w:val="24"/>
          <w:vertAlign w:val="superscript"/>
          <w:lang w:val="pl-PL"/>
        </w:rPr>
        <w:t>127</w:t>
      </w:r>
      <w:r w:rsidR="009E3F58">
        <w:rPr>
          <w:lang w:val="pl-PL"/>
        </w:rPr>
        <w:fldChar w:fldCharType="end"/>
      </w:r>
      <w:r w:rsidR="009E3F58" w:rsidRPr="005A458E">
        <w:rPr>
          <w:rStyle w:val="CommentReference"/>
          <w:lang w:val="pl-PL"/>
        </w:rPr>
        <w:t xml:space="preserve"> </w:t>
      </w:r>
      <w:r w:rsidR="000249AB" w:rsidRPr="002646F6">
        <w:rPr>
          <w:lang w:val="pl-PL"/>
        </w:rPr>
        <w:t>NICE, 2021 (TA687);</w:t>
      </w:r>
      <w:r w:rsidR="000249AB" w:rsidRPr="002646F6">
        <w:rPr>
          <w:lang w:val="pl-PL"/>
        </w:rPr>
        <w:fldChar w:fldCharType="begin"/>
      </w:r>
      <w:r w:rsidR="00CA6345">
        <w:rPr>
          <w:lang w:val="pl-PL"/>
        </w:rPr>
        <w:instrText xml:space="preserve"> ADDIN ZOTERO_ITEM CSL_CITATION {"citationID":"BhQ6xKbD","properties":{"formattedCitation":"\\super 128\\nosupersub{}","plainCitation":"128","noteIndex":0},"citationItems":[{"id":65870,"uris":["http://zotero.org/groups/4797619/items/34AW6XWV"],"itemData":{"id":65870,"type":"webpage","abstract":"Evidence-based recommendations on ribociclib (Kisqali) for treating hormone receptor-positive, human epidermal growth factor receptor 2 (HER2)-negative, locally","language":"eng","note":"publisher: NICE","title":"Ribociclib with fulvestrant for treating hormone receptor-positive, HER2-negative advanced breast cancer after endocrine therapy | NICE [TA687]","URL":"https://www.nice.org.uk/guidance/ta687","author":[{"family":"NICE","given":""}],"accessed":{"date-parts":[["2022",10,20]]}}}],"schema":"https://github.com/citation-style-language/schema/raw/master/csl-citation.json"} </w:instrText>
      </w:r>
      <w:r w:rsidR="000249AB" w:rsidRPr="002646F6">
        <w:rPr>
          <w:lang w:val="pl-PL"/>
        </w:rPr>
        <w:fldChar w:fldCharType="separate"/>
      </w:r>
      <w:r w:rsidR="00CA6345" w:rsidRPr="005A458E">
        <w:rPr>
          <w:rFonts w:cs="Arial"/>
          <w:szCs w:val="24"/>
          <w:vertAlign w:val="superscript"/>
          <w:lang w:val="pl-PL"/>
        </w:rPr>
        <w:t>128</w:t>
      </w:r>
      <w:r w:rsidR="000249AB" w:rsidRPr="002646F6">
        <w:rPr>
          <w:lang w:val="pl-PL"/>
        </w:rPr>
        <w:fldChar w:fldCharType="end"/>
      </w:r>
      <w:r w:rsidR="000249AB" w:rsidRPr="002646F6">
        <w:rPr>
          <w:lang w:val="pl-PL"/>
        </w:rPr>
        <w:t xml:space="preserve"> NICE, 2021 (TA725);</w:t>
      </w:r>
      <w:r w:rsidR="000249AB" w:rsidRPr="002646F6">
        <w:rPr>
          <w:lang w:val="pl-PL"/>
        </w:rPr>
        <w:fldChar w:fldCharType="begin"/>
      </w:r>
      <w:r w:rsidR="00CA6345">
        <w:rPr>
          <w:lang w:val="pl-PL"/>
        </w:rPr>
        <w:instrText xml:space="preserve"> ADDIN ZOTERO_ITEM CSL_CITATION {"citationID":"EjLM3MdJ","properties":{"formattedCitation":"\\super 129\\nosupersub{}","plainCitation":"129","noteIndex":0},"citationItems":[{"id":65869,"uris":["http://zotero.org/groups/4797619/items/TANTZ77N"],"itemData":{"id":65869,"type":"webpage","abstract":"Evidence-bas</w:instrText>
      </w:r>
      <w:r w:rsidR="00CA6345" w:rsidRPr="009C28D0">
        <w:instrText xml:space="preserve">ed recommendations on abemaciclib (Verzenios) with fulvestrant for hormone receptor-positive, HER2-negative advanced breast cancer after endocrine","language":"eng","note":"publisher: NICE","title":"Abemaciclib with fulvestrant for treating hormone receptor-positive, HER2-negative advanced breast cancer after endocrine therapy | NICE [TA725]","URL":"https://www.nice.org.uk/guidance/ta725","author":[{"family":"NICE","given":""}],"accessed":{"date-parts":[["2022",10,20]]}}}],"schema":"https://github.com/citation-style-language/schema/raw/master/csl-citation.json"} </w:instrText>
      </w:r>
      <w:r w:rsidR="000249AB" w:rsidRPr="002646F6">
        <w:rPr>
          <w:lang w:val="pl-PL"/>
        </w:rPr>
        <w:fldChar w:fldCharType="separate"/>
      </w:r>
      <w:r w:rsidR="00CA6345" w:rsidRPr="009C28D0">
        <w:rPr>
          <w:rFonts w:cs="Arial"/>
          <w:szCs w:val="24"/>
          <w:vertAlign w:val="superscript"/>
        </w:rPr>
        <w:t>129</w:t>
      </w:r>
      <w:r w:rsidR="000249AB" w:rsidRPr="002646F6">
        <w:rPr>
          <w:lang w:val="pl-PL"/>
        </w:rPr>
        <w:fldChar w:fldCharType="end"/>
      </w:r>
      <w:r w:rsidR="000249AB" w:rsidRPr="009C28D0">
        <w:t xml:space="preserve"> NICE, 2022 (TA816);</w:t>
      </w:r>
      <w:r w:rsidR="000249AB" w:rsidRPr="002646F6">
        <w:rPr>
          <w:lang w:val="pl-PL"/>
        </w:rPr>
        <w:fldChar w:fldCharType="begin"/>
      </w:r>
      <w:r w:rsidR="00CA6345" w:rsidRPr="009C28D0">
        <w:instrText xml:space="preserve"> ADDIN ZOTERO_ITEM CSL_CITATION {"citationID":"WEogrgWF","properties":{"formattedCitation":"\\super 130\\nosupersub{}","plainCitation":"130","noteIndex":0},"citationItems":[{"id":65883,"uris":["http://zotero.org/groups/4797619/items/MVCZGHKT"],"itemData":{"id":65883,"type":"webpage","abstract":"Evidence-based recommendations on alpelisib (Piqray) with fulvestrant for treating hormone receptor-positive, HER2-negative, PIK3CA-mutated, locally advanced or metastatic breast cancer in adults","language":"eng","note":"publisher: NICE","title":"Alpelisib with fulvestrant f</w:instrText>
      </w:r>
      <w:r w:rsidR="00CA6345">
        <w:instrText xml:space="preserve">or treating hormone receptor-positive, HER2-negative, PIK3CA-mutated advanced breast cancer | NICE [TA816]","URL":"https://www.nice.org.uk/guidance/ta816","author":[{"family":"NICE","given":""}],"accessed":{"date-parts":[["2022",10,25]]}}}],"schema":"https://github.com/citation-style-language/schema/raw/master/csl-citation.json"} </w:instrText>
      </w:r>
      <w:r w:rsidR="000249AB" w:rsidRPr="002646F6">
        <w:rPr>
          <w:lang w:val="pl-PL"/>
        </w:rPr>
        <w:fldChar w:fldCharType="separate"/>
      </w:r>
      <w:r w:rsidR="00CA6345" w:rsidRPr="00CA6345">
        <w:rPr>
          <w:rFonts w:cs="Arial"/>
          <w:szCs w:val="24"/>
          <w:vertAlign w:val="superscript"/>
        </w:rPr>
        <w:t>130</w:t>
      </w:r>
      <w:r w:rsidR="000249AB" w:rsidRPr="002646F6">
        <w:rPr>
          <w:lang w:val="pl-PL"/>
        </w:rPr>
        <w:fldChar w:fldCharType="end"/>
      </w:r>
      <w:r w:rsidR="000249AB" w:rsidRPr="003C648C">
        <w:t xml:space="preserve"> NICE, 2016 (TA423)</w:t>
      </w:r>
      <w:r w:rsidR="000249AB" w:rsidRPr="002646F6">
        <w:rPr>
          <w:lang w:val="pl-PL"/>
        </w:rPr>
        <w:fldChar w:fldCharType="begin"/>
      </w:r>
      <w:r w:rsidR="00CA6345">
        <w:instrText xml:space="preserve"> ADDIN ZOTERO_ITEM CSL_CITATION {"citationID":"2WAcy42U","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0249AB" w:rsidRPr="002646F6">
        <w:rPr>
          <w:lang w:val="pl-PL"/>
        </w:rPr>
        <w:fldChar w:fldCharType="separate"/>
      </w:r>
      <w:r w:rsidR="00CA6345" w:rsidRPr="00CA6345">
        <w:rPr>
          <w:rFonts w:cs="Arial"/>
          <w:szCs w:val="24"/>
          <w:vertAlign w:val="superscript"/>
        </w:rPr>
        <w:t>131</w:t>
      </w:r>
      <w:r w:rsidR="000249AB" w:rsidRPr="002646F6">
        <w:rPr>
          <w:lang w:val="pl-PL"/>
        </w:rPr>
        <w:fldChar w:fldCharType="end"/>
      </w:r>
    </w:p>
    <w:p w14:paraId="5F251D61" w14:textId="6C5A0EEC" w:rsidR="00AD7194" w:rsidRPr="003C648C" w:rsidRDefault="00AD7194" w:rsidP="00AD7194">
      <w:pPr>
        <w:pStyle w:val="Heading5"/>
        <w:ind w:left="1276" w:hanging="1276"/>
      </w:pPr>
      <w:bookmarkStart w:id="82" w:name="_Ref121231153"/>
      <w:r w:rsidRPr="003C648C">
        <w:t xml:space="preserve">NICE TAs in </w:t>
      </w:r>
      <w:r w:rsidR="0013511A" w:rsidRPr="003C648C">
        <w:t>HER2-negative/HR-negative</w:t>
      </w:r>
      <w:r w:rsidRPr="003C648C">
        <w:t xml:space="preserve"> u/mBC </w:t>
      </w:r>
    </w:p>
    <w:p w14:paraId="2DE4F751" w14:textId="537CE0B3" w:rsidR="00AD7194" w:rsidRPr="003C648C" w:rsidRDefault="00AD7194" w:rsidP="00B830AF">
      <w:pPr>
        <w:pStyle w:val="In-textheading"/>
        <w:rPr>
          <w:i w:val="0"/>
        </w:rPr>
      </w:pPr>
      <w:r w:rsidRPr="003C648C">
        <w:rPr>
          <w:i w:val="0"/>
        </w:rPr>
        <w:t xml:space="preserve">NICE TAs for </w:t>
      </w:r>
      <w:r w:rsidR="0013511A" w:rsidRPr="003C648C">
        <w:rPr>
          <w:i w:val="0"/>
        </w:rPr>
        <w:t>HER2-negative/HR-negative</w:t>
      </w:r>
      <w:r w:rsidRPr="003C648C">
        <w:rPr>
          <w:i w:val="0"/>
        </w:rPr>
        <w:t xml:space="preserve"> (i.e.</w:t>
      </w:r>
      <w:r w:rsidR="00C44952" w:rsidRPr="003C648C">
        <w:rPr>
          <w:i w:val="0"/>
        </w:rPr>
        <w:t>,</w:t>
      </w:r>
      <w:r w:rsidRPr="003C648C">
        <w:rPr>
          <w:i w:val="0"/>
        </w:rPr>
        <w:t xml:space="preserve"> TNBC) </w:t>
      </w:r>
      <w:r w:rsidR="00C81869" w:rsidRPr="003C648C">
        <w:rPr>
          <w:i w:val="0"/>
        </w:rPr>
        <w:t xml:space="preserve">advanced </w:t>
      </w:r>
      <w:r w:rsidR="00565247" w:rsidRPr="003C648C">
        <w:rPr>
          <w:i w:val="0"/>
        </w:rPr>
        <w:t xml:space="preserve">or metastatic </w:t>
      </w:r>
      <w:r w:rsidRPr="003C648C">
        <w:rPr>
          <w:i w:val="0"/>
        </w:rPr>
        <w:t>BC</w:t>
      </w:r>
      <w:r w:rsidR="002A3482" w:rsidRPr="003C648C">
        <w:rPr>
          <w:i w:val="0"/>
        </w:rPr>
        <w:t xml:space="preserve"> </w:t>
      </w:r>
      <w:r w:rsidRPr="003C648C">
        <w:rPr>
          <w:i w:val="0"/>
        </w:rPr>
        <w:t xml:space="preserve">are </w:t>
      </w:r>
      <w:r w:rsidR="002A3482" w:rsidRPr="003C648C">
        <w:rPr>
          <w:i w:val="0"/>
        </w:rPr>
        <w:t xml:space="preserve">summarised </w:t>
      </w:r>
      <w:r w:rsidRPr="003C648C">
        <w:rPr>
          <w:i w:val="0"/>
        </w:rPr>
        <w:t>in</w:t>
      </w:r>
      <w:r w:rsidRPr="003C648C">
        <w:rPr>
          <w:b/>
          <w:i w:val="0"/>
        </w:rPr>
        <w:t xml:space="preserve"> </w:t>
      </w:r>
      <w:r w:rsidRPr="002646F6">
        <w:rPr>
          <w:b/>
          <w:i w:val="0"/>
        </w:rPr>
        <w:fldChar w:fldCharType="begin"/>
      </w:r>
      <w:r w:rsidRPr="003C648C">
        <w:rPr>
          <w:b/>
          <w:i w:val="0"/>
        </w:rPr>
        <w:instrText xml:space="preserve"> REF _Ref121942865 \h  \* MERGEFORMAT </w:instrText>
      </w:r>
      <w:r w:rsidRPr="002646F6">
        <w:rPr>
          <w:b/>
          <w:i w:val="0"/>
        </w:rPr>
      </w:r>
      <w:r w:rsidRPr="002646F6">
        <w:rPr>
          <w:b/>
          <w:i w:val="0"/>
        </w:rPr>
        <w:fldChar w:fldCharType="separate"/>
      </w:r>
      <w:r w:rsidR="00145F42" w:rsidRPr="00145F42">
        <w:rPr>
          <w:b/>
          <w:i w:val="0"/>
        </w:rPr>
        <w:t>Table 7</w:t>
      </w:r>
      <w:r w:rsidRPr="002646F6">
        <w:rPr>
          <w:b/>
          <w:i w:val="0"/>
        </w:rPr>
        <w:fldChar w:fldCharType="end"/>
      </w:r>
      <w:r w:rsidRPr="003C648C">
        <w:rPr>
          <w:i w:val="0"/>
        </w:rPr>
        <w:t>.</w:t>
      </w:r>
      <w:r w:rsidRPr="003C648C">
        <w:t xml:space="preserve"> </w:t>
      </w:r>
      <w:r w:rsidR="00C115BE" w:rsidRPr="003C648C">
        <w:rPr>
          <w:i w:val="0"/>
        </w:rPr>
        <w:t xml:space="preserve">At first line, </w:t>
      </w:r>
      <w:r w:rsidR="00DC4CC6" w:rsidRPr="003C648C">
        <w:rPr>
          <w:i w:val="0"/>
        </w:rPr>
        <w:t xml:space="preserve">NICE recommend </w:t>
      </w:r>
      <w:r w:rsidR="00943CBB" w:rsidRPr="003C648C">
        <w:rPr>
          <w:i w:val="0"/>
        </w:rPr>
        <w:t>atezolizumab</w:t>
      </w:r>
      <w:r w:rsidR="00DB6238" w:rsidRPr="003C648C">
        <w:rPr>
          <w:i w:val="0"/>
        </w:rPr>
        <w:t xml:space="preserve"> with chemotherapy</w:t>
      </w:r>
      <w:r w:rsidR="00C115BE" w:rsidRPr="003C648C">
        <w:rPr>
          <w:i w:val="0"/>
        </w:rPr>
        <w:t xml:space="preserve"> </w:t>
      </w:r>
      <w:r w:rsidR="0057252A">
        <w:rPr>
          <w:i w:val="0"/>
        </w:rPr>
        <w:t>or</w:t>
      </w:r>
      <w:r w:rsidR="0057252A" w:rsidRPr="003C648C">
        <w:rPr>
          <w:i w:val="0"/>
        </w:rPr>
        <w:t xml:space="preserve"> </w:t>
      </w:r>
      <w:r w:rsidR="00DB6238" w:rsidRPr="003C648C">
        <w:rPr>
          <w:i w:val="0"/>
        </w:rPr>
        <w:t xml:space="preserve">pembrolizumab with chemotherapy </w:t>
      </w:r>
      <w:r w:rsidR="005956CA" w:rsidRPr="003C648C">
        <w:rPr>
          <w:i w:val="0"/>
        </w:rPr>
        <w:t>for patients whose tumours express PD-L1</w:t>
      </w:r>
      <w:r w:rsidR="00C14994" w:rsidRPr="003C648C">
        <w:rPr>
          <w:i w:val="0"/>
        </w:rPr>
        <w:t xml:space="preserve">, after </w:t>
      </w:r>
      <w:r w:rsidR="00C14994" w:rsidRPr="003C648C">
        <w:rPr>
          <w:i w:val="0"/>
        </w:rPr>
        <w:lastRenderedPageBreak/>
        <w:t xml:space="preserve">whichpatients are treated with non-targeted chemotherapies. </w:t>
      </w:r>
      <w:r w:rsidR="00FB23E9">
        <w:rPr>
          <w:i w:val="0"/>
        </w:rPr>
        <w:t>SG</w:t>
      </w:r>
      <w:r w:rsidR="00C14994" w:rsidRPr="003C648C">
        <w:rPr>
          <w:i w:val="0"/>
        </w:rPr>
        <w:t xml:space="preserve"> is also an option </w:t>
      </w:r>
      <w:r w:rsidR="00734176" w:rsidRPr="003C648C">
        <w:rPr>
          <w:i w:val="0"/>
        </w:rPr>
        <w:t xml:space="preserve">for </w:t>
      </w:r>
      <w:r w:rsidR="00E106D1" w:rsidRPr="003C648C">
        <w:rPr>
          <w:i w:val="0"/>
        </w:rPr>
        <w:t xml:space="preserve">patients with HER2-negative/HR-negative u/mBC </w:t>
      </w:r>
      <w:r w:rsidR="00A102D7" w:rsidRPr="003C648C">
        <w:rPr>
          <w:i w:val="0"/>
        </w:rPr>
        <w:t xml:space="preserve">at </w:t>
      </w:r>
      <w:r w:rsidR="009D5E3E" w:rsidRPr="003C648C">
        <w:rPr>
          <w:i w:val="0"/>
        </w:rPr>
        <w:t>second line</w:t>
      </w:r>
      <w:r w:rsidR="0097417A">
        <w:rPr>
          <w:i w:val="0"/>
        </w:rPr>
        <w:t>*</w:t>
      </w:r>
      <w:r w:rsidR="00A102D7" w:rsidRPr="003C648C">
        <w:rPr>
          <w:i w:val="0"/>
        </w:rPr>
        <w:t xml:space="preserve"> and beyond. </w:t>
      </w:r>
    </w:p>
    <w:p w14:paraId="43F0B98A" w14:textId="0C835811" w:rsidR="00AD7194" w:rsidRPr="003C648C" w:rsidRDefault="00AD7194" w:rsidP="00AD7194">
      <w:pPr>
        <w:pStyle w:val="Caption"/>
      </w:pPr>
      <w:bookmarkStart w:id="83" w:name="_Ref121942865"/>
      <w:bookmarkStart w:id="84" w:name="_Ref121238350"/>
      <w:bookmarkStart w:id="85" w:name="_Toc129350982"/>
      <w:r w:rsidRPr="003C648C">
        <w:t xml:space="preserve">Table </w:t>
      </w:r>
      <w:r w:rsidRPr="002646F6">
        <w:fldChar w:fldCharType="begin"/>
      </w:r>
      <w:r w:rsidRPr="00363DCE">
        <w:instrText xml:space="preserve"> SEQ Table \* ARABIC </w:instrText>
      </w:r>
      <w:r w:rsidRPr="002646F6">
        <w:fldChar w:fldCharType="separate"/>
      </w:r>
      <w:r w:rsidR="00145F42">
        <w:rPr>
          <w:noProof/>
        </w:rPr>
        <w:t>7</w:t>
      </w:r>
      <w:r w:rsidRPr="002646F6">
        <w:fldChar w:fldCharType="end"/>
      </w:r>
      <w:bookmarkEnd w:id="83"/>
      <w:r w:rsidRPr="003C648C">
        <w:t xml:space="preserve">: Summary of published NICE </w:t>
      </w:r>
      <w:r w:rsidR="000A1904" w:rsidRPr="003C648C">
        <w:t>TAs</w:t>
      </w:r>
      <w:r w:rsidRPr="003C648C">
        <w:t xml:space="preserve"> with a positive recommendation in </w:t>
      </w:r>
      <w:r w:rsidR="0013511A" w:rsidRPr="003C648C">
        <w:t>HER2-negative/HR-negative</w:t>
      </w:r>
      <w:r w:rsidRPr="003C648C">
        <w:t xml:space="preserve"> </w:t>
      </w:r>
      <w:r w:rsidR="00A43950" w:rsidRPr="003C648C">
        <w:t xml:space="preserve">advanced </w:t>
      </w:r>
      <w:r w:rsidRPr="003C648C">
        <w:t>BC</w:t>
      </w:r>
      <w:bookmarkEnd w:id="84"/>
      <w:r w:rsidR="00A43950" w:rsidRPr="003C648C">
        <w:t xml:space="preserve"> (i.e. TNBC)</w:t>
      </w:r>
      <w:bookmarkEnd w:id="85"/>
    </w:p>
    <w:tbl>
      <w:tblPr>
        <w:tblStyle w:val="Generaltable"/>
        <w:tblW w:w="5000" w:type="pct"/>
        <w:tblLook w:val="04A0" w:firstRow="1" w:lastRow="0" w:firstColumn="1" w:lastColumn="0" w:noHBand="0" w:noVBand="1"/>
      </w:tblPr>
      <w:tblGrid>
        <w:gridCol w:w="738"/>
        <w:gridCol w:w="676"/>
        <w:gridCol w:w="1700"/>
        <w:gridCol w:w="583"/>
        <w:gridCol w:w="5319"/>
      </w:tblGrid>
      <w:tr w:rsidR="006F1908" w:rsidRPr="00A43593" w14:paraId="7BC12083" w14:textId="77777777" w:rsidTr="00B94E6B">
        <w:trPr>
          <w:cnfStyle w:val="100000000000" w:firstRow="1" w:lastRow="0" w:firstColumn="0" w:lastColumn="0" w:oddVBand="0" w:evenVBand="0" w:oddHBand="0" w:evenHBand="0" w:firstRowFirstColumn="0" w:firstRowLastColumn="0" w:lastRowFirstColumn="0" w:lastRowLastColumn="0"/>
        </w:trPr>
        <w:tc>
          <w:tcPr>
            <w:tcW w:w="409" w:type="pct"/>
            <w:shd w:val="clear" w:color="auto" w:fill="F2F2F2" w:themeFill="background1" w:themeFillShade="F2"/>
          </w:tcPr>
          <w:p w14:paraId="050AB82E" w14:textId="77777777" w:rsidR="00AD7194" w:rsidRPr="002646F6" w:rsidRDefault="00AD7194">
            <w:pPr>
              <w:pStyle w:val="Tableheading"/>
              <w:rPr>
                <w:lang w:val="pl-PL"/>
              </w:rPr>
            </w:pPr>
            <w:r w:rsidRPr="002646F6">
              <w:rPr>
                <w:lang w:val="pl-PL"/>
              </w:rPr>
              <w:t>TA</w:t>
            </w:r>
          </w:p>
        </w:tc>
        <w:tc>
          <w:tcPr>
            <w:tcW w:w="375" w:type="pct"/>
            <w:shd w:val="clear" w:color="auto" w:fill="F2F2F2" w:themeFill="background1" w:themeFillShade="F2"/>
          </w:tcPr>
          <w:p w14:paraId="07487669" w14:textId="77777777" w:rsidR="00AD7194" w:rsidRPr="002646F6" w:rsidRDefault="00AD7194">
            <w:pPr>
              <w:pStyle w:val="Tableheading"/>
              <w:rPr>
                <w:lang w:val="pl-PL"/>
              </w:rPr>
            </w:pPr>
            <w:r w:rsidRPr="002646F6">
              <w:rPr>
                <w:lang w:val="pl-PL"/>
              </w:rPr>
              <w:t>Year</w:t>
            </w:r>
          </w:p>
        </w:tc>
        <w:tc>
          <w:tcPr>
            <w:tcW w:w="943" w:type="pct"/>
            <w:shd w:val="clear" w:color="auto" w:fill="F2F2F2" w:themeFill="background1" w:themeFillShade="F2"/>
          </w:tcPr>
          <w:p w14:paraId="01F34861" w14:textId="77777777" w:rsidR="00AD7194" w:rsidRPr="002646F6" w:rsidRDefault="00AD7194">
            <w:pPr>
              <w:pStyle w:val="Tableheading"/>
              <w:rPr>
                <w:lang w:val="pl-PL"/>
              </w:rPr>
            </w:pPr>
            <w:r w:rsidRPr="002646F6">
              <w:rPr>
                <w:lang w:val="pl-PL"/>
              </w:rPr>
              <w:t>Intervention</w:t>
            </w:r>
          </w:p>
        </w:tc>
        <w:tc>
          <w:tcPr>
            <w:tcW w:w="323" w:type="pct"/>
            <w:shd w:val="clear" w:color="auto" w:fill="F2F2F2" w:themeFill="background1" w:themeFillShade="F2"/>
          </w:tcPr>
          <w:p w14:paraId="6D2C677C" w14:textId="77777777" w:rsidR="00AD7194" w:rsidRPr="002646F6" w:rsidRDefault="00AD7194">
            <w:pPr>
              <w:pStyle w:val="Tableheading"/>
              <w:jc w:val="center"/>
              <w:rPr>
                <w:lang w:val="pl-PL"/>
              </w:rPr>
            </w:pPr>
            <w:r w:rsidRPr="002646F6">
              <w:rPr>
                <w:lang w:val="pl-PL"/>
              </w:rPr>
              <w:t>LoT</w:t>
            </w:r>
          </w:p>
        </w:tc>
        <w:tc>
          <w:tcPr>
            <w:tcW w:w="2950" w:type="pct"/>
            <w:shd w:val="clear" w:color="auto" w:fill="F2F2F2" w:themeFill="background1" w:themeFillShade="F2"/>
          </w:tcPr>
          <w:p w14:paraId="5B8AED5E" w14:textId="77777777" w:rsidR="00AD7194" w:rsidRPr="002646F6" w:rsidRDefault="00AD7194">
            <w:pPr>
              <w:pStyle w:val="Tableheading"/>
              <w:rPr>
                <w:lang w:val="pl-PL"/>
              </w:rPr>
            </w:pPr>
            <w:r w:rsidRPr="002646F6">
              <w:rPr>
                <w:lang w:val="pl-PL"/>
              </w:rPr>
              <w:t>Title</w:t>
            </w:r>
          </w:p>
        </w:tc>
      </w:tr>
      <w:tr w:rsidR="00A14AD7" w:rsidRPr="00A43593" w14:paraId="6C28462F" w14:textId="77777777">
        <w:tc>
          <w:tcPr>
            <w:tcW w:w="5000" w:type="pct"/>
            <w:gridSpan w:val="5"/>
            <w:shd w:val="clear" w:color="auto" w:fill="F2F2F2" w:themeFill="background1" w:themeFillShade="F2"/>
          </w:tcPr>
          <w:p w14:paraId="3B093AF9" w14:textId="77777777" w:rsidR="00AD7194" w:rsidRPr="002646F6" w:rsidRDefault="00AD7194">
            <w:pPr>
              <w:pStyle w:val="Tablebody"/>
              <w:keepNext/>
              <w:rPr>
                <w:b/>
                <w:lang w:val="pl-PL"/>
              </w:rPr>
            </w:pPr>
            <w:r w:rsidRPr="002646F6">
              <w:rPr>
                <w:b/>
                <w:lang w:val="pl-PL"/>
              </w:rPr>
              <w:t>First line</w:t>
            </w:r>
          </w:p>
        </w:tc>
      </w:tr>
      <w:tr w:rsidR="00262319" w:rsidRPr="00A43593" w14:paraId="542F6ECB" w14:textId="77777777" w:rsidTr="00B94E6B">
        <w:tc>
          <w:tcPr>
            <w:tcW w:w="409" w:type="pct"/>
          </w:tcPr>
          <w:p w14:paraId="60197035" w14:textId="77777777" w:rsidR="00AD7194" w:rsidRPr="002646F6" w:rsidRDefault="00AD7194">
            <w:pPr>
              <w:pStyle w:val="Tablebody"/>
              <w:keepNext/>
              <w:rPr>
                <w:lang w:val="pl-PL"/>
              </w:rPr>
            </w:pPr>
            <w:r w:rsidRPr="002646F6">
              <w:rPr>
                <w:lang w:val="pl-PL"/>
              </w:rPr>
              <w:t>116</w:t>
            </w:r>
          </w:p>
        </w:tc>
        <w:tc>
          <w:tcPr>
            <w:tcW w:w="375" w:type="pct"/>
          </w:tcPr>
          <w:p w14:paraId="4AF29A43" w14:textId="77777777" w:rsidR="00AD7194" w:rsidRPr="002646F6" w:rsidRDefault="00AD7194">
            <w:pPr>
              <w:pStyle w:val="Tablebody"/>
              <w:rPr>
                <w:lang w:val="pl-PL"/>
              </w:rPr>
            </w:pPr>
            <w:r w:rsidRPr="002646F6">
              <w:rPr>
                <w:lang w:val="pl-PL"/>
              </w:rPr>
              <w:t>2007</w:t>
            </w:r>
          </w:p>
        </w:tc>
        <w:tc>
          <w:tcPr>
            <w:tcW w:w="943" w:type="pct"/>
          </w:tcPr>
          <w:p w14:paraId="5814E397" w14:textId="77777777" w:rsidR="00AD7194" w:rsidRPr="002646F6" w:rsidRDefault="00AD7194">
            <w:pPr>
              <w:pStyle w:val="Tablebody"/>
              <w:rPr>
                <w:lang w:val="pl-PL"/>
              </w:rPr>
            </w:pPr>
            <w:r w:rsidRPr="002646F6">
              <w:rPr>
                <w:lang w:val="pl-PL"/>
              </w:rPr>
              <w:t xml:space="preserve">Gemcitabine + paclitaxel </w:t>
            </w:r>
          </w:p>
        </w:tc>
        <w:tc>
          <w:tcPr>
            <w:tcW w:w="323" w:type="pct"/>
          </w:tcPr>
          <w:p w14:paraId="346BFD3C" w14:textId="77777777" w:rsidR="00AD7194" w:rsidRPr="002646F6" w:rsidRDefault="00AD7194">
            <w:pPr>
              <w:pStyle w:val="Tablebody"/>
              <w:jc w:val="center"/>
              <w:rPr>
                <w:lang w:val="pl-PL"/>
              </w:rPr>
            </w:pPr>
            <w:r w:rsidRPr="002646F6">
              <w:rPr>
                <w:lang w:val="pl-PL"/>
              </w:rPr>
              <w:t>≥1</w:t>
            </w:r>
          </w:p>
        </w:tc>
        <w:tc>
          <w:tcPr>
            <w:tcW w:w="2950" w:type="pct"/>
          </w:tcPr>
          <w:p w14:paraId="2DDEB76C" w14:textId="158530DD" w:rsidR="00AD7194" w:rsidRPr="003C648C" w:rsidRDefault="00C52FF2">
            <w:pPr>
              <w:pStyle w:val="Tablebody"/>
            </w:pPr>
            <w:r>
              <w:t xml:space="preserve">Gemcitabine for the treatment of metastatic breast cancer </w:t>
            </w:r>
          </w:p>
        </w:tc>
      </w:tr>
      <w:tr w:rsidR="00262319" w:rsidRPr="00A43593" w14:paraId="36A03263" w14:textId="77777777" w:rsidTr="00B94E6B">
        <w:tc>
          <w:tcPr>
            <w:tcW w:w="409" w:type="pct"/>
          </w:tcPr>
          <w:p w14:paraId="3ABA434E" w14:textId="77777777" w:rsidR="00AD7194" w:rsidRPr="002646F6" w:rsidRDefault="00AD7194">
            <w:pPr>
              <w:pStyle w:val="Tablebody"/>
              <w:keepNext/>
              <w:rPr>
                <w:lang w:val="pl-PL"/>
              </w:rPr>
            </w:pPr>
            <w:r w:rsidRPr="002646F6">
              <w:rPr>
                <w:lang w:val="pl-PL"/>
              </w:rPr>
              <w:t>639</w:t>
            </w:r>
          </w:p>
        </w:tc>
        <w:tc>
          <w:tcPr>
            <w:tcW w:w="375" w:type="pct"/>
          </w:tcPr>
          <w:p w14:paraId="16B4CDD9" w14:textId="77777777" w:rsidR="00AD7194" w:rsidRPr="002646F6" w:rsidRDefault="00AD7194">
            <w:pPr>
              <w:pStyle w:val="Tablebody"/>
              <w:rPr>
                <w:lang w:val="pl-PL"/>
              </w:rPr>
            </w:pPr>
            <w:r w:rsidRPr="002646F6">
              <w:rPr>
                <w:lang w:val="pl-PL"/>
              </w:rPr>
              <w:t>2020</w:t>
            </w:r>
          </w:p>
        </w:tc>
        <w:tc>
          <w:tcPr>
            <w:tcW w:w="943" w:type="pct"/>
          </w:tcPr>
          <w:p w14:paraId="3149AE63" w14:textId="77777777" w:rsidR="00AD7194" w:rsidRPr="002646F6" w:rsidRDefault="00AD7194">
            <w:pPr>
              <w:pStyle w:val="Tablebody"/>
              <w:rPr>
                <w:lang w:val="pl-PL"/>
              </w:rPr>
            </w:pPr>
            <w:r w:rsidRPr="002646F6">
              <w:rPr>
                <w:lang w:val="pl-PL"/>
              </w:rPr>
              <w:t>Atezolizumab + nab-paclitaxel</w:t>
            </w:r>
          </w:p>
        </w:tc>
        <w:tc>
          <w:tcPr>
            <w:tcW w:w="323" w:type="pct"/>
          </w:tcPr>
          <w:p w14:paraId="72B3DA69" w14:textId="77777777" w:rsidR="00AD7194" w:rsidRPr="002646F6" w:rsidRDefault="00AD7194">
            <w:pPr>
              <w:pStyle w:val="Tablebody"/>
              <w:jc w:val="center"/>
              <w:rPr>
                <w:lang w:val="pl-PL"/>
              </w:rPr>
            </w:pPr>
            <w:r w:rsidRPr="002646F6">
              <w:rPr>
                <w:lang w:val="pl-PL"/>
              </w:rPr>
              <w:t>1</w:t>
            </w:r>
          </w:p>
        </w:tc>
        <w:tc>
          <w:tcPr>
            <w:tcW w:w="2950" w:type="pct"/>
          </w:tcPr>
          <w:p w14:paraId="78CEF52A" w14:textId="27C8EBE0" w:rsidR="00AD7194" w:rsidRPr="003C648C" w:rsidRDefault="00AD7194">
            <w:pPr>
              <w:pStyle w:val="Tablebody"/>
            </w:pPr>
            <w:r w:rsidRPr="003C648C">
              <w:t>Atezolizumab with nab-paclitaxel for untreated PD-L1-positive, locally advanced or metastatic</w:t>
            </w:r>
            <w:r w:rsidR="00FC15DE">
              <w:t xml:space="preserve">, </w:t>
            </w:r>
            <w:r w:rsidR="00FC15DE" w:rsidRPr="00FC15DE">
              <w:t>triple-negative breast cancer</w:t>
            </w:r>
          </w:p>
        </w:tc>
      </w:tr>
      <w:tr w:rsidR="00262319" w:rsidRPr="00A43593" w14:paraId="79196CEC" w14:textId="77777777" w:rsidTr="00B94E6B">
        <w:tc>
          <w:tcPr>
            <w:tcW w:w="409" w:type="pct"/>
          </w:tcPr>
          <w:p w14:paraId="3AB9C99F" w14:textId="77777777" w:rsidR="00AD7194" w:rsidRPr="002646F6" w:rsidRDefault="00AD7194">
            <w:pPr>
              <w:pStyle w:val="Tablebody"/>
              <w:keepNext/>
              <w:rPr>
                <w:lang w:val="pl-PL"/>
              </w:rPr>
            </w:pPr>
            <w:r w:rsidRPr="002646F6">
              <w:rPr>
                <w:lang w:val="pl-PL"/>
              </w:rPr>
              <w:t>801</w:t>
            </w:r>
          </w:p>
        </w:tc>
        <w:tc>
          <w:tcPr>
            <w:tcW w:w="375" w:type="pct"/>
          </w:tcPr>
          <w:p w14:paraId="0478A172" w14:textId="77777777" w:rsidR="00AD7194" w:rsidRPr="002646F6" w:rsidRDefault="00AD7194">
            <w:pPr>
              <w:pStyle w:val="Tablebody"/>
              <w:rPr>
                <w:lang w:val="pl-PL"/>
              </w:rPr>
            </w:pPr>
            <w:r w:rsidRPr="002646F6">
              <w:rPr>
                <w:lang w:val="pl-PL"/>
              </w:rPr>
              <w:t>2020</w:t>
            </w:r>
          </w:p>
        </w:tc>
        <w:tc>
          <w:tcPr>
            <w:tcW w:w="943" w:type="pct"/>
          </w:tcPr>
          <w:p w14:paraId="22D64D3C" w14:textId="77777777" w:rsidR="00AD7194" w:rsidRPr="002646F6" w:rsidRDefault="00AD7194">
            <w:pPr>
              <w:pStyle w:val="Tablebody"/>
              <w:rPr>
                <w:lang w:val="pl-PL"/>
              </w:rPr>
            </w:pPr>
            <w:r w:rsidRPr="002646F6">
              <w:rPr>
                <w:lang w:val="pl-PL"/>
              </w:rPr>
              <w:t>Pembrolizumab + chemotherapy</w:t>
            </w:r>
          </w:p>
        </w:tc>
        <w:tc>
          <w:tcPr>
            <w:tcW w:w="323" w:type="pct"/>
          </w:tcPr>
          <w:p w14:paraId="125DC0D4" w14:textId="77777777" w:rsidR="00AD7194" w:rsidRPr="002646F6" w:rsidRDefault="00AD7194">
            <w:pPr>
              <w:pStyle w:val="Tablebody"/>
              <w:jc w:val="center"/>
              <w:rPr>
                <w:lang w:val="pl-PL"/>
              </w:rPr>
            </w:pPr>
            <w:r w:rsidRPr="002646F6">
              <w:rPr>
                <w:lang w:val="pl-PL"/>
              </w:rPr>
              <w:t>1</w:t>
            </w:r>
          </w:p>
        </w:tc>
        <w:tc>
          <w:tcPr>
            <w:tcW w:w="2950" w:type="pct"/>
          </w:tcPr>
          <w:p w14:paraId="31BB4A2D" w14:textId="77777777" w:rsidR="00AD7194" w:rsidRPr="003C648C" w:rsidRDefault="00AD7194">
            <w:pPr>
              <w:pStyle w:val="Tablebody"/>
            </w:pPr>
            <w:r w:rsidRPr="003C648C">
              <w:t xml:space="preserve">Pembrolizumab plus chemotherapy for untreated, triple-negative, locally recurrent unresectable or metastatic breast cancer </w:t>
            </w:r>
          </w:p>
        </w:tc>
      </w:tr>
      <w:tr w:rsidR="00A14AD7" w:rsidRPr="00A43593" w14:paraId="190E9FC9" w14:textId="77777777" w:rsidTr="00B94E6B">
        <w:tc>
          <w:tcPr>
            <w:tcW w:w="5000" w:type="pct"/>
            <w:gridSpan w:val="5"/>
            <w:shd w:val="clear" w:color="auto" w:fill="EDEDED" w:themeFill="accent3" w:themeFillTint="33"/>
          </w:tcPr>
          <w:p w14:paraId="7D614E88" w14:textId="11B4AE30" w:rsidR="00546DCA" w:rsidRPr="002646F6" w:rsidRDefault="009B4345">
            <w:pPr>
              <w:pStyle w:val="Tablebody"/>
              <w:rPr>
                <w:lang w:val="pl-PL"/>
              </w:rPr>
            </w:pPr>
            <w:r w:rsidRPr="002646F6">
              <w:rPr>
                <w:b/>
                <w:lang w:val="pl-PL"/>
              </w:rPr>
              <w:t>Second line</w:t>
            </w:r>
          </w:p>
        </w:tc>
      </w:tr>
      <w:tr w:rsidR="00D278BC" w:rsidRPr="00A43593" w14:paraId="727EAAA5" w14:textId="77777777" w:rsidTr="00B94E6B">
        <w:tc>
          <w:tcPr>
            <w:tcW w:w="409" w:type="pct"/>
          </w:tcPr>
          <w:p w14:paraId="3DD3B36C" w14:textId="2192CC1E" w:rsidR="00546DCA" w:rsidRPr="002646F6" w:rsidRDefault="00546DCA">
            <w:pPr>
              <w:pStyle w:val="Tablebody"/>
              <w:keepNext/>
              <w:rPr>
                <w:lang w:val="pl-PL"/>
              </w:rPr>
            </w:pPr>
            <w:r w:rsidRPr="002646F6">
              <w:rPr>
                <w:lang w:val="pl-PL"/>
              </w:rPr>
              <w:t>819</w:t>
            </w:r>
          </w:p>
        </w:tc>
        <w:tc>
          <w:tcPr>
            <w:tcW w:w="375" w:type="pct"/>
          </w:tcPr>
          <w:p w14:paraId="7D970967" w14:textId="63503EDC" w:rsidR="00546DCA" w:rsidRPr="002646F6" w:rsidRDefault="00546DCA">
            <w:pPr>
              <w:pStyle w:val="Tablebody"/>
              <w:rPr>
                <w:lang w:val="pl-PL"/>
              </w:rPr>
            </w:pPr>
            <w:r w:rsidRPr="002646F6">
              <w:rPr>
                <w:lang w:val="pl-PL"/>
              </w:rPr>
              <w:t>2022</w:t>
            </w:r>
          </w:p>
        </w:tc>
        <w:tc>
          <w:tcPr>
            <w:tcW w:w="943" w:type="pct"/>
          </w:tcPr>
          <w:p w14:paraId="2650A616" w14:textId="0B83B819" w:rsidR="00546DCA" w:rsidRPr="002646F6" w:rsidRDefault="00546DCA">
            <w:pPr>
              <w:pStyle w:val="Tablebody"/>
              <w:rPr>
                <w:lang w:val="pl-PL"/>
              </w:rPr>
            </w:pPr>
            <w:r w:rsidRPr="002646F6">
              <w:rPr>
                <w:lang w:val="pl-PL"/>
              </w:rPr>
              <w:t>Sacituzumab govitecan</w:t>
            </w:r>
          </w:p>
        </w:tc>
        <w:tc>
          <w:tcPr>
            <w:tcW w:w="323" w:type="pct"/>
          </w:tcPr>
          <w:p w14:paraId="7F006298" w14:textId="7CFF8E60" w:rsidR="00546DCA" w:rsidRPr="002646F6" w:rsidRDefault="00546DCA">
            <w:pPr>
              <w:pStyle w:val="Tablebody"/>
              <w:jc w:val="center"/>
              <w:rPr>
                <w:lang w:val="pl-PL"/>
              </w:rPr>
            </w:pPr>
            <w:r w:rsidRPr="002646F6">
              <w:rPr>
                <w:rFonts w:cs="Arial"/>
                <w:lang w:val="pl-PL"/>
              </w:rPr>
              <w:t>≥</w:t>
            </w:r>
            <w:r w:rsidRPr="002646F6">
              <w:rPr>
                <w:lang w:val="pl-PL"/>
              </w:rPr>
              <w:t>2</w:t>
            </w:r>
            <w:r w:rsidR="00F906CF">
              <w:rPr>
                <w:lang w:val="pl-PL"/>
              </w:rPr>
              <w:t>*</w:t>
            </w:r>
          </w:p>
        </w:tc>
        <w:tc>
          <w:tcPr>
            <w:tcW w:w="2950" w:type="pct"/>
          </w:tcPr>
          <w:p w14:paraId="4CD361CC" w14:textId="57FB1B43" w:rsidR="00546DCA" w:rsidRPr="003C648C" w:rsidRDefault="00546DCA">
            <w:pPr>
              <w:pStyle w:val="Tablebody"/>
            </w:pPr>
            <w:r w:rsidRPr="003C648C">
              <w:t xml:space="preserve">Sacituzumab govitecan for treating unresectable </w:t>
            </w:r>
            <w:r w:rsidR="009B4345" w:rsidRPr="003C648C">
              <w:t>triple-negative advanced BC after 2 or more therapies</w:t>
            </w:r>
          </w:p>
        </w:tc>
      </w:tr>
      <w:tr w:rsidR="00A14AD7" w:rsidRPr="00A43593" w14:paraId="5ACEF31D" w14:textId="77777777">
        <w:tc>
          <w:tcPr>
            <w:tcW w:w="5000" w:type="pct"/>
            <w:gridSpan w:val="5"/>
            <w:shd w:val="clear" w:color="auto" w:fill="F2F2F2" w:themeFill="background1" w:themeFillShade="F2"/>
          </w:tcPr>
          <w:p w14:paraId="60E56134" w14:textId="77777777" w:rsidR="00AD7194" w:rsidRPr="002646F6" w:rsidRDefault="00AD7194">
            <w:pPr>
              <w:pStyle w:val="Tablebody"/>
              <w:keepNext/>
              <w:rPr>
                <w:b/>
                <w:lang w:val="pl-PL"/>
              </w:rPr>
            </w:pPr>
            <w:r w:rsidRPr="002646F6">
              <w:rPr>
                <w:b/>
                <w:lang w:val="pl-PL"/>
              </w:rPr>
              <w:t>Third line</w:t>
            </w:r>
          </w:p>
        </w:tc>
      </w:tr>
      <w:tr w:rsidR="00262319" w:rsidRPr="00A43593" w14:paraId="7B461CE7" w14:textId="77777777" w:rsidTr="00B94E6B">
        <w:tc>
          <w:tcPr>
            <w:tcW w:w="409" w:type="pct"/>
          </w:tcPr>
          <w:p w14:paraId="5051769A" w14:textId="77777777" w:rsidR="00AD7194" w:rsidRPr="002646F6" w:rsidRDefault="00AD7194">
            <w:pPr>
              <w:pStyle w:val="Tablebody"/>
              <w:rPr>
                <w:lang w:val="pl-PL"/>
              </w:rPr>
            </w:pPr>
            <w:r w:rsidRPr="002646F6">
              <w:rPr>
                <w:lang w:val="pl-PL"/>
              </w:rPr>
              <w:t>423</w:t>
            </w:r>
          </w:p>
          <w:p w14:paraId="603FCE55" w14:textId="77777777" w:rsidR="00AD7194" w:rsidRPr="002646F6" w:rsidRDefault="00AD7194">
            <w:pPr>
              <w:pStyle w:val="Tablebody"/>
              <w:rPr>
                <w:lang w:val="pl-PL"/>
              </w:rPr>
            </w:pPr>
          </w:p>
        </w:tc>
        <w:tc>
          <w:tcPr>
            <w:tcW w:w="375" w:type="pct"/>
          </w:tcPr>
          <w:p w14:paraId="0ADB6B4C" w14:textId="77777777" w:rsidR="00AD7194" w:rsidRPr="002646F6" w:rsidRDefault="00AD7194">
            <w:pPr>
              <w:pStyle w:val="Tablebody"/>
              <w:rPr>
                <w:lang w:val="pl-PL"/>
              </w:rPr>
            </w:pPr>
            <w:r w:rsidRPr="002646F6">
              <w:rPr>
                <w:lang w:val="pl-PL"/>
              </w:rPr>
              <w:t>2016</w:t>
            </w:r>
          </w:p>
        </w:tc>
        <w:tc>
          <w:tcPr>
            <w:tcW w:w="943" w:type="pct"/>
          </w:tcPr>
          <w:p w14:paraId="1EB002FA" w14:textId="77777777" w:rsidR="00AD7194" w:rsidRPr="002646F6" w:rsidRDefault="00AD7194">
            <w:pPr>
              <w:pStyle w:val="Tablebody"/>
              <w:rPr>
                <w:lang w:val="pl-PL"/>
              </w:rPr>
            </w:pPr>
            <w:r w:rsidRPr="002646F6">
              <w:rPr>
                <w:lang w:val="pl-PL"/>
              </w:rPr>
              <w:t>Eribulin</w:t>
            </w:r>
          </w:p>
        </w:tc>
        <w:tc>
          <w:tcPr>
            <w:tcW w:w="323" w:type="pct"/>
          </w:tcPr>
          <w:p w14:paraId="616EE56B" w14:textId="77777777" w:rsidR="00AD7194" w:rsidRPr="002646F6" w:rsidRDefault="00AD7194">
            <w:pPr>
              <w:pStyle w:val="Tablebody"/>
              <w:jc w:val="center"/>
              <w:rPr>
                <w:lang w:val="pl-PL"/>
              </w:rPr>
            </w:pPr>
            <w:r w:rsidRPr="002646F6">
              <w:rPr>
                <w:lang w:val="pl-PL"/>
              </w:rPr>
              <w:t>≥3</w:t>
            </w:r>
          </w:p>
        </w:tc>
        <w:tc>
          <w:tcPr>
            <w:tcW w:w="2950" w:type="pct"/>
          </w:tcPr>
          <w:p w14:paraId="76642757" w14:textId="77777777" w:rsidR="00AD7194" w:rsidRPr="003C648C" w:rsidRDefault="00AD7194">
            <w:pPr>
              <w:pStyle w:val="Tablebody"/>
            </w:pPr>
            <w:r w:rsidRPr="003C648C">
              <w:t>Eribulin for treating locally advanced or metastatic BC after 2 or more chemotherapy regimens</w:t>
            </w:r>
          </w:p>
        </w:tc>
      </w:tr>
    </w:tbl>
    <w:p w14:paraId="2EEFEE60" w14:textId="1544893D" w:rsidR="00B94E6B" w:rsidRPr="00827BA3" w:rsidRDefault="00B94E6B" w:rsidP="00B94E6B">
      <w:pPr>
        <w:pStyle w:val="In-textheading"/>
        <w:keepNext w:val="0"/>
        <w:spacing w:after="0"/>
        <w:rPr>
          <w:i w:val="0"/>
          <w:sz w:val="18"/>
          <w:szCs w:val="18"/>
        </w:rPr>
      </w:pPr>
      <w:r>
        <w:rPr>
          <w:i w:val="0"/>
          <w:sz w:val="18"/>
          <w:szCs w:val="18"/>
        </w:rPr>
        <w:t xml:space="preserve">*In patients </w:t>
      </w:r>
      <w:r w:rsidRPr="00827BA3">
        <w:rPr>
          <w:i w:val="0"/>
          <w:sz w:val="18"/>
          <w:szCs w:val="18"/>
        </w:rPr>
        <w:t xml:space="preserve">who have progressed following </w:t>
      </w:r>
      <w:r w:rsidR="001446DE">
        <w:rPr>
          <w:i w:val="0"/>
          <w:sz w:val="18"/>
          <w:szCs w:val="18"/>
        </w:rPr>
        <w:t>adjuvant or</w:t>
      </w:r>
      <w:r w:rsidRPr="00827BA3">
        <w:rPr>
          <w:i w:val="0"/>
          <w:sz w:val="18"/>
          <w:szCs w:val="18"/>
        </w:rPr>
        <w:t xml:space="preserve"> (neo)adjuvant chemotherapy, </w:t>
      </w:r>
      <w:r w:rsidR="00B30B88" w:rsidRPr="00827BA3">
        <w:rPr>
          <w:i w:val="0"/>
          <w:sz w:val="18"/>
          <w:szCs w:val="18"/>
        </w:rPr>
        <w:t>SG</w:t>
      </w:r>
      <w:r w:rsidRPr="00827BA3">
        <w:rPr>
          <w:i w:val="0"/>
          <w:sz w:val="18"/>
          <w:szCs w:val="18"/>
        </w:rPr>
        <w:t xml:space="preserve"> can be used at second-line.</w:t>
      </w:r>
      <w:r w:rsidRPr="00827BA3">
        <w:rPr>
          <w:i w:val="0"/>
          <w:sz w:val="18"/>
          <w:szCs w:val="18"/>
        </w:rPr>
        <w:fldChar w:fldCharType="begin"/>
      </w:r>
      <w:r w:rsidR="00CA6345">
        <w:rPr>
          <w:i w:val="0"/>
          <w:sz w:val="18"/>
          <w:szCs w:val="18"/>
        </w:rPr>
        <w:instrText xml:space="preserve"> ADDIN ZOTERO_ITEM CSL_CITATION {"citationID":"wTRa40cV","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827BA3">
        <w:rPr>
          <w:i w:val="0"/>
          <w:sz w:val="18"/>
          <w:szCs w:val="18"/>
        </w:rPr>
        <w:fldChar w:fldCharType="separate"/>
      </w:r>
      <w:r w:rsidR="00CA6345" w:rsidRPr="00CA6345">
        <w:rPr>
          <w:rFonts w:cs="Arial"/>
          <w:sz w:val="18"/>
          <w:szCs w:val="24"/>
          <w:vertAlign w:val="superscript"/>
        </w:rPr>
        <w:t>132</w:t>
      </w:r>
      <w:r w:rsidRPr="00827BA3">
        <w:rPr>
          <w:i w:val="0"/>
          <w:sz w:val="18"/>
          <w:szCs w:val="18"/>
        </w:rPr>
        <w:fldChar w:fldCharType="end"/>
      </w:r>
    </w:p>
    <w:p w14:paraId="75F4CC3A" w14:textId="5AA78B74" w:rsidR="00AD7194" w:rsidRPr="00827BA3" w:rsidRDefault="00AD7194" w:rsidP="00AD7194">
      <w:pPr>
        <w:pStyle w:val="In-textheading"/>
        <w:keepNext w:val="0"/>
        <w:rPr>
          <w:i w:val="0"/>
          <w:sz w:val="18"/>
          <w:szCs w:val="18"/>
        </w:rPr>
      </w:pPr>
      <w:r w:rsidRPr="00827BA3">
        <w:rPr>
          <w:i w:val="0"/>
          <w:sz w:val="18"/>
          <w:szCs w:val="18"/>
        </w:rPr>
        <w:t xml:space="preserve">Abbreviations: </w:t>
      </w:r>
      <w:r w:rsidR="00361E5E" w:rsidRPr="00827BA3">
        <w:rPr>
          <w:i w:val="0"/>
          <w:sz w:val="18"/>
          <w:szCs w:val="18"/>
        </w:rPr>
        <w:t>BC, breast cancer;</w:t>
      </w:r>
      <w:r w:rsidRPr="00827BA3">
        <w:rPr>
          <w:i w:val="0"/>
          <w:sz w:val="18"/>
          <w:szCs w:val="18"/>
        </w:rPr>
        <w:t xml:space="preserve"> LoT, line of therapy; NA, not applicable; </w:t>
      </w:r>
      <w:r w:rsidR="00195EB0" w:rsidRPr="00827BA3">
        <w:rPr>
          <w:i w:val="0"/>
          <w:sz w:val="18"/>
          <w:szCs w:val="18"/>
        </w:rPr>
        <w:t>PD-L1</w:t>
      </w:r>
      <w:r w:rsidR="00380F25" w:rsidRPr="00827BA3">
        <w:rPr>
          <w:i w:val="0"/>
          <w:sz w:val="18"/>
          <w:szCs w:val="18"/>
        </w:rPr>
        <w:t xml:space="preserve">, programmed cell death ligand 1; </w:t>
      </w:r>
      <w:r w:rsidR="00C61067" w:rsidRPr="00827BA3">
        <w:rPr>
          <w:i w:val="0"/>
          <w:sz w:val="18"/>
          <w:szCs w:val="18"/>
        </w:rPr>
        <w:t>TA, technology appraisal</w:t>
      </w:r>
      <w:r w:rsidR="00BC5883" w:rsidRPr="00827BA3">
        <w:rPr>
          <w:i w:val="0"/>
          <w:sz w:val="18"/>
          <w:szCs w:val="18"/>
        </w:rPr>
        <w:t>; TNBC, triple-negative breast cancer</w:t>
      </w:r>
      <w:r w:rsidR="00F906CF" w:rsidRPr="00827BA3">
        <w:rPr>
          <w:i w:val="0"/>
          <w:sz w:val="18"/>
          <w:szCs w:val="18"/>
        </w:rPr>
        <w:br/>
      </w:r>
      <w:r w:rsidRPr="00827BA3">
        <w:rPr>
          <w:i w:val="0"/>
          <w:sz w:val="18"/>
          <w:szCs w:val="18"/>
        </w:rPr>
        <w:t>Sources: NICE, 2007 (TA116);</w:t>
      </w:r>
      <w:r w:rsidRPr="00827BA3">
        <w:rPr>
          <w:i w:val="0"/>
          <w:sz w:val="18"/>
          <w:szCs w:val="18"/>
        </w:rPr>
        <w:fldChar w:fldCharType="begin"/>
      </w:r>
      <w:r w:rsidR="00CA6345">
        <w:rPr>
          <w:i w:val="0"/>
          <w:sz w:val="18"/>
          <w:szCs w:val="18"/>
        </w:rPr>
        <w:instrText xml:space="preserve"> ADDIN ZOTERO_ITEM CSL_CITATION {"citationID":"tobCxXyn","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Pr="00827BA3">
        <w:rPr>
          <w:i w:val="0"/>
          <w:sz w:val="18"/>
          <w:szCs w:val="18"/>
        </w:rPr>
        <w:fldChar w:fldCharType="separate"/>
      </w:r>
      <w:r w:rsidR="00CA6345" w:rsidRPr="00CA6345">
        <w:rPr>
          <w:rFonts w:cs="Arial"/>
          <w:sz w:val="18"/>
          <w:szCs w:val="24"/>
          <w:vertAlign w:val="superscript"/>
        </w:rPr>
        <w:t>122</w:t>
      </w:r>
      <w:r w:rsidRPr="00827BA3">
        <w:rPr>
          <w:i w:val="0"/>
          <w:sz w:val="18"/>
          <w:szCs w:val="18"/>
        </w:rPr>
        <w:fldChar w:fldCharType="end"/>
      </w:r>
      <w:r w:rsidRPr="00827BA3">
        <w:rPr>
          <w:i w:val="0"/>
          <w:sz w:val="18"/>
          <w:szCs w:val="18"/>
        </w:rPr>
        <w:t xml:space="preserve"> NICE, 2020 (TA639);</w:t>
      </w:r>
      <w:r w:rsidRPr="00827BA3">
        <w:rPr>
          <w:i w:val="0"/>
          <w:sz w:val="18"/>
          <w:szCs w:val="18"/>
        </w:rPr>
        <w:fldChar w:fldCharType="begin"/>
      </w:r>
      <w:r w:rsidR="00CA6345">
        <w:rPr>
          <w:i w:val="0"/>
          <w:sz w:val="18"/>
          <w:szCs w:val="18"/>
        </w:rPr>
        <w:instrText xml:space="preserve"> ADDIN ZOTERO_ITEM CSL_CITATION {"citationID":"XjZswm3V","properties":{"formattedCitation":"\\super 133\\nosupersub{}","plainCitation":"133","noteIndex":0},"citationItems":[{"id":65868,"uris":["http://zotero.org/groups/4797619/items/ZFPZ4PBW"],"itemData":{"id":65868,"type":"webpage","abstract":"Evidence-based recommendations on atezolizumab (Tecentriq) with nab</w:instrText>
      </w:r>
      <w:r w:rsidR="00CA6345">
        <w:rPr>
          <w:rFonts w:ascii="Cambria Math" w:hAnsi="Cambria Math" w:cs="Cambria Math"/>
          <w:i w:val="0"/>
          <w:sz w:val="18"/>
          <w:szCs w:val="18"/>
        </w:rPr>
        <w:instrText>‑</w:instrText>
      </w:r>
      <w:r w:rsidR="00CA6345">
        <w:rPr>
          <w:i w:val="0"/>
          <w:sz w:val="18"/>
          <w:szCs w:val="18"/>
        </w:rPr>
        <w:instrText>paclitaxel for triple-negative, unresectable, PD</w:instrText>
      </w:r>
      <w:r w:rsidR="00CA6345">
        <w:rPr>
          <w:rFonts w:ascii="Cambria Math" w:hAnsi="Cambria Math" w:cs="Cambria Math"/>
          <w:i w:val="0"/>
          <w:sz w:val="18"/>
          <w:szCs w:val="18"/>
        </w:rPr>
        <w:instrText>‑</w:instrText>
      </w:r>
      <w:r w:rsidR="00CA6345">
        <w:rPr>
          <w:i w:val="0"/>
          <w:sz w:val="18"/>
          <w:szCs w:val="18"/>
        </w:rPr>
        <w:instrText>L1</w:instrText>
      </w:r>
      <w:r w:rsidR="00CA6345">
        <w:rPr>
          <w:rFonts w:ascii="Cambria Math" w:hAnsi="Cambria Math" w:cs="Cambria Math"/>
          <w:i w:val="0"/>
          <w:sz w:val="18"/>
          <w:szCs w:val="18"/>
        </w:rPr>
        <w:instrText>‑</w:instrText>
      </w:r>
      <w:r w:rsidR="00CA6345">
        <w:rPr>
          <w:i w:val="0"/>
          <w:sz w:val="18"/>
          <w:szCs w:val="18"/>
        </w:rPr>
        <w:instrText xml:space="preserve">positive, locally advanced or metastatic","language":"eng","note":"publisher: NICE","title":"Atezolizumab with nab-paclitaxel for untreated PD-L1-positive, locally advanced or metastatic, triple-negative breast cancer | NICE [TA639]","URL":"https://www.nice.org.uk/guidance/ta639","author":[{"family":"NICE","given":""}],"accessed":{"date-parts":[["2022",10,24]]}}}],"schema":"https://github.com/citation-style-language/schema/raw/master/csl-citation.json"} </w:instrText>
      </w:r>
      <w:r w:rsidRPr="00827BA3">
        <w:rPr>
          <w:i w:val="0"/>
          <w:sz w:val="18"/>
          <w:szCs w:val="18"/>
        </w:rPr>
        <w:fldChar w:fldCharType="separate"/>
      </w:r>
      <w:r w:rsidR="00CA6345" w:rsidRPr="00CA6345">
        <w:rPr>
          <w:rFonts w:cs="Arial"/>
          <w:sz w:val="18"/>
          <w:szCs w:val="24"/>
          <w:vertAlign w:val="superscript"/>
        </w:rPr>
        <w:t>133</w:t>
      </w:r>
      <w:r w:rsidRPr="00827BA3">
        <w:rPr>
          <w:i w:val="0"/>
          <w:sz w:val="18"/>
          <w:szCs w:val="18"/>
        </w:rPr>
        <w:fldChar w:fldCharType="end"/>
      </w:r>
      <w:r w:rsidRPr="00827BA3">
        <w:rPr>
          <w:i w:val="0"/>
          <w:sz w:val="18"/>
          <w:szCs w:val="18"/>
        </w:rPr>
        <w:t xml:space="preserve"> NICE, 2020 (TA801);</w:t>
      </w:r>
      <w:r w:rsidRPr="00827BA3">
        <w:rPr>
          <w:i w:val="0"/>
          <w:sz w:val="18"/>
          <w:szCs w:val="18"/>
        </w:rPr>
        <w:fldChar w:fldCharType="begin"/>
      </w:r>
      <w:r w:rsidR="00CA6345">
        <w:rPr>
          <w:i w:val="0"/>
          <w:sz w:val="18"/>
          <w:szCs w:val="18"/>
        </w:rPr>
        <w:instrText xml:space="preserve"> ADDIN ZOTERO_ITEM CSL_CITATION {"citationID":"lx3ihKQu","properties":{"formattedCitation":"\\super 118\\nosupersub{}","plainCitation":"118","dontUpdate":true,"noteIndex":0},"citationItems":[{"id":65882,"uris":["http://zotero.org/groups/4797619/items/ZAC8J6T9"],"itemData":{"id":65882,"type":"webpage","abstract":"Evidence-based recommendations on pembrolizumab (Keytruda) with paclitaxel or nab</w:instrText>
      </w:r>
      <w:r w:rsidR="00CA6345">
        <w:rPr>
          <w:rFonts w:ascii="Cambria Math" w:hAnsi="Cambria Math" w:cs="Cambria Math"/>
          <w:i w:val="0"/>
          <w:sz w:val="18"/>
          <w:szCs w:val="18"/>
        </w:rPr>
        <w:instrText>‑</w:instrText>
      </w:r>
      <w:r w:rsidR="00CA6345">
        <w:rPr>
          <w:i w:val="0"/>
          <w:sz w:val="18"/>
          <w:szCs w:val="18"/>
        </w:rPr>
        <w:instrText xml:space="preserve">paclitaxel for triple-negative, locally recurrent unresectable or metastatic breast cancer in adults who have not had chemotherapy for metastatic disease","language":"eng","note":"publisher: NICE","title":"Pembrolizumab plus chemotherapy for untreated, triple-negative, locally recurrent unresectable or metastatic breast cancer | NICE [TA801]","URL":"https://www.nice.org.uk/guidance/ta801","author":[{"family":"NICE","given":""}],"accessed":{"date-parts":[["2022",10,24]]}}}],"schema":"https://github.com/citation-style-language/schema/raw/master/csl-citation.json"} </w:instrText>
      </w:r>
      <w:r w:rsidRPr="00827BA3">
        <w:rPr>
          <w:i w:val="0"/>
          <w:sz w:val="18"/>
          <w:szCs w:val="18"/>
        </w:rPr>
        <w:fldChar w:fldCharType="separate"/>
      </w:r>
      <w:r w:rsidRPr="00827BA3">
        <w:rPr>
          <w:i w:val="0"/>
          <w:sz w:val="18"/>
          <w:szCs w:val="18"/>
        </w:rPr>
        <w:fldChar w:fldCharType="end"/>
      </w:r>
      <w:r w:rsidRPr="00827BA3">
        <w:rPr>
          <w:i w:val="0"/>
          <w:sz w:val="18"/>
          <w:szCs w:val="18"/>
        </w:rPr>
        <w:t xml:space="preserve"> NICE, 2016 (TA423);</w:t>
      </w:r>
      <w:r w:rsidRPr="00827BA3">
        <w:rPr>
          <w:i w:val="0"/>
          <w:sz w:val="18"/>
          <w:szCs w:val="18"/>
        </w:rPr>
        <w:fldChar w:fldCharType="begin"/>
      </w:r>
      <w:r w:rsidR="00CA6345">
        <w:rPr>
          <w:i w:val="0"/>
          <w:sz w:val="18"/>
          <w:szCs w:val="18"/>
        </w:rPr>
        <w:instrText xml:space="preserve"> ADDIN ZOTERO_ITEM CSL_CITATION {"citationID":"JH2RekQL","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827BA3">
        <w:rPr>
          <w:i w:val="0"/>
          <w:sz w:val="18"/>
          <w:szCs w:val="18"/>
        </w:rPr>
        <w:fldChar w:fldCharType="separate"/>
      </w:r>
      <w:r w:rsidR="00CA6345" w:rsidRPr="00CA6345">
        <w:rPr>
          <w:rFonts w:cs="Arial"/>
          <w:sz w:val="18"/>
          <w:szCs w:val="24"/>
          <w:vertAlign w:val="superscript"/>
        </w:rPr>
        <w:t>131</w:t>
      </w:r>
      <w:r w:rsidRPr="00827BA3">
        <w:rPr>
          <w:i w:val="0"/>
          <w:sz w:val="18"/>
          <w:szCs w:val="18"/>
        </w:rPr>
        <w:fldChar w:fldCharType="end"/>
      </w:r>
      <w:r w:rsidRPr="00827BA3">
        <w:rPr>
          <w:i w:val="0"/>
          <w:sz w:val="18"/>
          <w:szCs w:val="18"/>
        </w:rPr>
        <w:t xml:space="preserve"> NICE, 2022 (TA819)</w:t>
      </w:r>
      <w:r w:rsidRPr="00827BA3">
        <w:rPr>
          <w:i w:val="0"/>
          <w:sz w:val="18"/>
          <w:szCs w:val="18"/>
        </w:rPr>
        <w:fldChar w:fldCharType="begin"/>
      </w:r>
      <w:r w:rsidR="00CA6345">
        <w:rPr>
          <w:i w:val="0"/>
          <w:sz w:val="18"/>
          <w:szCs w:val="18"/>
        </w:rPr>
        <w:instrText xml:space="preserve"> ADDIN ZOTERO_ITEM CSL_CITATION {"citationID":"o2px0CdJ","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827BA3">
        <w:rPr>
          <w:i w:val="0"/>
          <w:sz w:val="18"/>
          <w:szCs w:val="18"/>
        </w:rPr>
        <w:fldChar w:fldCharType="separate"/>
      </w:r>
      <w:r w:rsidR="00CA6345" w:rsidRPr="00CA6345">
        <w:rPr>
          <w:rFonts w:cs="Arial"/>
          <w:sz w:val="18"/>
          <w:szCs w:val="24"/>
          <w:vertAlign w:val="superscript"/>
        </w:rPr>
        <w:t>132</w:t>
      </w:r>
      <w:r w:rsidRPr="00827BA3">
        <w:rPr>
          <w:i w:val="0"/>
          <w:sz w:val="18"/>
          <w:szCs w:val="18"/>
        </w:rPr>
        <w:fldChar w:fldCharType="end"/>
      </w:r>
    </w:p>
    <w:bookmarkEnd w:id="82"/>
    <w:p w14:paraId="5C310B47" w14:textId="77777777" w:rsidR="00DF5A4E" w:rsidRPr="002646F6" w:rsidRDefault="00DF5A4E" w:rsidP="00DF5A4E">
      <w:pPr>
        <w:pStyle w:val="Heading5"/>
        <w:ind w:left="1276" w:hanging="1276"/>
      </w:pPr>
      <w:r w:rsidRPr="002646F6">
        <w:rPr>
          <w:iCs/>
        </w:rPr>
        <w:t xml:space="preserve">NICE Clinical Guideline 81 </w:t>
      </w:r>
    </w:p>
    <w:p w14:paraId="7A4AC023" w14:textId="5B660A48" w:rsidR="006975FA" w:rsidRPr="002646F6" w:rsidRDefault="00DF5A4E" w:rsidP="00DF5A4E">
      <w:pPr>
        <w:pStyle w:val="Body"/>
      </w:pPr>
      <w:r w:rsidRPr="002646F6">
        <w:t>Recommendations for the management of advanced BC (including HER2-negative) are included in NICE Clinical Guideline 81 (CG81), which was first published in 2009 and last updated in 2017.</w:t>
      </w:r>
      <w:r w:rsidRPr="002646F6">
        <w:fldChar w:fldCharType="begin"/>
      </w:r>
      <w:r w:rsidR="00CA6345">
        <w:instrText xml:space="preserve"> ADDIN ZOTERO_ITEM CSL_CITATION {"citationID":"0W6TxicA","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r w:rsidRPr="002646F6">
        <w:t xml:space="preserve"> </w:t>
      </w:r>
    </w:p>
    <w:p w14:paraId="3A5A8903" w14:textId="32FC50B3" w:rsidR="00DF5A4E" w:rsidRPr="002646F6" w:rsidRDefault="00DF5A4E" w:rsidP="00DF5A4E">
      <w:pPr>
        <w:pStyle w:val="Body"/>
      </w:pPr>
      <w:r w:rsidRPr="002646F6">
        <w:t>According to NICE CG81, treatment at earlier lines is determined by HR</w:t>
      </w:r>
      <w:r w:rsidR="0088751F">
        <w:t>-</w:t>
      </w:r>
      <w:r w:rsidRPr="002646F6">
        <w:t>status, while treatment at later lines is limited to non-targeted chemotherapies.</w:t>
      </w:r>
      <w:r w:rsidRPr="002646F6">
        <w:fldChar w:fldCharType="begin"/>
      </w:r>
      <w:r w:rsidR="00CA6345">
        <w:instrText xml:space="preserve"> ADDIN ZOTERO_ITEM CSL_CITATION {"citationID":"Atj0yP6G","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r w:rsidRPr="002646F6">
        <w:t xml:space="preserve"> Chemotherapy recommendations in NICE CG81</w:t>
      </w:r>
      <w:r w:rsidRPr="002646F6">
        <w:fldChar w:fldCharType="begin"/>
      </w:r>
      <w:r w:rsidR="00CA6345">
        <w:instrText xml:space="preserve"> ADDIN ZOTERO_ITEM CSL_CITATION {"citationID":"H7pExe3e","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r w:rsidRPr="002646F6">
        <w:t xml:space="preserve"> broadly align with ESMO 2021 guidelines</w:t>
      </w:r>
      <w:r w:rsidRPr="002646F6">
        <w:fldChar w:fldCharType="begin"/>
      </w:r>
      <w:r w:rsidR="00CA6345">
        <w:instrText xml:space="preserve"> ADDIN ZOTERO_ITEM CSL_CITATION {"citationID":"IuvqwjzR","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fldChar w:fldCharType="separate"/>
      </w:r>
      <w:r w:rsidR="00FD57F4" w:rsidRPr="00FD57F4">
        <w:rPr>
          <w:rFonts w:cs="Arial"/>
          <w:szCs w:val="24"/>
          <w:vertAlign w:val="superscript"/>
        </w:rPr>
        <w:t>42</w:t>
      </w:r>
      <w:r w:rsidRPr="002646F6">
        <w:fldChar w:fldCharType="end"/>
      </w:r>
      <w:r w:rsidRPr="002646F6">
        <w:t xml:space="preserve"> and include: </w:t>
      </w:r>
    </w:p>
    <w:p w14:paraId="3E471A65" w14:textId="2B48284F" w:rsidR="00DF5A4E" w:rsidRPr="002646F6" w:rsidRDefault="00DF5A4E" w:rsidP="00954359">
      <w:pPr>
        <w:pStyle w:val="Body"/>
        <w:numPr>
          <w:ilvl w:val="0"/>
          <w:numId w:val="33"/>
        </w:numPr>
      </w:pPr>
      <w:r w:rsidRPr="002646F6">
        <w:t>Offer systemic sequential therapy to the majority of patients with advanced breast cancer who have decided to be treated with chemotherapy. [2009]</w:t>
      </w:r>
      <w:r w:rsidRPr="002646F6">
        <w:fldChar w:fldCharType="begin"/>
      </w:r>
      <w:r w:rsidR="00CA6345">
        <w:instrText xml:space="preserve"> ADDIN ZOTERO_ITEM CSL_CITATION {"citationID":"Ox8KzgVY","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p>
    <w:p w14:paraId="48CC7A85" w14:textId="75935BA4" w:rsidR="00DF5A4E" w:rsidRPr="002646F6" w:rsidRDefault="00DF5A4E" w:rsidP="00954359">
      <w:pPr>
        <w:pStyle w:val="Body"/>
        <w:numPr>
          <w:ilvl w:val="0"/>
          <w:numId w:val="33"/>
        </w:numPr>
      </w:pPr>
      <w:r w:rsidRPr="002646F6">
        <w:t>Consider using combination chemotherapy to treat patients with advanced breast cancer for whom a greater probability of response is important and who understand and are likely to tolerate the additional toxicity. [2009]</w:t>
      </w:r>
      <w:r w:rsidRPr="002646F6">
        <w:fldChar w:fldCharType="begin"/>
      </w:r>
      <w:r w:rsidR="00CA6345">
        <w:instrText xml:space="preserve"> ADDIN ZOTERO_ITEM CSL_CITATION {"citationID":"25s7x7h4","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p>
    <w:p w14:paraId="67851462" w14:textId="0C7AF849" w:rsidR="00DF5A4E" w:rsidRPr="002646F6" w:rsidRDefault="00DF5A4E" w:rsidP="00954359">
      <w:pPr>
        <w:pStyle w:val="Body"/>
        <w:numPr>
          <w:ilvl w:val="0"/>
          <w:numId w:val="33"/>
        </w:numPr>
      </w:pPr>
      <w:r w:rsidRPr="002646F6">
        <w:t>For patients with advanced breast cancer who are not suitable for anthracyclines (because they are contraindicated or because of prior anthracycline treatment either in the adjuvant or metastatic setting), systemic chemotherapy should be offered in the following sequence</w:t>
      </w:r>
      <w:r w:rsidRPr="002646F6">
        <w:fldChar w:fldCharType="begin"/>
      </w:r>
      <w:r w:rsidR="00CA6345">
        <w:instrText xml:space="preserve"> ADDIN ZOTERO_ITEM CSL_CITATION {"citationID":"2oDeqZDY","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fldChar w:fldCharType="separate"/>
      </w:r>
      <w:r w:rsidR="00FD57F4" w:rsidRPr="00FD57F4">
        <w:rPr>
          <w:rFonts w:cs="Arial"/>
          <w:szCs w:val="24"/>
          <w:vertAlign w:val="superscript"/>
        </w:rPr>
        <w:t>35</w:t>
      </w:r>
      <w:r w:rsidRPr="002646F6">
        <w:fldChar w:fldCharType="end"/>
      </w:r>
    </w:p>
    <w:p w14:paraId="776BEC28" w14:textId="0B3676D4" w:rsidR="00DF5A4E" w:rsidRPr="002646F6" w:rsidRDefault="00DF5A4E" w:rsidP="00954359">
      <w:pPr>
        <w:pStyle w:val="Body"/>
        <w:numPr>
          <w:ilvl w:val="1"/>
          <w:numId w:val="33"/>
        </w:numPr>
      </w:pPr>
      <w:r w:rsidRPr="002646F6">
        <w:t>First line: single-agent docetaxel. [2009]</w:t>
      </w:r>
    </w:p>
    <w:p w14:paraId="024FC4B4" w14:textId="77777777" w:rsidR="00DF5A4E" w:rsidRPr="002646F6" w:rsidRDefault="00DF5A4E" w:rsidP="00954359">
      <w:pPr>
        <w:pStyle w:val="Body"/>
        <w:numPr>
          <w:ilvl w:val="1"/>
          <w:numId w:val="33"/>
        </w:numPr>
      </w:pPr>
      <w:r w:rsidRPr="002646F6">
        <w:t>Second line: single-agent vinorelbine or capecitabine. [2009]</w:t>
      </w:r>
    </w:p>
    <w:p w14:paraId="3E10C33C" w14:textId="7269C302" w:rsidR="004907EF" w:rsidRPr="002646F6" w:rsidRDefault="00DF5A4E" w:rsidP="00954359">
      <w:pPr>
        <w:pStyle w:val="Body"/>
        <w:numPr>
          <w:ilvl w:val="1"/>
          <w:numId w:val="33"/>
        </w:numPr>
      </w:pPr>
      <w:r w:rsidRPr="002646F6">
        <w:lastRenderedPageBreak/>
        <w:t>Third line: single-agent capecitabine or vinorelbine (whichever was not used as second-line treatment). [2009]</w:t>
      </w:r>
    </w:p>
    <w:p w14:paraId="6CAB7FE0" w14:textId="567D9420" w:rsidR="004907EF" w:rsidRDefault="00A4387D" w:rsidP="002646F6">
      <w:pPr>
        <w:widowControl w:val="0"/>
        <w:autoSpaceDE w:val="0"/>
        <w:autoSpaceDN w:val="0"/>
        <w:adjustRightInd w:val="0"/>
        <w:spacing w:after="240" w:line="240" w:lineRule="auto"/>
      </w:pPr>
      <w:r w:rsidRPr="002646F6">
        <w:t xml:space="preserve">NICE </w:t>
      </w:r>
      <w:r w:rsidR="000A209B">
        <w:t>has</w:t>
      </w:r>
      <w:r w:rsidRPr="002646F6">
        <w:t xml:space="preserve"> </w:t>
      </w:r>
      <w:r w:rsidR="00A22191">
        <w:t>recognised</w:t>
      </w:r>
      <w:r w:rsidRPr="002646F6">
        <w:t xml:space="preserve"> that </w:t>
      </w:r>
      <w:r w:rsidR="001021FE">
        <w:t>these</w:t>
      </w:r>
      <w:r w:rsidR="00F12812" w:rsidRPr="002646F6">
        <w:t xml:space="preserve"> </w:t>
      </w:r>
      <w:r w:rsidR="000D5A2B" w:rsidRPr="002646F6">
        <w:t xml:space="preserve">guidelines for advanced breast cancer </w:t>
      </w:r>
      <w:r w:rsidR="00230B4F" w:rsidRPr="002646F6">
        <w:t xml:space="preserve">need updating, </w:t>
      </w:r>
      <w:r w:rsidR="00893C2C" w:rsidRPr="002646F6">
        <w:t>with an update</w:t>
      </w:r>
      <w:r w:rsidR="001D0787" w:rsidRPr="002646F6">
        <w:t xml:space="preserve"> expected in </w:t>
      </w:r>
      <w:r w:rsidR="000D5A2B" w:rsidRPr="002646F6">
        <w:t>2023.</w:t>
      </w:r>
      <w:r w:rsidR="00100FD9" w:rsidRPr="002646F6">
        <w:fldChar w:fldCharType="begin"/>
      </w:r>
      <w:r w:rsidR="00CA6345">
        <w:instrText xml:space="preserve"> ADDIN ZOTERO_ITEM CSL_CITATION {"citationID":"d1Av3ZBQ","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00100FD9" w:rsidRPr="002646F6">
        <w:fldChar w:fldCharType="separate"/>
      </w:r>
      <w:r w:rsidR="00CA6345" w:rsidRPr="00CA6345">
        <w:rPr>
          <w:rFonts w:cs="Arial"/>
          <w:szCs w:val="24"/>
          <w:vertAlign w:val="superscript"/>
        </w:rPr>
        <w:t>135</w:t>
      </w:r>
      <w:r w:rsidR="00100FD9" w:rsidRPr="002646F6">
        <w:fldChar w:fldCharType="end"/>
      </w:r>
      <w:r w:rsidR="000D5A2B" w:rsidRPr="002646F6">
        <w:t xml:space="preserve"> </w:t>
      </w:r>
      <w:r w:rsidR="007E1AF3">
        <w:t>In addition, a</w:t>
      </w:r>
      <w:r w:rsidR="001021FE" w:rsidRPr="002646F6">
        <w:t xml:space="preserve">t an advisory board in December 2022, UK clinical experts stated that NICE CG81 recommendations are not </w:t>
      </w:r>
      <w:r w:rsidR="009626E3">
        <w:t xml:space="preserve">fully </w:t>
      </w:r>
      <w:r w:rsidR="001021FE" w:rsidRPr="002646F6">
        <w:t>reflective of UK practice.</w:t>
      </w:r>
      <w:r w:rsidR="004A6D5A">
        <w:fldChar w:fldCharType="begin"/>
      </w:r>
      <w:r w:rsidR="00CA6345">
        <w:instrText xml:space="preserve"> ADDIN ZOTERO_ITEM CSL_CITATION {"citationID":"aK23IA4F","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4A6D5A">
        <w:fldChar w:fldCharType="separate"/>
      </w:r>
      <w:r w:rsidR="00CA6345" w:rsidRPr="00CA6345">
        <w:rPr>
          <w:rFonts w:cs="Arial"/>
          <w:szCs w:val="24"/>
          <w:vertAlign w:val="superscript"/>
        </w:rPr>
        <w:t>121</w:t>
      </w:r>
      <w:r w:rsidR="004A6D5A">
        <w:fldChar w:fldCharType="end"/>
      </w:r>
      <w:r w:rsidR="00515852">
        <w:t xml:space="preserve"> </w:t>
      </w:r>
      <w:r w:rsidR="00E84CBB">
        <w:t xml:space="preserve">For example, UK clinical experts state that gemcitabine </w:t>
      </w:r>
      <w:r w:rsidR="00C80D95">
        <w:t>in combination with</w:t>
      </w:r>
      <w:r w:rsidR="00E84CBB">
        <w:t xml:space="preserve"> paclitaxel is rarely used</w:t>
      </w:r>
      <w:r w:rsidR="00C80D95">
        <w:t xml:space="preserve"> in practice</w:t>
      </w:r>
      <w:r w:rsidR="00E84CBB">
        <w:t xml:space="preserve">, </w:t>
      </w:r>
      <w:r w:rsidR="00C80D95">
        <w:t>while</w:t>
      </w:r>
      <w:r w:rsidR="00E84CBB">
        <w:t xml:space="preserve"> vinorel</w:t>
      </w:r>
      <w:r w:rsidR="00C70289">
        <w:t>b</w:t>
      </w:r>
      <w:r w:rsidR="00E84CBB">
        <w:t xml:space="preserve">ine </w:t>
      </w:r>
      <w:r w:rsidR="00D55307">
        <w:t xml:space="preserve">tends to be </w:t>
      </w:r>
      <w:r w:rsidR="00E84CBB">
        <w:t>used at much later lines (e.g., fourth</w:t>
      </w:r>
      <w:r w:rsidR="00C80D95">
        <w:t>-</w:t>
      </w:r>
      <w:r w:rsidR="00E84CBB">
        <w:t xml:space="preserve"> </w:t>
      </w:r>
      <w:r w:rsidR="00AB6781">
        <w:t>and fifth-line chemotherapy in the metastatic setting)</w:t>
      </w:r>
      <w:r w:rsidR="00C80D95">
        <w:t xml:space="preserve"> than stated in NICE CG81</w:t>
      </w:r>
      <w:r w:rsidR="00AB6781">
        <w:t>.</w:t>
      </w:r>
      <w:r w:rsidR="00AB6781">
        <w:fldChar w:fldCharType="begin"/>
      </w:r>
      <w:r w:rsidR="00CA6345">
        <w:instrText xml:space="preserve"> ADDIN ZOTERO_ITEM CSL_CITATION {"citationID":"XXAlC1BI","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AB6781">
        <w:fldChar w:fldCharType="separate"/>
      </w:r>
      <w:r w:rsidR="00CA6345" w:rsidRPr="00CA6345">
        <w:rPr>
          <w:rFonts w:cs="Arial"/>
          <w:szCs w:val="24"/>
          <w:vertAlign w:val="superscript"/>
        </w:rPr>
        <w:t>121</w:t>
      </w:r>
      <w:r w:rsidR="00AB6781">
        <w:fldChar w:fldCharType="end"/>
      </w:r>
    </w:p>
    <w:p w14:paraId="47D23F9A" w14:textId="1DDE7266" w:rsidR="009D3806" w:rsidRDefault="009D3806" w:rsidP="009D3806">
      <w:pPr>
        <w:pStyle w:val="Heading5"/>
        <w:ind w:left="1418" w:hanging="1418"/>
      </w:pPr>
      <w:bookmarkStart w:id="86" w:name="_Ref122631429"/>
      <w:r w:rsidRPr="002646F6">
        <w:t>Current UK pathway for HER2-low u/mBC</w:t>
      </w:r>
      <w:bookmarkEnd w:id="86"/>
    </w:p>
    <w:p w14:paraId="5D45A545" w14:textId="53CBD102" w:rsidR="00D412CE" w:rsidRPr="002646F6" w:rsidRDefault="00515852" w:rsidP="002646F6">
      <w:pPr>
        <w:pStyle w:val="Body"/>
        <w:spacing w:before="120" w:after="120"/>
        <w:rPr>
          <w:b/>
          <w:bCs/>
        </w:rPr>
      </w:pPr>
      <w:r>
        <w:rPr>
          <w:b/>
          <w:bCs/>
        </w:rPr>
        <w:t>HER2-low/HR-positive</w:t>
      </w:r>
      <w:r w:rsidR="00D412CE" w:rsidRPr="0058666D">
        <w:rPr>
          <w:b/>
          <w:bCs/>
        </w:rPr>
        <w:t xml:space="preserve"> u/mBC</w:t>
      </w:r>
    </w:p>
    <w:p w14:paraId="70995179" w14:textId="120BF774" w:rsidR="005A1617" w:rsidRPr="002646F6" w:rsidRDefault="005A1617" w:rsidP="005A1617">
      <w:pPr>
        <w:pStyle w:val="Body"/>
        <w:rPr>
          <w:b/>
          <w:bCs/>
        </w:rPr>
      </w:pPr>
      <w:r w:rsidRPr="002646F6">
        <w:t xml:space="preserve">The proposed current UK pathway for </w:t>
      </w:r>
      <w:r w:rsidR="00515852">
        <w:t>HER2-low/HR-positive</w:t>
      </w:r>
      <w:r w:rsidRPr="002646F6">
        <w:t xml:space="preserve"> u/mBC following progression </w:t>
      </w:r>
      <w:r w:rsidR="002F13CE" w:rsidRPr="002646F6">
        <w:t>after one line of chemotherapy in the metastatic setting</w:t>
      </w:r>
      <w:r w:rsidR="004A1CEB" w:rsidRPr="002646F6">
        <w:t xml:space="preserve"> is presented in</w:t>
      </w:r>
      <w:r w:rsidR="00B1014B">
        <w:rPr>
          <w:b/>
          <w:bCs/>
        </w:rPr>
        <w:t xml:space="preserve"> </w:t>
      </w:r>
      <w:r w:rsidR="00B1014B" w:rsidRPr="00B1014B">
        <w:rPr>
          <w:b/>
          <w:bCs/>
        </w:rPr>
        <w:fldChar w:fldCharType="begin"/>
      </w:r>
      <w:r w:rsidR="00B1014B" w:rsidRPr="00B1014B">
        <w:rPr>
          <w:b/>
          <w:bCs/>
        </w:rPr>
        <w:instrText xml:space="preserve"> REF _Ref121943578 \h  \* MERGEFORMAT </w:instrText>
      </w:r>
      <w:r w:rsidR="00B1014B" w:rsidRPr="00B1014B">
        <w:rPr>
          <w:b/>
          <w:bCs/>
        </w:rPr>
      </w:r>
      <w:r w:rsidR="00B1014B" w:rsidRPr="00B1014B">
        <w:rPr>
          <w:b/>
          <w:bCs/>
        </w:rPr>
        <w:fldChar w:fldCharType="separate"/>
      </w:r>
      <w:r w:rsidR="00145F42" w:rsidRPr="00145F42">
        <w:rPr>
          <w:b/>
          <w:bCs/>
        </w:rPr>
        <w:t xml:space="preserve">Figure </w:t>
      </w:r>
      <w:r w:rsidR="00145F42" w:rsidRPr="00145F42">
        <w:rPr>
          <w:b/>
          <w:bCs/>
          <w:noProof/>
        </w:rPr>
        <w:t>5</w:t>
      </w:r>
      <w:r w:rsidR="00B1014B" w:rsidRPr="00B1014B">
        <w:rPr>
          <w:b/>
          <w:bCs/>
        </w:rPr>
        <w:fldChar w:fldCharType="end"/>
      </w:r>
      <w:r w:rsidR="004A1CEB" w:rsidRPr="00322295">
        <w:t>,</w:t>
      </w:r>
      <w:r w:rsidR="002F13CE" w:rsidRPr="002646F6">
        <w:t xml:space="preserve"> </w:t>
      </w:r>
      <w:r w:rsidR="007E4ADE" w:rsidRPr="002646F6">
        <w:t>based on</w:t>
      </w:r>
      <w:r w:rsidR="00E70745" w:rsidRPr="002646F6">
        <w:t xml:space="preserve"> recommendations from</w:t>
      </w:r>
      <w:r w:rsidR="002F13CE" w:rsidRPr="002646F6">
        <w:t xml:space="preserve"> NICE CG81</w:t>
      </w:r>
      <w:r w:rsidR="00C75AF1" w:rsidRPr="002646F6">
        <w:fldChar w:fldCharType="begin"/>
      </w:r>
      <w:r w:rsidR="00CA6345">
        <w:instrText xml:space="preserve"> ADDIN ZOTERO_ITEM CSL_CITATION {"citationID":"rjNBafbl","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C75AF1" w:rsidRPr="002646F6">
        <w:fldChar w:fldCharType="separate"/>
      </w:r>
      <w:r w:rsidR="00FD57F4" w:rsidRPr="00FD57F4">
        <w:rPr>
          <w:rFonts w:cs="Arial"/>
          <w:szCs w:val="24"/>
          <w:vertAlign w:val="superscript"/>
        </w:rPr>
        <w:t>35</w:t>
      </w:r>
      <w:r w:rsidR="00C75AF1" w:rsidRPr="002646F6">
        <w:fldChar w:fldCharType="end"/>
      </w:r>
      <w:r w:rsidR="002F13CE" w:rsidRPr="002646F6">
        <w:t xml:space="preserve"> and NICE TAs</w:t>
      </w:r>
      <w:r w:rsidR="00E70745" w:rsidRPr="002646F6">
        <w:t xml:space="preserve"> in HER2-negative advanced BC</w:t>
      </w:r>
      <w:r w:rsidR="002F13CE" w:rsidRPr="002646F6">
        <w:t xml:space="preserve"> </w:t>
      </w:r>
      <w:r w:rsidR="00CC7D89" w:rsidRPr="002646F6">
        <w:t>(TA423</w:t>
      </w:r>
      <w:r w:rsidR="00CC7D89" w:rsidRPr="002646F6">
        <w:fldChar w:fldCharType="begin"/>
      </w:r>
      <w:r w:rsidR="00CA6345">
        <w:instrText xml:space="preserve"> ADDIN ZOTERO_ITEM CSL_CITATION {"citationID":"4w1yWBLS","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CC7D89" w:rsidRPr="002646F6">
        <w:fldChar w:fldCharType="separate"/>
      </w:r>
      <w:r w:rsidR="00CA6345" w:rsidRPr="00CA6345">
        <w:rPr>
          <w:rFonts w:cs="Arial"/>
          <w:szCs w:val="24"/>
          <w:vertAlign w:val="superscript"/>
        </w:rPr>
        <w:t>131</w:t>
      </w:r>
      <w:r w:rsidR="00CC7D89" w:rsidRPr="002646F6">
        <w:fldChar w:fldCharType="end"/>
      </w:r>
      <w:r w:rsidR="00CC7D89" w:rsidRPr="002646F6">
        <w:t xml:space="preserve"> and TA819</w:t>
      </w:r>
      <w:r w:rsidR="00CC7D89" w:rsidRPr="002646F6">
        <w:fldChar w:fldCharType="begin"/>
      </w:r>
      <w:r w:rsidR="00CA6345">
        <w:instrText xml:space="preserve"> ADDIN ZOTERO_ITEM CSL_CITATION {"citationID":"B2scoyY7","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CC7D89" w:rsidRPr="002646F6">
        <w:fldChar w:fldCharType="separate"/>
      </w:r>
      <w:r w:rsidR="00CA6345" w:rsidRPr="00CA6345">
        <w:rPr>
          <w:rFonts w:cs="Arial"/>
          <w:szCs w:val="24"/>
          <w:vertAlign w:val="superscript"/>
        </w:rPr>
        <w:t>132</w:t>
      </w:r>
      <w:r w:rsidR="00CC7D89" w:rsidRPr="002646F6">
        <w:fldChar w:fldCharType="end"/>
      </w:r>
      <w:r w:rsidR="00CC7D89" w:rsidRPr="002646F6">
        <w:t>)</w:t>
      </w:r>
      <w:r w:rsidRPr="002646F6">
        <w:t>.</w:t>
      </w:r>
      <w:r w:rsidR="00322295">
        <w:t xml:space="preserve"> </w:t>
      </w:r>
    </w:p>
    <w:p w14:paraId="7FC393F5" w14:textId="718057FD" w:rsidR="00C37B1D" w:rsidRPr="002646F6" w:rsidRDefault="00A34481" w:rsidP="00A34481">
      <w:pPr>
        <w:pStyle w:val="Caption"/>
      </w:pPr>
      <w:bookmarkStart w:id="87" w:name="_Ref121943578"/>
      <w:bookmarkStart w:id="88" w:name="_Toc129350931"/>
      <w:r w:rsidRPr="002646F6">
        <w:t xml:space="preserve">Figure </w:t>
      </w:r>
      <w:r>
        <w:fldChar w:fldCharType="begin"/>
      </w:r>
      <w:r>
        <w:instrText>SEQ Figure \* ARABIC</w:instrText>
      </w:r>
      <w:r>
        <w:fldChar w:fldCharType="separate"/>
      </w:r>
      <w:r w:rsidR="00145F42">
        <w:rPr>
          <w:noProof/>
        </w:rPr>
        <w:t>5</w:t>
      </w:r>
      <w:r>
        <w:fldChar w:fldCharType="end"/>
      </w:r>
      <w:bookmarkEnd w:id="87"/>
      <w:r w:rsidRPr="002646F6">
        <w:t xml:space="preserve">: Current treatment pathway for </w:t>
      </w:r>
      <w:r w:rsidR="00515852">
        <w:t>HER2-low/HR-positive</w:t>
      </w:r>
      <w:r w:rsidRPr="002646F6">
        <w:t xml:space="preserve"> u/mBC in England</w:t>
      </w:r>
      <w:bookmarkEnd w:id="88"/>
    </w:p>
    <w:tbl>
      <w:tblPr>
        <w:tblStyle w:val="TableGrid"/>
        <w:tblW w:w="0" w:type="auto"/>
        <w:tblLook w:val="04A0" w:firstRow="1" w:lastRow="0" w:firstColumn="1" w:lastColumn="0" w:noHBand="0" w:noVBand="1"/>
      </w:tblPr>
      <w:tblGrid>
        <w:gridCol w:w="9016"/>
      </w:tblGrid>
      <w:tr w:rsidR="00A14AD7" w:rsidRPr="00A43593" w14:paraId="3C90ED7B" w14:textId="77777777" w:rsidTr="00EF26DD">
        <w:tc>
          <w:tcPr>
            <w:tcW w:w="9016" w:type="dxa"/>
            <w:vAlign w:val="center"/>
          </w:tcPr>
          <w:p w14:paraId="54E05104" w14:textId="7B724D6C" w:rsidR="008A641D" w:rsidRPr="002646F6" w:rsidRDefault="00E41982" w:rsidP="00EF26DD">
            <w:pPr>
              <w:pStyle w:val="Body"/>
              <w:spacing w:before="120" w:after="120"/>
              <w:jc w:val="center"/>
            </w:pPr>
            <w:r>
              <w:rPr>
                <w:noProof/>
              </w:rPr>
              <w:drawing>
                <wp:inline distT="0" distB="0" distL="0" distR="0" wp14:anchorId="69A0CF01" wp14:editId="208B956C">
                  <wp:extent cx="5592140" cy="2265887"/>
                  <wp:effectExtent l="0" t="0" r="889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6153" cy="2275617"/>
                          </a:xfrm>
                          <a:prstGeom prst="rect">
                            <a:avLst/>
                          </a:prstGeom>
                          <a:noFill/>
                        </pic:spPr>
                      </pic:pic>
                    </a:graphicData>
                  </a:graphic>
                </wp:inline>
              </w:drawing>
            </w:r>
          </w:p>
        </w:tc>
      </w:tr>
    </w:tbl>
    <w:p w14:paraId="26D62955" w14:textId="4BABC7ED" w:rsidR="00216B99" w:rsidRPr="002646F6" w:rsidRDefault="00815B3A" w:rsidP="008D4FBB">
      <w:pPr>
        <w:pStyle w:val="Footnotes"/>
        <w:spacing w:after="0"/>
      </w:pPr>
      <w:r w:rsidRPr="002646F6">
        <w:t>*</w:t>
      </w:r>
      <w:r w:rsidR="0079094C" w:rsidRPr="0079094C">
        <w:t>Please note that this pathway may not be reflective of current practice based on the following:</w:t>
      </w:r>
    </w:p>
    <w:bookmarkEnd w:id="77"/>
    <w:bookmarkEnd w:id="78"/>
    <w:p w14:paraId="3BEDA0B1" w14:textId="62B75DF8" w:rsidR="008D4FBB" w:rsidRDefault="008D4FBB" w:rsidP="00954359">
      <w:pPr>
        <w:pStyle w:val="Body"/>
        <w:numPr>
          <w:ilvl w:val="0"/>
          <w:numId w:val="34"/>
        </w:numPr>
        <w:spacing w:after="0" w:line="240" w:lineRule="auto"/>
        <w:ind w:left="142" w:hanging="142"/>
        <w:rPr>
          <w:sz w:val="18"/>
          <w:szCs w:val="18"/>
        </w:rPr>
      </w:pPr>
      <w:r w:rsidRPr="002646F6">
        <w:rPr>
          <w:sz w:val="18"/>
          <w:szCs w:val="18"/>
        </w:rPr>
        <w:t>NICE CG81 guidelines were published in 2009 and last updated in 2017.</w:t>
      </w:r>
      <w:r w:rsidR="00F67E15">
        <w:rPr>
          <w:sz w:val="18"/>
          <w:szCs w:val="18"/>
        </w:rPr>
        <w:fldChar w:fldCharType="begin"/>
      </w:r>
      <w:r w:rsidR="00CA6345">
        <w:rPr>
          <w:sz w:val="18"/>
          <w:szCs w:val="18"/>
        </w:rPr>
        <w:instrText xml:space="preserve"> ADDIN ZOTERO_ITEM CSL_CITATION {"citationID":"vxfCbRWn","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F67E15">
        <w:rPr>
          <w:sz w:val="18"/>
          <w:szCs w:val="18"/>
        </w:rPr>
        <w:fldChar w:fldCharType="separate"/>
      </w:r>
      <w:r w:rsidR="00FD57F4" w:rsidRPr="00FD57F4">
        <w:rPr>
          <w:rFonts w:cs="Arial"/>
          <w:sz w:val="18"/>
          <w:szCs w:val="24"/>
          <w:vertAlign w:val="superscript"/>
        </w:rPr>
        <w:t>35</w:t>
      </w:r>
      <w:r w:rsidR="00F67E15">
        <w:rPr>
          <w:sz w:val="18"/>
          <w:szCs w:val="18"/>
        </w:rPr>
        <w:fldChar w:fldCharType="end"/>
      </w:r>
      <w:r w:rsidR="0092629F">
        <w:rPr>
          <w:sz w:val="18"/>
          <w:szCs w:val="18"/>
        </w:rPr>
        <w:t xml:space="preserve"> NICE has recognised the need for these guidelines to be reviewed, with an update expected in 2023.</w:t>
      </w:r>
      <w:r w:rsidR="0092629F" w:rsidRPr="003C648C">
        <w:rPr>
          <w:sz w:val="18"/>
          <w:szCs w:val="18"/>
        </w:rPr>
        <w:fldChar w:fldCharType="begin"/>
      </w:r>
      <w:r w:rsidR="00CA6345">
        <w:rPr>
          <w:sz w:val="18"/>
          <w:szCs w:val="18"/>
        </w:rPr>
        <w:instrText xml:space="preserve"> ADDIN ZOTERO_ITEM CSL_CITATION {"citationID":"IEa0aMEv","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0092629F" w:rsidRPr="003C648C">
        <w:rPr>
          <w:sz w:val="18"/>
          <w:szCs w:val="18"/>
        </w:rPr>
        <w:fldChar w:fldCharType="separate"/>
      </w:r>
      <w:r w:rsidR="00CA6345" w:rsidRPr="00CA6345">
        <w:rPr>
          <w:rFonts w:cs="Arial"/>
          <w:sz w:val="18"/>
          <w:szCs w:val="24"/>
          <w:vertAlign w:val="superscript"/>
        </w:rPr>
        <w:t>135</w:t>
      </w:r>
      <w:r w:rsidR="0092629F" w:rsidRPr="003C648C">
        <w:rPr>
          <w:sz w:val="18"/>
          <w:szCs w:val="18"/>
        </w:rPr>
        <w:fldChar w:fldCharType="end"/>
      </w:r>
      <w:r w:rsidR="00DD2853" w:rsidRPr="00182013">
        <w:rPr>
          <w:sz w:val="18"/>
          <w:szCs w:val="18"/>
        </w:rPr>
        <w:t xml:space="preserve"> </w:t>
      </w:r>
      <w:r w:rsidRPr="002646F6">
        <w:rPr>
          <w:sz w:val="18"/>
          <w:szCs w:val="18"/>
        </w:rPr>
        <w:fldChar w:fldCharType="begin"/>
      </w:r>
      <w:r w:rsidR="00CA6345">
        <w:rPr>
          <w:sz w:val="18"/>
          <w:szCs w:val="18"/>
        </w:rPr>
        <w:instrText xml:space="preserve"> ADDIN ZOTERO_ITEM CSL_CITATION {"citationID":"LqE690lN","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sidR="00DD2853">
        <w:rPr>
          <w:sz w:val="18"/>
          <w:szCs w:val="18"/>
        </w:rPr>
        <w:t>As such, NICE CG81 r</w:t>
      </w:r>
      <w:r w:rsidRPr="002646F6">
        <w:rPr>
          <w:sz w:val="18"/>
          <w:szCs w:val="18"/>
        </w:rPr>
        <w:t>ecommendations may no longer reflect UK clinical practice, as confirmed by UK experts at a December 2022 advisory board.</w:t>
      </w:r>
      <w:r w:rsidR="00F544E4">
        <w:rPr>
          <w:sz w:val="18"/>
          <w:szCs w:val="18"/>
        </w:rPr>
        <w:fldChar w:fldCharType="begin"/>
      </w:r>
      <w:r w:rsidR="00CA6345">
        <w:rPr>
          <w:sz w:val="18"/>
          <w:szCs w:val="18"/>
        </w:rPr>
        <w:instrText xml:space="preserve"> ADDIN ZOTERO_ITEM CSL_CITATION {"citationID":"MOxyFruC","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F544E4">
        <w:rPr>
          <w:sz w:val="18"/>
          <w:szCs w:val="18"/>
        </w:rPr>
        <w:fldChar w:fldCharType="separate"/>
      </w:r>
      <w:r w:rsidR="00CA6345" w:rsidRPr="00CA6345">
        <w:rPr>
          <w:rFonts w:cs="Arial"/>
          <w:sz w:val="18"/>
          <w:szCs w:val="24"/>
          <w:vertAlign w:val="superscript"/>
        </w:rPr>
        <w:t>121</w:t>
      </w:r>
      <w:r w:rsidR="00F544E4">
        <w:rPr>
          <w:sz w:val="18"/>
          <w:szCs w:val="18"/>
        </w:rPr>
        <w:fldChar w:fldCharType="end"/>
      </w:r>
      <w:r w:rsidRPr="002646F6">
        <w:rPr>
          <w:sz w:val="18"/>
          <w:szCs w:val="18"/>
        </w:rPr>
        <w:t xml:space="preserve"> </w:t>
      </w:r>
    </w:p>
    <w:p w14:paraId="1B2F9AF8" w14:textId="2FD1A036" w:rsidR="009C12B4" w:rsidRPr="009C12B4" w:rsidRDefault="009C12B4" w:rsidP="00954359">
      <w:pPr>
        <w:pStyle w:val="Footnotes"/>
        <w:numPr>
          <w:ilvl w:val="0"/>
          <w:numId w:val="34"/>
        </w:numPr>
        <w:spacing w:after="0"/>
        <w:ind w:left="142" w:hanging="142"/>
      </w:pPr>
      <w:r w:rsidRPr="00C132F8">
        <w:t>UK clinical experts and ESMO 2021</w:t>
      </w:r>
      <w:r w:rsidRPr="00C132F8">
        <w:fldChar w:fldCharType="begin"/>
      </w:r>
      <w:r w:rsidR="00CA6345">
        <w:instrText xml:space="preserve"> ADDIN ZOTERO_ITEM CSL_CITATION {"citationID":"E9CYdi2v","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C132F8">
        <w:fldChar w:fldCharType="separate"/>
      </w:r>
      <w:r w:rsidR="00FD57F4" w:rsidRPr="00FD57F4">
        <w:rPr>
          <w:rFonts w:cs="Arial"/>
          <w:sz w:val="22"/>
          <w:szCs w:val="24"/>
          <w:vertAlign w:val="superscript"/>
        </w:rPr>
        <w:t>42</w:t>
      </w:r>
      <w:r w:rsidRPr="00C132F8">
        <w:fldChar w:fldCharType="end"/>
      </w:r>
      <w:r w:rsidRPr="00C132F8">
        <w:t xml:space="preserve"> guidelines state that treatment decisions are made on an individual patient basis, taking into consideration prior therapies, patient fitness, and patient preference.</w:t>
      </w:r>
    </w:p>
    <w:p w14:paraId="2A505969" w14:textId="427F2F94" w:rsidR="008D4FBB" w:rsidRDefault="008D4FBB" w:rsidP="00954359">
      <w:pPr>
        <w:pStyle w:val="Body"/>
        <w:numPr>
          <w:ilvl w:val="0"/>
          <w:numId w:val="34"/>
        </w:numPr>
        <w:spacing w:after="0" w:line="240" w:lineRule="auto"/>
        <w:ind w:left="142" w:hanging="142"/>
        <w:rPr>
          <w:sz w:val="18"/>
          <w:szCs w:val="18"/>
        </w:rPr>
      </w:pPr>
      <w:r w:rsidRPr="002646F6">
        <w:rPr>
          <w:sz w:val="18"/>
          <w:szCs w:val="18"/>
        </w:rPr>
        <w:t>UK clinical experts and ESMO 2021</w:t>
      </w:r>
      <w:r w:rsidRPr="002646F6">
        <w:rPr>
          <w:sz w:val="18"/>
          <w:szCs w:val="18"/>
        </w:rPr>
        <w:fldChar w:fldCharType="begin"/>
      </w:r>
      <w:r w:rsidR="00CA6345">
        <w:rPr>
          <w:sz w:val="18"/>
          <w:szCs w:val="18"/>
        </w:rPr>
        <w:instrText xml:space="preserve"> ADDIN ZOTERO_ITEM CSL_CITATION {"citationID":"E5OsZhTV","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rPr>
          <w:sz w:val="18"/>
          <w:szCs w:val="18"/>
        </w:rPr>
        <w:fldChar w:fldCharType="separate"/>
      </w:r>
      <w:r w:rsidR="00FD57F4" w:rsidRPr="00FD57F4">
        <w:rPr>
          <w:rFonts w:cs="Arial"/>
          <w:sz w:val="18"/>
          <w:szCs w:val="24"/>
          <w:vertAlign w:val="superscript"/>
        </w:rPr>
        <w:t>42</w:t>
      </w:r>
      <w:r w:rsidRPr="002646F6">
        <w:rPr>
          <w:sz w:val="18"/>
          <w:szCs w:val="18"/>
        </w:rPr>
        <w:fldChar w:fldCharType="end"/>
      </w:r>
      <w:r w:rsidRPr="002646F6">
        <w:rPr>
          <w:sz w:val="18"/>
          <w:szCs w:val="18"/>
        </w:rPr>
        <w:t xml:space="preserve"> guidelines state that there is no optimal treatment sequence.</w:t>
      </w:r>
    </w:p>
    <w:p w14:paraId="28C8F750" w14:textId="134CB822" w:rsidR="0069595D" w:rsidRPr="001F7336" w:rsidRDefault="0069595D" w:rsidP="00954359">
      <w:pPr>
        <w:pStyle w:val="Body"/>
        <w:numPr>
          <w:ilvl w:val="0"/>
          <w:numId w:val="34"/>
        </w:numPr>
        <w:spacing w:after="0" w:line="240" w:lineRule="auto"/>
        <w:ind w:left="142" w:hanging="142"/>
        <w:rPr>
          <w:sz w:val="18"/>
          <w:szCs w:val="18"/>
        </w:rPr>
      </w:pPr>
      <w:r w:rsidRPr="00C132F8">
        <w:rPr>
          <w:sz w:val="18"/>
          <w:szCs w:val="18"/>
        </w:rPr>
        <w:t xml:space="preserve">UK clinical experts </w:t>
      </w:r>
      <w:r w:rsidR="005C48C7">
        <w:rPr>
          <w:sz w:val="18"/>
          <w:szCs w:val="18"/>
        </w:rPr>
        <w:t>and published data</w:t>
      </w:r>
      <w:r w:rsidR="002508F3">
        <w:rPr>
          <w:sz w:val="18"/>
          <w:szCs w:val="18"/>
        </w:rPr>
        <w:fldChar w:fldCharType="begin"/>
      </w:r>
      <w:r w:rsidR="00CA6345">
        <w:rPr>
          <w:sz w:val="18"/>
          <w:szCs w:val="18"/>
        </w:rPr>
        <w:instrText xml:space="preserve"> ADDIN ZOTERO_ITEM CSL_CITATION {"citationID":"ZVsc8wsr","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2508F3">
        <w:rPr>
          <w:sz w:val="18"/>
          <w:szCs w:val="18"/>
        </w:rPr>
        <w:fldChar w:fldCharType="separate"/>
      </w:r>
      <w:r w:rsidR="00CA6345" w:rsidRPr="00CA6345">
        <w:rPr>
          <w:rFonts w:cs="Arial"/>
          <w:sz w:val="18"/>
          <w:szCs w:val="24"/>
          <w:vertAlign w:val="superscript"/>
        </w:rPr>
        <w:t>118</w:t>
      </w:r>
      <w:r w:rsidR="002508F3">
        <w:rPr>
          <w:sz w:val="18"/>
          <w:szCs w:val="18"/>
        </w:rPr>
        <w:fldChar w:fldCharType="end"/>
      </w:r>
      <w:r w:rsidR="005C48C7">
        <w:rPr>
          <w:sz w:val="18"/>
          <w:szCs w:val="18"/>
        </w:rPr>
        <w:t xml:space="preserve"> indicate</w:t>
      </w:r>
      <w:r w:rsidRPr="00C132F8">
        <w:rPr>
          <w:sz w:val="18"/>
          <w:szCs w:val="18"/>
        </w:rPr>
        <w:t xml:space="preserve"> that all single-agent chemotherap</w:t>
      </w:r>
      <w:r w:rsidR="001F7336">
        <w:rPr>
          <w:sz w:val="18"/>
          <w:szCs w:val="18"/>
        </w:rPr>
        <w:t>ies</w:t>
      </w:r>
      <w:r w:rsidRPr="00C132F8">
        <w:rPr>
          <w:sz w:val="18"/>
          <w:szCs w:val="18"/>
        </w:rPr>
        <w:t xml:space="preserve"> have </w:t>
      </w:r>
      <w:r>
        <w:rPr>
          <w:sz w:val="18"/>
          <w:szCs w:val="18"/>
        </w:rPr>
        <w:t>similar</w:t>
      </w:r>
      <w:r w:rsidRPr="00C132F8">
        <w:rPr>
          <w:sz w:val="18"/>
          <w:szCs w:val="18"/>
        </w:rPr>
        <w:t xml:space="preserve"> efficacy.</w:t>
      </w:r>
    </w:p>
    <w:p w14:paraId="6DE7CCED" w14:textId="6EBC54DF" w:rsidR="00ED7F4C" w:rsidRPr="00EF26DD" w:rsidRDefault="000E6AFE" w:rsidP="0079094C">
      <w:pPr>
        <w:pStyle w:val="Footnotes"/>
        <w:spacing w:after="240"/>
      </w:pPr>
      <w:r w:rsidRPr="002646F6">
        <w:t>*</w:t>
      </w:r>
      <w:r w:rsidR="00815B3A" w:rsidRPr="002646F6">
        <w:t>*</w:t>
      </w:r>
      <w:r w:rsidRPr="002646F6">
        <w:t xml:space="preserve">Recommended as an option only when docetaxel monotherapy or docetaxel plus capecitabine would be considered appropriate. </w:t>
      </w:r>
      <w:r w:rsidR="00C2069C" w:rsidRPr="002646F6">
        <w:br/>
      </w:r>
      <w:r w:rsidR="00A9794D" w:rsidRPr="002646F6">
        <w:rPr>
          <w:rFonts w:cs="Arial"/>
          <w:vertAlign w:val="superscript"/>
        </w:rPr>
        <w:t>†</w:t>
      </w:r>
      <w:r w:rsidR="001F1817" w:rsidRPr="002646F6">
        <w:t>Whichever was not used as second-line treatment</w:t>
      </w:r>
      <w:r w:rsidR="00603E57" w:rsidRPr="002646F6">
        <w:t>.</w:t>
      </w:r>
      <w:r w:rsidR="00C2069C" w:rsidRPr="002646F6">
        <w:br/>
      </w:r>
      <w:r w:rsidR="00D66150" w:rsidRPr="002646F6">
        <w:t xml:space="preserve">Abbreviations: </w:t>
      </w:r>
      <w:r w:rsidR="00D66150">
        <w:t>CG, clinical guideline; ESMO, European Society for Medical Oncology;</w:t>
      </w:r>
      <w:r w:rsidR="0096002B">
        <w:t xml:space="preserve"> HER2, human epidermal growth factor receptor; HR, hormone receptor;</w:t>
      </w:r>
      <w:r w:rsidR="00D66150">
        <w:t xml:space="preserve"> </w:t>
      </w:r>
      <w:r w:rsidR="0096002B">
        <w:t xml:space="preserve">NICE, National Institute for Health and Care Excellence; </w:t>
      </w:r>
      <w:r w:rsidR="00D66150" w:rsidRPr="002646F6">
        <w:t>TA, technology appraisal</w:t>
      </w:r>
      <w:r w:rsidR="00D66150">
        <w:t xml:space="preserve">; </w:t>
      </w:r>
      <w:r w:rsidR="00D66150" w:rsidRPr="002646F6">
        <w:t>u/mBC, unresectable/metastatic breast cancer</w:t>
      </w:r>
      <w:r w:rsidR="00D66150">
        <w:t>.</w:t>
      </w:r>
      <w:r w:rsidR="00986FD1" w:rsidRPr="002646F6">
        <w:br/>
        <w:t>Sources: NICE, 2009 (CG81)</w:t>
      </w:r>
      <w:r w:rsidR="007B53D7" w:rsidRPr="002646F6">
        <w:t>;</w:t>
      </w:r>
      <w:r w:rsidR="0055772D" w:rsidRPr="002646F6">
        <w:rPr>
          <w:vertAlign w:val="superscript"/>
        </w:rPr>
        <w:fldChar w:fldCharType="begin"/>
      </w:r>
      <w:r w:rsidR="00CA6345">
        <w:rPr>
          <w:vertAlign w:val="superscript"/>
        </w:rPr>
        <w:instrText xml:space="preserve"> ADDIN ZOTERO_ITEM CSL_CITATION {"citationID":"fYvD9QVG","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55772D" w:rsidRPr="002646F6">
        <w:rPr>
          <w:vertAlign w:val="superscript"/>
        </w:rPr>
        <w:fldChar w:fldCharType="separate"/>
      </w:r>
      <w:r w:rsidR="00FD57F4" w:rsidRPr="00FD57F4">
        <w:rPr>
          <w:rFonts w:cs="Arial"/>
          <w:szCs w:val="24"/>
          <w:vertAlign w:val="superscript"/>
        </w:rPr>
        <w:t>35</w:t>
      </w:r>
      <w:r w:rsidR="0055772D" w:rsidRPr="002646F6">
        <w:rPr>
          <w:vertAlign w:val="superscript"/>
        </w:rPr>
        <w:fldChar w:fldCharType="end"/>
      </w:r>
      <w:r w:rsidR="0055772D" w:rsidRPr="002646F6" w:rsidDel="0055772D">
        <w:t xml:space="preserve"> </w:t>
      </w:r>
      <w:r w:rsidR="007B53D7" w:rsidRPr="002646F6">
        <w:t>NICE, 2007 (TA116)</w:t>
      </w:r>
      <w:r w:rsidR="00711A2A" w:rsidRPr="002646F6">
        <w:t>;</w:t>
      </w:r>
      <w:r w:rsidR="007B53D7" w:rsidRPr="002646F6">
        <w:rPr>
          <w:vertAlign w:val="superscript"/>
        </w:rPr>
        <w:fldChar w:fldCharType="begin"/>
      </w:r>
      <w:r w:rsidR="00CA6345">
        <w:rPr>
          <w:vertAlign w:val="superscript"/>
        </w:rPr>
        <w:instrText xml:space="preserve"> ADDIN ZOTERO_ITEM CSL_CITATION {"citationID":"ulM02Xcy","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7B53D7" w:rsidRPr="002646F6">
        <w:rPr>
          <w:vertAlign w:val="superscript"/>
        </w:rPr>
        <w:fldChar w:fldCharType="separate"/>
      </w:r>
      <w:r w:rsidR="00CA6345" w:rsidRPr="00CA6345">
        <w:rPr>
          <w:rFonts w:cs="Arial"/>
          <w:szCs w:val="24"/>
          <w:vertAlign w:val="superscript"/>
        </w:rPr>
        <w:t>122</w:t>
      </w:r>
      <w:r w:rsidR="007B53D7" w:rsidRPr="002646F6">
        <w:rPr>
          <w:vertAlign w:val="superscript"/>
        </w:rPr>
        <w:fldChar w:fldCharType="end"/>
      </w:r>
      <w:r w:rsidR="00711A2A" w:rsidRPr="002646F6">
        <w:t xml:space="preserve"> NICE, 2016 (TA423)</w:t>
      </w:r>
      <w:r w:rsidR="00F804FE" w:rsidRPr="002646F6">
        <w:t>.</w:t>
      </w:r>
      <w:r w:rsidR="00711A2A" w:rsidRPr="002646F6">
        <w:rPr>
          <w:vertAlign w:val="superscript"/>
        </w:rPr>
        <w:fldChar w:fldCharType="begin"/>
      </w:r>
      <w:r w:rsidR="00CA6345">
        <w:rPr>
          <w:vertAlign w:val="superscript"/>
        </w:rPr>
        <w:instrText xml:space="preserve"> ADDIN ZOTERO_ITEM CSL_CITATION {"citationID":"8Zeeu3yx","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711A2A" w:rsidRPr="002646F6">
        <w:rPr>
          <w:vertAlign w:val="superscript"/>
        </w:rPr>
        <w:fldChar w:fldCharType="separate"/>
      </w:r>
      <w:r w:rsidR="00CA6345" w:rsidRPr="00CA6345">
        <w:rPr>
          <w:rFonts w:cs="Arial"/>
          <w:szCs w:val="24"/>
          <w:vertAlign w:val="superscript"/>
        </w:rPr>
        <w:t>131</w:t>
      </w:r>
      <w:r w:rsidR="00711A2A" w:rsidRPr="002646F6">
        <w:rPr>
          <w:vertAlign w:val="superscript"/>
        </w:rPr>
        <w:fldChar w:fldCharType="end"/>
      </w:r>
    </w:p>
    <w:p w14:paraId="5C1E07BF" w14:textId="72D84805" w:rsidR="00ED75ED" w:rsidRDefault="00515852" w:rsidP="00ED75ED">
      <w:pPr>
        <w:pStyle w:val="Body"/>
        <w:rPr>
          <w:b/>
          <w:bCs/>
        </w:rPr>
      </w:pPr>
      <w:r>
        <w:rPr>
          <w:b/>
          <w:bCs/>
        </w:rPr>
        <w:t>HER2-low/HR-negative</w:t>
      </w:r>
      <w:r w:rsidR="00ED75ED">
        <w:rPr>
          <w:b/>
          <w:bCs/>
        </w:rPr>
        <w:t xml:space="preserve"> u/mBC</w:t>
      </w:r>
    </w:p>
    <w:p w14:paraId="61BCAE20" w14:textId="0BC59EEE" w:rsidR="00336394" w:rsidRDefault="00336394" w:rsidP="00336394">
      <w:pPr>
        <w:pStyle w:val="Body"/>
      </w:pPr>
      <w:r w:rsidRPr="002646F6">
        <w:t xml:space="preserve">The proposed current UK pathway for </w:t>
      </w:r>
      <w:r w:rsidR="00515852">
        <w:t>HER2-low/HR-negative</w:t>
      </w:r>
      <w:r w:rsidRPr="002646F6">
        <w:t xml:space="preserve"> u/mBC following progression after one line of chemotherapy in the metastatic setting is presented in</w:t>
      </w:r>
      <w:r>
        <w:rPr>
          <w:b/>
          <w:bCs/>
        </w:rPr>
        <w:t xml:space="preserve"> </w:t>
      </w:r>
      <w:r w:rsidR="00112E1C" w:rsidRPr="00112E1C">
        <w:rPr>
          <w:b/>
          <w:bCs/>
        </w:rPr>
        <w:fldChar w:fldCharType="begin"/>
      </w:r>
      <w:r w:rsidR="00112E1C" w:rsidRPr="00112E1C">
        <w:rPr>
          <w:b/>
          <w:bCs/>
        </w:rPr>
        <w:instrText xml:space="preserve"> REF _Ref125645613 \h  \* MERGEFORMAT </w:instrText>
      </w:r>
      <w:r w:rsidR="00112E1C" w:rsidRPr="00112E1C">
        <w:rPr>
          <w:b/>
          <w:bCs/>
        </w:rPr>
      </w:r>
      <w:r w:rsidR="00112E1C" w:rsidRPr="00112E1C">
        <w:rPr>
          <w:b/>
          <w:bCs/>
        </w:rPr>
        <w:fldChar w:fldCharType="separate"/>
      </w:r>
      <w:r w:rsidR="00145F42" w:rsidRPr="00145F42">
        <w:rPr>
          <w:b/>
          <w:bCs/>
        </w:rPr>
        <w:t xml:space="preserve">Figure </w:t>
      </w:r>
      <w:r w:rsidR="00145F42" w:rsidRPr="00145F42">
        <w:rPr>
          <w:b/>
          <w:bCs/>
          <w:noProof/>
        </w:rPr>
        <w:t>6</w:t>
      </w:r>
      <w:r w:rsidR="00112E1C" w:rsidRPr="00112E1C">
        <w:rPr>
          <w:b/>
          <w:bCs/>
        </w:rPr>
        <w:fldChar w:fldCharType="end"/>
      </w:r>
      <w:r w:rsidRPr="002646F6">
        <w:t xml:space="preserve">, based on </w:t>
      </w:r>
      <w:r w:rsidRPr="002646F6">
        <w:lastRenderedPageBreak/>
        <w:t>recommendations from NICE CG81</w:t>
      </w:r>
      <w:r w:rsidR="00C75AF1" w:rsidRPr="002646F6">
        <w:fldChar w:fldCharType="begin"/>
      </w:r>
      <w:r w:rsidR="00CA6345">
        <w:instrText xml:space="preserve"> ADDIN ZOTERO_ITEM CSL_CITATION {"citationID":"YQgZwxQI","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C75AF1" w:rsidRPr="002646F6">
        <w:fldChar w:fldCharType="separate"/>
      </w:r>
      <w:r w:rsidR="00FD57F4" w:rsidRPr="00FD57F4">
        <w:rPr>
          <w:rFonts w:cs="Arial"/>
          <w:szCs w:val="24"/>
          <w:vertAlign w:val="superscript"/>
        </w:rPr>
        <w:t>35</w:t>
      </w:r>
      <w:r w:rsidR="00C75AF1" w:rsidRPr="002646F6">
        <w:fldChar w:fldCharType="end"/>
      </w:r>
      <w:r w:rsidRPr="002646F6">
        <w:t xml:space="preserve"> and NICE TAs in HER2-negative advanced BC (TA423</w:t>
      </w:r>
      <w:r w:rsidRPr="002646F6">
        <w:fldChar w:fldCharType="begin"/>
      </w:r>
      <w:r w:rsidR="00CA6345">
        <w:instrText xml:space="preserve"> ADDIN ZOTERO_ITEM CSL_CITATION {"citationID":"osbqJozR","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2646F6">
        <w:fldChar w:fldCharType="separate"/>
      </w:r>
      <w:r w:rsidR="00CA6345" w:rsidRPr="00CA6345">
        <w:rPr>
          <w:rFonts w:cs="Arial"/>
          <w:szCs w:val="24"/>
          <w:vertAlign w:val="superscript"/>
        </w:rPr>
        <w:t>131</w:t>
      </w:r>
      <w:r w:rsidRPr="002646F6">
        <w:fldChar w:fldCharType="end"/>
      </w:r>
      <w:r w:rsidRPr="002646F6">
        <w:t xml:space="preserve"> and TA819</w:t>
      </w:r>
      <w:r w:rsidRPr="002646F6">
        <w:fldChar w:fldCharType="begin"/>
      </w:r>
      <w:r w:rsidR="00CA6345">
        <w:instrText xml:space="preserve"> ADDIN ZOTERO_ITEM CSL_CITATION {"citationID":"quzGRQIc","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2646F6">
        <w:fldChar w:fldCharType="separate"/>
      </w:r>
      <w:r w:rsidR="00CA6345" w:rsidRPr="00CA6345">
        <w:rPr>
          <w:rFonts w:cs="Arial"/>
          <w:szCs w:val="24"/>
          <w:vertAlign w:val="superscript"/>
        </w:rPr>
        <w:t>132</w:t>
      </w:r>
      <w:r w:rsidRPr="002646F6">
        <w:fldChar w:fldCharType="end"/>
      </w:r>
      <w:r w:rsidRPr="002646F6">
        <w:t>).</w:t>
      </w:r>
    </w:p>
    <w:p w14:paraId="0E7E3488" w14:textId="1C8B7875" w:rsidR="006630AF" w:rsidRDefault="00112E1C" w:rsidP="00112E1C">
      <w:pPr>
        <w:pStyle w:val="Caption"/>
      </w:pPr>
      <w:bookmarkStart w:id="89" w:name="_Ref125645613"/>
      <w:bookmarkStart w:id="90" w:name="_Toc129350932"/>
      <w:r>
        <w:t xml:space="preserve">Figure </w:t>
      </w:r>
      <w:r>
        <w:fldChar w:fldCharType="begin"/>
      </w:r>
      <w:r>
        <w:instrText>SEQ Figure \* ARABIC</w:instrText>
      </w:r>
      <w:r>
        <w:fldChar w:fldCharType="separate"/>
      </w:r>
      <w:r w:rsidR="00145F42">
        <w:rPr>
          <w:noProof/>
        </w:rPr>
        <w:t>6</w:t>
      </w:r>
      <w:r>
        <w:fldChar w:fldCharType="end"/>
      </w:r>
      <w:bookmarkEnd w:id="89"/>
      <w:r>
        <w:t xml:space="preserve">: Current pathway for </w:t>
      </w:r>
      <w:r w:rsidR="00515852">
        <w:t>HER2-low/HR-negative</w:t>
      </w:r>
      <w:r>
        <w:t xml:space="preserve"> u/mBC in England</w:t>
      </w:r>
      <w:r w:rsidR="002A370E">
        <w:t>*</w:t>
      </w:r>
      <w:bookmarkEnd w:id="90"/>
    </w:p>
    <w:tbl>
      <w:tblPr>
        <w:tblStyle w:val="TableGrid"/>
        <w:tblW w:w="0" w:type="auto"/>
        <w:tblLook w:val="04A0" w:firstRow="1" w:lastRow="0" w:firstColumn="1" w:lastColumn="0" w:noHBand="0" w:noVBand="1"/>
      </w:tblPr>
      <w:tblGrid>
        <w:gridCol w:w="9016"/>
      </w:tblGrid>
      <w:tr w:rsidR="003C76AB" w14:paraId="43D66BB4" w14:textId="77777777" w:rsidTr="002646F6">
        <w:tc>
          <w:tcPr>
            <w:tcW w:w="9016" w:type="dxa"/>
            <w:vAlign w:val="center"/>
          </w:tcPr>
          <w:p w14:paraId="12FE60DB" w14:textId="3DCA4CE8" w:rsidR="003C76AB" w:rsidRDefault="00433AC4" w:rsidP="002646F6">
            <w:pPr>
              <w:spacing w:before="120" w:after="120"/>
              <w:jc w:val="center"/>
            </w:pPr>
            <w:r w:rsidRPr="00433AC4">
              <w:rPr>
                <w:noProof/>
              </w:rPr>
              <w:drawing>
                <wp:inline distT="0" distB="0" distL="0" distR="0" wp14:anchorId="08CBB790" wp14:editId="205F236E">
                  <wp:extent cx="5537606" cy="1953002"/>
                  <wp:effectExtent l="0" t="0" r="635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13015"/>
                          <a:stretch/>
                        </pic:blipFill>
                        <pic:spPr bwMode="auto">
                          <a:xfrm>
                            <a:off x="0" y="0"/>
                            <a:ext cx="5568215" cy="1963797"/>
                          </a:xfrm>
                          <a:prstGeom prst="rect">
                            <a:avLst/>
                          </a:prstGeom>
                          <a:ln>
                            <a:noFill/>
                          </a:ln>
                          <a:extLst>
                            <a:ext uri="{53640926-AAD7-44D8-BBD7-CCE9431645EC}">
                              <a14:shadowObscured xmlns:a14="http://schemas.microsoft.com/office/drawing/2010/main"/>
                            </a:ext>
                          </a:extLst>
                        </pic:spPr>
                      </pic:pic>
                    </a:graphicData>
                  </a:graphic>
                </wp:inline>
              </w:drawing>
            </w:r>
          </w:p>
        </w:tc>
      </w:tr>
    </w:tbl>
    <w:p w14:paraId="128F9AE1" w14:textId="00E03060" w:rsidR="00994A43" w:rsidRPr="002646F6" w:rsidRDefault="002A370E" w:rsidP="00994A43">
      <w:pPr>
        <w:pStyle w:val="Footnotes"/>
        <w:spacing w:after="0"/>
      </w:pPr>
      <w:bookmarkStart w:id="91" w:name="_Hlk126686168"/>
      <w:r>
        <w:t xml:space="preserve">Key: Blue = </w:t>
      </w:r>
      <w:r w:rsidR="006614D6">
        <w:t xml:space="preserve">Non-targeted </w:t>
      </w:r>
      <w:r w:rsidR="00766FF3">
        <w:t xml:space="preserve">chemotherapy; Green = </w:t>
      </w:r>
      <w:r w:rsidR="00212212">
        <w:t>targ</w:t>
      </w:r>
      <w:r w:rsidR="006614D6">
        <w:t>eted therapy</w:t>
      </w:r>
      <w:r>
        <w:br/>
      </w:r>
      <w:r w:rsidR="00994A43" w:rsidRPr="002646F6">
        <w:t>*</w:t>
      </w:r>
      <w:r w:rsidR="00994A43" w:rsidRPr="0079094C">
        <w:t>Please note that this pathway may not be reflective of current practice based on the following:</w:t>
      </w:r>
    </w:p>
    <w:p w14:paraId="5AA50B67" w14:textId="74D669DF" w:rsidR="00994A43" w:rsidRDefault="00994A43" w:rsidP="00954359">
      <w:pPr>
        <w:pStyle w:val="Body"/>
        <w:numPr>
          <w:ilvl w:val="0"/>
          <w:numId w:val="34"/>
        </w:numPr>
        <w:spacing w:after="0" w:line="240" w:lineRule="auto"/>
        <w:ind w:left="142" w:hanging="142"/>
        <w:rPr>
          <w:sz w:val="18"/>
          <w:szCs w:val="18"/>
        </w:rPr>
      </w:pPr>
      <w:r w:rsidRPr="002646F6">
        <w:rPr>
          <w:sz w:val="18"/>
          <w:szCs w:val="18"/>
        </w:rPr>
        <w:t>NICE CG81 guidelines were published in 2009 and last updated in 2017.</w:t>
      </w:r>
      <w:r>
        <w:rPr>
          <w:sz w:val="18"/>
          <w:szCs w:val="18"/>
        </w:rPr>
        <w:fldChar w:fldCharType="begin"/>
      </w:r>
      <w:r w:rsidR="00CA6345">
        <w:rPr>
          <w:sz w:val="18"/>
          <w:szCs w:val="18"/>
        </w:rPr>
        <w:instrText xml:space="preserve"> ADDIN ZOTERO_ITEM CSL_CITATION {"citationID":"T1ziF2to","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Pr>
          <w:sz w:val="18"/>
          <w:szCs w:val="18"/>
        </w:rPr>
        <w:fldChar w:fldCharType="separate"/>
      </w:r>
      <w:r w:rsidR="00FD57F4" w:rsidRPr="00FD57F4">
        <w:rPr>
          <w:rFonts w:cs="Arial"/>
          <w:sz w:val="18"/>
          <w:szCs w:val="24"/>
          <w:vertAlign w:val="superscript"/>
        </w:rPr>
        <w:t>35</w:t>
      </w:r>
      <w:r>
        <w:rPr>
          <w:sz w:val="18"/>
          <w:szCs w:val="18"/>
        </w:rPr>
        <w:fldChar w:fldCharType="end"/>
      </w:r>
      <w:r>
        <w:rPr>
          <w:sz w:val="18"/>
          <w:szCs w:val="18"/>
        </w:rPr>
        <w:t xml:space="preserve"> NICE has recognised the need for these guidelines to be reviewed, with an update expected in 2023.</w:t>
      </w:r>
      <w:r w:rsidRPr="003C648C">
        <w:rPr>
          <w:sz w:val="18"/>
          <w:szCs w:val="18"/>
        </w:rPr>
        <w:fldChar w:fldCharType="begin"/>
      </w:r>
      <w:r w:rsidR="00CA6345">
        <w:rPr>
          <w:sz w:val="18"/>
          <w:szCs w:val="18"/>
        </w:rPr>
        <w:instrText xml:space="preserve"> ADDIN ZOTERO_ITEM CSL_CITATION {"citationID":"J5wqgtIy","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3C648C">
        <w:rPr>
          <w:sz w:val="18"/>
          <w:szCs w:val="18"/>
        </w:rPr>
        <w:fldChar w:fldCharType="separate"/>
      </w:r>
      <w:r w:rsidR="00CA6345" w:rsidRPr="00CA6345">
        <w:rPr>
          <w:rFonts w:cs="Arial"/>
          <w:sz w:val="18"/>
          <w:szCs w:val="24"/>
          <w:vertAlign w:val="superscript"/>
        </w:rPr>
        <w:t>135</w:t>
      </w:r>
      <w:r w:rsidRPr="003C648C">
        <w:rPr>
          <w:sz w:val="18"/>
          <w:szCs w:val="18"/>
        </w:rPr>
        <w:fldChar w:fldCharType="end"/>
      </w:r>
      <w:r w:rsidRPr="00182013">
        <w:rPr>
          <w:sz w:val="18"/>
          <w:szCs w:val="18"/>
        </w:rPr>
        <w:t xml:space="preserve"> </w:t>
      </w:r>
      <w:r w:rsidRPr="002646F6">
        <w:rPr>
          <w:sz w:val="18"/>
          <w:szCs w:val="18"/>
        </w:rPr>
        <w:fldChar w:fldCharType="begin"/>
      </w:r>
      <w:r w:rsidR="00CA6345">
        <w:rPr>
          <w:sz w:val="18"/>
          <w:szCs w:val="18"/>
        </w:rPr>
        <w:instrText xml:space="preserve"> ADDIN ZOTERO_ITEM CSL_CITATION {"citationID":"lGPJdAdZ","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Pr>
          <w:sz w:val="18"/>
          <w:szCs w:val="18"/>
        </w:rPr>
        <w:t>As such, NICE CG81 r</w:t>
      </w:r>
      <w:r w:rsidRPr="002646F6">
        <w:rPr>
          <w:sz w:val="18"/>
          <w:szCs w:val="18"/>
        </w:rPr>
        <w:t>ecommendations may no longer reflect UK clinical practice, as confirmed by UK experts at a December 2022 advisory board.</w:t>
      </w:r>
      <w:r w:rsidR="00F544E4">
        <w:rPr>
          <w:sz w:val="18"/>
          <w:szCs w:val="18"/>
        </w:rPr>
        <w:fldChar w:fldCharType="begin"/>
      </w:r>
      <w:r w:rsidR="00CA6345">
        <w:rPr>
          <w:sz w:val="18"/>
          <w:szCs w:val="18"/>
        </w:rPr>
        <w:instrText xml:space="preserve"> ADDIN ZOTERO_ITEM CSL_CITATION {"citationID":"LI0HJW3H","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F544E4">
        <w:rPr>
          <w:sz w:val="18"/>
          <w:szCs w:val="18"/>
        </w:rPr>
        <w:fldChar w:fldCharType="separate"/>
      </w:r>
      <w:r w:rsidR="00CA6345" w:rsidRPr="00CA6345">
        <w:rPr>
          <w:rFonts w:cs="Arial"/>
          <w:sz w:val="18"/>
          <w:szCs w:val="24"/>
          <w:vertAlign w:val="superscript"/>
        </w:rPr>
        <w:t>121</w:t>
      </w:r>
      <w:r w:rsidR="00F544E4">
        <w:rPr>
          <w:sz w:val="18"/>
          <w:szCs w:val="18"/>
        </w:rPr>
        <w:fldChar w:fldCharType="end"/>
      </w:r>
      <w:r w:rsidRPr="002646F6">
        <w:rPr>
          <w:sz w:val="18"/>
          <w:szCs w:val="18"/>
        </w:rPr>
        <w:t xml:space="preserve"> </w:t>
      </w:r>
    </w:p>
    <w:p w14:paraId="64269845" w14:textId="679A6F45" w:rsidR="00994A43" w:rsidRPr="009C12B4" w:rsidRDefault="00994A43" w:rsidP="00954359">
      <w:pPr>
        <w:pStyle w:val="Footnotes"/>
        <w:numPr>
          <w:ilvl w:val="0"/>
          <w:numId w:val="34"/>
        </w:numPr>
        <w:spacing w:after="0"/>
        <w:ind w:left="142" w:hanging="142"/>
      </w:pPr>
      <w:r w:rsidRPr="00C132F8">
        <w:t>UK clinical experts and ESMO 2021</w:t>
      </w:r>
      <w:r w:rsidRPr="00C132F8">
        <w:fldChar w:fldCharType="begin"/>
      </w:r>
      <w:r w:rsidR="00CA6345">
        <w:instrText xml:space="preserve"> ADDIN ZOTERO_ITEM CSL_CITATION {"citationID":"0y1L9Uo9","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C132F8">
        <w:fldChar w:fldCharType="separate"/>
      </w:r>
      <w:r w:rsidR="00FD57F4" w:rsidRPr="00FD57F4">
        <w:rPr>
          <w:rFonts w:cs="Arial"/>
          <w:sz w:val="22"/>
          <w:szCs w:val="24"/>
          <w:vertAlign w:val="superscript"/>
        </w:rPr>
        <w:t>42</w:t>
      </w:r>
      <w:r w:rsidRPr="00C132F8">
        <w:fldChar w:fldCharType="end"/>
      </w:r>
      <w:r w:rsidRPr="00C132F8">
        <w:t xml:space="preserve"> guidelines state that treatment decisions are made on an individual patient basis, taking into consideration prior therapies, patient fitness, and patient preference.</w:t>
      </w:r>
    </w:p>
    <w:p w14:paraId="71ADBF7C" w14:textId="19472D53" w:rsidR="00994A43" w:rsidRDefault="00994A43" w:rsidP="00954359">
      <w:pPr>
        <w:pStyle w:val="Body"/>
        <w:numPr>
          <w:ilvl w:val="0"/>
          <w:numId w:val="34"/>
        </w:numPr>
        <w:spacing w:after="0" w:line="240" w:lineRule="auto"/>
        <w:ind w:left="142" w:hanging="142"/>
        <w:rPr>
          <w:sz w:val="18"/>
          <w:szCs w:val="18"/>
        </w:rPr>
      </w:pPr>
      <w:r w:rsidRPr="002646F6">
        <w:rPr>
          <w:sz w:val="18"/>
          <w:szCs w:val="18"/>
        </w:rPr>
        <w:t>UK clinical experts and ESMO 2021</w:t>
      </w:r>
      <w:r w:rsidRPr="002646F6">
        <w:rPr>
          <w:sz w:val="18"/>
          <w:szCs w:val="18"/>
        </w:rPr>
        <w:fldChar w:fldCharType="begin"/>
      </w:r>
      <w:r w:rsidR="00CA6345">
        <w:rPr>
          <w:sz w:val="18"/>
          <w:szCs w:val="18"/>
        </w:rPr>
        <w:instrText xml:space="preserve"> ADDIN ZOTERO_ITEM CSL_CITATION {"citationID":"KI5b2psc","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rPr>
          <w:sz w:val="18"/>
          <w:szCs w:val="18"/>
        </w:rPr>
        <w:fldChar w:fldCharType="separate"/>
      </w:r>
      <w:r w:rsidR="00FD57F4" w:rsidRPr="00FD57F4">
        <w:rPr>
          <w:rFonts w:cs="Arial"/>
          <w:sz w:val="18"/>
          <w:szCs w:val="24"/>
          <w:vertAlign w:val="superscript"/>
        </w:rPr>
        <w:t>42</w:t>
      </w:r>
      <w:r w:rsidRPr="002646F6">
        <w:rPr>
          <w:sz w:val="18"/>
          <w:szCs w:val="18"/>
        </w:rPr>
        <w:fldChar w:fldCharType="end"/>
      </w:r>
      <w:r w:rsidRPr="002646F6">
        <w:rPr>
          <w:sz w:val="18"/>
          <w:szCs w:val="18"/>
        </w:rPr>
        <w:t xml:space="preserve"> guidelines state that there is no optimal treatment sequence.</w:t>
      </w:r>
    </w:p>
    <w:p w14:paraId="3197FC39" w14:textId="43F2AE4C" w:rsidR="00994A43" w:rsidRPr="001F7336" w:rsidRDefault="00920DC1" w:rsidP="00954359">
      <w:pPr>
        <w:pStyle w:val="Body"/>
        <w:numPr>
          <w:ilvl w:val="0"/>
          <w:numId w:val="34"/>
        </w:numPr>
        <w:spacing w:after="0" w:line="240" w:lineRule="auto"/>
        <w:ind w:left="142" w:hanging="142"/>
        <w:rPr>
          <w:sz w:val="18"/>
          <w:szCs w:val="18"/>
        </w:rPr>
      </w:pPr>
      <w:r w:rsidRPr="00C132F8">
        <w:rPr>
          <w:sz w:val="18"/>
          <w:szCs w:val="18"/>
        </w:rPr>
        <w:t xml:space="preserve">UK clinical experts </w:t>
      </w:r>
      <w:r>
        <w:rPr>
          <w:sz w:val="18"/>
          <w:szCs w:val="18"/>
        </w:rPr>
        <w:t>and published data</w:t>
      </w:r>
      <w:r>
        <w:rPr>
          <w:sz w:val="18"/>
          <w:szCs w:val="18"/>
        </w:rPr>
        <w:fldChar w:fldCharType="begin"/>
      </w:r>
      <w:r w:rsidR="00CA6345">
        <w:rPr>
          <w:sz w:val="18"/>
          <w:szCs w:val="18"/>
        </w:rPr>
        <w:instrText xml:space="preserve"> ADDIN ZOTERO_ITEM CSL_CITATION {"citationID":"Q11i8i76","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Pr>
          <w:sz w:val="18"/>
          <w:szCs w:val="18"/>
        </w:rPr>
        <w:fldChar w:fldCharType="separate"/>
      </w:r>
      <w:r w:rsidR="00CA6345" w:rsidRPr="00CA6345">
        <w:rPr>
          <w:rFonts w:cs="Arial"/>
          <w:sz w:val="18"/>
          <w:szCs w:val="24"/>
          <w:vertAlign w:val="superscript"/>
        </w:rPr>
        <w:t>118</w:t>
      </w:r>
      <w:r>
        <w:rPr>
          <w:sz w:val="18"/>
          <w:szCs w:val="18"/>
        </w:rPr>
        <w:fldChar w:fldCharType="end"/>
      </w:r>
      <w:r>
        <w:rPr>
          <w:sz w:val="18"/>
          <w:szCs w:val="18"/>
        </w:rPr>
        <w:t xml:space="preserve"> indicate</w:t>
      </w:r>
      <w:r w:rsidRPr="00C132F8">
        <w:rPr>
          <w:sz w:val="18"/>
          <w:szCs w:val="18"/>
        </w:rPr>
        <w:t xml:space="preserve"> that all single-agent chemotherap</w:t>
      </w:r>
      <w:r>
        <w:rPr>
          <w:sz w:val="18"/>
          <w:szCs w:val="18"/>
        </w:rPr>
        <w:t>ies</w:t>
      </w:r>
      <w:r w:rsidRPr="00C132F8">
        <w:rPr>
          <w:sz w:val="18"/>
          <w:szCs w:val="18"/>
        </w:rPr>
        <w:t xml:space="preserve"> have </w:t>
      </w:r>
      <w:r>
        <w:rPr>
          <w:sz w:val="18"/>
          <w:szCs w:val="18"/>
        </w:rPr>
        <w:t>similar</w:t>
      </w:r>
      <w:r w:rsidRPr="00C132F8">
        <w:rPr>
          <w:sz w:val="18"/>
          <w:szCs w:val="18"/>
        </w:rPr>
        <w:t xml:space="preserve"> efficacy</w:t>
      </w:r>
      <w:r w:rsidR="00994A43" w:rsidRPr="00C132F8">
        <w:rPr>
          <w:sz w:val="18"/>
          <w:szCs w:val="18"/>
        </w:rPr>
        <w:t>.</w:t>
      </w:r>
    </w:p>
    <w:p w14:paraId="559913D2" w14:textId="499F7BD2" w:rsidR="00640F6B" w:rsidRDefault="00B01989" w:rsidP="003C648C">
      <w:pPr>
        <w:pStyle w:val="Footnotes"/>
        <w:spacing w:after="0"/>
      </w:pPr>
      <w:r w:rsidRPr="002646F6">
        <w:t xml:space="preserve">**Recommended as an option only when docetaxel monotherapy or docetaxel plus capecitabine would be considered appropriate. </w:t>
      </w:r>
    </w:p>
    <w:p w14:paraId="622E4A83" w14:textId="2AA882A4" w:rsidR="00ED75ED" w:rsidRPr="002646F6" w:rsidRDefault="00640F6B" w:rsidP="002C11BB">
      <w:pPr>
        <w:pStyle w:val="Footnotes"/>
      </w:pPr>
      <w:r>
        <w:rPr>
          <w:rFonts w:cs="Arial"/>
          <w:vertAlign w:val="superscript"/>
        </w:rPr>
        <w:t>§</w:t>
      </w:r>
      <w:r>
        <w:rPr>
          <w:rFonts w:cs="Arial"/>
        </w:rPr>
        <w:t>Recommended in patients with PD-L1 positive disease only.</w:t>
      </w:r>
      <w:r w:rsidR="00B01989" w:rsidRPr="002646F6">
        <w:br/>
      </w:r>
      <w:r w:rsidR="00B01989" w:rsidRPr="002646F6">
        <w:rPr>
          <w:rFonts w:cs="Arial"/>
          <w:vertAlign w:val="superscript"/>
        </w:rPr>
        <w:t>†</w:t>
      </w:r>
      <w:r w:rsidR="005C25BA" w:rsidRPr="005C25BA">
        <w:t>Recommended after 2 or more systemic therapies, at least 1 of which was for advanced disease</w:t>
      </w:r>
      <w:r w:rsidR="005C25BA">
        <w:t>.</w:t>
      </w:r>
      <w:r w:rsidR="00AA0E48">
        <w:t>.</w:t>
      </w:r>
      <w:r w:rsidR="006A6782">
        <w:br/>
      </w:r>
      <w:r w:rsidR="00900C87">
        <w:rPr>
          <w:rFonts w:cs="Arial"/>
          <w:vertAlign w:val="superscript"/>
        </w:rPr>
        <w:t>‡</w:t>
      </w:r>
      <w:r w:rsidR="006A6782">
        <w:rPr>
          <w:rFonts w:cs="Arial"/>
        </w:rPr>
        <w:t>Whichever was not used as second-line treatment.</w:t>
      </w:r>
      <w:r w:rsidR="00B01989" w:rsidRPr="002646F6">
        <w:br/>
        <w:t xml:space="preserve">Abbreviations: </w:t>
      </w:r>
      <w:r w:rsidR="00D66150">
        <w:t xml:space="preserve">CG, clinical guideline; ESMO, European Society for Medical Oncology; </w:t>
      </w:r>
      <w:r w:rsidR="004C71E7">
        <w:t xml:space="preserve">HER2, human epidermal growth factor receptor; </w:t>
      </w:r>
      <w:r w:rsidR="0096002B">
        <w:t xml:space="preserve">HR, hormone receptor; </w:t>
      </w:r>
      <w:r w:rsidR="004C71E7">
        <w:t xml:space="preserve">NICE, National Institute for Health and Care Excellence; PD-L1, programmed death ligand 1; </w:t>
      </w:r>
      <w:r w:rsidR="00D66150" w:rsidRPr="002646F6">
        <w:t>TA, technology appraisal</w:t>
      </w:r>
      <w:r w:rsidR="00D66150">
        <w:t xml:space="preserve">; </w:t>
      </w:r>
      <w:r w:rsidR="00D66150" w:rsidRPr="002646F6">
        <w:t>u/mBC, unresectable/metastatic breast cancer</w:t>
      </w:r>
      <w:r w:rsidR="00D66150">
        <w:t>.</w:t>
      </w:r>
      <w:r w:rsidR="00B01989" w:rsidRPr="002646F6">
        <w:br/>
      </w:r>
      <w:r w:rsidR="00B01989" w:rsidRPr="003C648C">
        <w:rPr>
          <w:lang w:val="pl-PL"/>
        </w:rPr>
        <w:t>Sources: NICE, 2009 (CG81);</w:t>
      </w:r>
      <w:r w:rsidR="00B01989" w:rsidRPr="002646F6">
        <w:fldChar w:fldCharType="begin"/>
      </w:r>
      <w:r w:rsidR="00CA6345">
        <w:rPr>
          <w:lang w:val="pl-PL"/>
        </w:rPr>
        <w:instrText xml:space="preserve"> ADDIN ZOTERO_ITEM CSL_CITATION {"citationID":"zjW1ED6c","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B01989" w:rsidRPr="002646F6">
        <w:fldChar w:fldCharType="separate"/>
      </w:r>
      <w:r w:rsidR="00FD57F4" w:rsidRPr="00F96305">
        <w:rPr>
          <w:rFonts w:cs="Arial"/>
          <w:szCs w:val="24"/>
          <w:vertAlign w:val="superscript"/>
          <w:lang w:val="pl-PL"/>
        </w:rPr>
        <w:t>35</w:t>
      </w:r>
      <w:r w:rsidR="00B01989" w:rsidRPr="002646F6">
        <w:fldChar w:fldCharType="end"/>
      </w:r>
      <w:r w:rsidR="00B01989" w:rsidRPr="003C648C" w:rsidDel="0055772D">
        <w:rPr>
          <w:lang w:val="pl-PL"/>
        </w:rPr>
        <w:t xml:space="preserve"> </w:t>
      </w:r>
      <w:r w:rsidR="00B01989" w:rsidRPr="003C648C">
        <w:rPr>
          <w:lang w:val="pl-PL"/>
        </w:rPr>
        <w:t>NICE, 2007 (TA116);</w:t>
      </w:r>
      <w:r w:rsidR="00B01989" w:rsidRPr="002646F6">
        <w:fldChar w:fldCharType="begin"/>
      </w:r>
      <w:r w:rsidR="00CA6345">
        <w:rPr>
          <w:lang w:val="pl-PL"/>
        </w:rPr>
        <w:instrText xml:space="preserve"> ADDIN ZOTERO_ITEM CSL_CITATION {"citationID":"Mch24O5J","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B01989" w:rsidRPr="002646F6">
        <w:fldChar w:fldCharType="separate"/>
      </w:r>
      <w:r w:rsidR="00CA6345" w:rsidRPr="005A458E">
        <w:rPr>
          <w:rFonts w:cs="Arial"/>
          <w:szCs w:val="24"/>
          <w:vertAlign w:val="superscript"/>
          <w:lang w:val="pl-PL"/>
        </w:rPr>
        <w:t>122</w:t>
      </w:r>
      <w:r w:rsidR="00B01989" w:rsidRPr="002646F6">
        <w:fldChar w:fldCharType="end"/>
      </w:r>
      <w:r w:rsidR="00B01989" w:rsidRPr="003C648C">
        <w:rPr>
          <w:lang w:val="pl-PL"/>
        </w:rPr>
        <w:t xml:space="preserve"> NICE, 2016 (TA423)</w:t>
      </w:r>
      <w:r w:rsidR="002C5F75" w:rsidRPr="003C648C">
        <w:rPr>
          <w:lang w:val="pl-PL"/>
        </w:rPr>
        <w:t>;</w:t>
      </w:r>
      <w:r w:rsidR="00B01989" w:rsidRPr="002646F6">
        <w:fldChar w:fldCharType="begin"/>
      </w:r>
      <w:r w:rsidR="00CA6345">
        <w:rPr>
          <w:lang w:val="pl-PL"/>
        </w:rPr>
        <w:instrText xml:space="preserve"> ADDIN ZOTERO_ITEM CSL_CITATION {"citationID":"HSxEn7mN","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B01989" w:rsidRPr="002646F6">
        <w:fldChar w:fldCharType="separate"/>
      </w:r>
      <w:r w:rsidR="00CA6345" w:rsidRPr="005A458E">
        <w:rPr>
          <w:rFonts w:cs="Arial"/>
          <w:szCs w:val="24"/>
          <w:vertAlign w:val="superscript"/>
          <w:lang w:val="pl-PL"/>
        </w:rPr>
        <w:t>131</w:t>
      </w:r>
      <w:r w:rsidR="00B01989" w:rsidRPr="002646F6">
        <w:fldChar w:fldCharType="end"/>
      </w:r>
      <w:r w:rsidR="002C5F75" w:rsidRPr="003C648C">
        <w:rPr>
          <w:lang w:val="pl-PL"/>
        </w:rPr>
        <w:t xml:space="preserve"> NICE</w:t>
      </w:r>
      <w:r w:rsidR="00C14EE0" w:rsidRPr="003C648C">
        <w:rPr>
          <w:lang w:val="pl-PL"/>
        </w:rPr>
        <w:t>, 2022 (TA819)</w:t>
      </w:r>
      <w:r w:rsidR="00BA3AEB" w:rsidRPr="003C648C">
        <w:rPr>
          <w:lang w:val="pl-PL"/>
        </w:rPr>
        <w:t>;</w:t>
      </w:r>
      <w:r w:rsidR="00C14EE0">
        <w:fldChar w:fldCharType="begin"/>
      </w:r>
      <w:r w:rsidR="00CA6345">
        <w:rPr>
          <w:lang w:val="pl-PL"/>
        </w:rPr>
        <w:instrText xml:space="preserve"> ADDIN ZOTERO_ITEM CSL_CITATION {"citationID":"urWMWeps","properties":{"formattedCitation":"\\super 132\\nosupersub{}","plainCitation":"132","noteIndex":0},"citationItems":[{"id":65875,"uris":["http://zotero.org/groups/4797619/items/IP9MEGL9"],"itemData":{"id":65875,"type":"webpage","abstract":"Evidence-based recommendations on sacituzuma</w:instrText>
      </w:r>
      <w:r w:rsidR="00CA6345" w:rsidRPr="009C28D0">
        <w:instrText xml:space="preserve">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C14EE0">
        <w:fldChar w:fldCharType="separate"/>
      </w:r>
      <w:r w:rsidR="00CA6345" w:rsidRPr="009C28D0">
        <w:rPr>
          <w:rFonts w:cs="Arial"/>
          <w:szCs w:val="24"/>
          <w:vertAlign w:val="superscript"/>
        </w:rPr>
        <w:t>132</w:t>
      </w:r>
      <w:r w:rsidR="00C14EE0">
        <w:fldChar w:fldCharType="end"/>
      </w:r>
      <w:r w:rsidR="00BA3AEB" w:rsidRPr="009C28D0">
        <w:t xml:space="preserve"> NICE TA639;</w:t>
      </w:r>
      <w:r w:rsidR="000F1F88">
        <w:fldChar w:fldCharType="begin"/>
      </w:r>
      <w:r w:rsidR="00CA6345" w:rsidRPr="009C28D0">
        <w:instrText xml:space="preserve"> ADDIN ZOTERO_ITEM CSL_CITATION {"citationID":"N2LBdY0D","properties":{"formattedCitation":"\\super 133\\nosupersub{}","plainCitation":"133","noteIndex":0},"citationItems":[{"id":65868,"uris":["http://zotero.org/groups/4797619/items/ZFPZ4PBW"],"itemData":{"id":65868,"type":"webpage","abstract":"Evidence-based recommendations on atezolizumab (Tecentriq) with nab</w:instrText>
      </w:r>
      <w:r w:rsidR="00CA6345" w:rsidRPr="009C28D0">
        <w:rPr>
          <w:rFonts w:ascii="Cambria Math" w:hAnsi="Cambria Math" w:cs="Cambria Math"/>
        </w:rPr>
        <w:instrText>‑</w:instrText>
      </w:r>
      <w:r w:rsidR="00CA6345" w:rsidRPr="009C28D0">
        <w:instrText>paclitaxel for triple-negative, unresectable, PD</w:instrText>
      </w:r>
      <w:r w:rsidR="00CA6345" w:rsidRPr="009C28D0">
        <w:rPr>
          <w:rFonts w:ascii="Cambria Math" w:hAnsi="Cambria Math" w:cs="Cambria Math"/>
        </w:rPr>
        <w:instrText>‑</w:instrText>
      </w:r>
      <w:r w:rsidR="00CA6345" w:rsidRPr="009C28D0">
        <w:instrText>L1</w:instrText>
      </w:r>
      <w:r w:rsidR="00CA6345" w:rsidRPr="009C28D0">
        <w:rPr>
          <w:rFonts w:ascii="Cambria Math" w:hAnsi="Cambria Math" w:cs="Cambria Math"/>
        </w:rPr>
        <w:instrText>‑</w:instrText>
      </w:r>
      <w:r w:rsidR="00CA6345" w:rsidRPr="009C28D0">
        <w:instrText>positive, locally advanced or metastatic","language":"eng","note":"publisher: NICE","title":"A</w:instrText>
      </w:r>
      <w:r w:rsidR="00CA6345">
        <w:instrText xml:space="preserve">tezolizumab with nab-paclitaxel for untreated PD-L1-positive, locally advanced or metastatic, triple-negative breast cancer | NICE [TA639]","URL":"https://www.nice.org.uk/guidance/ta639","author":[{"family":"NICE","given":""}],"accessed":{"date-parts":[["2022",10,24]]}}}],"schema":"https://github.com/citation-style-language/schema/raw/master/csl-citation.json"} </w:instrText>
      </w:r>
      <w:r w:rsidR="000F1F88">
        <w:fldChar w:fldCharType="separate"/>
      </w:r>
      <w:r w:rsidR="00CA6345" w:rsidRPr="00CA6345">
        <w:rPr>
          <w:rFonts w:cs="Arial"/>
          <w:szCs w:val="24"/>
          <w:vertAlign w:val="superscript"/>
        </w:rPr>
        <w:t>133</w:t>
      </w:r>
      <w:r w:rsidR="000F1F88">
        <w:fldChar w:fldCharType="end"/>
      </w:r>
      <w:r w:rsidR="00BA3AEB">
        <w:t xml:space="preserve"> NICE TA801</w:t>
      </w:r>
      <w:r w:rsidR="00BA3AEB">
        <w:fldChar w:fldCharType="begin"/>
      </w:r>
      <w:r w:rsidR="00CA6345">
        <w:instrText xml:space="preserve"> ADDIN ZOTERO_ITEM CSL_CITATION {"citationID":"2lZuw24J","properties":{"formattedCitation":"\\super 134\\nosupersub{}","plainCitation":"134","noteIndex":0},"citationItems":[{"id":65882,"uris":["http://zotero.org/groups/4797619/items/ZAC8J6T9"],"itemData":{"id":65882,"type":"webpage","abstract":"Evidence-based recommendations on pembrolizumab (Keytruda) with paclitaxel or nab</w:instrText>
      </w:r>
      <w:r w:rsidR="00CA6345">
        <w:rPr>
          <w:rFonts w:ascii="Cambria Math" w:hAnsi="Cambria Math" w:cs="Cambria Math"/>
        </w:rPr>
        <w:instrText>‑</w:instrText>
      </w:r>
      <w:r w:rsidR="00CA6345">
        <w:instrText xml:space="preserve">paclitaxel for triple-negative, locally recurrent unresectable or metastatic breast cancer in adults who have not had chemotherapy for metastatic disease","language":"eng","note":"publisher: NICE","title":"Pembrolizumab plus chemotherapy for untreated, triple-negative, locally recurrent unresectable or metastatic breast cancer | NICE [TA801]","URL":"https://www.nice.org.uk/guidance/ta801","author":[{"family":"NICE","given":""}],"accessed":{"date-parts":[["2022",10,24]]}}}],"schema":"https://github.com/citation-style-language/schema/raw/master/csl-citation.json"} </w:instrText>
      </w:r>
      <w:r w:rsidR="00BA3AEB">
        <w:fldChar w:fldCharType="separate"/>
      </w:r>
      <w:r w:rsidR="00CA6345" w:rsidRPr="00CA6345">
        <w:rPr>
          <w:rFonts w:cs="Arial"/>
          <w:szCs w:val="24"/>
          <w:vertAlign w:val="superscript"/>
        </w:rPr>
        <w:t>134</w:t>
      </w:r>
      <w:r w:rsidR="00BA3AEB">
        <w:fldChar w:fldCharType="end"/>
      </w:r>
      <w:r w:rsidR="00C14EE0">
        <w:t xml:space="preserve"> </w:t>
      </w:r>
    </w:p>
    <w:p w14:paraId="0A3C614B" w14:textId="5F23D179" w:rsidR="00451775" w:rsidRPr="002646F6" w:rsidRDefault="00874620" w:rsidP="000C1D07">
      <w:pPr>
        <w:pStyle w:val="Heading5"/>
        <w:ind w:left="1418" w:hanging="1418"/>
      </w:pPr>
      <w:bookmarkStart w:id="92" w:name="_Ref126931717"/>
      <w:bookmarkEnd w:id="79"/>
      <w:bookmarkEnd w:id="91"/>
      <w:r w:rsidRPr="002646F6">
        <w:t xml:space="preserve">UK real-world data </w:t>
      </w:r>
      <w:r w:rsidR="00D75B0B">
        <w:t>on treatment patterns</w:t>
      </w:r>
      <w:bookmarkEnd w:id="92"/>
    </w:p>
    <w:p w14:paraId="364FBC12" w14:textId="708F90ED" w:rsidR="00717C4E" w:rsidRDefault="007334AF" w:rsidP="00CB0094">
      <w:pPr>
        <w:pStyle w:val="Body"/>
      </w:pPr>
      <w:r>
        <w:t>Insights from</w:t>
      </w:r>
      <w:r w:rsidR="00874620" w:rsidRPr="002646F6">
        <w:t xml:space="preserve"> 2022 UK patient data from </w:t>
      </w:r>
      <w:r w:rsidR="00AF696D">
        <w:t>a cross-sectional patient chart review</w:t>
      </w:r>
      <w:r w:rsidR="00F503A3" w:rsidRPr="002646F6">
        <w:fldChar w:fldCharType="begin"/>
      </w:r>
      <w:r w:rsidR="00CA6345">
        <w:instrText xml:space="preserve"> ADDIN ZOTERO_ITEM CSL_CITATION {"citationID":"PXEdX9am","properties":{"formattedCitation":"\\super 136\\nosupersub{}","plainCitation":"136","noteIndex":0},"citationItems":[{"id":66355,"uris":["http://zotero.org/groups/4797619/items/D7I4CN8Z"],"itemData":{"id":66355,"type":"document","title":"LiveInsighter Breast Cancer patient data","author":[{"family":"Daiichi Sankyo Inc.","given":""}],"issued":{"date-parts":[["2022"]]}}}],"schema":"https://github.com/citation-style-language/schema/raw/master/csl-citation.json"} </w:instrText>
      </w:r>
      <w:r w:rsidR="00F503A3" w:rsidRPr="002646F6">
        <w:fldChar w:fldCharType="separate"/>
      </w:r>
      <w:r w:rsidR="00CA6345" w:rsidRPr="00CA6345">
        <w:rPr>
          <w:rFonts w:cs="Arial"/>
          <w:szCs w:val="24"/>
          <w:vertAlign w:val="superscript"/>
        </w:rPr>
        <w:t>136</w:t>
      </w:r>
      <w:r w:rsidR="00F503A3" w:rsidRPr="002646F6">
        <w:fldChar w:fldCharType="end"/>
      </w:r>
      <w:r>
        <w:t xml:space="preserve"> </w:t>
      </w:r>
      <w:r w:rsidR="00860817">
        <w:t xml:space="preserve">highlight </w:t>
      </w:r>
      <w:r>
        <w:t xml:space="preserve">that </w:t>
      </w:r>
      <w:r w:rsidR="00F503A3">
        <w:t xml:space="preserve">current practice is nuanced and may differ to </w:t>
      </w:r>
      <w:r>
        <w:t>NICE CG81</w:t>
      </w:r>
      <w:r w:rsidR="00F503A3" w:rsidRPr="002646F6">
        <w:fldChar w:fldCharType="begin"/>
      </w:r>
      <w:r w:rsidR="00CA6345">
        <w:instrText xml:space="preserve"> ADDIN ZOTERO_ITEM CSL_CITATION {"citationID":"bMM1fW41","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F503A3" w:rsidRPr="002646F6">
        <w:fldChar w:fldCharType="separate"/>
      </w:r>
      <w:r w:rsidR="00FD57F4" w:rsidRPr="00FD57F4">
        <w:rPr>
          <w:rFonts w:cs="Arial"/>
          <w:szCs w:val="24"/>
          <w:vertAlign w:val="superscript"/>
        </w:rPr>
        <w:t>35</w:t>
      </w:r>
      <w:r w:rsidR="00F503A3" w:rsidRPr="002646F6">
        <w:fldChar w:fldCharType="end"/>
      </w:r>
      <w:r>
        <w:t xml:space="preserve"> and </w:t>
      </w:r>
      <w:r w:rsidR="00F503A3">
        <w:t xml:space="preserve">relevant TAs. </w:t>
      </w:r>
      <w:r w:rsidR="00461B1A">
        <w:t>While insights from the</w:t>
      </w:r>
      <w:r w:rsidR="00F503A3">
        <w:t xml:space="preserve"> </w:t>
      </w:r>
      <w:r w:rsidR="008C5DA7" w:rsidRPr="003C648C">
        <w:t>c</w:t>
      </w:r>
      <w:r w:rsidR="00AF696D" w:rsidRPr="003C648C">
        <w:t>ross-sectional patient chart review</w:t>
      </w:r>
      <w:r w:rsidR="00461B1A">
        <w:t xml:space="preserve"> should be interpreted with caution, they indicat</w:t>
      </w:r>
      <w:r w:rsidR="00CB0094">
        <w:t>e that a</w:t>
      </w:r>
      <w:r w:rsidR="00CB0094" w:rsidRPr="00CB0094">
        <w:t xml:space="preserve"> wide range of chemotherapy agents are prescribed to patients with HER2-negative u/mBC at each line of therapy, suggesting that there is no clear single chemotherapy of choice at any point in the treatment pathway</w:t>
      </w:r>
      <w:r w:rsidR="00CB0094">
        <w:t>.</w:t>
      </w:r>
      <w:r w:rsidR="00F503A3" w:rsidRPr="002646F6">
        <w:fldChar w:fldCharType="begin"/>
      </w:r>
      <w:r w:rsidR="00CA6345">
        <w:instrText xml:space="preserve"> ADDIN ZOTERO_ITEM CSL_CITATION {"citationID":"QZPCmA31","properties":{"formattedCitation":"\\super 136\\nosupersub{}","plainCitation":"136","noteIndex":0},"citationItems":[{"id":66355,"uris":["http://zotero.org/groups/4797619/items/D7I4CN8Z"],"itemData":{"id":66355,"type":"document","title":"LiveInsighter Breast Cancer patient data","author":[{"family":"Daiichi Sankyo Inc.","given":""}],"issued":{"date-parts":[["2022"]]}}}],"schema":"https://github.com/citation-style-language/schema/raw/master/csl-citation.json"} </w:instrText>
      </w:r>
      <w:r w:rsidR="00F503A3" w:rsidRPr="002646F6">
        <w:fldChar w:fldCharType="separate"/>
      </w:r>
      <w:r w:rsidR="00CA6345" w:rsidRPr="00CA6345">
        <w:rPr>
          <w:rFonts w:cs="Arial"/>
          <w:szCs w:val="24"/>
          <w:vertAlign w:val="superscript"/>
        </w:rPr>
        <w:t>136</w:t>
      </w:r>
      <w:r w:rsidR="00F503A3" w:rsidRPr="002646F6">
        <w:fldChar w:fldCharType="end"/>
      </w:r>
      <w:r w:rsidR="00874620" w:rsidRPr="002646F6">
        <w:t xml:space="preserve"> </w:t>
      </w:r>
      <w:r w:rsidR="00CB0094">
        <w:t>In addition, they show that v</w:t>
      </w:r>
      <w:r w:rsidR="00874620" w:rsidRPr="002646F6">
        <w:t xml:space="preserve">inorelbine </w:t>
      </w:r>
      <w:r w:rsidR="00901D34">
        <w:t xml:space="preserve">is </w:t>
      </w:r>
      <w:r w:rsidR="00874620" w:rsidRPr="002646F6">
        <w:t xml:space="preserve">used </w:t>
      </w:r>
      <w:r w:rsidR="0058492D">
        <w:t>com</w:t>
      </w:r>
      <w:r w:rsidR="00D1035C">
        <w:t xml:space="preserve">paratively infrequently </w:t>
      </w:r>
      <w:r w:rsidR="00874620" w:rsidRPr="002646F6">
        <w:t>in real-world practice relative to capecitabine</w:t>
      </w:r>
      <w:r w:rsidR="003B2BFE" w:rsidRPr="002646F6">
        <w:t xml:space="preserve"> (</w:t>
      </w:r>
      <w:r w:rsidR="003439A6" w:rsidRPr="002646F6">
        <w:t xml:space="preserve">second-line use of </w:t>
      </w:r>
      <w:r w:rsidR="006C3AD4" w:rsidRPr="002646F6">
        <w:t>vinorelbine vs.</w:t>
      </w:r>
      <w:r w:rsidR="000C071F" w:rsidRPr="002646F6">
        <w:t xml:space="preserve"> </w:t>
      </w:r>
      <w:r w:rsidR="008A5A88" w:rsidRPr="002646F6">
        <w:t xml:space="preserve">capecitabine: </w:t>
      </w:r>
      <w:r w:rsidR="00F77ABC" w:rsidRPr="00F77ABC">
        <w:rPr>
          <w:color w:val="000000"/>
          <w:highlight w:val="black"/>
        </w:rPr>
        <w:t>x</w:t>
      </w:r>
      <w:r w:rsidR="00430942" w:rsidRPr="00430942">
        <w:rPr>
          <w:color w:val="000000"/>
          <w:highlight w:val="black"/>
        </w:rPr>
        <w:t>X</w:t>
      </w:r>
      <w:r w:rsidR="003439A6" w:rsidRPr="002646F6">
        <w:t xml:space="preserve">% vs. </w:t>
      </w:r>
      <w:r w:rsidR="00F77ABC" w:rsidRPr="00F77ABC">
        <w:rPr>
          <w:color w:val="000000"/>
          <w:highlight w:val="black"/>
        </w:rPr>
        <w:t>xx</w:t>
      </w:r>
      <w:r w:rsidR="000C071F" w:rsidRPr="002646F6">
        <w:t>%</w:t>
      </w:r>
      <w:r w:rsidR="00820558">
        <w:t xml:space="preserve">; third-line: </w:t>
      </w:r>
      <w:r w:rsidR="00430942" w:rsidRPr="00430942">
        <w:rPr>
          <w:highlight w:val="black"/>
        </w:rPr>
        <w:t>X</w:t>
      </w:r>
      <w:r w:rsidR="00F77ABC" w:rsidRPr="00F77ABC">
        <w:rPr>
          <w:color w:val="000000"/>
          <w:highlight w:val="black"/>
        </w:rPr>
        <w:t>x</w:t>
      </w:r>
      <w:r w:rsidR="006053C9">
        <w:t xml:space="preserve">% </w:t>
      </w:r>
      <w:r w:rsidR="00A9150F">
        <w:t xml:space="preserve">vs </w:t>
      </w:r>
      <w:r w:rsidR="00F77ABC" w:rsidRPr="00F77ABC">
        <w:rPr>
          <w:color w:val="000000"/>
          <w:highlight w:val="black"/>
        </w:rPr>
        <w:t>xx</w:t>
      </w:r>
      <w:r w:rsidR="00A9150F">
        <w:t>%</w:t>
      </w:r>
      <w:r w:rsidR="000C071F" w:rsidRPr="002646F6">
        <w:t>)</w:t>
      </w:r>
      <w:r w:rsidR="00717C4E">
        <w:t>.</w:t>
      </w:r>
      <w:r w:rsidR="00874620" w:rsidRPr="002646F6">
        <w:fldChar w:fldCharType="begin"/>
      </w:r>
      <w:r w:rsidR="00CA6345">
        <w:instrText xml:space="preserve"> ADDIN ZOTERO_ITEM CSL_CITATION {"citationID":"RH6wZP08","properties":{"formattedCitation":"\\super 136\\nosupersub{}","plainCitation":"136","noteIndex":0},"citationItems":[{"id":66355,"uris":["http://zotero.org/groups/4797619/items/D7I4CN8Z"],"itemData":{"id":66355,"type":"document","title":"LiveInsighter Breast Cancer patient data","author":[{"family":"Daiichi Sankyo Inc.","given":""}],"issued":{"date-parts":[["2022"]]}}}],"schema":"https://github.com/citation-style-language/schema/raw/master/csl-citation.json"} </w:instrText>
      </w:r>
      <w:r w:rsidR="00874620" w:rsidRPr="002646F6">
        <w:fldChar w:fldCharType="separate"/>
      </w:r>
      <w:r w:rsidR="00CA6345" w:rsidRPr="00CA6345">
        <w:rPr>
          <w:rFonts w:cs="Arial"/>
          <w:szCs w:val="24"/>
          <w:vertAlign w:val="superscript"/>
        </w:rPr>
        <w:t>136</w:t>
      </w:r>
      <w:r w:rsidR="00874620" w:rsidRPr="002646F6">
        <w:fldChar w:fldCharType="end"/>
      </w:r>
      <w:r w:rsidR="00874620" w:rsidRPr="002646F6">
        <w:t xml:space="preserve"> </w:t>
      </w:r>
    </w:p>
    <w:p w14:paraId="78EC7278" w14:textId="664449E4" w:rsidR="00C734D3" w:rsidRPr="00A43593" w:rsidRDefault="00C734D3" w:rsidP="00C734D3">
      <w:pPr>
        <w:pStyle w:val="Heading5"/>
      </w:pPr>
      <w:bookmarkStart w:id="93" w:name="_Ref126931751"/>
      <w:r w:rsidRPr="00A43593">
        <w:t xml:space="preserve">Clinical </w:t>
      </w:r>
      <w:r w:rsidR="00B161A4" w:rsidRPr="00A43593">
        <w:t>e</w:t>
      </w:r>
      <w:r w:rsidRPr="00A43593">
        <w:t xml:space="preserve">xpert </w:t>
      </w:r>
      <w:r w:rsidR="00B161A4" w:rsidRPr="00A43593">
        <w:t>i</w:t>
      </w:r>
      <w:r w:rsidRPr="00A43593">
        <w:t xml:space="preserve">nsights </w:t>
      </w:r>
      <w:r w:rsidR="00D75B0B">
        <w:t>on the treatment pathway</w:t>
      </w:r>
      <w:bookmarkEnd w:id="93"/>
      <w:r w:rsidRPr="00A43593">
        <w:t xml:space="preserve"> </w:t>
      </w:r>
    </w:p>
    <w:p w14:paraId="718A33F0" w14:textId="41F0FA13" w:rsidR="005C140C" w:rsidRPr="002646F6" w:rsidRDefault="005C140C" w:rsidP="005627F8">
      <w:pPr>
        <w:pStyle w:val="Body"/>
      </w:pPr>
      <w:r w:rsidRPr="002646F6">
        <w:t>Advice from UK clinical experts</w:t>
      </w:r>
      <w:r w:rsidR="00A85BCB" w:rsidRPr="002646F6">
        <w:t xml:space="preserve"> </w:t>
      </w:r>
      <w:r w:rsidR="005C036F" w:rsidRPr="002646F6">
        <w:t>at an advisory board in December 2022</w:t>
      </w:r>
      <w:r w:rsidR="005C107F">
        <w:fldChar w:fldCharType="begin"/>
      </w:r>
      <w:r w:rsidR="00CA6345">
        <w:instrText xml:space="preserve"> ADDIN ZOTERO_ITEM CSL_CITATION {"citationID":"9USYZD6V","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5C107F">
        <w:fldChar w:fldCharType="separate"/>
      </w:r>
      <w:r w:rsidR="00CA6345" w:rsidRPr="00CA6345">
        <w:rPr>
          <w:rFonts w:cs="Arial"/>
          <w:szCs w:val="24"/>
          <w:vertAlign w:val="superscript"/>
        </w:rPr>
        <w:t>121</w:t>
      </w:r>
      <w:r w:rsidR="005C107F">
        <w:fldChar w:fldCharType="end"/>
      </w:r>
      <w:r w:rsidR="005C036F" w:rsidRPr="002646F6">
        <w:t xml:space="preserve"> </w:t>
      </w:r>
      <w:r w:rsidR="00FB1336">
        <w:t xml:space="preserve">aligned with real-world data and </w:t>
      </w:r>
      <w:r w:rsidR="00A85BCB" w:rsidRPr="002646F6">
        <w:t>include</w:t>
      </w:r>
      <w:r w:rsidR="00FB1336">
        <w:t>d</w:t>
      </w:r>
      <w:r w:rsidR="00A85BCB" w:rsidRPr="002646F6">
        <w:t xml:space="preserve"> the following: </w:t>
      </w:r>
    </w:p>
    <w:p w14:paraId="4E75B41A" w14:textId="40454EF6" w:rsidR="00A85BCB" w:rsidRPr="002646F6" w:rsidRDefault="00A85BCB" w:rsidP="00954359">
      <w:pPr>
        <w:pStyle w:val="Body"/>
        <w:numPr>
          <w:ilvl w:val="0"/>
          <w:numId w:val="35"/>
        </w:numPr>
      </w:pPr>
      <w:r w:rsidRPr="002646F6">
        <w:t>There are no clinically meaningful differences in the efficacy of non-targeted chemotherapy agents in the</w:t>
      </w:r>
      <w:r w:rsidR="00501EF5" w:rsidRPr="002646F6">
        <w:t xml:space="preserve"> u/mBC setting.</w:t>
      </w:r>
    </w:p>
    <w:p w14:paraId="41843DDF" w14:textId="67267514" w:rsidR="00501EF5" w:rsidRPr="002646F6" w:rsidRDefault="00501EF5" w:rsidP="00954359">
      <w:pPr>
        <w:pStyle w:val="Body"/>
        <w:numPr>
          <w:ilvl w:val="0"/>
          <w:numId w:val="35"/>
        </w:numPr>
      </w:pPr>
      <w:r w:rsidRPr="002646F6">
        <w:lastRenderedPageBreak/>
        <w:t xml:space="preserve">There is no optimal treatment sequence </w:t>
      </w:r>
      <w:r w:rsidR="0008467E" w:rsidRPr="002646F6">
        <w:t xml:space="preserve">for non-targeted chemotherapy agents </w:t>
      </w:r>
      <w:r w:rsidRPr="002646F6">
        <w:t>in the metastatic setting; non-targeted chemotherapy agents may be used interchangeably</w:t>
      </w:r>
      <w:r w:rsidR="0008467E" w:rsidRPr="002646F6">
        <w:t xml:space="preserve"> across lines of therapy</w:t>
      </w:r>
      <w:r w:rsidRPr="002646F6">
        <w:t>.</w:t>
      </w:r>
    </w:p>
    <w:p w14:paraId="08A09446" w14:textId="468020B8" w:rsidR="008C6AB6" w:rsidRPr="002646F6" w:rsidRDefault="00501EF5" w:rsidP="00954359">
      <w:pPr>
        <w:pStyle w:val="Body"/>
        <w:numPr>
          <w:ilvl w:val="0"/>
          <w:numId w:val="35"/>
        </w:numPr>
      </w:pPr>
      <w:r w:rsidRPr="002646F6">
        <w:t xml:space="preserve">Treatment decisions are based on the specific prior treatments received, </w:t>
      </w:r>
      <w:r w:rsidR="00A1027F">
        <w:t>patient fitness, individual patient needs</w:t>
      </w:r>
      <w:r w:rsidR="00FE4D67">
        <w:t xml:space="preserve"> and preference, and clinical choice.</w:t>
      </w:r>
      <w:r w:rsidRPr="002646F6">
        <w:t xml:space="preserve"> </w:t>
      </w:r>
    </w:p>
    <w:p w14:paraId="650F471E" w14:textId="0981F5E0" w:rsidR="00874620" w:rsidRPr="002646F6" w:rsidDel="00B26924" w:rsidRDefault="005D0F3F" w:rsidP="002646F6">
      <w:pPr>
        <w:spacing w:before="120" w:after="120"/>
      </w:pPr>
      <w:r>
        <w:t xml:space="preserve">This </w:t>
      </w:r>
      <w:r w:rsidR="00D738CF">
        <w:t>further highlights that NICE CG81 may be outdated and that there is no clear</w:t>
      </w:r>
      <w:r w:rsidR="000F281E">
        <w:t xml:space="preserve"> standard of care of</w:t>
      </w:r>
      <w:r w:rsidR="00D738CF">
        <w:t xml:space="preserve"> treatment pathway following one line of chemotherapy in the metastatic setting</w:t>
      </w:r>
      <w:r w:rsidR="0045708F" w:rsidRPr="00A43593">
        <w:t xml:space="preserve">. </w:t>
      </w:r>
    </w:p>
    <w:p w14:paraId="48970AA6" w14:textId="077A782F" w:rsidR="00964614" w:rsidRPr="00A43593" w:rsidRDefault="006D77DC" w:rsidP="00964614">
      <w:pPr>
        <w:pStyle w:val="Heading3"/>
      </w:pPr>
      <w:bookmarkStart w:id="94" w:name="_Ref126933423"/>
      <w:bookmarkStart w:id="95" w:name="_Toc129350849"/>
      <w:r w:rsidRPr="00A43593">
        <w:t>Unme</w:t>
      </w:r>
      <w:r w:rsidR="00964614" w:rsidRPr="00A43593">
        <w:t>t need</w:t>
      </w:r>
      <w:r w:rsidR="00DA163A" w:rsidRPr="00A43593">
        <w:t xml:space="preserve"> </w:t>
      </w:r>
      <w:r w:rsidR="00DA163A" w:rsidRPr="002646F6">
        <w:t xml:space="preserve">for </w:t>
      </w:r>
      <w:r w:rsidR="00F849F4" w:rsidRPr="002646F6">
        <w:t>effective targeted therapy in H</w:t>
      </w:r>
      <w:r w:rsidR="00DA163A" w:rsidRPr="002646F6">
        <w:t>ER2-low u/mBC</w:t>
      </w:r>
      <w:bookmarkEnd w:id="94"/>
      <w:bookmarkEnd w:id="95"/>
    </w:p>
    <w:p w14:paraId="322E500E" w14:textId="3C74087D" w:rsidR="000419CE" w:rsidRPr="002646F6" w:rsidRDefault="00FD1C94" w:rsidP="00E40EEA">
      <w:pPr>
        <w:pStyle w:val="Body"/>
      </w:pPr>
      <w:bookmarkStart w:id="96" w:name="_Ref43380494"/>
      <w:r>
        <w:t>For</w:t>
      </w:r>
      <w:r w:rsidRPr="00A43593">
        <w:t xml:space="preserve"> </w:t>
      </w:r>
      <w:r w:rsidR="00AC0D6B" w:rsidRPr="00A43593">
        <w:t xml:space="preserve">patients </w:t>
      </w:r>
      <w:r>
        <w:t xml:space="preserve">who </w:t>
      </w:r>
      <w:r w:rsidR="00AC0D6B" w:rsidRPr="00A43593">
        <w:t xml:space="preserve">present with, or develop, </w:t>
      </w:r>
      <w:r w:rsidR="00DA163A" w:rsidRPr="00A43593">
        <w:t>u/m</w:t>
      </w:r>
      <w:r w:rsidR="00AC0D6B" w:rsidRPr="00A43593">
        <w:t xml:space="preserve">BC curative therapy is </w:t>
      </w:r>
      <w:r w:rsidR="006956D0">
        <w:t xml:space="preserve">not </w:t>
      </w:r>
      <w:r w:rsidR="00AC0D6B" w:rsidRPr="00A43593">
        <w:t>available. Symptom burden is very high, largely due to metastases,</w:t>
      </w:r>
      <w:r w:rsidR="001C668E" w:rsidRPr="00A43593">
        <w:fldChar w:fldCharType="begin">
          <w:fldData xml:space="preserve">PEVuZE5vdGU+PENpdGU+PEF1dGhvcj5DYW5jZXIgUmVzZWFyY2ggVUs8L0F1dGhvcj48WWVhcj4y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ogQ2xpbiBPbmNvbDwvZnVsbC10aXRsZT48L3BlcmlvZGljYWw+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</w:fldData>
        </w:fldChar>
      </w:r>
      <w:r w:rsidR="00F3653A" w:rsidRPr="00A43593">
        <w:instrText xml:space="preserve"> ADDIN EN.CITE </w:instrText>
      </w:r>
      <w:r w:rsidR="00F3653A" w:rsidRPr="00A43593">
        <w:fldChar w:fldCharType="begin">
          <w:fldData xml:space="preserve">PEVuZE5vdGU+PENpdGU+PEF1dGhvcj5DYW5jZXIgUmVzZWFyY2ggVUs8L0F1dGhvcj48WWVhcj4y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ogQ2xpbiBPbmNvbDwvZnVsbC10aXRsZT48L3BlcmlvZGljYWw+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</w:fldData>
        </w:fldChar>
      </w:r>
      <w:r w:rsidR="00F3653A" w:rsidRPr="00A43593">
        <w:instrText xml:space="preserve"> ADDIN EN.CITE.DATA </w:instrText>
      </w:r>
      <w:r w:rsidR="00F3653A" w:rsidRPr="00A43593">
        <w:fldChar w:fldCharType="end"/>
      </w:r>
      <w:r w:rsidR="001C668E" w:rsidRPr="00A43593">
        <w:fldChar w:fldCharType="separate"/>
      </w:r>
      <w:r w:rsidR="001C668E" w:rsidRPr="00A43593">
        <w:fldChar w:fldCharType="end"/>
      </w:r>
      <w:r w:rsidR="00AC0D6B" w:rsidRPr="00A43593">
        <w:t xml:space="preserve"> and </w:t>
      </w:r>
      <w:r w:rsidR="007C0DA6" w:rsidRPr="00A43593">
        <w:t>life expectancy</w:t>
      </w:r>
      <w:r w:rsidR="00AC0D6B" w:rsidRPr="00A43593">
        <w:t xml:space="preserve"> and QoL </w:t>
      </w:r>
      <w:r w:rsidR="007C0DA6" w:rsidRPr="00A43593">
        <w:t xml:space="preserve">are </w:t>
      </w:r>
      <w:r w:rsidR="00AC0D6B" w:rsidRPr="00A43593">
        <w:t>often poor.</w:t>
      </w:r>
      <w:r w:rsidR="001C668E" w:rsidRPr="00A43593">
        <w:fldChar w:fldCharType="begin">
          <w:fldData xml:space="preserve">PEVuZE5vdGU+PENpdGU+PEF1dGhvcj5DYW5jZXIgUmVzZWFyY2ggVUs8L0F1dGhvcj48WWVhcj4y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ogQ2xpbiBPbmNvbDwvZnVsbC10aXRsZT48L3BlcmlvZGljYWw+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</w:fldData>
        </w:fldChar>
      </w:r>
      <w:r w:rsidR="00F3653A" w:rsidRPr="00A43593">
        <w:instrText xml:space="preserve"> ADDIN EN.CITE </w:instrText>
      </w:r>
      <w:r w:rsidR="00F3653A" w:rsidRPr="00A43593">
        <w:fldChar w:fldCharType="begin">
          <w:fldData xml:space="preserve">PEVuZE5vdGU+PENpdGU+PEF1dGhvcj5DYW5jZXIgUmVzZWFyY2ggVUs8L0F1dGhvcj48WWVhcj4y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</w:fldData>
        </w:fldChar>
      </w:r>
      <w:r w:rsidR="00F3653A" w:rsidRPr="00A43593">
        <w:instrText xml:space="preserve"> ADDIN EN.CITE.DATA </w:instrText>
      </w:r>
      <w:r w:rsidR="00F3653A" w:rsidRPr="00A43593">
        <w:fldChar w:fldCharType="end"/>
      </w:r>
      <w:r w:rsidR="001C668E" w:rsidRPr="00A43593">
        <w:fldChar w:fldCharType="separate"/>
      </w:r>
      <w:r w:rsidR="001C668E" w:rsidRPr="00A43593">
        <w:fldChar w:fldCharType="end"/>
      </w:r>
      <w:r w:rsidR="002F3609" w:rsidRPr="002646F6">
        <w:t xml:space="preserve"> </w:t>
      </w:r>
    </w:p>
    <w:p w14:paraId="179111C3" w14:textId="36C5D147" w:rsidR="00C9474F" w:rsidRPr="00A43593" w:rsidRDefault="007C0DA6" w:rsidP="00E40EEA">
      <w:pPr>
        <w:pStyle w:val="Body"/>
        <w:rPr>
          <w:sz w:val="16"/>
          <w:szCs w:val="16"/>
        </w:rPr>
      </w:pPr>
      <w:r w:rsidRPr="002646F6">
        <w:t xml:space="preserve">Despite </w:t>
      </w:r>
      <w:r w:rsidR="00B83229" w:rsidRPr="002646F6">
        <w:t>the</w:t>
      </w:r>
      <w:r w:rsidR="00AC4879" w:rsidRPr="002646F6">
        <w:t xml:space="preserve"> </w:t>
      </w:r>
      <w:r w:rsidR="007D4B06" w:rsidRPr="002646F6">
        <w:t>step-change in</w:t>
      </w:r>
      <w:r w:rsidRPr="002646F6">
        <w:t xml:space="preserve"> outcomes </w:t>
      </w:r>
      <w:r w:rsidR="007D4B06" w:rsidRPr="002646F6">
        <w:t xml:space="preserve">for </w:t>
      </w:r>
      <w:r w:rsidR="00495F45" w:rsidRPr="002646F6">
        <w:t xml:space="preserve">patients with </w:t>
      </w:r>
      <w:r w:rsidRPr="002646F6">
        <w:t>HER2</w:t>
      </w:r>
      <w:r w:rsidR="008D10CE" w:rsidRPr="002646F6">
        <w:t>-positive</w:t>
      </w:r>
      <w:r w:rsidRPr="002646F6">
        <w:t xml:space="preserve"> u/mBC </w:t>
      </w:r>
      <w:r w:rsidR="003163E4" w:rsidRPr="002646F6">
        <w:t>since the introduction</w:t>
      </w:r>
      <w:r w:rsidRPr="002646F6">
        <w:t xml:space="preserve"> of </w:t>
      </w:r>
      <w:r w:rsidR="00DA07E0" w:rsidRPr="002646F6">
        <w:t xml:space="preserve">effective </w:t>
      </w:r>
      <w:r w:rsidRPr="002646F6">
        <w:t xml:space="preserve">HER2-targeted therapies, </w:t>
      </w:r>
      <w:r w:rsidR="00914E3D">
        <w:t xml:space="preserve">these treatments </w:t>
      </w:r>
      <w:r w:rsidR="00F94E20">
        <w:t>are not effective in HER2-negative u/mB</w:t>
      </w:r>
      <w:r w:rsidR="00914E3D">
        <w:t>C</w:t>
      </w:r>
      <w:r w:rsidR="002F34EB" w:rsidRPr="002646F6">
        <w:t>.</w:t>
      </w:r>
      <w:r w:rsidR="00914E3D" w:rsidRPr="002646F6" w:rsidDel="00914E3D">
        <w:t xml:space="preserve"> </w:t>
      </w:r>
      <w:r w:rsidR="00914E3D">
        <w:t>F</w:t>
      </w:r>
      <w:r w:rsidR="00E40EEA" w:rsidRPr="002646F6">
        <w:t>oll</w:t>
      </w:r>
      <w:r w:rsidR="00636C59" w:rsidRPr="002646F6">
        <w:t>owing</w:t>
      </w:r>
      <w:r w:rsidR="00C9474F" w:rsidRPr="002646F6">
        <w:t xml:space="preserve"> exhaustion of</w:t>
      </w:r>
      <w:r w:rsidR="00105E8D" w:rsidRPr="002646F6">
        <w:t xml:space="preserve"> </w:t>
      </w:r>
      <w:r w:rsidR="00096940" w:rsidRPr="002646F6">
        <w:t xml:space="preserve">the </w:t>
      </w:r>
      <w:r w:rsidR="00DA07E0" w:rsidRPr="002646F6">
        <w:t>limited</w:t>
      </w:r>
      <w:r w:rsidR="00C9474F" w:rsidRPr="002646F6">
        <w:t xml:space="preserve"> targeted </w:t>
      </w:r>
      <w:r w:rsidR="00105E8D" w:rsidRPr="002646F6">
        <w:t xml:space="preserve">options </w:t>
      </w:r>
      <w:r w:rsidR="00F73AAB" w:rsidRPr="002646F6">
        <w:t xml:space="preserve">such as </w:t>
      </w:r>
      <w:r w:rsidR="00E66BFA">
        <w:t>CDK4/6i</w:t>
      </w:r>
      <w:r w:rsidR="00F73AAB" w:rsidRPr="002646F6">
        <w:t>s</w:t>
      </w:r>
      <w:r w:rsidR="00B62F7A">
        <w:t xml:space="preserve"> and </w:t>
      </w:r>
      <w:r w:rsidR="003918B4">
        <w:t>ET</w:t>
      </w:r>
      <w:r w:rsidR="00F73AAB" w:rsidRPr="002646F6">
        <w:t xml:space="preserve"> (</w:t>
      </w:r>
      <w:r w:rsidR="0013511A" w:rsidRPr="002646F6">
        <w:t>HER2-negative/HR-positive</w:t>
      </w:r>
      <w:r w:rsidR="00F73AAB" w:rsidRPr="002646F6">
        <w:t xml:space="preserve">) </w:t>
      </w:r>
      <w:r w:rsidR="00105E8D" w:rsidRPr="002646F6">
        <w:t>at early line</w:t>
      </w:r>
      <w:r w:rsidR="00D57D44" w:rsidRPr="002646F6">
        <w:t>s,</w:t>
      </w:r>
      <w:r w:rsidR="00105E8D" w:rsidRPr="002646F6">
        <w:t xml:space="preserve"> </w:t>
      </w:r>
      <w:r w:rsidR="002F34EB" w:rsidRPr="002646F6">
        <w:t>t</w:t>
      </w:r>
      <w:r w:rsidR="00E40EEA" w:rsidRPr="002646F6">
        <w:t xml:space="preserve">he only option for </w:t>
      </w:r>
      <w:r w:rsidR="00096940" w:rsidRPr="002646F6">
        <w:t xml:space="preserve">the majority of </w:t>
      </w:r>
      <w:r w:rsidR="000419CE" w:rsidRPr="002646F6">
        <w:t>patients with HER2-negative u/mBC</w:t>
      </w:r>
      <w:r w:rsidR="001D4B89" w:rsidRPr="002646F6">
        <w:t xml:space="preserve"> are non-targeted chemothera</w:t>
      </w:r>
      <w:r w:rsidR="00C101C4" w:rsidRPr="002646F6">
        <w:t>pies</w:t>
      </w:r>
      <w:r w:rsidR="00E04181">
        <w:t xml:space="preserve">. </w:t>
      </w:r>
      <w:r w:rsidR="00E04181" w:rsidRPr="00C43C55">
        <w:t>These non-targeted chemotherapies are associated with poor outcomes; i</w:t>
      </w:r>
      <w:r w:rsidR="00BB0932" w:rsidRPr="00C43C55">
        <w:t xml:space="preserve">n patients currently classified as HER2-negative/HR-positive u/mBC, non-targeted chemotherapy is </w:t>
      </w:r>
      <w:r w:rsidR="000A3371" w:rsidRPr="00C43C55">
        <w:t>asso</w:t>
      </w:r>
      <w:r w:rsidR="000A3371" w:rsidRPr="002646F6">
        <w:t>ciated with m</w:t>
      </w:r>
      <w:r w:rsidR="000A3371">
        <w:t xml:space="preserve">edian </w:t>
      </w:r>
      <w:r w:rsidR="000A3371" w:rsidRPr="00EF6CA7">
        <w:t>PFS of 3.</w:t>
      </w:r>
      <w:r w:rsidR="00DB0C61">
        <w:t>6</w:t>
      </w:r>
      <w:r w:rsidR="000A3371" w:rsidRPr="00EF6CA7">
        <w:t>–4.2 months and median OS of 11.5–</w:t>
      </w:r>
      <w:r w:rsidR="00C62FFC">
        <w:t>16.1</w:t>
      </w:r>
      <w:r w:rsidR="000A3371" w:rsidRPr="00EF6CA7">
        <w:t xml:space="preserve"> months.</w:t>
      </w:r>
      <w:r w:rsidR="00C62FFC">
        <w:fldChar w:fldCharType="begin"/>
      </w:r>
      <w:r w:rsidR="00CA6345">
        <w:instrText xml:space="preserve"> ADDIN ZOTERO_ITEM CSL_CITATION {"citationID":"zp5aJeB0","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00C62FFC">
        <w:fldChar w:fldCharType="separate"/>
      </w:r>
      <w:r w:rsidR="00FD57F4" w:rsidRPr="00FD57F4">
        <w:rPr>
          <w:rFonts w:cs="Arial"/>
          <w:szCs w:val="24"/>
          <w:vertAlign w:val="superscript"/>
        </w:rPr>
        <w:t>43–47</w:t>
      </w:r>
      <w:r w:rsidR="00C62FFC">
        <w:fldChar w:fldCharType="end"/>
      </w:r>
      <w:r w:rsidR="000A3371" w:rsidRPr="002646F6">
        <w:t xml:space="preserve"> In HER2-negative/HR-negative u/mBC, outcomes are even worse, with m</w:t>
      </w:r>
      <w:r w:rsidR="000A3371">
        <w:t xml:space="preserve">edian </w:t>
      </w:r>
      <w:r w:rsidR="000A3371" w:rsidRPr="002646F6">
        <w:t>PFS and m</w:t>
      </w:r>
      <w:r w:rsidR="000A3371">
        <w:t xml:space="preserve">edian </w:t>
      </w:r>
      <w:r w:rsidR="000A3371" w:rsidRPr="002646F6">
        <w:t xml:space="preserve">OS of </w:t>
      </w:r>
      <w:r w:rsidR="000A3371">
        <w:t>1.7</w:t>
      </w:r>
      <w:r w:rsidR="000A3371" w:rsidRPr="002646F6">
        <w:t>–</w:t>
      </w:r>
      <w:r w:rsidR="000A3371">
        <w:t>2.8</w:t>
      </w:r>
      <w:r w:rsidR="000A3371" w:rsidRPr="002646F6">
        <w:t xml:space="preserve"> months and </w:t>
      </w:r>
      <w:r w:rsidR="000861B6" w:rsidRPr="00040FAA">
        <w:t>6.7–</w:t>
      </w:r>
      <w:r w:rsidR="000861B6">
        <w:t>12.4</w:t>
      </w:r>
      <w:r w:rsidR="000861B6" w:rsidRPr="00040FAA">
        <w:t xml:space="preserve"> </w:t>
      </w:r>
      <w:r w:rsidR="000A3371" w:rsidRPr="002646F6">
        <w:t>months, respectively.</w:t>
      </w:r>
      <w:r w:rsidR="000A3371" w:rsidRPr="002646F6">
        <w:fldChar w:fldCharType="begin"/>
      </w:r>
      <w:r w:rsidR="00CA6345">
        <w:instrText xml:space="preserve"> ADDIN ZOTERO_ITEM CSL_CITATION {"citationID":"C9gIkYUu","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0A3371" w:rsidRPr="002646F6">
        <w:fldChar w:fldCharType="separate"/>
      </w:r>
      <w:r w:rsidR="00FD57F4" w:rsidRPr="00FD57F4">
        <w:rPr>
          <w:rFonts w:cs="Arial"/>
          <w:szCs w:val="24"/>
          <w:vertAlign w:val="superscript"/>
        </w:rPr>
        <w:t>43,48–50</w:t>
      </w:r>
      <w:r w:rsidR="000A3371" w:rsidRPr="002646F6">
        <w:fldChar w:fldCharType="end"/>
      </w:r>
      <w:r w:rsidR="00C43C55">
        <w:t xml:space="preserve"> </w:t>
      </w:r>
      <w:r w:rsidR="00C9474F" w:rsidRPr="002646F6">
        <w:t>There is a</w:t>
      </w:r>
      <w:r w:rsidR="00371069" w:rsidRPr="002646F6">
        <w:t xml:space="preserve"> clear</w:t>
      </w:r>
      <w:r w:rsidR="00420AEE" w:rsidRPr="002646F6">
        <w:t xml:space="preserve"> unmet </w:t>
      </w:r>
      <w:r w:rsidR="00C9474F" w:rsidRPr="002646F6">
        <w:t>need</w:t>
      </w:r>
      <w:r w:rsidR="009612B1">
        <w:t>, therefore</w:t>
      </w:r>
      <w:r w:rsidR="007A4778">
        <w:t>,</w:t>
      </w:r>
      <w:r w:rsidR="00C9474F" w:rsidRPr="002646F6">
        <w:t xml:space="preserve"> for novel treatment</w:t>
      </w:r>
      <w:r w:rsidR="009612B1">
        <w:t>s</w:t>
      </w:r>
      <w:r w:rsidR="00C9474F" w:rsidRPr="002646F6">
        <w:t xml:space="preserve"> in HER2-negative u/mBC after one </w:t>
      </w:r>
      <w:r w:rsidR="00D07A14">
        <w:t xml:space="preserve">or more </w:t>
      </w:r>
      <w:r w:rsidR="00C9474F" w:rsidRPr="002646F6">
        <w:t>line</w:t>
      </w:r>
      <w:r w:rsidR="00D07A14">
        <w:t>s</w:t>
      </w:r>
      <w:r w:rsidR="00C9474F" w:rsidRPr="002646F6">
        <w:t xml:space="preserve"> of chemotherapy in the metastatic setting</w:t>
      </w:r>
      <w:r w:rsidR="00477FFA" w:rsidRPr="002646F6">
        <w:t>.</w:t>
      </w:r>
    </w:p>
    <w:p w14:paraId="38C6CC35" w14:textId="320BC115" w:rsidR="00160770" w:rsidRDefault="00CE7E46">
      <w:pPr>
        <w:pStyle w:val="Body"/>
      </w:pPr>
      <w:r w:rsidRPr="002646F6">
        <w:t>A</w:t>
      </w:r>
      <w:r w:rsidR="00C42857" w:rsidRPr="002646F6">
        <w:t xml:space="preserve"> subset of HER2-negative u/mBC patients </w:t>
      </w:r>
      <w:r w:rsidR="00477FFA" w:rsidRPr="002646F6">
        <w:t xml:space="preserve">have tumours </w:t>
      </w:r>
      <w:r w:rsidR="00C42857" w:rsidRPr="002646F6">
        <w:t>express</w:t>
      </w:r>
      <w:r w:rsidR="00477FFA" w:rsidRPr="002646F6">
        <w:t>ing</w:t>
      </w:r>
      <w:r w:rsidR="00C42857" w:rsidRPr="002646F6">
        <w:t xml:space="preserve"> low levels of HER2</w:t>
      </w:r>
      <w:r w:rsidR="0067274C" w:rsidRPr="002646F6">
        <w:t xml:space="preserve"> and </w:t>
      </w:r>
      <w:r w:rsidR="00A553A1" w:rsidRPr="002646F6">
        <w:t>may</w:t>
      </w:r>
      <w:r w:rsidR="00DE14D4">
        <w:t xml:space="preserve"> therefore</w:t>
      </w:r>
      <w:r w:rsidR="00A553A1" w:rsidRPr="002646F6">
        <w:t xml:space="preserve"> be categorised as HER2-low </w:t>
      </w:r>
      <w:r w:rsidR="00477FFA" w:rsidRPr="002646F6">
        <w:t>(IHC1+ or IHC2+/ISH-</w:t>
      </w:r>
      <w:r w:rsidR="00C10978" w:rsidRPr="002646F6">
        <w:t>; a</w:t>
      </w:r>
      <w:r w:rsidRPr="002646F6">
        <w:t xml:space="preserve">s described in </w:t>
      </w:r>
      <w:r w:rsidR="00D9503B" w:rsidRPr="002646F6">
        <w:rPr>
          <w:b/>
        </w:rPr>
        <w:t xml:space="preserve">Section </w:t>
      </w:r>
      <w:r w:rsidR="00D9503B" w:rsidRPr="002646F6">
        <w:rPr>
          <w:b/>
          <w:bCs/>
        </w:rPr>
        <w:fldChar w:fldCharType="begin"/>
      </w:r>
      <w:r w:rsidR="00D9503B" w:rsidRPr="002646F6">
        <w:rPr>
          <w:b/>
          <w:bCs/>
        </w:rPr>
        <w:instrText xml:space="preserve"> REF _Ref125465617 \r \h </w:instrText>
      </w:r>
      <w:r w:rsidR="002505A8" w:rsidRPr="002646F6">
        <w:rPr>
          <w:b/>
          <w:bCs/>
        </w:rPr>
        <w:instrText xml:space="preserve"> \* MERGEFORMAT </w:instrText>
      </w:r>
      <w:r w:rsidR="00D9503B" w:rsidRPr="002646F6">
        <w:rPr>
          <w:b/>
          <w:bCs/>
        </w:rPr>
      </w:r>
      <w:r w:rsidR="00D9503B" w:rsidRPr="002646F6">
        <w:rPr>
          <w:b/>
          <w:bCs/>
        </w:rPr>
        <w:fldChar w:fldCharType="separate"/>
      </w:r>
      <w:r w:rsidR="00145F42">
        <w:rPr>
          <w:b/>
          <w:bCs/>
        </w:rPr>
        <w:t>B.1.3.1</w:t>
      </w:r>
      <w:r w:rsidR="00D9503B" w:rsidRPr="002646F6">
        <w:rPr>
          <w:b/>
          <w:bCs/>
        </w:rPr>
        <w:fldChar w:fldCharType="end"/>
      </w:r>
      <w:r w:rsidR="00D9503B" w:rsidRPr="002646F6">
        <w:t>).</w:t>
      </w:r>
      <w:r w:rsidR="00477FFA" w:rsidRPr="002646F6">
        <w:t xml:space="preserve"> </w:t>
      </w:r>
      <w:r w:rsidR="000C684E">
        <w:t xml:space="preserve">Despite tumours expressing low levels of HER2, </w:t>
      </w:r>
      <w:r w:rsidR="00F07272">
        <w:t>the first</w:t>
      </w:r>
      <w:r w:rsidR="00657A71">
        <w:t xml:space="preserve"> available </w:t>
      </w:r>
      <w:r w:rsidR="00A32E1A">
        <w:t xml:space="preserve">HER2 targeted therapies </w:t>
      </w:r>
      <w:r w:rsidR="00F07272">
        <w:t xml:space="preserve">(e.g. </w:t>
      </w:r>
      <w:r w:rsidR="004C0435">
        <w:t>trastuzumab) have proven</w:t>
      </w:r>
      <w:r w:rsidR="00657A71">
        <w:t xml:space="preserve"> ineffective in </w:t>
      </w:r>
      <w:r w:rsidR="009A185A">
        <w:t>this population</w:t>
      </w:r>
      <w:r w:rsidR="00BE5504">
        <w:t>;</w:t>
      </w:r>
      <w:r w:rsidR="00157FCE">
        <w:t xml:space="preserve"> a</w:t>
      </w:r>
      <w:r w:rsidR="00A76ADC">
        <w:t xml:space="preserve"> </w:t>
      </w:r>
      <w:r w:rsidR="003C6AD3">
        <w:t>P</w:t>
      </w:r>
      <w:r w:rsidR="00A76ADC">
        <w:t xml:space="preserve">hase </w:t>
      </w:r>
      <w:r w:rsidR="00157FCE">
        <w:t>III</w:t>
      </w:r>
      <w:r w:rsidR="00A76ADC">
        <w:t xml:space="preserve"> </w:t>
      </w:r>
      <w:r w:rsidR="00157FCE">
        <w:t>RCT</w:t>
      </w:r>
      <w:r w:rsidR="00A76ADC">
        <w:t xml:space="preserve"> </w:t>
      </w:r>
      <w:r w:rsidR="00BE5504">
        <w:t>showed</w:t>
      </w:r>
      <w:r w:rsidR="00EE7EC2">
        <w:t xml:space="preserve"> no statistically significant difference in OS with the addition of trastuzumab </w:t>
      </w:r>
      <w:r w:rsidR="00F94F3F">
        <w:t xml:space="preserve">to adjuvant chemotherapy </w:t>
      </w:r>
      <w:r w:rsidR="00EE7EC2">
        <w:t>(HR: 1.33; 95% CI 0.90</w:t>
      </w:r>
      <w:r w:rsidR="00A32E1A">
        <w:t>, 1.95; p=0.15)</w:t>
      </w:r>
      <w:r w:rsidR="00467344">
        <w:t>,</w:t>
      </w:r>
      <w:r w:rsidR="00062622">
        <w:fldChar w:fldCharType="begin"/>
      </w:r>
      <w:r w:rsidR="00CA6345">
        <w:instrText xml:space="preserve"> ADDIN ZOTERO_ITEM CSL_CITATION {"citationID":"YPfMKKeb","properties":{"formattedCitation":"\\super 57\\nosupersub{}","plainCitation":"57","noteIndex":0},"citationItems":[{"id":66281,"uris":["http://zotero.org/groups/4797619/items/3BD9235C"],"itemData":{"id":66281,"type":"article-journal","abstract":"PURPOSE: Adjuvant trastuzumab reduces invasive breast cancer (IBC) recurrence and risk for death in patients with HER2-amplified or overexpressing IBC. A subset of patients in the landmark trastuzumab adjuvant trials who originally tested HER2-positive but were HER2-negative by central HER2 testing appeared to possibly benefit from trastuzumab. The objective for the NSABP B-47 trial was to determine whether the addition of trastuzumab to adjuvant chemotherapy (CRx) would improve invasive disease-free survival (IDFS) in patients with HER2-negative breast cancer.\nPATIENTS AND METHODS: A total of 3,270 women with high-risk primary IBC were randomly assigned to CRx with or without 1 year of trastuzumab. Eligibility criteria included immunohistochemistry (IHC) score 1+ or 2+ with fluorescence in situ hybridization ratio (FISH) &lt; 2.0 or, if ratio was not performed, HER2 gene copy number &lt; 4.0. CRx was either docetaxel plus cyclophosphamide or doxorubicin and cyclophosphamide followed by weekly paclitaxel for 12 weeks.\nRESULTS: At a median follow-up of 46 months, the addition of trastuzumab to CRx did not improve IDFS (5-year IDFS: 89.8% with CRx plus trastuzumab [CRxT] v 89.2% with CRx alone; hazard ratio [HR], 0.98; 95% CI, 0.76 to 1.25; P = .85). These findings did not differ by level of HER2 IHC expression, lymph node involvement, or hormone-receptor status. For distant recurrence-free interval, 5-year estimates were 92.7% with CRxT compared with 93.6% for CRx alone (HR, 1.10; 95% CI, 0.81 to 1.50; P = .55) and for overall survival (OS) were 94.8% with CRxT and 96.3% in CRx alone (HR, 1.33; 95% CI, 0.90 to 1.95; P = .15). There were no unexpected toxicities from the addition of trastuzumab to CRx.\nCONCLUSION: The addition of trastuzumab to CRx did not improve IDFS, distant recurrence-free interval, or OS in women with non-HER2-overexpressing IBC. Trastuzumab does not benefit women without IHC 3+ or FISH ratio-amplified breast cancer.","container-title":"Journal of Clinical Oncology: Official Journal of the American Society of Clinical Oncology","DOI":"10.1200/JCO.19.01455","ISSN":"1527-7755","issue":"5","journalAbbreviation":"J Clin Oncol","language":"eng","note":"PMID: 31821109\nPMCID: PMC7007289","page":"444-453","source":"PubMed","title":"NSABP B-47/NRG Oncology Phase III Randomized Trial Comparing Adjuvant Chemotherapy With or Without Trastuzumab in High-Risk Invasive Breast Cancer Negative for HER2 by FISH and With IHC 1+ or 2","volume":"38","author":[{"family":"Fehrenbacher","given":"Louis"},{"family":"Cecchini","given":"Reena S."},{"family":"Geyer","given":"Charles E."},{"family":"Rastogi","given":"Priya"},{"family":"Costantino","given":"Joseph P."},{"family":"Atkins","given":"James N."},{"family":"Crown","given":"John P."},{"family":"Polikoff","given":"Jonathan"},{"family":"Boileau","given":"Jean-Francois"},{"family":"Provencher","given":"Louise"},{"family":"Stokoe","given":"Christopher"},{"family":"Moore","given":"Timothy D."},{"family":"Robidoux","given":"André"},{"family":"Flynn","given":"Patrick J."},{"family":"Borges","given":"Virginia F."},{"family":"Albain","given":"Kathy S."},{"family":"Swain","given":"Sandra M."},{"family":"Paik","given":"Soonmyung"},{"family":"Mamounas","given":"Eleftherios P."},{"family":"Wolmark","given":"Norman"}],"issued":{"date-parts":[["2020",2,10]]}}}],"schema":"https://github.com/citation-style-language/schema/raw/master/csl-citation.json"} </w:instrText>
      </w:r>
      <w:r w:rsidR="00062622">
        <w:fldChar w:fldCharType="separate"/>
      </w:r>
      <w:r w:rsidR="00FD57F4" w:rsidRPr="00FD57F4">
        <w:rPr>
          <w:rFonts w:cs="Arial"/>
          <w:szCs w:val="24"/>
          <w:vertAlign w:val="superscript"/>
        </w:rPr>
        <w:t>57</w:t>
      </w:r>
      <w:r w:rsidR="00062622">
        <w:fldChar w:fldCharType="end"/>
      </w:r>
      <w:r w:rsidR="00A32E1A">
        <w:t xml:space="preserve"> </w:t>
      </w:r>
      <w:r w:rsidR="00467344">
        <w:t>with f</w:t>
      </w:r>
      <w:r w:rsidR="00D1619B">
        <w:t xml:space="preserve">ive-year </w:t>
      </w:r>
      <w:r w:rsidR="00F94F3F">
        <w:t xml:space="preserve">OS </w:t>
      </w:r>
      <w:r w:rsidR="00D1619B">
        <w:t xml:space="preserve">point estimates </w:t>
      </w:r>
      <w:r w:rsidR="00F94F3F">
        <w:t>of</w:t>
      </w:r>
      <w:r w:rsidR="003E3C6D">
        <w:t xml:space="preserve"> </w:t>
      </w:r>
      <w:r w:rsidR="009C4A02">
        <w:t xml:space="preserve">94.8% and </w:t>
      </w:r>
      <w:r w:rsidR="00D14500">
        <w:t>96.3</w:t>
      </w:r>
      <w:r w:rsidR="003E3C6D">
        <w:t>% for the</w:t>
      </w:r>
      <w:r w:rsidR="006C4FE7">
        <w:t xml:space="preserve"> chemotherapy </w:t>
      </w:r>
      <w:r w:rsidR="00677438">
        <w:t xml:space="preserve">plus trastuzumab and </w:t>
      </w:r>
      <w:r w:rsidR="006C4FE7">
        <w:t xml:space="preserve">chemotherapy </w:t>
      </w:r>
      <w:r w:rsidR="00744D4B">
        <w:t>arms, respectively.</w:t>
      </w:r>
      <w:r w:rsidR="0009281C">
        <w:fldChar w:fldCharType="begin"/>
      </w:r>
      <w:r w:rsidR="00CA6345">
        <w:instrText xml:space="preserve"> ADDIN ZOTERO_ITEM CSL_CITATION {"citationID":"g8pFzoBK","properties":{"formattedCitation":"\\super 57\\nosupersub{}","plainCitation":"57","noteIndex":0},"citationItems":[{"id":66281,"uris":["http://zotero.org/groups/4797619/items/3BD9235C"],"itemData":{"id":66281,"type":"article-journal","abstract":"PURPOSE: Adjuvant trastuzumab reduces invasive breast cancer (IBC) recurrence and risk for death in patients with HER2-amplified or overexpressing IBC. A subset of patients in the landmark trastuzumab adjuvant trials who originally tested HER2-positive but were HER2-negative by central HER2 testing appeared to possibly benefit from trastuzumab. The objective for the NSABP B-47 trial was to determine whether the addition of trastuzumab to adjuvant chemotherapy (CRx) would improve invasive disease-free survival (IDFS) in patients with HER2-negative breast cancer.\nPATIENTS AND METHODS: A total of 3,270 women with high-risk primary IBC were randomly assigned to CRx with or without 1 year of trastuzumab. Eligibility criteria included immunohistochemistry (IHC) score 1+ or 2+ with fluorescence in situ hybridization ratio (FISH) &lt; 2.0 or, if ratio was not performed, HER2 gene copy number &lt; 4.0. CRx was either docetaxel plus cyclophosphamide or doxorubicin and cyclophosphamide followed by weekly paclitaxel for 12 weeks.\nRESULTS: At a median follow-up of 46 months, the addition of trastuzumab to CRx did not improve IDFS (5-year IDFS: 89.8% with CRx plus trastuzumab [CRxT] v 89.2% with CRx alone; hazard ratio [HR], 0.98; 95% CI, 0.76 to 1.25; P = .85). These findings did not differ by level of HER2 IHC expression, lymph node involvement, or hormone-receptor status. For distant recurrence-free interval, 5-year estimates were 92.7% with CRxT compared with 93.6% for CRx alone (HR, 1.10; 95% CI, 0.81 to 1.50; P = .55) and for overall survival (OS) were 94.8% with CRxT and 96.3% in CRx alone (HR, 1.33; 95% CI, 0.90 to 1.95; P = .15). There were no unexpected toxicities from the addition of trastuzumab to CRx.\nCONCLUSION: The addition of trastuzumab to CRx did not improve IDFS, distant recurrence-free interval, or OS in women with non-HER2-overexpressing IBC. Trastuzumab does not benefit women without IHC 3+ or FISH ratio-amplified breast cancer.","container-title":"Journal of Clinical Oncology: Official Journal of the American Society of Clinical Oncology","DOI":"10.1200/JCO.19.01455","ISSN":"1527-7755","issue":"5","journalAbbreviation":"J Clin Oncol","language":"eng","note":"PMID: 31821109\nPMCID: PMC7007289","page":"444-453","source":"PubMed","title":"NSABP B-47/NRG Oncology Phase III Randomized Trial Comparing Adjuvant Chemotherapy With or Without Trastuzumab in High-Risk Invasive Breast Cancer Negative for HER2 by FISH and With IHC 1+ or 2","volume":"38","author":[{"family":"Fehrenbacher","given":"Louis"},{"family":"Cecchini","given":"Reena S."},{"family":"Geyer","given":"Charles E."},{"family":"Rastogi","given":"Priya"},{"family":"Costantino","given":"Joseph P."},{"family":"Atkins","given":"James N."},{"family":"Crown","given":"John P."},{"family":"Polikoff","given":"Jonathan"},{"family":"Boileau","given":"Jean-Francois"},{"family":"Provencher","given":"Louise"},{"family":"Stokoe","given":"Christopher"},{"family":"Moore","given":"Timothy D."},{"family":"Robidoux","given":"André"},{"family":"Flynn","given":"Patrick J."},{"family":"Borges","given":"Virginia F."},{"family":"Albain","given":"Kathy S."},{"family":"Swain","given":"Sandra M."},{"family":"Paik","given":"Soonmyung"},{"family":"Mamounas","given":"Eleftherios P."},{"family":"Wolmark","given":"Norman"}],"issued":{"date-parts":[["2020",2,10]]}}}],"schema":"https://github.com/citation-style-language/schema/raw/master/csl-citation.json"} </w:instrText>
      </w:r>
      <w:r w:rsidR="0009281C">
        <w:fldChar w:fldCharType="separate"/>
      </w:r>
      <w:r w:rsidR="00FD57F4" w:rsidRPr="00FD57F4">
        <w:rPr>
          <w:rFonts w:cs="Arial"/>
          <w:szCs w:val="24"/>
          <w:vertAlign w:val="superscript"/>
        </w:rPr>
        <w:t>57</w:t>
      </w:r>
      <w:r w:rsidR="0009281C">
        <w:fldChar w:fldCharType="end"/>
      </w:r>
      <w:r w:rsidR="00744D4B">
        <w:t xml:space="preserve"> </w:t>
      </w:r>
      <w:r w:rsidR="00060176" w:rsidRPr="002646F6">
        <w:t xml:space="preserve">Given the </w:t>
      </w:r>
      <w:r w:rsidR="00E61A34">
        <w:t xml:space="preserve">known </w:t>
      </w:r>
      <w:r w:rsidR="007C54AA" w:rsidRPr="002646F6">
        <w:t xml:space="preserve">role of HER2 in driving </w:t>
      </w:r>
      <w:r w:rsidR="002B39E8" w:rsidRPr="002646F6">
        <w:t xml:space="preserve">BC, and the </w:t>
      </w:r>
      <w:r w:rsidR="00060176" w:rsidRPr="002646F6">
        <w:t xml:space="preserve">OS and PFS </w:t>
      </w:r>
      <w:r w:rsidR="0067274C" w:rsidRPr="002646F6">
        <w:t xml:space="preserve">benefit </w:t>
      </w:r>
      <w:r w:rsidR="00060176" w:rsidRPr="002646F6">
        <w:t xml:space="preserve">of HER2-targeted therapies in HER2-positive </w:t>
      </w:r>
      <w:r w:rsidR="00EB76E2" w:rsidRPr="002646F6">
        <w:t>disease</w:t>
      </w:r>
      <w:r w:rsidR="00060176" w:rsidRPr="002646F6">
        <w:t xml:space="preserve">, there </w:t>
      </w:r>
      <w:r w:rsidR="00016B42">
        <w:t>remains</w:t>
      </w:r>
      <w:r w:rsidR="0054103E" w:rsidRPr="002646F6">
        <w:t xml:space="preserve"> </w:t>
      </w:r>
      <w:r w:rsidR="002B39E8" w:rsidRPr="002646F6">
        <w:t>an</w:t>
      </w:r>
      <w:r w:rsidR="00060176" w:rsidRPr="002646F6">
        <w:t xml:space="preserve"> </w:t>
      </w:r>
      <w:r w:rsidR="002B39E8" w:rsidRPr="002646F6">
        <w:t>opportunity</w:t>
      </w:r>
      <w:r w:rsidR="00060176" w:rsidRPr="002646F6">
        <w:t xml:space="preserve"> for effective HER2-targeted therapies to </w:t>
      </w:r>
      <w:r w:rsidR="00CC60A2" w:rsidRPr="002646F6">
        <w:t>improve outcomes</w:t>
      </w:r>
      <w:r w:rsidR="00060176" w:rsidRPr="002646F6">
        <w:t xml:space="preserve"> in HER2-low u/mBC</w:t>
      </w:r>
      <w:r w:rsidR="0067274C" w:rsidRPr="002646F6">
        <w:t>.</w:t>
      </w:r>
      <w:r w:rsidR="007C7447">
        <w:t xml:space="preserve"> </w:t>
      </w:r>
      <w:r w:rsidR="00160770">
        <w:t xml:space="preserve">In line with this, </w:t>
      </w:r>
      <w:r w:rsidR="00071338" w:rsidRPr="002646F6">
        <w:t xml:space="preserve">UK clinical experts agreed at an advisory board in December 2022 that there is a demand </w:t>
      </w:r>
      <w:r w:rsidR="00AD3E62" w:rsidRPr="002646F6">
        <w:t>for</w:t>
      </w:r>
      <w:r w:rsidR="00071338" w:rsidRPr="002646F6">
        <w:t xml:space="preserve"> effective HER2-targeted therapies i</w:t>
      </w:r>
      <w:r w:rsidR="000516BC" w:rsidRPr="002646F6">
        <w:t>n patients with HER2-low u/mBC.</w:t>
      </w:r>
      <w:r w:rsidR="005C107F">
        <w:fldChar w:fldCharType="begin"/>
      </w:r>
      <w:r w:rsidR="00CA6345">
        <w:instrText xml:space="preserve"> ADDIN ZOTERO_ITEM CSL_CITATION {"citationID":"X8Zeznvm","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5C107F">
        <w:fldChar w:fldCharType="separate"/>
      </w:r>
      <w:r w:rsidR="00CA6345" w:rsidRPr="00CA6345">
        <w:rPr>
          <w:rFonts w:cs="Arial"/>
          <w:szCs w:val="24"/>
          <w:vertAlign w:val="superscript"/>
        </w:rPr>
        <w:t>121</w:t>
      </w:r>
      <w:r w:rsidR="005C107F">
        <w:fldChar w:fldCharType="end"/>
      </w:r>
      <w:r w:rsidR="005C107F">
        <w:t xml:space="preserve"> </w:t>
      </w:r>
    </w:p>
    <w:p w14:paraId="0C0B0942" w14:textId="26A2B68B" w:rsidR="0086654F" w:rsidRPr="00B55345" w:rsidRDefault="00160770" w:rsidP="002646F6">
      <w:pPr>
        <w:pStyle w:val="Body"/>
      </w:pPr>
      <w:r>
        <w:t xml:space="preserve">In addition to </w:t>
      </w:r>
      <w:r w:rsidR="009A64EF">
        <w:t xml:space="preserve">an unmet need to </w:t>
      </w:r>
      <w:r w:rsidR="00364525">
        <w:t>improv</w:t>
      </w:r>
      <w:r w:rsidR="009A64EF">
        <w:t>e</w:t>
      </w:r>
      <w:r w:rsidR="00364525">
        <w:t xml:space="preserve"> </w:t>
      </w:r>
      <w:r w:rsidR="009A64EF">
        <w:t>clinical</w:t>
      </w:r>
      <w:r w:rsidR="00364525">
        <w:t xml:space="preserve"> outcomes in HER2-low u/mBC, </w:t>
      </w:r>
      <w:r w:rsidR="0053398E">
        <w:t xml:space="preserve">novel treatments are needed to help ensure the NHS meets its Long Term Plan. </w:t>
      </w:r>
      <w:r w:rsidR="0086654F" w:rsidRPr="00BE56B1">
        <w:t xml:space="preserve">The NHS Long Term Plan, published in 2019, outlined a number of commitments that aim to improve diagnosis, treatment, care and outcomes for </w:t>
      </w:r>
      <w:r w:rsidR="0086654F">
        <w:t>BC</w:t>
      </w:r>
      <w:r w:rsidR="0086654F" w:rsidRPr="00BE56B1">
        <w:t xml:space="preserve"> patients. </w:t>
      </w:r>
      <w:r w:rsidR="00F37F97">
        <w:t>Among these commitments is a</w:t>
      </w:r>
      <w:r w:rsidR="0086654F" w:rsidRPr="00BE56B1">
        <w:t xml:space="preserve"> goal of</w:t>
      </w:r>
      <w:r w:rsidR="0086654F">
        <w:t xml:space="preserve"> </w:t>
      </w:r>
      <w:r w:rsidR="0086654F" w:rsidRPr="00BE56B1">
        <w:t xml:space="preserve">55,000 </w:t>
      </w:r>
      <w:r w:rsidR="00452082">
        <w:t xml:space="preserve">more </w:t>
      </w:r>
      <w:r w:rsidR="0086654F" w:rsidRPr="00BE56B1">
        <w:t xml:space="preserve">people each year surviving for </w:t>
      </w:r>
      <w:r w:rsidR="00452082">
        <w:t xml:space="preserve">at least </w:t>
      </w:r>
      <w:r w:rsidR="0086654F" w:rsidRPr="00BE56B1">
        <w:t>five years following cancer diagnosis</w:t>
      </w:r>
      <w:r w:rsidR="00F37F97">
        <w:t xml:space="preserve"> by 2028</w:t>
      </w:r>
      <w:r w:rsidR="00452082">
        <w:t>,</w:t>
      </w:r>
      <w:r w:rsidR="0086654F" w:rsidRPr="00BE56B1">
        <w:t xml:space="preserve"> a</w:t>
      </w:r>
      <w:r w:rsidR="00F37F97">
        <w:t>s well as</w:t>
      </w:r>
      <w:r w:rsidR="0086654F" w:rsidRPr="00BE56B1">
        <w:t xml:space="preserve"> improv</w:t>
      </w:r>
      <w:r w:rsidR="00F37F97">
        <w:t>ed</w:t>
      </w:r>
      <w:r w:rsidR="0086654F" w:rsidRPr="00BE56B1">
        <w:t xml:space="preserve"> </w:t>
      </w:r>
      <w:r w:rsidR="0086654F">
        <w:t>QoL</w:t>
      </w:r>
      <w:r w:rsidR="0086654F" w:rsidRPr="00BE56B1">
        <w:t xml:space="preserve"> and patient experience outcomes</w:t>
      </w:r>
      <w:r w:rsidR="00750129">
        <w:t>.</w:t>
      </w:r>
      <w:r w:rsidR="00750129">
        <w:fldChar w:fldCharType="begin"/>
      </w:r>
      <w:r w:rsidR="00CA6345">
        <w:instrText xml:space="preserve"> ADDIN ZOTERO_ITEM CSL_CITATION {"citationID":"hbDEgEsy","properties":{"formattedCitation":"\\super 137\\nosupersub{}","plainCitation":"137","noteIndex":0},"citationItems":[{"id":66448,"uris":["http://zotero.org/groups/4797619/items/AXR7YCEJ"],"itemData":{"id":66448,"type":"report","title":"NHS Long Term Plan","URL":"https://www.longtermplan.nhs.uk/online-version/chapter-3-further-progress-on-care-quality-and-outcomes/better-care-for-major-health-conditions/cancer/.","author":[{"family":"NHS England","given":"2019"}]}}],"schema":"https://github.com/citation-style-language/schema/raw/master/csl-citation.json"} </w:instrText>
      </w:r>
      <w:r w:rsidR="00750129">
        <w:fldChar w:fldCharType="separate"/>
      </w:r>
      <w:r w:rsidR="00CA6345" w:rsidRPr="00CA6345">
        <w:rPr>
          <w:rFonts w:cs="Arial"/>
          <w:szCs w:val="24"/>
          <w:vertAlign w:val="superscript"/>
        </w:rPr>
        <w:t>137</w:t>
      </w:r>
      <w:r w:rsidR="00750129">
        <w:fldChar w:fldCharType="end"/>
      </w:r>
      <w:r w:rsidR="007F53E2">
        <w:t xml:space="preserve"> T</w:t>
      </w:r>
      <w:r w:rsidR="001D509A">
        <w:t>he NHS could meet these long-term ambitions by</w:t>
      </w:r>
      <w:r w:rsidR="00BC2CED">
        <w:t xml:space="preserve"> making available</w:t>
      </w:r>
      <w:r w:rsidR="0086654F" w:rsidRPr="00BE56B1">
        <w:t xml:space="preserve"> new, effective</w:t>
      </w:r>
      <w:r w:rsidR="00FE5A17">
        <w:t>,</w:t>
      </w:r>
      <w:r w:rsidR="0086654F" w:rsidRPr="00BE56B1">
        <w:t xml:space="preserve"> targeted treatment</w:t>
      </w:r>
      <w:r w:rsidR="00962208">
        <w:t>s</w:t>
      </w:r>
      <w:r w:rsidR="0086654F" w:rsidRPr="00BE56B1">
        <w:t xml:space="preserve"> for a patient population </w:t>
      </w:r>
      <w:r w:rsidR="00FE5A17">
        <w:t xml:space="preserve">whose current options are largely limited to </w:t>
      </w:r>
      <w:r w:rsidR="007F2FCA">
        <w:t xml:space="preserve">non-targeted </w:t>
      </w:r>
      <w:r w:rsidR="00FE5A17">
        <w:t>single-agent chemotherapi</w:t>
      </w:r>
      <w:r w:rsidR="0086654F" w:rsidRPr="00BE56B1">
        <w:t>e</w:t>
      </w:r>
      <w:r w:rsidR="00016631">
        <w:t>s</w:t>
      </w:r>
      <w:r w:rsidR="00DD2FC4">
        <w:t>, which have poor efficacy</w:t>
      </w:r>
      <w:r w:rsidR="001D509A">
        <w:t>.</w:t>
      </w:r>
      <w:r w:rsidR="0086654F" w:rsidRPr="00BE56B1">
        <w:t xml:space="preserve">  </w:t>
      </w:r>
    </w:p>
    <w:p w14:paraId="67389C0B" w14:textId="060AEB64" w:rsidR="00590159" w:rsidRPr="002646F6" w:rsidRDefault="00C377F4" w:rsidP="00CF50D5">
      <w:pPr>
        <w:pStyle w:val="Heading3"/>
      </w:pPr>
      <w:bookmarkStart w:id="97" w:name="_Toc97026210"/>
      <w:bookmarkStart w:id="98" w:name="_Toc97026211"/>
      <w:bookmarkStart w:id="99" w:name="_Toc97026212"/>
      <w:bookmarkStart w:id="100" w:name="_Toc97026213"/>
      <w:bookmarkStart w:id="101" w:name="_Toc97026214"/>
      <w:bookmarkStart w:id="102" w:name="_Toc97026215"/>
      <w:bookmarkStart w:id="103" w:name="_Toc97026216"/>
      <w:bookmarkStart w:id="104" w:name="_Toc97026217"/>
      <w:bookmarkStart w:id="105" w:name="_Toc97026218"/>
      <w:bookmarkStart w:id="106" w:name="_Toc97026224"/>
      <w:bookmarkStart w:id="107" w:name="_Toc97026225"/>
      <w:bookmarkStart w:id="108" w:name="_Toc97026226"/>
      <w:bookmarkStart w:id="109" w:name="_Toc129350850"/>
      <w:bookmarkEnd w:id="96"/>
      <w:bookmarkEnd w:id="97"/>
      <w:bookmarkEnd w:id="98"/>
      <w:bookmarkEnd w:id="99"/>
      <w:bookmarkEnd w:id="100"/>
      <w:bookmarkEnd w:id="101"/>
      <w:bookmarkEnd w:id="102"/>
      <w:bookmarkEnd w:id="103"/>
      <w:bookmarkEnd w:id="104"/>
      <w:bookmarkEnd w:id="105"/>
      <w:bookmarkEnd w:id="106"/>
      <w:bookmarkEnd w:id="107"/>
      <w:bookmarkEnd w:id="108"/>
      <w:r w:rsidRPr="002646F6">
        <w:lastRenderedPageBreak/>
        <w:t>P</w:t>
      </w:r>
      <w:r w:rsidR="00E50352" w:rsidRPr="002646F6">
        <w:t>roposed p</w:t>
      </w:r>
      <w:r w:rsidRPr="002646F6">
        <w:t xml:space="preserve">lace of T-DXd in </w:t>
      </w:r>
      <w:r w:rsidR="006153FF" w:rsidRPr="002646F6">
        <w:t xml:space="preserve">the HER2-low </w:t>
      </w:r>
      <w:r w:rsidR="008120C0" w:rsidRPr="002646F6">
        <w:t xml:space="preserve">u/mBC </w:t>
      </w:r>
      <w:r w:rsidR="006153FF" w:rsidRPr="002646F6">
        <w:t>treatment pathway</w:t>
      </w:r>
      <w:bookmarkEnd w:id="109"/>
    </w:p>
    <w:p w14:paraId="73712F86" w14:textId="7DD4BDAD" w:rsidR="00EE5E45" w:rsidRPr="002646F6" w:rsidRDefault="00D018B5" w:rsidP="004601F6">
      <w:pPr>
        <w:pStyle w:val="Body"/>
        <w:rPr>
          <w:u w:val="single"/>
        </w:rPr>
      </w:pPr>
      <w:r w:rsidRPr="002646F6">
        <w:t xml:space="preserve">T-DXd is the first and only </w:t>
      </w:r>
      <w:r>
        <w:t>EMA-</w:t>
      </w:r>
      <w:r w:rsidRPr="00F80EEE">
        <w:rPr>
          <w:i/>
          <w:iCs/>
        </w:rPr>
        <w:fldChar w:fldCharType="begin"/>
      </w:r>
      <w:r w:rsidR="00CA6345">
        <w:rPr>
          <w:i/>
          <w:iCs/>
        </w:rPr>
        <w:instrText xml:space="preserve"> ADDIN ZOTERO_ITEM CSL_CITATION {"citationID":"tbLCSqJR","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Pr="00F80EEE">
        <w:rPr>
          <w:i/>
          <w:iCs/>
        </w:rPr>
        <w:fldChar w:fldCharType="separate"/>
      </w:r>
      <w:r w:rsidR="00FD57F4" w:rsidRPr="00FD57F4">
        <w:rPr>
          <w:rFonts w:cs="Arial"/>
          <w:szCs w:val="24"/>
          <w:vertAlign w:val="superscript"/>
        </w:rPr>
        <w:t>3</w:t>
      </w:r>
      <w:r w:rsidRPr="00F80EEE">
        <w:rPr>
          <w:i/>
          <w:iCs/>
        </w:rPr>
        <w:fldChar w:fldCharType="end"/>
      </w:r>
      <w:r>
        <w:rPr>
          <w:i/>
          <w:iCs/>
        </w:rPr>
        <w:t xml:space="preserve"> </w:t>
      </w:r>
      <w:r>
        <w:t xml:space="preserve">and </w:t>
      </w:r>
      <w:r w:rsidRPr="002646F6">
        <w:t>F</w:t>
      </w:r>
      <w:r>
        <w:t>ood and Drug Administration (</w:t>
      </w:r>
      <w:r w:rsidRPr="002646F6">
        <w:t>FDA</w:t>
      </w:r>
      <w:r>
        <w:t>)</w:t>
      </w:r>
      <w:r w:rsidRPr="002646F6">
        <w:t>-approved</w:t>
      </w:r>
      <w:r w:rsidR="00645F0A">
        <w:fldChar w:fldCharType="begin"/>
      </w:r>
      <w:r w:rsidR="00CA6345">
        <w:instrText xml:space="preserve"> ADDIN ZOTERO_ITEM CSL_CITATION {"citationID":"m1a2jw1M","properties":{"formattedCitation":"\\super 138,139\\nosupersub{}","plainCitation":"138,139","noteIndex":0},"citationItems":[{"id":66845,"uris":["http://zotero.org/groups/4797619/items/K7R8E452"],"itemData":{"id":66845,"type":"webpage","container-title":"The ASCO Post","language":"en","title":"FDA Approves First Targeted Therapy for HER2-Low Breast Cancer","URL":"https://ascopost.com/issues/september-10-2022/fda-approves-first-targeted-therapy-for-her2-low-breast-cancer/","accessed":{"date-parts":[["2023",3,6]]},"issued":{"date-parts":[["2022",9]]}}},{"id":66843,"uris":["http://zotero.org/groups/4797619/items/IPJ8PZ2L"],"itemData":{"id":66843,"type":"document","publisher":"Access Data FDA.gov","title":"HIGHLIGHTS OF PRESCRIBING INFORMATION - ENHERTU.","URL":"https://www.accessdata.fda.gov/drugsatfda_docs/label/2022/761139s021lbl.pdf","author":[{"family":"US Food and Drug Administration","given":""}],"issued":{"date-parts":[["2022",8]]}}}],"schema":"https://github.com/citation-style-language/schema/raw/master/csl-citation.json"} </w:instrText>
      </w:r>
      <w:r w:rsidR="00645F0A">
        <w:fldChar w:fldCharType="separate"/>
      </w:r>
      <w:r w:rsidR="00CA6345" w:rsidRPr="00CA6345">
        <w:rPr>
          <w:rFonts w:cs="Arial"/>
          <w:szCs w:val="24"/>
          <w:vertAlign w:val="superscript"/>
        </w:rPr>
        <w:t>138,139</w:t>
      </w:r>
      <w:r w:rsidR="00645F0A">
        <w:fldChar w:fldCharType="end"/>
      </w:r>
      <w:r w:rsidRPr="002646F6">
        <w:t xml:space="preserve"> therapy for HER2-low u/mBC specifically</w:t>
      </w:r>
      <w:r w:rsidRPr="00E01AB6">
        <w:t xml:space="preserve">. </w:t>
      </w:r>
      <w:r w:rsidRPr="002646F6">
        <w:t xml:space="preserve">The </w:t>
      </w:r>
      <w:r>
        <w:t>EMA marketing authorisation in this indication is:</w:t>
      </w:r>
      <w:r w:rsidRPr="002646F6">
        <w:t xml:space="preserve"> </w:t>
      </w:r>
      <w:r w:rsidRPr="00951431">
        <w:rPr>
          <w:i/>
        </w:rPr>
        <w:t>as monotherapy for the treatment of adult patients with unresectable or metastatic HER2 low breast cancer who have received prior chemotherapy in the metastatic setting or developed disease recurrence during or within 6 months of completing adjuvant chemotherapy (see section 4.2).</w:t>
      </w:r>
      <w:r w:rsidRPr="002646F6">
        <w:t xml:space="preserve"> </w:t>
      </w:r>
      <w:r>
        <w:t xml:space="preserve">The </w:t>
      </w:r>
      <w:r w:rsidRPr="002646F6">
        <w:t xml:space="preserve">UK </w:t>
      </w:r>
      <w:r>
        <w:t xml:space="preserve">marketing authorisation </w:t>
      </w:r>
      <w:r w:rsidR="00F77ABC" w:rsidRPr="00F77ABC">
        <w:rPr>
          <w:color w:val="000000"/>
          <w:highlight w:val="black"/>
        </w:rPr>
        <w:t>xxxxxxxxxxxxxxxxxxx</w:t>
      </w:r>
      <w:r w:rsidR="0054039F">
        <w:rPr>
          <w:color w:val="000000"/>
          <w:highlight w:val="black"/>
        </w:rPr>
        <w:t xml:space="preserve"> </w:t>
      </w:r>
      <w:r w:rsidR="00F77ABC" w:rsidRPr="00F77ABC">
        <w:rPr>
          <w:color w:val="000000"/>
          <w:highlight w:val="black"/>
        </w:rPr>
        <w:t>xxxxxxxxxxxxxxxxxxxxxxxxxxxxxxxxxxx</w:t>
      </w:r>
      <w:r>
        <w:t>.</w:t>
      </w:r>
    </w:p>
    <w:p w14:paraId="1BEDA452" w14:textId="6D71C241" w:rsidR="00C72AB9" w:rsidRPr="002646F6" w:rsidRDefault="003349EC" w:rsidP="004601F6">
      <w:pPr>
        <w:pStyle w:val="Body"/>
      </w:pPr>
      <w:r w:rsidRPr="002646F6">
        <w:t xml:space="preserve">T-DXd is expected to be positioned for patients with HER2-low u/mBC who have </w:t>
      </w:r>
      <w:r w:rsidR="00B50BB5" w:rsidRPr="002646F6">
        <w:t xml:space="preserve">exhausted earlier targeted therapies and </w:t>
      </w:r>
      <w:r w:rsidR="00F53B56" w:rsidRPr="002646F6">
        <w:t xml:space="preserve">received at least one prior line of chemotherapy </w:t>
      </w:r>
      <w:r w:rsidR="00B50BB5" w:rsidRPr="002646F6">
        <w:t xml:space="preserve">in </w:t>
      </w:r>
      <w:r w:rsidR="00B50BB5" w:rsidRPr="004951BC">
        <w:t>the</w:t>
      </w:r>
      <w:r w:rsidR="00F53B56" w:rsidRPr="004951BC">
        <w:t xml:space="preserve"> </w:t>
      </w:r>
      <w:r w:rsidR="004269D6" w:rsidRPr="003C648C">
        <w:t>adjuvant (if recurrence occurs within 6 months) or</w:t>
      </w:r>
      <w:r w:rsidR="00F53B56" w:rsidRPr="002646F6">
        <w:t xml:space="preserve"> metastatic </w:t>
      </w:r>
      <w:r w:rsidR="00B50BB5" w:rsidRPr="002646F6">
        <w:t>setting</w:t>
      </w:r>
      <w:r w:rsidR="00E56D6A" w:rsidRPr="002646F6">
        <w:t xml:space="preserve"> (</w:t>
      </w:r>
      <w:r w:rsidR="00AA0E48" w:rsidRPr="00AA0E48">
        <w:rPr>
          <w:b/>
          <w:bCs/>
        </w:rPr>
        <w:fldChar w:fldCharType="begin"/>
      </w:r>
      <w:r w:rsidR="00AA0E48" w:rsidRPr="00AA0E48">
        <w:rPr>
          <w:b/>
          <w:bCs/>
        </w:rPr>
        <w:instrText xml:space="preserve"> REF _Ref121943641 \h  \* MERGEFORMAT </w:instrText>
      </w:r>
      <w:r w:rsidR="00AA0E48" w:rsidRPr="00AA0E48">
        <w:rPr>
          <w:b/>
          <w:bCs/>
        </w:rPr>
      </w:r>
      <w:r w:rsidR="00AA0E48" w:rsidRPr="00AA0E48">
        <w:rPr>
          <w:b/>
          <w:bCs/>
        </w:rPr>
        <w:fldChar w:fldCharType="separate"/>
      </w:r>
      <w:r w:rsidR="00145F42" w:rsidRPr="00145F42">
        <w:rPr>
          <w:b/>
          <w:bCs/>
        </w:rPr>
        <w:t xml:space="preserve">Figure </w:t>
      </w:r>
      <w:r w:rsidR="00145F42" w:rsidRPr="00145F42">
        <w:rPr>
          <w:b/>
          <w:bCs/>
          <w:noProof/>
        </w:rPr>
        <w:t>7</w:t>
      </w:r>
      <w:r w:rsidR="00AA0E48" w:rsidRPr="00AA0E48">
        <w:rPr>
          <w:b/>
          <w:bCs/>
        </w:rPr>
        <w:fldChar w:fldCharType="end"/>
      </w:r>
      <w:r w:rsidR="00F10110">
        <w:rPr>
          <w:b/>
          <w:bCs/>
        </w:rPr>
        <w:t xml:space="preserve"> </w:t>
      </w:r>
      <w:r w:rsidR="00F57392">
        <w:t xml:space="preserve">[HR-positive] </w:t>
      </w:r>
      <w:r w:rsidR="00F10110">
        <w:t>and</w:t>
      </w:r>
      <w:r w:rsidR="00637159">
        <w:t xml:space="preserve"> </w:t>
      </w:r>
      <w:r w:rsidR="00637159" w:rsidRPr="00637159">
        <w:rPr>
          <w:b/>
          <w:bCs/>
        </w:rPr>
        <w:fldChar w:fldCharType="begin"/>
      </w:r>
      <w:r w:rsidR="00637159" w:rsidRPr="00637159">
        <w:rPr>
          <w:b/>
          <w:bCs/>
        </w:rPr>
        <w:instrText xml:space="preserve"> REF _Ref125896405 \h </w:instrText>
      </w:r>
      <w:r w:rsidR="00637159">
        <w:rPr>
          <w:b/>
          <w:bCs/>
        </w:rPr>
        <w:instrText xml:space="preserve"> \* MERGEFORMAT </w:instrText>
      </w:r>
      <w:r w:rsidR="00637159" w:rsidRPr="00637159">
        <w:rPr>
          <w:b/>
          <w:bCs/>
        </w:rPr>
      </w:r>
      <w:r w:rsidR="00637159" w:rsidRPr="00637159">
        <w:rPr>
          <w:b/>
          <w:bCs/>
        </w:rPr>
        <w:fldChar w:fldCharType="separate"/>
      </w:r>
      <w:r w:rsidR="00145F42" w:rsidRPr="00145F42">
        <w:rPr>
          <w:b/>
          <w:bCs/>
        </w:rPr>
        <w:t xml:space="preserve">Figure </w:t>
      </w:r>
      <w:r w:rsidR="00145F42" w:rsidRPr="00145F42">
        <w:rPr>
          <w:b/>
          <w:bCs/>
          <w:noProof/>
        </w:rPr>
        <w:t>8</w:t>
      </w:r>
      <w:r w:rsidR="00637159" w:rsidRPr="00637159">
        <w:rPr>
          <w:b/>
          <w:bCs/>
        </w:rPr>
        <w:fldChar w:fldCharType="end"/>
      </w:r>
      <w:r w:rsidR="00F57392">
        <w:rPr>
          <w:b/>
          <w:bCs/>
        </w:rPr>
        <w:t xml:space="preserve"> </w:t>
      </w:r>
      <w:r w:rsidR="00F57392">
        <w:t>[HR-negative]</w:t>
      </w:r>
      <w:r w:rsidR="00E56D6A" w:rsidRPr="002646F6">
        <w:t>)</w:t>
      </w:r>
      <w:r w:rsidR="00EF1EE6" w:rsidRPr="002646F6">
        <w:t>.</w:t>
      </w:r>
      <w:r w:rsidR="00F37353">
        <w:t xml:space="preserve"> </w:t>
      </w:r>
      <w:r w:rsidR="002F43BB" w:rsidRPr="002646F6">
        <w:t>This positioning</w:t>
      </w:r>
      <w:r w:rsidR="008724FC" w:rsidRPr="002646F6">
        <w:t xml:space="preserve"> is</w:t>
      </w:r>
      <w:r w:rsidR="00B85206" w:rsidRPr="002646F6">
        <w:t xml:space="preserve"> in line with the market</w:t>
      </w:r>
      <w:r w:rsidR="008724FC" w:rsidRPr="002646F6">
        <w:t>ing</w:t>
      </w:r>
      <w:r w:rsidR="00B85206" w:rsidRPr="002646F6">
        <w:t xml:space="preserve"> authorisation</w:t>
      </w:r>
      <w:r w:rsidR="008724FC" w:rsidRPr="002646F6">
        <w:t xml:space="preserve"> and</w:t>
      </w:r>
      <w:r w:rsidR="002F43BB" w:rsidRPr="002646F6">
        <w:t xml:space="preserve"> was considered appropriate by clinical experts at an advisory board in December 2022.</w:t>
      </w:r>
      <w:r w:rsidR="006B03DE">
        <w:fldChar w:fldCharType="begin"/>
      </w:r>
      <w:r w:rsidR="00CA6345">
        <w:instrText xml:space="preserve"> ADDIN ZOTERO_ITEM CSL_CITATION {"citationID":"8Rh8uYK2","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6B03DE">
        <w:fldChar w:fldCharType="separate"/>
      </w:r>
      <w:r w:rsidR="00CA6345" w:rsidRPr="00CA6345">
        <w:rPr>
          <w:rFonts w:cs="Arial"/>
          <w:szCs w:val="24"/>
          <w:vertAlign w:val="superscript"/>
        </w:rPr>
        <w:t>121</w:t>
      </w:r>
      <w:r w:rsidR="006B03DE">
        <w:fldChar w:fldCharType="end"/>
      </w:r>
      <w:r w:rsidR="006B03DE" w:rsidRPr="002646F6">
        <w:t xml:space="preserve"> </w:t>
      </w:r>
    </w:p>
    <w:p w14:paraId="4AC8E2D4" w14:textId="78D1D839" w:rsidR="00946EF2" w:rsidRPr="002646F6" w:rsidRDefault="0021553D" w:rsidP="004601F6">
      <w:pPr>
        <w:pStyle w:val="Body"/>
      </w:pPr>
      <w:r>
        <w:t>It should be noted that, w</w:t>
      </w:r>
      <w:r w:rsidR="00FD600F" w:rsidRPr="002646F6">
        <w:t xml:space="preserve">hile </w:t>
      </w:r>
      <w:r w:rsidR="00903504" w:rsidRPr="002646F6">
        <w:t xml:space="preserve">the </w:t>
      </w:r>
      <w:r w:rsidR="00FD600F" w:rsidRPr="002646F6">
        <w:t>pathway is aligned to NICE CG81 and NICE TAs at the relevant line of therapy, ESMO 2021 guidelines,</w:t>
      </w:r>
      <w:r w:rsidR="00910F63" w:rsidRPr="002646F6">
        <w:fldChar w:fldCharType="begin"/>
      </w:r>
      <w:r w:rsidR="00CA6345">
        <w:instrText xml:space="preserve"> ADDIN ZOTERO_ITEM CSL_CITATION {"citationID":"rwK7VdyJ","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00910F63" w:rsidRPr="002646F6">
        <w:fldChar w:fldCharType="separate"/>
      </w:r>
      <w:r w:rsidR="00FD57F4" w:rsidRPr="00FD57F4">
        <w:rPr>
          <w:rFonts w:cs="Arial"/>
          <w:szCs w:val="24"/>
          <w:vertAlign w:val="superscript"/>
        </w:rPr>
        <w:t>42</w:t>
      </w:r>
      <w:r w:rsidR="00910F63" w:rsidRPr="002646F6">
        <w:fldChar w:fldCharType="end"/>
      </w:r>
      <w:r w:rsidR="00FD600F" w:rsidRPr="002646F6">
        <w:t xml:space="preserve"> UK real-world data</w:t>
      </w:r>
      <w:r w:rsidR="00F364F1" w:rsidRPr="002646F6">
        <w:t>,</w:t>
      </w:r>
      <w:r w:rsidR="00894A28" w:rsidRPr="002646F6">
        <w:fldChar w:fldCharType="begin"/>
      </w:r>
      <w:r w:rsidR="00CA6345">
        <w:instrText xml:space="preserve"> ADDIN ZOTERO_ITEM CSL_CITATION {"citationID":"FRB60jd5","properties":{"formattedCitation":"\\super 136\\nosupersub{}","plainCitation":"136","noteIndex":0},"citationItems":[{"id":66355,"uris":["http://zotero.org/groups/4797619/items/D7I4CN8Z"],"itemData":{"id":66355,"type":"document","title":"LiveInsighter Breast Cancer patient data","author":[{"family":"Daiichi Sankyo Inc.","given":""}],"issued":{"date-parts":[["2022"]]}}}],"schema":"https://github.com/citation-style-language/schema/raw/master/csl-citation.json"} </w:instrText>
      </w:r>
      <w:r w:rsidR="00894A28" w:rsidRPr="002646F6">
        <w:fldChar w:fldCharType="separate"/>
      </w:r>
      <w:r w:rsidR="00CA6345" w:rsidRPr="00CA6345">
        <w:rPr>
          <w:rFonts w:cs="Arial"/>
          <w:szCs w:val="24"/>
          <w:vertAlign w:val="superscript"/>
        </w:rPr>
        <w:t>136</w:t>
      </w:r>
      <w:r w:rsidR="00894A28" w:rsidRPr="002646F6">
        <w:fldChar w:fldCharType="end"/>
      </w:r>
      <w:r w:rsidR="00F364F1" w:rsidRPr="002646F6">
        <w:t xml:space="preserve"> </w:t>
      </w:r>
      <w:r w:rsidR="00C72AB9" w:rsidRPr="002646F6">
        <w:t xml:space="preserve">and </w:t>
      </w:r>
      <w:r w:rsidR="00F364F1" w:rsidRPr="002646F6">
        <w:t>clinical expert insights</w:t>
      </w:r>
      <w:r>
        <w:t xml:space="preserve"> indicate that</w:t>
      </w:r>
      <w:r w:rsidR="00F364F1" w:rsidRPr="002646F6">
        <w:t xml:space="preserve"> </w:t>
      </w:r>
      <w:r w:rsidR="007A7978" w:rsidRPr="002646F6">
        <w:t>there is no optimal sequencing</w:t>
      </w:r>
      <w:r>
        <w:t xml:space="preserve"> </w:t>
      </w:r>
      <w:r w:rsidR="00292740">
        <w:t>of chemotherapy agents in the metastatic setting</w:t>
      </w:r>
      <w:r w:rsidR="007A7978" w:rsidRPr="002646F6">
        <w:t xml:space="preserve"> </w:t>
      </w:r>
      <w:r w:rsidR="00395B1B" w:rsidRPr="00293E72">
        <w:t>(</w:t>
      </w:r>
      <w:r w:rsidR="00395B1B" w:rsidRPr="002646F6">
        <w:rPr>
          <w:b/>
          <w:bCs/>
        </w:rPr>
        <w:t xml:space="preserve">Section </w:t>
      </w:r>
      <w:r w:rsidR="00395B1B" w:rsidRPr="002646F6">
        <w:rPr>
          <w:b/>
          <w:bCs/>
        </w:rPr>
        <w:fldChar w:fldCharType="begin"/>
      </w:r>
      <w:r w:rsidR="00395B1B" w:rsidRPr="002646F6">
        <w:rPr>
          <w:b/>
          <w:bCs/>
        </w:rPr>
        <w:instrText xml:space="preserve"> REF _Ref122631429 \r \h  \* MERGEFORMAT </w:instrText>
      </w:r>
      <w:r w:rsidR="00395B1B" w:rsidRPr="002646F6">
        <w:rPr>
          <w:b/>
          <w:bCs/>
        </w:rPr>
      </w:r>
      <w:r w:rsidR="00395B1B" w:rsidRPr="002646F6">
        <w:rPr>
          <w:b/>
          <w:bCs/>
        </w:rPr>
        <w:fldChar w:fldCharType="separate"/>
      </w:r>
      <w:r w:rsidR="00145F42">
        <w:rPr>
          <w:b/>
          <w:bCs/>
        </w:rPr>
        <w:t>B.1.3.3.3.4</w:t>
      </w:r>
      <w:r w:rsidR="00395B1B" w:rsidRPr="002646F6">
        <w:rPr>
          <w:b/>
          <w:bCs/>
        </w:rPr>
        <w:fldChar w:fldCharType="end"/>
      </w:r>
      <w:r w:rsidR="00395B1B" w:rsidRPr="00293E72">
        <w:t>)</w:t>
      </w:r>
      <w:r w:rsidR="003C7EC8" w:rsidRPr="002646F6">
        <w:t>.</w:t>
      </w:r>
      <w:r w:rsidR="008B2044" w:rsidRPr="002646F6">
        <w:fldChar w:fldCharType="begin"/>
      </w:r>
      <w:r w:rsidR="00CA6345">
        <w:instrText xml:space="preserve"> ADDIN ZOTERO_ITEM CSL_CITATION {"citationID":"WSK1AiGJ","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8B2044" w:rsidRPr="002646F6">
        <w:fldChar w:fldCharType="separate"/>
      </w:r>
      <w:r w:rsidR="00CA6345" w:rsidRPr="00CA6345">
        <w:rPr>
          <w:rFonts w:cs="Arial"/>
          <w:szCs w:val="24"/>
          <w:vertAlign w:val="superscript"/>
        </w:rPr>
        <w:t>118</w:t>
      </w:r>
      <w:r w:rsidR="008B2044" w:rsidRPr="002646F6">
        <w:fldChar w:fldCharType="end"/>
      </w:r>
    </w:p>
    <w:p w14:paraId="622FBE8C" w14:textId="72FDCDEC" w:rsidR="007F326B" w:rsidRPr="002646F6" w:rsidRDefault="00A34481" w:rsidP="00A34481">
      <w:pPr>
        <w:pStyle w:val="Caption"/>
      </w:pPr>
      <w:bookmarkStart w:id="110" w:name="_Ref121943641"/>
      <w:bookmarkStart w:id="111" w:name="_Toc129350933"/>
      <w:r w:rsidRPr="002646F6">
        <w:t xml:space="preserve">Figure </w:t>
      </w:r>
      <w:r>
        <w:fldChar w:fldCharType="begin"/>
      </w:r>
      <w:r>
        <w:instrText>SEQ Figure \* ARABIC</w:instrText>
      </w:r>
      <w:r>
        <w:fldChar w:fldCharType="separate"/>
      </w:r>
      <w:r w:rsidR="00145F42">
        <w:rPr>
          <w:noProof/>
        </w:rPr>
        <w:t>7</w:t>
      </w:r>
      <w:r>
        <w:fldChar w:fldCharType="end"/>
      </w:r>
      <w:bookmarkEnd w:id="110"/>
      <w:r w:rsidRPr="002646F6">
        <w:t xml:space="preserve">: Proposed positioning of T-DXd in </w:t>
      </w:r>
      <w:r w:rsidR="00515852">
        <w:t>HER2-low/HR-positive</w:t>
      </w:r>
      <w:r w:rsidRPr="002646F6">
        <w:t xml:space="preserve"> u/mBC pathway</w:t>
      </w:r>
      <w:r w:rsidR="00AE4F2C">
        <w:t>*</w:t>
      </w:r>
      <w:bookmarkEnd w:id="111"/>
    </w:p>
    <w:tbl>
      <w:tblPr>
        <w:tblStyle w:val="TableGrid"/>
        <w:tblW w:w="0" w:type="auto"/>
        <w:tblLook w:val="04A0" w:firstRow="1" w:lastRow="0" w:firstColumn="1" w:lastColumn="0" w:noHBand="0" w:noVBand="1"/>
      </w:tblPr>
      <w:tblGrid>
        <w:gridCol w:w="9016"/>
      </w:tblGrid>
      <w:tr w:rsidR="00A14AD7" w:rsidRPr="00A43593" w14:paraId="4B8EB8F3" w14:textId="77777777" w:rsidTr="007F326B">
        <w:tc>
          <w:tcPr>
            <w:tcW w:w="9016" w:type="dxa"/>
          </w:tcPr>
          <w:p w14:paraId="2A1D929F" w14:textId="6E78D9A2" w:rsidR="009E356E" w:rsidRPr="00A43593" w:rsidRDefault="0072698F" w:rsidP="0060259A">
            <w:pPr>
              <w:spacing w:before="120" w:after="120"/>
            </w:pPr>
            <w:r w:rsidRPr="0072698F">
              <w:rPr>
                <w:noProof/>
              </w:rPr>
              <w:drawing>
                <wp:inline distT="0" distB="0" distL="0" distR="0" wp14:anchorId="2D4211A4" wp14:editId="059CD668">
                  <wp:extent cx="5615797" cy="1979155"/>
                  <wp:effectExtent l="0" t="0" r="4445" b="2540"/>
                  <wp:docPr id="17" name="Picture 17">
                    <a:extLst xmlns:a="http://schemas.openxmlformats.org/drawingml/2006/main">
                      <a:ext uri="{FF2B5EF4-FFF2-40B4-BE49-F238E27FC236}">
                        <a16:creationId xmlns:a16="http://schemas.microsoft.com/office/drawing/2014/main" id="{2560804A-9641-38DD-2C8D-4F5AF571F7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2560804A-9641-38DD-2C8D-4F5AF571F7FC}"/>
                              </a:ext>
                            </a:extLst>
                          </pic:cNvPr>
                          <pic:cNvPicPr>
                            <a:picLocks noChangeAspect="1"/>
                          </pic:cNvPicPr>
                        </pic:nvPicPr>
                        <pic:blipFill>
                          <a:blip r:embed="rId19"/>
                          <a:stretch>
                            <a:fillRect/>
                          </a:stretch>
                        </pic:blipFill>
                        <pic:spPr>
                          <a:xfrm>
                            <a:off x="0" y="0"/>
                            <a:ext cx="5619577" cy="1980487"/>
                          </a:xfrm>
                          <a:prstGeom prst="rect">
                            <a:avLst/>
                          </a:prstGeom>
                        </pic:spPr>
                      </pic:pic>
                    </a:graphicData>
                  </a:graphic>
                </wp:inline>
              </w:drawing>
            </w:r>
          </w:p>
        </w:tc>
      </w:tr>
    </w:tbl>
    <w:p w14:paraId="77E76932" w14:textId="459152B1" w:rsidR="005C339A" w:rsidRPr="002646F6" w:rsidRDefault="005C339A" w:rsidP="005C339A">
      <w:pPr>
        <w:pStyle w:val="Footnotes"/>
        <w:spacing w:after="0"/>
      </w:pPr>
      <w:r w:rsidRPr="002646F6">
        <w:t>*</w:t>
      </w:r>
      <w:r w:rsidRPr="0079094C">
        <w:t>Please note that this pathway may not be reflective of current practice based on the following:</w:t>
      </w:r>
    </w:p>
    <w:p w14:paraId="504920F7" w14:textId="066EE718" w:rsidR="005C339A" w:rsidRDefault="005C339A" w:rsidP="00954359">
      <w:pPr>
        <w:pStyle w:val="Body"/>
        <w:numPr>
          <w:ilvl w:val="0"/>
          <w:numId w:val="34"/>
        </w:numPr>
        <w:spacing w:after="0" w:line="240" w:lineRule="auto"/>
        <w:ind w:left="142" w:hanging="142"/>
        <w:rPr>
          <w:sz w:val="18"/>
          <w:szCs w:val="18"/>
        </w:rPr>
      </w:pPr>
      <w:r w:rsidRPr="002646F6">
        <w:rPr>
          <w:sz w:val="18"/>
          <w:szCs w:val="18"/>
        </w:rPr>
        <w:t>NICE CG81 guidelines were published in 2009 and last updated in 2017.</w:t>
      </w:r>
      <w:r>
        <w:rPr>
          <w:sz w:val="18"/>
          <w:szCs w:val="18"/>
        </w:rPr>
        <w:fldChar w:fldCharType="begin"/>
      </w:r>
      <w:r w:rsidR="00CA6345">
        <w:rPr>
          <w:sz w:val="18"/>
          <w:szCs w:val="18"/>
        </w:rPr>
        <w:instrText xml:space="preserve"> ADDIN ZOTERO_ITEM CSL_CITATION {"citationID":"ZdmbQSep","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Pr>
          <w:sz w:val="18"/>
          <w:szCs w:val="18"/>
        </w:rPr>
        <w:fldChar w:fldCharType="separate"/>
      </w:r>
      <w:r w:rsidR="00FD57F4" w:rsidRPr="00FD57F4">
        <w:rPr>
          <w:rFonts w:cs="Arial"/>
          <w:sz w:val="18"/>
          <w:szCs w:val="24"/>
          <w:vertAlign w:val="superscript"/>
        </w:rPr>
        <w:t>35</w:t>
      </w:r>
      <w:r>
        <w:rPr>
          <w:sz w:val="18"/>
          <w:szCs w:val="18"/>
        </w:rPr>
        <w:fldChar w:fldCharType="end"/>
      </w:r>
      <w:r>
        <w:rPr>
          <w:sz w:val="18"/>
          <w:szCs w:val="18"/>
        </w:rPr>
        <w:t xml:space="preserve"> NICE has recognised the need for these guidelines to be reviewed, with an update expected in 2023.</w:t>
      </w:r>
      <w:r w:rsidRPr="003C648C">
        <w:rPr>
          <w:sz w:val="18"/>
          <w:szCs w:val="18"/>
        </w:rPr>
        <w:fldChar w:fldCharType="begin"/>
      </w:r>
      <w:r w:rsidR="00CA6345">
        <w:rPr>
          <w:sz w:val="18"/>
          <w:szCs w:val="18"/>
        </w:rPr>
        <w:instrText xml:space="preserve"> ADDIN ZOTERO_ITEM CSL_CITATION {"citationID":"QL2V5YcY","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3C648C">
        <w:rPr>
          <w:sz w:val="18"/>
          <w:szCs w:val="18"/>
        </w:rPr>
        <w:fldChar w:fldCharType="separate"/>
      </w:r>
      <w:r w:rsidR="00CA6345" w:rsidRPr="00CA6345">
        <w:rPr>
          <w:rFonts w:cs="Arial"/>
          <w:sz w:val="18"/>
          <w:szCs w:val="24"/>
          <w:vertAlign w:val="superscript"/>
        </w:rPr>
        <w:t>135</w:t>
      </w:r>
      <w:r w:rsidRPr="003C648C">
        <w:rPr>
          <w:sz w:val="18"/>
          <w:szCs w:val="18"/>
        </w:rPr>
        <w:fldChar w:fldCharType="end"/>
      </w:r>
      <w:r w:rsidRPr="00584262">
        <w:rPr>
          <w:sz w:val="18"/>
          <w:szCs w:val="18"/>
        </w:rPr>
        <w:t xml:space="preserve"> </w:t>
      </w:r>
      <w:r w:rsidRPr="002646F6">
        <w:rPr>
          <w:sz w:val="18"/>
          <w:szCs w:val="18"/>
        </w:rPr>
        <w:fldChar w:fldCharType="begin"/>
      </w:r>
      <w:r w:rsidR="00CA6345">
        <w:rPr>
          <w:sz w:val="18"/>
          <w:szCs w:val="18"/>
        </w:rPr>
        <w:instrText xml:space="preserve"> ADDIN ZOTERO_ITEM CSL_CITATION {"citationID":"I81TQ0A3","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Pr>
          <w:sz w:val="18"/>
          <w:szCs w:val="18"/>
        </w:rPr>
        <w:t>As such, NICE CG81 r</w:t>
      </w:r>
      <w:r w:rsidRPr="002646F6">
        <w:rPr>
          <w:sz w:val="18"/>
          <w:szCs w:val="18"/>
        </w:rPr>
        <w:t>ecommendations may no longer reflect UK clinical practice, as confirmed by UK experts at a December 2022 advisory board.</w:t>
      </w:r>
      <w:r w:rsidR="00BE24D4">
        <w:rPr>
          <w:sz w:val="18"/>
          <w:szCs w:val="18"/>
        </w:rPr>
        <w:fldChar w:fldCharType="begin"/>
      </w:r>
      <w:r w:rsidR="00CA6345">
        <w:rPr>
          <w:sz w:val="18"/>
          <w:szCs w:val="18"/>
        </w:rPr>
        <w:instrText xml:space="preserve"> ADDIN ZOTERO_ITEM CSL_CITATION {"citationID":"OZtUipHr","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BE24D4">
        <w:rPr>
          <w:sz w:val="18"/>
          <w:szCs w:val="18"/>
        </w:rPr>
        <w:fldChar w:fldCharType="separate"/>
      </w:r>
      <w:r w:rsidR="00CA6345" w:rsidRPr="00CA6345">
        <w:rPr>
          <w:rFonts w:cs="Arial"/>
          <w:sz w:val="18"/>
          <w:szCs w:val="24"/>
          <w:vertAlign w:val="superscript"/>
        </w:rPr>
        <w:t>121</w:t>
      </w:r>
      <w:r w:rsidR="00BE24D4">
        <w:rPr>
          <w:sz w:val="18"/>
          <w:szCs w:val="18"/>
        </w:rPr>
        <w:fldChar w:fldCharType="end"/>
      </w:r>
      <w:r w:rsidRPr="002646F6">
        <w:rPr>
          <w:sz w:val="18"/>
          <w:szCs w:val="18"/>
        </w:rPr>
        <w:t xml:space="preserve"> NICE CG81 guidelines were published in 2009 and last updated in 2017.</w:t>
      </w:r>
      <w:r>
        <w:rPr>
          <w:sz w:val="18"/>
          <w:szCs w:val="18"/>
        </w:rPr>
        <w:fldChar w:fldCharType="begin"/>
      </w:r>
      <w:r w:rsidR="00CA6345">
        <w:rPr>
          <w:sz w:val="18"/>
          <w:szCs w:val="18"/>
        </w:rPr>
        <w:instrText xml:space="preserve"> ADDIN ZOTERO_ITEM CSL_CITATION {"citationID":"CVdB4UvB","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Pr>
          <w:sz w:val="18"/>
          <w:szCs w:val="18"/>
        </w:rPr>
        <w:fldChar w:fldCharType="separate"/>
      </w:r>
      <w:r w:rsidR="00FD57F4" w:rsidRPr="00FD57F4">
        <w:rPr>
          <w:rFonts w:cs="Arial"/>
          <w:sz w:val="18"/>
          <w:szCs w:val="24"/>
          <w:vertAlign w:val="superscript"/>
        </w:rPr>
        <w:t>35</w:t>
      </w:r>
      <w:r>
        <w:rPr>
          <w:sz w:val="18"/>
          <w:szCs w:val="18"/>
        </w:rPr>
        <w:fldChar w:fldCharType="end"/>
      </w:r>
      <w:r>
        <w:rPr>
          <w:sz w:val="18"/>
          <w:szCs w:val="18"/>
        </w:rPr>
        <w:t xml:space="preserve"> NICE has recognised the need for these guidelines to be reviewed, with an update expected in 2023.</w:t>
      </w:r>
      <w:r w:rsidRPr="003C648C">
        <w:rPr>
          <w:sz w:val="18"/>
          <w:szCs w:val="18"/>
        </w:rPr>
        <w:fldChar w:fldCharType="begin"/>
      </w:r>
      <w:r w:rsidR="00CA6345">
        <w:rPr>
          <w:sz w:val="18"/>
          <w:szCs w:val="18"/>
        </w:rPr>
        <w:instrText xml:space="preserve"> ADDIN ZOTERO_ITEM CSL_CITATION {"citationID":"9iIDD91B","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3C648C">
        <w:rPr>
          <w:sz w:val="18"/>
          <w:szCs w:val="18"/>
        </w:rPr>
        <w:fldChar w:fldCharType="separate"/>
      </w:r>
      <w:r w:rsidR="00CA6345" w:rsidRPr="00CA6345">
        <w:rPr>
          <w:rFonts w:cs="Arial"/>
          <w:sz w:val="18"/>
          <w:szCs w:val="24"/>
          <w:vertAlign w:val="superscript"/>
        </w:rPr>
        <w:t>135</w:t>
      </w:r>
      <w:r w:rsidRPr="003C648C">
        <w:rPr>
          <w:sz w:val="18"/>
          <w:szCs w:val="18"/>
        </w:rPr>
        <w:fldChar w:fldCharType="end"/>
      </w:r>
      <w:r>
        <w:rPr>
          <w:sz w:val="18"/>
          <w:szCs w:val="18"/>
        </w:rPr>
        <w:t xml:space="preserve"> </w:t>
      </w:r>
      <w:r w:rsidRPr="002646F6">
        <w:rPr>
          <w:sz w:val="18"/>
          <w:szCs w:val="18"/>
        </w:rPr>
        <w:fldChar w:fldCharType="begin"/>
      </w:r>
      <w:r w:rsidR="00CA6345">
        <w:rPr>
          <w:sz w:val="18"/>
          <w:szCs w:val="18"/>
        </w:rPr>
        <w:instrText xml:space="preserve"> ADDIN ZOTERO_ITEM CSL_CITATION {"citationID":"rRt0gRza","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Pr>
          <w:sz w:val="18"/>
          <w:szCs w:val="18"/>
        </w:rPr>
        <w:t>As such, NICE CG81 r</w:t>
      </w:r>
      <w:r w:rsidRPr="002646F6">
        <w:rPr>
          <w:sz w:val="18"/>
          <w:szCs w:val="18"/>
        </w:rPr>
        <w:t>ecommendations may no longer reflect UK clinical practice, as confirmed by UK experts at a December 2022 advisory board.</w:t>
      </w:r>
      <w:r w:rsidR="005C107F">
        <w:rPr>
          <w:sz w:val="18"/>
          <w:szCs w:val="18"/>
        </w:rPr>
        <w:fldChar w:fldCharType="begin"/>
      </w:r>
      <w:r w:rsidR="00CA6345">
        <w:rPr>
          <w:sz w:val="18"/>
          <w:szCs w:val="18"/>
        </w:rPr>
        <w:instrText xml:space="preserve"> ADDIN ZOTERO_ITEM CSL_CITATION {"citationID":"RC3kJ38n","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5C107F">
        <w:rPr>
          <w:sz w:val="18"/>
          <w:szCs w:val="18"/>
        </w:rPr>
        <w:fldChar w:fldCharType="separate"/>
      </w:r>
      <w:r w:rsidR="00CA6345" w:rsidRPr="00CA6345">
        <w:rPr>
          <w:rFonts w:cs="Arial"/>
          <w:sz w:val="18"/>
          <w:szCs w:val="24"/>
          <w:vertAlign w:val="superscript"/>
        </w:rPr>
        <w:t>121</w:t>
      </w:r>
      <w:r w:rsidR="005C107F">
        <w:rPr>
          <w:sz w:val="18"/>
          <w:szCs w:val="18"/>
        </w:rPr>
        <w:fldChar w:fldCharType="end"/>
      </w:r>
      <w:r w:rsidRPr="002646F6">
        <w:rPr>
          <w:sz w:val="18"/>
          <w:szCs w:val="18"/>
        </w:rPr>
        <w:t xml:space="preserve"> </w:t>
      </w:r>
    </w:p>
    <w:p w14:paraId="48744315" w14:textId="10A6BD0D" w:rsidR="005C339A" w:rsidRPr="009C12B4" w:rsidRDefault="005C339A" w:rsidP="00954359">
      <w:pPr>
        <w:pStyle w:val="Footnotes"/>
        <w:numPr>
          <w:ilvl w:val="0"/>
          <w:numId w:val="34"/>
        </w:numPr>
        <w:spacing w:after="0"/>
        <w:ind w:left="142" w:hanging="142"/>
      </w:pPr>
      <w:r w:rsidRPr="00C132F8">
        <w:t>UK clinical experts and ESMO 2021</w:t>
      </w:r>
      <w:r w:rsidRPr="00C132F8">
        <w:fldChar w:fldCharType="begin"/>
      </w:r>
      <w:r w:rsidR="00CA6345">
        <w:instrText xml:space="preserve"> ADDIN ZOTERO_ITEM CSL_CITATION {"citationID":"wPqhJWF4","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C132F8">
        <w:fldChar w:fldCharType="separate"/>
      </w:r>
      <w:r w:rsidR="00FD57F4" w:rsidRPr="00FD57F4">
        <w:rPr>
          <w:rFonts w:cs="Arial"/>
          <w:sz w:val="22"/>
          <w:szCs w:val="24"/>
          <w:vertAlign w:val="superscript"/>
        </w:rPr>
        <w:t>42</w:t>
      </w:r>
      <w:r w:rsidRPr="00C132F8">
        <w:fldChar w:fldCharType="end"/>
      </w:r>
      <w:r w:rsidRPr="00C132F8">
        <w:t xml:space="preserve"> guidelines state that treatment decisions are made on an individual patient basis, taking into consideration prior therapies, patient fitness, and patient preference.</w:t>
      </w:r>
    </w:p>
    <w:p w14:paraId="062BE3E6" w14:textId="193A1576" w:rsidR="005C339A" w:rsidRDefault="005C339A" w:rsidP="00954359">
      <w:pPr>
        <w:pStyle w:val="Body"/>
        <w:numPr>
          <w:ilvl w:val="0"/>
          <w:numId w:val="34"/>
        </w:numPr>
        <w:spacing w:after="0" w:line="240" w:lineRule="auto"/>
        <w:ind w:left="142" w:hanging="142"/>
        <w:rPr>
          <w:sz w:val="18"/>
          <w:szCs w:val="18"/>
        </w:rPr>
      </w:pPr>
      <w:r w:rsidRPr="002646F6">
        <w:rPr>
          <w:sz w:val="18"/>
          <w:szCs w:val="18"/>
        </w:rPr>
        <w:t>UK clinical experts and ESMO 2021</w:t>
      </w:r>
      <w:r w:rsidRPr="002646F6">
        <w:rPr>
          <w:sz w:val="18"/>
          <w:szCs w:val="18"/>
        </w:rPr>
        <w:fldChar w:fldCharType="begin"/>
      </w:r>
      <w:r w:rsidR="00CA6345">
        <w:rPr>
          <w:sz w:val="18"/>
          <w:szCs w:val="18"/>
        </w:rPr>
        <w:instrText xml:space="preserve"> ADDIN ZOTERO_ITEM CSL_CITATION {"citationID":"y7icS6sy","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rPr>
          <w:sz w:val="18"/>
          <w:szCs w:val="18"/>
        </w:rPr>
        <w:fldChar w:fldCharType="separate"/>
      </w:r>
      <w:r w:rsidR="00FD57F4" w:rsidRPr="00FD57F4">
        <w:rPr>
          <w:rFonts w:cs="Arial"/>
          <w:sz w:val="18"/>
          <w:szCs w:val="24"/>
          <w:vertAlign w:val="superscript"/>
        </w:rPr>
        <w:t>42</w:t>
      </w:r>
      <w:r w:rsidRPr="002646F6">
        <w:rPr>
          <w:sz w:val="18"/>
          <w:szCs w:val="18"/>
        </w:rPr>
        <w:fldChar w:fldCharType="end"/>
      </w:r>
      <w:r w:rsidRPr="002646F6">
        <w:rPr>
          <w:sz w:val="18"/>
          <w:szCs w:val="18"/>
        </w:rPr>
        <w:t xml:space="preserve"> guidelines state that there is no optimal treatment sequence.</w:t>
      </w:r>
    </w:p>
    <w:p w14:paraId="5CD29CDC" w14:textId="69AFEF1D" w:rsidR="005C339A" w:rsidRPr="001F7336" w:rsidRDefault="00920DC1" w:rsidP="00954359">
      <w:pPr>
        <w:pStyle w:val="Body"/>
        <w:numPr>
          <w:ilvl w:val="0"/>
          <w:numId w:val="34"/>
        </w:numPr>
        <w:spacing w:after="0" w:line="240" w:lineRule="auto"/>
        <w:ind w:left="142" w:hanging="142"/>
        <w:rPr>
          <w:sz w:val="18"/>
          <w:szCs w:val="18"/>
        </w:rPr>
      </w:pPr>
      <w:r w:rsidRPr="00C132F8">
        <w:rPr>
          <w:sz w:val="18"/>
          <w:szCs w:val="18"/>
        </w:rPr>
        <w:t xml:space="preserve">UK clinical experts </w:t>
      </w:r>
      <w:r>
        <w:rPr>
          <w:sz w:val="18"/>
          <w:szCs w:val="18"/>
        </w:rPr>
        <w:t>and published data</w:t>
      </w:r>
      <w:r>
        <w:rPr>
          <w:sz w:val="18"/>
          <w:szCs w:val="18"/>
        </w:rPr>
        <w:fldChar w:fldCharType="begin"/>
      </w:r>
      <w:r w:rsidR="00CA6345">
        <w:rPr>
          <w:sz w:val="18"/>
          <w:szCs w:val="18"/>
        </w:rPr>
        <w:instrText xml:space="preserve"> ADDIN ZOTERO_ITEM CSL_CITATION {"citationID":"DbmORuBY","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Pr>
          <w:sz w:val="18"/>
          <w:szCs w:val="18"/>
        </w:rPr>
        <w:fldChar w:fldCharType="separate"/>
      </w:r>
      <w:r w:rsidR="00CA6345" w:rsidRPr="00CA6345">
        <w:rPr>
          <w:rFonts w:cs="Arial"/>
          <w:sz w:val="18"/>
          <w:szCs w:val="24"/>
          <w:vertAlign w:val="superscript"/>
        </w:rPr>
        <w:t>118</w:t>
      </w:r>
      <w:r>
        <w:rPr>
          <w:sz w:val="18"/>
          <w:szCs w:val="18"/>
        </w:rPr>
        <w:fldChar w:fldCharType="end"/>
      </w:r>
      <w:r>
        <w:rPr>
          <w:sz w:val="18"/>
          <w:szCs w:val="18"/>
        </w:rPr>
        <w:t xml:space="preserve"> indicate</w:t>
      </w:r>
      <w:r w:rsidRPr="00C132F8">
        <w:rPr>
          <w:sz w:val="18"/>
          <w:szCs w:val="18"/>
        </w:rPr>
        <w:t xml:space="preserve"> that all single-agent chemotherap</w:t>
      </w:r>
      <w:r>
        <w:rPr>
          <w:sz w:val="18"/>
          <w:szCs w:val="18"/>
        </w:rPr>
        <w:t>ies</w:t>
      </w:r>
      <w:r w:rsidRPr="00C132F8">
        <w:rPr>
          <w:sz w:val="18"/>
          <w:szCs w:val="18"/>
        </w:rPr>
        <w:t xml:space="preserve"> have </w:t>
      </w:r>
      <w:r>
        <w:rPr>
          <w:sz w:val="18"/>
          <w:szCs w:val="18"/>
        </w:rPr>
        <w:t>similar</w:t>
      </w:r>
      <w:r w:rsidRPr="00C132F8">
        <w:rPr>
          <w:sz w:val="18"/>
          <w:szCs w:val="18"/>
        </w:rPr>
        <w:t xml:space="preserve"> efficacy</w:t>
      </w:r>
      <w:r w:rsidR="005C339A" w:rsidRPr="00C132F8">
        <w:rPr>
          <w:sz w:val="18"/>
          <w:szCs w:val="18"/>
        </w:rPr>
        <w:t>.</w:t>
      </w:r>
    </w:p>
    <w:p w14:paraId="5CC7689B" w14:textId="76974020" w:rsidR="00ED25D2" w:rsidRDefault="008401C3" w:rsidP="00A67B6D">
      <w:pPr>
        <w:pStyle w:val="Footnotes"/>
        <w:spacing w:after="0"/>
      </w:pPr>
      <w:r w:rsidRPr="002646F6">
        <w:t xml:space="preserve">**Recommended as an option only when docetaxel monotherapy or docetaxel plus capecitabine would be considered appropriate. </w:t>
      </w:r>
    </w:p>
    <w:p w14:paraId="74EDD65B" w14:textId="122157D5" w:rsidR="006E5DDC" w:rsidRDefault="00ED25D2" w:rsidP="006E5DDC">
      <w:pPr>
        <w:pStyle w:val="Footnotes"/>
        <w:spacing w:after="0"/>
      </w:pPr>
      <w:r w:rsidRPr="00C21D01">
        <w:rPr>
          <w:rFonts w:cs="Arial"/>
          <w:color w:val="000000" w:themeColor="text1"/>
          <w:vertAlign w:val="superscript"/>
        </w:rPr>
        <w:t>¶</w:t>
      </w:r>
      <w:r w:rsidR="004637B9">
        <w:rPr>
          <w:rFonts w:cs="Arial"/>
          <w:color w:val="000000" w:themeColor="text1"/>
        </w:rPr>
        <w:t>F</w:t>
      </w:r>
      <w:r w:rsidR="004637B9" w:rsidRPr="002C22AD">
        <w:rPr>
          <w:rFonts w:cs="Arial"/>
          <w:color w:val="000000" w:themeColor="text1"/>
        </w:rPr>
        <w:t xml:space="preserve">or </w:t>
      </w:r>
      <w:r w:rsidR="004637B9">
        <w:rPr>
          <w:rFonts w:cs="Arial"/>
          <w:color w:val="000000" w:themeColor="text1"/>
        </w:rPr>
        <w:t xml:space="preserve">patients with </w:t>
      </w:r>
      <w:r w:rsidR="004637B9" w:rsidRPr="002C22AD">
        <w:rPr>
          <w:rFonts w:cs="Arial"/>
          <w:color w:val="000000" w:themeColor="text1"/>
        </w:rPr>
        <w:t>HER2-low (IHC1+ or IHC2+/ISH-)</w:t>
      </w:r>
      <w:r w:rsidR="004637B9">
        <w:rPr>
          <w:rFonts w:cs="Arial"/>
          <w:color w:val="000000" w:themeColor="text1"/>
        </w:rPr>
        <w:t xml:space="preserve"> u/mBC after one line of chemotherapy in the adjuvant (if recurrence </w:t>
      </w:r>
      <w:r w:rsidR="00954945">
        <w:rPr>
          <w:rFonts w:cs="Arial"/>
          <w:color w:val="000000" w:themeColor="text1"/>
        </w:rPr>
        <w:t xml:space="preserve">occurs </w:t>
      </w:r>
      <w:r w:rsidR="004637B9">
        <w:rPr>
          <w:rFonts w:cs="Arial"/>
          <w:color w:val="000000" w:themeColor="text1"/>
        </w:rPr>
        <w:t>within 6 months) or metastatic setting.</w:t>
      </w:r>
      <w:r>
        <w:rPr>
          <w:rFonts w:cs="Arial"/>
          <w:vertAlign w:val="superscript"/>
        </w:rPr>
        <w:br/>
      </w:r>
      <w:r w:rsidR="008401C3" w:rsidRPr="002646F6">
        <w:rPr>
          <w:rFonts w:cs="Arial"/>
          <w:vertAlign w:val="superscript"/>
        </w:rPr>
        <w:t>†</w:t>
      </w:r>
      <w:r w:rsidR="008401C3" w:rsidRPr="002646F6">
        <w:t>Whichever was not used as second-line treatment</w:t>
      </w:r>
      <w:r w:rsidR="008549E2">
        <w:t>.</w:t>
      </w:r>
    </w:p>
    <w:p w14:paraId="3E3228BB" w14:textId="393D14B2" w:rsidR="008442E1" w:rsidRPr="001046E1" w:rsidRDefault="008442E1" w:rsidP="006E5DDC">
      <w:pPr>
        <w:pStyle w:val="Footnotes"/>
        <w:spacing w:after="0"/>
      </w:pPr>
      <w:r w:rsidRPr="002646F6">
        <w:t xml:space="preserve">Abbreviations: </w:t>
      </w:r>
      <w:r w:rsidR="00687CEE">
        <w:t xml:space="preserve">CG, clinical guidelines; ESMO, European Society for Medical Oncology; </w:t>
      </w:r>
      <w:r w:rsidR="0096002B">
        <w:t xml:space="preserve">HER, human epidermal growth factor receptor; HR, hormone receptor; </w:t>
      </w:r>
      <w:r w:rsidR="00200475">
        <w:t xml:space="preserve">IHC, immunohistochemistry; ISH, in situ hybridisation; </w:t>
      </w:r>
      <w:r w:rsidR="0096002B">
        <w:t xml:space="preserve">NICE, National Institute for Health and Care Excellence; </w:t>
      </w:r>
      <w:r w:rsidR="00687CEE" w:rsidRPr="002646F6">
        <w:t xml:space="preserve">TA, technology appraisal; </w:t>
      </w:r>
      <w:r w:rsidRPr="002646F6">
        <w:t xml:space="preserve">u/mBC, unresectable/metastatic breast cancer; </w:t>
      </w:r>
      <w:r w:rsidR="00B5776C" w:rsidRPr="002646F6">
        <w:t>T-DXd, trastuzumab deruxtecan.</w:t>
      </w:r>
      <w:r w:rsidRPr="002646F6">
        <w:br/>
      </w:r>
      <w:r w:rsidR="00110726">
        <w:rPr>
          <w:lang w:val="pl-PL"/>
        </w:rPr>
        <w:t xml:space="preserve">Sources: </w:t>
      </w:r>
      <w:r w:rsidR="007120C2" w:rsidRPr="003C648C">
        <w:rPr>
          <w:lang w:val="pl-PL"/>
        </w:rPr>
        <w:t>NICE, 2009 (CG81);</w:t>
      </w:r>
      <w:r w:rsidR="007120C2" w:rsidRPr="002646F6">
        <w:fldChar w:fldCharType="begin"/>
      </w:r>
      <w:r w:rsidR="00CA6345">
        <w:rPr>
          <w:lang w:val="pl-PL"/>
        </w:rPr>
        <w:instrText xml:space="preserve"> ADDIN ZOTERO_ITEM CSL_CITATION {"citationID":"URj3MGBL","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7120C2" w:rsidRPr="002646F6">
        <w:fldChar w:fldCharType="separate"/>
      </w:r>
      <w:r w:rsidR="00FD57F4" w:rsidRPr="00F96305">
        <w:rPr>
          <w:rFonts w:cs="Arial"/>
          <w:szCs w:val="24"/>
          <w:vertAlign w:val="superscript"/>
          <w:lang w:val="pl-PL"/>
        </w:rPr>
        <w:t>35</w:t>
      </w:r>
      <w:r w:rsidR="007120C2" w:rsidRPr="002646F6">
        <w:fldChar w:fldCharType="end"/>
      </w:r>
      <w:r w:rsidR="007120C2" w:rsidRPr="003C648C" w:rsidDel="0055772D">
        <w:rPr>
          <w:lang w:val="pl-PL"/>
        </w:rPr>
        <w:t xml:space="preserve"> </w:t>
      </w:r>
      <w:r w:rsidR="007120C2" w:rsidRPr="003C648C">
        <w:rPr>
          <w:lang w:val="pl-PL"/>
        </w:rPr>
        <w:t>NICE, 2007 (TA116);</w:t>
      </w:r>
      <w:r w:rsidR="007120C2" w:rsidRPr="002646F6">
        <w:fldChar w:fldCharType="begin"/>
      </w:r>
      <w:r w:rsidR="00CA6345">
        <w:rPr>
          <w:lang w:val="pl-PL"/>
        </w:rPr>
        <w:instrText xml:space="preserve"> ADDIN ZOTERO_ITEM CSL_CITATION {"citationID":"sYrkjzWH","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7120C2" w:rsidRPr="002646F6">
        <w:fldChar w:fldCharType="separate"/>
      </w:r>
      <w:r w:rsidR="00CA6345" w:rsidRPr="005A458E">
        <w:rPr>
          <w:rFonts w:cs="Arial"/>
          <w:szCs w:val="24"/>
          <w:vertAlign w:val="superscript"/>
          <w:lang w:val="pl-PL"/>
        </w:rPr>
        <w:t>122</w:t>
      </w:r>
      <w:r w:rsidR="007120C2" w:rsidRPr="002646F6">
        <w:fldChar w:fldCharType="end"/>
      </w:r>
      <w:r w:rsidR="007120C2" w:rsidRPr="003C648C">
        <w:rPr>
          <w:lang w:val="pl-PL"/>
        </w:rPr>
        <w:t xml:space="preserve"> NICE, 2016 (TA423);</w:t>
      </w:r>
      <w:r w:rsidR="007120C2" w:rsidRPr="002646F6">
        <w:fldChar w:fldCharType="begin"/>
      </w:r>
      <w:r w:rsidR="00CA6345">
        <w:rPr>
          <w:lang w:val="pl-PL"/>
        </w:rPr>
        <w:instrText xml:space="preserve"> ADDIN ZOTERO_ITEM CSL_CITATION {"citationID":"k3EiAtrR","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7120C2" w:rsidRPr="002646F6">
        <w:fldChar w:fldCharType="separate"/>
      </w:r>
      <w:r w:rsidR="00CA6345" w:rsidRPr="005A458E">
        <w:rPr>
          <w:rFonts w:cs="Arial"/>
          <w:szCs w:val="24"/>
          <w:vertAlign w:val="superscript"/>
          <w:lang w:val="pl-PL"/>
        </w:rPr>
        <w:t>131</w:t>
      </w:r>
      <w:r w:rsidR="007120C2" w:rsidRPr="002646F6">
        <w:fldChar w:fldCharType="end"/>
      </w:r>
      <w:r w:rsidR="007120C2" w:rsidRPr="003C648C">
        <w:rPr>
          <w:lang w:val="pl-PL"/>
        </w:rPr>
        <w:t xml:space="preserve"> NICE, 2022 (TA819);</w:t>
      </w:r>
      <w:r w:rsidR="007120C2">
        <w:fldChar w:fldCharType="begin"/>
      </w:r>
      <w:r w:rsidR="00CA6345">
        <w:rPr>
          <w:lang w:val="pl-PL"/>
        </w:rPr>
        <w:instrText xml:space="preserve"> ADDIN ZOTERO_ITEM CSL_CITATION {"citationID":"VKCm57RC","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7120C2">
        <w:fldChar w:fldCharType="separate"/>
      </w:r>
      <w:r w:rsidR="00CA6345" w:rsidRPr="005A458E">
        <w:rPr>
          <w:rFonts w:cs="Arial"/>
          <w:szCs w:val="24"/>
          <w:vertAlign w:val="superscript"/>
          <w:lang w:val="pl-PL"/>
        </w:rPr>
        <w:t>132</w:t>
      </w:r>
      <w:r w:rsidR="007120C2">
        <w:fldChar w:fldCharType="end"/>
      </w:r>
      <w:r w:rsidR="007120C2" w:rsidRPr="00F96305">
        <w:rPr>
          <w:lang w:val="pl-PL"/>
        </w:rPr>
        <w:t xml:space="preserve"> NICE TA639;</w:t>
      </w:r>
      <w:r w:rsidR="007120C2">
        <w:fldChar w:fldCharType="begin"/>
      </w:r>
      <w:r w:rsidR="00CA6345">
        <w:rPr>
          <w:lang w:val="pl-PL"/>
        </w:rPr>
        <w:instrText xml:space="preserve"> ADDIN ZOTERO_ITEM CSL_CITATION {"citationID":"5IANi1zY","properties":{"formattedCitation":"\\super 133\\nosupersub{}","plainCitation":"133","noteIndex":0},"citationItems":[{"id":65868,"uris":["http://zotero.org/groups/4797619/items/ZFPZ4PBW"],"itemData":{"id":65868,"type":"webpage","abstract":"Evidence-based recommendations on atezolizu</w:instrText>
      </w:r>
      <w:r w:rsidR="00CA6345" w:rsidRPr="009C28D0">
        <w:instrText>mab (Tecentriq) with nab</w:instrText>
      </w:r>
      <w:r w:rsidR="00CA6345" w:rsidRPr="009C28D0">
        <w:rPr>
          <w:rFonts w:ascii="Cambria Math" w:hAnsi="Cambria Math" w:cs="Cambria Math"/>
        </w:rPr>
        <w:instrText>‑</w:instrText>
      </w:r>
      <w:r w:rsidR="00CA6345" w:rsidRPr="009C28D0">
        <w:instrText>paclitaxel for triple-negative, unresectable, PD</w:instrText>
      </w:r>
      <w:r w:rsidR="00CA6345" w:rsidRPr="009C28D0">
        <w:rPr>
          <w:rFonts w:ascii="Cambria Math" w:hAnsi="Cambria Math" w:cs="Cambria Math"/>
        </w:rPr>
        <w:instrText>‑</w:instrText>
      </w:r>
      <w:r w:rsidR="00CA6345" w:rsidRPr="009C28D0">
        <w:instrText>L1</w:instrText>
      </w:r>
      <w:r w:rsidR="00CA6345" w:rsidRPr="009C28D0">
        <w:rPr>
          <w:rFonts w:ascii="Cambria Math" w:hAnsi="Cambria Math" w:cs="Cambria Math"/>
        </w:rPr>
        <w:instrText>‑</w:instrText>
      </w:r>
      <w:r w:rsidR="00CA6345" w:rsidRPr="009C28D0">
        <w:instrText xml:space="preserve">positive, locally advanced or metastatic","language":"eng","note":"publisher: NICE","title":"Atezolizumab with nab-paclitaxel for untreated PD-L1-positive, locally advanced or metastatic, triple-negative breast cancer | NICE [TA639]","URL":"https://www.nice.org.uk/guidance/ta639","author":[{"family":"NICE","given":""}],"accessed":{"date-parts":[["2022",10,24]]}}}],"schema":"https://github.com/citation-style-language/schema/raw/master/csl-citation.json"} </w:instrText>
      </w:r>
      <w:r w:rsidR="007120C2">
        <w:fldChar w:fldCharType="separate"/>
      </w:r>
      <w:r w:rsidR="00CA6345" w:rsidRPr="009C28D0">
        <w:rPr>
          <w:rFonts w:cs="Arial"/>
          <w:szCs w:val="24"/>
          <w:vertAlign w:val="superscript"/>
        </w:rPr>
        <w:t>133</w:t>
      </w:r>
      <w:r w:rsidR="007120C2">
        <w:fldChar w:fldCharType="end"/>
      </w:r>
      <w:r w:rsidR="007120C2" w:rsidRPr="009C28D0">
        <w:t xml:space="preserve"> NICE TA801</w:t>
      </w:r>
      <w:r w:rsidR="007120C2">
        <w:fldChar w:fldCharType="begin"/>
      </w:r>
      <w:r w:rsidR="00CA6345" w:rsidRPr="009C28D0">
        <w:instrText xml:space="preserve"> ADDIN ZOTERO_ITEM CSL_CITATION {"citationID":"awnMwRep","properties":{"formattedCitation":"\\super 134\\nosupersub{}","plainCitation":"134","noteIndex":0},"citationItems":[{"id":65882,"uris":["http://zotero.org/groups/4797619/items/ZAC8J6T9"],"itemData":{"id":65882,"type":"webpage","abstract":"Evidence-based recommendations on pembrolizumab (Keytruda) with paclitaxel or nab</w:instrText>
      </w:r>
      <w:r w:rsidR="00CA6345" w:rsidRPr="009C28D0">
        <w:rPr>
          <w:rFonts w:ascii="Cambria Math" w:hAnsi="Cambria Math" w:cs="Cambria Math"/>
        </w:rPr>
        <w:instrText>‑</w:instrText>
      </w:r>
      <w:r w:rsidR="00CA6345" w:rsidRPr="009C28D0">
        <w:instrText>paclitaxel for triple-negative, locally recurrent unresectable or metastatic breast cancer in adults who have not had chemotherapy for metastatic disease","language":"eng","note":"publisher: NICE","title":"Pembroli</w:instrText>
      </w:r>
      <w:r w:rsidR="00CA6345">
        <w:instrText xml:space="preserve">zumab plus chemotherapy for untreated, triple-negative, locally recurrent unresectable or metastatic breast cancer | NICE [TA801]","URL":"https://www.nice.org.uk/guidance/ta801","author":[{"family":"NICE","given":""}],"accessed":{"date-parts":[["2022",10,24]]}}}],"schema":"https://github.com/citation-style-language/schema/raw/master/csl-citation.json"} </w:instrText>
      </w:r>
      <w:r w:rsidR="007120C2">
        <w:fldChar w:fldCharType="separate"/>
      </w:r>
      <w:r w:rsidR="00CA6345" w:rsidRPr="00CA6345">
        <w:rPr>
          <w:rFonts w:cs="Arial"/>
          <w:szCs w:val="24"/>
          <w:vertAlign w:val="superscript"/>
        </w:rPr>
        <w:t>134</w:t>
      </w:r>
      <w:r w:rsidR="007120C2">
        <w:fldChar w:fldCharType="end"/>
      </w:r>
      <w:r w:rsidR="009E1E7B" w:rsidDel="009E1E7B">
        <w:rPr>
          <w:rFonts w:cs="Arial"/>
          <w:vertAlign w:val="superscript"/>
        </w:rPr>
        <w:t xml:space="preserve"> </w:t>
      </w:r>
    </w:p>
    <w:p w14:paraId="3439F0CC" w14:textId="7C03CE1E" w:rsidR="00AA0E48" w:rsidRPr="001046E1" w:rsidRDefault="00AA0E48" w:rsidP="00AA0E48">
      <w:pPr>
        <w:pStyle w:val="Caption"/>
      </w:pPr>
      <w:bookmarkStart w:id="112" w:name="_Ref125896405"/>
      <w:bookmarkStart w:id="113" w:name="_Toc129350934"/>
      <w:r w:rsidRPr="001046E1">
        <w:lastRenderedPageBreak/>
        <w:t xml:space="preserve">Figure </w:t>
      </w:r>
      <w:r>
        <w:fldChar w:fldCharType="begin"/>
      </w:r>
      <w:r w:rsidRPr="001046E1">
        <w:instrText>SEQ Figure \* ARABIC</w:instrText>
      </w:r>
      <w:r>
        <w:fldChar w:fldCharType="separate"/>
      </w:r>
      <w:r w:rsidR="00145F42">
        <w:rPr>
          <w:noProof/>
        </w:rPr>
        <w:t>8</w:t>
      </w:r>
      <w:r>
        <w:fldChar w:fldCharType="end"/>
      </w:r>
      <w:bookmarkEnd w:id="112"/>
      <w:r w:rsidRPr="001046E1">
        <w:t xml:space="preserve">: Proposed positioning of T-DXd in </w:t>
      </w:r>
      <w:r w:rsidR="00515852">
        <w:t>HER2-low/HR-negative</w:t>
      </w:r>
      <w:r w:rsidRPr="001046E1">
        <w:t xml:space="preserve"> u/mBC pathway</w:t>
      </w:r>
      <w:r w:rsidR="00AE4F2C" w:rsidRPr="001046E1">
        <w:t>*</w:t>
      </w:r>
      <w:bookmarkEnd w:id="113"/>
    </w:p>
    <w:tbl>
      <w:tblPr>
        <w:tblStyle w:val="TableGrid"/>
        <w:tblW w:w="0" w:type="auto"/>
        <w:tblLook w:val="04A0" w:firstRow="1" w:lastRow="0" w:firstColumn="1" w:lastColumn="0" w:noHBand="0" w:noVBand="1"/>
      </w:tblPr>
      <w:tblGrid>
        <w:gridCol w:w="9016"/>
      </w:tblGrid>
      <w:tr w:rsidR="00AA0E48" w:rsidRPr="00245F97" w14:paraId="563FAB16" w14:textId="77777777" w:rsidTr="00AA0E48">
        <w:tc>
          <w:tcPr>
            <w:tcW w:w="9016" w:type="dxa"/>
          </w:tcPr>
          <w:p w14:paraId="0F58A1B1" w14:textId="1A64FE7E" w:rsidR="00AA0E48" w:rsidRPr="001046E1" w:rsidRDefault="00433AC4" w:rsidP="000E55D6">
            <w:pPr>
              <w:spacing w:before="120" w:after="120"/>
            </w:pPr>
            <w:r w:rsidRPr="00433AC4">
              <w:rPr>
                <w:noProof/>
              </w:rPr>
              <w:drawing>
                <wp:inline distT="0" distB="0" distL="0" distR="0" wp14:anchorId="1622B677" wp14:editId="3EBEDFE6">
                  <wp:extent cx="5618074" cy="1723515"/>
                  <wp:effectExtent l="0" t="0" r="1905"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1217" cy="1724479"/>
                          </a:xfrm>
                          <a:prstGeom prst="rect">
                            <a:avLst/>
                          </a:prstGeom>
                        </pic:spPr>
                      </pic:pic>
                    </a:graphicData>
                  </a:graphic>
                </wp:inline>
              </w:drawing>
            </w:r>
          </w:p>
        </w:tc>
      </w:tr>
    </w:tbl>
    <w:p w14:paraId="4BFA16E3" w14:textId="7491C774" w:rsidR="00D855C7" w:rsidRPr="001046E1" w:rsidRDefault="00D855C7" w:rsidP="00D855C7">
      <w:pPr>
        <w:pStyle w:val="Footnotes"/>
        <w:spacing w:after="0"/>
      </w:pPr>
      <w:r w:rsidRPr="001046E1">
        <w:t>*Please note that this pathway may not be reflective of current practice based on the following:</w:t>
      </w:r>
    </w:p>
    <w:p w14:paraId="218486D7" w14:textId="47219431" w:rsidR="00D855C7" w:rsidRDefault="00D855C7" w:rsidP="00954359">
      <w:pPr>
        <w:pStyle w:val="Body"/>
        <w:numPr>
          <w:ilvl w:val="0"/>
          <w:numId w:val="34"/>
        </w:numPr>
        <w:spacing w:after="0" w:line="240" w:lineRule="auto"/>
        <w:ind w:left="142" w:hanging="142"/>
        <w:rPr>
          <w:sz w:val="18"/>
          <w:szCs w:val="18"/>
        </w:rPr>
      </w:pPr>
      <w:r w:rsidRPr="001046E1">
        <w:rPr>
          <w:sz w:val="18"/>
          <w:szCs w:val="18"/>
        </w:rPr>
        <w:t>NICE CG81 guidelines were published in 2009 and last updated in 2017.</w:t>
      </w:r>
      <w:r>
        <w:rPr>
          <w:sz w:val="18"/>
          <w:szCs w:val="18"/>
        </w:rPr>
        <w:fldChar w:fldCharType="begin"/>
      </w:r>
      <w:r w:rsidR="00CA6345">
        <w:rPr>
          <w:sz w:val="18"/>
          <w:szCs w:val="18"/>
        </w:rPr>
        <w:instrText xml:space="preserve"> ADDIN ZOTERO_ITEM CSL_CITATION {"citationID":"5kL0ZAUz","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Pr>
          <w:sz w:val="18"/>
          <w:szCs w:val="18"/>
        </w:rPr>
        <w:fldChar w:fldCharType="separate"/>
      </w:r>
      <w:r w:rsidR="00FD57F4" w:rsidRPr="00FD57F4">
        <w:rPr>
          <w:rFonts w:cs="Arial"/>
          <w:sz w:val="18"/>
          <w:szCs w:val="24"/>
          <w:vertAlign w:val="superscript"/>
        </w:rPr>
        <w:t>35</w:t>
      </w:r>
      <w:r>
        <w:rPr>
          <w:sz w:val="18"/>
          <w:szCs w:val="18"/>
        </w:rPr>
        <w:fldChar w:fldCharType="end"/>
      </w:r>
      <w:r>
        <w:rPr>
          <w:sz w:val="18"/>
          <w:szCs w:val="18"/>
        </w:rPr>
        <w:t xml:space="preserve"> NICE has recognised the need for these guidelines to be reviewed, with an update expected in 2023.</w:t>
      </w:r>
      <w:r w:rsidRPr="003C648C">
        <w:rPr>
          <w:sz w:val="18"/>
          <w:szCs w:val="18"/>
        </w:rPr>
        <w:fldChar w:fldCharType="begin"/>
      </w:r>
      <w:r w:rsidR="00CA6345">
        <w:rPr>
          <w:sz w:val="18"/>
          <w:szCs w:val="18"/>
        </w:rPr>
        <w:instrText xml:space="preserve"> ADDIN ZOTERO_ITEM CSL_CITATION {"citationID":"KB6Ufw1n","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3C648C">
        <w:rPr>
          <w:sz w:val="18"/>
          <w:szCs w:val="18"/>
        </w:rPr>
        <w:fldChar w:fldCharType="separate"/>
      </w:r>
      <w:r w:rsidR="00CA6345" w:rsidRPr="00CA6345">
        <w:rPr>
          <w:rFonts w:cs="Arial"/>
          <w:sz w:val="18"/>
          <w:szCs w:val="24"/>
          <w:vertAlign w:val="superscript"/>
        </w:rPr>
        <w:t>135</w:t>
      </w:r>
      <w:r w:rsidRPr="003C648C">
        <w:rPr>
          <w:sz w:val="18"/>
          <w:szCs w:val="18"/>
        </w:rPr>
        <w:fldChar w:fldCharType="end"/>
      </w:r>
      <w:r w:rsidRPr="009253D5">
        <w:rPr>
          <w:sz w:val="18"/>
          <w:szCs w:val="18"/>
        </w:rPr>
        <w:t xml:space="preserve"> </w:t>
      </w:r>
      <w:r w:rsidRPr="002646F6">
        <w:rPr>
          <w:sz w:val="18"/>
          <w:szCs w:val="18"/>
        </w:rPr>
        <w:fldChar w:fldCharType="begin"/>
      </w:r>
      <w:r w:rsidR="00CA6345">
        <w:rPr>
          <w:sz w:val="18"/>
          <w:szCs w:val="18"/>
        </w:rPr>
        <w:instrText xml:space="preserve"> ADDIN ZOTERO_ITEM CSL_CITATION {"citationID":"RvdXYyHc","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Pr>
          <w:sz w:val="18"/>
          <w:szCs w:val="18"/>
        </w:rPr>
        <w:t>As such, NICE CG81 r</w:t>
      </w:r>
      <w:r w:rsidRPr="002646F6">
        <w:rPr>
          <w:sz w:val="18"/>
          <w:szCs w:val="18"/>
        </w:rPr>
        <w:t>ecommendations may no longer reflect UK clinical practice, as confirmed by UK experts at a December 2022 advisory board.</w:t>
      </w:r>
      <w:r w:rsidR="009225FC">
        <w:rPr>
          <w:sz w:val="18"/>
          <w:szCs w:val="18"/>
        </w:rPr>
        <w:fldChar w:fldCharType="begin"/>
      </w:r>
      <w:r w:rsidR="00CA6345">
        <w:rPr>
          <w:sz w:val="18"/>
          <w:szCs w:val="18"/>
        </w:rPr>
        <w:instrText xml:space="preserve"> ADDIN ZOTERO_ITEM CSL_CITATION {"citationID":"8gOqPPDi","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9225FC">
        <w:rPr>
          <w:sz w:val="18"/>
          <w:szCs w:val="18"/>
        </w:rPr>
        <w:fldChar w:fldCharType="separate"/>
      </w:r>
      <w:r w:rsidR="00CA6345" w:rsidRPr="00CA6345">
        <w:rPr>
          <w:rFonts w:cs="Arial"/>
          <w:sz w:val="18"/>
          <w:szCs w:val="24"/>
          <w:vertAlign w:val="superscript"/>
        </w:rPr>
        <w:t>121</w:t>
      </w:r>
      <w:r w:rsidR="009225FC">
        <w:rPr>
          <w:sz w:val="18"/>
          <w:szCs w:val="18"/>
        </w:rPr>
        <w:fldChar w:fldCharType="end"/>
      </w:r>
      <w:r w:rsidRPr="002646F6">
        <w:rPr>
          <w:sz w:val="18"/>
          <w:szCs w:val="18"/>
        </w:rPr>
        <w:t xml:space="preserve"> NICE CG81 guidelines were published in 2009 and last updated in 2017.</w:t>
      </w:r>
      <w:r>
        <w:rPr>
          <w:sz w:val="18"/>
          <w:szCs w:val="18"/>
        </w:rPr>
        <w:fldChar w:fldCharType="begin"/>
      </w:r>
      <w:r w:rsidR="00CA6345">
        <w:rPr>
          <w:sz w:val="18"/>
          <w:szCs w:val="18"/>
        </w:rPr>
        <w:instrText xml:space="preserve"> ADDIN ZOTERO_ITEM CSL_CITATION {"citationID":"SMNJQfCZ","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Pr>
          <w:sz w:val="18"/>
          <w:szCs w:val="18"/>
        </w:rPr>
        <w:fldChar w:fldCharType="separate"/>
      </w:r>
      <w:r w:rsidR="00FD57F4" w:rsidRPr="00FD57F4">
        <w:rPr>
          <w:rFonts w:cs="Arial"/>
          <w:sz w:val="18"/>
          <w:szCs w:val="24"/>
          <w:vertAlign w:val="superscript"/>
        </w:rPr>
        <w:t>35</w:t>
      </w:r>
      <w:r>
        <w:rPr>
          <w:sz w:val="18"/>
          <w:szCs w:val="18"/>
        </w:rPr>
        <w:fldChar w:fldCharType="end"/>
      </w:r>
      <w:r>
        <w:rPr>
          <w:sz w:val="18"/>
          <w:szCs w:val="18"/>
        </w:rPr>
        <w:t xml:space="preserve"> NICE has recognised the need for these guidelines to be reviewed, with an update expected in 2023.</w:t>
      </w:r>
      <w:r w:rsidRPr="003C648C">
        <w:rPr>
          <w:sz w:val="18"/>
          <w:szCs w:val="18"/>
        </w:rPr>
        <w:fldChar w:fldCharType="begin"/>
      </w:r>
      <w:r w:rsidR="00CA6345">
        <w:rPr>
          <w:sz w:val="18"/>
          <w:szCs w:val="18"/>
        </w:rPr>
        <w:instrText xml:space="preserve"> ADDIN ZOTERO_ITEM CSL_CITATION {"citationID":"NtHaGWNZ","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3C648C">
        <w:rPr>
          <w:sz w:val="18"/>
          <w:szCs w:val="18"/>
        </w:rPr>
        <w:fldChar w:fldCharType="separate"/>
      </w:r>
      <w:r w:rsidR="00CA6345" w:rsidRPr="00CA6345">
        <w:rPr>
          <w:rFonts w:cs="Arial"/>
          <w:sz w:val="18"/>
          <w:szCs w:val="24"/>
          <w:vertAlign w:val="superscript"/>
        </w:rPr>
        <w:t>135</w:t>
      </w:r>
      <w:r w:rsidRPr="003C648C">
        <w:rPr>
          <w:sz w:val="18"/>
          <w:szCs w:val="18"/>
        </w:rPr>
        <w:fldChar w:fldCharType="end"/>
      </w:r>
      <w:r>
        <w:rPr>
          <w:sz w:val="18"/>
          <w:szCs w:val="18"/>
        </w:rPr>
        <w:t xml:space="preserve"> </w:t>
      </w:r>
      <w:r w:rsidRPr="002646F6">
        <w:rPr>
          <w:sz w:val="18"/>
          <w:szCs w:val="18"/>
        </w:rPr>
        <w:fldChar w:fldCharType="begin"/>
      </w:r>
      <w:r w:rsidR="00CA6345">
        <w:rPr>
          <w:sz w:val="18"/>
          <w:szCs w:val="18"/>
        </w:rPr>
        <w:instrText xml:space="preserve"> ADDIN ZOTERO_ITEM CSL_CITATION {"citationID":"8KcDPN8h","properties":{"formattedCitation":"\\super 6\\nosupersub{}","plainCitation":"6","dontUpdate":true,"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2646F6">
        <w:rPr>
          <w:sz w:val="18"/>
          <w:szCs w:val="18"/>
        </w:rPr>
        <w:fldChar w:fldCharType="separate"/>
      </w:r>
      <w:r w:rsidRPr="002646F6">
        <w:rPr>
          <w:sz w:val="18"/>
          <w:szCs w:val="18"/>
        </w:rPr>
        <w:fldChar w:fldCharType="end"/>
      </w:r>
      <w:r>
        <w:rPr>
          <w:sz w:val="18"/>
          <w:szCs w:val="18"/>
        </w:rPr>
        <w:t>As such, NICE CG81 r</w:t>
      </w:r>
      <w:r w:rsidRPr="002646F6">
        <w:rPr>
          <w:sz w:val="18"/>
          <w:szCs w:val="18"/>
        </w:rPr>
        <w:t>ecommendations may no longer reflect UK clinical practice, as confirmed by UK experts at a December 2022 advisory board.</w:t>
      </w:r>
      <w:r w:rsidR="005C107F">
        <w:rPr>
          <w:sz w:val="18"/>
          <w:szCs w:val="18"/>
        </w:rPr>
        <w:fldChar w:fldCharType="begin"/>
      </w:r>
      <w:r w:rsidR="00CA6345">
        <w:rPr>
          <w:sz w:val="18"/>
          <w:szCs w:val="18"/>
        </w:rPr>
        <w:instrText xml:space="preserve"> ADDIN ZOTERO_ITEM CSL_CITATION {"citationID":"K4K7RB8O","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5C107F">
        <w:rPr>
          <w:sz w:val="18"/>
          <w:szCs w:val="18"/>
        </w:rPr>
        <w:fldChar w:fldCharType="separate"/>
      </w:r>
      <w:r w:rsidR="00CA6345" w:rsidRPr="00CA6345">
        <w:rPr>
          <w:rFonts w:cs="Arial"/>
          <w:sz w:val="18"/>
          <w:szCs w:val="24"/>
          <w:vertAlign w:val="superscript"/>
        </w:rPr>
        <w:t>121</w:t>
      </w:r>
      <w:r w:rsidR="005C107F">
        <w:rPr>
          <w:sz w:val="18"/>
          <w:szCs w:val="18"/>
        </w:rPr>
        <w:fldChar w:fldCharType="end"/>
      </w:r>
      <w:r w:rsidR="005C107F">
        <w:rPr>
          <w:sz w:val="18"/>
          <w:szCs w:val="18"/>
        </w:rPr>
        <w:t xml:space="preserve"> </w:t>
      </w:r>
    </w:p>
    <w:p w14:paraId="4AD85231" w14:textId="19145056" w:rsidR="00D855C7" w:rsidRPr="009C12B4" w:rsidRDefault="00D855C7" w:rsidP="00954359">
      <w:pPr>
        <w:pStyle w:val="Footnotes"/>
        <w:numPr>
          <w:ilvl w:val="0"/>
          <w:numId w:val="34"/>
        </w:numPr>
        <w:spacing w:after="0"/>
        <w:ind w:left="142" w:hanging="142"/>
      </w:pPr>
      <w:r w:rsidRPr="00C132F8">
        <w:t>UK clinical experts and ESMO 2021</w:t>
      </w:r>
      <w:r w:rsidRPr="00C132F8">
        <w:fldChar w:fldCharType="begin"/>
      </w:r>
      <w:r w:rsidR="00CA6345">
        <w:instrText xml:space="preserve"> ADDIN ZOTERO_ITEM CSL_CITATION {"citationID":"rLvAwXCK","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C132F8">
        <w:fldChar w:fldCharType="separate"/>
      </w:r>
      <w:r w:rsidR="00FD57F4" w:rsidRPr="00FD57F4">
        <w:rPr>
          <w:rFonts w:cs="Arial"/>
          <w:sz w:val="22"/>
          <w:szCs w:val="24"/>
          <w:vertAlign w:val="superscript"/>
        </w:rPr>
        <w:t>42</w:t>
      </w:r>
      <w:r w:rsidRPr="00C132F8">
        <w:fldChar w:fldCharType="end"/>
      </w:r>
      <w:r w:rsidRPr="00C132F8">
        <w:t xml:space="preserve"> guidelines state that treatment decisions are made on an individual patient basis, taking into consideration prior therapies, patient fitness, and patient preference.</w:t>
      </w:r>
    </w:p>
    <w:p w14:paraId="189F032F" w14:textId="29F1DB88" w:rsidR="00D855C7" w:rsidRDefault="00D855C7" w:rsidP="00954359">
      <w:pPr>
        <w:pStyle w:val="Body"/>
        <w:numPr>
          <w:ilvl w:val="0"/>
          <w:numId w:val="34"/>
        </w:numPr>
        <w:spacing w:after="0" w:line="240" w:lineRule="auto"/>
        <w:ind w:left="142" w:hanging="142"/>
        <w:rPr>
          <w:sz w:val="18"/>
          <w:szCs w:val="18"/>
        </w:rPr>
      </w:pPr>
      <w:r w:rsidRPr="002646F6">
        <w:rPr>
          <w:sz w:val="18"/>
          <w:szCs w:val="18"/>
        </w:rPr>
        <w:t>UK clinical experts and ESMO 2021</w:t>
      </w:r>
      <w:r w:rsidRPr="002646F6">
        <w:rPr>
          <w:sz w:val="18"/>
          <w:szCs w:val="18"/>
        </w:rPr>
        <w:fldChar w:fldCharType="begin"/>
      </w:r>
      <w:r w:rsidR="00CA6345">
        <w:rPr>
          <w:sz w:val="18"/>
          <w:szCs w:val="18"/>
        </w:rPr>
        <w:instrText xml:space="preserve"> ADDIN ZOTERO_ITEM CSL_CITATION {"citationID":"7l1xQE26","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2646F6">
        <w:rPr>
          <w:sz w:val="18"/>
          <w:szCs w:val="18"/>
        </w:rPr>
        <w:fldChar w:fldCharType="separate"/>
      </w:r>
      <w:r w:rsidR="00FD57F4" w:rsidRPr="00FD57F4">
        <w:rPr>
          <w:rFonts w:cs="Arial"/>
          <w:sz w:val="18"/>
          <w:szCs w:val="24"/>
          <w:vertAlign w:val="superscript"/>
        </w:rPr>
        <w:t>42</w:t>
      </w:r>
      <w:r w:rsidRPr="002646F6">
        <w:rPr>
          <w:sz w:val="18"/>
          <w:szCs w:val="18"/>
        </w:rPr>
        <w:fldChar w:fldCharType="end"/>
      </w:r>
      <w:r w:rsidRPr="002646F6">
        <w:rPr>
          <w:sz w:val="18"/>
          <w:szCs w:val="18"/>
        </w:rPr>
        <w:t xml:space="preserve"> guidelines state that there is no optimal treatment sequence.</w:t>
      </w:r>
    </w:p>
    <w:p w14:paraId="2749CE35" w14:textId="5ED61501" w:rsidR="00D855C7" w:rsidRPr="001F7336" w:rsidRDefault="00920DC1" w:rsidP="00954359">
      <w:pPr>
        <w:pStyle w:val="Body"/>
        <w:numPr>
          <w:ilvl w:val="0"/>
          <w:numId w:val="34"/>
        </w:numPr>
        <w:spacing w:after="0" w:line="240" w:lineRule="auto"/>
        <w:ind w:left="142" w:hanging="142"/>
        <w:rPr>
          <w:sz w:val="18"/>
          <w:szCs w:val="18"/>
        </w:rPr>
      </w:pPr>
      <w:r w:rsidRPr="00C132F8">
        <w:rPr>
          <w:sz w:val="18"/>
          <w:szCs w:val="18"/>
        </w:rPr>
        <w:t xml:space="preserve">UK clinical experts </w:t>
      </w:r>
      <w:r>
        <w:rPr>
          <w:sz w:val="18"/>
          <w:szCs w:val="18"/>
        </w:rPr>
        <w:t>and published data</w:t>
      </w:r>
      <w:r>
        <w:rPr>
          <w:sz w:val="18"/>
          <w:szCs w:val="18"/>
        </w:rPr>
        <w:fldChar w:fldCharType="begin"/>
      </w:r>
      <w:r w:rsidR="00CA6345">
        <w:rPr>
          <w:sz w:val="18"/>
          <w:szCs w:val="18"/>
        </w:rPr>
        <w:instrText xml:space="preserve"> ADDIN ZOTERO_ITEM CSL_CITATION {"citationID":"50d5kNw9","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Pr>
          <w:sz w:val="18"/>
          <w:szCs w:val="18"/>
        </w:rPr>
        <w:fldChar w:fldCharType="separate"/>
      </w:r>
      <w:r w:rsidR="00CA6345" w:rsidRPr="00CA6345">
        <w:rPr>
          <w:rFonts w:cs="Arial"/>
          <w:sz w:val="18"/>
          <w:szCs w:val="24"/>
          <w:vertAlign w:val="superscript"/>
        </w:rPr>
        <w:t>118</w:t>
      </w:r>
      <w:r>
        <w:rPr>
          <w:sz w:val="18"/>
          <w:szCs w:val="18"/>
        </w:rPr>
        <w:fldChar w:fldCharType="end"/>
      </w:r>
      <w:r>
        <w:rPr>
          <w:sz w:val="18"/>
          <w:szCs w:val="18"/>
        </w:rPr>
        <w:t xml:space="preserve"> indicate</w:t>
      </w:r>
      <w:r w:rsidRPr="00C132F8">
        <w:rPr>
          <w:sz w:val="18"/>
          <w:szCs w:val="18"/>
        </w:rPr>
        <w:t xml:space="preserve"> that all single-agent chemotherap</w:t>
      </w:r>
      <w:r>
        <w:rPr>
          <w:sz w:val="18"/>
          <w:szCs w:val="18"/>
        </w:rPr>
        <w:t>ies</w:t>
      </w:r>
      <w:r w:rsidRPr="00C132F8">
        <w:rPr>
          <w:sz w:val="18"/>
          <w:szCs w:val="18"/>
        </w:rPr>
        <w:t xml:space="preserve"> have </w:t>
      </w:r>
      <w:r>
        <w:rPr>
          <w:sz w:val="18"/>
          <w:szCs w:val="18"/>
        </w:rPr>
        <w:t>similar</w:t>
      </w:r>
      <w:r w:rsidRPr="00C132F8">
        <w:rPr>
          <w:sz w:val="18"/>
          <w:szCs w:val="18"/>
        </w:rPr>
        <w:t xml:space="preserve"> efficacy</w:t>
      </w:r>
      <w:r w:rsidR="00D855C7" w:rsidRPr="00C132F8">
        <w:rPr>
          <w:sz w:val="18"/>
          <w:szCs w:val="18"/>
        </w:rPr>
        <w:t>.</w:t>
      </w:r>
    </w:p>
    <w:p w14:paraId="783E5C29" w14:textId="6C318A64" w:rsidR="0072698F" w:rsidRPr="003C648C" w:rsidRDefault="008549E2" w:rsidP="00994A43">
      <w:pPr>
        <w:pStyle w:val="Body"/>
        <w:spacing w:after="0" w:line="240" w:lineRule="auto"/>
        <w:rPr>
          <w:rFonts w:cs="Arial"/>
          <w:sz w:val="18"/>
          <w:szCs w:val="18"/>
          <w:vertAlign w:val="superscript"/>
        </w:rPr>
      </w:pPr>
      <w:r w:rsidRPr="003C648C">
        <w:rPr>
          <w:sz w:val="18"/>
          <w:szCs w:val="18"/>
        </w:rPr>
        <w:t xml:space="preserve">**Recommended as an option only when docetaxel monotherapy or docetaxel plus capecitabine would be considered appropriate. </w:t>
      </w:r>
    </w:p>
    <w:p w14:paraId="2C844807" w14:textId="6D3A7F9B" w:rsidR="00637159" w:rsidRPr="003C648C" w:rsidRDefault="007120C2" w:rsidP="00994A43">
      <w:pPr>
        <w:pStyle w:val="Body"/>
        <w:spacing w:after="0" w:line="240" w:lineRule="auto"/>
        <w:rPr>
          <w:sz w:val="18"/>
          <w:szCs w:val="18"/>
        </w:rPr>
      </w:pPr>
      <w:r w:rsidRPr="007120C2">
        <w:rPr>
          <w:rFonts w:cs="Arial"/>
          <w:sz w:val="18"/>
          <w:szCs w:val="18"/>
          <w:vertAlign w:val="superscript"/>
        </w:rPr>
        <w:t>§</w:t>
      </w:r>
      <w:r w:rsidRPr="007120C2">
        <w:rPr>
          <w:rFonts w:cs="Arial"/>
          <w:sz w:val="18"/>
          <w:szCs w:val="18"/>
        </w:rPr>
        <w:t>Recommended in patients with PD-L1 positive disease only.</w:t>
      </w:r>
    </w:p>
    <w:p w14:paraId="757B58AE" w14:textId="785C0CB2" w:rsidR="00AA0E48" w:rsidRPr="002646F6" w:rsidRDefault="004637B9" w:rsidP="00B61B73">
      <w:pPr>
        <w:pStyle w:val="Footnotes"/>
      </w:pPr>
      <w:r w:rsidRPr="00C21D01">
        <w:rPr>
          <w:rFonts w:cs="Arial"/>
          <w:color w:val="000000" w:themeColor="text1"/>
          <w:vertAlign w:val="superscript"/>
        </w:rPr>
        <w:t>¶</w:t>
      </w:r>
      <w:r>
        <w:rPr>
          <w:rFonts w:cs="Arial"/>
          <w:color w:val="000000" w:themeColor="text1"/>
        </w:rPr>
        <w:t>F</w:t>
      </w:r>
      <w:r w:rsidRPr="002C22AD">
        <w:rPr>
          <w:rFonts w:cs="Arial"/>
          <w:color w:val="000000" w:themeColor="text1"/>
        </w:rPr>
        <w:t xml:space="preserve">or </w:t>
      </w:r>
      <w:r>
        <w:rPr>
          <w:rFonts w:cs="Arial"/>
          <w:color w:val="000000" w:themeColor="text1"/>
        </w:rPr>
        <w:t xml:space="preserve">patients with </w:t>
      </w:r>
      <w:r w:rsidRPr="002C22AD">
        <w:rPr>
          <w:rFonts w:cs="Arial"/>
          <w:color w:val="000000" w:themeColor="text1"/>
        </w:rPr>
        <w:t>HER2-low (IHC1+ or IHC2+/ISH-)</w:t>
      </w:r>
      <w:r>
        <w:rPr>
          <w:rFonts w:cs="Arial"/>
          <w:color w:val="000000" w:themeColor="text1"/>
        </w:rPr>
        <w:t xml:space="preserve"> u/mBC after one line of chemotherapy in the adjuvant (if recurrence </w:t>
      </w:r>
      <w:r w:rsidR="00954945">
        <w:rPr>
          <w:rFonts w:cs="Arial"/>
          <w:color w:val="000000" w:themeColor="text1"/>
        </w:rPr>
        <w:t xml:space="preserve">occurs </w:t>
      </w:r>
      <w:r>
        <w:rPr>
          <w:rFonts w:cs="Arial"/>
          <w:color w:val="000000" w:themeColor="text1"/>
        </w:rPr>
        <w:t>within 6 months) or metastatic setting.</w:t>
      </w:r>
      <w:r>
        <w:rPr>
          <w:rFonts w:cs="Arial"/>
          <w:color w:val="000000" w:themeColor="text1"/>
        </w:rPr>
        <w:br/>
      </w:r>
      <w:r w:rsidR="00B61B73" w:rsidRPr="002646F6">
        <w:rPr>
          <w:rFonts w:cs="Arial"/>
          <w:vertAlign w:val="superscript"/>
        </w:rPr>
        <w:t>†</w:t>
      </w:r>
      <w:r w:rsidR="00E27B9C" w:rsidRPr="00E27B9C">
        <w:t>Recommended after 2 or more systemic therapies, at least 1 of which was for advanced disease</w:t>
      </w:r>
      <w:r w:rsidR="00B61B73">
        <w:t>.</w:t>
      </w:r>
      <w:r w:rsidR="00B61B73">
        <w:br/>
      </w:r>
      <w:r w:rsidR="006E5DDC">
        <w:rPr>
          <w:rFonts w:cs="Arial"/>
          <w:vertAlign w:val="superscript"/>
        </w:rPr>
        <w:t>‡</w:t>
      </w:r>
      <w:r w:rsidR="00B61B73">
        <w:rPr>
          <w:rFonts w:cs="Arial"/>
        </w:rPr>
        <w:t>Whichever was not used as second-line treatment.</w:t>
      </w:r>
      <w:r w:rsidR="00B61B73" w:rsidRPr="002646F6">
        <w:br/>
        <w:t xml:space="preserve">Abbreviations: </w:t>
      </w:r>
      <w:r w:rsidR="0072698F">
        <w:t xml:space="preserve">CG, clinical guidelines; ESMO, European Society for Medical Oncology; </w:t>
      </w:r>
      <w:r w:rsidR="0096002B">
        <w:t xml:space="preserve">HER, human epidermal growth factor receptor; HR, hormone receptor; </w:t>
      </w:r>
      <w:r w:rsidR="0072698F">
        <w:t xml:space="preserve">IHC, immunohistochemistry; ISH, in situ hybridisation; </w:t>
      </w:r>
      <w:r w:rsidR="0096002B">
        <w:t xml:space="preserve">NICE, National Institute for Health and Care Excellence; </w:t>
      </w:r>
      <w:r w:rsidR="00C63D99">
        <w:t xml:space="preserve">PD-L1, programmed death ligand 1; </w:t>
      </w:r>
      <w:r w:rsidR="0072698F" w:rsidRPr="002646F6">
        <w:t>TA, technology appraisal; u/mBC, unresectable/metastatic breast cancer; T-DXd, trastuzumab deruxtecan</w:t>
      </w:r>
      <w:r w:rsidR="0072698F">
        <w:t>.</w:t>
      </w:r>
      <w:r w:rsidR="00B61B73" w:rsidRPr="002646F6">
        <w:t xml:space="preserve"> </w:t>
      </w:r>
      <w:r w:rsidR="00B61B73" w:rsidRPr="002646F6">
        <w:br/>
      </w:r>
      <w:r w:rsidR="00B61B73" w:rsidRPr="003C648C">
        <w:rPr>
          <w:lang w:val="pl-PL"/>
        </w:rPr>
        <w:t>Sources: NICE, 2009 (CG81);</w:t>
      </w:r>
      <w:r w:rsidR="00B61B73" w:rsidRPr="002646F6">
        <w:fldChar w:fldCharType="begin"/>
      </w:r>
      <w:r w:rsidR="00CA6345">
        <w:rPr>
          <w:lang w:val="pl-PL"/>
        </w:rPr>
        <w:instrText xml:space="preserve"> ADDIN ZOTERO_ITEM CSL_CITATION {"citationID":"cBOyNwRo","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B61B73" w:rsidRPr="002646F6">
        <w:fldChar w:fldCharType="separate"/>
      </w:r>
      <w:r w:rsidR="00FD57F4" w:rsidRPr="00FD57F4">
        <w:rPr>
          <w:rFonts w:cs="Arial"/>
          <w:szCs w:val="24"/>
          <w:vertAlign w:val="superscript"/>
        </w:rPr>
        <w:t>35</w:t>
      </w:r>
      <w:r w:rsidR="00B61B73" w:rsidRPr="002646F6">
        <w:fldChar w:fldCharType="end"/>
      </w:r>
      <w:r w:rsidR="00B61B73" w:rsidRPr="003C648C" w:rsidDel="0055772D">
        <w:rPr>
          <w:lang w:val="pl-PL"/>
        </w:rPr>
        <w:t xml:space="preserve"> </w:t>
      </w:r>
      <w:r w:rsidR="00B61B73" w:rsidRPr="003C648C">
        <w:rPr>
          <w:lang w:val="pl-PL"/>
        </w:rPr>
        <w:t>NICE, 2007 (TA116);</w:t>
      </w:r>
      <w:r w:rsidR="00B61B73" w:rsidRPr="002646F6">
        <w:fldChar w:fldCharType="begin"/>
      </w:r>
      <w:r w:rsidR="00CA6345">
        <w:rPr>
          <w:lang w:val="pl-PL"/>
        </w:rPr>
        <w:instrText xml:space="preserve"> ADDIN ZOTERO_ITEM CSL_CITATION {"citationID":"AoK6JaOU","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B61B73" w:rsidRPr="002646F6">
        <w:fldChar w:fldCharType="separate"/>
      </w:r>
      <w:r w:rsidR="00CA6345" w:rsidRPr="00CA6345">
        <w:rPr>
          <w:rFonts w:cs="Arial"/>
          <w:szCs w:val="24"/>
          <w:vertAlign w:val="superscript"/>
        </w:rPr>
        <w:t>122</w:t>
      </w:r>
      <w:r w:rsidR="00B61B73" w:rsidRPr="002646F6">
        <w:fldChar w:fldCharType="end"/>
      </w:r>
      <w:r w:rsidR="00B61B73" w:rsidRPr="003C648C">
        <w:rPr>
          <w:lang w:val="pl-PL"/>
        </w:rPr>
        <w:t xml:space="preserve"> NICE, 2016 (TA423);</w:t>
      </w:r>
      <w:r w:rsidR="00B61B73" w:rsidRPr="002646F6">
        <w:fldChar w:fldCharType="begin"/>
      </w:r>
      <w:r w:rsidR="00CA6345">
        <w:rPr>
          <w:lang w:val="pl-PL"/>
        </w:rPr>
        <w:instrText xml:space="preserve"> ADDIN ZOTERO_ITEM CSL_CITATION {"citationID":"K1vdBK81","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B61B73" w:rsidRPr="002646F6">
        <w:fldChar w:fldCharType="separate"/>
      </w:r>
      <w:r w:rsidR="00CA6345" w:rsidRPr="00CA6345">
        <w:rPr>
          <w:rFonts w:cs="Arial"/>
          <w:szCs w:val="24"/>
          <w:vertAlign w:val="superscript"/>
        </w:rPr>
        <w:t>131</w:t>
      </w:r>
      <w:r w:rsidR="00B61B73" w:rsidRPr="002646F6">
        <w:fldChar w:fldCharType="end"/>
      </w:r>
      <w:r w:rsidR="00B61B73" w:rsidRPr="003C648C">
        <w:rPr>
          <w:lang w:val="pl-PL"/>
        </w:rPr>
        <w:t xml:space="preserve"> NICE, 2022 (TA819).</w:t>
      </w:r>
      <w:r w:rsidR="00B61B73">
        <w:fldChar w:fldCharType="begin"/>
      </w:r>
      <w:r w:rsidR="00CA6345">
        <w:rPr>
          <w:lang w:val="pl-PL"/>
        </w:rPr>
        <w:instrText xml:space="preserve"> ADDIN ZOTERO_ITEM CSL_CITATION {"citationID":"62qCC1gQ","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B61B73">
        <w:fldChar w:fldCharType="separate"/>
      </w:r>
      <w:r w:rsidR="00CA6345" w:rsidRPr="00CA6345">
        <w:rPr>
          <w:rFonts w:cs="Arial"/>
          <w:szCs w:val="24"/>
          <w:vertAlign w:val="superscript"/>
        </w:rPr>
        <w:t>132</w:t>
      </w:r>
      <w:r w:rsidR="00B61B73">
        <w:fldChar w:fldCharType="end"/>
      </w:r>
      <w:r w:rsidR="00B61B73" w:rsidRPr="003C648C">
        <w:rPr>
          <w:lang w:val="pl-PL"/>
        </w:rPr>
        <w:t xml:space="preserve"> </w:t>
      </w:r>
    </w:p>
    <w:p w14:paraId="60024C32" w14:textId="3EFAD228" w:rsidR="00057A9B" w:rsidRDefault="00057A9B" w:rsidP="00057A9B">
      <w:pPr>
        <w:pStyle w:val="Heading3"/>
      </w:pPr>
      <w:bookmarkStart w:id="114" w:name="_Ref128653606"/>
      <w:bookmarkStart w:id="115" w:name="_Ref129209200"/>
      <w:bookmarkStart w:id="116" w:name="_Ref129209254"/>
      <w:bookmarkStart w:id="117" w:name="_Ref129209403"/>
      <w:bookmarkStart w:id="118" w:name="_Ref129209834"/>
      <w:bookmarkStart w:id="119" w:name="_Ref129210454"/>
      <w:bookmarkStart w:id="120" w:name="_Toc129350851"/>
      <w:r>
        <w:t xml:space="preserve">Relevance of the DESTINY-Breast04 TPC arm to </w:t>
      </w:r>
      <w:r w:rsidR="00391ABB">
        <w:t xml:space="preserve">UK </w:t>
      </w:r>
      <w:r>
        <w:t>clinical practice and the comparators in the decision problem</w:t>
      </w:r>
      <w:bookmarkEnd w:id="114"/>
      <w:bookmarkEnd w:id="115"/>
      <w:bookmarkEnd w:id="116"/>
      <w:bookmarkEnd w:id="117"/>
      <w:bookmarkEnd w:id="118"/>
      <w:bookmarkEnd w:id="119"/>
      <w:bookmarkEnd w:id="120"/>
    </w:p>
    <w:p w14:paraId="53320922" w14:textId="59AB3B60" w:rsidR="00057A9B" w:rsidRDefault="00057A9B" w:rsidP="00057A9B">
      <w:pPr>
        <w:pStyle w:val="Body"/>
        <w:spacing w:after="120"/>
      </w:pPr>
      <w:r>
        <w:t xml:space="preserve">The comparator used </w:t>
      </w:r>
      <w:r w:rsidR="00391ABB">
        <w:t xml:space="preserve">throughout </w:t>
      </w:r>
      <w:r>
        <w:t xml:space="preserve">this submission is the TPC arm </w:t>
      </w:r>
      <w:r w:rsidRPr="00945D1F">
        <w:t xml:space="preserve">from the </w:t>
      </w:r>
      <w:r>
        <w:t>Phase III</w:t>
      </w:r>
      <w:r w:rsidRPr="00945D1F">
        <w:t xml:space="preserve"> DESTINY-Breast04 study</w:t>
      </w:r>
      <w:r>
        <w:t>, which is the primary evidence source for this appraisal. The TPC arm in DESTINY-Breast04 comprises eribulin (51.1%), capecitabine (20.1%), paclitaxel (8.2%), nab-paclitaxel (10.3%), and gemcitabine (10.3%).</w:t>
      </w:r>
      <w:r>
        <w:fldChar w:fldCharType="begin"/>
      </w:r>
      <w:r w:rsidR="00CA6345">
        <w:instrText xml:space="preserve"> ADDIN ZOTERO_ITEM CSL_CITATION {"citationID":"g3Fvfubq","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40</w:t>
      </w:r>
      <w:r>
        <w:fldChar w:fldCharType="end"/>
      </w:r>
      <w:r>
        <w:t xml:space="preserve"> </w:t>
      </w:r>
    </w:p>
    <w:p w14:paraId="41953791" w14:textId="77777777" w:rsidR="00057A9B" w:rsidRDefault="00057A9B" w:rsidP="00057A9B">
      <w:pPr>
        <w:pStyle w:val="Body"/>
        <w:spacing w:after="120"/>
      </w:pPr>
      <w:r>
        <w:t>The TPC arm is an appropriate comparator for this appraisal for the following reasons:</w:t>
      </w:r>
    </w:p>
    <w:p w14:paraId="148183D4" w14:textId="12EDB6AC" w:rsidR="00057A9B" w:rsidRDefault="00057A9B" w:rsidP="00057A9B">
      <w:pPr>
        <w:pStyle w:val="Body"/>
        <w:numPr>
          <w:ilvl w:val="0"/>
          <w:numId w:val="37"/>
        </w:numPr>
        <w:spacing w:after="120"/>
      </w:pPr>
      <w:r>
        <w:t xml:space="preserve">The DESTINY-Breast04 TPC arm broadly aligns with UK clinical practice (see </w:t>
      </w:r>
      <w:r w:rsidRPr="00954359">
        <w:rPr>
          <w:b/>
          <w:bCs/>
        </w:rPr>
        <w:t>Section</w:t>
      </w:r>
      <w:r w:rsidR="00EA296C">
        <w:rPr>
          <w:b/>
          <w:bCs/>
        </w:rPr>
        <w:t xml:space="preserve"> </w:t>
      </w:r>
      <w:r w:rsidR="00EA296C">
        <w:rPr>
          <w:b/>
          <w:bCs/>
        </w:rPr>
        <w:fldChar w:fldCharType="begin"/>
      </w:r>
      <w:r w:rsidR="00EA296C">
        <w:rPr>
          <w:b/>
          <w:bCs/>
        </w:rPr>
        <w:instrText xml:space="preserve"> REF _Ref128653718 \r \h </w:instrText>
      </w:r>
      <w:r w:rsidR="00EA296C">
        <w:rPr>
          <w:b/>
          <w:bCs/>
        </w:rPr>
      </w:r>
      <w:r w:rsidR="00EA296C">
        <w:rPr>
          <w:b/>
          <w:bCs/>
        </w:rPr>
        <w:fldChar w:fldCharType="separate"/>
      </w:r>
      <w:r w:rsidR="00145F42">
        <w:rPr>
          <w:b/>
          <w:bCs/>
        </w:rPr>
        <w:t>B.1.3.6.1</w:t>
      </w:r>
      <w:r w:rsidR="00EA296C">
        <w:rPr>
          <w:b/>
          <w:bCs/>
        </w:rPr>
        <w:fldChar w:fldCharType="end"/>
      </w:r>
      <w:r>
        <w:t>).</w:t>
      </w:r>
    </w:p>
    <w:p w14:paraId="47AB20CD" w14:textId="54B62371" w:rsidR="00057A9B" w:rsidRDefault="00F02363" w:rsidP="00057A9B">
      <w:pPr>
        <w:pStyle w:val="Body"/>
        <w:numPr>
          <w:ilvl w:val="0"/>
          <w:numId w:val="37"/>
        </w:numPr>
        <w:spacing w:after="120"/>
      </w:pPr>
      <w:r w:rsidRPr="00F02363">
        <w:t>Using the DESTINY-Breast04 TPC arm means leveraging direct clinical trial data from prespecified analyses from the key evidence source for the appraisal</w:t>
      </w:r>
      <w:r w:rsidR="00057A9B">
        <w:t xml:space="preserve"> (see </w:t>
      </w:r>
      <w:r w:rsidR="00057A9B" w:rsidRPr="005C1F04">
        <w:rPr>
          <w:b/>
          <w:bCs/>
        </w:rPr>
        <w:t xml:space="preserve">Section </w:t>
      </w:r>
      <w:r w:rsidR="00EA296C">
        <w:rPr>
          <w:b/>
          <w:bCs/>
        </w:rPr>
        <w:fldChar w:fldCharType="begin"/>
      </w:r>
      <w:r w:rsidR="00EA296C">
        <w:rPr>
          <w:b/>
          <w:bCs/>
        </w:rPr>
        <w:instrText xml:space="preserve"> REF _Ref128653720 \r \h </w:instrText>
      </w:r>
      <w:r w:rsidR="00EA296C">
        <w:rPr>
          <w:b/>
          <w:bCs/>
        </w:rPr>
      </w:r>
      <w:r w:rsidR="00EA296C">
        <w:rPr>
          <w:b/>
          <w:bCs/>
        </w:rPr>
        <w:fldChar w:fldCharType="separate"/>
      </w:r>
      <w:r w:rsidR="00145F42">
        <w:rPr>
          <w:b/>
          <w:bCs/>
        </w:rPr>
        <w:t>B.1.3.6.2</w:t>
      </w:r>
      <w:r w:rsidR="00EA296C">
        <w:rPr>
          <w:b/>
          <w:bCs/>
        </w:rPr>
        <w:fldChar w:fldCharType="end"/>
      </w:r>
      <w:r w:rsidR="00057A9B">
        <w:t>)</w:t>
      </w:r>
    </w:p>
    <w:p w14:paraId="0B162893" w14:textId="7B775DBE" w:rsidR="00057A9B" w:rsidRDefault="00057A9B" w:rsidP="00057A9B">
      <w:pPr>
        <w:pStyle w:val="Body"/>
        <w:numPr>
          <w:ilvl w:val="0"/>
          <w:numId w:val="37"/>
        </w:numPr>
        <w:spacing w:after="120"/>
      </w:pPr>
      <w:r>
        <w:t xml:space="preserve">Differences between the final scope comparators and TPC arm therapies are unlikely to impact decision-making (see </w:t>
      </w:r>
      <w:r w:rsidRPr="00954359">
        <w:rPr>
          <w:b/>
          <w:bCs/>
        </w:rPr>
        <w:t xml:space="preserve">Section </w:t>
      </w:r>
      <w:r w:rsidR="00EA296C">
        <w:rPr>
          <w:b/>
          <w:bCs/>
        </w:rPr>
        <w:fldChar w:fldCharType="begin"/>
      </w:r>
      <w:r w:rsidR="00EA296C">
        <w:rPr>
          <w:b/>
          <w:bCs/>
        </w:rPr>
        <w:instrText xml:space="preserve"> REF _Ref128653722 \r \h </w:instrText>
      </w:r>
      <w:r w:rsidR="00EA296C">
        <w:rPr>
          <w:b/>
          <w:bCs/>
        </w:rPr>
      </w:r>
      <w:r w:rsidR="00EA296C">
        <w:rPr>
          <w:b/>
          <w:bCs/>
        </w:rPr>
        <w:fldChar w:fldCharType="separate"/>
      </w:r>
      <w:r w:rsidR="00145F42">
        <w:rPr>
          <w:b/>
          <w:bCs/>
        </w:rPr>
        <w:t>B.1.3.6.3</w:t>
      </w:r>
      <w:r w:rsidR="00EA296C">
        <w:rPr>
          <w:b/>
          <w:bCs/>
        </w:rPr>
        <w:fldChar w:fldCharType="end"/>
      </w:r>
      <w:r>
        <w:t>).</w:t>
      </w:r>
    </w:p>
    <w:p w14:paraId="075557E7" w14:textId="1435A021" w:rsidR="00057A9B" w:rsidRDefault="00057A9B" w:rsidP="00057A9B">
      <w:pPr>
        <w:pStyle w:val="Body"/>
        <w:numPr>
          <w:ilvl w:val="0"/>
          <w:numId w:val="37"/>
        </w:numPr>
        <w:spacing w:after="120"/>
      </w:pPr>
      <w:r>
        <w:t xml:space="preserve">A similar TPC arm was accepted as the comparator by NICE in a recent HER2-negative u/mBC appraisal (see </w:t>
      </w:r>
      <w:r w:rsidRPr="00954359">
        <w:rPr>
          <w:b/>
          <w:bCs/>
        </w:rPr>
        <w:t>Section</w:t>
      </w:r>
      <w:r w:rsidR="00EA296C">
        <w:rPr>
          <w:b/>
          <w:bCs/>
        </w:rPr>
        <w:t xml:space="preserve"> </w:t>
      </w:r>
      <w:r w:rsidR="00EA296C">
        <w:rPr>
          <w:b/>
          <w:bCs/>
        </w:rPr>
        <w:fldChar w:fldCharType="begin"/>
      </w:r>
      <w:r w:rsidR="00EA296C">
        <w:rPr>
          <w:b/>
          <w:bCs/>
        </w:rPr>
        <w:instrText xml:space="preserve"> REF _Ref128653726 \r \h </w:instrText>
      </w:r>
      <w:r w:rsidR="00EA296C">
        <w:rPr>
          <w:b/>
          <w:bCs/>
        </w:rPr>
      </w:r>
      <w:r w:rsidR="00EA296C">
        <w:rPr>
          <w:b/>
          <w:bCs/>
        </w:rPr>
        <w:fldChar w:fldCharType="separate"/>
      </w:r>
      <w:r w:rsidR="00145F42">
        <w:rPr>
          <w:b/>
          <w:bCs/>
        </w:rPr>
        <w:t>B.1.3.6.4</w:t>
      </w:r>
      <w:r w:rsidR="00EA296C">
        <w:rPr>
          <w:b/>
          <w:bCs/>
        </w:rPr>
        <w:fldChar w:fldCharType="end"/>
      </w:r>
      <w:r>
        <w:t>).</w:t>
      </w:r>
    </w:p>
    <w:p w14:paraId="7019FCE0" w14:textId="2B4C6DBD" w:rsidR="00057A9B" w:rsidRPr="00472CDA" w:rsidRDefault="00057A9B" w:rsidP="00057A9B">
      <w:pPr>
        <w:pStyle w:val="Heading4"/>
      </w:pPr>
      <w:bookmarkStart w:id="121" w:name="_Ref128653718"/>
      <w:r>
        <w:lastRenderedPageBreak/>
        <w:t xml:space="preserve">The DESTINY-Breast04 TPC arm broadly aligns with UK clinical </w:t>
      </w:r>
      <w:r w:rsidRPr="00472CDA">
        <w:t>practice</w:t>
      </w:r>
      <w:bookmarkEnd w:id="121"/>
    </w:p>
    <w:p w14:paraId="300713EA" w14:textId="7BC8438C" w:rsidR="00057A9B" w:rsidRPr="00945D1F" w:rsidRDefault="00057A9B" w:rsidP="00057A9B">
      <w:pPr>
        <w:spacing w:before="120" w:after="120"/>
      </w:pPr>
      <w:r>
        <w:t>Defining specific comparators at each stage of the HER2-low u/mBC pathway is challenging. T</w:t>
      </w:r>
      <w:r w:rsidRPr="00945D1F">
        <w:t xml:space="preserve">here </w:t>
      </w:r>
      <w:r>
        <w:t xml:space="preserve">are no UK clinical or reimbursement guidelines related to HER2-low specifically, with HER2-low u/mBC currently treated according to HER2-negative treatment pathways (see </w:t>
      </w:r>
      <w:r w:rsidRPr="00626F89">
        <w:rPr>
          <w:b/>
          <w:bCs/>
        </w:rPr>
        <w:t xml:space="preserve">Section </w:t>
      </w:r>
      <w:r w:rsidRPr="00626F89">
        <w:rPr>
          <w:b/>
          <w:bCs/>
        </w:rPr>
        <w:fldChar w:fldCharType="begin"/>
      </w:r>
      <w:r w:rsidRPr="00626F89">
        <w:rPr>
          <w:b/>
          <w:bCs/>
        </w:rPr>
        <w:instrText xml:space="preserve"> REF _Ref89962480 \r \h  \* MERGEFORMAT </w:instrText>
      </w:r>
      <w:r w:rsidRPr="00626F89">
        <w:rPr>
          <w:b/>
          <w:bCs/>
        </w:rPr>
      </w:r>
      <w:r w:rsidRPr="00626F89">
        <w:rPr>
          <w:b/>
          <w:bCs/>
        </w:rPr>
        <w:fldChar w:fldCharType="separate"/>
      </w:r>
      <w:r w:rsidR="00145F42">
        <w:rPr>
          <w:b/>
          <w:bCs/>
        </w:rPr>
        <w:t>B.1.3.3</w:t>
      </w:r>
      <w:r w:rsidRPr="00626F89">
        <w:rPr>
          <w:b/>
          <w:bCs/>
        </w:rPr>
        <w:fldChar w:fldCharType="end"/>
      </w:r>
      <w:r>
        <w:t xml:space="preserve">). In HER2-negative u/mBC, there </w:t>
      </w:r>
      <w:r w:rsidRPr="00945D1F">
        <w:t xml:space="preserve">is no </w:t>
      </w:r>
      <w:r>
        <w:t>c</w:t>
      </w:r>
      <w:r w:rsidRPr="00945D1F">
        <w:t>le</w:t>
      </w:r>
      <w:r>
        <w:t>ar</w:t>
      </w:r>
      <w:r w:rsidRPr="00945D1F">
        <w:t xml:space="preserve"> standard of care</w:t>
      </w:r>
      <w:r>
        <w:t xml:space="preserve"> or treatment algorithm</w:t>
      </w:r>
      <w:r w:rsidRPr="00945D1F">
        <w:t xml:space="preserve"> </w:t>
      </w:r>
      <w:r>
        <w:t>for patients who have received at least one line of chemotherapy in the metastatic setting. This</w:t>
      </w:r>
      <w:r w:rsidRPr="002646F6">
        <w:t xml:space="preserve"> </w:t>
      </w:r>
      <w:r>
        <w:t xml:space="preserve">is </w:t>
      </w:r>
      <w:r w:rsidRPr="002646F6">
        <w:t>supported by NICE CG81</w:t>
      </w:r>
      <w:r>
        <w:t xml:space="preserve"> (see </w:t>
      </w:r>
      <w:r w:rsidRPr="00BB291B">
        <w:rPr>
          <w:b/>
          <w:bCs/>
        </w:rPr>
        <w:t xml:space="preserve">Section </w:t>
      </w:r>
      <w:r w:rsidRPr="00BB291B">
        <w:rPr>
          <w:b/>
          <w:bCs/>
        </w:rPr>
        <w:fldChar w:fldCharType="begin"/>
      </w:r>
      <w:r w:rsidRPr="00BB291B">
        <w:rPr>
          <w:b/>
          <w:bCs/>
        </w:rPr>
        <w:instrText xml:space="preserve"> REF _Ref126931629 \r \h  \* MERGEFORMAT </w:instrText>
      </w:r>
      <w:r w:rsidRPr="00BB291B">
        <w:rPr>
          <w:b/>
          <w:bCs/>
        </w:rPr>
      </w:r>
      <w:r w:rsidRPr="00BB291B">
        <w:rPr>
          <w:b/>
          <w:bCs/>
        </w:rPr>
        <w:fldChar w:fldCharType="separate"/>
      </w:r>
      <w:r w:rsidR="00145F42">
        <w:rPr>
          <w:b/>
          <w:bCs/>
        </w:rPr>
        <w:t>B.1.3.3.3</w:t>
      </w:r>
      <w:r w:rsidRPr="00BB291B">
        <w:rPr>
          <w:b/>
          <w:bCs/>
        </w:rPr>
        <w:fldChar w:fldCharType="end"/>
      </w:r>
      <w:r>
        <w:t>)</w:t>
      </w:r>
      <w:r w:rsidRPr="002646F6">
        <w:t>,</w:t>
      </w:r>
      <w:r>
        <w:fldChar w:fldCharType="begin"/>
      </w:r>
      <w:r w:rsidR="00CA6345">
        <w:instrText xml:space="preserve"> ADDIN ZOTERO_ITEM CSL_CITATION {"citationID":"HfH54s0U","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fldChar w:fldCharType="separate"/>
      </w:r>
      <w:r w:rsidR="00FD57F4" w:rsidRPr="00FD57F4">
        <w:rPr>
          <w:rFonts w:cs="Arial"/>
          <w:szCs w:val="24"/>
          <w:vertAlign w:val="superscript"/>
        </w:rPr>
        <w:t>35</w:t>
      </w:r>
      <w:r>
        <w:fldChar w:fldCharType="end"/>
      </w:r>
      <w:r w:rsidRPr="002646F6">
        <w:t xml:space="preserve"> ESMO 2021 guidelines</w:t>
      </w:r>
      <w:r>
        <w:t xml:space="preserve"> (see </w:t>
      </w:r>
      <w:r w:rsidRPr="00BB291B">
        <w:rPr>
          <w:b/>
          <w:bCs/>
        </w:rPr>
        <w:t xml:space="preserve">Section </w:t>
      </w:r>
      <w:r w:rsidRPr="00BB291B">
        <w:rPr>
          <w:b/>
          <w:bCs/>
        </w:rPr>
        <w:fldChar w:fldCharType="begin"/>
      </w:r>
      <w:r w:rsidRPr="00BB291B">
        <w:rPr>
          <w:b/>
          <w:bCs/>
        </w:rPr>
        <w:instrText xml:space="preserve"> REF _Ref126931680 \r \h  \* MERGEFORMAT </w:instrText>
      </w:r>
      <w:r w:rsidRPr="00BB291B">
        <w:rPr>
          <w:b/>
          <w:bCs/>
        </w:rPr>
      </w:r>
      <w:r w:rsidRPr="00BB291B">
        <w:rPr>
          <w:b/>
          <w:bCs/>
        </w:rPr>
        <w:fldChar w:fldCharType="separate"/>
      </w:r>
      <w:r w:rsidR="00145F42">
        <w:rPr>
          <w:b/>
          <w:bCs/>
        </w:rPr>
        <w:t>B.1.3.3.2</w:t>
      </w:r>
      <w:r w:rsidRPr="00BB291B">
        <w:rPr>
          <w:b/>
          <w:bCs/>
        </w:rPr>
        <w:fldChar w:fldCharType="end"/>
      </w:r>
      <w:r>
        <w:t>)</w:t>
      </w:r>
      <w:r w:rsidRPr="002646F6">
        <w:t>,</w:t>
      </w:r>
      <w:r>
        <w:fldChar w:fldCharType="begin"/>
      </w:r>
      <w:r w:rsidR="00CA6345">
        <w:instrText xml:space="preserve"> ADDIN ZOTERO_ITEM CSL_CITATION {"citationID":"mwah4TYd","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fldChar w:fldCharType="separate"/>
      </w:r>
      <w:r w:rsidR="00FD57F4" w:rsidRPr="00FD57F4">
        <w:rPr>
          <w:rFonts w:cs="Arial"/>
          <w:szCs w:val="24"/>
          <w:vertAlign w:val="superscript"/>
        </w:rPr>
        <w:t>42</w:t>
      </w:r>
      <w:r>
        <w:fldChar w:fldCharType="end"/>
      </w:r>
      <w:r>
        <w:t xml:space="preserve"> UK real-world data (see </w:t>
      </w:r>
      <w:r w:rsidRPr="00BB291B">
        <w:rPr>
          <w:b/>
          <w:bCs/>
        </w:rPr>
        <w:t xml:space="preserve">Section </w:t>
      </w:r>
      <w:r w:rsidRPr="00BB291B">
        <w:rPr>
          <w:b/>
          <w:bCs/>
        </w:rPr>
        <w:fldChar w:fldCharType="begin"/>
      </w:r>
      <w:r w:rsidRPr="00BB291B">
        <w:rPr>
          <w:b/>
          <w:bCs/>
        </w:rPr>
        <w:instrText xml:space="preserve"> REF _Ref126931717 \r \h  \* MERGEFORMAT </w:instrText>
      </w:r>
      <w:r w:rsidRPr="00BB291B">
        <w:rPr>
          <w:b/>
          <w:bCs/>
        </w:rPr>
      </w:r>
      <w:r w:rsidRPr="00BB291B">
        <w:rPr>
          <w:b/>
          <w:bCs/>
        </w:rPr>
        <w:fldChar w:fldCharType="separate"/>
      </w:r>
      <w:r w:rsidR="00145F42">
        <w:rPr>
          <w:b/>
          <w:bCs/>
        </w:rPr>
        <w:t>B.1.3.3.3.5</w:t>
      </w:r>
      <w:r w:rsidRPr="00BB291B">
        <w:rPr>
          <w:b/>
          <w:bCs/>
        </w:rPr>
        <w:fldChar w:fldCharType="end"/>
      </w:r>
      <w:r>
        <w:t>),</w:t>
      </w:r>
      <w:r>
        <w:fldChar w:fldCharType="begin"/>
      </w:r>
      <w:r w:rsidR="00CA6345">
        <w:instrText xml:space="preserve"> ADDIN ZOTERO_ITEM CSL_CITATION {"citationID":"MKJ5zuvm","properties":{"formattedCitation":"\\super 136\\nosupersub{}","plainCitation":"136","noteIndex":0},"citationItems":[{"id":66355,"uris":["http://zotero.org/groups/4797619/items/D7I4CN8Z"],"itemData":{"id":66355,"type":"document","title":"LiveInsighter Breast Cancer patient data","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136</w:t>
      </w:r>
      <w:r>
        <w:fldChar w:fldCharType="end"/>
      </w:r>
      <w:r>
        <w:t xml:space="preserve"> and</w:t>
      </w:r>
      <w:r w:rsidRPr="002646F6">
        <w:t xml:space="preserve"> </w:t>
      </w:r>
      <w:r>
        <w:t>insights</w:t>
      </w:r>
      <w:r w:rsidRPr="00945D1F">
        <w:t xml:space="preserve"> from </w:t>
      </w:r>
      <w:r>
        <w:t xml:space="preserve">UK clinical experts (see </w:t>
      </w:r>
      <w:r w:rsidRPr="00BB291B">
        <w:rPr>
          <w:b/>
          <w:bCs/>
        </w:rPr>
        <w:t xml:space="preserve">Section </w:t>
      </w:r>
      <w:r w:rsidRPr="00BB291B">
        <w:rPr>
          <w:b/>
          <w:bCs/>
        </w:rPr>
        <w:fldChar w:fldCharType="begin"/>
      </w:r>
      <w:r w:rsidRPr="00BB291B">
        <w:rPr>
          <w:b/>
          <w:bCs/>
        </w:rPr>
        <w:instrText xml:space="preserve"> REF _Ref126931751 \r \h  \* MERGEFORMAT </w:instrText>
      </w:r>
      <w:r w:rsidRPr="00BB291B">
        <w:rPr>
          <w:b/>
          <w:bCs/>
        </w:rPr>
      </w:r>
      <w:r w:rsidRPr="00BB291B">
        <w:rPr>
          <w:b/>
          <w:bCs/>
        </w:rPr>
        <w:fldChar w:fldCharType="separate"/>
      </w:r>
      <w:r w:rsidR="00145F42">
        <w:rPr>
          <w:b/>
          <w:bCs/>
        </w:rPr>
        <w:t>B.1.3.3.3.6</w:t>
      </w:r>
      <w:r w:rsidRPr="00BB291B">
        <w:rPr>
          <w:b/>
          <w:bCs/>
        </w:rPr>
        <w:fldChar w:fldCharType="end"/>
      </w:r>
      <w:r w:rsidRPr="00BB291B">
        <w:t>),</w:t>
      </w:r>
      <w:r>
        <w:fldChar w:fldCharType="begin"/>
      </w:r>
      <w:r w:rsidR="00CA6345">
        <w:instrText xml:space="preserve"> ADDIN ZOTERO_ITEM CSL_CITATION {"citationID":"P2KFViny","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w:t>
      </w:r>
      <w:r w:rsidRPr="002646F6">
        <w:t>which indicate that a broad range of non-targeted single-agent chemotherapies are used in the UK (e.g., capecitabine, eribulin, paclitaxel) and that there is no single standard of care, with treatment decisions driven by</w:t>
      </w:r>
      <w:r>
        <w:t xml:space="preserve"> prior therapies received,</w:t>
      </w:r>
      <w:r w:rsidRPr="002646F6">
        <w:t xml:space="preserve"> </w:t>
      </w:r>
      <w:r>
        <w:t>patient fitness, individual patient needs and preference,</w:t>
      </w:r>
      <w:r w:rsidRPr="002646F6">
        <w:t xml:space="preserve"> and clinical choice.</w:t>
      </w:r>
      <w:r w:rsidRPr="002646F6">
        <w:fldChar w:fldCharType="begin"/>
      </w:r>
      <w:r w:rsidR="00CA6345">
        <w:instrText xml:space="preserve"> ADDIN ZOTERO_ITEM CSL_CITATION {"citationID":"tt0qr6m7","properties":{"formattedCitation":"\\super 35, 42, 121,141\\nosupersub{}","plainCitation":"35, 42, 121,141","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66356,"uris":["http://zotero.org/groups/4797619/items/N6DNXLEP"],"itemData":{"id":66356,"type":"document","title":"T-DXd in HER2-low u/mBC. UK advisory board meeting report. Data on File.","author":[{"family":"Daiichi Sankyo Inc.","given":""}],"issued":{"date-parts":[["2022",12]]}}},{"id":66117,"uris":["http://zotero.org/groups/4797619/items/CJS2KEES"],"itemData":{"id":66117,"type":"document","title":"Breast Cancer Treatment Landscape. Data on File.","author":[{"family":"Daiichi Sankyo Inc.","given":""}],"issued":{"date-parts":[["2022",7]]}}}],"schema":"https://github.com/citation-style-language/schema/raw/master/csl-citation.json"} </w:instrText>
      </w:r>
      <w:r w:rsidRPr="002646F6">
        <w:fldChar w:fldCharType="separate"/>
      </w:r>
      <w:r w:rsidR="00CA6345" w:rsidRPr="00CA6345">
        <w:rPr>
          <w:rFonts w:cs="Arial"/>
          <w:szCs w:val="24"/>
          <w:vertAlign w:val="superscript"/>
        </w:rPr>
        <w:t>35, 42, 121,141</w:t>
      </w:r>
      <w:r w:rsidRPr="002646F6">
        <w:fldChar w:fldCharType="end"/>
      </w:r>
      <w:r w:rsidRPr="002646F6">
        <w:t xml:space="preserve"> While NICE CG81 (</w:t>
      </w:r>
      <w:r>
        <w:t xml:space="preserve">developed in 2009, </w:t>
      </w:r>
      <w:r w:rsidRPr="002646F6">
        <w:t xml:space="preserve">last updated in 2017) </w:t>
      </w:r>
      <w:r>
        <w:t>states</w:t>
      </w:r>
      <w:r w:rsidRPr="002646F6">
        <w:t xml:space="preserve"> that sequential single-agent chemotherapy should be used </w:t>
      </w:r>
      <w:r>
        <w:t>in advanced BC and lists options to use at first-, second-, and third-line</w:t>
      </w:r>
      <w:r w:rsidRPr="00945D1F">
        <w:t>,</w:t>
      </w:r>
      <w:r w:rsidRPr="00945D1F">
        <w:fldChar w:fldCharType="begin"/>
      </w:r>
      <w:r w:rsidR="00CA6345">
        <w:instrText xml:space="preserve"> ADDIN ZOTERO_ITEM CSL_CITATION {"citationID":"0u9UP2kF","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945D1F">
        <w:fldChar w:fldCharType="separate"/>
      </w:r>
      <w:r w:rsidR="00FD57F4" w:rsidRPr="00FD57F4">
        <w:rPr>
          <w:rFonts w:cs="Arial"/>
          <w:szCs w:val="24"/>
          <w:vertAlign w:val="superscript"/>
        </w:rPr>
        <w:t>35</w:t>
      </w:r>
      <w:r w:rsidRPr="00945D1F">
        <w:fldChar w:fldCharType="end"/>
      </w:r>
      <w:r w:rsidRPr="00945D1F">
        <w:t xml:space="preserve"> NICE ha</w:t>
      </w:r>
      <w:r>
        <w:t>s</w:t>
      </w:r>
      <w:r w:rsidRPr="00945D1F">
        <w:t xml:space="preserve"> recognised that </w:t>
      </w:r>
      <w:r>
        <w:t>these guidelines</w:t>
      </w:r>
      <w:r w:rsidRPr="00945D1F">
        <w:t xml:space="preserve"> require an update</w:t>
      </w:r>
      <w:r>
        <w:t xml:space="preserve"> to reflect the evolving treatment landscape (update </w:t>
      </w:r>
      <w:r w:rsidRPr="00945D1F">
        <w:t>expected in 2023</w:t>
      </w:r>
      <w:r>
        <w:t>)</w:t>
      </w:r>
      <w:r w:rsidRPr="00945D1F">
        <w:t>.</w:t>
      </w:r>
      <w:r w:rsidRPr="00945D1F">
        <w:fldChar w:fldCharType="begin"/>
      </w:r>
      <w:r w:rsidR="00CA6345">
        <w:instrText xml:space="preserve"> ADDIN ZOTERO_ITEM CSL_CITATION {"citationID":"Jh98KxTA","properties":{"formattedCitation":"\\super 135\\nosupersub{}","plainCitation":"135","noteIndex":0},"citationItems":[{"id":66433,"uris":["http://zotero.org/groups/4797619/items/DNI23N3Q"],"itemData":{"id":66433,"type":"webpage","abstract":"This guideline covers care and support for people with advanced (stage 4) breast cancer. It aims to help them and their healthcare professionals make shared","language":"eng","note":"publisher: NICE","title":"Surveillance decision | Evidence | Advanced breast cancer: diagnosis and treatment | Guidance | NICE","title-short":"Surveillance decision | Evidence | Advanced breast cancer","URL":"https://www.nice.org.uk/guidance/cg81/resources/2023-surveillance-of-early-and-locally-advanced-breast-cancer-diagnosis-and-management-nice-guideline-ng101-and-advanced-breast-cancer-diagnosis-and-treatment-nice-guideline-cg81-11321031709/chapter/Surveillance-decision?tab=evidence","accessed":{"date-parts":[["2023",1,23]]}}}],"schema":"https://github.com/citation-style-language/schema/raw/master/csl-citation.json"} </w:instrText>
      </w:r>
      <w:r w:rsidRPr="00945D1F">
        <w:fldChar w:fldCharType="separate"/>
      </w:r>
      <w:r w:rsidR="00CA6345" w:rsidRPr="00CA6345">
        <w:rPr>
          <w:rFonts w:cs="Arial"/>
          <w:szCs w:val="24"/>
          <w:vertAlign w:val="superscript"/>
        </w:rPr>
        <w:t>135</w:t>
      </w:r>
      <w:r w:rsidRPr="00945D1F">
        <w:fldChar w:fldCharType="end"/>
      </w:r>
      <w:r w:rsidRPr="00945D1F">
        <w:t xml:space="preserve"> </w:t>
      </w:r>
      <w:r>
        <w:t>UK clinical experts also agree that NICE CG81 is not reflective of current practice.</w:t>
      </w:r>
      <w:r>
        <w:fldChar w:fldCharType="begin"/>
      </w:r>
      <w:r w:rsidR="00CA6345">
        <w:instrText xml:space="preserve"> ADDIN ZOTERO_ITEM CSL_CITATION {"citationID":"pTtVCFlm","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p>
    <w:p w14:paraId="1A93B946" w14:textId="5FF4F08C" w:rsidR="00057A9B" w:rsidRPr="00945D1F" w:rsidRDefault="00057A9B" w:rsidP="00057A9B">
      <w:pPr>
        <w:spacing w:before="120" w:after="120"/>
      </w:pPr>
      <w:r w:rsidRPr="00945D1F">
        <w:t xml:space="preserve">In addition to the lack of an established treatment pathway in HER2-low u/mBC, </w:t>
      </w:r>
      <w:r>
        <w:t>based on the available evidence</w:t>
      </w:r>
      <w:r w:rsidRPr="00945D1F">
        <w:t xml:space="preserve">, there is </w:t>
      </w:r>
      <w:r w:rsidRPr="00712227">
        <w:t>unlikely</w:t>
      </w:r>
      <w:r w:rsidRPr="00945D1F">
        <w:t xml:space="preserve"> to be any significant difference in efficacy between individual </w:t>
      </w:r>
      <w:r>
        <w:t xml:space="preserve">non-targeted </w:t>
      </w:r>
      <w:r w:rsidRPr="00945D1F">
        <w:t>chemotherapy agents</w:t>
      </w:r>
      <w:r>
        <w:t xml:space="preserve"> in the metastatic setting</w:t>
      </w:r>
      <w:r w:rsidRPr="00945D1F">
        <w:t>.</w:t>
      </w:r>
      <w:r>
        <w:fldChar w:fldCharType="begin"/>
      </w:r>
      <w:r w:rsidR="00CA6345">
        <w:instrText xml:space="preserve"> ADDIN ZOTERO_ITEM CSL_CITATION {"citationID":"aGE1CuYO","properties":{"formattedCitation":"\\super 142,143\\nosupersub{}","plainCitation":"142,143","noteIndex":0},"citationItems":[{"id":66374,"uris":["http://zotero.org/groups/4797619/items/QJDC2P3S"],"itemData":{"id":66374,"type":"article-journal","abstract":"Capecitabine, an oral fluoropyrimidine carbamate, was designed to generate 5-fluorouracil preferentially at the tumour site. This randomised, phase II trial evaluated the efficacy and safety of capecitabine or paclitaxel in patients with anthracycline-pretreated metastatic breast cancer. Outpatients with locally advanced and/or metastatic breast cancer whose disease was unresponsive or resistant to anthracycline therapy were randomised to 3-week cycles of intermittent oral capecitabine (1255 mg m(-2) twice daily, days 1-14, (22 patients)) or a reference arm of i.v. paclitaxel (175 mg m(-2), (20 patients)). Two additional patients were initially randomised to continuous capecitabine 666 mg m(-2) twice daily, but this arm was closed following selection of the intermittent schedule for further development. Overall response rate was 36% (95% CI 17-59%) with capecitabine (including three complete responses) and 26% (95% CI 9-51%) with paclitaxel (no complete responses). Median time to disease progression was similar in the two treatment groups (3.0 months with capecitabine, 3.1 months with paclitaxel), as was overall survival (7.6 and 9.4 months, respectively). Paclitaxel was associated with more alopecia, peripheral neuropathy, myalgia and neutropenia, whereas typical capecitabine-related adverse events were diarrhoea, vomiting and hand-foot syndrome. Twenty-three per cent of capecitabine-treated patients and 16% of paclitaxel-treated patients achieved a &gt; or =10% improvement in Karnofsky Performance Status. Oral capecitabine is active in anthracycline-pretreated advanced/metastatic breast cancer and has a favourable safety profile. Furthermore, capecitabine provides a convenient, patient-orientated therapy.","container-title":"British Journal of Cancer","DOI":"10.1038/sj.bjc.6600261","ISSN":"0007-0920","issue":"9","journalAbbreviation":"Br J Cancer","language":"eng","note":"PMID: 11986765\nPMCID: PMC2375384","page":"1367-1372","source":"PubMed","title":"Randomised, phase II trial comparing oral capecitabine (Xeloda) with paclitaxel in patients with metastatic/advanced breast cancer pretreated with anthracyclines","volume":"86","author":[{"family":"Talbot","given":"D. C."},{"family":"Moiseyenko","given":"V."},{"family":"Van Belle","given":"S."},{"family":"O'Reilly","given":"S. M."},{"family":"Alba Conejo","given":"E."},{"family":"Ackland","given":"S."},{"family":"Eisenberg","given":"P."},{"family":"Melnychuk","given":"D."},{"family":"Pienkowski","given":"T."},{"family":"Burger","given":"H.-U."},{"family":"Laws","given":"S."},{"family":"Osterwalder","given":"B."}],"issued":{"date-parts":[["2002",5,6]]}}},{"id":66373,"uris":["http://zotero.org/groups/4797619/items/JNK29M3K"],"itemData":{"id":66373,"type":"article-journal","abstract":"Anthracyclines and taxanes are cytotoxic agents that are commonly used for the treatment of breast cancer, including in the adjuvant, neoadjuvant, and metastatic setting. Each drug class of is associated with cumulative and potentially irreversible toxicity, including cardiomyopathy (anthracyclines) and neuropathy (taxanes). This may either limit the duration of therapy for advanced disease, or prevent retreatment for recurrence if previously used as component of adjuvant or neoadjuvant therapy. Several classes of cytotoxic agents have been evaluated in patients with anthracycline and taxane-pretreated metastatic breast cancer (MBC), including other antitubulins (vinorelbine, ixabepilone, eribulin), antimetabolites (capecitabine, gemcitabine), topoisomerase I inhibitors (irinotecan), platinum analogues (cisplatin, carboplatin), and liposomal doxorubicin preparations. No trials have shown an overall survival advantage for combination chemotherapy in this setting, indicating that single cytotoxic agents should usually be used, expect perhaps in patients with rapidly progressive disease and/or high tumor burden.","container-title":"Current Breast Cancer Reports","DOI":"10.1007/s12609-012-0097-1","ISSN":"1943-4588","issue":"1","journalAbbreviation":"Curr Breast Cancer Rep","language":"eng","note":"PMID: 23440080\nPMCID: PMC3579672","page":"42-50","source":"PubMed","title":"Chemotherapy in Patients with Anthracycline- and Taxane-Pretreated Metastatic Breast Cancer: An Overview","title-short":"Chemotherapy in Patients with Anthracycline- and Taxane-Pretreated Metastatic Breast Cancer","volume":"5","author":[{"family":"Andreopoulou","given":"Eleni"},{"family":"Sparano","given":"Joseph A."}],"issued":{"date-parts":[["2013",3,1]]}}}],"schema":"https://github.com/citation-style-language/schema/raw/master/csl-citation.json"} </w:instrText>
      </w:r>
      <w:r>
        <w:fldChar w:fldCharType="separate"/>
      </w:r>
      <w:r w:rsidR="00CA6345" w:rsidRPr="00CA6345">
        <w:rPr>
          <w:rFonts w:cs="Arial"/>
          <w:szCs w:val="24"/>
          <w:vertAlign w:val="superscript"/>
        </w:rPr>
        <w:t>142,143</w:t>
      </w:r>
      <w:r>
        <w:fldChar w:fldCharType="end"/>
      </w:r>
      <w:r w:rsidRPr="00945D1F">
        <w:t xml:space="preserve"> This is supported by evidence from a systematic review on the clinical efficacy of cytotoxic agents in Europe in anthracyclin</w:t>
      </w:r>
      <w:r>
        <w:t>e-</w:t>
      </w:r>
      <w:r w:rsidRPr="00945D1F">
        <w:t xml:space="preserve"> and taxane</w:t>
      </w:r>
      <w:r>
        <w:t xml:space="preserve">- </w:t>
      </w:r>
      <w:r w:rsidRPr="00945D1F">
        <w:t>pre</w:t>
      </w:r>
      <w:r>
        <w:t>-treated</w:t>
      </w:r>
      <w:r w:rsidRPr="00945D1F">
        <w:t xml:space="preserve"> advanced BC</w:t>
      </w:r>
      <w:r>
        <w:t xml:space="preserve"> patients</w:t>
      </w:r>
      <w:r w:rsidRPr="00945D1F">
        <w:t xml:space="preserve">, </w:t>
      </w:r>
      <w:r>
        <w:t xml:space="preserve">in </w:t>
      </w:r>
      <w:r w:rsidRPr="00945D1F">
        <w:t>which no</w:t>
      </w:r>
      <w:r>
        <w:t>ne of the included</w:t>
      </w:r>
      <w:r w:rsidRPr="00945D1F">
        <w:t xml:space="preserve"> RCTs demonstrate</w:t>
      </w:r>
      <w:r>
        <w:t>d</w:t>
      </w:r>
      <w:r w:rsidRPr="00945D1F">
        <w:t xml:space="preserve"> a significant OS difference between any of the regimens (capecitabine, gemcitabine, vinorelbine, docetaxel, paclitaxel and paclitaxel protein-bound particles).</w:t>
      </w:r>
      <w:r w:rsidRPr="00945D1F">
        <w:fldChar w:fldCharType="begin"/>
      </w:r>
      <w:r w:rsidR="00CA6345">
        <w:instrText xml:space="preserve"> ADDIN ZOTERO_ITEM CSL_CITATION {"citationID":"ntwgf6iE","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Pr="00945D1F">
        <w:fldChar w:fldCharType="separate"/>
      </w:r>
      <w:r w:rsidR="00CA6345" w:rsidRPr="00CA6345">
        <w:rPr>
          <w:rFonts w:cs="Arial"/>
          <w:szCs w:val="24"/>
          <w:vertAlign w:val="superscript"/>
        </w:rPr>
        <w:t>118</w:t>
      </w:r>
      <w:r w:rsidRPr="00945D1F">
        <w:fldChar w:fldCharType="end"/>
      </w:r>
      <w:r w:rsidRPr="00945D1F">
        <w:t xml:space="preserve"> </w:t>
      </w:r>
      <w:r>
        <w:t>UK c</w:t>
      </w:r>
      <w:r w:rsidRPr="00945D1F">
        <w:t>linical experts</w:t>
      </w:r>
      <w:r>
        <w:t xml:space="preserve"> also</w:t>
      </w:r>
      <w:r w:rsidRPr="00945D1F">
        <w:t xml:space="preserve"> confirmed this at an advisory board </w:t>
      </w:r>
      <w:r>
        <w:t xml:space="preserve">meeting held by Daiichi Sankyo </w:t>
      </w:r>
      <w:r w:rsidRPr="00945D1F">
        <w:t xml:space="preserve">in December 2022, stating that there are no clinically meaningful differences in the efficacy of non-targeted chemotherapy agents in the metastatic setting </w:t>
      </w:r>
      <w:r>
        <w:t>or</w:t>
      </w:r>
      <w:r w:rsidRPr="00945D1F">
        <w:t xml:space="preserve"> across lines of therapy.</w:t>
      </w:r>
      <w:r>
        <w:fldChar w:fldCharType="begin"/>
      </w:r>
      <w:r w:rsidR="00CA6345">
        <w:instrText xml:space="preserve"> ADDIN ZOTERO_ITEM CSL_CITATION {"citationID":"XqYxUn99","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rPr>
          <w:rStyle w:val="CommentReference"/>
        </w:rPr>
        <w:t xml:space="preserve"> </w:t>
      </w:r>
      <w:r w:rsidRPr="00945D1F">
        <w:t xml:space="preserve"> </w:t>
      </w:r>
    </w:p>
    <w:p w14:paraId="30376DED" w14:textId="43BFCFBA" w:rsidR="00057A9B" w:rsidRDefault="00057A9B" w:rsidP="00057A9B">
      <w:pPr>
        <w:spacing w:before="120" w:after="120"/>
      </w:pPr>
      <w:r>
        <w:t xml:space="preserve">The </w:t>
      </w:r>
      <w:r>
        <w:rPr>
          <w:rFonts w:eastAsia="Times New Roman" w:cs="Arial"/>
        </w:rPr>
        <w:t>TPC agents in DESTINY-Breast04 (</w:t>
      </w:r>
      <w:r w:rsidRPr="00945D1F">
        <w:rPr>
          <w:rFonts w:eastAsia="Times New Roman" w:cs="Arial"/>
        </w:rPr>
        <w:t>capecitabine, eribulin, paclitaxel, nab-paclitaxel, gemcitabine</w:t>
      </w:r>
      <w:r>
        <w:rPr>
          <w:rFonts w:eastAsia="Times New Roman" w:cs="Arial"/>
        </w:rPr>
        <w:t>) were chosen because they are among the most commonly used agents across key markets in the US, Japan, and Europe (including the UK).</w:t>
      </w:r>
      <w:r>
        <w:rPr>
          <w:rFonts w:eastAsia="Times New Roman" w:cs="Arial"/>
        </w:rPr>
        <w:fldChar w:fldCharType="begin"/>
      </w:r>
      <w:r w:rsidR="00CA6345">
        <w:rPr>
          <w:rFonts w:eastAsia="Times New Roman" w:cs="Arial"/>
        </w:rPr>
        <w:instrText xml:space="preserve"> ADDIN ZOTERO_ITEM CSL_CITATION {"citationID":"SkmmKZt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Pr>
          <w:rFonts w:eastAsia="Times New Roman" w:cs="Arial"/>
        </w:rPr>
        <w:fldChar w:fldCharType="separate"/>
      </w:r>
      <w:r w:rsidR="00FD57F4" w:rsidRPr="00FD57F4">
        <w:rPr>
          <w:rFonts w:cs="Arial"/>
          <w:szCs w:val="24"/>
          <w:vertAlign w:val="superscript"/>
        </w:rPr>
        <w:t>7</w:t>
      </w:r>
      <w:r>
        <w:rPr>
          <w:rFonts w:eastAsia="Times New Roman" w:cs="Arial"/>
        </w:rPr>
        <w:fldChar w:fldCharType="end"/>
      </w:r>
      <w:r w:rsidRPr="00945D1F">
        <w:t xml:space="preserve"> </w:t>
      </w:r>
      <w:r>
        <w:t>TPC is a relevant comparator as it comprises single-agent chemotherapies that are broadly used in UK practice</w:t>
      </w:r>
      <w:r w:rsidRPr="00945D1F">
        <w:fldChar w:fldCharType="begin"/>
      </w:r>
      <w:r w:rsidR="00CA6345">
        <w:instrText xml:space="preserve"> ADDIN ZOTERO_ITEM CSL_CITATION {"citationID":"TEh2Dki0","properties":{"formattedCitation":"\\super 121,136\\nosupersub{}","plainCitation":"121,136","noteIndex":0},"citationItems":[{"id":66355,"uris":["http://zotero.org/groups/4797619/items/D7I4CN8Z"],"itemData":{"id":66355,"type":"document","title":"LiveInsighter Breast Cancer patient data","author":[{"family":"Daiichi Sankyo Inc.","given":""}],"issued":{"date-parts":[["2022"]]}}},{"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945D1F">
        <w:fldChar w:fldCharType="separate"/>
      </w:r>
      <w:r w:rsidR="00CA6345" w:rsidRPr="00CA6345">
        <w:rPr>
          <w:rFonts w:cs="Arial"/>
          <w:szCs w:val="24"/>
          <w:vertAlign w:val="superscript"/>
        </w:rPr>
        <w:t>121,136</w:t>
      </w:r>
      <w:r w:rsidRPr="00945D1F">
        <w:fldChar w:fldCharType="end"/>
      </w:r>
      <w:r>
        <w:t xml:space="preserve"> and because, by definition, it allowed clinicians to choose the most suitable agent for each patient, which is how treatment decisions are made in real-world UK practice. </w:t>
      </w:r>
      <w:r w:rsidRPr="002C591F">
        <w:t>The NICE final scope</w:t>
      </w:r>
      <w:r>
        <w:fldChar w:fldCharType="begin"/>
      </w:r>
      <w:r w:rsidR="00CA6345">
        <w:instrText xml:space="preserve"> ADDIN ZOTERO_ITEM CSL_CITATION {"citationID":"sB05nKGu","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fldChar w:fldCharType="separate"/>
      </w:r>
      <w:r w:rsidR="00FD57F4" w:rsidRPr="00FD57F4">
        <w:rPr>
          <w:rFonts w:cs="Arial"/>
          <w:szCs w:val="24"/>
          <w:vertAlign w:val="superscript"/>
        </w:rPr>
        <w:t>1</w:t>
      </w:r>
      <w:r>
        <w:fldChar w:fldCharType="end"/>
      </w:r>
      <w:r w:rsidRPr="002C591F">
        <w:t xml:space="preserve"> comparators are well represented in the TPC arm</w:t>
      </w:r>
      <w:r>
        <w:t>,</w:t>
      </w:r>
      <w:r w:rsidRPr="002C591F">
        <w:t xml:space="preserve"> and </w:t>
      </w:r>
      <w:r>
        <w:t xml:space="preserve">UK </w:t>
      </w:r>
      <w:r w:rsidRPr="002C591F">
        <w:t>clinical experts advis</w:t>
      </w:r>
      <w:r>
        <w:t xml:space="preserve">ing </w:t>
      </w:r>
      <w:r w:rsidRPr="002C591F">
        <w:t xml:space="preserve">Daiichi Sankyo </w:t>
      </w:r>
      <w:r>
        <w:t xml:space="preserve">validated </w:t>
      </w:r>
      <w:r w:rsidRPr="002C591F">
        <w:t>that the TPC arm is reflective of</w:t>
      </w:r>
      <w:r>
        <w:t xml:space="preserve"> and generalisable to</w:t>
      </w:r>
      <w:r w:rsidRPr="002C591F">
        <w:t xml:space="preserve"> UK clinical practice.</w:t>
      </w:r>
      <w:r>
        <w:fldChar w:fldCharType="begin"/>
      </w:r>
      <w:r w:rsidR="00CA6345">
        <w:instrText xml:space="preserve"> ADDIN ZOTERO_ITEM CSL_CITATION {"citationID":"VG6n4ZDW","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rsidRPr="002C591F" w:rsidDel="0092743A">
        <w:t xml:space="preserve"> </w:t>
      </w:r>
      <w:r w:rsidR="00A75FCC">
        <w:t xml:space="preserve">A </w:t>
      </w:r>
      <w:r w:rsidR="00A94F3D">
        <w:t xml:space="preserve">published </w:t>
      </w:r>
      <w:r w:rsidR="00A75FCC">
        <w:t>UK real-world biomarker analysis</w:t>
      </w:r>
      <w:r w:rsidR="00102714">
        <w:fldChar w:fldCharType="begin"/>
      </w:r>
      <w:r w:rsidR="00CA6345">
        <w:instrText xml:space="preserve"> ADDIN ZOTERO_ITEM CSL_CITATION {"citationID":"8P4tBdru","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102714">
        <w:fldChar w:fldCharType="separate"/>
      </w:r>
      <w:r w:rsidR="00102714" w:rsidRPr="00102714">
        <w:rPr>
          <w:rFonts w:cs="Arial"/>
          <w:szCs w:val="24"/>
          <w:vertAlign w:val="superscript"/>
        </w:rPr>
        <w:t>56</w:t>
      </w:r>
      <w:r w:rsidR="00102714">
        <w:fldChar w:fldCharType="end"/>
      </w:r>
      <w:r w:rsidR="00A75FCC">
        <w:t xml:space="preserve"> </w:t>
      </w:r>
      <w:r w:rsidR="00A94F3D">
        <w:t xml:space="preserve">and </w:t>
      </w:r>
      <w:r>
        <w:rPr>
          <w:rFonts w:eastAsia="Times New Roman" w:cs="Arial"/>
        </w:rPr>
        <w:t>UK clinical experts</w:t>
      </w:r>
      <w:r w:rsidR="00A94F3D">
        <w:fldChar w:fldCharType="begin"/>
      </w:r>
      <w:r w:rsidR="00CA6345">
        <w:instrText xml:space="preserve"> ADDIN ZOTERO_ITEM CSL_CITATION {"citationID":"qxoPglCP","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A94F3D">
        <w:fldChar w:fldCharType="separate"/>
      </w:r>
      <w:r w:rsidR="00CA6345" w:rsidRPr="00CA6345">
        <w:rPr>
          <w:rFonts w:cs="Arial"/>
          <w:szCs w:val="24"/>
          <w:vertAlign w:val="superscript"/>
        </w:rPr>
        <w:t>121</w:t>
      </w:r>
      <w:r w:rsidR="00A94F3D">
        <w:fldChar w:fldCharType="end"/>
      </w:r>
      <w:r>
        <w:rPr>
          <w:rFonts w:eastAsia="Times New Roman" w:cs="Arial"/>
        </w:rPr>
        <w:t xml:space="preserve"> also confirmed that the proportion of patients in DESTINY-Breast04 with HR-positive and HR-negative status is aligned to </w:t>
      </w:r>
      <w:r w:rsidR="00643E50">
        <w:rPr>
          <w:rFonts w:eastAsia="Times New Roman" w:cs="Arial"/>
        </w:rPr>
        <w:t>UK</w:t>
      </w:r>
      <w:r>
        <w:rPr>
          <w:rFonts w:eastAsia="Times New Roman" w:cs="Arial"/>
        </w:rPr>
        <w:t xml:space="preserve"> clinical practice. </w:t>
      </w:r>
    </w:p>
    <w:p w14:paraId="3F161A55" w14:textId="77BE1C8B" w:rsidR="00057A9B" w:rsidRDefault="00057A9B" w:rsidP="00057A9B">
      <w:pPr>
        <w:spacing w:before="120" w:after="120"/>
        <w:rPr>
          <w:rFonts w:eastAsia="Times New Roman" w:cs="Arial"/>
        </w:rPr>
      </w:pPr>
      <w:r>
        <w:t xml:space="preserve">Therefore, </w:t>
      </w:r>
      <w:r w:rsidRPr="00945D1F">
        <w:t xml:space="preserve">the TPC arm from DESTINY-Breast04 </w:t>
      </w:r>
      <w:r>
        <w:t>is representative of UK clinical practice and an appropriate comparator for this</w:t>
      </w:r>
      <w:r w:rsidRPr="00945D1F">
        <w:t xml:space="preserve"> appraisal. </w:t>
      </w:r>
      <w:r w:rsidRPr="002C591F">
        <w:t xml:space="preserve"> </w:t>
      </w:r>
    </w:p>
    <w:p w14:paraId="4DFCFED4" w14:textId="404C2687" w:rsidR="00057A9B" w:rsidRDefault="00F02363" w:rsidP="003C648C">
      <w:pPr>
        <w:pStyle w:val="Heading4"/>
        <w:rPr>
          <w:rFonts w:eastAsia="Times New Roman" w:cs="Arial"/>
        </w:rPr>
      </w:pPr>
      <w:bookmarkStart w:id="122" w:name="_Ref128653720"/>
      <w:r w:rsidRPr="00F02363">
        <w:t>Using the DESTINY-Breast04 TPC arm means leveraging direct clinical trial data from prespecified analyses from the key evidence source for the appraisal</w:t>
      </w:r>
      <w:bookmarkEnd w:id="122"/>
    </w:p>
    <w:p w14:paraId="7DC8DD95" w14:textId="71451AA2" w:rsidR="00057A9B" w:rsidRDefault="00057A9B" w:rsidP="00057A9B">
      <w:pPr>
        <w:spacing w:before="120" w:after="120"/>
      </w:pPr>
      <w:r>
        <w:rPr>
          <w:rFonts w:eastAsia="Times New Roman" w:cs="Arial"/>
        </w:rPr>
        <w:t xml:space="preserve">The TPC arm from DESTINY-Breast04 is the most robust comparator for this appraisal. DESTINY-Breast04 is the only Phase III head-to-head trial comparing T-DXd with a relevant comparator in HER2-low specifically, which means that it is the only study that provides data </w:t>
      </w:r>
      <w:r>
        <w:rPr>
          <w:rFonts w:eastAsia="Times New Roman" w:cs="Arial"/>
        </w:rPr>
        <w:lastRenderedPageBreak/>
        <w:t>on the efficacy and safety of chemotherapy in the specific population of interest for this appraisal (i.e., patients with HER2-low u/mBC after one line of chemotherapy in the metastatic setting). Using the complete</w:t>
      </w:r>
      <w:r w:rsidDel="00692B64">
        <w:rPr>
          <w:rFonts w:eastAsia="Times New Roman" w:cs="Arial"/>
        </w:rPr>
        <w:t xml:space="preserve"> </w:t>
      </w:r>
      <w:r>
        <w:rPr>
          <w:rFonts w:eastAsia="Times New Roman" w:cs="Arial"/>
        </w:rPr>
        <w:t>TPC comparator arm from the FAS of DESTINY-Breast04 ensures use of a robust, pre-specified analysis that maintains randomisation and is aligned to the licenced population for which reimbursement is sought in this appraisal. Consistent with this, HEOR experts (including ex-NICE committee and EAG representatives) advised that the combined TPC arm is the most appropriate comparator for decision-making in this appraisal, as stratifying by HR-status, individual chemotherapy, or line of therapy would considerably reduce the sample size and add to uncertainty.</w:t>
      </w:r>
      <w:r>
        <w:rPr>
          <w:rFonts w:eastAsia="Times New Roman" w:cs="Arial"/>
        </w:rPr>
        <w:fldChar w:fldCharType="begin"/>
      </w:r>
      <w:r w:rsidR="00CA6345">
        <w:rPr>
          <w:rFonts w:eastAsia="Times New Roman" w:cs="Arial"/>
        </w:rPr>
        <w:instrText xml:space="preserve"> ADDIN ZOTERO_ITEM CSL_CITATION {"citationID":"ObB2qpCB","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Pr>
          <w:rFonts w:eastAsia="Times New Roman" w:cs="Arial"/>
        </w:rPr>
        <w:fldChar w:fldCharType="separate"/>
      </w:r>
      <w:r w:rsidR="00CA6345" w:rsidRPr="00CA6345">
        <w:rPr>
          <w:rFonts w:cs="Arial"/>
          <w:szCs w:val="24"/>
          <w:vertAlign w:val="superscript"/>
        </w:rPr>
        <w:t>121</w:t>
      </w:r>
      <w:r>
        <w:rPr>
          <w:rFonts w:eastAsia="Times New Roman" w:cs="Arial"/>
        </w:rPr>
        <w:fldChar w:fldCharType="end"/>
      </w:r>
    </w:p>
    <w:p w14:paraId="627E4814" w14:textId="77777777" w:rsidR="00057A9B" w:rsidRPr="000F5254" w:rsidRDefault="00057A9B" w:rsidP="00057A9B">
      <w:pPr>
        <w:pStyle w:val="Heading4"/>
      </w:pPr>
      <w:bookmarkStart w:id="123" w:name="_Ref128653722"/>
      <w:r w:rsidRPr="000F5254">
        <w:t>Differences between the final scope comparators and TPC arm therapies are unlikely to impact decision</w:t>
      </w:r>
      <w:r>
        <w:t>-</w:t>
      </w:r>
      <w:r w:rsidRPr="000F5254">
        <w:t>making</w:t>
      </w:r>
      <w:bookmarkEnd w:id="123"/>
    </w:p>
    <w:p w14:paraId="21A01197" w14:textId="1EC8A0FF" w:rsidR="00057A9B" w:rsidRDefault="00057A9B" w:rsidP="00057A9B">
      <w:pPr>
        <w:pStyle w:val="Body"/>
      </w:pPr>
      <w:r>
        <w:t>The TPC arm in DESTINY-Breast04 is broadly aligned to the final scope given that agents in the final NICE scope are well</w:t>
      </w:r>
      <w:r w:rsidR="00643E50">
        <w:t>-</w:t>
      </w:r>
      <w:r>
        <w:t>represented in the TPC arm.</w:t>
      </w:r>
      <w:r>
        <w:fldChar w:fldCharType="begin"/>
      </w:r>
      <w:r w:rsidR="00CA6345">
        <w:instrText xml:space="preserve"> ADDIN ZOTERO_ITEM CSL_CITATION {"citationID":"ynTdpnT3","properties":{"formattedCitation":"\\super 1,140\\nosupersub{}","plainCitation":"1,140","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140</w:t>
      </w:r>
      <w:r>
        <w:fldChar w:fldCharType="end"/>
      </w:r>
      <w:r>
        <w:t xml:space="preserve"> UK clinical experts also confirmed the TPC arm is reflective of UK practice and relevant for decision-making.</w:t>
      </w:r>
      <w:r>
        <w:fldChar w:fldCharType="begin"/>
      </w:r>
      <w:r w:rsidR="00CA6345">
        <w:instrText xml:space="preserve"> ADDIN ZOTERO_ITEM CSL_CITATION {"citationID":"M5z7zDCW","properties":{"formattedCitation":"\\super 1, 121,140\\nosupersub{}","plainCitation":"1, 121,140","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 121,140</w:t>
      </w:r>
      <w:r>
        <w:fldChar w:fldCharType="end"/>
      </w:r>
      <w:r>
        <w:t xml:space="preserve"> </w:t>
      </w:r>
    </w:p>
    <w:p w14:paraId="14CF9E08" w14:textId="5DA5B41F" w:rsidR="00057A9B" w:rsidRDefault="00057A9B" w:rsidP="00057A9B">
      <w:pPr>
        <w:pStyle w:val="Body"/>
        <w:spacing w:after="120"/>
      </w:pPr>
      <w:r w:rsidRPr="002646F6">
        <w:t>The comparators in the final scope are stated as: established clinical management without T-DXd, including</w:t>
      </w:r>
      <w:r>
        <w:t>:</w:t>
      </w:r>
      <w:r>
        <w:fldChar w:fldCharType="begin"/>
      </w:r>
      <w:r w:rsidR="00CA6345">
        <w:instrText xml:space="preserve"> ADDIN ZOTERO_ITEM CSL_CITATION {"citationID":"SftP0on6","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fldChar w:fldCharType="separate"/>
      </w:r>
      <w:r w:rsidR="00FD57F4" w:rsidRPr="00FD57F4">
        <w:rPr>
          <w:rFonts w:cs="Arial"/>
          <w:szCs w:val="24"/>
          <w:vertAlign w:val="superscript"/>
        </w:rPr>
        <w:t>1</w:t>
      </w:r>
      <w:r>
        <w:fldChar w:fldCharType="end"/>
      </w:r>
    </w:p>
    <w:p w14:paraId="7BEE5A04" w14:textId="77777777" w:rsidR="00057A9B" w:rsidRDefault="00057A9B" w:rsidP="00057A9B">
      <w:pPr>
        <w:pStyle w:val="Body"/>
        <w:numPr>
          <w:ilvl w:val="0"/>
          <w:numId w:val="36"/>
        </w:numPr>
        <w:spacing w:after="120"/>
        <w:ind w:left="771" w:hanging="357"/>
      </w:pPr>
      <w:r>
        <w:t>A</w:t>
      </w:r>
      <w:r w:rsidRPr="002646F6">
        <w:t xml:space="preserve">nthracyclines, capecitabine, platinum therapies, taxanes, and vinorelbine </w:t>
      </w:r>
    </w:p>
    <w:p w14:paraId="020045BD" w14:textId="77777777" w:rsidR="00057A9B" w:rsidRDefault="00057A9B" w:rsidP="00057A9B">
      <w:pPr>
        <w:pStyle w:val="Body"/>
        <w:numPr>
          <w:ilvl w:val="0"/>
          <w:numId w:val="36"/>
        </w:numPr>
        <w:spacing w:after="120"/>
        <w:ind w:left="771" w:hanging="357"/>
      </w:pPr>
      <w:r>
        <w:t xml:space="preserve">For people who have had 2 or more lines of chemotherapy for metastatic disease: </w:t>
      </w:r>
      <w:r w:rsidRPr="002646F6">
        <w:t xml:space="preserve">eribulin </w:t>
      </w:r>
    </w:p>
    <w:p w14:paraId="5F8027EB" w14:textId="031BBAEE" w:rsidR="00057A9B" w:rsidRPr="002646F6" w:rsidRDefault="00057A9B" w:rsidP="00057A9B">
      <w:pPr>
        <w:pStyle w:val="Body"/>
        <w:numPr>
          <w:ilvl w:val="0"/>
          <w:numId w:val="36"/>
        </w:numPr>
        <w:spacing w:after="120"/>
        <w:ind w:left="771" w:hanging="357"/>
      </w:pPr>
      <w:r>
        <w:t>F</w:t>
      </w:r>
      <w:r w:rsidRPr="002646F6">
        <w:t>or people whose disease is HR-negative</w:t>
      </w:r>
      <w:r>
        <w:t>: SG</w:t>
      </w:r>
      <w:r w:rsidRPr="002646F6">
        <w:t xml:space="preserve"> </w:t>
      </w:r>
    </w:p>
    <w:p w14:paraId="61D2AD00" w14:textId="090701EF" w:rsidR="00057A9B" w:rsidRDefault="00057A9B" w:rsidP="00057A9B">
      <w:pPr>
        <w:pStyle w:val="Body"/>
      </w:pPr>
      <w:r w:rsidRPr="00945D1F">
        <w:t>While</w:t>
      </w:r>
      <w:r>
        <w:t xml:space="preserve"> using</w:t>
      </w:r>
      <w:r w:rsidRPr="00945D1F">
        <w:t xml:space="preserve"> the </w:t>
      </w:r>
      <w:r>
        <w:t xml:space="preserve">complete </w:t>
      </w:r>
      <w:r w:rsidRPr="00945D1F">
        <w:t xml:space="preserve">TPC arm in DESTINY-Breast04 is </w:t>
      </w:r>
      <w:r>
        <w:t xml:space="preserve">the most robust and </w:t>
      </w:r>
      <w:r w:rsidRPr="00945D1F">
        <w:t xml:space="preserve">appropriate </w:t>
      </w:r>
      <w:r>
        <w:t xml:space="preserve">approach </w:t>
      </w:r>
      <w:r w:rsidRPr="00945D1F">
        <w:t>for this appraisal</w:t>
      </w:r>
      <w:r>
        <w:t>,</w:t>
      </w:r>
      <w:r w:rsidRPr="00945D1F">
        <w:t xml:space="preserve"> </w:t>
      </w:r>
      <w:r>
        <w:t>n</w:t>
      </w:r>
      <w:r w:rsidRPr="00945D1F">
        <w:t xml:space="preserve">ot all therapies in the final scope are included in the </w:t>
      </w:r>
      <w:r>
        <w:t>trial</w:t>
      </w:r>
      <w:r w:rsidRPr="00945D1F">
        <w:t xml:space="preserve"> (</w:t>
      </w:r>
      <w:r>
        <w:t xml:space="preserve">i.e., </w:t>
      </w:r>
      <w:r w:rsidRPr="00945D1F">
        <w:t>anthracyclines, platinum therapies, vinorelbine</w:t>
      </w:r>
      <w:r>
        <w:t xml:space="preserve">, and SG [HR-negative population only]; </w:t>
      </w:r>
      <w:r w:rsidRPr="00C132F8">
        <w:rPr>
          <w:b/>
          <w:bCs/>
        </w:rPr>
        <w:t>Section</w:t>
      </w:r>
      <w:r w:rsidR="009321AA">
        <w:rPr>
          <w:b/>
          <w:bCs/>
        </w:rPr>
        <w:t xml:space="preserve"> </w:t>
      </w:r>
      <w:r w:rsidR="009321AA">
        <w:rPr>
          <w:b/>
          <w:bCs/>
        </w:rPr>
        <w:fldChar w:fldCharType="begin"/>
      </w:r>
      <w:r w:rsidR="009321AA">
        <w:rPr>
          <w:b/>
          <w:bCs/>
        </w:rPr>
        <w:instrText xml:space="preserve"> REF _Ref129031994 \r \h </w:instrText>
      </w:r>
      <w:r w:rsidR="009321AA">
        <w:rPr>
          <w:b/>
          <w:bCs/>
        </w:rPr>
      </w:r>
      <w:r w:rsidR="009321AA">
        <w:rPr>
          <w:b/>
          <w:bCs/>
        </w:rPr>
        <w:fldChar w:fldCharType="separate"/>
      </w:r>
      <w:r w:rsidR="00145F42">
        <w:rPr>
          <w:b/>
          <w:bCs/>
        </w:rPr>
        <w:t>B.1.3.6.3.1</w:t>
      </w:r>
      <w:r w:rsidR="009321AA">
        <w:rPr>
          <w:b/>
          <w:bCs/>
        </w:rPr>
        <w:fldChar w:fldCharType="end"/>
      </w:r>
      <w:r w:rsidR="009321AA" w:rsidRPr="003C648C">
        <w:t>)</w:t>
      </w:r>
      <w:r w:rsidRPr="00945D1F">
        <w:t>.</w:t>
      </w:r>
      <w:r>
        <w:fldChar w:fldCharType="begin"/>
      </w:r>
      <w:r w:rsidR="00CA6345">
        <w:instrText xml:space="preserve"> ADDIN ZOTERO_ITEM CSL_CITATION {"citationID":"mUOGi8ri","properties":{"formattedCitation":"\\super 1,7\\nosupersub{}","plainCitation":"1,7","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1,7</w:t>
      </w:r>
      <w:r>
        <w:fldChar w:fldCharType="end"/>
      </w:r>
      <w:r w:rsidRPr="00945D1F">
        <w:t xml:space="preserve"> </w:t>
      </w:r>
      <w:r>
        <w:t>Additionally, in line with its licensed indication,</w:t>
      </w:r>
      <w:r>
        <w:fldChar w:fldCharType="begin"/>
      </w:r>
      <w:r w:rsidR="00CA6345">
        <w:instrText xml:space="preserve"> ADDIN ZOTERO_ITEM CSL_CITATION {"citationID":"NHdUPjhu","properties":{"formattedCitation":"\\super 144\\nosupersub{}","plainCitation":"144","noteIndex":0},"citationItems":[{"id":66437,"uris":["http://zotero.org/groups/4797619/items/RJVS3G8H"],"itemData":{"id":66437,"type":"webpage","title":"Halaven 0.44 mg/ml solution for injection - Summary of Product Characteristics (SmPC)","URL":"https://www.medicines.org.uk/emc/product/4517","author":[{"family":"emc","given":""}],"accessed":{"date-parts":[["2023",1,24]]},"issued":{"date-parts":[["2023"]],"season":"01"}}}],"schema":"https://github.com/citation-style-language/schema/raw/master/csl-citation.json"} </w:instrText>
      </w:r>
      <w:r>
        <w:fldChar w:fldCharType="separate"/>
      </w:r>
      <w:r w:rsidR="00CA6345" w:rsidRPr="00CA6345">
        <w:rPr>
          <w:rFonts w:cs="Arial"/>
          <w:szCs w:val="24"/>
          <w:vertAlign w:val="superscript"/>
        </w:rPr>
        <w:t>144</w:t>
      </w:r>
      <w:r>
        <w:fldChar w:fldCharType="end"/>
      </w:r>
      <w:r>
        <w:t xml:space="preserve"> eribulin was permitted after either one or two prior chemotherapies in the metastatic setting in DESTINY-Breast04. </w:t>
      </w:r>
      <w:r>
        <w:fldChar w:fldCharType="begin"/>
      </w:r>
      <w:r w:rsidR="00CA6345">
        <w:instrText xml:space="preserve"> ADDIN ZOTERO_ITEM CSL_CITATION {"citationID":"ctcOg8WJ","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This is different to the final scope</w:t>
      </w:r>
      <w:r>
        <w:fldChar w:fldCharType="begin"/>
      </w:r>
      <w:r w:rsidR="00CA6345">
        <w:instrText xml:space="preserve"> ADDIN ZOTERO_ITEM CSL_CITATION {"citationID":"DuTeeQRh","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fldChar w:fldCharType="separate"/>
      </w:r>
      <w:r w:rsidR="00FD57F4" w:rsidRPr="00FD57F4">
        <w:rPr>
          <w:rFonts w:cs="Arial"/>
          <w:szCs w:val="24"/>
          <w:vertAlign w:val="superscript"/>
        </w:rPr>
        <w:t>1</w:t>
      </w:r>
      <w:r>
        <w:fldChar w:fldCharType="end"/>
      </w:r>
      <w:r>
        <w:t xml:space="preserve"> as it is recommended by NICE only after two or more prior lines of chemotherapy in the locally advanced or metastatic setting (NICE TA423;</w:t>
      </w:r>
      <w:r>
        <w:fldChar w:fldCharType="begin"/>
      </w:r>
      <w:r w:rsidR="00CA6345">
        <w:instrText xml:space="preserve"> ADDIN ZOTERO_ITEM CSL_CITATION {"citationID":"auqOXTuQ","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fldChar w:fldCharType="separate"/>
      </w:r>
      <w:r w:rsidR="00CA6345" w:rsidRPr="00CA6345">
        <w:rPr>
          <w:rFonts w:cs="Arial"/>
          <w:szCs w:val="24"/>
          <w:vertAlign w:val="superscript"/>
        </w:rPr>
        <w:t>131</w:t>
      </w:r>
      <w:r>
        <w:fldChar w:fldCharType="end"/>
      </w:r>
      <w:r>
        <w:t xml:space="preserve"> </w:t>
      </w:r>
      <w:r w:rsidRPr="00C132F8">
        <w:rPr>
          <w:b/>
          <w:bCs/>
        </w:rPr>
        <w:t>Section</w:t>
      </w:r>
      <w:r w:rsidR="009321AA">
        <w:rPr>
          <w:b/>
          <w:bCs/>
        </w:rPr>
        <w:t xml:space="preserve"> </w:t>
      </w:r>
      <w:r w:rsidR="009321AA">
        <w:rPr>
          <w:b/>
          <w:bCs/>
        </w:rPr>
        <w:fldChar w:fldCharType="begin"/>
      </w:r>
      <w:r w:rsidR="009321AA">
        <w:rPr>
          <w:b/>
          <w:bCs/>
        </w:rPr>
        <w:instrText xml:space="preserve"> REF _Ref129032043 \r \h </w:instrText>
      </w:r>
      <w:r w:rsidR="009321AA">
        <w:rPr>
          <w:b/>
          <w:bCs/>
        </w:rPr>
      </w:r>
      <w:r w:rsidR="009321AA">
        <w:rPr>
          <w:b/>
          <w:bCs/>
        </w:rPr>
        <w:fldChar w:fldCharType="separate"/>
      </w:r>
      <w:r w:rsidR="00145F42">
        <w:rPr>
          <w:b/>
          <w:bCs/>
        </w:rPr>
        <w:t>B.1.3.6.3.2</w:t>
      </w:r>
      <w:r w:rsidR="009321AA">
        <w:rPr>
          <w:b/>
          <w:bCs/>
        </w:rPr>
        <w:fldChar w:fldCharType="end"/>
      </w:r>
      <w:r w:rsidRPr="00E1437F">
        <w:t>)</w:t>
      </w:r>
      <w:r>
        <w:t xml:space="preserve">. These differences are unlikely to have a material impact on decision-making, as discussed below in </w:t>
      </w:r>
      <w:r w:rsidRPr="00E1437F">
        <w:rPr>
          <w:b/>
          <w:bCs/>
        </w:rPr>
        <w:t xml:space="preserve">Section </w:t>
      </w:r>
      <w:r w:rsidR="00784530">
        <w:rPr>
          <w:b/>
          <w:bCs/>
        </w:rPr>
        <w:fldChar w:fldCharType="begin"/>
      </w:r>
      <w:r w:rsidR="00784530">
        <w:rPr>
          <w:b/>
          <w:bCs/>
        </w:rPr>
        <w:instrText xml:space="preserve"> REF _Ref129032248 \r \h </w:instrText>
      </w:r>
      <w:r w:rsidR="00784530">
        <w:rPr>
          <w:b/>
          <w:bCs/>
        </w:rPr>
      </w:r>
      <w:r w:rsidR="00784530">
        <w:rPr>
          <w:b/>
          <w:bCs/>
        </w:rPr>
        <w:fldChar w:fldCharType="separate"/>
      </w:r>
      <w:r w:rsidR="00145F42">
        <w:rPr>
          <w:b/>
          <w:bCs/>
        </w:rPr>
        <w:t>B.1.3.6.5</w:t>
      </w:r>
      <w:r w:rsidR="00784530">
        <w:rPr>
          <w:b/>
          <w:bCs/>
        </w:rPr>
        <w:fldChar w:fldCharType="end"/>
      </w:r>
      <w:r w:rsidR="0071452D">
        <w:t>.</w:t>
      </w:r>
    </w:p>
    <w:p w14:paraId="6A43B65C" w14:textId="77777777" w:rsidR="00057A9B" w:rsidRDefault="00057A9B" w:rsidP="00057A9B">
      <w:pPr>
        <w:pStyle w:val="Heading5"/>
      </w:pPr>
      <w:bookmarkStart w:id="124" w:name="_Ref129031994"/>
      <w:r>
        <w:t>Comparators in the NICE scope but not the TPC arm</w:t>
      </w:r>
      <w:bookmarkEnd w:id="124"/>
    </w:p>
    <w:p w14:paraId="42B7CDB3" w14:textId="124C6E2F" w:rsidR="00057A9B" w:rsidRDefault="00057A9B" w:rsidP="00057A9B">
      <w:pPr>
        <w:pStyle w:val="Body"/>
      </w:pPr>
      <w:r>
        <w:t>Although the TPC arm of DESTINY-Breast04 is reflective of UK practice, as agreed by UK clinical experts,</w:t>
      </w:r>
      <w:r>
        <w:fldChar w:fldCharType="begin"/>
      </w:r>
      <w:r w:rsidR="00CA6345">
        <w:instrText xml:space="preserve"> ADDIN ZOTERO_ITEM CSL_CITATION {"citationID":"qJMOpwuU","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it does not include anthracyclines, platinum therapies, vinorelbine, or SG.</w:t>
      </w:r>
    </w:p>
    <w:p w14:paraId="205B238C" w14:textId="77777777" w:rsidR="00057A9B" w:rsidRPr="003C648C" w:rsidRDefault="00057A9B" w:rsidP="003C648C">
      <w:pPr>
        <w:pStyle w:val="Body"/>
        <w:keepNext/>
        <w:rPr>
          <w:i/>
          <w:iCs/>
          <w:u w:val="single"/>
        </w:rPr>
      </w:pPr>
      <w:r w:rsidRPr="003C648C">
        <w:rPr>
          <w:i/>
          <w:iCs/>
          <w:u w:val="single"/>
        </w:rPr>
        <w:t>Anthracyclines</w:t>
      </w:r>
    </w:p>
    <w:p w14:paraId="636F6B54" w14:textId="1F1D2B0E" w:rsidR="00057A9B" w:rsidRDefault="00057A9B" w:rsidP="00057A9B">
      <w:pPr>
        <w:pStyle w:val="Body"/>
      </w:pPr>
      <w:r>
        <w:t xml:space="preserve">Anthracyclines were not considered appropriate for the TPC arm of DESTINY-Breast04 because they </w:t>
      </w:r>
      <w:r w:rsidRPr="00945D1F">
        <w:t>are not commonly used in the metastatic setting (1% globally, 7% in Europe)</w:t>
      </w:r>
      <w:r>
        <w:t xml:space="preserve"> according to 2018 real-world prescription data.</w:t>
      </w:r>
      <w:r w:rsidRPr="00945D1F">
        <w:fldChar w:fldCharType="begin"/>
      </w:r>
      <w:r w:rsidR="00CA6345">
        <w:instrText xml:space="preserve"> ADDIN ZOTERO_ITEM CSL_CITATION {"citationID":"jBZmGuRK","properties":{"formattedCitation":"\\super 145\\nosupersub{}","plainCitation":"145","noteIndex":0},"citationItems":[{"id":66449,"uris":["http://zotero.org/groups/4797619/items/PGJTZ3WV"],"itemData":{"id":66449,"type":"report","title":"Most commonly prescribed agents for hormone receptor-positive, HER2-negative metastatic breast cancer by region. Report created for Daiichi Sankyo Inc. Provider-entered patient data Jan-Dec 2017.","author":[{"family":"Ispos HealthCare, 2018","given":""}]}}],"schema":"https://github.com/citation-style-language/schema/raw/master/csl-citation.json"} </w:instrText>
      </w:r>
      <w:r w:rsidRPr="00945D1F">
        <w:fldChar w:fldCharType="separate"/>
      </w:r>
      <w:r w:rsidR="00CA6345" w:rsidRPr="00CA6345">
        <w:rPr>
          <w:rFonts w:cs="Arial"/>
          <w:szCs w:val="24"/>
          <w:vertAlign w:val="superscript"/>
        </w:rPr>
        <w:t>145</w:t>
      </w:r>
      <w:r w:rsidRPr="00945D1F">
        <w:fldChar w:fldCharType="end"/>
      </w:r>
      <w:r w:rsidRPr="00945D1F">
        <w:t xml:space="preserve"> </w:t>
      </w:r>
      <w:r>
        <w:t>This aligns with NICE Guideline 101 (NG101) for early and locally advanced BC, which recommends anthracyclines in the (neo)adjuvant setting,</w:t>
      </w:r>
      <w:r>
        <w:fldChar w:fldCharType="begin"/>
      </w:r>
      <w:r w:rsidR="00CA6345">
        <w:instrText xml:space="preserve"> ADDIN ZOTERO_ITEM CSL_CITATION {"citationID":"4u8brZeS","properties":{"formattedCitation":"\\super 23\\nosupersub{}","plainCitation":"23","noteIndex":0},"citationItems":[{"id":65877,"uris":["http://zotero.org/groups/4797619/items/AACWD3EG"],"itemData":{"id":65877,"type":"webpage","abstract":"This guideline covers diagnosing and managing early and locally advanced breast cancer. It aims to help healthcare professionals offer the right treatments to people, taking into account the person's individual preferences","language":"eng","note":"publisher: NICE","title":"Early and locally advanced breast cancer: diagnosis and management | NICE [NG101]","title-short":"Overview | Early and locally advanced breast cancer","URL":"https://www.nice.org.uk/guidance/ng101","author":[{"family":"NICE","given":""}],"accessed":{"date-parts":[["2022",10,3]]}}}],"schema":"https://github.com/citation-style-language/schema/raw/master/csl-citation.json"} </w:instrText>
      </w:r>
      <w:r>
        <w:fldChar w:fldCharType="separate"/>
      </w:r>
      <w:r w:rsidR="00FD57F4" w:rsidRPr="00FD57F4">
        <w:rPr>
          <w:rFonts w:cs="Arial"/>
          <w:szCs w:val="24"/>
          <w:vertAlign w:val="superscript"/>
        </w:rPr>
        <w:t>23</w:t>
      </w:r>
      <w:r>
        <w:fldChar w:fldCharType="end"/>
      </w:r>
      <w:r>
        <w:t xml:space="preserve"> and NICE CG81,</w:t>
      </w:r>
      <w:r>
        <w:fldChar w:fldCharType="begin"/>
      </w:r>
      <w:r w:rsidR="00CA6345">
        <w:instrText xml:space="preserve"> ADDIN ZOTERO_ITEM CSL_CITATION {"citationID":"fdYK3P0e","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fldChar w:fldCharType="separate"/>
      </w:r>
      <w:r w:rsidR="00FD57F4" w:rsidRPr="00FD57F4">
        <w:rPr>
          <w:rFonts w:cs="Arial"/>
          <w:szCs w:val="24"/>
          <w:vertAlign w:val="superscript"/>
        </w:rPr>
        <w:t>35</w:t>
      </w:r>
      <w:r>
        <w:fldChar w:fldCharType="end"/>
      </w:r>
      <w:r>
        <w:t xml:space="preserve"> which suggests that anthracyclines are used as first-line chemotherapy in the metastatic setting. This also aligns with UK clinical experts, who stated that anthracyclines are either used in the (neo)adjuvant setting or, beyond fourth-line chemotherapy in de novo mBC patients due to poor tolerability and cumulative cardiotoxicity.</w:t>
      </w:r>
      <w:r>
        <w:fldChar w:fldCharType="begin"/>
      </w:r>
      <w:r w:rsidR="00CA6345">
        <w:instrText xml:space="preserve"> ADDIN ZOTERO_ITEM CSL_CITATION {"citationID":"K6K8kHqR","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Anthracyclines are therefore not relevant to this appraisal as they are used outside of the setting in which T-DXd is likely to be reimbursed.</w:t>
      </w:r>
    </w:p>
    <w:p w14:paraId="44755B91" w14:textId="77777777" w:rsidR="00057A9B" w:rsidRPr="003C648C" w:rsidRDefault="00057A9B" w:rsidP="00057A9B">
      <w:pPr>
        <w:pStyle w:val="Body"/>
        <w:rPr>
          <w:i/>
          <w:iCs/>
          <w:u w:val="single"/>
        </w:rPr>
      </w:pPr>
      <w:r w:rsidRPr="003C648C">
        <w:rPr>
          <w:i/>
          <w:iCs/>
          <w:u w:val="single"/>
        </w:rPr>
        <w:lastRenderedPageBreak/>
        <w:t>Platinum therapies</w:t>
      </w:r>
    </w:p>
    <w:p w14:paraId="6546B2A6" w14:textId="5D593C0D" w:rsidR="00057A9B" w:rsidRDefault="00057A9B" w:rsidP="00057A9B">
      <w:pPr>
        <w:pStyle w:val="Body"/>
      </w:pPr>
      <w:r>
        <w:t xml:space="preserve">Similarly, </w:t>
      </w:r>
      <w:r w:rsidRPr="00945D1F">
        <w:t>platinum therapies (e.g., c</w:t>
      </w:r>
      <w:r>
        <w:t>is</w:t>
      </w:r>
      <w:r w:rsidRPr="00945D1F">
        <w:t xml:space="preserve">platin) are </w:t>
      </w:r>
      <w:r>
        <w:t>recommended in NICE NG101 in the (neo)adjuvant setting</w:t>
      </w:r>
      <w:r>
        <w:fldChar w:fldCharType="begin"/>
      </w:r>
      <w:r w:rsidR="00CA6345">
        <w:instrText xml:space="preserve"> ADDIN ZOTERO_ITEM CSL_CITATION {"citationID":"bFjd3zUe","properties":{"formattedCitation":"\\super 23\\nosupersub{}","plainCitation":"23","noteIndex":0},"citationItems":[{"id":65877,"uris":["http://zotero.org/groups/4797619/items/AACWD3EG"],"itemData":{"id":65877,"type":"webpage","abstract":"This guideline covers diagnosing and managing early and locally advanced breast cancer. It aims to help healthcare professionals offer the right treatments to people, taking into account the person's individual preferences","language":"eng","note":"publisher: NICE","title":"Early and locally advanced breast cancer: diagnosis and management | NICE [NG101]","title-short":"Overview | Early and locally advanced breast cancer","URL":"https://www.nice.org.uk/guidance/ng101","author":[{"family":"NICE","given":""}],"accessed":{"date-parts":[["2022",10,3]]}}}],"schema":"https://github.com/citation-style-language/schema/raw/master/csl-citation.json"} </w:instrText>
      </w:r>
      <w:r>
        <w:fldChar w:fldCharType="separate"/>
      </w:r>
      <w:r w:rsidR="00FD57F4" w:rsidRPr="00FD57F4">
        <w:rPr>
          <w:rFonts w:cs="Arial"/>
          <w:szCs w:val="24"/>
          <w:vertAlign w:val="superscript"/>
        </w:rPr>
        <w:t>23</w:t>
      </w:r>
      <w:r>
        <w:fldChar w:fldCharType="end"/>
      </w:r>
      <w:r>
        <w:t xml:space="preserve"> but are not listed in NICE CG81</w:t>
      </w:r>
      <w:r>
        <w:fldChar w:fldCharType="begin"/>
      </w:r>
      <w:r w:rsidR="00CA6345">
        <w:instrText xml:space="preserve"> ADDIN ZOTERO_ITEM CSL_CITATION {"citationID":"db5eqXSG","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locator":"81"}],"schema":"https://github.com/citation-style-language/schema/raw/master/csl-citation.json"} </w:instrText>
      </w:r>
      <w:r>
        <w:fldChar w:fldCharType="separate"/>
      </w:r>
      <w:r w:rsidR="00FD57F4" w:rsidRPr="00FD57F4">
        <w:rPr>
          <w:rFonts w:cs="Arial"/>
          <w:szCs w:val="24"/>
          <w:vertAlign w:val="superscript"/>
        </w:rPr>
        <w:t>35</w:t>
      </w:r>
      <w:r>
        <w:fldChar w:fldCharType="end"/>
      </w:r>
      <w:r>
        <w:t xml:space="preserve"> as second- or third-line chemotherapy options in the metastatic setting, nor are they widely used in this setting according to UK real-world data and clinical expert insights</w:t>
      </w:r>
      <w:r w:rsidRPr="00945D1F">
        <w:t>.</w:t>
      </w:r>
      <w:r>
        <w:fldChar w:fldCharType="begin"/>
      </w:r>
      <w:r w:rsidR="00CA6345">
        <w:instrText xml:space="preserve"> ADDIN ZOTERO_ITEM CSL_CITATION {"citationID":"S1rW6Agz","properties":{"formattedCitation":"\\super 121,136\\nosupersub{}","plainCitation":"121,136","noteIndex":0},"citationItems":[{"id":66355,"uris":["http://zotero.org/groups/4797619/items/D7I4CN8Z"],"itemData":{"id":66355,"type":"document","title":"LiveInsighter Breast Cancer patient data","author":[{"family":"Daiichi Sankyo Inc.","given":""}],"issued":{"date-parts":[["2022"]]}}},{"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136</w:t>
      </w:r>
      <w:r>
        <w:fldChar w:fldCharType="end"/>
      </w:r>
      <w:r>
        <w:t xml:space="preserve"> UK clinical experts confirmed that platinum therapies are </w:t>
      </w:r>
      <w:r w:rsidRPr="000C0777">
        <w:t xml:space="preserve">often used in </w:t>
      </w:r>
      <w:r>
        <w:t>the (</w:t>
      </w:r>
      <w:r w:rsidRPr="000C0777">
        <w:t>neo</w:t>
      </w:r>
      <w:r>
        <w:t>)</w:t>
      </w:r>
      <w:r w:rsidRPr="000C0777">
        <w:t xml:space="preserve">adjuvant setting or </w:t>
      </w:r>
      <w:r>
        <w:t>first-</w:t>
      </w:r>
      <w:r w:rsidRPr="000C0777">
        <w:t>line metastatic setting</w:t>
      </w:r>
      <w:r>
        <w:t xml:space="preserve"> in HER2-negative/HR-negative patients, and</w:t>
      </w:r>
      <w:r w:rsidRPr="000C0777">
        <w:t xml:space="preserve"> </w:t>
      </w:r>
      <w:r>
        <w:t>at fourth-line metastatic setting or beyond</w:t>
      </w:r>
      <w:r w:rsidRPr="000C0777">
        <w:t xml:space="preserve"> </w:t>
      </w:r>
      <w:r>
        <w:t>in patients with other mBC subtypes (e.g., HER2-negative/HR-positive).</w:t>
      </w:r>
      <w:r>
        <w:fldChar w:fldCharType="begin"/>
      </w:r>
      <w:r w:rsidR="00CA6345">
        <w:instrText xml:space="preserve"> ADDIN ZOTERO_ITEM CSL_CITATION {"citationID":"wE0gl3sk","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Platinum therapies are therefore</w:t>
      </w:r>
      <w:r w:rsidRPr="00055D55">
        <w:t xml:space="preserve"> </w:t>
      </w:r>
      <w:r>
        <w:t>not relevant to this appraisal as they are used outside of the setting in which T-DXd is likely to be reimbursed.</w:t>
      </w:r>
    </w:p>
    <w:p w14:paraId="180EF16E" w14:textId="59DEFC86" w:rsidR="00057A9B" w:rsidRPr="00945D1F" w:rsidRDefault="00057A9B" w:rsidP="00057A9B">
      <w:pPr>
        <w:pStyle w:val="Body"/>
      </w:pPr>
      <w:r>
        <w:t>While vinorelbine is in the final scope</w:t>
      </w:r>
      <w:r>
        <w:fldChar w:fldCharType="begin"/>
      </w:r>
      <w:r w:rsidR="00CA6345">
        <w:instrText xml:space="preserve"> ADDIN ZOTERO_ITEM CSL_CITATION {"citationID":"6xUhwElK","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fldChar w:fldCharType="separate"/>
      </w:r>
      <w:r w:rsidR="00FD57F4" w:rsidRPr="00FD57F4">
        <w:rPr>
          <w:rFonts w:cs="Arial"/>
          <w:szCs w:val="24"/>
          <w:vertAlign w:val="superscript"/>
        </w:rPr>
        <w:t>1</w:t>
      </w:r>
      <w:r>
        <w:fldChar w:fldCharType="end"/>
      </w:r>
      <w:r>
        <w:t xml:space="preserve"> but not in the TPC arm of DESTINY-Breast04,</w:t>
      </w:r>
      <w:r>
        <w:fldChar w:fldCharType="begin"/>
      </w:r>
      <w:r w:rsidR="00CA6345">
        <w:instrText xml:space="preserve"> ADDIN ZOTERO_ITEM CSL_CITATION {"citationID":"lLhp87e2","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00514C4B">
        <w:t xml:space="preserve">this </w:t>
      </w:r>
      <w:r>
        <w:t>will not materially impact decision-making as there is no significant difference in efficacy between vinorelbine and other in-scope single-agent chemotherapies, as shown in a published review of RCTs for chemotherapies used in Europe for advanced BC.</w:t>
      </w:r>
      <w:r>
        <w:fldChar w:fldCharType="begin"/>
      </w:r>
      <w:r w:rsidR="00CA6345">
        <w:instrText xml:space="preserve"> ADDIN ZOTERO_ITEM CSL_CITATION {"citationID":"7Qwkq8KX","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fldChar w:fldCharType="separate"/>
      </w:r>
      <w:r w:rsidR="00CA6345" w:rsidRPr="00CA6345">
        <w:rPr>
          <w:rFonts w:cs="Arial"/>
          <w:szCs w:val="24"/>
          <w:vertAlign w:val="superscript"/>
        </w:rPr>
        <w:t>118</w:t>
      </w:r>
      <w:r>
        <w:fldChar w:fldCharType="end"/>
      </w:r>
      <w:r>
        <w:t xml:space="preserve"> This lack of significant difference was confirmed by UK clinical experts at an advisory board, who also stated that vinorelbine is usually used later in the pathway (e.g., fourth- or fifth-line).</w:t>
      </w:r>
      <w:r>
        <w:fldChar w:fldCharType="begin"/>
      </w:r>
      <w:r w:rsidR="00CA6345">
        <w:instrText xml:space="preserve"> ADDIN ZOTERO_ITEM CSL_CITATION {"citationID":"66XE7ymo","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Given the similar efficacy, other agents in the TPC arm may act as suitable proxies for vinorelbine. </w:t>
      </w:r>
    </w:p>
    <w:p w14:paraId="1050D624" w14:textId="77777777" w:rsidR="00057A9B" w:rsidRPr="003C648C" w:rsidRDefault="00057A9B" w:rsidP="00057A9B">
      <w:pPr>
        <w:pStyle w:val="Body"/>
        <w:rPr>
          <w:i/>
          <w:iCs/>
          <w:u w:val="single"/>
        </w:rPr>
      </w:pPr>
      <w:r>
        <w:rPr>
          <w:i/>
          <w:iCs/>
          <w:u w:val="single"/>
        </w:rPr>
        <w:t>Sacituzumab govitecan</w:t>
      </w:r>
    </w:p>
    <w:p w14:paraId="0833DA01" w14:textId="25940839" w:rsidR="00057A9B" w:rsidRPr="003C648C" w:rsidRDefault="00057A9B" w:rsidP="00057A9B">
      <w:pPr>
        <w:pStyle w:val="Body"/>
        <w:rPr>
          <w:rFonts w:eastAsia="Times New Roman" w:cs="Arial"/>
        </w:rPr>
      </w:pPr>
      <w:r>
        <w:t>SG</w:t>
      </w:r>
      <w:r w:rsidRPr="00945D1F">
        <w:t xml:space="preserve"> </w:t>
      </w:r>
      <w:r>
        <w:t>was</w:t>
      </w:r>
      <w:r w:rsidRPr="002646F6">
        <w:t xml:space="preserve"> recommended by NICE for patients with triple-negative breast cancer (TNBC) i.e.</w:t>
      </w:r>
      <w:r w:rsidR="00F20FA9">
        <w:t>,</w:t>
      </w:r>
      <w:r w:rsidRPr="002646F6">
        <w:t xml:space="preserve"> HER2-negative</w:t>
      </w:r>
      <w:r>
        <w:t>/</w:t>
      </w:r>
      <w:r w:rsidRPr="002646F6">
        <w:t>HR-negative</w:t>
      </w:r>
      <w:r>
        <w:t xml:space="preserve"> (TA819) based on the ASCENT trial</w:t>
      </w:r>
      <w:r w:rsidRPr="002646F6">
        <w:t>.</w:t>
      </w:r>
      <w:r w:rsidRPr="00945D1F">
        <w:fldChar w:fldCharType="begin"/>
      </w:r>
      <w:r w:rsidR="00CA6345">
        <w:instrText xml:space="preserve"> ADDIN ZOTERO_ITEM CSL_CITATION {"citationID":"3dhM90GM","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945D1F">
        <w:fldChar w:fldCharType="separate"/>
      </w:r>
      <w:r w:rsidR="00CA6345" w:rsidRPr="00CA6345">
        <w:rPr>
          <w:rFonts w:cs="Arial"/>
          <w:szCs w:val="24"/>
          <w:vertAlign w:val="superscript"/>
        </w:rPr>
        <w:t>132</w:t>
      </w:r>
      <w:r w:rsidRPr="00945D1F">
        <w:fldChar w:fldCharType="end"/>
      </w:r>
      <w:r>
        <w:t xml:space="preserve"> While SG</w:t>
      </w:r>
      <w:r w:rsidRPr="00945D1F">
        <w:t xml:space="preserve"> is </w:t>
      </w:r>
      <w:r>
        <w:t xml:space="preserve">in the final scope </w:t>
      </w:r>
      <w:r>
        <w:fldChar w:fldCharType="begin"/>
      </w:r>
      <w:r w:rsidR="00CA6345">
        <w:instrText xml:space="preserve"> ADDIN ZOTERO_ITEM CSL_CITATION {"citationID":"XgTsag34","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fldChar w:fldCharType="separate"/>
      </w:r>
      <w:r w:rsidR="00FD57F4" w:rsidRPr="00FD57F4">
        <w:rPr>
          <w:rFonts w:cs="Arial"/>
          <w:szCs w:val="24"/>
          <w:vertAlign w:val="superscript"/>
        </w:rPr>
        <w:t>1</w:t>
      </w:r>
      <w:r>
        <w:fldChar w:fldCharType="end"/>
      </w:r>
      <w:r>
        <w:t xml:space="preserve"> it is </w:t>
      </w:r>
      <w:r w:rsidRPr="00945D1F">
        <w:t xml:space="preserve">not included in </w:t>
      </w:r>
      <w:r>
        <w:t>the company evidence submission</w:t>
      </w:r>
      <w:r w:rsidRPr="00945D1F">
        <w:t xml:space="preserve"> as it is</w:t>
      </w:r>
      <w:r>
        <w:t xml:space="preserve"> </w:t>
      </w:r>
      <w:r w:rsidRPr="00B83CCD">
        <w:t>only a potentially relevant comparator for a small subset</w:t>
      </w:r>
      <w:r>
        <w:t xml:space="preserve"> (i.e., HR-negative)</w:t>
      </w:r>
      <w:r w:rsidRPr="00B83CCD">
        <w:t xml:space="preserve"> of the overall </w:t>
      </w:r>
      <w:r>
        <w:t xml:space="preserve">HER2-low </w:t>
      </w:r>
      <w:r w:rsidRPr="00B83CCD">
        <w:t>population considered in this appraisal</w:t>
      </w:r>
      <w:r>
        <w:t>.</w:t>
      </w:r>
      <w:r w:rsidRPr="00945D1F">
        <w:t xml:space="preserve"> </w:t>
      </w:r>
      <w:r w:rsidRPr="002646F6">
        <w:t>Of patients with HER2-low BC, the proportion who are HR-negative in clinical practice is very small (</w:t>
      </w:r>
      <w:r>
        <w:t>~10</w:t>
      </w:r>
      <w:r w:rsidRPr="002646F6">
        <w:t>%).</w:t>
      </w:r>
      <w:r w:rsidRPr="002646F6">
        <w:fldChar w:fldCharType="begin"/>
      </w:r>
      <w:r w:rsidR="00CA6345">
        <w:instrText xml:space="preserve"> ADDIN ZOTERO_ITEM CSL_CITATION {"citationID":"ar2t0bsu7l","properties":{"formattedCitation":"\\super 146\\nosupersub{}","plainCitation":"146","noteIndex":0},"citationItems":[{"id":66212,"uris":["http://zotero.org/groups/4797619/items/9BDSKTKZ"],"itemData":{"id":66212,"type":"article-journal","abstract":"We describe a collated data set of results from clinical testing of breast cancers carried out between 2009 and 2016 in the United Kingdom and Republic of Ireland. More than 199 000 patient biomarker data sets, together with clinicopathological parameters were collected. Our analyses focused on human epidermal growth factor receptor-2 (HER2), oestrogen receptor (ER) and progesterone receptor (PR), with the aim of the study being to provide robust confirmatory evidence on known associations in these biomarkers and to uncover new data on previously undescribed or unconfirmed associations, thus strengthening the evidence-base in clinical breast cancer testing. Overall, 13.1% of tumours were HER2-positive; 10.6% in ER-positive tumours, and 25.5% in ER-negative tumours. Higher rates of HER2 positivity were significantly associated with patient age &lt;56 years versus age ≥56 years, symptomatic versus screen-detected tumours, testing of involved axillary node versus primary breast cancer, invasive ductal carcinoma (not otherwise specified) versus other histological types, higher histological grade, increasing tumour size, increasing nodal involvement, ER-negative versus ER-positive tumour status, PR-negative versus PR-positive tumour status. Where ER status was known, 82.7% of tumours were ER-positive; 80.9% in women age &lt;56 years, and 83.6% in those age ≥56 years (ER-positive cut-off ≥1.0% positive tumour cells or equivalent). Where PR status was known, 64.9% of tumours were PR-positive; 65.8% in women age &lt;56 years, and 64.4% in women age ≥56 years (PR-positive cut off ≥10.0% or equivalent). These analyses of clinical test results provide contemporary benchmarking data for HER2, ER and PR positive rates.","container-title":"The Journal of Pathology. Clinical Research","DOI":"10.1002/cjp2.112","ISSN":"2056-4538","issue":"4","journalAbbreviation":"J Pathol Clin Res","language":"eng","note":"PMID: 30066480\nPMCID: PMC6174620","page":"262-273","source":"PubMed","title":"Breast cancer biomarkers in clinical testing: analysis of a UK national external quality assessment scheme for immunocytochemistry and in situ hybridisation database containing results from 199 300 patients","title-short":"Breast cancer biomarkers in clinical testing","volume":"4","author":[{"family":"Dodson","given":"Andrew"},{"family":"Parry","given":"Suzanne"},{"family":"Ibrahim","given":"Merdol"},{"family":"Bartlett","given":"John Ms"},{"family":"Pinder","given":"Sarah"},{"family":"Dowsett","given":"Mitch"},{"family":"Miller","given":"Keith"}],"issued":{"date-parts":[["2018",10]]}}}],"schema":"https://github.com/citation-style-language/schema/raw/master/csl-citation.json"} </w:instrText>
      </w:r>
      <w:r w:rsidRPr="002646F6">
        <w:fldChar w:fldCharType="separate"/>
      </w:r>
      <w:r w:rsidR="00CA6345" w:rsidRPr="00CA6345">
        <w:rPr>
          <w:rFonts w:cs="Arial"/>
          <w:szCs w:val="24"/>
          <w:vertAlign w:val="superscript"/>
        </w:rPr>
        <w:t>146</w:t>
      </w:r>
      <w:r w:rsidRPr="002646F6">
        <w:fldChar w:fldCharType="end"/>
      </w:r>
      <w:r w:rsidRPr="002646F6">
        <w:t xml:space="preserve"> Within this small proportion, </w:t>
      </w:r>
      <w:r>
        <w:t>SG</w:t>
      </w:r>
      <w:r w:rsidRPr="00945D1F">
        <w:t xml:space="preserve"> </w:t>
      </w:r>
      <w:r>
        <w:t>is not</w:t>
      </w:r>
      <w:r w:rsidRPr="002646F6">
        <w:t xml:space="preserve"> </w:t>
      </w:r>
      <w:r>
        <w:t xml:space="preserve">currently </w:t>
      </w:r>
      <w:r w:rsidRPr="002646F6">
        <w:t xml:space="preserve">considered </w:t>
      </w:r>
      <w:r>
        <w:t xml:space="preserve">to be </w:t>
      </w:r>
      <w:r w:rsidRPr="002646F6">
        <w:t xml:space="preserve">standard of care </w:t>
      </w:r>
      <w:r w:rsidR="00D63B85">
        <w:t>within its licened indication</w:t>
      </w:r>
      <w:r w:rsidRPr="002646F6">
        <w:t xml:space="preserve"> given </w:t>
      </w:r>
      <w:r>
        <w:t xml:space="preserve">that </w:t>
      </w:r>
      <w:r w:rsidRPr="002646F6">
        <w:t>i</w:t>
      </w:r>
      <w:r>
        <w:t>t wa</w:t>
      </w:r>
      <w:r w:rsidRPr="002646F6">
        <w:t xml:space="preserve">s </w:t>
      </w:r>
      <w:r>
        <w:t>only recently</w:t>
      </w:r>
      <w:r w:rsidRPr="002646F6">
        <w:t xml:space="preserve"> recommend</w:t>
      </w:r>
      <w:r>
        <w:t>ed</w:t>
      </w:r>
      <w:r w:rsidRPr="002646F6">
        <w:t xml:space="preserve"> </w:t>
      </w:r>
      <w:r>
        <w:t xml:space="preserve">by NICE </w:t>
      </w:r>
      <w:r w:rsidRPr="002646F6">
        <w:fldChar w:fldCharType="begin"/>
      </w:r>
      <w:r w:rsidR="00CA6345">
        <w:instrText xml:space="preserve"> ADDIN ZOTERO_ITEM CSL_CITATION {"citationID":"a2q9sj7kq1h","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2646F6">
        <w:fldChar w:fldCharType="separate"/>
      </w:r>
      <w:r w:rsidR="00CA6345" w:rsidRPr="00CA6345">
        <w:rPr>
          <w:rFonts w:cs="Arial"/>
          <w:szCs w:val="24"/>
          <w:vertAlign w:val="superscript"/>
        </w:rPr>
        <w:t>132</w:t>
      </w:r>
      <w:r w:rsidRPr="002646F6">
        <w:fldChar w:fldCharType="end"/>
      </w:r>
      <w:r w:rsidRPr="002646F6">
        <w:t xml:space="preserve"> and its uptake in UK </w:t>
      </w:r>
      <w:r w:rsidRPr="00945D1F">
        <w:t>clinical</w:t>
      </w:r>
      <w:r w:rsidRPr="002646F6">
        <w:t xml:space="preserve"> practice is uncertain. </w:t>
      </w:r>
      <w:r w:rsidR="004A5806">
        <w:t>A published UK real-world biomarker analysis</w:t>
      </w:r>
      <w:r w:rsidR="001B366B">
        <w:fldChar w:fldCharType="begin"/>
      </w:r>
      <w:r w:rsidR="00CA6345">
        <w:instrText xml:space="preserve"> ADDIN ZOTERO_ITEM CSL_CITATION {"citationID":"SC6JJc4Q","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1B366B">
        <w:fldChar w:fldCharType="separate"/>
      </w:r>
      <w:r w:rsidR="001B366B" w:rsidRPr="00102714">
        <w:rPr>
          <w:rFonts w:cs="Arial"/>
          <w:szCs w:val="24"/>
          <w:vertAlign w:val="superscript"/>
        </w:rPr>
        <w:t>56</w:t>
      </w:r>
      <w:r w:rsidR="001B366B">
        <w:fldChar w:fldCharType="end"/>
      </w:r>
      <w:r w:rsidR="00EB692D">
        <w:t xml:space="preserve"> </w:t>
      </w:r>
      <w:r w:rsidR="001B366B">
        <w:t>and UK clinical experts</w:t>
      </w:r>
      <w:r w:rsidR="001B366B">
        <w:fldChar w:fldCharType="begin"/>
      </w:r>
      <w:r w:rsidR="00CA6345">
        <w:instrText xml:space="preserve"> ADDIN ZOTERO_ITEM CSL_CITATION {"citationID":"qe3ufSPO","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1B366B">
        <w:fldChar w:fldCharType="separate"/>
      </w:r>
      <w:r w:rsidR="00CA6345" w:rsidRPr="00CA6345">
        <w:rPr>
          <w:rFonts w:cs="Arial"/>
          <w:szCs w:val="24"/>
          <w:vertAlign w:val="superscript"/>
        </w:rPr>
        <w:t>121</w:t>
      </w:r>
      <w:r w:rsidR="001B366B">
        <w:fldChar w:fldCharType="end"/>
      </w:r>
      <w:r w:rsidR="00EB692D">
        <w:t xml:space="preserve"> confirmed that </w:t>
      </w:r>
      <w:r w:rsidR="00CF589F">
        <w:t>the distribution of HR-positive and HR-negative patients in DESTINY-Breast04 is generalisable to UK practice</w:t>
      </w:r>
      <w:r w:rsidR="001B366B">
        <w:t xml:space="preserve">. </w:t>
      </w:r>
      <w:r w:rsidDel="00CF589F">
        <w:t>C</w:t>
      </w:r>
      <w:r>
        <w:t xml:space="preserve">linical experts </w:t>
      </w:r>
      <w:r w:rsidR="001B366B">
        <w:t xml:space="preserve">also </w:t>
      </w:r>
      <w:r>
        <w:t xml:space="preserve">advised that </w:t>
      </w:r>
      <w:r w:rsidR="00B02FDB">
        <w:rPr>
          <w:rFonts w:eastAsia="Times New Roman" w:cs="Arial"/>
        </w:rPr>
        <w:t xml:space="preserve">the </w:t>
      </w:r>
      <w:r>
        <w:rPr>
          <w:rFonts w:eastAsia="Times New Roman" w:cs="Arial"/>
        </w:rPr>
        <w:t>majority of HER2-low patients would be treated with non-targeted chemotherapy.</w:t>
      </w:r>
      <w:r w:rsidR="00B02FDB">
        <w:fldChar w:fldCharType="begin"/>
      </w:r>
      <w:r w:rsidR="00CA6345">
        <w:instrText xml:space="preserve"> ADDIN ZOTERO_ITEM CSL_CITATION {"citationID":"Ke431A2d","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B02FDB">
        <w:fldChar w:fldCharType="separate"/>
      </w:r>
      <w:r w:rsidR="00CA6345" w:rsidRPr="00CA6345">
        <w:rPr>
          <w:rFonts w:cs="Arial"/>
          <w:szCs w:val="24"/>
          <w:vertAlign w:val="superscript"/>
        </w:rPr>
        <w:t>121</w:t>
      </w:r>
      <w:r w:rsidR="00B02FDB">
        <w:fldChar w:fldCharType="end"/>
      </w:r>
    </w:p>
    <w:p w14:paraId="3687DF56" w14:textId="32112730" w:rsidR="00057A9B" w:rsidRDefault="00057A9B" w:rsidP="00057A9B">
      <w:pPr>
        <w:pStyle w:val="Body"/>
      </w:pPr>
      <w:r>
        <w:t>Additionally, g</w:t>
      </w:r>
      <w:r w:rsidRPr="002646F6">
        <w:t xml:space="preserve">iven the </w:t>
      </w:r>
      <w:r>
        <w:t>differences in study populations between DESTINY-</w:t>
      </w:r>
      <w:r w:rsidR="009D4247">
        <w:t>B</w:t>
      </w:r>
      <w:r>
        <w:t xml:space="preserve">reast04 and ASCENT, the </w:t>
      </w:r>
      <w:r w:rsidRPr="002646F6">
        <w:t xml:space="preserve">small </w:t>
      </w:r>
      <w:r>
        <w:t>sample size (N=42)</w:t>
      </w:r>
      <w:r w:rsidRPr="002646F6">
        <w:t xml:space="preserve"> of </w:t>
      </w:r>
      <w:r>
        <w:t xml:space="preserve">the </w:t>
      </w:r>
      <w:r w:rsidRPr="002646F6">
        <w:t>HR-negative</w:t>
      </w:r>
      <w:r>
        <w:t xml:space="preserve"> cohort in DESTINY-Breast04</w:t>
      </w:r>
      <w:r w:rsidRPr="002646F6">
        <w:t>,</w:t>
      </w:r>
      <w:r>
        <w:fldChar w:fldCharType="begin"/>
      </w:r>
      <w:r w:rsidR="00CA6345">
        <w:instrText xml:space="preserve"> ADDIN ZOTERO_ITEM CSL_CITATION {"citationID":"w60fejK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2646F6">
        <w:t xml:space="preserve"> and </w:t>
      </w:r>
      <w:r>
        <w:t xml:space="preserve">the small sample size (N=63) and post hoc nature of analyses of HER2-low/HR-negative patients </w:t>
      </w:r>
      <w:r w:rsidRPr="002646F6">
        <w:t>in the ASCENT trial,</w:t>
      </w:r>
      <w:r>
        <w:fldChar w:fldCharType="begin"/>
      </w:r>
      <w:r w:rsidR="00CA6345">
        <w:instrText xml:space="preserve"> ADDIN ZOTERO_ITEM CSL_CITATION {"citationID":"Lnhe2TNu","properties":{"formattedCitation":"\\super 48\\nosupersub{}","plainCitation":"48","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schema":"https://github.com/citation-style-language/schema/raw/master/csl-citation.json"} </w:instrText>
      </w:r>
      <w:r>
        <w:fldChar w:fldCharType="separate"/>
      </w:r>
      <w:r w:rsidR="00FD57F4" w:rsidRPr="00FD57F4">
        <w:rPr>
          <w:rFonts w:cs="Arial"/>
          <w:szCs w:val="24"/>
          <w:vertAlign w:val="superscript"/>
        </w:rPr>
        <w:t>48</w:t>
      </w:r>
      <w:r>
        <w:fldChar w:fldCharType="end"/>
      </w:r>
      <w:r w:rsidRPr="002646F6">
        <w:t xml:space="preserve"> an</w:t>
      </w:r>
      <w:r w:rsidRPr="00945D1F">
        <w:t xml:space="preserve"> </w:t>
      </w:r>
      <w:r w:rsidRPr="002646F6">
        <w:t>ITC</w:t>
      </w:r>
      <w:r>
        <w:t xml:space="preserve"> between T-DXd and SG</w:t>
      </w:r>
      <w:r w:rsidRPr="002646F6">
        <w:t xml:space="preserve"> would be highly uncertain and not sufficiently robust for decision</w:t>
      </w:r>
      <w:r>
        <w:t>-</w:t>
      </w:r>
      <w:r w:rsidRPr="002646F6">
        <w:t>making</w:t>
      </w:r>
      <w:r>
        <w:t xml:space="preserve">, as concluded in two independent ITC feasibility assessments (see </w:t>
      </w:r>
      <w:r w:rsidRPr="005F574E">
        <w:rPr>
          <w:b/>
          <w:bCs/>
        </w:rPr>
        <w:t xml:space="preserve">Section </w:t>
      </w:r>
      <w:r w:rsidRPr="005F574E">
        <w:rPr>
          <w:b/>
          <w:bCs/>
        </w:rPr>
        <w:fldChar w:fldCharType="begin"/>
      </w:r>
      <w:r w:rsidRPr="005F574E">
        <w:rPr>
          <w:b/>
          <w:bCs/>
        </w:rPr>
        <w:instrText xml:space="preserve"> REF _Ref126931857 \r \h  \* MERGEFORMAT </w:instrText>
      </w:r>
      <w:r w:rsidRPr="005F574E">
        <w:rPr>
          <w:b/>
          <w:bCs/>
        </w:rPr>
      </w:r>
      <w:r w:rsidRPr="005F574E">
        <w:rPr>
          <w:b/>
          <w:bCs/>
        </w:rPr>
        <w:fldChar w:fldCharType="separate"/>
      </w:r>
      <w:r w:rsidR="00145F42">
        <w:rPr>
          <w:b/>
          <w:bCs/>
        </w:rPr>
        <w:t>B.2.9</w:t>
      </w:r>
      <w:r w:rsidRPr="005F574E">
        <w:rPr>
          <w:b/>
          <w:bCs/>
        </w:rPr>
        <w:fldChar w:fldCharType="end"/>
      </w:r>
      <w:r>
        <w:t>)</w:t>
      </w:r>
      <w:r w:rsidRPr="002646F6">
        <w:t>.</w:t>
      </w:r>
      <w:r>
        <w:fldChar w:fldCharType="begin"/>
      </w:r>
      <w:r w:rsidR="00CA6345">
        <w:instrText xml:space="preserve"> ADDIN ZOTERO_ITEM CSL_CITATION {"citationID":"lCovRYmB","properties":{"formattedCitation":"\\super 147,148\\nosupersub{}","plainCitation":"147,148","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id":66794,"uris":["http://zotero.org/groups/4797619/items/BK9TW82J"],"itemData":{"id":66794,"type":"document","title":"ASc Academics: A feasibility assessment of indirect treatment comparisons with T-DXd in HER2-low unresectable and/or metastatic breast cancer","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147,148</w:t>
      </w:r>
      <w:r>
        <w:fldChar w:fldCharType="end"/>
      </w:r>
      <w:r>
        <w:t xml:space="preserve"> In line with this, HEOR experts advised that any comparison with SG would be highly uncertain given the small sample size and need to adjust for differences in trial populations</w:t>
      </w:r>
      <w:r w:rsidRPr="002646F6">
        <w:t>.</w:t>
      </w:r>
      <w:r>
        <w:fldChar w:fldCharType="begin"/>
      </w:r>
      <w:r w:rsidR="00CA6345">
        <w:instrText xml:space="preserve"> ADDIN ZOTERO_ITEM CSL_CITATION {"citationID":"20dHLFdZ","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w:t>
      </w:r>
    </w:p>
    <w:p w14:paraId="158FC5B4" w14:textId="349D5450" w:rsidR="00057A9B" w:rsidRDefault="00057A9B" w:rsidP="00057A9B">
      <w:pPr>
        <w:pStyle w:val="Body"/>
      </w:pPr>
      <w:r>
        <w:rPr>
          <w:rFonts w:eastAsia="Times New Roman" w:cs="Arial"/>
        </w:rPr>
        <w:t xml:space="preserve">Based on clinical feedback relating to the generalisability of the distribution of HR-status in </w:t>
      </w:r>
      <w:r w:rsidRPr="002646F6">
        <w:t>DESTINY-Breast04</w:t>
      </w:r>
      <w:r>
        <w:t>, the current treatment of these patients,</w:t>
      </w:r>
      <w:r w:rsidRPr="002646F6">
        <w:t xml:space="preserve"> </w:t>
      </w:r>
      <w:r>
        <w:rPr>
          <w:rFonts w:eastAsia="Times New Roman" w:cs="Arial"/>
        </w:rPr>
        <w:t xml:space="preserve">and the uncertainty associated with any ITC, HEOR experts advised that, for decision making, the FAS is the relevant dataset and TPC the relevant comparator for the population under consideration in this appraisal. </w:t>
      </w:r>
    </w:p>
    <w:p w14:paraId="47A04D9A" w14:textId="77777777" w:rsidR="00057A9B" w:rsidRDefault="00057A9B" w:rsidP="00057A9B">
      <w:pPr>
        <w:pStyle w:val="Heading5"/>
      </w:pPr>
      <w:bookmarkStart w:id="125" w:name="_Ref129032043"/>
      <w:r>
        <w:lastRenderedPageBreak/>
        <w:t>Eribulin use at second- and third-line in DESTINY-Breast04</w:t>
      </w:r>
      <w:bookmarkEnd w:id="125"/>
    </w:p>
    <w:p w14:paraId="6BCDE429" w14:textId="5F3B070D" w:rsidR="00057A9B" w:rsidRDefault="00057A9B" w:rsidP="00057A9B">
      <w:pPr>
        <w:pStyle w:val="Body"/>
      </w:pPr>
      <w:r>
        <w:t xml:space="preserve">In addition to the TPC arm not including all in-scope comparators, eribulin could be used </w:t>
      </w:r>
      <w:r w:rsidRPr="00E50293">
        <w:t>after one or two prior lines of chemo</w:t>
      </w:r>
      <w:r>
        <w:t>therapy</w:t>
      </w:r>
      <w:r w:rsidRPr="00E50293">
        <w:t xml:space="preserve"> in the metastatic setting</w:t>
      </w:r>
      <w:r>
        <w:t xml:space="preserve"> in DESTINY-Breast04, which, while aligned to its licensed indication,</w:t>
      </w:r>
      <w:r>
        <w:fldChar w:fldCharType="begin"/>
      </w:r>
      <w:r w:rsidR="00CA6345">
        <w:instrText xml:space="preserve"> ADDIN ZOTERO_ITEM CSL_CITATION {"citationID":"zDHg83nr","properties":{"formattedCitation":"\\super 144\\nosupersub{}","plainCitation":"144","noteIndex":0},"citationItems":[{"id":66437,"uris":["http://zotero.org/groups/4797619/items/RJVS3G8H"],"itemData":{"id":66437,"type":"webpage","title":"Halaven 0.44 mg/ml solution for injection - Summary of Product Characteristics (SmPC)","URL":"https://www.medicines.org.uk/emc/product/4517","author":[{"family":"emc","given":""}],"accessed":{"date-parts":[["2023",1,24]]},"issued":{"date-parts":[["2023"]],"season":"01"}}}],"schema":"https://github.com/citation-style-language/schema/raw/master/csl-citation.json"} </w:instrText>
      </w:r>
      <w:r>
        <w:fldChar w:fldCharType="separate"/>
      </w:r>
      <w:r w:rsidR="00CA6345" w:rsidRPr="00CA6345">
        <w:rPr>
          <w:rFonts w:cs="Arial"/>
          <w:szCs w:val="24"/>
          <w:vertAlign w:val="superscript"/>
        </w:rPr>
        <w:t>144</w:t>
      </w:r>
      <w:r>
        <w:fldChar w:fldCharType="end"/>
      </w:r>
      <w:r>
        <w:t xml:space="preserve"> is not aligned to the NICE recommendation in TA423 or the final scope which restricts use to after two prior lines of chemotherapy</w:t>
      </w:r>
      <w:r w:rsidR="007A342C">
        <w:t>.</w:t>
      </w:r>
      <w:r>
        <w:fldChar w:fldCharType="begin"/>
      </w:r>
      <w:r w:rsidR="00CA6345">
        <w:instrText xml:space="preserve"> ADDIN ZOTERO_ITEM CSL_CITATION {"citationID":"tEXYuLH6","properties":{"formattedCitation":"\\super 1, 7,131\\nosupersub{}","plainCitation":"1, 7,13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5944,"uris":["http://zotero.org/groups/4797619/items/WBVSVVF7"],"itemData":{"id":65944,"type":"document","title":"Clinical Study Report for DS8201-A-U303. Data cut-off date: 11 Jan 2022. Data on File.","author":[{"family":"Daiichi Sankyo Inc.","given":""}],"issued":{"date-parts":[["2022"]]}}},{"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fldChar w:fldCharType="separate"/>
      </w:r>
      <w:r w:rsidR="00CA6345" w:rsidRPr="00CA6345">
        <w:rPr>
          <w:rFonts w:cs="Arial"/>
          <w:szCs w:val="24"/>
          <w:vertAlign w:val="superscript"/>
        </w:rPr>
        <w:t>1, 7,131</w:t>
      </w:r>
      <w:r>
        <w:fldChar w:fldCharType="end"/>
      </w:r>
      <w:r>
        <w:t xml:space="preserve"> </w:t>
      </w:r>
    </w:p>
    <w:p w14:paraId="54B6E338" w14:textId="49938BDB" w:rsidR="00057A9B" w:rsidRDefault="00057A9B" w:rsidP="00057A9B">
      <w:pPr>
        <w:pStyle w:val="Body"/>
      </w:pPr>
      <w:r>
        <w:t>While the company acknowledges this difference, eribulin was used frequently after two lines of chemotherapy in the metastatic setting in DESTINY-Breast04 (N=</w:t>
      </w:r>
      <w:r w:rsidR="00294FDC" w:rsidRPr="00294FDC">
        <w:rPr>
          <w:color w:val="000000"/>
          <w:highlight w:val="black"/>
        </w:rPr>
        <w:t>xx</w:t>
      </w:r>
      <w:r>
        <w:t xml:space="preserve">; </w:t>
      </w:r>
      <w:r w:rsidR="00294FDC" w:rsidRPr="00294FDC">
        <w:rPr>
          <w:color w:val="000000"/>
          <w:highlight w:val="black"/>
        </w:rPr>
        <w:t>xxx</w:t>
      </w:r>
      <w:r>
        <w:t>; of all eribulin-treated patients),</w:t>
      </w:r>
      <w:r>
        <w:fldChar w:fldCharType="begin"/>
      </w:r>
      <w:r w:rsidR="00CA6345">
        <w:instrText xml:space="preserve"> ADDIN ZOTERO_ITEM CSL_CITATION {"citationID":"IbN8uDwZ","properties":{"formattedCitation":"\\super 149\\nosupersub{}","plainCitation":"149","noteIndex":0},"citationItems":[{"id":66660,"uris":["http://zotero.org/groups/4797619/items/7IE7XURL"],"itemData":{"id":66660,"type":"document","title":"DESTINY-Breast04: Post hoc analyses on relative use of TPC agents by line of therapy. Data on File.","author":[{"family":"Daiichi Sankyo Inc.","given":""}],"issued":{"date-parts":[["2023"]]}}}],"schema":"https://github.com/citation-style-language/schema/raw/master/csl-citation.json"} </w:instrText>
      </w:r>
      <w:r>
        <w:fldChar w:fldCharType="separate"/>
      </w:r>
      <w:r w:rsidR="00CA6345" w:rsidRPr="00CA6345">
        <w:rPr>
          <w:rFonts w:cs="Arial"/>
          <w:szCs w:val="24"/>
          <w:vertAlign w:val="superscript"/>
        </w:rPr>
        <w:t>149</w:t>
      </w:r>
      <w:r>
        <w:fldChar w:fldCharType="end"/>
      </w:r>
      <w:r>
        <w:t xml:space="preserve"> meaning a considerable proportion of patients treated with eribulin were treated in the same setting as they would be in UK clinical practice. </w:t>
      </w:r>
    </w:p>
    <w:p w14:paraId="0737AB99" w14:textId="51F18636" w:rsidR="00057A9B" w:rsidRDefault="00057A9B" w:rsidP="00057A9B">
      <w:pPr>
        <w:pStyle w:val="Body"/>
      </w:pPr>
      <w:r>
        <w:t>Moreover</w:t>
      </w:r>
      <w:r w:rsidRPr="00945D1F">
        <w:t xml:space="preserve">, the </w:t>
      </w:r>
      <w:r>
        <w:t>removal</w:t>
      </w:r>
      <w:r w:rsidRPr="00945D1F">
        <w:t xml:space="preserve"> of eribulin </w:t>
      </w:r>
      <w:r>
        <w:t>at second-line chemotherapy in the metastatic setting from</w:t>
      </w:r>
      <w:r w:rsidRPr="00945D1F">
        <w:t xml:space="preserve"> the TPC arm </w:t>
      </w:r>
      <w:r>
        <w:t>has minimal impact on the treatment effect of T-DXd, as shown by results from a post hoc analysis in which patients were excluded if they were assigned to second-line eribulin prior to randomisation.</w:t>
      </w:r>
      <w:r w:rsidRPr="002612F7">
        <w:rPr>
          <w:rStyle w:val="FootnoteReference"/>
        </w:rPr>
        <w:footnoteReference w:id="9"/>
      </w:r>
      <w:r>
        <w:t xml:space="preserve"> In this analysis, the OS HR of T-DXd vs. TPC was similar when comparing the FAS to the analysis in which second-line eribulin patients were excluded (HR: </w:t>
      </w:r>
      <w:r w:rsidRPr="006A0D5F">
        <w:t>0.64</w:t>
      </w:r>
      <w:r>
        <w:t xml:space="preserve"> [95% CI: </w:t>
      </w:r>
      <w:r w:rsidRPr="006A0D5F">
        <w:t>0.49, 0.87</w:t>
      </w:r>
      <w:r>
        <w:t xml:space="preserve">] vs. </w:t>
      </w:r>
      <w:r w:rsidR="00294FDC" w:rsidRPr="00294FDC">
        <w:rPr>
          <w:color w:val="000000"/>
          <w:highlight w:val="black"/>
        </w:rPr>
        <w:t>xxxx</w:t>
      </w:r>
      <w:r>
        <w:t xml:space="preserve"> [95% CI: </w:t>
      </w:r>
      <w:r w:rsidR="00294FDC" w:rsidRPr="00294FDC">
        <w:rPr>
          <w:color w:val="000000"/>
          <w:highlight w:val="black"/>
        </w:rPr>
        <w:t>xxxx</w:t>
      </w:r>
      <w:r>
        <w:rPr>
          <w:rFonts w:cs="Arial"/>
          <w:color w:val="000000"/>
        </w:rPr>
        <w:t xml:space="preserve">, </w:t>
      </w:r>
      <w:r w:rsidR="00294FDC" w:rsidRPr="00294FDC">
        <w:rPr>
          <w:rFonts w:cs="Arial"/>
          <w:color w:val="000000"/>
          <w:highlight w:val="black"/>
        </w:rPr>
        <w:t>xxxx</w:t>
      </w:r>
      <w:r>
        <w:t xml:space="preserve">], respectively). The PFS HR was also similar between the FAS and the analysis in which second-line eribulin patients were removed (HR: </w:t>
      </w:r>
      <w:r w:rsidRPr="00F00E96">
        <w:t>0.</w:t>
      </w:r>
      <w:r>
        <w:t xml:space="preserve">50 [95% CI: 0.40, 0.63] vs. </w:t>
      </w:r>
      <w:r w:rsidR="00294FDC" w:rsidRPr="00294FDC">
        <w:rPr>
          <w:color w:val="000000"/>
          <w:highlight w:val="black"/>
        </w:rPr>
        <w:t>xxxx</w:t>
      </w:r>
      <w:r>
        <w:rPr>
          <w:u w:val="single"/>
        </w:rPr>
        <w:t>;</w:t>
      </w:r>
      <w:r>
        <w:t xml:space="preserve"> 95% CI: [</w:t>
      </w:r>
      <w:r w:rsidR="00294FDC" w:rsidRPr="00294FDC">
        <w:rPr>
          <w:color w:val="000000"/>
          <w:highlight w:val="black"/>
        </w:rPr>
        <w:t>xxxx</w:t>
      </w:r>
      <w:r>
        <w:rPr>
          <w:rFonts w:cs="Arial"/>
          <w:color w:val="000000"/>
        </w:rPr>
        <w:t xml:space="preserve">, </w:t>
      </w:r>
      <w:r w:rsidR="00294FDC" w:rsidRPr="00294FDC">
        <w:rPr>
          <w:rFonts w:cs="Arial"/>
          <w:color w:val="000000"/>
          <w:highlight w:val="black"/>
        </w:rPr>
        <w:t>xxxx</w:t>
      </w:r>
      <w:r>
        <w:t>], respectively).</w:t>
      </w:r>
      <w:r>
        <w:fldChar w:fldCharType="begin"/>
      </w:r>
      <w:r w:rsidR="00CA6345">
        <w:instrText xml:space="preserve"> ADDIN ZOTERO_ITEM CSL_CITATION {"citationID":"E4N0Q3Z4","properties":{"formattedCitation":"\\super 150\\nosupersub{}","plainCitation":"150","noteIndex":0},"citationItems":[{"id":66658,"uris":["http://zotero.org/groups/4797619/items/EKZHIGZM"],"itemData":{"id":66658,"type":"document","title":"DESTINY-Breast04: Post hoc analyses on efficacy of individual TPC agents. Data on File.","author":[{"family":"Daiichi Sankyo Inc.","given":""}],"issued":{"date-parts":[["2023"]]}}}],"schema":"https://github.com/citation-style-language/schema/raw/master/csl-citation.json"} </w:instrText>
      </w:r>
      <w:r>
        <w:fldChar w:fldCharType="separate"/>
      </w:r>
      <w:r w:rsidR="00CA6345" w:rsidRPr="00CA6345">
        <w:rPr>
          <w:rFonts w:cs="Arial"/>
          <w:szCs w:val="24"/>
          <w:vertAlign w:val="superscript"/>
        </w:rPr>
        <w:t>150</w:t>
      </w:r>
      <w:r>
        <w:fldChar w:fldCharType="end"/>
      </w:r>
      <w:r w:rsidRPr="00945D1F">
        <w:t xml:space="preserve"> </w:t>
      </w:r>
      <w:r>
        <w:t>Although the company acknowledges the uncertainty in post hoc analyses, the similarity between HRs indicates that the inclusion of second-line eribulin in the TPC arm of the FAS would not impact the conclusions of this appraisal. Given the increased uncertainty created by stratifying the DESTINY-Breast04 analyses by line of therapy, as confirmed by HEOR experts at an advisory board in December 2022,</w:t>
      </w:r>
      <w:r>
        <w:fldChar w:fldCharType="begin"/>
      </w:r>
      <w:r w:rsidR="00CA6345">
        <w:instrText xml:space="preserve"> ADDIN ZOTERO_ITEM CSL_CITATION {"citationID":"72idipva","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the company considers it to be appropriate as well as robust to directly use the pre-specified DESTINY-Breast04 FAS analyses including the full TPC arm.</w:t>
      </w:r>
    </w:p>
    <w:p w14:paraId="7DBEAE4C" w14:textId="77777777" w:rsidR="00057A9B" w:rsidRDefault="00057A9B" w:rsidP="00057A9B">
      <w:pPr>
        <w:pStyle w:val="Heading4"/>
      </w:pPr>
      <w:bookmarkStart w:id="126" w:name="_Ref128653726"/>
      <w:r>
        <w:t>A similar TPC arm was accepted as the comparator by NICE in a recent HER2-negative u/mBC appraisal</w:t>
      </w:r>
      <w:bookmarkEnd w:id="126"/>
    </w:p>
    <w:p w14:paraId="17318FC6" w14:textId="005A5914" w:rsidR="00057A9B" w:rsidRDefault="00057A9B" w:rsidP="00057A9B">
      <w:pPr>
        <w:pStyle w:val="Body"/>
      </w:pPr>
      <w:r>
        <w:t xml:space="preserve">Using a pooled TPC comparator arm in this appraisal is appropriate as a </w:t>
      </w:r>
      <w:r w:rsidRPr="002646F6">
        <w:t xml:space="preserve">similar TPC comparator arm was </w:t>
      </w:r>
      <w:r>
        <w:t xml:space="preserve">recently </w:t>
      </w:r>
      <w:r w:rsidRPr="002646F6">
        <w:t xml:space="preserve">accepted by NICE </w:t>
      </w:r>
      <w:r>
        <w:t>in triple-negative u/mBC (</w:t>
      </w:r>
      <w:r w:rsidRPr="00945D1F">
        <w:t>TA819</w:t>
      </w:r>
      <w:r>
        <w:t>; SG</w:t>
      </w:r>
      <w:r w:rsidRPr="00945D1F">
        <w:t xml:space="preserve"> in unresectable triple-negative </w:t>
      </w:r>
      <w:r>
        <w:t xml:space="preserve">advanced </w:t>
      </w:r>
      <w:r w:rsidRPr="00945D1F">
        <w:t>BC after 2 or more therapies</w:t>
      </w:r>
      <w:r>
        <w:t>; August 2022).</w:t>
      </w:r>
      <w:r w:rsidRPr="002646F6">
        <w:fldChar w:fldCharType="begin"/>
      </w:r>
      <w:r w:rsidR="00CA6345">
        <w:instrText xml:space="preserve"> ADDIN ZOTERO_ITEM CSL_CITATION {"citationID":"TmkT6uuQ","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2646F6">
        <w:fldChar w:fldCharType="separate"/>
      </w:r>
      <w:r w:rsidR="00CA6345" w:rsidRPr="00CA6345">
        <w:rPr>
          <w:rFonts w:cs="Arial"/>
          <w:szCs w:val="24"/>
          <w:vertAlign w:val="superscript"/>
        </w:rPr>
        <w:t>132</w:t>
      </w:r>
      <w:r w:rsidRPr="002646F6">
        <w:fldChar w:fldCharType="end"/>
      </w:r>
      <w:r w:rsidRPr="002646F6">
        <w:t xml:space="preserve"> </w:t>
      </w:r>
      <w:r>
        <w:t xml:space="preserve">The TPC arm in this appraisal consists of a similar mix of agents as TA819, including </w:t>
      </w:r>
      <w:r w:rsidRPr="00945D1F">
        <w:t>cap</w:t>
      </w:r>
      <w:r>
        <w:t>e</w:t>
      </w:r>
      <w:r w:rsidRPr="00945D1F">
        <w:t>citabine (ASCENT: 12.6%; DESTINY-Breast04: 20.1%)</w:t>
      </w:r>
      <w:r>
        <w:t>,</w:t>
      </w:r>
      <w:r w:rsidRPr="00945D1F">
        <w:t xml:space="preserve"> eribulin (ASCENT: 53.1%; DESTINY-Breast04: 51.1%), and gemcitabine (ASCENT: 14.5%; DESTINY-Breast04: 10.3%).</w:t>
      </w:r>
      <w:r w:rsidRPr="00945D1F">
        <w:fldChar w:fldCharType="begin"/>
      </w:r>
      <w:r w:rsidR="00CA6345">
        <w:instrText xml:space="preserve"> ADDIN ZOTERO_ITEM CSL_CITATION {"citationID":"7eeQBUzd","properties":{"formattedCitation":"\\super 7,132\\nosupersub{}","plainCitation":"7,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45D1F">
        <w:fldChar w:fldCharType="separate"/>
      </w:r>
      <w:r w:rsidR="00CA6345" w:rsidRPr="00CA6345">
        <w:rPr>
          <w:rFonts w:cs="Arial"/>
          <w:szCs w:val="24"/>
          <w:vertAlign w:val="superscript"/>
        </w:rPr>
        <w:t>7,132</w:t>
      </w:r>
      <w:r w:rsidRPr="00945D1F">
        <w:fldChar w:fldCharType="end"/>
      </w:r>
      <w:r>
        <w:t xml:space="preserve"> In TA819, t</w:t>
      </w:r>
      <w:r w:rsidRPr="00945D1F">
        <w:t>he E</w:t>
      </w:r>
      <w:r>
        <w:t>AG</w:t>
      </w:r>
      <w:r w:rsidRPr="00945D1F">
        <w:t xml:space="preserve"> </w:t>
      </w:r>
      <w:r>
        <w:t xml:space="preserve">and NICE Committee accepted TPC </w:t>
      </w:r>
      <w:r w:rsidRPr="00945D1F">
        <w:rPr>
          <w:rFonts w:eastAsia="Times New Roman" w:cs="Arial"/>
        </w:rPr>
        <w:t>as a suitable proxy for usual care in the NHS and a clinically relevant comparator for the population under consideration</w:t>
      </w:r>
      <w:r w:rsidRPr="00ED7708">
        <w:t>.</w:t>
      </w:r>
      <w:r w:rsidRPr="00ED7708">
        <w:fldChar w:fldCharType="begin"/>
      </w:r>
      <w:r w:rsidR="00CA6345">
        <w:instrText xml:space="preserve"> ADDIN ZOTERO_ITEM CSL_CITATION {"citationID":"E6hol0O5","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ED7708">
        <w:fldChar w:fldCharType="separate"/>
      </w:r>
      <w:r w:rsidR="00CA6345" w:rsidRPr="00CA6345">
        <w:rPr>
          <w:rFonts w:cs="Arial"/>
          <w:szCs w:val="24"/>
          <w:vertAlign w:val="superscript"/>
        </w:rPr>
        <w:t>132</w:t>
      </w:r>
      <w:r w:rsidRPr="00ED7708">
        <w:fldChar w:fldCharType="end"/>
      </w:r>
      <w:r>
        <w:t xml:space="preserve"> Given the similarities between the TPC arms, coupled with the robustness of directly using the pre-specified FAS analyses from a head-to-head trial, the company considers the full TPC dataset of DESTINY-Breast04 to be the most relevant comparator for this appraisal. This was confirmed by HEOR experts at an advisory board, who agreed that the pooled TPC arm is the most relevant and robust comparator for decision-making.</w:t>
      </w:r>
      <w:r>
        <w:fldChar w:fldCharType="begin"/>
      </w:r>
      <w:r w:rsidR="00CA6345">
        <w:instrText xml:space="preserve"> ADDIN ZOTERO_ITEM CSL_CITATION {"citationID":"74efhLKY","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w:t>
      </w:r>
    </w:p>
    <w:p w14:paraId="2AD33108" w14:textId="77777777" w:rsidR="007C1215" w:rsidRDefault="007C1215" w:rsidP="00057A9B">
      <w:pPr>
        <w:pStyle w:val="Body"/>
      </w:pPr>
    </w:p>
    <w:p w14:paraId="636563A3" w14:textId="77777777" w:rsidR="00057A9B" w:rsidRPr="006A57CA" w:rsidRDefault="00057A9B" w:rsidP="00057A9B">
      <w:pPr>
        <w:pStyle w:val="Heading4"/>
      </w:pPr>
      <w:bookmarkStart w:id="127" w:name="_Ref129032248"/>
      <w:r w:rsidRPr="006A57CA">
        <w:lastRenderedPageBreak/>
        <w:t>Conclusion</w:t>
      </w:r>
      <w:bookmarkEnd w:id="127"/>
    </w:p>
    <w:p w14:paraId="43AC53B5" w14:textId="77777777" w:rsidR="00057A9B" w:rsidRDefault="00057A9B" w:rsidP="00057A9B">
      <w:pPr>
        <w:spacing w:before="120" w:after="120"/>
        <w:rPr>
          <w:rFonts w:eastAsia="Times New Roman" w:cs="Arial"/>
        </w:rPr>
      </w:pPr>
      <w:r w:rsidRPr="002646F6">
        <w:t>In summary</w:t>
      </w:r>
      <w:r w:rsidRPr="00945D1F">
        <w:t>, the</w:t>
      </w:r>
      <w:r w:rsidRPr="00945D1F">
        <w:rPr>
          <w:rFonts w:eastAsia="Times New Roman" w:cs="Arial"/>
        </w:rPr>
        <w:t xml:space="preserve"> TPC ar</w:t>
      </w:r>
      <w:r>
        <w:rPr>
          <w:rFonts w:eastAsia="Times New Roman" w:cs="Arial"/>
        </w:rPr>
        <w:t>m is the most robust and appropriate comparator for this appraisal for the following reasons:</w:t>
      </w:r>
    </w:p>
    <w:p w14:paraId="45142B62" w14:textId="3E044A77" w:rsidR="00057A9B" w:rsidRPr="00505541" w:rsidRDefault="00057A9B" w:rsidP="00057A9B">
      <w:pPr>
        <w:pStyle w:val="ListParagraph"/>
        <w:numPr>
          <w:ilvl w:val="0"/>
          <w:numId w:val="38"/>
        </w:numPr>
        <w:spacing w:before="120" w:after="120"/>
        <w:rPr>
          <w:rFonts w:eastAsia="Times New Roman" w:cs="Arial"/>
        </w:rPr>
      </w:pPr>
      <w:r>
        <w:rPr>
          <w:rFonts w:eastAsia="Times New Roman" w:cs="Arial"/>
        </w:rPr>
        <w:t xml:space="preserve">There is no </w:t>
      </w:r>
      <w:r w:rsidRPr="00383A36">
        <w:rPr>
          <w:rFonts w:eastAsia="Times New Roman" w:cs="Arial"/>
        </w:rPr>
        <w:t>clear pathway in HER2-low mBC in the UK</w:t>
      </w:r>
      <w:r>
        <w:rPr>
          <w:rFonts w:eastAsia="Times New Roman" w:cs="Arial"/>
        </w:rPr>
        <w:t xml:space="preserve"> and the TPC arm of </w:t>
      </w:r>
      <w:r>
        <w:t>DESTINY-Breast04</w:t>
      </w:r>
      <w:r>
        <w:rPr>
          <w:rFonts w:eastAsia="Times New Roman" w:cs="Arial"/>
        </w:rPr>
        <w:t xml:space="preserve"> </w:t>
      </w:r>
      <w:r w:rsidRPr="00383A36">
        <w:rPr>
          <w:rFonts w:eastAsia="Times New Roman" w:cs="Arial"/>
        </w:rPr>
        <w:t>is representative of</w:t>
      </w:r>
      <w:r>
        <w:rPr>
          <w:rFonts w:eastAsia="Times New Roman" w:cs="Arial"/>
        </w:rPr>
        <w:t xml:space="preserve"> and generalisable to</w:t>
      </w:r>
      <w:r w:rsidRPr="00383A36">
        <w:rPr>
          <w:rFonts w:eastAsia="Times New Roman" w:cs="Arial"/>
        </w:rPr>
        <w:t xml:space="preserve"> usual care in the NHS</w:t>
      </w:r>
      <w:r>
        <w:rPr>
          <w:rFonts w:eastAsia="Times New Roman" w:cs="Arial"/>
        </w:rPr>
        <w:t>, as confirmed by</w:t>
      </w:r>
      <w:r w:rsidRPr="00383A36">
        <w:rPr>
          <w:rFonts w:eastAsia="Times New Roman" w:cs="Times New Roman"/>
        </w:rPr>
        <w:t xml:space="preserve"> UK clinical and HEOR expert</w:t>
      </w:r>
      <w:r>
        <w:rPr>
          <w:rFonts w:eastAsia="Times New Roman" w:cs="Times New Roman"/>
        </w:rPr>
        <w:t xml:space="preserve">s </w:t>
      </w:r>
      <w:r w:rsidRPr="00383A36">
        <w:rPr>
          <w:rFonts w:eastAsia="Times New Roman" w:cs="Times New Roman"/>
        </w:rPr>
        <w:t>at an advisory board in December 2022.</w:t>
      </w:r>
      <w:r>
        <w:rPr>
          <w:rFonts w:eastAsia="Times New Roman" w:cs="Times New Roman"/>
        </w:rPr>
        <w:fldChar w:fldCharType="begin"/>
      </w:r>
      <w:r w:rsidR="00CA6345">
        <w:rPr>
          <w:rFonts w:eastAsia="Times New Roman" w:cs="Times New Roman"/>
        </w:rPr>
        <w:instrText xml:space="preserve"> ADDIN ZOTERO_ITEM CSL_CITATION {"citationID":"gqFLrW7Q","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Pr>
          <w:rFonts w:eastAsia="Times New Roman" w:cs="Times New Roman"/>
        </w:rPr>
        <w:fldChar w:fldCharType="separate"/>
      </w:r>
      <w:r w:rsidR="00CA6345" w:rsidRPr="00CA6345">
        <w:rPr>
          <w:rFonts w:cs="Arial"/>
          <w:szCs w:val="24"/>
          <w:vertAlign w:val="superscript"/>
        </w:rPr>
        <w:t>121</w:t>
      </w:r>
      <w:r>
        <w:rPr>
          <w:rFonts w:eastAsia="Times New Roman" w:cs="Times New Roman"/>
        </w:rPr>
        <w:fldChar w:fldCharType="end"/>
      </w:r>
      <w:r w:rsidRPr="00505541">
        <w:rPr>
          <w:rFonts w:eastAsia="Times New Roman" w:cs="Arial"/>
        </w:rPr>
        <w:t xml:space="preserve"> </w:t>
      </w:r>
    </w:p>
    <w:p w14:paraId="31D12645" w14:textId="478B2E39" w:rsidR="00057A9B" w:rsidRDefault="00057A9B" w:rsidP="00057A9B">
      <w:pPr>
        <w:pStyle w:val="ListParagraph"/>
        <w:numPr>
          <w:ilvl w:val="0"/>
          <w:numId w:val="38"/>
        </w:numPr>
        <w:spacing w:before="120" w:after="120"/>
        <w:rPr>
          <w:rFonts w:eastAsia="Times New Roman" w:cs="Arial"/>
        </w:rPr>
      </w:pPr>
      <w:r>
        <w:rPr>
          <w:rFonts w:eastAsia="Times New Roman" w:cs="Times New Roman"/>
        </w:rPr>
        <w:t>Comparators in the final scope</w:t>
      </w:r>
      <w:r>
        <w:rPr>
          <w:rFonts w:eastAsia="Times New Roman" w:cs="Times New Roman"/>
        </w:rPr>
        <w:fldChar w:fldCharType="begin"/>
      </w:r>
      <w:r w:rsidR="00CA6345">
        <w:rPr>
          <w:rFonts w:eastAsia="Times New Roman" w:cs="Times New Roman"/>
        </w:rPr>
        <w:instrText xml:space="preserve"> ADDIN ZOTERO_ITEM CSL_CITATION {"citationID":"cawom15q","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Pr>
          <w:rFonts w:eastAsia="Times New Roman" w:cs="Times New Roman"/>
        </w:rPr>
        <w:fldChar w:fldCharType="separate"/>
      </w:r>
      <w:r w:rsidR="00FD57F4" w:rsidRPr="00FD57F4">
        <w:rPr>
          <w:rFonts w:cs="Arial"/>
          <w:szCs w:val="24"/>
          <w:vertAlign w:val="superscript"/>
        </w:rPr>
        <w:t>1</w:t>
      </w:r>
      <w:r>
        <w:rPr>
          <w:rFonts w:eastAsia="Times New Roman" w:cs="Times New Roman"/>
        </w:rPr>
        <w:fldChar w:fldCharType="end"/>
      </w:r>
      <w:r>
        <w:rPr>
          <w:rFonts w:eastAsia="Times New Roman" w:cs="Times New Roman"/>
        </w:rPr>
        <w:t xml:space="preserve"> (capecitabine, eribulin, taxanes [paclitaxel]) are well represented in the TPC arm of DESTINY-Breast04, which is generalisable to UK practice.</w:t>
      </w:r>
      <w:r>
        <w:rPr>
          <w:rFonts w:eastAsia="Times New Roman" w:cs="Times New Roman"/>
        </w:rPr>
        <w:fldChar w:fldCharType="begin"/>
      </w:r>
      <w:r w:rsidR="00CA6345">
        <w:rPr>
          <w:rFonts w:eastAsia="Times New Roman" w:cs="Times New Roman"/>
        </w:rPr>
        <w:instrText xml:space="preserve"> ADDIN ZOTERO_ITEM CSL_CITATION {"citationID":"fkzOAsVB","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rPr>
          <w:rFonts w:eastAsia="Times New Roman" w:cs="Times New Roman"/>
        </w:rPr>
        <w:fldChar w:fldCharType="separate"/>
      </w:r>
      <w:r w:rsidR="00CA6345" w:rsidRPr="00CA6345">
        <w:rPr>
          <w:rFonts w:cs="Arial"/>
          <w:szCs w:val="24"/>
          <w:vertAlign w:val="superscript"/>
        </w:rPr>
        <w:t>140</w:t>
      </w:r>
      <w:r>
        <w:rPr>
          <w:rFonts w:eastAsia="Times New Roman" w:cs="Times New Roman"/>
        </w:rPr>
        <w:fldChar w:fldCharType="end"/>
      </w:r>
      <w:r w:rsidRPr="002B70B6">
        <w:rPr>
          <w:rFonts w:eastAsia="Times New Roman" w:cs="Arial"/>
        </w:rPr>
        <w:t xml:space="preserve"> </w:t>
      </w:r>
    </w:p>
    <w:p w14:paraId="3FB5EC79" w14:textId="7567D6A4" w:rsidR="00057A9B" w:rsidRPr="00EE1A18" w:rsidRDefault="00057A9B" w:rsidP="00057A9B">
      <w:pPr>
        <w:pStyle w:val="ListParagraph"/>
        <w:numPr>
          <w:ilvl w:val="0"/>
          <w:numId w:val="38"/>
        </w:numPr>
        <w:spacing w:before="120" w:after="120"/>
        <w:rPr>
          <w:rFonts w:eastAsia="Times New Roman" w:cs="Arial"/>
        </w:rPr>
      </w:pPr>
      <w:r>
        <w:rPr>
          <w:rFonts w:eastAsia="Times New Roman" w:cs="Arial"/>
        </w:rPr>
        <w:t>A</w:t>
      </w:r>
      <w:r w:rsidRPr="00383A36">
        <w:rPr>
          <w:rFonts w:eastAsia="Times New Roman" w:cs="Times New Roman"/>
        </w:rPr>
        <w:t xml:space="preserve">ny differences in the </w:t>
      </w:r>
      <w:r>
        <w:rPr>
          <w:rFonts w:eastAsia="Times New Roman" w:cs="Times New Roman"/>
        </w:rPr>
        <w:t xml:space="preserve">agents listed in the </w:t>
      </w:r>
      <w:r w:rsidRPr="00383A36">
        <w:rPr>
          <w:rFonts w:eastAsia="Times New Roman" w:cs="Times New Roman"/>
        </w:rPr>
        <w:t xml:space="preserve">TPC arm </w:t>
      </w:r>
      <w:r>
        <w:rPr>
          <w:rFonts w:eastAsia="Times New Roman" w:cs="Times New Roman"/>
        </w:rPr>
        <w:t>vs.</w:t>
      </w:r>
      <w:r w:rsidRPr="00383A36">
        <w:rPr>
          <w:rFonts w:eastAsia="Times New Roman" w:cs="Times New Roman"/>
        </w:rPr>
        <w:t xml:space="preserve"> the final scope are expected to have minimal impact on decision-making</w:t>
      </w:r>
      <w:r>
        <w:rPr>
          <w:rFonts w:eastAsia="Times New Roman" w:cs="Times New Roman"/>
        </w:rPr>
        <w:t xml:space="preserve"> due to similar efficacy across non-targeted chemotherapies</w:t>
      </w:r>
      <w:r w:rsidRPr="00383A36">
        <w:rPr>
          <w:rFonts w:eastAsia="Times New Roman" w:cs="Times New Roman"/>
        </w:rPr>
        <w:t>.</w:t>
      </w:r>
      <w:r>
        <w:rPr>
          <w:rFonts w:eastAsia="Times New Roman" w:cs="Times New Roman"/>
        </w:rPr>
        <w:fldChar w:fldCharType="begin"/>
      </w:r>
      <w:r w:rsidR="00CA6345">
        <w:rPr>
          <w:rFonts w:eastAsia="Times New Roman" w:cs="Times New Roman"/>
        </w:rPr>
        <w:instrText xml:space="preserve"> ADDIN ZOTERO_ITEM CSL_CITATION {"citationID":"Vxk8BtX5","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Pr>
          <w:rFonts w:eastAsia="Times New Roman" w:cs="Times New Roman"/>
        </w:rPr>
        <w:fldChar w:fldCharType="separate"/>
      </w:r>
      <w:r w:rsidR="00CA6345" w:rsidRPr="00CA6345">
        <w:rPr>
          <w:rFonts w:cs="Arial"/>
          <w:szCs w:val="24"/>
          <w:vertAlign w:val="superscript"/>
        </w:rPr>
        <w:t>118</w:t>
      </w:r>
      <w:r>
        <w:rPr>
          <w:rFonts w:eastAsia="Times New Roman" w:cs="Times New Roman"/>
        </w:rPr>
        <w:fldChar w:fldCharType="end"/>
      </w:r>
      <w:r w:rsidRPr="00383A36">
        <w:rPr>
          <w:rFonts w:eastAsia="Times New Roman" w:cs="Times New Roman"/>
        </w:rPr>
        <w:t xml:space="preserve"> </w:t>
      </w:r>
      <w:r>
        <w:rPr>
          <w:rFonts w:eastAsia="Times New Roman" w:cs="Times New Roman"/>
        </w:rPr>
        <w:t>In addition, some therapies in the final scope but not in the TPC arm are unlikely to be used in the same position as T-DXd so are unlikely to be relevant for this appraisal.</w:t>
      </w:r>
    </w:p>
    <w:p w14:paraId="413DBBC4" w14:textId="7C3845B0" w:rsidR="00057A9B" w:rsidRPr="00D96044" w:rsidRDefault="00057A9B" w:rsidP="00057A9B">
      <w:pPr>
        <w:pStyle w:val="ListParagraph"/>
        <w:numPr>
          <w:ilvl w:val="0"/>
          <w:numId w:val="38"/>
        </w:numPr>
        <w:spacing w:before="120" w:after="120"/>
        <w:rPr>
          <w:rFonts w:eastAsia="Times New Roman" w:cs="Arial"/>
        </w:rPr>
      </w:pPr>
      <w:r w:rsidRPr="00383A36">
        <w:rPr>
          <w:rFonts w:eastAsia="Times New Roman" w:cs="Times New Roman"/>
        </w:rPr>
        <w:t>Using the FAS of the pooled TPC arm of DESTINY-Breast04 means directly leveraging data from pre</w:t>
      </w:r>
      <w:r>
        <w:rPr>
          <w:rFonts w:eastAsia="Times New Roman" w:cs="Times New Roman"/>
        </w:rPr>
        <w:t>-specified</w:t>
      </w:r>
      <w:r w:rsidRPr="00383A36">
        <w:rPr>
          <w:rFonts w:eastAsia="Times New Roman" w:cs="Times New Roman"/>
        </w:rPr>
        <w:t xml:space="preserve"> analyses </w:t>
      </w:r>
      <w:r>
        <w:rPr>
          <w:rFonts w:eastAsia="Times New Roman" w:cs="Times New Roman"/>
        </w:rPr>
        <w:t xml:space="preserve">with the largest sample size </w:t>
      </w:r>
      <w:r w:rsidRPr="00383A36">
        <w:rPr>
          <w:rFonts w:eastAsia="Times New Roman" w:cs="Times New Roman"/>
        </w:rPr>
        <w:t>of the key evidence source (i.e.</w:t>
      </w:r>
      <w:r w:rsidR="0011669A">
        <w:rPr>
          <w:rFonts w:eastAsia="Times New Roman" w:cs="Times New Roman"/>
        </w:rPr>
        <w:t>,</w:t>
      </w:r>
      <w:r w:rsidRPr="00383A36">
        <w:rPr>
          <w:rFonts w:eastAsia="Times New Roman" w:cs="Times New Roman"/>
        </w:rPr>
        <w:t xml:space="preserve"> a Phase III, head-to-head comparison with T-DXd), which the company considers to be the most robust and relevant approach and ensures consistency across the appraisal. </w:t>
      </w:r>
    </w:p>
    <w:p w14:paraId="7D164BC5" w14:textId="77777777" w:rsidR="00F23E2B" w:rsidRPr="00F23E2B" w:rsidRDefault="00057A9B" w:rsidP="00057A9B">
      <w:pPr>
        <w:pStyle w:val="ListParagraph"/>
        <w:numPr>
          <w:ilvl w:val="0"/>
          <w:numId w:val="38"/>
        </w:numPr>
        <w:spacing w:before="120" w:after="120"/>
        <w:rPr>
          <w:rFonts w:eastAsia="Times New Roman" w:cs="Arial"/>
        </w:rPr>
      </w:pPr>
      <w:r>
        <w:rPr>
          <w:rFonts w:eastAsia="Times New Roman" w:cs="Times New Roman"/>
        </w:rPr>
        <w:t xml:space="preserve">Using the FAS across both treatment arms ensures the outcomes are powered to detect differences across the whole HER2-low population and maintains randomisation: efficacy analyses in the HR-negative subgroup are exploratory only. </w:t>
      </w:r>
    </w:p>
    <w:p w14:paraId="7347E81A" w14:textId="236495EA" w:rsidR="00057A9B" w:rsidRDefault="00057A9B" w:rsidP="00F710CB">
      <w:pPr>
        <w:pStyle w:val="ListParagraph"/>
        <w:numPr>
          <w:ilvl w:val="0"/>
          <w:numId w:val="38"/>
        </w:numPr>
        <w:spacing w:before="120" w:after="120"/>
      </w:pPr>
      <w:r w:rsidRPr="00F23E2B">
        <w:rPr>
          <w:rFonts w:eastAsia="Times New Roman" w:cs="Arial"/>
        </w:rPr>
        <w:t>A TPC arm containing a similar basket of agents as the DESTINY-Breast04 TPC arm was recently accepted by NICE as a suitable proxy for usual care in the NHS and a clinically relevant comparator for the population under consideration in NICE TA819.</w:t>
      </w:r>
      <w:r w:rsidRPr="00F23E2B">
        <w:rPr>
          <w:rFonts w:eastAsia="Times New Roman" w:cs="Arial"/>
        </w:rPr>
        <w:fldChar w:fldCharType="begin"/>
      </w:r>
      <w:r w:rsidR="00CA6345">
        <w:rPr>
          <w:rFonts w:eastAsia="Times New Roman" w:cs="Arial"/>
        </w:rPr>
        <w:instrText xml:space="preserve"> ADDIN ZOTERO_ITEM CSL_CITATION {"citationID":"cNrCIlQp","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F23E2B">
        <w:rPr>
          <w:rFonts w:eastAsia="Times New Roman" w:cs="Arial"/>
        </w:rPr>
        <w:fldChar w:fldCharType="separate"/>
      </w:r>
      <w:r w:rsidR="00CA6345" w:rsidRPr="00CA6345">
        <w:rPr>
          <w:rFonts w:cs="Arial"/>
          <w:szCs w:val="24"/>
          <w:vertAlign w:val="superscript"/>
        </w:rPr>
        <w:t>132</w:t>
      </w:r>
      <w:r w:rsidRPr="00F23E2B">
        <w:rPr>
          <w:rFonts w:eastAsia="Times New Roman" w:cs="Arial"/>
        </w:rPr>
        <w:fldChar w:fldCharType="end"/>
      </w:r>
    </w:p>
    <w:p w14:paraId="63994012" w14:textId="0CFD7A42" w:rsidR="006D77DC" w:rsidRPr="00A43593" w:rsidRDefault="006D77DC" w:rsidP="006D77DC">
      <w:pPr>
        <w:pStyle w:val="Heading2"/>
      </w:pPr>
      <w:bookmarkStart w:id="128" w:name="_Toc129350852"/>
      <w:r w:rsidRPr="00A43593">
        <w:t>Equality considerations</w:t>
      </w:r>
      <w:bookmarkEnd w:id="128"/>
    </w:p>
    <w:p w14:paraId="093BDE5D" w14:textId="5D2408BC" w:rsidR="006D77DC" w:rsidRDefault="006D77DC" w:rsidP="006D77DC">
      <w:pPr>
        <w:pStyle w:val="Body"/>
      </w:pPr>
      <w:r w:rsidRPr="00A43593">
        <w:t>No equality issues are anticipated for th</w:t>
      </w:r>
      <w:r w:rsidR="00850BB3" w:rsidRPr="00A43593">
        <w:t>is</w:t>
      </w:r>
      <w:r w:rsidRPr="00A43593">
        <w:t xml:space="preserve"> appraisal of </w:t>
      </w:r>
      <w:r w:rsidR="00D14B81" w:rsidRPr="002646F6">
        <w:t>T-D</w:t>
      </w:r>
      <w:r w:rsidR="003A13FE" w:rsidRPr="002646F6">
        <w:t>X</w:t>
      </w:r>
      <w:r w:rsidR="00D14B81" w:rsidRPr="002646F6">
        <w:t>d</w:t>
      </w:r>
      <w:r w:rsidRPr="002646F6">
        <w:t xml:space="preserve"> in </w:t>
      </w:r>
      <w:r w:rsidR="00640641" w:rsidRPr="002646F6">
        <w:t>HER2-low u/mBC</w:t>
      </w:r>
      <w:r w:rsidRPr="00A43593">
        <w:t>.</w:t>
      </w:r>
    </w:p>
    <w:p w14:paraId="775CC1A6" w14:textId="77777777" w:rsidR="000B148D" w:rsidRDefault="000B148D" w:rsidP="000B148D">
      <w:pPr>
        <w:pStyle w:val="Heading1"/>
      </w:pPr>
      <w:bookmarkStart w:id="129" w:name="_Ref101384260"/>
      <w:bookmarkStart w:id="130" w:name="_Toc124447826"/>
      <w:bookmarkStart w:id="131" w:name="_Toc129350853"/>
      <w:r>
        <w:lastRenderedPageBreak/>
        <w:t>Clinical effectiveness</w:t>
      </w:r>
      <w:bookmarkEnd w:id="129"/>
      <w:bookmarkEnd w:id="130"/>
      <w:bookmarkEnd w:id="131"/>
    </w:p>
    <w:tbl>
      <w:tblPr>
        <w:tblStyle w:val="TableGrid"/>
        <w:tblW w:w="9065" w:type="dxa"/>
        <w:tblLook w:val="04A0" w:firstRow="1" w:lastRow="0" w:firstColumn="1" w:lastColumn="0" w:noHBand="0" w:noVBand="1"/>
      </w:tblPr>
      <w:tblGrid>
        <w:gridCol w:w="9065"/>
      </w:tblGrid>
      <w:tr w:rsidR="00A91091" w14:paraId="49F1B941" w14:textId="77777777" w:rsidTr="00650DAF">
        <w:trPr>
          <w:trHeight w:val="11472"/>
        </w:trPr>
        <w:tc>
          <w:tcPr>
            <w:tcW w:w="9065" w:type="dxa"/>
            <w:shd w:val="clear" w:color="auto" w:fill="D9D9D9" w:themeFill="background1" w:themeFillShade="D9"/>
          </w:tcPr>
          <w:p w14:paraId="3C7DF078" w14:textId="60F6F79E" w:rsidR="000B148D" w:rsidRPr="00C9400D" w:rsidRDefault="000B148D">
            <w:pPr>
              <w:pStyle w:val="Summarybox"/>
              <w:spacing w:after="120"/>
              <w:rPr>
                <w:b/>
                <w:bCs/>
              </w:rPr>
            </w:pPr>
            <w:r w:rsidRPr="00C9400D">
              <w:rPr>
                <w:b/>
                <w:bCs/>
              </w:rPr>
              <w:t xml:space="preserve">Evidence for this submission comes from the pivotal, </w:t>
            </w:r>
            <w:r w:rsidR="003C6AD3">
              <w:rPr>
                <w:b/>
                <w:bCs/>
              </w:rPr>
              <w:t>P</w:t>
            </w:r>
            <w:r w:rsidRPr="00C9400D">
              <w:rPr>
                <w:b/>
                <w:bCs/>
              </w:rPr>
              <w:t>hase III, multicentre, open-label, randomised</w:t>
            </w:r>
            <w:r>
              <w:rPr>
                <w:b/>
                <w:bCs/>
              </w:rPr>
              <w:t>, active-controlled</w:t>
            </w:r>
            <w:r w:rsidRPr="00C9400D">
              <w:rPr>
                <w:b/>
                <w:bCs/>
              </w:rPr>
              <w:t xml:space="preserve"> DESTINY-Breast04 trial assessing the efficacy and safety of T-DXd vs. TPC in patients with HER2-low u/mBC after treatment with one or two lines of chemotherapy in the </w:t>
            </w:r>
            <w:r w:rsidR="00681CB6">
              <w:rPr>
                <w:b/>
                <w:bCs/>
              </w:rPr>
              <w:t>(neo)adjuvant (if recurrence occurs within 6 months) or</w:t>
            </w:r>
            <w:r w:rsidRPr="00C9400D">
              <w:rPr>
                <w:b/>
                <w:bCs/>
              </w:rPr>
              <w:t xml:space="preserve"> metastatic setting</w:t>
            </w:r>
            <w:r w:rsidRPr="00C9400D">
              <w:rPr>
                <w:b/>
                <w:bCs/>
              </w:rPr>
              <w:fldChar w:fldCharType="begin"/>
            </w:r>
            <w:r w:rsidR="00CA6345">
              <w:rPr>
                <w:b/>
                <w:bCs/>
              </w:rPr>
              <w:instrText xml:space="preserve"> ADDIN ZOTERO_ITEM CSL_CITATION {"citationID":"ylWugNu3","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C9400D">
              <w:rPr>
                <w:b/>
                <w:bCs/>
              </w:rPr>
              <w:fldChar w:fldCharType="separate"/>
            </w:r>
            <w:r w:rsidR="00FD57F4" w:rsidRPr="00FD57F4">
              <w:rPr>
                <w:rFonts w:cs="Arial"/>
                <w:szCs w:val="24"/>
                <w:vertAlign w:val="superscript"/>
              </w:rPr>
              <w:t>6,7</w:t>
            </w:r>
            <w:r w:rsidRPr="00C9400D">
              <w:rPr>
                <w:b/>
                <w:bCs/>
              </w:rPr>
              <w:fldChar w:fldCharType="end"/>
            </w:r>
          </w:p>
          <w:p w14:paraId="467F0C7A" w14:textId="77777777" w:rsidR="000B148D" w:rsidRPr="00C9400D" w:rsidRDefault="000B148D" w:rsidP="00954359">
            <w:pPr>
              <w:pStyle w:val="Summarybox"/>
              <w:numPr>
                <w:ilvl w:val="0"/>
                <w:numId w:val="45"/>
              </w:numPr>
              <w:spacing w:after="120"/>
            </w:pPr>
            <w:r w:rsidRPr="00C9400D">
              <w:t xml:space="preserve">DESTINY-Breast04 is the first ever head-to-head Phase III study in HER2-low u/mBC to show a </w:t>
            </w:r>
            <w:r>
              <w:t xml:space="preserve">statistically </w:t>
            </w:r>
            <w:r w:rsidRPr="00C9400D">
              <w:t xml:space="preserve">significant </w:t>
            </w:r>
            <w:r>
              <w:t xml:space="preserve">and clinical meaningful </w:t>
            </w:r>
            <w:r w:rsidRPr="00C9400D">
              <w:t xml:space="preserve">benefit of </w:t>
            </w:r>
            <w:r>
              <w:t xml:space="preserve">a </w:t>
            </w:r>
            <w:r w:rsidRPr="00C9400D">
              <w:t xml:space="preserve">HER2-targeted treatment versus </w:t>
            </w:r>
            <w:r>
              <w:t xml:space="preserve">non-targeted </w:t>
            </w:r>
            <w:r w:rsidRPr="00C9400D">
              <w:t>chemotherapy</w:t>
            </w:r>
            <w:r>
              <w:t>.</w:t>
            </w:r>
          </w:p>
          <w:p w14:paraId="130E78D8" w14:textId="0178974D" w:rsidR="000B148D" w:rsidRPr="00C9400D" w:rsidRDefault="000B148D" w:rsidP="00954359">
            <w:pPr>
              <w:pStyle w:val="Summarybox"/>
              <w:numPr>
                <w:ilvl w:val="0"/>
                <w:numId w:val="45"/>
              </w:numPr>
              <w:spacing w:after="120"/>
            </w:pPr>
            <w:r w:rsidRPr="00C9400D">
              <w:t xml:space="preserve">An SLR to identify </w:t>
            </w:r>
            <w:r w:rsidR="00063B70">
              <w:t>studies of</w:t>
            </w:r>
            <w:r w:rsidRPr="00C9400D">
              <w:t xml:space="preserve"> T-DXd in this setting confirmed there is no additional evidence of relevance for this appraisal</w:t>
            </w:r>
            <w:r>
              <w:t>.</w:t>
            </w:r>
          </w:p>
          <w:p w14:paraId="2D3EA5C0" w14:textId="5B0DBE2C" w:rsidR="000B148D" w:rsidRDefault="000B148D" w:rsidP="00954359">
            <w:pPr>
              <w:pStyle w:val="Summarybox"/>
              <w:numPr>
                <w:ilvl w:val="0"/>
                <w:numId w:val="45"/>
              </w:numPr>
              <w:spacing w:after="120"/>
            </w:pPr>
            <w:r w:rsidRPr="00C9400D">
              <w:t xml:space="preserve">DESTINY-Breast04 is ongoing, </w:t>
            </w:r>
            <w:r>
              <w:t>with</w:t>
            </w:r>
            <w:r w:rsidRPr="00C9400D">
              <w:t xml:space="preserve"> evidence presented in this submission </w:t>
            </w:r>
            <w:r>
              <w:t>from the primary analysis of PFS</w:t>
            </w:r>
            <w:r w:rsidRPr="00C9400D">
              <w:t xml:space="preserve"> (DCO 11 January 2022)</w:t>
            </w:r>
            <w:r>
              <w:t xml:space="preserve"> </w:t>
            </w:r>
            <w:r w:rsidRPr="00C9400D">
              <w:t xml:space="preserve">with median follow-up of </w:t>
            </w:r>
            <w:r>
              <w:t>15.3 months in the FAS (</w:t>
            </w:r>
            <w:r w:rsidRPr="001261BD">
              <w:rPr>
                <w:rFonts w:eastAsiaTheme="majorEastAsia" w:cs="Arial"/>
              </w:rPr>
              <w:t>16.1</w:t>
            </w:r>
            <w:r w:rsidRPr="000A55EB">
              <w:rPr>
                <w:rFonts w:cs="Arial"/>
              </w:rPr>
              <w:t xml:space="preserve"> months</w:t>
            </w:r>
            <w:r w:rsidRPr="000A55EB">
              <w:rPr>
                <w:rFonts w:eastAsiaTheme="majorEastAsia" w:cs="Arial"/>
              </w:rPr>
              <w:t xml:space="preserve"> with the T-DXd arm and 13.5 months with TPC).</w:t>
            </w:r>
            <w:r w:rsidRPr="00C9400D">
              <w:fldChar w:fldCharType="begin"/>
            </w:r>
            <w:r w:rsidR="00CA6345">
              <w:instrText xml:space="preserve"> ADDIN ZOTERO_ITEM CSL_CITATION {"citationID":"3nObLvR0","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C9400D">
              <w:fldChar w:fldCharType="separate"/>
            </w:r>
            <w:r w:rsidR="00FD57F4" w:rsidRPr="00FD57F4">
              <w:rPr>
                <w:rFonts w:cs="Arial"/>
                <w:szCs w:val="24"/>
                <w:vertAlign w:val="superscript"/>
              </w:rPr>
              <w:t>7</w:t>
            </w:r>
            <w:r w:rsidRPr="00C9400D">
              <w:fldChar w:fldCharType="end"/>
            </w:r>
          </w:p>
          <w:p w14:paraId="28AB6654" w14:textId="1CF9F2AB" w:rsidR="0051750D" w:rsidRPr="00C9400D" w:rsidRDefault="006F0B90" w:rsidP="00954359">
            <w:pPr>
              <w:pStyle w:val="Summarybox"/>
              <w:numPr>
                <w:ilvl w:val="0"/>
                <w:numId w:val="45"/>
              </w:numPr>
              <w:spacing w:after="120"/>
            </w:pPr>
            <w:r w:rsidRPr="00C9400D">
              <w:t xml:space="preserve">DESTINY-Breast04 </w:t>
            </w:r>
            <w:r>
              <w:t xml:space="preserve">met </w:t>
            </w:r>
            <w:r w:rsidR="001B1ABB">
              <w:t>s</w:t>
            </w:r>
            <w:r w:rsidR="005314D9" w:rsidRPr="000A55EB">
              <w:rPr>
                <w:rFonts w:eastAsiaTheme="majorEastAsia" w:cs="Arial"/>
              </w:rPr>
              <w:t>tatistical significance for all key efficacy endpoints.</w:t>
            </w:r>
            <w:r w:rsidR="005314D9" w:rsidRPr="00C9400D">
              <w:fldChar w:fldCharType="begin"/>
            </w:r>
            <w:r w:rsidR="00CA6345">
              <w:instrText xml:space="preserve"> ADDIN ZOTERO_ITEM CSL_CITATION {"citationID":"f0nwPN3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314D9" w:rsidRPr="00C9400D">
              <w:fldChar w:fldCharType="separate"/>
            </w:r>
            <w:r w:rsidR="00FD57F4" w:rsidRPr="00FD57F4">
              <w:rPr>
                <w:rFonts w:cs="Arial"/>
                <w:szCs w:val="24"/>
                <w:vertAlign w:val="superscript"/>
              </w:rPr>
              <w:t>7</w:t>
            </w:r>
            <w:r w:rsidR="005314D9" w:rsidRPr="00C9400D">
              <w:fldChar w:fldCharType="end"/>
            </w:r>
          </w:p>
          <w:p w14:paraId="576981D4" w14:textId="77777777" w:rsidR="000B148D" w:rsidRPr="00C9400D" w:rsidRDefault="000B148D">
            <w:pPr>
              <w:pStyle w:val="Summarybox"/>
              <w:spacing w:after="120"/>
              <w:rPr>
                <w:b/>
                <w:bCs/>
              </w:rPr>
            </w:pPr>
            <w:r w:rsidRPr="00C9400D">
              <w:rPr>
                <w:b/>
                <w:bCs/>
              </w:rPr>
              <w:t xml:space="preserve">DESTINY-Breast04 provides evidence on treatment with T-DXd that is generalisable and relevant to UK patients </w:t>
            </w:r>
          </w:p>
          <w:p w14:paraId="05A67C02" w14:textId="75EAD306" w:rsidR="000B148D" w:rsidRPr="00C9400D" w:rsidRDefault="000B148D" w:rsidP="00954359">
            <w:pPr>
              <w:pStyle w:val="Summarybox"/>
              <w:numPr>
                <w:ilvl w:val="0"/>
                <w:numId w:val="45"/>
              </w:numPr>
              <w:spacing w:after="120"/>
            </w:pPr>
            <w:r w:rsidRPr="00C9400D">
              <w:t>DESTINY-Breast04 enrolled patients with either HR-positive or HR-negative HER2-low u/mBC who had received one or two lines of chemotherapy in the unresectable or metastatic setting. If recurrence occurred within six months of (neo)adjuvant chemotherapy, (neo)adjuvant therapy would count as one line of chemotherapy. Patients with HR-positive u/mBC had to have progressed after previous treatment with at least one line of ET</w:t>
            </w:r>
            <w:r>
              <w:t>, and be deemed to no longer benefit from further ET</w:t>
            </w:r>
            <w:r w:rsidRPr="00C9400D">
              <w:t>.</w:t>
            </w:r>
            <w:r w:rsidRPr="00C9400D">
              <w:fldChar w:fldCharType="begin"/>
            </w:r>
            <w:r w:rsidR="00CA6345">
              <w:instrText xml:space="preserve"> ADDIN ZOTERO_ITEM CSL_CITATION {"citationID":"hGtjtYH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C9400D">
              <w:fldChar w:fldCharType="separate"/>
            </w:r>
            <w:r w:rsidR="00FD57F4" w:rsidRPr="00FD57F4">
              <w:rPr>
                <w:rFonts w:cs="Arial"/>
                <w:szCs w:val="24"/>
                <w:vertAlign w:val="superscript"/>
              </w:rPr>
              <w:t>7</w:t>
            </w:r>
            <w:r w:rsidRPr="00C9400D">
              <w:fldChar w:fldCharType="end"/>
            </w:r>
          </w:p>
          <w:p w14:paraId="5EF011F8" w14:textId="7F3F22D8" w:rsidR="000B148D" w:rsidRPr="00C9400D" w:rsidRDefault="000B148D" w:rsidP="00954359">
            <w:pPr>
              <w:pStyle w:val="Summarybox"/>
              <w:numPr>
                <w:ilvl w:val="0"/>
                <w:numId w:val="45"/>
              </w:numPr>
              <w:spacing w:after="120"/>
            </w:pPr>
            <w:r w:rsidRPr="00C9400D">
              <w:t>The comparator arm was TPC, consisting of eribulin (51.1%), capecitabine (20.1%), nab-paclitaxel (10.3%), gemcitabine (10.3%), and paclitaxel (8.2%).</w:t>
            </w:r>
            <w:r>
              <w:fldChar w:fldCharType="begin"/>
            </w:r>
            <w:r w:rsidR="00CA6345">
              <w:instrText xml:space="preserve"> ADDIN ZOTERO_ITEM CSL_CITATION {"citationID":"tLv8CcNx","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C9400D">
              <w:t xml:space="preserve"> </w:t>
            </w:r>
            <w:r>
              <w:t xml:space="preserve">The generalisability of the TPC arm </w:t>
            </w:r>
            <w:r w:rsidR="00A0276A">
              <w:t xml:space="preserve">to UK practice </w:t>
            </w:r>
            <w:r>
              <w:t>was validated with UK clinical experts;</w:t>
            </w:r>
            <w:r>
              <w:fldChar w:fldCharType="begin"/>
            </w:r>
            <w:r w:rsidR="00CA6345">
              <w:instrText xml:space="preserve"> ADDIN ZOTERO_ITEM CSL_CITATION {"citationID":"5YCSqgjZ","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no clear standard of care exists following prior chemotherapy,</w:t>
            </w:r>
            <w:r w:rsidR="00A0276A">
              <w:t xml:space="preserve"> </w:t>
            </w:r>
            <w:r>
              <w:t xml:space="preserve">chemotherapies used in UK practice have similar efficacy and </w:t>
            </w:r>
            <w:r w:rsidR="00A0276A">
              <w:t xml:space="preserve">are </w:t>
            </w:r>
            <w:r>
              <w:t>well represented in the TPC arm.</w:t>
            </w:r>
            <w:r>
              <w:fldChar w:fldCharType="begin"/>
            </w:r>
            <w:r w:rsidR="00CA6345">
              <w:instrText xml:space="preserve"> ADDIN ZOTERO_ITEM CSL_CITATION {"citationID":"u2MXKdmP","properties":{"formattedCitation":"\\super 118,142,143\\nosupersub{}","plainCitation":"118,142,143","noteIndex":0},"citationItems":[{"id":66374,"uris":["http://zotero.org/groups/4797619/items/QJDC2P3S"],"itemData":{"id":66374,"type":"article-journal","abstract":"Capecitabine, an oral fluoropyrimidine carbamate, was designed to generate 5-fluorouracil preferentially at the tumour site. This randomised, phase II trial evaluated the efficacy and safety of capecitabine or paclitaxel in patients with anthracycline-pretreated metastatic breast cancer. Outpatients with locally advanced and/or metastatic breast cancer whose disease was unresponsive or resistant to anthracycline therapy were randomised to 3-week cycles of intermittent oral capecitabine (1255 mg m(-2) twice daily, days 1-14, (22 patients)) or a reference arm of i.v. paclitaxel (175 mg m(-2), (20 patients)). Two additional patients were initially randomised to continuous capecitabine 666 mg m(-2) twice daily, but this arm was closed following selection of the intermittent schedule for further development. Overall response rate was 36% (95% CI 17-59%) with capecitabine (including three complete responses) and 26% (95% CI 9-51%) with paclitaxel (no complete responses). Median time to disease progression was similar in the two treatment groups (3.0 months with capecitabine, 3.1 months with paclitaxel), as was overall survival (7.6 and 9.4 months, respectively). Paclitaxel was associated with more alopecia, peripheral neuropathy, myalgia and neutropenia, whereas typical capecitabine-related adverse events were diarrhoea, vomiting and hand-foot syndrome. Twenty-three per cent of capecitabine-treated patients and 16% of paclitaxel-treated patients achieved a &gt; or =10% improvement in Karnofsky Performance Status. Oral capecitabine is active in anthracycline-pretreated advanced/metastatic breast cancer and has a favourable safety profile. Furthermore, capecitabine provides a convenient, patient-orientated therapy.","container-title":"British Journal of Cancer","DOI":"10.1038/sj.bjc.6600261","ISSN":"0007-0920","issue":"9","journalAbbreviation":"Br J Cancer","language":"eng","note":"PMID: 11986765\nPMCID: PMC2375384","page":"1367-1372","source":"PubMed","title":"Randomised, phase II trial comparing oral capecitabine (Xeloda) with paclitaxel in patients with metastatic/advanced breast cancer pretreated with anthracyclines","volume":"86","author":[{"family":"Talbot","given":"D. C."},{"family":"Moiseyenko","given":"V."},{"family":"Van Belle","given":"S."},{"family":"O'Reilly","given":"S. M."},{"family":"Alba Conejo","given":"E."},{"family":"Ackland","given":"S."},{"family":"Eisenberg","given":"P."},{"family":"Melnychuk","given":"D."},{"family":"Pienkowski","given":"T."},{"family":"Burger","given":"H.-U."},{"family":"Laws","given":"S."},{"family":"Osterwalder","given":"B."}],"issued":{"date-parts":[["2002",5,6]]}}},{"id":66373,"uris":["http://zotero.org/groups/4797619/items/JNK29M3K"],"itemData":{"id":66373,"type":"article-journal","abstract":"Anthracyclines and taxanes are cytotoxic agents that are commonly used for the treatment of breast cancer, including in the adjuvant, neoadjuvant, and metastatic setting. Each drug class of is associated with cumulative and potentially irreversible toxicity, including cardiomyopathy (anthracyclines) and neuropathy (taxanes). This may either limit the duration of therapy for advanced disease, or prevent retreatment for recurrence if previously used as component of adjuvant or neoadjuvant therapy. Several classes of cytotoxic agents have been evaluated in patients with anthracycline and taxane-pretreated metastatic breast cancer (MBC), including other antitubulins (vinorelbine, ixabepilone, eribulin), antimetabolites (capecitabine, gemcitabine), topoisomerase I inhibitors (irinotecan), platinum analogues (cisplatin, carboplatin), and liposomal doxorubicin preparations. No trials have shown an overall survival advantage for combination chemotherapy in this setting, indicating that single cytotoxic agents should usually be used, expect perhaps in patients with rapidly progressive disease and/or high tumor burden.","container-title":"Current Breast Cancer Reports","DOI":"10.1007/s12609-012-0097-1","ISSN":"1943-4588","issue":"1","journalAbbreviation":"Curr Breast Cancer Rep","language":"eng","note":"PMID: 23440080\nPMCID: PMC3579672","page":"42-50","source":"PubMed","title":"Chemotherapy in Patients with Anthracycline- and Taxane-Pretreated Metastatic Breast Cancer: An Overview","title-short":"Chemotherapy in Patients with Anthracycline- and Taxane-Pretreated Metastatic Breast Cancer","volume":"5","author":[{"family":"Andreopoulou","given":"Eleni"},{"family":"Sparano","given":"Joseph A."}],"issued":{"date-parts":[["2013",3,1]]}}},{"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fldChar w:fldCharType="separate"/>
            </w:r>
            <w:r w:rsidR="00CA6345" w:rsidRPr="00CA6345">
              <w:rPr>
                <w:rFonts w:cs="Arial"/>
                <w:szCs w:val="24"/>
                <w:vertAlign w:val="superscript"/>
              </w:rPr>
              <w:t>118,142,143</w:t>
            </w:r>
            <w:r>
              <w:fldChar w:fldCharType="end"/>
            </w:r>
            <w:r>
              <w:t xml:space="preserve"> </w:t>
            </w:r>
          </w:p>
          <w:p w14:paraId="3AEE4E9B" w14:textId="29B060B8" w:rsidR="000B148D" w:rsidRPr="00C9400D" w:rsidRDefault="000B148D">
            <w:pPr>
              <w:pStyle w:val="Summarybox"/>
              <w:spacing w:after="120"/>
              <w:rPr>
                <w:b/>
                <w:bCs/>
              </w:rPr>
            </w:pPr>
            <w:r w:rsidRPr="00C9400D">
              <w:rPr>
                <w:b/>
                <w:bCs/>
              </w:rPr>
              <w:t>DESTINY-Breast04 met the primary endpoint of statistically significant PFS benefit by BICR in the HR-positive cohort</w:t>
            </w:r>
            <w:r w:rsidRPr="00C9400D">
              <w:rPr>
                <w:b/>
                <w:bCs/>
              </w:rPr>
              <w:fldChar w:fldCharType="begin"/>
            </w:r>
            <w:r w:rsidR="00CA6345">
              <w:rPr>
                <w:b/>
                <w:bCs/>
              </w:rPr>
              <w:instrText xml:space="preserve"> ADDIN ZOTERO_ITEM CSL_CITATION {"citationID":"7svzJxQM","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C9400D">
              <w:rPr>
                <w:b/>
                <w:bCs/>
              </w:rPr>
              <w:fldChar w:fldCharType="separate"/>
            </w:r>
            <w:r w:rsidR="00FD57F4" w:rsidRPr="00FD57F4">
              <w:rPr>
                <w:rFonts w:cs="Arial"/>
                <w:szCs w:val="24"/>
                <w:vertAlign w:val="superscript"/>
              </w:rPr>
              <w:t>6,7</w:t>
            </w:r>
            <w:r w:rsidRPr="00C9400D">
              <w:rPr>
                <w:b/>
                <w:bCs/>
              </w:rPr>
              <w:fldChar w:fldCharType="end"/>
            </w:r>
          </w:p>
          <w:p w14:paraId="634A5F48" w14:textId="5A560916" w:rsidR="000B148D" w:rsidRPr="00C9400D" w:rsidRDefault="000B148D" w:rsidP="00954359">
            <w:pPr>
              <w:pStyle w:val="Summarybox"/>
              <w:numPr>
                <w:ilvl w:val="0"/>
                <w:numId w:val="45"/>
              </w:numPr>
              <w:spacing w:after="120"/>
            </w:pPr>
            <w:r w:rsidRPr="00C9400D">
              <w:t>Median PFS by BICR in the HR-positive cohort was 10.1 months (95% CI: 9.5, 11.5) in the T-DXd arm vs. 5.4 months (95% CI: 4.4, 7.1) in the TPC arm</w:t>
            </w:r>
            <w:r>
              <w:t>.</w:t>
            </w:r>
            <w:r>
              <w:fldChar w:fldCharType="begin"/>
            </w:r>
            <w:r w:rsidR="00CA6345">
              <w:instrText xml:space="preserve"> ADDIN ZOTERO_ITEM CSL_CITATION {"citationID":"Nu6Geh3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C9400D">
              <w:t xml:space="preserve"> </w:t>
            </w:r>
          </w:p>
          <w:p w14:paraId="3736383B" w14:textId="28C8E125" w:rsidR="000B148D" w:rsidRPr="00C9400D" w:rsidRDefault="000B148D" w:rsidP="00954359">
            <w:pPr>
              <w:pStyle w:val="Summarybox"/>
              <w:numPr>
                <w:ilvl w:val="0"/>
                <w:numId w:val="45"/>
              </w:numPr>
              <w:spacing w:after="120"/>
            </w:pPr>
            <w:r w:rsidRPr="00C9400D">
              <w:t>T</w:t>
            </w:r>
            <w:r w:rsidRPr="00C9400D">
              <w:noBreakHyphen/>
              <w:t>DXd was associated with a statistically significant 49% lower risk of progression or death compared with TPC (HR: 0.51; 95% CI: 0.40, 0.64; p&lt;0.001) in the HR-positive cohort.</w:t>
            </w:r>
            <w:r>
              <w:fldChar w:fldCharType="begin"/>
            </w:r>
            <w:r w:rsidR="00CA6345">
              <w:instrText xml:space="preserve"> ADDIN ZOTERO_ITEM CSL_CITATION {"citationID":"qT4roXTt","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C9400D" w:rsidDel="00A85EAD">
              <w:t xml:space="preserve"> </w:t>
            </w:r>
          </w:p>
          <w:p w14:paraId="3617F891" w14:textId="0E03F85C" w:rsidR="000B148D" w:rsidRPr="00C9400D" w:rsidRDefault="00294FDC" w:rsidP="00954359">
            <w:pPr>
              <w:pStyle w:val="Summarybox"/>
              <w:numPr>
                <w:ilvl w:val="0"/>
                <w:numId w:val="45"/>
              </w:numPr>
              <w:spacing w:after="120"/>
            </w:pPr>
            <w:r w:rsidRPr="00294FDC">
              <w:rPr>
                <w:color w:val="000000"/>
                <w:highlight w:val="black"/>
              </w:rPr>
              <w:t>xxxxxxxxxxxxxxxxxxxxxxxxx</w:t>
            </w:r>
            <w:r w:rsidR="000B148D" w:rsidRPr="00C9400D">
              <w:t xml:space="preserve"> by PFS by IA (HR: </w:t>
            </w:r>
            <w:r w:rsidRPr="00294FDC">
              <w:rPr>
                <w:color w:val="000000"/>
                <w:highlight w:val="black"/>
              </w:rPr>
              <w:t>xxxx</w:t>
            </w:r>
            <w:r w:rsidR="000B148D" w:rsidRPr="00EC45AD">
              <w:t xml:space="preserve"> </w:t>
            </w:r>
            <w:r w:rsidR="000B148D" w:rsidRPr="00C9400D">
              <w:t xml:space="preserve">for T-DXd vs. TPC; 95% CI: </w:t>
            </w:r>
            <w:r w:rsidRPr="00294FDC">
              <w:rPr>
                <w:color w:val="000000"/>
                <w:highlight w:val="black"/>
              </w:rPr>
              <w:t>xxxxxxxxxx</w:t>
            </w:r>
            <w:r w:rsidR="000B148D" w:rsidRPr="00C9400D">
              <w:t>)</w:t>
            </w:r>
            <w:r w:rsidR="000B148D">
              <w:t xml:space="preserve"> in the HR-positive cohort</w:t>
            </w:r>
            <w:r w:rsidR="000B148D" w:rsidRPr="00C9400D">
              <w:t>.</w:t>
            </w:r>
            <w:r w:rsidR="000B148D" w:rsidRPr="00C9400D">
              <w:fldChar w:fldCharType="begin"/>
            </w:r>
            <w:r w:rsidR="00CA6345">
              <w:instrText xml:space="preserve"> ADDIN ZOTERO_ITEM CSL_CITATION {"citationID":"a2q5qdbckb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C9400D">
              <w:fldChar w:fldCharType="separate"/>
            </w:r>
            <w:r w:rsidR="00FD57F4" w:rsidRPr="00FD57F4">
              <w:rPr>
                <w:rFonts w:cs="Arial"/>
                <w:szCs w:val="24"/>
                <w:vertAlign w:val="superscript"/>
              </w:rPr>
              <w:t>7</w:t>
            </w:r>
            <w:r w:rsidR="000B148D" w:rsidRPr="00C9400D">
              <w:fldChar w:fldCharType="end"/>
            </w:r>
          </w:p>
          <w:p w14:paraId="50A790F1" w14:textId="668A8E3F" w:rsidR="000B148D" w:rsidRPr="00C9400D" w:rsidRDefault="000B148D">
            <w:pPr>
              <w:rPr>
                <w:b/>
                <w:bCs/>
              </w:rPr>
            </w:pPr>
            <w:r w:rsidRPr="00C9400D">
              <w:rPr>
                <w:b/>
                <w:bCs/>
              </w:rPr>
              <w:t>DESTINY-Breast04 also met its key secondary endpoints of PFS by BICR in the FAS, OS in the HR-positive cohort and OS in the FAS</w:t>
            </w:r>
            <w:r>
              <w:rPr>
                <w:b/>
                <w:bCs/>
              </w:rPr>
              <w:fldChar w:fldCharType="begin"/>
            </w:r>
            <w:r w:rsidR="00CA6345">
              <w:rPr>
                <w:b/>
                <w:bCs/>
              </w:rPr>
              <w:instrText xml:space="preserve"> ADDIN ZOTERO_ITEM CSL_CITATION {"citationID":"5rMFMFt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b/>
                <w:bCs/>
              </w:rPr>
              <w:fldChar w:fldCharType="separate"/>
            </w:r>
            <w:r w:rsidR="00FD57F4" w:rsidRPr="00FD57F4">
              <w:rPr>
                <w:rFonts w:cs="Arial"/>
                <w:szCs w:val="24"/>
                <w:vertAlign w:val="superscript"/>
              </w:rPr>
              <w:t>6</w:t>
            </w:r>
            <w:r>
              <w:rPr>
                <w:b/>
                <w:bCs/>
              </w:rPr>
              <w:fldChar w:fldCharType="end"/>
            </w:r>
          </w:p>
          <w:p w14:paraId="47704537" w14:textId="73E2D04B" w:rsidR="000B148D" w:rsidRPr="00C9400D" w:rsidRDefault="000B148D" w:rsidP="00954359">
            <w:pPr>
              <w:pStyle w:val="Summarybox"/>
              <w:numPr>
                <w:ilvl w:val="0"/>
                <w:numId w:val="45"/>
              </w:numPr>
              <w:spacing w:after="120"/>
            </w:pPr>
            <w:r w:rsidRPr="00C9400D">
              <w:t>In the FAS, T-DXd was associated with a statistically significant improvement in PFS by BICR compared with TPC (HR: 0.50; 95% CI: 0.40, 0.63; p&lt;0.001).</w:t>
            </w:r>
            <w:r>
              <w:fldChar w:fldCharType="begin"/>
            </w:r>
            <w:r w:rsidR="00CA6345">
              <w:instrText xml:space="preserve"> ADDIN ZOTERO_ITEM CSL_CITATION {"citationID":"UEDCOyP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C9400D" w:rsidDel="00334B39">
              <w:t xml:space="preserve"> </w:t>
            </w:r>
          </w:p>
          <w:p w14:paraId="391C3CC0" w14:textId="280D639F" w:rsidR="000B148D" w:rsidRPr="00C9400D" w:rsidRDefault="000B148D" w:rsidP="00954359">
            <w:pPr>
              <w:pStyle w:val="Summarybox"/>
              <w:numPr>
                <w:ilvl w:val="0"/>
                <w:numId w:val="45"/>
              </w:numPr>
              <w:spacing w:after="120"/>
            </w:pPr>
            <w:r w:rsidRPr="00C9400D">
              <w:t>In the HR-positive cohort, T</w:t>
            </w:r>
            <w:r w:rsidRPr="00C9400D">
              <w:noBreakHyphen/>
              <w:t>DXd was associated with a statistically significant improvement in OS compared with TPC (HR: 0.64; 95% CI: 0.48, 0.86; p=0.00</w:t>
            </w:r>
            <w:r>
              <w:t>3</w:t>
            </w:r>
            <w:r w:rsidRPr="00C9400D">
              <w:t>).</w:t>
            </w:r>
            <w:r>
              <w:fldChar w:fldCharType="begin"/>
            </w:r>
            <w:r w:rsidR="00CA6345">
              <w:instrText xml:space="preserve"> ADDIN ZOTERO_ITEM CSL_CITATION {"citationID":"md4OpLa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p>
          <w:p w14:paraId="0B536F90" w14:textId="454AC658" w:rsidR="000B148D" w:rsidRPr="00C9400D" w:rsidRDefault="000B148D" w:rsidP="00954359">
            <w:pPr>
              <w:pStyle w:val="Summarybox"/>
              <w:numPr>
                <w:ilvl w:val="0"/>
                <w:numId w:val="45"/>
              </w:numPr>
              <w:spacing w:after="120"/>
            </w:pPr>
            <w:r w:rsidRPr="00C9400D">
              <w:lastRenderedPageBreak/>
              <w:t>In the FAS, T-DXd was associated with a statistically significant improvement in OS compared with TPC (HR: 0.64; 95% CI: 0.49, 0.84; p=0.001).</w:t>
            </w:r>
            <w:r>
              <w:fldChar w:fldCharType="begin"/>
            </w:r>
            <w:r w:rsidR="00CA6345">
              <w:instrText xml:space="preserve"> ADDIN ZOTERO_ITEM CSL_CITATION {"citationID":"01sWJu6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C9400D">
              <w:t xml:space="preserve"> </w:t>
            </w:r>
          </w:p>
          <w:p w14:paraId="1AEBAAAD" w14:textId="2DF0FB5B" w:rsidR="000B148D" w:rsidRPr="00C9400D" w:rsidRDefault="000B148D">
            <w:pPr>
              <w:pStyle w:val="Summarybox"/>
              <w:keepNext/>
              <w:spacing w:after="40"/>
              <w:rPr>
                <w:b/>
                <w:bCs/>
              </w:rPr>
            </w:pPr>
            <w:r w:rsidRPr="00C9400D">
              <w:rPr>
                <w:b/>
                <w:bCs/>
              </w:rPr>
              <w:t>T</w:t>
            </w:r>
            <w:r w:rsidRPr="00C9400D">
              <w:rPr>
                <w:b/>
                <w:bCs/>
              </w:rPr>
              <w:noBreakHyphen/>
              <w:t>DXd was associated with a statistically significant confirmed ORR and higher CR and PR rates than TPC</w:t>
            </w:r>
            <w:r>
              <w:rPr>
                <w:b/>
                <w:bCs/>
              </w:rPr>
              <w:fldChar w:fldCharType="begin"/>
            </w:r>
            <w:r w:rsidR="00CA6345">
              <w:rPr>
                <w:b/>
                <w:bCs/>
              </w:rPr>
              <w:instrText xml:space="preserve"> ADDIN ZOTERO_ITEM CSL_CITATION {"citationID":"bC5DXHbr","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b/>
                <w:bCs/>
              </w:rPr>
              <w:fldChar w:fldCharType="separate"/>
            </w:r>
            <w:r w:rsidR="00FD57F4" w:rsidRPr="00FD57F4">
              <w:rPr>
                <w:rFonts w:cs="Arial"/>
                <w:szCs w:val="24"/>
                <w:vertAlign w:val="superscript"/>
              </w:rPr>
              <w:t>6,7</w:t>
            </w:r>
            <w:r>
              <w:rPr>
                <w:b/>
                <w:bCs/>
              </w:rPr>
              <w:fldChar w:fldCharType="end"/>
            </w:r>
          </w:p>
          <w:p w14:paraId="5DFF6DA3" w14:textId="21F6C008" w:rsidR="000B148D" w:rsidRPr="00C9400D" w:rsidRDefault="000B148D" w:rsidP="00954359">
            <w:pPr>
              <w:pStyle w:val="Summarybox"/>
              <w:numPr>
                <w:ilvl w:val="0"/>
                <w:numId w:val="45"/>
              </w:numPr>
              <w:spacing w:after="120"/>
            </w:pPr>
            <w:r w:rsidRPr="00C9400D">
              <w:t>In the FAS, T-DXd was associated with a significantly greater confirmed ORR by BICR (52.3%) compared with TPC (16.3%) at DCO (</w:t>
            </w:r>
            <w:r w:rsidRPr="0099320D">
              <w:t>p&lt;0.0001</w:t>
            </w:r>
            <w:r w:rsidRPr="00C9400D">
              <w:t>).</w:t>
            </w:r>
            <w:r>
              <w:fldChar w:fldCharType="begin"/>
            </w:r>
            <w:r w:rsidR="00CA6345">
              <w:instrText xml:space="preserve"> ADDIN ZOTERO_ITEM CSL_CITATION {"citationID":"NLBqAUf2","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C9400D">
              <w:t xml:space="preserve"> </w:t>
            </w:r>
          </w:p>
          <w:p w14:paraId="2B1DE84C" w14:textId="6A3DD2AC" w:rsidR="000B148D" w:rsidRPr="00C9400D" w:rsidRDefault="000B148D" w:rsidP="00954359">
            <w:pPr>
              <w:pStyle w:val="Summarybox"/>
              <w:numPr>
                <w:ilvl w:val="0"/>
                <w:numId w:val="45"/>
              </w:numPr>
              <w:spacing w:after="120"/>
            </w:pPr>
            <w:r w:rsidRPr="00C9400D">
              <w:t xml:space="preserve">In the FAS, a best overall response of CR and PR </w:t>
            </w:r>
            <w:r>
              <w:t xml:space="preserve">by BICR </w:t>
            </w:r>
            <w:r w:rsidRPr="00C9400D">
              <w:t>was observed in more than twice as many patients in the T-DXd arm as the TPC arm (CR: 3.5% vs. 1.1%; PR: 49.1% vs. 15.2%)</w:t>
            </w:r>
            <w:r>
              <w:t>.</w:t>
            </w:r>
            <w:r>
              <w:fldChar w:fldCharType="begin"/>
            </w:r>
            <w:r w:rsidR="00CA6345">
              <w:instrText xml:space="preserve"> ADDIN ZOTERO_ITEM CSL_CITATION {"citationID":"h3vxs9L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p>
          <w:p w14:paraId="35657C88" w14:textId="77777777" w:rsidR="000B148D" w:rsidRPr="00C9400D" w:rsidRDefault="000B148D">
            <w:pPr>
              <w:pStyle w:val="Summarybox"/>
              <w:spacing w:after="120"/>
              <w:rPr>
                <w:b/>
                <w:bCs/>
              </w:rPr>
            </w:pPr>
            <w:r w:rsidRPr="00C9400D">
              <w:rPr>
                <w:b/>
                <w:bCs/>
              </w:rPr>
              <w:t xml:space="preserve">PFS benefit was consistent across stratification factors and pre-specified subgroups </w:t>
            </w:r>
          </w:p>
          <w:p w14:paraId="11674DD8" w14:textId="332CD89D" w:rsidR="000B148D" w:rsidRPr="00C9400D" w:rsidRDefault="000B148D" w:rsidP="00954359">
            <w:pPr>
              <w:pStyle w:val="Summarybox"/>
              <w:numPr>
                <w:ilvl w:val="0"/>
                <w:numId w:val="45"/>
              </w:numPr>
              <w:spacing w:after="120"/>
            </w:pPr>
            <w:r w:rsidRPr="00C9400D">
              <w:t>PFS benefit was consistent across key subgroups, including HER2 status, HR</w:t>
            </w:r>
            <w:r w:rsidR="0033416B">
              <w:t>-</w:t>
            </w:r>
            <w:r w:rsidRPr="00C9400D">
              <w:t>status, number of prior lines of chemotherapy in the metastatic setting, prior CDK4/6 inhibitor use, and ECOG performance status.</w:t>
            </w:r>
            <w:r>
              <w:fldChar w:fldCharType="begin"/>
            </w:r>
            <w:r w:rsidR="00CA6345">
              <w:instrText xml:space="preserve"> ADDIN ZOTERO_ITEM CSL_CITATION {"citationID":"w1WXC6Ar","properties":{"formattedCitation":"\\super 7,140\\nosupersub{}","plainCitation":"7,140","noteIndex":0},"citationItems":[{"id":65944,"uris":["http://zotero.org/groups/4797619/items/WBVSVVF7"],"itemData":{"id":65944,"type":"document","title":"Clinical Study Report for DS8201-A-U303. Data cut-off date: 11 Jan 2022. Data on File.","author":[{"family":"Daiichi Sankyo Inc.","given":""}],"issued":{"date-parts":[["2022"]]}}},{"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7,140</w:t>
            </w:r>
            <w:r>
              <w:fldChar w:fldCharType="end"/>
            </w:r>
          </w:p>
          <w:p w14:paraId="4322022E" w14:textId="270D1522" w:rsidR="000B148D" w:rsidRPr="00C9400D" w:rsidRDefault="000B148D">
            <w:pPr>
              <w:pStyle w:val="Body"/>
              <w:rPr>
                <w:b/>
                <w:bCs/>
              </w:rPr>
            </w:pPr>
            <w:r w:rsidRPr="00C9400D">
              <w:rPr>
                <w:b/>
                <w:bCs/>
              </w:rPr>
              <w:t>T-DXd has a manageable and well-known safety profile in u/mBC, with no new safety concerns identified in DESTINY-Breast04</w:t>
            </w:r>
            <w:r w:rsidRPr="00C9400D">
              <w:rPr>
                <w:b/>
                <w:bCs/>
              </w:rPr>
              <w:fldChar w:fldCharType="begin"/>
            </w:r>
            <w:r w:rsidR="00CA6345">
              <w:rPr>
                <w:b/>
                <w:bCs/>
              </w:rPr>
              <w:instrText xml:space="preserve"> ADDIN ZOTERO_ITEM CSL_CITATION {"citationID":"f6heWml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C9400D">
              <w:rPr>
                <w:b/>
                <w:bCs/>
              </w:rPr>
              <w:fldChar w:fldCharType="separate"/>
            </w:r>
            <w:r w:rsidR="00FD57F4" w:rsidRPr="00FD57F4">
              <w:rPr>
                <w:rFonts w:cs="Arial"/>
                <w:szCs w:val="24"/>
                <w:vertAlign w:val="superscript"/>
              </w:rPr>
              <w:t>7</w:t>
            </w:r>
            <w:r w:rsidRPr="00C9400D">
              <w:rPr>
                <w:b/>
                <w:bCs/>
              </w:rPr>
              <w:fldChar w:fldCharType="end"/>
            </w:r>
          </w:p>
          <w:p w14:paraId="0ABA66B8" w14:textId="091F273A" w:rsidR="000B148D" w:rsidRDefault="000B148D" w:rsidP="00954359">
            <w:pPr>
              <w:pStyle w:val="Body"/>
              <w:numPr>
                <w:ilvl w:val="0"/>
                <w:numId w:val="45"/>
              </w:numPr>
            </w:pPr>
            <w:r w:rsidRPr="00C9400D">
              <w:t xml:space="preserve">Exposure-adjusted AE rates were lower for T-DXd than TPC for </w:t>
            </w:r>
            <w:r w:rsidRPr="0099320D">
              <w:t xml:space="preserve">TEAEs, Grade </w:t>
            </w:r>
            <w:r w:rsidRPr="0099320D">
              <w:rPr>
                <w:rFonts w:cs="Arial"/>
              </w:rPr>
              <w:t>≥</w:t>
            </w:r>
            <w:r w:rsidRPr="0099320D">
              <w:t>3 TEAEs, drug-related TEAEs, and TEAEs related to dose modification</w:t>
            </w:r>
            <w:r w:rsidRPr="00C9400D">
              <w:t>.</w:t>
            </w:r>
            <w:r>
              <w:fldChar w:fldCharType="begin"/>
            </w:r>
            <w:r w:rsidR="00CA6345">
              <w:instrText xml:space="preserve"> ADDIN ZOTERO_ITEM CSL_CITATION {"citationID":"Vtw8Mhs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p>
          <w:p w14:paraId="2C0369AD" w14:textId="7419F47C" w:rsidR="000B148D" w:rsidRDefault="000B148D" w:rsidP="00954359">
            <w:pPr>
              <w:pStyle w:val="Body"/>
              <w:numPr>
                <w:ilvl w:val="0"/>
                <w:numId w:val="45"/>
              </w:numPr>
            </w:pPr>
            <w:r>
              <w:t xml:space="preserve">In the T-DXd arm, the most common TEAEs of any grade were </w:t>
            </w:r>
            <w:r w:rsidR="00294FDC" w:rsidRPr="00294FDC">
              <w:rPr>
                <w:color w:val="000000"/>
                <w:highlight w:val="black"/>
              </w:rPr>
              <w:t>xxxxxx</w:t>
            </w:r>
            <w:r>
              <w:t xml:space="preserve"> (</w:t>
            </w:r>
            <w:r w:rsidR="00294FDC" w:rsidRPr="00294FDC">
              <w:rPr>
                <w:color w:val="000000"/>
                <w:highlight w:val="black"/>
              </w:rPr>
              <w:t>xxxxx</w:t>
            </w:r>
            <w:r>
              <w:t xml:space="preserve">), </w:t>
            </w:r>
            <w:r w:rsidR="00294FDC" w:rsidRPr="00294FDC">
              <w:rPr>
                <w:color w:val="000000"/>
                <w:highlight w:val="black"/>
              </w:rPr>
              <w:t>xxxxxxx</w:t>
            </w:r>
            <w:r>
              <w:t xml:space="preserve"> (</w:t>
            </w:r>
            <w:r w:rsidR="00294FDC" w:rsidRPr="00294FDC">
              <w:rPr>
                <w:color w:val="000000"/>
                <w:highlight w:val="black"/>
              </w:rPr>
              <w:t>xxxxx</w:t>
            </w:r>
            <w:r>
              <w:t xml:space="preserve">) and </w:t>
            </w:r>
            <w:r w:rsidR="00294FDC" w:rsidRPr="00294FDC">
              <w:rPr>
                <w:color w:val="000000"/>
                <w:highlight w:val="black"/>
              </w:rPr>
              <w:t>xxxxxxxx</w:t>
            </w:r>
            <w:r>
              <w:t xml:space="preserve"> (</w:t>
            </w:r>
            <w:r w:rsidR="00294FDC" w:rsidRPr="00294FDC">
              <w:rPr>
                <w:color w:val="000000"/>
                <w:highlight w:val="black"/>
              </w:rPr>
              <w:t>xxxxx</w:t>
            </w:r>
            <w:r>
              <w:t>). The majority of TEAEs associated with T-DXd were low grade.</w:t>
            </w:r>
            <w:r>
              <w:fldChar w:fldCharType="begin"/>
            </w:r>
            <w:r w:rsidR="00CA6345">
              <w:instrText xml:space="preserve"> ADDIN ZOTERO_ITEM CSL_CITATION {"citationID":"qFUiL9Dk","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p>
          <w:p w14:paraId="19F9DA9B" w14:textId="2418265A" w:rsidR="000B148D" w:rsidRPr="00C9400D" w:rsidRDefault="000B148D" w:rsidP="00954359">
            <w:pPr>
              <w:pStyle w:val="Body"/>
              <w:numPr>
                <w:ilvl w:val="0"/>
                <w:numId w:val="45"/>
              </w:numPr>
            </w:pPr>
            <w:r>
              <w:t>No new AEs of concern were identified with T-DXd in the DESTINY-Breast04 study vs. previous studies of T-DXd, including DESTINY-Breast01 and DESTINY-Breast03.</w:t>
            </w:r>
            <w:r>
              <w:fldChar w:fldCharType="begin"/>
            </w:r>
            <w:r w:rsidR="00CA6345">
              <w:instrText xml:space="preserve"> ADDIN ZOTERO_ITEM CSL_CITATION {"citationID":"W2PrsM20","properties":{"formattedCitation":"\\super 20,68\\nosupersub{}","plainCitation":"20,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fldChar w:fldCharType="separate"/>
            </w:r>
            <w:r w:rsidR="00FD57F4" w:rsidRPr="00FD57F4">
              <w:rPr>
                <w:rFonts w:cs="Arial"/>
                <w:szCs w:val="24"/>
                <w:vertAlign w:val="superscript"/>
              </w:rPr>
              <w:t>20,68</w:t>
            </w:r>
            <w:r>
              <w:fldChar w:fldCharType="end"/>
            </w:r>
          </w:p>
          <w:p w14:paraId="21442E19" w14:textId="591428F2" w:rsidR="000B148D" w:rsidRPr="00C9400D" w:rsidRDefault="000B148D" w:rsidP="00650DAF">
            <w:pPr>
              <w:pStyle w:val="Body"/>
              <w:tabs>
                <w:tab w:val="left" w:pos="3999"/>
              </w:tabs>
              <w:rPr>
                <w:b/>
                <w:bCs/>
              </w:rPr>
            </w:pPr>
            <w:r w:rsidRPr="00C9400D">
              <w:rPr>
                <w:b/>
                <w:bCs/>
              </w:rPr>
              <w:t xml:space="preserve">In DESTINY-Breast04, T-DXd was </w:t>
            </w:r>
            <w:r w:rsidRPr="002A62C1">
              <w:rPr>
                <w:b/>
                <w:bCs/>
              </w:rPr>
              <w:t>associated with longer TTDD in QoL than TPC across</w:t>
            </w:r>
            <w:r w:rsidRPr="00C9400D">
              <w:rPr>
                <w:b/>
                <w:bCs/>
              </w:rPr>
              <w:t xml:space="preserve"> </w:t>
            </w:r>
            <w:r w:rsidRPr="002A62C1">
              <w:rPr>
                <w:b/>
                <w:bCs/>
              </w:rPr>
              <w:t>PRO tools in the FAS and HR</w:t>
            </w:r>
            <w:r w:rsidRPr="00C9400D">
              <w:rPr>
                <w:b/>
                <w:bCs/>
              </w:rPr>
              <w:t>-positive cohort</w:t>
            </w:r>
            <w:r>
              <w:rPr>
                <w:b/>
                <w:bCs/>
              </w:rPr>
              <w:fldChar w:fldCharType="begin"/>
            </w:r>
            <w:r w:rsidR="00CA6345">
              <w:rPr>
                <w:b/>
                <w:bCs/>
              </w:rPr>
              <w:instrText xml:space="preserve"> ADDIN ZOTERO_ITEM CSL_CITATION {"citationID":"yi1gmMEx","properties":{"formattedCitation":"\\super 151\\nosupersub{}","plainCitation":"151","noteIndex":0},"citationItems":[{"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rPr>
                <w:b/>
                <w:bCs/>
              </w:rPr>
              <w:fldChar w:fldCharType="separate"/>
            </w:r>
            <w:r w:rsidR="00CA6345" w:rsidRPr="00CA6345">
              <w:rPr>
                <w:rFonts w:cs="Arial"/>
                <w:szCs w:val="24"/>
                <w:vertAlign w:val="superscript"/>
              </w:rPr>
              <w:t>151</w:t>
            </w:r>
            <w:r>
              <w:rPr>
                <w:b/>
                <w:bCs/>
              </w:rPr>
              <w:fldChar w:fldCharType="end"/>
            </w:r>
          </w:p>
          <w:p w14:paraId="4FA93AFD" w14:textId="68550BDA" w:rsidR="000B148D" w:rsidRPr="00C9400D" w:rsidRDefault="000B148D" w:rsidP="00650DAF">
            <w:pPr>
              <w:pStyle w:val="Body"/>
              <w:numPr>
                <w:ilvl w:val="0"/>
                <w:numId w:val="45"/>
              </w:numPr>
              <w:spacing w:after="120"/>
              <w:ind w:left="714" w:hanging="357"/>
            </w:pPr>
            <w:r>
              <w:t xml:space="preserve">In the FAS, HRQoL as measured by the EORTC QLQ-30 and EORTC QLQ-BR45 was </w:t>
            </w:r>
            <w:r w:rsidR="00294FDC" w:rsidRPr="00294FDC">
              <w:rPr>
                <w:color w:val="000000"/>
                <w:highlight w:val="black"/>
              </w:rPr>
              <w:t>xxxxxxxxxxxxxxxxxxxxxxxxxxxxxxxxxxxxxxxxxxxxxxxxxxxxxxxxxxxxxxxxx</w:t>
            </w:r>
            <w:r w:rsidR="00677FAE">
              <w:rPr>
                <w:color w:val="000000"/>
                <w:highlight w:val="black"/>
              </w:rPr>
              <w:t xml:space="preserve"> </w:t>
            </w:r>
            <w:r w:rsidR="00294FDC" w:rsidRPr="00294FDC">
              <w:rPr>
                <w:color w:val="000000"/>
                <w:highlight w:val="black"/>
              </w:rPr>
              <w:t>xxxxxxxxxxxxxxxxxxxxxxxxxxxxxxxxxxxxxxxxxxxxxxx</w:t>
            </w:r>
            <w:r>
              <w:t>).</w:t>
            </w:r>
            <w:r>
              <w:fldChar w:fldCharType="begin"/>
            </w:r>
            <w:r w:rsidR="00CA6345">
              <w:instrText xml:space="preserve"> ADDIN ZOTERO_ITEM CSL_CITATION {"citationID":"45xwhO9s","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t xml:space="preserve"> </w:t>
            </w:r>
          </w:p>
          <w:p w14:paraId="2A48E7CF" w14:textId="2F6F6A27" w:rsidR="000B148D" w:rsidRPr="00A65432" w:rsidRDefault="000B148D" w:rsidP="00954359">
            <w:pPr>
              <w:pStyle w:val="Body"/>
              <w:numPr>
                <w:ilvl w:val="0"/>
                <w:numId w:val="45"/>
              </w:numPr>
              <w:rPr>
                <w:b/>
                <w:bCs/>
              </w:rPr>
            </w:pPr>
            <w:r>
              <w:t xml:space="preserve">In the FAS, median TTDD was </w:t>
            </w:r>
            <w:r w:rsidR="00294FDC" w:rsidRPr="00294FDC">
              <w:rPr>
                <w:color w:val="000000"/>
                <w:highlight w:val="black"/>
              </w:rPr>
              <w:t>xxxxxxxxxxxxxxxxxxxxxxxx</w:t>
            </w:r>
            <w:r>
              <w:t xml:space="preserve"> for EQ-5D-5L VAS (</w:t>
            </w:r>
            <w:r w:rsidR="00294FDC" w:rsidRPr="00933EC3">
              <w:rPr>
                <w:color w:val="000000"/>
                <w:highlight w:val="black"/>
              </w:rPr>
              <w:t>xxx</w:t>
            </w:r>
            <w:r w:rsidR="00514C4B" w:rsidRPr="00933EC3">
              <w:t xml:space="preserve"> months</w:t>
            </w:r>
            <w:r w:rsidR="001F730E">
              <w:t xml:space="preserve"> </w:t>
            </w:r>
            <w:r w:rsidR="003B6FAE">
              <w:t>[</w:t>
            </w:r>
            <w:r w:rsidR="00AB5C6B">
              <w:t xml:space="preserve">95% CI: </w:t>
            </w:r>
            <w:r w:rsidR="00294FDC" w:rsidRPr="00294FDC">
              <w:rPr>
                <w:color w:val="000000"/>
                <w:highlight w:val="black"/>
              </w:rPr>
              <w:t>xxxxxxxxx</w:t>
            </w:r>
            <w:r w:rsidR="003B6FAE">
              <w:rPr>
                <w:u w:val="single"/>
              </w:rPr>
              <w:t>]</w:t>
            </w:r>
            <w:r w:rsidR="00752DB1">
              <w:t xml:space="preserve"> </w:t>
            </w:r>
            <w:r w:rsidR="001F730E">
              <w:t xml:space="preserve">vs. </w:t>
            </w:r>
            <w:r w:rsidR="00294FDC" w:rsidRPr="00294FDC">
              <w:rPr>
                <w:color w:val="000000"/>
                <w:highlight w:val="black"/>
              </w:rPr>
              <w:t>xx</w:t>
            </w:r>
            <w:r w:rsidR="00C726C3">
              <w:rPr>
                <w:u w:val="single"/>
              </w:rPr>
              <w:t>5</w:t>
            </w:r>
            <w:r w:rsidR="001F730E" w:rsidRPr="00F710CB">
              <w:t xml:space="preserve"> </w:t>
            </w:r>
            <w:r w:rsidR="001F730E">
              <w:t>months</w:t>
            </w:r>
            <w:r w:rsidR="00752DB1">
              <w:t xml:space="preserve"> </w:t>
            </w:r>
            <w:r w:rsidR="003B6FAE">
              <w:t>[</w:t>
            </w:r>
            <w:r w:rsidR="00752DB1">
              <w:t xml:space="preserve">95% CI: </w:t>
            </w:r>
            <w:r w:rsidR="00294FDC" w:rsidRPr="00294FDC">
              <w:rPr>
                <w:color w:val="000000"/>
                <w:highlight w:val="black"/>
              </w:rPr>
              <w:t>xxxxxx</w:t>
            </w:r>
            <w:r w:rsidR="003B6FAE">
              <w:t>]</w:t>
            </w:r>
            <w:r w:rsidR="00875C84">
              <w:t xml:space="preserve">; </w:t>
            </w:r>
            <w:r>
              <w:t xml:space="preserve">HR: </w:t>
            </w:r>
            <w:r w:rsidR="00294FDC" w:rsidRPr="00294FDC">
              <w:rPr>
                <w:color w:val="000000"/>
                <w:highlight w:val="black"/>
              </w:rPr>
              <w:t>xxxx</w:t>
            </w:r>
            <w:r>
              <w:t xml:space="preserve">; 95% CI: </w:t>
            </w:r>
            <w:r w:rsidR="00294FDC" w:rsidRPr="00294FDC">
              <w:rPr>
                <w:color w:val="000000"/>
                <w:highlight w:val="black"/>
              </w:rPr>
              <w:t>xxxx</w:t>
            </w:r>
            <w:r>
              <w:t xml:space="preserve">, </w:t>
            </w:r>
            <w:r w:rsidR="00294FDC" w:rsidRPr="00294FDC">
              <w:rPr>
                <w:color w:val="000000"/>
                <w:highlight w:val="black"/>
              </w:rPr>
              <w:t>xxxx</w:t>
            </w:r>
            <w:r>
              <w:t>; p=</w:t>
            </w:r>
            <w:r w:rsidR="00294FDC" w:rsidRPr="00294FDC">
              <w:rPr>
                <w:color w:val="000000"/>
                <w:highlight w:val="black"/>
              </w:rPr>
              <w:t>xxxxxx</w:t>
            </w:r>
            <w:r>
              <w:t>), for EORTC QLQ-30 global health status (</w:t>
            </w:r>
            <w:r w:rsidR="00294FDC" w:rsidRPr="00294FDC">
              <w:rPr>
                <w:color w:val="000000"/>
                <w:highlight w:val="black"/>
              </w:rPr>
              <w:t>xxxx</w:t>
            </w:r>
            <w:r w:rsidR="00BF1804">
              <w:t xml:space="preserve"> </w:t>
            </w:r>
            <w:r w:rsidR="00F033D9">
              <w:t xml:space="preserve">months </w:t>
            </w:r>
            <w:r w:rsidR="003B6FAE">
              <w:t>[</w:t>
            </w:r>
            <w:r w:rsidR="00AB5C6B">
              <w:t xml:space="preserve">95% CI: </w:t>
            </w:r>
            <w:r w:rsidR="00294FDC" w:rsidRPr="00294FDC">
              <w:rPr>
                <w:color w:val="000000"/>
                <w:highlight w:val="black"/>
              </w:rPr>
              <w:t>xxxxxxxxx</w:t>
            </w:r>
            <w:r w:rsidR="003B6FAE">
              <w:t>]</w:t>
            </w:r>
            <w:r w:rsidR="004B39C2">
              <w:t xml:space="preserve"> </w:t>
            </w:r>
            <w:r w:rsidR="00BF1804">
              <w:t xml:space="preserve">vs. </w:t>
            </w:r>
            <w:r w:rsidR="00294FDC" w:rsidRPr="00294FDC">
              <w:rPr>
                <w:color w:val="000000"/>
                <w:highlight w:val="black"/>
              </w:rPr>
              <w:t>xxx</w:t>
            </w:r>
            <w:r w:rsidR="00BF1804">
              <w:t xml:space="preserve"> </w:t>
            </w:r>
            <w:r w:rsidR="00AA73A2">
              <w:t xml:space="preserve">months </w:t>
            </w:r>
            <w:r w:rsidR="003B6FAE">
              <w:t>[</w:t>
            </w:r>
            <w:r w:rsidR="004B39C2">
              <w:t xml:space="preserve">95% CI: </w:t>
            </w:r>
            <w:r w:rsidR="00294FDC" w:rsidRPr="00294FDC">
              <w:rPr>
                <w:color w:val="000000"/>
                <w:highlight w:val="black"/>
              </w:rPr>
              <w:t>xxxxxxxx</w:t>
            </w:r>
            <w:r w:rsidR="003B6FAE">
              <w:t>]</w:t>
            </w:r>
            <w:r w:rsidR="00BF1804">
              <w:t xml:space="preserve">; </w:t>
            </w:r>
            <w:r>
              <w:t xml:space="preserve">HR: </w:t>
            </w:r>
            <w:r w:rsidR="00294FDC" w:rsidRPr="00294FDC">
              <w:rPr>
                <w:color w:val="000000"/>
                <w:highlight w:val="black"/>
              </w:rPr>
              <w:t>xxxx</w:t>
            </w:r>
            <w:r>
              <w:t xml:space="preserve">; 95% CI: </w:t>
            </w:r>
            <w:r w:rsidR="00294FDC" w:rsidRPr="00294FDC">
              <w:rPr>
                <w:color w:val="000000"/>
                <w:highlight w:val="black"/>
              </w:rPr>
              <w:t>xxxx</w:t>
            </w:r>
            <w:r>
              <w:t xml:space="preserve">, </w:t>
            </w:r>
            <w:r w:rsidR="00294FDC" w:rsidRPr="00294FDC">
              <w:rPr>
                <w:color w:val="000000"/>
                <w:highlight w:val="black"/>
              </w:rPr>
              <w:t>xxxx</w:t>
            </w:r>
            <w:r>
              <w:t>; p=</w:t>
            </w:r>
            <w:r w:rsidR="00294FDC" w:rsidRPr="00294FDC">
              <w:rPr>
                <w:color w:val="000000"/>
                <w:highlight w:val="black"/>
              </w:rPr>
              <w:t>xxxxxx</w:t>
            </w:r>
            <w:r>
              <w:t>), and for the arm symptom scale of the EORTC QLQ-BR45 (</w:t>
            </w:r>
            <w:r w:rsidR="00294FDC" w:rsidRPr="00294FDC">
              <w:rPr>
                <w:color w:val="000000"/>
                <w:highlight w:val="black"/>
              </w:rPr>
              <w:t>xxxx</w:t>
            </w:r>
            <w:r w:rsidR="00382EB4">
              <w:t xml:space="preserve"> </w:t>
            </w:r>
            <w:r w:rsidR="00F033D9">
              <w:t xml:space="preserve">months </w:t>
            </w:r>
            <w:r w:rsidR="003B6FAE">
              <w:t>[</w:t>
            </w:r>
            <w:r w:rsidR="00AA73A2">
              <w:t xml:space="preserve">95% CI: </w:t>
            </w:r>
            <w:r w:rsidR="00294FDC" w:rsidRPr="00294FDC">
              <w:rPr>
                <w:color w:val="000000"/>
                <w:highlight w:val="black"/>
              </w:rPr>
              <w:t>xxxxxxxxxx</w:t>
            </w:r>
            <w:r w:rsidR="003B6FAE">
              <w:rPr>
                <w:u w:val="single"/>
              </w:rPr>
              <w:t>]</w:t>
            </w:r>
            <w:r w:rsidR="00AA73A2">
              <w:t xml:space="preserve"> </w:t>
            </w:r>
            <w:r w:rsidR="00382EB4">
              <w:t xml:space="preserve">vs. </w:t>
            </w:r>
            <w:r w:rsidR="00294FDC" w:rsidRPr="00294FDC">
              <w:rPr>
                <w:color w:val="000000"/>
                <w:highlight w:val="black"/>
              </w:rPr>
              <w:t>xxx</w:t>
            </w:r>
            <w:r w:rsidR="00E926B4">
              <w:t xml:space="preserve"> months</w:t>
            </w:r>
            <w:r w:rsidR="00AA73A2">
              <w:t xml:space="preserve"> </w:t>
            </w:r>
            <w:r w:rsidR="003B6FAE">
              <w:t>[</w:t>
            </w:r>
            <w:r w:rsidR="00AA73A2">
              <w:t xml:space="preserve">95% CI: </w:t>
            </w:r>
            <w:r w:rsidR="00294FDC" w:rsidRPr="00294FDC">
              <w:rPr>
                <w:color w:val="000000"/>
                <w:highlight w:val="black"/>
              </w:rPr>
              <w:t>xxxxxxx</w:t>
            </w:r>
            <w:r w:rsidR="003B6FAE">
              <w:t>]</w:t>
            </w:r>
            <w:r w:rsidR="00E926B4">
              <w:t xml:space="preserve">; </w:t>
            </w:r>
            <w:r>
              <w:t xml:space="preserve">HR: </w:t>
            </w:r>
            <w:r w:rsidR="00294FDC" w:rsidRPr="00294FDC">
              <w:rPr>
                <w:color w:val="000000"/>
                <w:highlight w:val="black"/>
              </w:rPr>
              <w:t>xxxx</w:t>
            </w:r>
            <w:r>
              <w:t xml:space="preserve">; 95% CI: </w:t>
            </w:r>
            <w:r w:rsidR="00294FDC" w:rsidRPr="00294FDC">
              <w:rPr>
                <w:color w:val="000000"/>
                <w:highlight w:val="black"/>
              </w:rPr>
              <w:t>xxxx</w:t>
            </w:r>
            <w:r>
              <w:t xml:space="preserve">, </w:t>
            </w:r>
            <w:r w:rsidR="00294FDC" w:rsidRPr="00294FDC">
              <w:rPr>
                <w:color w:val="000000"/>
                <w:highlight w:val="black"/>
              </w:rPr>
              <w:t>xxxx</w:t>
            </w:r>
            <w:r>
              <w:t>; p=</w:t>
            </w:r>
            <w:r w:rsidR="00294FDC" w:rsidRPr="00294FDC">
              <w:rPr>
                <w:color w:val="000000"/>
                <w:highlight w:val="black"/>
              </w:rPr>
              <w:t>xxxxxx</w:t>
            </w:r>
            <w:r>
              <w:t>).</w:t>
            </w:r>
            <w:r>
              <w:fldChar w:fldCharType="begin"/>
            </w:r>
            <w:r w:rsidR="00CA6345">
              <w:instrText xml:space="preserve"> ADDIN ZOTERO_ITEM CSL_CITATION {"citationID":"wBgMEjj4","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p>
        </w:tc>
      </w:tr>
    </w:tbl>
    <w:p w14:paraId="595CD046" w14:textId="33F0ECD8" w:rsidR="000B148D" w:rsidRDefault="000B148D" w:rsidP="000B148D">
      <w:pPr>
        <w:pStyle w:val="Footnotes"/>
      </w:pPr>
      <w:r>
        <w:lastRenderedPageBreak/>
        <w:t>Abbreviations: AE, adverse event; BICR, blinded independent central review; CDK4/6, cyclin-dependent kinase 4/6 inhibitor; CI, confidence interval; CR, complete response; DCO, data cut</w:t>
      </w:r>
      <w:r w:rsidR="00BC63EB">
        <w:t>-</w:t>
      </w:r>
      <w:r>
        <w:t>off; ECOG, Eastern Cooperate Oncology Group; EORTC, European Organisation for Research and Treatment of Cancer; EQ-5D-5L, EuroQol-5 Dimension-5 Level; ET, endocrine therapy;</w:t>
      </w:r>
      <w:r w:rsidRPr="00950D38">
        <w:t xml:space="preserve"> </w:t>
      </w:r>
      <w:r>
        <w:t xml:space="preserve">FAS, full analysis set; HER2, human epidermal growth factor receptor-2; HR, hazard ratio; </w:t>
      </w:r>
      <w:r w:rsidR="004321E8">
        <w:t xml:space="preserve">HR-positive, hormone receptor-positive; </w:t>
      </w:r>
      <w:r>
        <w:t xml:space="preserve">HRQoL, health-related </w:t>
      </w:r>
      <w:r w:rsidR="005754E8">
        <w:t>quality-of-life</w:t>
      </w:r>
      <w:r>
        <w:t>; IA, investigator assessment; ORR, objective response rate; OS, overall survival; PFS, progression</w:t>
      </w:r>
      <w:r w:rsidR="000D16F5">
        <w:t>-</w:t>
      </w:r>
      <w:r>
        <w:t>free survival; PR, partial response;</w:t>
      </w:r>
      <w:r w:rsidRPr="002165C7">
        <w:t xml:space="preserve"> </w:t>
      </w:r>
      <w:r>
        <w:t>PRO, patient-reported outcome;</w:t>
      </w:r>
      <w:r w:rsidRPr="00691F07">
        <w:t xml:space="preserve"> </w:t>
      </w:r>
      <w:r>
        <w:t>QLQ-30, Quality-of-life Questionnaire Core 30; QLQ-BR45, Quality-of-life Questionnaire Breast Cancer;</w:t>
      </w:r>
      <w:r w:rsidRPr="00691F07">
        <w:t xml:space="preserve"> </w:t>
      </w:r>
      <w:r>
        <w:t xml:space="preserve">QoL, </w:t>
      </w:r>
      <w:r w:rsidR="005754E8">
        <w:t>quality-of-life</w:t>
      </w:r>
      <w:r>
        <w:t>; SLR, systematic literature review;</w:t>
      </w:r>
      <w:r w:rsidRPr="00FC63D4">
        <w:t xml:space="preserve"> </w:t>
      </w:r>
      <w:r>
        <w:t xml:space="preserve">T-DXd, trastuzumab deruxtecan; TEAE, treatment-emergent adverse event; TPC, treatment of physician’s choice; TTDD, time to definitive deterioration; VAS, Visual Analogue Scale. </w:t>
      </w:r>
    </w:p>
    <w:p w14:paraId="58AEE937" w14:textId="77777777" w:rsidR="000B148D" w:rsidRDefault="000B148D" w:rsidP="000B148D">
      <w:pPr>
        <w:pStyle w:val="Heading2"/>
      </w:pPr>
      <w:bookmarkStart w:id="132" w:name="_Toc124447827"/>
      <w:bookmarkStart w:id="133" w:name="_Toc129350854"/>
      <w:r>
        <w:lastRenderedPageBreak/>
        <w:t>Identification and selection of relevant studies</w:t>
      </w:r>
      <w:bookmarkEnd w:id="132"/>
      <w:bookmarkEnd w:id="133"/>
    </w:p>
    <w:p w14:paraId="4935D060" w14:textId="784003F4" w:rsidR="000B148D" w:rsidRPr="005F5473" w:rsidRDefault="000B148D" w:rsidP="000B148D">
      <w:pPr>
        <w:pStyle w:val="Body"/>
      </w:pPr>
      <w:r w:rsidRPr="005F5473">
        <w:t xml:space="preserve">A systemic literature review (SLR) was conducted to identify the existing clinical evidence detailing the efficacy, safety, and QoL </w:t>
      </w:r>
      <w:r w:rsidR="0040586C">
        <w:t>associated with</w:t>
      </w:r>
      <w:r w:rsidR="0040586C" w:rsidRPr="005F5473">
        <w:t xml:space="preserve"> </w:t>
      </w:r>
      <w:r w:rsidRPr="005F5473">
        <w:t>currently available and investigational therapies used for patients with HER2-</w:t>
      </w:r>
      <w:r>
        <w:t xml:space="preserve">negative or </w:t>
      </w:r>
      <w:r w:rsidRPr="005F5473">
        <w:t xml:space="preserve">HER2-low u/mBC, who have received prior chemotherapy in the recurrent or metastatic setting. See </w:t>
      </w:r>
      <w:r w:rsidRPr="00A6448D">
        <w:rPr>
          <w:b/>
          <w:bCs/>
        </w:rPr>
        <w:t>Appendix D.1</w:t>
      </w:r>
      <w:r w:rsidRPr="005F5473">
        <w:t xml:space="preserve"> for full details of the process and methods used to identify and select the clinical evidence relevant to the technology being appraised.</w:t>
      </w:r>
    </w:p>
    <w:p w14:paraId="3087D435" w14:textId="77777777" w:rsidR="000B148D" w:rsidRDefault="000B148D" w:rsidP="000B148D">
      <w:pPr>
        <w:pStyle w:val="Body"/>
      </w:pPr>
      <w:r w:rsidRPr="005F5473">
        <w:t xml:space="preserve">Comprehensive literature searches for clinical evidence were undertaken in electronic databases (MEDLINE, Embase and The Cochrane Library [including the Cochrane Database of Systematic Reviews {CDSR} and the Cochrane Central Register of Controlled Trials {CENTRAL}]) for studies published prior to 25 February 2022. These were supplemented by further targeted searches that covered recent abstracts, posters, and podium presentations that were yet to be included in the aforementioned databases (2020-2022). Data from eligible studies were extracted and assessed for methodological quality and applicability. </w:t>
      </w:r>
    </w:p>
    <w:p w14:paraId="65E4CD38" w14:textId="4D4DBD56" w:rsidR="000B148D" w:rsidRPr="005F5473" w:rsidRDefault="000B148D" w:rsidP="000B148D">
      <w:pPr>
        <w:pStyle w:val="Body"/>
      </w:pPr>
      <w:r w:rsidRPr="005F5473">
        <w:t xml:space="preserve">In total, the SLR identified </w:t>
      </w:r>
      <w:r>
        <w:t>12,358</w:t>
      </w:r>
      <w:r w:rsidRPr="005F5473">
        <w:t xml:space="preserve"> unique publications</w:t>
      </w:r>
      <w:r>
        <w:t xml:space="preserve"> after removing duplicates, of which 11,321 were excluded at </w:t>
      </w:r>
      <w:r w:rsidR="001D03E6">
        <w:t>title or abstract review.</w:t>
      </w:r>
      <w:r w:rsidRPr="005F5473">
        <w:t xml:space="preserve"> Of the</w:t>
      </w:r>
      <w:r>
        <w:t xml:space="preserve"> remaining 1,037 publications</w:t>
      </w:r>
      <w:r w:rsidRPr="005F5473">
        <w:t xml:space="preserve">, </w:t>
      </w:r>
      <w:r>
        <w:t>953</w:t>
      </w:r>
      <w:r w:rsidRPr="005F5473">
        <w:t xml:space="preserve"> </w:t>
      </w:r>
      <w:r>
        <w:t xml:space="preserve">were excluded at </w:t>
      </w:r>
      <w:r w:rsidR="001D03E6">
        <w:t>abstract or full text review,</w:t>
      </w:r>
      <w:r w:rsidRPr="005F5473">
        <w:t xml:space="preserve"> primarily because they did not have an appropriate study design, had unclear baseline characteristics, were the wrong line of treatment, did not include the relevant population, or were non-English. </w:t>
      </w:r>
      <w:r>
        <w:t>A</w:t>
      </w:r>
      <w:r w:rsidRPr="005F5473">
        <w:t xml:space="preserve"> </w:t>
      </w:r>
      <w:r>
        <w:t xml:space="preserve">final </w:t>
      </w:r>
      <w:r w:rsidRPr="005F5473">
        <w:t xml:space="preserve">total of </w:t>
      </w:r>
      <w:r>
        <w:t>97</w:t>
      </w:r>
      <w:r w:rsidRPr="005F5473">
        <w:t xml:space="preserve"> relevant </w:t>
      </w:r>
      <w:r>
        <w:t>publications in HER2-negative or HER2-low u/mBC were included for data extraction (including 13 publications identified through bibliographic and grey literature searches).</w:t>
      </w:r>
      <w:r w:rsidRPr="005F5473">
        <w:t xml:space="preserve"> </w:t>
      </w:r>
      <w:r>
        <w:t>For a summary of the methodology and outcomes</w:t>
      </w:r>
      <w:r w:rsidR="003620F9">
        <w:t xml:space="preserve"> of included</w:t>
      </w:r>
      <w:r>
        <w:t xml:space="preserve"> studies, see </w:t>
      </w:r>
      <w:r w:rsidRPr="00A6448D">
        <w:rPr>
          <w:b/>
          <w:bCs/>
        </w:rPr>
        <w:t>Appendix D</w:t>
      </w:r>
      <w:r w:rsidRPr="00A6448D">
        <w:t>.</w:t>
      </w:r>
    </w:p>
    <w:p w14:paraId="15A1C0A0" w14:textId="3A6570DF" w:rsidR="000B148D" w:rsidRDefault="000B148D" w:rsidP="000B148D">
      <w:pPr>
        <w:pStyle w:val="Body"/>
        <w:rPr>
          <w:highlight w:val="green"/>
        </w:rPr>
      </w:pPr>
      <w:r w:rsidRPr="006955D2">
        <w:t xml:space="preserve">Of the studies included for data extraction, only one (ASCENT; </w:t>
      </w:r>
      <w:r w:rsidR="00FB23E9">
        <w:t>SG</w:t>
      </w:r>
      <w:r w:rsidRPr="006955D2">
        <w:t xml:space="preserve"> vs</w:t>
      </w:r>
      <w:r w:rsidR="003C7A73">
        <w:t>.</w:t>
      </w:r>
      <w:r w:rsidRPr="006955D2">
        <w:t xml:space="preserve"> TPC</w:t>
      </w:r>
      <w:r w:rsidR="002A2A4C">
        <w:t xml:space="preserve"> in </w:t>
      </w:r>
      <w:r w:rsidR="00304F3B">
        <w:t>metastatic TNBC</w:t>
      </w:r>
      <w:r w:rsidRPr="006955D2">
        <w:t xml:space="preserve">) reported data for HER2-low patients specifically, </w:t>
      </w:r>
      <w:r>
        <w:t>and</w:t>
      </w:r>
      <w:r w:rsidRPr="006955D2">
        <w:t xml:space="preserve"> </w:t>
      </w:r>
      <w:r>
        <w:t xml:space="preserve">within </w:t>
      </w:r>
      <w:r w:rsidR="002342E0">
        <w:t xml:space="preserve">this </w:t>
      </w:r>
      <w:r>
        <w:t xml:space="preserve">study </w:t>
      </w:r>
      <w:r w:rsidRPr="006955D2">
        <w:t>the HER2-low population was</w:t>
      </w:r>
      <w:r>
        <w:t xml:space="preserve"> </w:t>
      </w:r>
      <w:r w:rsidRPr="006955D2">
        <w:t>a small subgroup of the</w:t>
      </w:r>
      <w:r w:rsidR="00F805DE">
        <w:t xml:space="preserve"> full</w:t>
      </w:r>
      <w:r w:rsidRPr="006955D2">
        <w:t xml:space="preserve"> TNBC population</w:t>
      </w:r>
      <w:r w:rsidRPr="006955D2">
        <w:rPr>
          <w:rStyle w:val="CommentReference"/>
        </w:rPr>
        <w:t>.</w:t>
      </w:r>
      <w:r w:rsidRPr="006955D2">
        <w:t xml:space="preserve"> This highlights the lack of </w:t>
      </w:r>
      <w:r w:rsidR="00F805DE">
        <w:t>studies</w:t>
      </w:r>
      <w:r w:rsidRPr="006955D2">
        <w:t xml:space="preserve"> in HER2-low u/mBC specifically.</w:t>
      </w:r>
    </w:p>
    <w:p w14:paraId="79678773" w14:textId="18C83DFB" w:rsidR="000B148D" w:rsidRDefault="000B148D" w:rsidP="000B148D">
      <w:pPr>
        <w:pStyle w:val="Body"/>
      </w:pPr>
      <w:r w:rsidRPr="006955D2">
        <w:t xml:space="preserve">At the time of the initial SLR (25 February 2022), results from the key trial of T-DXd in HER2-low u/mBC (DESTINY-Breast04) were not published. </w:t>
      </w:r>
      <w:r w:rsidRPr="002E67F7">
        <w:t xml:space="preserve">The company therefore conducted hand searches to identify data published from 25 February 2022 to 13 February 2023 related to </w:t>
      </w:r>
      <w:r w:rsidR="00472F0B">
        <w:t>T-DXd in HER2-l</w:t>
      </w:r>
      <w:r w:rsidR="00BA0CA4">
        <w:t>ow in this setting</w:t>
      </w:r>
      <w:r w:rsidRPr="002E67F7">
        <w:t>, given that T-DXd is the intervention under consideration in this appraisal. In addition, as ASCENT was identified in the original SLR as the only study reporting data for a HER2-low population, hand searches were also conducted for further</w:t>
      </w:r>
      <w:r w:rsidR="00D96A65">
        <w:t xml:space="preserve"> published</w:t>
      </w:r>
      <w:r w:rsidRPr="002E67F7">
        <w:t xml:space="preserve"> data related to ASCENT.</w:t>
      </w:r>
      <w:r>
        <w:t xml:space="preserve"> These hand searches identified </w:t>
      </w:r>
      <w:r w:rsidR="00CF66F3">
        <w:t>two</w:t>
      </w:r>
      <w:r>
        <w:t xml:space="preserve"> </w:t>
      </w:r>
      <w:r w:rsidR="00043C57">
        <w:t>publications</w:t>
      </w:r>
      <w:r>
        <w:t xml:space="preserve"> related to DESTINY-Breast04 and </w:t>
      </w:r>
      <w:r w:rsidR="0034011B">
        <w:t>six</w:t>
      </w:r>
      <w:r>
        <w:t xml:space="preserve"> articles related to ASCENT</w:t>
      </w:r>
      <w:r w:rsidRPr="00566CB1">
        <w:t xml:space="preserve">. Data from publications identified in these hand searches were extracted using the same </w:t>
      </w:r>
      <w:r w:rsidR="0035251D">
        <w:t>approach</w:t>
      </w:r>
      <w:r w:rsidRPr="00566CB1">
        <w:t xml:space="preserve"> as the initial SLR (see </w:t>
      </w:r>
      <w:r w:rsidRPr="00A6448D">
        <w:rPr>
          <w:b/>
          <w:bCs/>
        </w:rPr>
        <w:t>Appendix D</w:t>
      </w:r>
      <w:r w:rsidRPr="00566CB1">
        <w:t xml:space="preserve"> for </w:t>
      </w:r>
      <w:r>
        <w:t>outputs of the data extractions</w:t>
      </w:r>
      <w:r w:rsidRPr="00566CB1">
        <w:t>).</w:t>
      </w:r>
    </w:p>
    <w:p w14:paraId="13C43201" w14:textId="5C5B078C" w:rsidR="000B148D" w:rsidRPr="005F5473" w:rsidRDefault="000B148D" w:rsidP="000B148D">
      <w:pPr>
        <w:pStyle w:val="Body"/>
      </w:pPr>
      <w:r w:rsidRPr="005F5473">
        <w:t xml:space="preserve">As per NICE’s preference for RCTs that directly compare the technology with one or more relevant comparators, the </w:t>
      </w:r>
      <w:r w:rsidRPr="00FD130F">
        <w:t>only study evaluating T-DXd with relevant comparators was DESTINY-</w:t>
      </w:r>
      <w:r w:rsidRPr="005B7B01">
        <w:t xml:space="preserve">Breast04, which was reported in no publications in the original SLR (25 February 2022) and in </w:t>
      </w:r>
      <w:r w:rsidR="005B7B01" w:rsidRPr="003C648C">
        <w:t>three</w:t>
      </w:r>
      <w:r w:rsidRPr="005B7B01">
        <w:t xml:space="preserve"> publications in</w:t>
      </w:r>
      <w:r>
        <w:t xml:space="preserve"> the hand searches (13 February 2023)</w:t>
      </w:r>
      <w:r w:rsidRPr="005F5473">
        <w:t>. This submission therefore focuses on the key evidence from DESTINY-Breast04</w:t>
      </w:r>
      <w:r>
        <w:t>, as reported in the</w:t>
      </w:r>
      <w:r w:rsidR="00E55263">
        <w:t>se</w:t>
      </w:r>
      <w:r>
        <w:t xml:space="preserve"> publications </w:t>
      </w:r>
      <w:r w:rsidR="00B13D48">
        <w:t>(</w:t>
      </w:r>
      <w:r w:rsidR="00B13D48" w:rsidRPr="003C648C">
        <w:rPr>
          <w:b/>
          <w:bCs/>
        </w:rPr>
        <w:fldChar w:fldCharType="begin"/>
      </w:r>
      <w:r w:rsidR="00B13D48" w:rsidRPr="003C648C">
        <w:rPr>
          <w:b/>
          <w:bCs/>
        </w:rPr>
        <w:instrText xml:space="preserve"> REF _Ref128471758 \h </w:instrText>
      </w:r>
      <w:r w:rsidR="00B13D48">
        <w:rPr>
          <w:b/>
          <w:bCs/>
        </w:rPr>
        <w:instrText xml:space="preserve"> \* MERGEFORMAT </w:instrText>
      </w:r>
      <w:r w:rsidR="00B13D48" w:rsidRPr="003C648C">
        <w:rPr>
          <w:b/>
          <w:bCs/>
        </w:rPr>
      </w:r>
      <w:r w:rsidR="00B13D48" w:rsidRPr="003C648C">
        <w:rPr>
          <w:b/>
          <w:bCs/>
        </w:rPr>
        <w:fldChar w:fldCharType="separate"/>
      </w:r>
      <w:r w:rsidR="00145F42" w:rsidRPr="00145F42">
        <w:rPr>
          <w:b/>
          <w:bCs/>
        </w:rPr>
        <w:t xml:space="preserve">Table </w:t>
      </w:r>
      <w:r w:rsidR="00145F42" w:rsidRPr="00145F42">
        <w:rPr>
          <w:b/>
          <w:bCs/>
          <w:noProof/>
        </w:rPr>
        <w:t>8</w:t>
      </w:r>
      <w:r w:rsidR="00B13D48" w:rsidRPr="003C648C">
        <w:rPr>
          <w:b/>
          <w:bCs/>
        </w:rPr>
        <w:fldChar w:fldCharType="end"/>
      </w:r>
      <w:r w:rsidR="00B13D48">
        <w:t xml:space="preserve">) </w:t>
      </w:r>
      <w:r>
        <w:t>as well as the clinical study report (CSR)</w:t>
      </w:r>
      <w:r w:rsidRPr="005F5473">
        <w:t xml:space="preserve">. </w:t>
      </w:r>
    </w:p>
    <w:p w14:paraId="68BF0124" w14:textId="359650D1" w:rsidR="000B148D" w:rsidRPr="005F5473" w:rsidRDefault="000B148D" w:rsidP="000B148D">
      <w:pPr>
        <w:pStyle w:val="Body"/>
      </w:pPr>
      <w:r w:rsidRPr="005F5473">
        <w:lastRenderedPageBreak/>
        <w:t xml:space="preserve">DESTINY-Breast04 is a Phase III, head-to-head study comparing the efficacy and safety of T-DXd versus </w:t>
      </w:r>
      <w:r w:rsidR="007A7F51">
        <w:t>TPC</w:t>
      </w:r>
      <w:r w:rsidRPr="005F5473">
        <w:t xml:space="preserve"> in patients with HER2-low u/mBC following one or two prior lines of chemotherapy in the </w:t>
      </w:r>
      <w:r w:rsidR="001F5572">
        <w:t xml:space="preserve">(neo)adjuvant </w:t>
      </w:r>
      <w:r w:rsidR="00DB5FDF">
        <w:t>(</w:t>
      </w:r>
      <w:r w:rsidR="00DB5FDF" w:rsidRPr="00DB5FDF">
        <w:t>if recurrence occurs within 6 months)</w:t>
      </w:r>
      <w:r w:rsidR="00DB5FDF">
        <w:t xml:space="preserve"> </w:t>
      </w:r>
      <w:r w:rsidRPr="005F5473">
        <w:t xml:space="preserve">or metastatic setting. If recurrence occurred within 6 months of (neo)adjuvant chemotherapy, (neo)adjuvant therapy would count as one line of chemotherapy.   </w:t>
      </w:r>
    </w:p>
    <w:p w14:paraId="029BA570" w14:textId="77777777" w:rsidR="000B148D" w:rsidRDefault="000B148D" w:rsidP="000B148D">
      <w:pPr>
        <w:pStyle w:val="Heading2"/>
      </w:pPr>
      <w:bookmarkStart w:id="134" w:name="_Toc124447828"/>
      <w:bookmarkStart w:id="135" w:name="_Toc129350855"/>
      <w:r>
        <w:t>List of relevant clinical effectiveness evidence</w:t>
      </w:r>
      <w:bookmarkEnd w:id="134"/>
      <w:bookmarkEnd w:id="135"/>
    </w:p>
    <w:p w14:paraId="2826679F" w14:textId="6C7DADEF" w:rsidR="000B148D" w:rsidRDefault="000B148D" w:rsidP="000B148D">
      <w:pPr>
        <w:pStyle w:val="Caption"/>
      </w:pPr>
      <w:bookmarkStart w:id="136" w:name="_Ref128471758"/>
      <w:bookmarkStart w:id="137" w:name="_Toc95826059"/>
      <w:bookmarkStart w:id="138" w:name="_Toc124447868"/>
      <w:bookmarkStart w:id="139" w:name="_Toc129350983"/>
      <w:r>
        <w:t xml:space="preserve">Table </w:t>
      </w:r>
      <w:r>
        <w:fldChar w:fldCharType="begin"/>
      </w:r>
      <w:r>
        <w:instrText>SEQ Table \* ARABIC</w:instrText>
      </w:r>
      <w:r>
        <w:fldChar w:fldCharType="separate"/>
      </w:r>
      <w:r w:rsidR="00145F42">
        <w:rPr>
          <w:noProof/>
        </w:rPr>
        <w:t>8</w:t>
      </w:r>
      <w:r>
        <w:fldChar w:fldCharType="end"/>
      </w:r>
      <w:bookmarkEnd w:id="136"/>
      <w:r>
        <w:t>: Clinical effectiveness evidence</w:t>
      </w:r>
      <w:bookmarkEnd w:id="137"/>
      <w:bookmarkEnd w:id="138"/>
      <w:bookmarkEnd w:id="139"/>
    </w:p>
    <w:tbl>
      <w:tblPr>
        <w:tblStyle w:val="TableGrid"/>
        <w:tblW w:w="5000" w:type="pct"/>
        <w:tblLook w:val="04A0" w:firstRow="1" w:lastRow="0" w:firstColumn="1" w:lastColumn="0" w:noHBand="0" w:noVBand="1"/>
      </w:tblPr>
      <w:tblGrid>
        <w:gridCol w:w="2761"/>
        <w:gridCol w:w="6255"/>
      </w:tblGrid>
      <w:tr w:rsidR="000B148D" w:rsidRPr="005F5473" w14:paraId="253776B7" w14:textId="77777777">
        <w:tc>
          <w:tcPr>
            <w:tcW w:w="1531" w:type="pct"/>
            <w:shd w:val="clear" w:color="auto" w:fill="D9D9D9" w:themeFill="background1" w:themeFillShade="D9"/>
          </w:tcPr>
          <w:p w14:paraId="6461FF80" w14:textId="77777777" w:rsidR="000B148D" w:rsidRPr="005F5473" w:rsidRDefault="000B148D">
            <w:pPr>
              <w:pStyle w:val="Tableheading"/>
            </w:pPr>
            <w:r w:rsidRPr="005F5473">
              <w:t>Study</w:t>
            </w:r>
          </w:p>
        </w:tc>
        <w:tc>
          <w:tcPr>
            <w:tcW w:w="3469" w:type="pct"/>
          </w:tcPr>
          <w:p w14:paraId="1E93BFF2" w14:textId="77777777" w:rsidR="000B148D" w:rsidRPr="005F5473" w:rsidRDefault="000B148D">
            <w:pPr>
              <w:pStyle w:val="Tableheading"/>
            </w:pPr>
            <w:r w:rsidRPr="005F5473">
              <w:t>DESTINY-Breast04 (NCT03734029)</w:t>
            </w:r>
          </w:p>
        </w:tc>
      </w:tr>
      <w:tr w:rsidR="000B148D" w:rsidRPr="005F5473" w14:paraId="5DFA8C33" w14:textId="77777777">
        <w:tc>
          <w:tcPr>
            <w:tcW w:w="1531" w:type="pct"/>
            <w:shd w:val="clear" w:color="auto" w:fill="D9D9D9" w:themeFill="background1" w:themeFillShade="D9"/>
          </w:tcPr>
          <w:p w14:paraId="5BD20F1D" w14:textId="77777777" w:rsidR="000B148D" w:rsidRPr="005F5473" w:rsidRDefault="000B148D">
            <w:pPr>
              <w:pStyle w:val="Tableheading"/>
            </w:pPr>
            <w:r w:rsidRPr="005F5473">
              <w:t>Study design</w:t>
            </w:r>
          </w:p>
        </w:tc>
        <w:tc>
          <w:tcPr>
            <w:tcW w:w="3469" w:type="pct"/>
          </w:tcPr>
          <w:p w14:paraId="249AB410" w14:textId="77777777" w:rsidR="000B148D" w:rsidRPr="005F5473" w:rsidRDefault="000B148D">
            <w:pPr>
              <w:pStyle w:val="Tablebody"/>
            </w:pPr>
            <w:r w:rsidRPr="005F5473">
              <w:t>Phase III, multicentre, open-label, randomised, active-controlled, trial. 2:1 treatment assignment.</w:t>
            </w:r>
          </w:p>
        </w:tc>
      </w:tr>
      <w:tr w:rsidR="000B148D" w:rsidRPr="005F5473" w14:paraId="2A43D666" w14:textId="77777777">
        <w:tc>
          <w:tcPr>
            <w:tcW w:w="1531" w:type="pct"/>
            <w:shd w:val="clear" w:color="auto" w:fill="D9D9D9" w:themeFill="background1" w:themeFillShade="D9"/>
          </w:tcPr>
          <w:p w14:paraId="6FE157D1" w14:textId="77777777" w:rsidR="000B148D" w:rsidRPr="005F5473" w:rsidRDefault="000B148D">
            <w:pPr>
              <w:pStyle w:val="Tableheading"/>
            </w:pPr>
            <w:r w:rsidRPr="005F5473">
              <w:t>Population</w:t>
            </w:r>
          </w:p>
        </w:tc>
        <w:tc>
          <w:tcPr>
            <w:tcW w:w="3469" w:type="pct"/>
          </w:tcPr>
          <w:p w14:paraId="32F2DE38" w14:textId="2936C63E" w:rsidR="000B148D" w:rsidRPr="005F5473" w:rsidRDefault="00343D46">
            <w:pPr>
              <w:pStyle w:val="Tablebody"/>
            </w:pPr>
            <w:r w:rsidRPr="005E20C7">
              <w:t>Adult</w:t>
            </w:r>
            <w:r>
              <w:t xml:space="preserve"> patients </w:t>
            </w:r>
            <w:r w:rsidRPr="005E20C7">
              <w:t xml:space="preserve">with HER2-low </w:t>
            </w:r>
            <w:r>
              <w:t>u/</w:t>
            </w:r>
            <w:r w:rsidRPr="005E20C7">
              <w:t>mBC</w:t>
            </w:r>
            <w:r>
              <w:t xml:space="preserve"> who have received</w:t>
            </w:r>
            <w:r w:rsidRPr="005E20C7">
              <w:t xml:space="preserve"> one or two prior lines of chemotherapy in the </w:t>
            </w:r>
            <w:r>
              <w:t xml:space="preserve">(neo)adjuvant (if </w:t>
            </w:r>
            <w:r w:rsidRPr="005E20C7">
              <w:t>recurren</w:t>
            </w:r>
            <w:r>
              <w:t>ce occurs within 6 months)</w:t>
            </w:r>
            <w:r w:rsidRPr="005E20C7">
              <w:t xml:space="preserve"> or metastatic setting</w:t>
            </w:r>
          </w:p>
        </w:tc>
      </w:tr>
      <w:tr w:rsidR="000B148D" w:rsidRPr="005F5473" w14:paraId="1BA8C336" w14:textId="77777777">
        <w:tc>
          <w:tcPr>
            <w:tcW w:w="1531" w:type="pct"/>
            <w:shd w:val="clear" w:color="auto" w:fill="D9D9D9" w:themeFill="background1" w:themeFillShade="D9"/>
          </w:tcPr>
          <w:p w14:paraId="0784C88C" w14:textId="77777777" w:rsidR="000B148D" w:rsidRPr="005F5473" w:rsidRDefault="000B148D">
            <w:pPr>
              <w:pStyle w:val="Tableheading"/>
            </w:pPr>
            <w:r w:rsidRPr="005F5473">
              <w:t>Intervention(s)</w:t>
            </w:r>
          </w:p>
        </w:tc>
        <w:tc>
          <w:tcPr>
            <w:tcW w:w="3469" w:type="pct"/>
          </w:tcPr>
          <w:p w14:paraId="0C0E4CE6" w14:textId="77777777" w:rsidR="000B148D" w:rsidRPr="005F5473" w:rsidRDefault="000B148D">
            <w:pPr>
              <w:pStyle w:val="Tablebody"/>
            </w:pPr>
            <w:r w:rsidRPr="005F5473">
              <w:t>T-DXd administered by IV infusion at a dose of 5.4 mg/kg (</w:t>
            </w:r>
            <w:r>
              <w:t>N=</w:t>
            </w:r>
            <w:r w:rsidRPr="005F5473">
              <w:t>373)</w:t>
            </w:r>
          </w:p>
        </w:tc>
      </w:tr>
      <w:tr w:rsidR="000B148D" w:rsidRPr="005F5473" w14:paraId="7F5B6469" w14:textId="77777777">
        <w:tc>
          <w:tcPr>
            <w:tcW w:w="1531" w:type="pct"/>
            <w:shd w:val="clear" w:color="auto" w:fill="D9D9D9" w:themeFill="background1" w:themeFillShade="D9"/>
          </w:tcPr>
          <w:p w14:paraId="3455B62D" w14:textId="77777777" w:rsidR="000B148D" w:rsidRPr="005F5473" w:rsidRDefault="000B148D">
            <w:pPr>
              <w:pStyle w:val="Tableheading"/>
            </w:pPr>
            <w:r w:rsidRPr="005F5473">
              <w:t>Comparator(s)</w:t>
            </w:r>
          </w:p>
        </w:tc>
        <w:tc>
          <w:tcPr>
            <w:tcW w:w="3469" w:type="pct"/>
          </w:tcPr>
          <w:p w14:paraId="573AA1BB" w14:textId="4B491B0B" w:rsidR="000B148D" w:rsidRPr="005F5473" w:rsidRDefault="000B148D">
            <w:pPr>
              <w:pStyle w:val="Tablebody"/>
            </w:pPr>
            <w:r w:rsidRPr="005F5473">
              <w:t>Physician’s choice of capecitabine, eribulin, gemcitabine, paclitaxel, or nab-paclitaxel, administered in accordance with the local label or the N</w:t>
            </w:r>
            <w:r w:rsidR="000204D2">
              <w:t>CCN</w:t>
            </w:r>
            <w:r w:rsidRPr="005F5473">
              <w:t xml:space="preserve"> guidelines (</w:t>
            </w:r>
            <w:r>
              <w:t>N=</w:t>
            </w:r>
            <w:r w:rsidRPr="005F5473">
              <w:t>184)</w:t>
            </w:r>
          </w:p>
        </w:tc>
      </w:tr>
      <w:tr w:rsidR="000B148D" w:rsidRPr="005F5473" w14:paraId="430AB039" w14:textId="77777777">
        <w:tc>
          <w:tcPr>
            <w:tcW w:w="1531" w:type="pct"/>
            <w:shd w:val="clear" w:color="auto" w:fill="D9D9D9" w:themeFill="background1" w:themeFillShade="D9"/>
          </w:tcPr>
          <w:p w14:paraId="70281C68" w14:textId="77777777" w:rsidR="000B148D" w:rsidRPr="005F5473" w:rsidRDefault="000B148D">
            <w:pPr>
              <w:pStyle w:val="Tableheading"/>
            </w:pPr>
            <w:r w:rsidRPr="005F5473">
              <w:t>Indicate if study supports application for marketing authorisation</w:t>
            </w:r>
          </w:p>
        </w:tc>
        <w:tc>
          <w:tcPr>
            <w:tcW w:w="3469" w:type="pct"/>
            <w:vAlign w:val="center"/>
          </w:tcPr>
          <w:p w14:paraId="4DD6C32F" w14:textId="77777777" w:rsidR="000B148D" w:rsidRPr="005F5473" w:rsidRDefault="000B148D">
            <w:pPr>
              <w:pStyle w:val="Tablebody"/>
            </w:pPr>
            <w:r w:rsidRPr="005F5473">
              <w:t>Yes</w:t>
            </w:r>
          </w:p>
        </w:tc>
      </w:tr>
      <w:tr w:rsidR="000B148D" w:rsidRPr="005F5473" w14:paraId="5F8ED78A" w14:textId="77777777">
        <w:tc>
          <w:tcPr>
            <w:tcW w:w="1531" w:type="pct"/>
            <w:shd w:val="clear" w:color="auto" w:fill="D9D9D9" w:themeFill="background1" w:themeFillShade="D9"/>
          </w:tcPr>
          <w:p w14:paraId="0C1765DC" w14:textId="77777777" w:rsidR="000B148D" w:rsidRPr="005F5473" w:rsidRDefault="000B148D">
            <w:pPr>
              <w:pStyle w:val="Tableheading"/>
            </w:pPr>
            <w:r w:rsidRPr="005F5473">
              <w:t>Indicate if study used in the economic model</w:t>
            </w:r>
          </w:p>
        </w:tc>
        <w:tc>
          <w:tcPr>
            <w:tcW w:w="3469" w:type="pct"/>
            <w:vAlign w:val="center"/>
          </w:tcPr>
          <w:p w14:paraId="78AB52A7" w14:textId="77777777" w:rsidR="000B148D" w:rsidRPr="005F5473" w:rsidRDefault="000B148D">
            <w:pPr>
              <w:pStyle w:val="Tablebody"/>
            </w:pPr>
            <w:r w:rsidRPr="005F5473">
              <w:t>Yes</w:t>
            </w:r>
          </w:p>
        </w:tc>
      </w:tr>
      <w:tr w:rsidR="000B148D" w:rsidRPr="005F5473" w14:paraId="087A6A01" w14:textId="77777777">
        <w:tc>
          <w:tcPr>
            <w:tcW w:w="1531" w:type="pct"/>
            <w:shd w:val="clear" w:color="auto" w:fill="D9D9D9" w:themeFill="background1" w:themeFillShade="D9"/>
          </w:tcPr>
          <w:p w14:paraId="05EFA12D" w14:textId="77777777" w:rsidR="000B148D" w:rsidRPr="005F5473" w:rsidRDefault="000B148D">
            <w:pPr>
              <w:pStyle w:val="Tableheading"/>
            </w:pPr>
            <w:r w:rsidRPr="005F5473">
              <w:t>Rationale for use/non-use in the model</w:t>
            </w:r>
          </w:p>
        </w:tc>
        <w:tc>
          <w:tcPr>
            <w:tcW w:w="3469" w:type="pct"/>
          </w:tcPr>
          <w:p w14:paraId="5506FF3B" w14:textId="57833DCD" w:rsidR="000B148D" w:rsidRPr="005F5473" w:rsidRDefault="000B148D">
            <w:pPr>
              <w:pStyle w:val="Tablebody"/>
            </w:pPr>
            <w:r w:rsidRPr="005F5473">
              <w:t xml:space="preserve">Pivotal trial in relevant patient population versus </w:t>
            </w:r>
            <w:r>
              <w:t xml:space="preserve">relevant </w:t>
            </w:r>
            <w:r w:rsidRPr="005F5473">
              <w:t>comparators</w:t>
            </w:r>
            <w:r w:rsidRPr="005F5473">
              <w:fldChar w:fldCharType="begin"/>
            </w:r>
            <w:r w:rsidR="00CA6345">
              <w:instrText xml:space="preserve"> ADDIN ZOTERO_ITEM CSL_CITATION {"citationID":"Jm4kCQyr","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5F5473">
              <w:fldChar w:fldCharType="separate"/>
            </w:r>
            <w:r w:rsidR="00FD57F4" w:rsidRPr="00FD57F4">
              <w:rPr>
                <w:rFonts w:cs="Arial"/>
                <w:szCs w:val="24"/>
                <w:vertAlign w:val="superscript"/>
              </w:rPr>
              <w:t>1</w:t>
            </w:r>
            <w:r w:rsidRPr="005F5473">
              <w:fldChar w:fldCharType="end"/>
            </w:r>
          </w:p>
        </w:tc>
      </w:tr>
      <w:tr w:rsidR="000B148D" w:rsidRPr="005F5473" w14:paraId="6A5B4CDA" w14:textId="77777777">
        <w:tc>
          <w:tcPr>
            <w:tcW w:w="1531" w:type="pct"/>
            <w:shd w:val="clear" w:color="auto" w:fill="D9D9D9" w:themeFill="background1" w:themeFillShade="D9"/>
          </w:tcPr>
          <w:p w14:paraId="5B416D98" w14:textId="77777777" w:rsidR="000B148D" w:rsidRPr="005F5473" w:rsidRDefault="000B148D">
            <w:pPr>
              <w:pStyle w:val="Tableheading"/>
            </w:pPr>
            <w:r w:rsidRPr="005F5473">
              <w:t>Reported outcomes specified in the decision problem</w:t>
            </w:r>
          </w:p>
        </w:tc>
        <w:tc>
          <w:tcPr>
            <w:tcW w:w="3469" w:type="pct"/>
          </w:tcPr>
          <w:p w14:paraId="78165A20" w14:textId="77777777" w:rsidR="000B148D" w:rsidRPr="005F5473" w:rsidRDefault="000B148D">
            <w:pPr>
              <w:pStyle w:val="Tablebody"/>
              <w:numPr>
                <w:ilvl w:val="0"/>
                <w:numId w:val="3"/>
              </w:numPr>
              <w:rPr>
                <w:b/>
                <w:bCs/>
              </w:rPr>
            </w:pPr>
            <w:r w:rsidRPr="005F5473">
              <w:rPr>
                <w:b/>
                <w:bCs/>
              </w:rPr>
              <w:t>PFS</w:t>
            </w:r>
          </w:p>
          <w:p w14:paraId="7C3502B9" w14:textId="77777777" w:rsidR="008F45AC" w:rsidRDefault="000B148D">
            <w:pPr>
              <w:pStyle w:val="Tablebody"/>
              <w:numPr>
                <w:ilvl w:val="0"/>
                <w:numId w:val="3"/>
              </w:numPr>
              <w:rPr>
                <w:b/>
                <w:bCs/>
              </w:rPr>
            </w:pPr>
            <w:r w:rsidRPr="005F5473">
              <w:rPr>
                <w:b/>
                <w:bCs/>
              </w:rPr>
              <w:t>OS</w:t>
            </w:r>
            <w:r w:rsidR="008F45AC" w:rsidRPr="000C741C">
              <w:rPr>
                <w:b/>
                <w:bCs/>
              </w:rPr>
              <w:t xml:space="preserve"> </w:t>
            </w:r>
          </w:p>
          <w:p w14:paraId="0C8C6BC6" w14:textId="390126A9" w:rsidR="000B148D" w:rsidRPr="005F5473" w:rsidRDefault="008F45AC">
            <w:pPr>
              <w:pStyle w:val="Tablebody"/>
              <w:numPr>
                <w:ilvl w:val="0"/>
                <w:numId w:val="3"/>
              </w:numPr>
              <w:rPr>
                <w:b/>
                <w:bCs/>
              </w:rPr>
            </w:pPr>
            <w:r w:rsidRPr="000C741C">
              <w:rPr>
                <w:b/>
                <w:bCs/>
              </w:rPr>
              <w:t>Response rates</w:t>
            </w:r>
          </w:p>
          <w:p w14:paraId="020F3F02" w14:textId="77777777" w:rsidR="000B148D" w:rsidRPr="005F5473" w:rsidRDefault="000B148D">
            <w:pPr>
              <w:pStyle w:val="Tablebody"/>
              <w:numPr>
                <w:ilvl w:val="0"/>
                <w:numId w:val="3"/>
              </w:numPr>
            </w:pPr>
            <w:r w:rsidRPr="005F5473">
              <w:t>Duration of response</w:t>
            </w:r>
          </w:p>
          <w:p w14:paraId="1DF0EC6C" w14:textId="77777777" w:rsidR="000B148D" w:rsidRPr="005F5473" w:rsidRDefault="000B148D">
            <w:pPr>
              <w:pStyle w:val="Tablebody"/>
              <w:numPr>
                <w:ilvl w:val="0"/>
                <w:numId w:val="3"/>
              </w:numPr>
              <w:rPr>
                <w:b/>
                <w:bCs/>
              </w:rPr>
            </w:pPr>
            <w:r w:rsidRPr="005F5473">
              <w:rPr>
                <w:b/>
                <w:bCs/>
              </w:rPr>
              <w:t>AEs</w:t>
            </w:r>
          </w:p>
          <w:p w14:paraId="33554C42" w14:textId="55A6A940" w:rsidR="000B148D" w:rsidRPr="008F45AC" w:rsidRDefault="000B148D" w:rsidP="008F45AC">
            <w:pPr>
              <w:pStyle w:val="Tablebody"/>
              <w:numPr>
                <w:ilvl w:val="0"/>
                <w:numId w:val="3"/>
              </w:numPr>
              <w:rPr>
                <w:b/>
                <w:bCs/>
              </w:rPr>
            </w:pPr>
            <w:r w:rsidRPr="005F5473">
              <w:rPr>
                <w:b/>
                <w:bCs/>
              </w:rPr>
              <w:t>HRQoL</w:t>
            </w:r>
          </w:p>
        </w:tc>
      </w:tr>
      <w:tr w:rsidR="000B148D" w:rsidRPr="005F5473" w14:paraId="75FA2E7D" w14:textId="77777777">
        <w:tc>
          <w:tcPr>
            <w:tcW w:w="1531" w:type="pct"/>
            <w:shd w:val="clear" w:color="auto" w:fill="D9D9D9" w:themeFill="background1" w:themeFillShade="D9"/>
          </w:tcPr>
          <w:p w14:paraId="4BA02EF8" w14:textId="77777777" w:rsidR="000B148D" w:rsidRPr="005F5473" w:rsidRDefault="000B148D">
            <w:pPr>
              <w:pStyle w:val="Tableheading"/>
            </w:pPr>
            <w:r w:rsidRPr="005F5473">
              <w:t>All other reported outcomes</w:t>
            </w:r>
          </w:p>
        </w:tc>
        <w:tc>
          <w:tcPr>
            <w:tcW w:w="3469" w:type="pct"/>
          </w:tcPr>
          <w:p w14:paraId="5B36CFE3" w14:textId="5DF37869" w:rsidR="000B148D" w:rsidRDefault="000B148D">
            <w:pPr>
              <w:pStyle w:val="Tablebody"/>
              <w:numPr>
                <w:ilvl w:val="0"/>
                <w:numId w:val="3"/>
              </w:numPr>
            </w:pPr>
            <w:r w:rsidRPr="005F5473">
              <w:t>Time to response</w:t>
            </w:r>
          </w:p>
          <w:p w14:paraId="1647C3D0" w14:textId="1E7161A9" w:rsidR="00DF386B" w:rsidRPr="00DF386B" w:rsidRDefault="00DF386B">
            <w:pPr>
              <w:pStyle w:val="Tablebody"/>
              <w:numPr>
                <w:ilvl w:val="0"/>
                <w:numId w:val="3"/>
              </w:numPr>
              <w:rPr>
                <w:b/>
                <w:bCs/>
              </w:rPr>
            </w:pPr>
            <w:r w:rsidRPr="00DF386B">
              <w:rPr>
                <w:b/>
                <w:bCs/>
              </w:rPr>
              <w:t>Time to treatment discontinuation</w:t>
            </w:r>
          </w:p>
          <w:p w14:paraId="60D2119A" w14:textId="77777777" w:rsidR="000B148D" w:rsidRPr="005F5473" w:rsidRDefault="000B148D">
            <w:pPr>
              <w:pStyle w:val="Tablebody"/>
              <w:numPr>
                <w:ilvl w:val="0"/>
                <w:numId w:val="3"/>
              </w:numPr>
            </w:pPr>
            <w:r w:rsidRPr="005F5473">
              <w:t>Hospitalisation</w:t>
            </w:r>
          </w:p>
        </w:tc>
      </w:tr>
      <w:tr w:rsidR="000B148D" w:rsidRPr="005F5473" w14:paraId="6C110EB9" w14:textId="77777777">
        <w:tc>
          <w:tcPr>
            <w:tcW w:w="1531" w:type="pct"/>
            <w:shd w:val="clear" w:color="auto" w:fill="D9D9D9" w:themeFill="background1" w:themeFillShade="D9"/>
          </w:tcPr>
          <w:p w14:paraId="19D660AE" w14:textId="77777777" w:rsidR="000B148D" w:rsidRPr="005F5473" w:rsidRDefault="000B148D">
            <w:pPr>
              <w:pStyle w:val="Tableheading"/>
            </w:pPr>
            <w:r w:rsidRPr="005F5473">
              <w:t>Key publication</w:t>
            </w:r>
          </w:p>
        </w:tc>
        <w:tc>
          <w:tcPr>
            <w:tcW w:w="3469" w:type="pct"/>
          </w:tcPr>
          <w:p w14:paraId="5047C302" w14:textId="7C961AAB" w:rsidR="000B148D" w:rsidRPr="005F5473" w:rsidRDefault="000B148D">
            <w:pPr>
              <w:pStyle w:val="Tablebody"/>
            </w:pPr>
            <w:r w:rsidRPr="005F5473">
              <w:t>Modi et al. 2022</w:t>
            </w:r>
            <w:r>
              <w:fldChar w:fldCharType="begin"/>
            </w:r>
            <w:r w:rsidR="00CA6345">
              <w:instrText xml:space="preserve"> ADDIN ZOTERO_ITEM CSL_CITATION {"citationID":"60fe9OK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p>
        </w:tc>
      </w:tr>
      <w:tr w:rsidR="000B148D" w:rsidRPr="005F5473" w14:paraId="700A3603" w14:textId="77777777">
        <w:tc>
          <w:tcPr>
            <w:tcW w:w="1531" w:type="pct"/>
            <w:shd w:val="clear" w:color="auto" w:fill="D9D9D9" w:themeFill="background1" w:themeFillShade="D9"/>
          </w:tcPr>
          <w:p w14:paraId="656EB7BB" w14:textId="77777777" w:rsidR="000B148D" w:rsidRPr="005F5473" w:rsidRDefault="000B148D">
            <w:pPr>
              <w:pStyle w:val="Tableheading"/>
            </w:pPr>
            <w:r w:rsidRPr="005F5473">
              <w:t>Secondary sources</w:t>
            </w:r>
          </w:p>
        </w:tc>
        <w:tc>
          <w:tcPr>
            <w:tcW w:w="3469" w:type="pct"/>
          </w:tcPr>
          <w:p w14:paraId="2462D0D1" w14:textId="0FAD0D28" w:rsidR="00433997" w:rsidRDefault="000B148D">
            <w:pPr>
              <w:pStyle w:val="Tablebody"/>
              <w:rPr>
                <w:lang w:val="it-IT"/>
              </w:rPr>
            </w:pPr>
            <w:r w:rsidRPr="005F5473">
              <w:t xml:space="preserve">Daiichi Sankyo Inc., DESTINY-Breast04 CSR. </w:t>
            </w:r>
            <w:r w:rsidRPr="005F5473">
              <w:rPr>
                <w:lang w:val="it-IT"/>
              </w:rPr>
              <w:t>Data on file, 2022.</w:t>
            </w:r>
            <w:r w:rsidRPr="005F5473">
              <w:fldChar w:fldCharType="begin"/>
            </w:r>
            <w:r w:rsidR="00CA6345">
              <w:rPr>
                <w:lang w:val="it-IT"/>
              </w:rPr>
              <w:instrText xml:space="preserve"> ADDIN ZOTERO_ITEM CSL_CITATION {"citationID":"Ai3sCLvm","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F5473">
              <w:fldChar w:fldCharType="separate"/>
            </w:r>
            <w:r w:rsidR="00FD57F4" w:rsidRPr="00F96305">
              <w:rPr>
                <w:rFonts w:cs="Arial"/>
                <w:szCs w:val="24"/>
                <w:vertAlign w:val="superscript"/>
                <w:lang w:val="it-IT"/>
              </w:rPr>
              <w:t>7</w:t>
            </w:r>
            <w:r w:rsidRPr="005F5473">
              <w:fldChar w:fldCharType="end"/>
            </w:r>
          </w:p>
          <w:p w14:paraId="766515BC" w14:textId="50392DAD" w:rsidR="000B148D" w:rsidRPr="003C648C" w:rsidRDefault="000B148D">
            <w:pPr>
              <w:pStyle w:val="Tablebody"/>
              <w:rPr>
                <w:lang w:val="da-DK"/>
              </w:rPr>
            </w:pPr>
            <w:r w:rsidRPr="005F5473">
              <w:rPr>
                <w:lang w:val="it-IT"/>
              </w:rPr>
              <w:t>Modi, S. et al., ASCO, 2022.</w:t>
            </w:r>
            <w:r w:rsidRPr="005F5473">
              <w:fldChar w:fldCharType="begin"/>
            </w:r>
            <w:r w:rsidR="00CA6345">
              <w:rPr>
                <w:lang w:val="it-IT"/>
              </w:rPr>
              <w:instrText xml:space="preserve"> ADDIN ZOTERO_ITEM CSL_CITATION {"citationID":"acmkb18l25","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rsidRPr="005F5473">
              <w:fldChar w:fldCharType="separate"/>
            </w:r>
            <w:r w:rsidR="00CA6345" w:rsidRPr="00CA6345">
              <w:rPr>
                <w:rFonts w:cs="Arial"/>
                <w:szCs w:val="24"/>
                <w:vertAlign w:val="superscript"/>
              </w:rPr>
              <w:t>140</w:t>
            </w:r>
            <w:r w:rsidRPr="005F5473">
              <w:fldChar w:fldCharType="end"/>
            </w:r>
          </w:p>
          <w:p w14:paraId="1EFFBA78" w14:textId="6B9025A8" w:rsidR="000B148D" w:rsidRPr="005F5473" w:rsidRDefault="000B148D">
            <w:pPr>
              <w:pStyle w:val="Tablebody"/>
            </w:pPr>
            <w:r w:rsidRPr="003C648C">
              <w:rPr>
                <w:lang w:val="da-DK"/>
              </w:rPr>
              <w:t>Ueno, N. et al., EMSO, 2022.</w:t>
            </w:r>
            <w:r w:rsidR="001D12AA" w:rsidRPr="003C648C">
              <w:rPr>
                <w:lang w:val="da-DK"/>
              </w:rPr>
              <w:fldChar w:fldCharType="begin"/>
            </w:r>
            <w:r w:rsidR="00CA6345">
              <w:rPr>
                <w:lang w:val="da-DK"/>
              </w:rPr>
              <w:instrText xml:space="preserve"> ADDIN ZOTERO_ITEM CSL_CITATION {"citationID":"pHQLlI04","properties":{"formattedCitation":"\\super 151\\nosupersub{}","plainCitation":"151","noteIndex":0},"citationItems":[{"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rsidR="001D12AA" w:rsidRPr="003C648C">
              <w:rPr>
                <w:lang w:val="da-DK"/>
              </w:rPr>
              <w:fldChar w:fldCharType="separate"/>
            </w:r>
            <w:r w:rsidR="00CA6345" w:rsidRPr="00CA6345">
              <w:rPr>
                <w:rFonts w:cs="Arial"/>
                <w:szCs w:val="24"/>
                <w:vertAlign w:val="superscript"/>
              </w:rPr>
              <w:t>151</w:t>
            </w:r>
            <w:r w:rsidR="001D12AA" w:rsidRPr="003C648C">
              <w:rPr>
                <w:lang w:val="da-DK"/>
              </w:rPr>
              <w:fldChar w:fldCharType="end"/>
            </w:r>
            <w:r w:rsidR="001D12AA" w:rsidRPr="005B7B01">
              <w:rPr>
                <w:rStyle w:val="CommentReference"/>
              </w:rPr>
              <w:t xml:space="preserve"> </w:t>
            </w:r>
          </w:p>
          <w:p w14:paraId="53A15A18" w14:textId="77777777" w:rsidR="000B148D" w:rsidRPr="005F5473" w:rsidRDefault="000B148D">
            <w:pPr>
              <w:pStyle w:val="Tablebody"/>
            </w:pPr>
          </w:p>
        </w:tc>
      </w:tr>
    </w:tbl>
    <w:p w14:paraId="52C7157D" w14:textId="3ACE0B7B" w:rsidR="000B148D" w:rsidRPr="000F3DA1" w:rsidRDefault="000B148D" w:rsidP="000B148D">
      <w:pPr>
        <w:pStyle w:val="Footnotes"/>
        <w:rPr>
          <w:color w:val="0070C0"/>
        </w:rPr>
      </w:pPr>
      <w:r w:rsidRPr="005F5473">
        <w:t>Outcomes incorporated in the model are shown in</w:t>
      </w:r>
      <w:r w:rsidRPr="005F5473">
        <w:rPr>
          <w:b/>
        </w:rPr>
        <w:t xml:space="preserve"> bold</w:t>
      </w:r>
      <w:r w:rsidRPr="005F5473">
        <w:t>.</w:t>
      </w:r>
      <w:r w:rsidRPr="005F5473">
        <w:br/>
        <w:t xml:space="preserve">Abbreviations: AE, adverse event; BC, breast cancer; CSR, clinical study report; HER2, human epidermal growth factor receptor 2; HRQoL, health-related </w:t>
      </w:r>
      <w:r w:rsidR="005754E8">
        <w:t>quality-of-</w:t>
      </w:r>
      <w:r w:rsidRPr="005F5473">
        <w:t>life; IV, intravenous; OS, overall survival; PFS, progression-free survival; T</w:t>
      </w:r>
      <w:r w:rsidRPr="005F5473">
        <w:noBreakHyphen/>
        <w:t>DXd, trastuzumab deruxtecan; TPC, treatment of physician’s choice</w:t>
      </w:r>
      <w:r w:rsidR="00494565">
        <w:t>; u/mBC, unresectable or metastatic breast cancer</w:t>
      </w:r>
      <w:r w:rsidRPr="005F5473">
        <w:t xml:space="preserve">. </w:t>
      </w:r>
      <w:r w:rsidRPr="005F5473">
        <w:br/>
      </w:r>
      <w:r w:rsidRPr="005F5473">
        <w:rPr>
          <w:lang w:val="fr-FR"/>
        </w:rPr>
        <w:t>Sources</w:t>
      </w:r>
      <w:r w:rsidR="00A778F6">
        <w:rPr>
          <w:lang w:val="fr-FR"/>
        </w:rPr>
        <w:t> </w:t>
      </w:r>
      <w:r w:rsidRPr="005F5473">
        <w:rPr>
          <w:lang w:val="fr-FR"/>
        </w:rPr>
        <w:t>: Modi et al.</w:t>
      </w:r>
      <w:r>
        <w:rPr>
          <w:lang w:val="fr-FR"/>
        </w:rPr>
        <w:t>,</w:t>
      </w:r>
      <w:r w:rsidRPr="005F5473">
        <w:rPr>
          <w:lang w:val="fr-FR"/>
        </w:rPr>
        <w:t xml:space="preserve"> 2022</w:t>
      </w:r>
      <w:r w:rsidR="00A778F6">
        <w:rPr>
          <w:lang w:val="fr-FR"/>
        </w:rPr>
        <w:t> </w:t>
      </w:r>
      <w:r>
        <w:rPr>
          <w:lang w:val="fr-FR"/>
        </w:rPr>
        <w:t>;</w:t>
      </w:r>
      <w:r>
        <w:rPr>
          <w:lang w:val="fr-FR"/>
        </w:rPr>
        <w:fldChar w:fldCharType="begin"/>
      </w:r>
      <w:r w:rsidR="00CA6345">
        <w:rPr>
          <w:lang w:val="fr-FR"/>
        </w:rPr>
        <w:instrText xml:space="preserve"> ADDIN ZOTERO_ITEM CSL_CITATION {"citationID":"dYKCkmE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96305">
        <w:rPr>
          <w:rFonts w:cs="Arial"/>
          <w:szCs w:val="24"/>
          <w:vertAlign w:val="superscript"/>
          <w:lang w:val="fr-FR"/>
        </w:rPr>
        <w:t>6</w:t>
      </w:r>
      <w:r>
        <w:rPr>
          <w:lang w:val="fr-FR"/>
        </w:rPr>
        <w:fldChar w:fldCharType="end"/>
      </w:r>
      <w:r w:rsidRPr="005F5473">
        <w:rPr>
          <w:lang w:val="fr-FR"/>
        </w:rPr>
        <w:t xml:space="preserve"> Daiichi Sankyo Inc., DESTINY-Breast04 CSR. </w:t>
      </w:r>
      <w:r w:rsidRPr="005F5473">
        <w:t>Data on file, 2022</w:t>
      </w:r>
      <w:r w:rsidRPr="005F5473">
        <w:fldChar w:fldCharType="begin"/>
      </w:r>
      <w:r w:rsidR="00CA6345">
        <w:instrText xml:space="preserve"> ADDIN ZOTERO_ITEM CSL_CITATION {"citationID":"HIBecFs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F5473">
        <w:fldChar w:fldCharType="separate"/>
      </w:r>
      <w:r w:rsidR="00FD57F4" w:rsidRPr="00FD57F4">
        <w:rPr>
          <w:rFonts w:cs="Arial"/>
          <w:sz w:val="20"/>
          <w:szCs w:val="24"/>
          <w:vertAlign w:val="superscript"/>
        </w:rPr>
        <w:t>7</w:t>
      </w:r>
      <w:r w:rsidRPr="005F5473">
        <w:fldChar w:fldCharType="end"/>
      </w:r>
      <w:r w:rsidRPr="005F5473">
        <w:t xml:space="preserve"> </w:t>
      </w:r>
      <w:r w:rsidRPr="000F3DA1">
        <w:rPr>
          <w:color w:val="0070C0"/>
        </w:rPr>
        <w:br w:type="page"/>
      </w:r>
    </w:p>
    <w:p w14:paraId="3A9034C0" w14:textId="7B04BC72" w:rsidR="000B148D" w:rsidRDefault="000B148D" w:rsidP="000B148D">
      <w:pPr>
        <w:pStyle w:val="Heading2"/>
      </w:pPr>
      <w:bookmarkStart w:id="140" w:name="_Ref101384454"/>
      <w:bookmarkStart w:id="141" w:name="_Toc124447829"/>
      <w:bookmarkStart w:id="142" w:name="_Toc129350856"/>
      <w:r>
        <w:lastRenderedPageBreak/>
        <w:t>Summary of methodology of the relevant clinical effectiveness evidence</w:t>
      </w:r>
      <w:bookmarkEnd w:id="140"/>
      <w:bookmarkEnd w:id="141"/>
      <w:bookmarkEnd w:id="142"/>
    </w:p>
    <w:p w14:paraId="49448982" w14:textId="77777777" w:rsidR="000B148D" w:rsidRPr="00314A60" w:rsidRDefault="000B148D" w:rsidP="000B148D">
      <w:pPr>
        <w:pStyle w:val="Heading3"/>
        <w:rPr>
          <w:color w:val="000000" w:themeColor="text1"/>
        </w:rPr>
      </w:pPr>
      <w:bookmarkStart w:id="143" w:name="_Toc124447830"/>
      <w:bookmarkStart w:id="144" w:name="_Ref127007482"/>
      <w:bookmarkStart w:id="145" w:name="_Toc129350857"/>
      <w:r w:rsidRPr="00314A60">
        <w:rPr>
          <w:color w:val="000000" w:themeColor="text1"/>
        </w:rPr>
        <w:t>DESTINY-Breast04</w:t>
      </w:r>
      <w:bookmarkEnd w:id="143"/>
      <w:bookmarkEnd w:id="144"/>
      <w:bookmarkEnd w:id="145"/>
    </w:p>
    <w:p w14:paraId="655C1F4F" w14:textId="77777777" w:rsidR="000B148D" w:rsidRDefault="000B148D" w:rsidP="000B148D">
      <w:pPr>
        <w:pStyle w:val="Heading4"/>
        <w:numPr>
          <w:ilvl w:val="0"/>
          <w:numId w:val="0"/>
        </w:numPr>
      </w:pPr>
      <w:r>
        <w:t>Study design</w:t>
      </w:r>
    </w:p>
    <w:p w14:paraId="136F53FA" w14:textId="571CE144" w:rsidR="00E5380B" w:rsidRDefault="000B148D" w:rsidP="004003CB">
      <w:pPr>
        <w:pStyle w:val="Body"/>
      </w:pPr>
      <w:r w:rsidRPr="003A4AB9">
        <w:t>DESTINY-Breast04 is a Phase III, multicentre, randomised, two-arm, open-label, multi</w:t>
      </w:r>
      <w:r w:rsidR="008A298C">
        <w:t>centre</w:t>
      </w:r>
      <w:r w:rsidRPr="003A4AB9">
        <w:t xml:space="preserve"> trial conducted across multiple countries including the UK (study design shown in </w:t>
      </w:r>
      <w:r w:rsidRPr="00E5380B">
        <w:rPr>
          <w:b/>
          <w:bCs/>
        </w:rPr>
        <w:fldChar w:fldCharType="begin"/>
      </w:r>
      <w:r w:rsidRPr="00E5380B">
        <w:rPr>
          <w:b/>
          <w:bCs/>
        </w:rPr>
        <w:instrText xml:space="preserve"> REF _Ref85794370 \h </w:instrText>
      </w:r>
      <w:r w:rsidR="00E5380B">
        <w:rPr>
          <w:b/>
          <w:bCs/>
        </w:rPr>
        <w:instrText xml:space="preserve"> \* MERGEFORMAT </w:instrText>
      </w:r>
      <w:r w:rsidRPr="00E5380B">
        <w:rPr>
          <w:b/>
          <w:bCs/>
        </w:rPr>
      </w:r>
      <w:r w:rsidRPr="00E5380B">
        <w:rPr>
          <w:b/>
          <w:bCs/>
        </w:rPr>
        <w:fldChar w:fldCharType="separate"/>
      </w:r>
      <w:r w:rsidR="00145F42" w:rsidRPr="00145F42">
        <w:rPr>
          <w:b/>
          <w:bCs/>
        </w:rPr>
        <w:t xml:space="preserve">Figure </w:t>
      </w:r>
      <w:r w:rsidR="00145F42" w:rsidRPr="00145F42">
        <w:rPr>
          <w:b/>
          <w:bCs/>
          <w:noProof/>
        </w:rPr>
        <w:t>9</w:t>
      </w:r>
      <w:r w:rsidRPr="00E5380B">
        <w:rPr>
          <w:b/>
          <w:bCs/>
        </w:rPr>
        <w:fldChar w:fldCharType="end"/>
      </w:r>
      <w:r w:rsidRPr="003A4AB9">
        <w:t>).</w:t>
      </w:r>
      <w:r w:rsidR="00B37B86" w:rsidRPr="00B37B86">
        <w:t xml:space="preserve"> </w:t>
      </w:r>
      <w:r w:rsidR="00B37B86">
        <w:fldChar w:fldCharType="begin"/>
      </w:r>
      <w:r w:rsidR="00CA6345">
        <w:instrText xml:space="preserve"> ADDIN ZOTERO_ITEM CSL_CITATION {"citationID":"cmU5WaeI","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00B37B86">
        <w:fldChar w:fldCharType="separate"/>
      </w:r>
      <w:r w:rsidR="00CA6345" w:rsidRPr="00CA6345">
        <w:rPr>
          <w:rFonts w:cs="Arial"/>
          <w:szCs w:val="24"/>
          <w:vertAlign w:val="superscript"/>
        </w:rPr>
        <w:t>7,153</w:t>
      </w:r>
      <w:r w:rsidR="00B37B86">
        <w:fldChar w:fldCharType="end"/>
      </w:r>
      <w:r w:rsidR="00B37B86" w:rsidRPr="003A4AB9">
        <w:t xml:space="preserve"> </w:t>
      </w:r>
      <w:r w:rsidR="00E5380B">
        <w:t>T</w:t>
      </w:r>
      <w:r w:rsidRPr="003A4AB9">
        <w:t>he study enrolled adults with HER</w:t>
      </w:r>
      <w:r>
        <w:t>2</w:t>
      </w:r>
      <w:r w:rsidRPr="003A4AB9">
        <w:t>-low u/mBC (defined</w:t>
      </w:r>
      <w:r w:rsidR="005D25C2">
        <w:t xml:space="preserve"> by tissue biopsy</w:t>
      </w:r>
      <w:r w:rsidRPr="003A4AB9">
        <w:t xml:space="preserve"> as IHC 1+ or IHC 2+/ISH-negative) who had previously been treated with at least one an</w:t>
      </w:r>
      <w:r>
        <w:t>d</w:t>
      </w:r>
      <w:r w:rsidRPr="003A4AB9">
        <w:t xml:space="preserve"> no more than two lines of chemotherapy in</w:t>
      </w:r>
      <w:bookmarkStart w:id="146" w:name="_Hlk117755424"/>
      <w:r w:rsidRPr="003A4AB9">
        <w:t xml:space="preserve"> the recurrent </w:t>
      </w:r>
      <w:bookmarkEnd w:id="146"/>
      <w:r w:rsidRPr="003A4AB9">
        <w:t xml:space="preserve">or metastatic setting. If recurrence occurred within six months of (neo)adjuvant chemotherapy, </w:t>
      </w:r>
      <w:r w:rsidR="00E0226F">
        <w:t xml:space="preserve">this </w:t>
      </w:r>
      <w:r w:rsidRPr="003A4AB9">
        <w:t>would count as one line of chemotherapy.</w:t>
      </w:r>
      <w:r w:rsidRPr="003A4AB9">
        <w:fldChar w:fldCharType="begin"/>
      </w:r>
      <w:r w:rsidR="00CA6345">
        <w:instrText xml:space="preserve"> ADDIN ZOTERO_ITEM CSL_CITATION {"citationID":"b5ESxMm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Targeted agents (e.g. CDK4/6 inhibitors, PARP inhibitors, PD-L1 inhibitors) and ET did not contribute to the count of prior lines of chemotherapy unless they were used in combination with a chemotherapy agent.</w:t>
      </w:r>
      <w:r w:rsidRPr="003A4AB9">
        <w:fldChar w:fldCharType="begin"/>
      </w:r>
      <w:r w:rsidR="00CA6345">
        <w:instrText xml:space="preserve"> ADDIN ZOTERO_ITEM CSL_CITATION {"citationID":"IXXT4LqM","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p>
    <w:p w14:paraId="59538591" w14:textId="63C7026C" w:rsidR="000B148D" w:rsidRPr="003A4AB9" w:rsidRDefault="000B148D" w:rsidP="000B148D">
      <w:pPr>
        <w:pStyle w:val="Body"/>
      </w:pPr>
      <w:r w:rsidRPr="003A4AB9">
        <w:t>The study enrolled patients with either HR-positive or HR-negative HER2-low u/mBC. Approximately 60 patients with HR-negative BC were to be enrolled, after which enrolment was limited to patients with HR-positive u/mBC. Patients with HR-positive u/mBC had to have been previously treated with at least one line of ET but had progressed and were determined by the investigator to no longer benefit from further ET.</w:t>
      </w:r>
      <w:r w:rsidRPr="003A4AB9">
        <w:fldChar w:fldCharType="begin"/>
      </w:r>
      <w:r w:rsidR="00CA6345">
        <w:instrText xml:space="preserve"> ADDIN ZOTERO_ITEM CSL_CITATION {"citationID":"a2l3b87lq1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The protocol specified enrolment of no more </w:t>
      </w:r>
      <w:r w:rsidRPr="00D7572D">
        <w:t>than 240</w:t>
      </w:r>
      <w:r w:rsidRPr="003A4AB9">
        <w:t xml:space="preserve"> patients with HR-positive BC who had no prior therapy with a CDK4/6 inhibitor and at </w:t>
      </w:r>
      <w:r w:rsidRPr="00D7572D">
        <w:t>least 240 patients with HR-positive BC who had prior therapy with a CDK4/6 inhibitor.</w:t>
      </w:r>
      <w:r w:rsidRPr="00D7572D">
        <w:fldChar w:fldCharType="begin"/>
      </w:r>
      <w:r w:rsidR="00CA6345">
        <w:instrText xml:space="preserve"> ADDIN ZOTERO_ITEM CSL_CITATION {"citationID":"uvI1SpF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D7572D">
        <w:fldChar w:fldCharType="separate"/>
      </w:r>
      <w:r w:rsidR="00FD57F4" w:rsidRPr="00FD57F4">
        <w:rPr>
          <w:rFonts w:cs="Arial"/>
          <w:szCs w:val="24"/>
          <w:vertAlign w:val="superscript"/>
        </w:rPr>
        <w:t>7</w:t>
      </w:r>
      <w:r w:rsidRPr="00D7572D">
        <w:fldChar w:fldCharType="end"/>
      </w:r>
    </w:p>
    <w:p w14:paraId="7437F41F" w14:textId="4731FC79" w:rsidR="000B148D" w:rsidRPr="003A4AB9" w:rsidRDefault="000B148D" w:rsidP="000B148D">
      <w:pPr>
        <w:pStyle w:val="Body"/>
      </w:pPr>
      <w:r w:rsidRPr="003A4AB9">
        <w:t xml:space="preserve">Approximately 540 patients were randomised 2:1 to T-DXd or TPC by an interactive web/voice response system (IXRS). Randomisation was stratified by HER2 IHC status (IHC 1+ vs. IHC2+/ISH-negative), number of prior lines of chemotherapy (1 vs. 2), </w:t>
      </w:r>
      <w:r>
        <w:t>and</w:t>
      </w:r>
      <w:r w:rsidRPr="003A4AB9">
        <w:t xml:space="preserve"> HR</w:t>
      </w:r>
      <w:r>
        <w:t>/</w:t>
      </w:r>
      <w:r w:rsidRPr="003A4AB9">
        <w:t>CDK status (HR-positive with prior CDK4/6 inhibitor treatment vs. HR-positive without prior CDK4/6 inhibitor treatment vs. HR-negative).</w:t>
      </w:r>
      <w:r w:rsidRPr="003A4AB9">
        <w:fldChar w:fldCharType="begin"/>
      </w:r>
      <w:r w:rsidR="00CA6345">
        <w:instrText xml:space="preserve"> ADDIN ZOTERO_ITEM CSL_CITATION {"citationID":"FRsNAbq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w:t>
      </w:r>
    </w:p>
    <w:p w14:paraId="219D5169" w14:textId="108A3102" w:rsidR="000B148D" w:rsidRPr="003A4AB9" w:rsidRDefault="000B148D" w:rsidP="000B148D">
      <w:pPr>
        <w:pStyle w:val="Body"/>
      </w:pPr>
      <w:r w:rsidRPr="003A4AB9">
        <w:t>T-DXd was administered intravenously at a dose of 5.4 mg/kg every 3 weeks, based primarily on efficacy and safety data from DESTINY-Breast01, supplemented by pharmacology information from other studies (Study J101, DS8101-A-J102, DS8201-A-A103, DS8201-A-A104).</w:t>
      </w:r>
      <w:r w:rsidRPr="003A4AB9">
        <w:fldChar w:fldCharType="begin"/>
      </w:r>
      <w:r w:rsidR="00CA6345">
        <w:instrText xml:space="preserve"> ADDIN ZOTERO_ITEM CSL_CITATION {"citationID":"MT9dDKC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TPC consisted of capecitabine, eribulin, gemcitabine, paclitaxel, or nab-paclitaxel, which were chosen based on the five most commonly used single-agent chemotherapy regimens across the US, France, Germany, Italy, Spain, UK, and Japan.</w:t>
      </w:r>
      <w:r w:rsidRPr="003A4AB9">
        <w:fldChar w:fldCharType="begin"/>
      </w:r>
      <w:r w:rsidR="00CA6345">
        <w:instrText xml:space="preserve"> ADDIN ZOTERO_ITEM CSL_CITATION {"citationID":"MQXsrG6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The dose, regimen, </w:t>
      </w:r>
      <w:r w:rsidR="009C0F5E">
        <w:t xml:space="preserve">mode of </w:t>
      </w:r>
      <w:r w:rsidRPr="003A4AB9">
        <w:t>administration, and dose modification of TPC agents was aligned to the local label or NCCN guidelines.</w:t>
      </w:r>
      <w:r w:rsidRPr="003A4AB9">
        <w:fldChar w:fldCharType="begin"/>
      </w:r>
      <w:r w:rsidR="00CA6345">
        <w:instrText xml:space="preserve"> ADDIN ZOTERO_ITEM CSL_CITATION {"citationID":"6GmapGo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p>
    <w:p w14:paraId="2B48DE45" w14:textId="18C54E93" w:rsidR="000B148D" w:rsidRPr="003A4AB9" w:rsidRDefault="000B148D" w:rsidP="000B148D">
      <w:pPr>
        <w:pStyle w:val="Body"/>
      </w:pPr>
      <w:r w:rsidRPr="003A4AB9">
        <w:t xml:space="preserve">The primary endpoint of the study was PFS by blinded independent central review (BICR) in the HR-positive cohort. Key secondary endpoints were PFS by BICR in the </w:t>
      </w:r>
      <w:r w:rsidR="009F1817">
        <w:t>FAS</w:t>
      </w:r>
      <w:r w:rsidRPr="003A4AB9">
        <w:t xml:space="preserve">, and OS in the HR-positive cohort and </w:t>
      </w:r>
      <w:r w:rsidR="008E28D2">
        <w:t xml:space="preserve">OS </w:t>
      </w:r>
      <w:r w:rsidR="00767FBF">
        <w:t xml:space="preserve">in the </w:t>
      </w:r>
      <w:r w:rsidRPr="003A4AB9">
        <w:t>FAS.</w:t>
      </w:r>
      <w:r w:rsidRPr="003A4AB9">
        <w:fldChar w:fldCharType="begin"/>
      </w:r>
      <w:r w:rsidR="00CA6345">
        <w:instrText xml:space="preserve"> ADDIN ZOTERO_ITEM CSL_CITATION {"citationID":"PMjjtPE8","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r w:rsidRPr="003A4AB9">
        <w:t xml:space="preserve"> The data cut-off (DCO) date for all evidence in this submission </w:t>
      </w:r>
      <w:r>
        <w:t>was</w:t>
      </w:r>
      <w:r w:rsidRPr="003A4AB9">
        <w:t xml:space="preserve"> 11 January 2022</w:t>
      </w:r>
      <w:r>
        <w:t xml:space="preserve"> which was the primary </w:t>
      </w:r>
      <w:r w:rsidRPr="00113E13">
        <w:t>analysis of PFS</w:t>
      </w:r>
      <w:r>
        <w:t xml:space="preserve"> (</w:t>
      </w:r>
      <w:r w:rsidRPr="00113E13">
        <w:t>no formal interim analysis were planned for PFS</w:t>
      </w:r>
      <w:r>
        <w:t xml:space="preserve">). </w:t>
      </w:r>
      <w:r w:rsidRPr="003A4AB9">
        <w:fldChar w:fldCharType="begin"/>
      </w:r>
      <w:r w:rsidR="00CA6345">
        <w:instrText xml:space="preserve"> ADDIN ZOTERO_ITEM CSL_CITATION {"citationID":"QqWdGZDr","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szCs w:val="24"/>
          <w:vertAlign w:val="superscript"/>
        </w:rPr>
        <w:t>7</w:t>
      </w:r>
      <w:r w:rsidRPr="003A4AB9">
        <w:fldChar w:fldCharType="end"/>
      </w:r>
    </w:p>
    <w:p w14:paraId="2583CE97" w14:textId="3F516713" w:rsidR="000B148D" w:rsidRPr="003A4AB9" w:rsidRDefault="000B148D" w:rsidP="004003CB">
      <w:pPr>
        <w:pStyle w:val="Body"/>
        <w:rPr>
          <w:rFonts w:cs="Arial"/>
        </w:rPr>
      </w:pPr>
      <w:r w:rsidRPr="003A4AB9">
        <w:rPr>
          <w:rFonts w:eastAsiaTheme="majorEastAsia" w:cs="Arial"/>
        </w:rPr>
        <w:t>At the 11 January 2022 DCO date, median duration of follow-up was</w:t>
      </w:r>
      <w:r>
        <w:rPr>
          <w:rFonts w:eastAsiaTheme="majorEastAsia" w:cs="Arial"/>
        </w:rPr>
        <w:t xml:space="preserve"> </w:t>
      </w:r>
      <w:r w:rsidR="00294FDC" w:rsidRPr="00294FDC">
        <w:rPr>
          <w:rFonts w:eastAsiaTheme="majorEastAsia" w:cs="Arial"/>
          <w:color w:val="000000"/>
          <w:highlight w:val="black"/>
        </w:rPr>
        <w:t>xxxx</w:t>
      </w:r>
      <w:r w:rsidRPr="00407979">
        <w:rPr>
          <w:rFonts w:eastAsiaTheme="majorEastAsia" w:cs="Arial"/>
        </w:rPr>
        <w:t xml:space="preserve"> months in the FAS</w:t>
      </w:r>
      <w:r w:rsidRPr="003A4AB9">
        <w:rPr>
          <w:rFonts w:eastAsiaTheme="majorEastAsia" w:cs="Arial"/>
        </w:rPr>
        <w:t xml:space="preserve"> </w:t>
      </w:r>
      <w:r>
        <w:rPr>
          <w:rFonts w:eastAsiaTheme="majorEastAsia" w:cs="Arial"/>
        </w:rPr>
        <w:t>(</w:t>
      </w:r>
      <w:r w:rsidR="00294FDC" w:rsidRPr="00294FDC">
        <w:rPr>
          <w:rFonts w:eastAsiaTheme="majorEastAsia" w:cs="Arial"/>
          <w:color w:val="000000"/>
          <w:highlight w:val="black"/>
        </w:rPr>
        <w:t>xxxx</w:t>
      </w:r>
      <w:r w:rsidRPr="003A4AB9">
        <w:rPr>
          <w:rFonts w:eastAsiaTheme="majorEastAsia" w:cs="Arial"/>
        </w:rPr>
        <w:t xml:space="preserve"> months in the T-DXd arm and </w:t>
      </w:r>
      <w:r w:rsidR="00294FDC" w:rsidRPr="00294FDC">
        <w:rPr>
          <w:rFonts w:eastAsiaTheme="majorEastAsia" w:cs="Arial"/>
          <w:color w:val="000000"/>
          <w:highlight w:val="black"/>
        </w:rPr>
        <w:t>xxxx</w:t>
      </w:r>
      <w:r w:rsidRPr="003A4AB9">
        <w:rPr>
          <w:rFonts w:eastAsiaTheme="majorEastAsia" w:cs="Arial"/>
        </w:rPr>
        <w:t xml:space="preserve"> months in the TPC arm</w:t>
      </w:r>
      <w:r>
        <w:rPr>
          <w:rFonts w:eastAsiaTheme="majorEastAsia" w:cs="Arial"/>
        </w:rPr>
        <w:t>)</w:t>
      </w:r>
      <w:r w:rsidRPr="003A4AB9">
        <w:rPr>
          <w:rFonts w:eastAsiaTheme="majorEastAsia" w:cs="Arial"/>
        </w:rPr>
        <w:t>.</w:t>
      </w:r>
      <w:r w:rsidRPr="003A4AB9">
        <w:fldChar w:fldCharType="begin"/>
      </w:r>
      <w:r w:rsidR="00CA6345">
        <w:instrText xml:space="preserve"> ADDIN ZOTERO_ITEM CSL_CITATION {"citationID":"XuDfY6w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vertAlign w:val="superscript"/>
        </w:rPr>
        <w:t>7</w:t>
      </w:r>
      <w:r w:rsidRPr="003A4AB9">
        <w:fldChar w:fldCharType="end"/>
      </w:r>
      <w:r w:rsidRPr="003A4AB9">
        <w:rPr>
          <w:rFonts w:eastAsiaTheme="majorEastAsia" w:cs="Arial"/>
        </w:rPr>
        <w:t xml:space="preserve"> The study met its primary endpoint of PFS by BICR in the HR-positive cohort.</w:t>
      </w:r>
      <w:r w:rsidRPr="003A4AB9">
        <w:fldChar w:fldCharType="begin"/>
      </w:r>
      <w:r w:rsidR="00CA6345">
        <w:instrText xml:space="preserve"> ADDIN ZOTERO_ITEM CSL_CITATION {"citationID":"RFfMbMff","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fldChar w:fldCharType="separate"/>
      </w:r>
      <w:r w:rsidR="00FD57F4" w:rsidRPr="00FD57F4">
        <w:rPr>
          <w:rFonts w:cs="Arial"/>
          <w:vertAlign w:val="superscript"/>
        </w:rPr>
        <w:t>7</w:t>
      </w:r>
      <w:r w:rsidRPr="003A4AB9">
        <w:fldChar w:fldCharType="end"/>
      </w:r>
      <w:r w:rsidRPr="003A4AB9">
        <w:rPr>
          <w:rFonts w:eastAsiaTheme="majorEastAsia" w:cs="Arial"/>
        </w:rPr>
        <w:t xml:space="preserve"> Key secondary endpoints in accordance with the hierarchical testing procedure were also met: PFS by BICR in the FAS, OS in the HR-positive cohort, and OS in the FAS.</w:t>
      </w:r>
      <w:r w:rsidRPr="003A4AB9">
        <w:rPr>
          <w:rFonts w:eastAsiaTheme="majorEastAsia" w:cs="Arial"/>
        </w:rPr>
        <w:fldChar w:fldCharType="begin"/>
      </w:r>
      <w:r w:rsidR="00CA6345">
        <w:rPr>
          <w:rFonts w:eastAsiaTheme="majorEastAsia" w:cs="Arial"/>
        </w:rPr>
        <w:instrText xml:space="preserve"> ADDIN ZOTERO_ITEM CSL_CITATION {"citationID":"byWP1al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3A4AB9">
        <w:rPr>
          <w:rFonts w:eastAsiaTheme="majorEastAsia" w:cs="Arial"/>
        </w:rPr>
        <w:fldChar w:fldCharType="separate"/>
      </w:r>
      <w:r w:rsidR="00FD57F4" w:rsidRPr="00FD57F4">
        <w:rPr>
          <w:rFonts w:cs="Arial"/>
          <w:vertAlign w:val="superscript"/>
        </w:rPr>
        <w:t>7</w:t>
      </w:r>
      <w:r w:rsidRPr="003A4AB9">
        <w:rPr>
          <w:rFonts w:eastAsiaTheme="majorEastAsia" w:cs="Arial"/>
        </w:rPr>
        <w:fldChar w:fldCharType="end"/>
      </w:r>
      <w:r w:rsidRPr="003A4AB9">
        <w:rPr>
          <w:rFonts w:eastAsiaTheme="majorEastAsia" w:cs="Arial"/>
        </w:rPr>
        <w:t xml:space="preserve"> </w:t>
      </w:r>
    </w:p>
    <w:p w14:paraId="4C99424F" w14:textId="6A7A8D86" w:rsidR="000B148D" w:rsidRPr="003A4AB9" w:rsidRDefault="000B148D" w:rsidP="003C648C">
      <w:pPr>
        <w:pStyle w:val="Body"/>
        <w:spacing w:after="0"/>
      </w:pPr>
      <w:r w:rsidRPr="003A4AB9">
        <w:lastRenderedPageBreak/>
        <w:t xml:space="preserve">A summary of the methodology of DESTINY-Breast04 is shown in </w:t>
      </w:r>
      <w:r w:rsidRPr="00100897">
        <w:rPr>
          <w:b/>
          <w:bCs/>
        </w:rPr>
        <w:fldChar w:fldCharType="begin"/>
      </w:r>
      <w:r w:rsidRPr="00100897">
        <w:rPr>
          <w:b/>
          <w:bCs/>
        </w:rPr>
        <w:instrText xml:space="preserve"> REF _Ref92378636 \h </w:instrText>
      </w:r>
      <w:r>
        <w:rPr>
          <w:b/>
          <w:bCs/>
        </w:rPr>
        <w:instrText xml:space="preserve"> \* MERGEFORMAT </w:instrText>
      </w:r>
      <w:r w:rsidRPr="00100897">
        <w:rPr>
          <w:b/>
          <w:bCs/>
        </w:rPr>
      </w:r>
      <w:r w:rsidRPr="00100897">
        <w:rPr>
          <w:b/>
          <w:bCs/>
        </w:rPr>
        <w:fldChar w:fldCharType="separate"/>
      </w:r>
      <w:r w:rsidR="00145F42" w:rsidRPr="00145F42">
        <w:rPr>
          <w:b/>
          <w:bCs/>
        </w:rPr>
        <w:t xml:space="preserve">Table </w:t>
      </w:r>
      <w:r w:rsidR="00145F42" w:rsidRPr="00145F42">
        <w:rPr>
          <w:b/>
          <w:bCs/>
          <w:noProof/>
        </w:rPr>
        <w:t>9</w:t>
      </w:r>
      <w:r w:rsidRPr="00100897">
        <w:rPr>
          <w:b/>
          <w:bCs/>
        </w:rPr>
        <w:fldChar w:fldCharType="end"/>
      </w:r>
      <w:r w:rsidRPr="003A4AB9">
        <w:t>.</w:t>
      </w:r>
    </w:p>
    <w:tbl>
      <w:tblPr>
        <w:tblStyle w:val="Figurebox"/>
        <w:tblW w:w="4901" w:type="pct"/>
        <w:tblLook w:val="04A0" w:firstRow="1" w:lastRow="0" w:firstColumn="1" w:lastColumn="0" w:noHBand="0" w:noVBand="1"/>
      </w:tblPr>
      <w:tblGrid>
        <w:gridCol w:w="9026"/>
      </w:tblGrid>
      <w:tr w:rsidR="000B148D" w14:paraId="24C6E7A0" w14:textId="77777777">
        <w:trPr>
          <w:trHeight w:val="462"/>
        </w:trPr>
        <w:tc>
          <w:tcPr>
            <w:tcW w:w="5000" w:type="pct"/>
            <w:tcBorders>
              <w:bottom w:val="single" w:sz="4" w:space="0" w:color="auto"/>
            </w:tcBorders>
          </w:tcPr>
          <w:p w14:paraId="2E91A72B" w14:textId="124273DF" w:rsidR="000B148D" w:rsidRPr="00100897" w:rsidRDefault="000B148D">
            <w:pPr>
              <w:pStyle w:val="Caption"/>
            </w:pPr>
            <w:bookmarkStart w:id="147" w:name="_Ref85794370"/>
            <w:bookmarkStart w:id="148" w:name="_Toc95826044"/>
            <w:bookmarkStart w:id="149" w:name="_Toc124447855"/>
            <w:bookmarkStart w:id="150" w:name="_Toc129350935"/>
            <w:r w:rsidRPr="00100897">
              <w:t xml:space="preserve">Figure </w:t>
            </w:r>
            <w:r w:rsidRPr="00100897">
              <w:fldChar w:fldCharType="begin"/>
            </w:r>
            <w:r w:rsidRPr="00100897">
              <w:instrText>SEQ Figure \* ARABIC</w:instrText>
            </w:r>
            <w:r w:rsidRPr="00100897">
              <w:fldChar w:fldCharType="separate"/>
            </w:r>
            <w:r w:rsidR="00145F42">
              <w:rPr>
                <w:noProof/>
              </w:rPr>
              <w:t>9</w:t>
            </w:r>
            <w:r w:rsidRPr="00100897">
              <w:fldChar w:fldCharType="end"/>
            </w:r>
            <w:bookmarkEnd w:id="147"/>
            <w:r w:rsidRPr="00100897">
              <w:t>: DESTINY-Breast04 | Study design</w:t>
            </w:r>
            <w:bookmarkEnd w:id="148"/>
            <w:bookmarkEnd w:id="149"/>
            <w:bookmarkEnd w:id="150"/>
          </w:p>
        </w:tc>
      </w:tr>
      <w:tr w:rsidR="000B148D" w14:paraId="7F95472B" w14:textId="77777777">
        <w:trPr>
          <w:trHeight w:val="4229"/>
        </w:trPr>
        <w:tc>
          <w:tcPr>
            <w:tcW w:w="5000" w:type="pct"/>
            <w:tcBorders>
              <w:top w:val="single" w:sz="4" w:space="0" w:color="auto"/>
              <w:left w:val="single" w:sz="4" w:space="0" w:color="auto"/>
              <w:bottom w:val="single" w:sz="4" w:space="0" w:color="auto"/>
              <w:right w:val="single" w:sz="4" w:space="0" w:color="auto"/>
            </w:tcBorders>
          </w:tcPr>
          <w:p w14:paraId="7DB0B824" w14:textId="77777777" w:rsidR="000B148D" w:rsidRPr="00100897" w:rsidRDefault="000B148D">
            <w:pPr>
              <w:pStyle w:val="Body"/>
              <w:keepNext/>
              <w:spacing w:before="20" w:after="0"/>
            </w:pPr>
            <w:r w:rsidRPr="00100897">
              <w:rPr>
                <w:noProof/>
              </w:rPr>
              <w:drawing>
                <wp:inline distT="0" distB="0" distL="0" distR="0" wp14:anchorId="53D360DC" wp14:editId="6F37A924">
                  <wp:extent cx="5731510" cy="28187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818765"/>
                          </a:xfrm>
                          <a:prstGeom prst="rect">
                            <a:avLst/>
                          </a:prstGeom>
                        </pic:spPr>
                      </pic:pic>
                    </a:graphicData>
                  </a:graphic>
                </wp:inline>
              </w:drawing>
            </w:r>
          </w:p>
        </w:tc>
      </w:tr>
      <w:tr w:rsidR="000B148D" w:rsidRPr="00BE44FF" w14:paraId="2D494BEB" w14:textId="77777777">
        <w:trPr>
          <w:trHeight w:val="1311"/>
        </w:trPr>
        <w:tc>
          <w:tcPr>
            <w:tcW w:w="5000" w:type="pct"/>
            <w:tcBorders>
              <w:top w:val="single" w:sz="4" w:space="0" w:color="auto"/>
            </w:tcBorders>
          </w:tcPr>
          <w:p w14:paraId="1CD833D6" w14:textId="662F7157" w:rsidR="000B148D" w:rsidRPr="00BE44FF" w:rsidRDefault="000B148D">
            <w:pPr>
              <w:pStyle w:val="Footnotes"/>
            </w:pPr>
            <w:r w:rsidRPr="00BE44FF">
              <w:t>Abbreviations: BICR, blinded independent central review; CDK4/6, cyclin-dependent kinase 4 and 6; DoR, duration of response; FAS, Full Analysis Set; HER2, human epidermal growth factor receptor 2; HR</w:t>
            </w:r>
            <w:r w:rsidR="00ED09FF">
              <w:t>-positive</w:t>
            </w:r>
            <w:r w:rsidRPr="00BE44FF">
              <w:t>, hormone receptor</w:t>
            </w:r>
            <w:r w:rsidR="00ED09FF">
              <w:t>-positive</w:t>
            </w:r>
            <w:r w:rsidRPr="00BE44FF">
              <w:t>; IHC, immunohistochemistry; INV, investigator assessment; ISH, in situ hybridi</w:t>
            </w:r>
            <w:r w:rsidR="004B3D33">
              <w:t>s</w:t>
            </w:r>
            <w:r w:rsidRPr="00BE44FF">
              <w:t>ation; max, maximum; min., minimum; ORR, objective response rate; OS, overall survival; PFS, progression-free survival; R, randomisation; T-DXd, trastuzumab deruxtecan; vs., versus</w:t>
            </w:r>
            <w:r w:rsidR="00B14029">
              <w:t>.</w:t>
            </w:r>
            <w:r w:rsidRPr="00BE44FF">
              <w:br/>
              <w:t>Sources: Modi et al.</w:t>
            </w:r>
            <w:r>
              <w:t>,</w:t>
            </w:r>
            <w:r w:rsidRPr="00BE44FF">
              <w:t xml:space="preserve"> 2022</w:t>
            </w:r>
            <w:r w:rsidRPr="00BE44FF">
              <w:fldChar w:fldCharType="begin"/>
            </w:r>
            <w:r w:rsidR="00CA6345">
              <w:instrText xml:space="preserve"> ADDIN ZOTERO_ITEM CSL_CITATION {"citationID":"pTUKpMY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BE44FF">
              <w:fldChar w:fldCharType="separate"/>
            </w:r>
            <w:r w:rsidR="00FD57F4" w:rsidRPr="00FD57F4">
              <w:rPr>
                <w:rFonts w:cs="Arial"/>
                <w:szCs w:val="24"/>
                <w:vertAlign w:val="superscript"/>
              </w:rPr>
              <w:t>6</w:t>
            </w:r>
            <w:r w:rsidRPr="00BE44FF">
              <w:fldChar w:fldCharType="end"/>
            </w:r>
            <w:r w:rsidRPr="00BE44FF">
              <w:t xml:space="preserve"> </w:t>
            </w:r>
          </w:p>
        </w:tc>
      </w:tr>
    </w:tbl>
    <w:p w14:paraId="6FF25288" w14:textId="62577894" w:rsidR="000B148D" w:rsidRPr="00BE44FF" w:rsidRDefault="000B148D" w:rsidP="003C648C">
      <w:pPr>
        <w:pStyle w:val="Caption"/>
        <w:spacing w:before="0"/>
      </w:pPr>
      <w:bookmarkStart w:id="151" w:name="_Ref92378636"/>
      <w:bookmarkStart w:id="152" w:name="_Toc95826060"/>
      <w:bookmarkStart w:id="153" w:name="_Toc124447869"/>
      <w:bookmarkStart w:id="154" w:name="_Toc129350984"/>
      <w:r w:rsidRPr="00BE44FF">
        <w:t xml:space="preserve">Table </w:t>
      </w:r>
      <w:r w:rsidRPr="00BE44FF">
        <w:fldChar w:fldCharType="begin"/>
      </w:r>
      <w:r w:rsidRPr="00BE44FF">
        <w:instrText>SEQ Table \* ARABIC</w:instrText>
      </w:r>
      <w:r w:rsidRPr="00BE44FF">
        <w:fldChar w:fldCharType="separate"/>
      </w:r>
      <w:r w:rsidR="00145F42">
        <w:rPr>
          <w:noProof/>
        </w:rPr>
        <w:t>9</w:t>
      </w:r>
      <w:r w:rsidRPr="00BE44FF">
        <w:fldChar w:fldCharType="end"/>
      </w:r>
      <w:bookmarkEnd w:id="151"/>
      <w:r w:rsidRPr="00BE44FF">
        <w:t>: Summary of DESTINY-Breast04 methodology</w:t>
      </w:r>
      <w:bookmarkEnd w:id="152"/>
      <w:bookmarkEnd w:id="153"/>
      <w:bookmarkEnd w:id="154"/>
    </w:p>
    <w:tbl>
      <w:tblPr>
        <w:tblStyle w:val="TableGrid"/>
        <w:tblW w:w="5000" w:type="pct"/>
        <w:tblLayout w:type="fixed"/>
        <w:tblLook w:val="04A0" w:firstRow="1" w:lastRow="0" w:firstColumn="1" w:lastColumn="0" w:noHBand="0" w:noVBand="1"/>
      </w:tblPr>
      <w:tblGrid>
        <w:gridCol w:w="1980"/>
        <w:gridCol w:w="7036"/>
      </w:tblGrid>
      <w:tr w:rsidR="000B148D" w:rsidRPr="00BE44FF" w14:paraId="5F5592CF" w14:textId="77777777" w:rsidTr="002475D3">
        <w:trPr>
          <w:trHeight w:val="290"/>
        </w:trPr>
        <w:tc>
          <w:tcPr>
            <w:tcW w:w="1098" w:type="pct"/>
            <w:vMerge w:val="restart"/>
            <w:shd w:val="clear" w:color="auto" w:fill="D9D9D9" w:themeFill="background1" w:themeFillShade="D9"/>
          </w:tcPr>
          <w:p w14:paraId="3E551548" w14:textId="77777777" w:rsidR="000B148D" w:rsidRPr="00BE44FF" w:rsidRDefault="000B148D">
            <w:pPr>
              <w:pStyle w:val="Tableheading"/>
            </w:pPr>
            <w:r w:rsidRPr="00BE44FF">
              <w:t>Trial design</w:t>
            </w:r>
          </w:p>
        </w:tc>
        <w:tc>
          <w:tcPr>
            <w:tcW w:w="3902" w:type="pct"/>
          </w:tcPr>
          <w:p w14:paraId="611E37F5" w14:textId="03E874E0" w:rsidR="000B148D" w:rsidRPr="00BE44FF" w:rsidRDefault="000B148D">
            <w:pPr>
              <w:pStyle w:val="Tablebody"/>
            </w:pPr>
            <w:r w:rsidRPr="00BE44FF">
              <w:t>A randomi</w:t>
            </w:r>
            <w:r>
              <w:t>s</w:t>
            </w:r>
            <w:r w:rsidRPr="00BE44FF">
              <w:t>ed, two-arm, Phase III, open-label, multi</w:t>
            </w:r>
            <w:r w:rsidR="008A298C">
              <w:t>centre</w:t>
            </w:r>
            <w:r w:rsidRPr="00BE44FF">
              <w:t xml:space="preserve"> study to compare the safety and efficacy of T-DXd vs. TPC in subjects with HER2-low, u/mBC.</w:t>
            </w:r>
          </w:p>
        </w:tc>
      </w:tr>
      <w:tr w:rsidR="000B148D" w:rsidRPr="00BE44FF" w14:paraId="00C70DEE" w14:textId="77777777" w:rsidTr="002475D3">
        <w:trPr>
          <w:trHeight w:val="290"/>
        </w:trPr>
        <w:tc>
          <w:tcPr>
            <w:tcW w:w="1098" w:type="pct"/>
            <w:vMerge/>
          </w:tcPr>
          <w:p w14:paraId="70EE031C" w14:textId="77777777" w:rsidR="000B148D" w:rsidRPr="00BE44FF" w:rsidRDefault="000B148D">
            <w:pPr>
              <w:pStyle w:val="Tableheading"/>
            </w:pPr>
          </w:p>
        </w:tc>
        <w:tc>
          <w:tcPr>
            <w:tcW w:w="3902" w:type="pct"/>
          </w:tcPr>
          <w:p w14:paraId="75FA494C" w14:textId="77777777" w:rsidR="000B148D" w:rsidRPr="00BE44FF" w:rsidRDefault="000B148D">
            <w:pPr>
              <w:pStyle w:val="Tablebody"/>
            </w:pPr>
            <w:r w:rsidRPr="00BE44FF">
              <w:rPr>
                <w:b/>
                <w:bCs/>
              </w:rPr>
              <w:t>Randomisation:</w:t>
            </w:r>
            <w:r w:rsidRPr="00BE44FF">
              <w:t xml:space="preserve"> 2:1 by Interactive Web/Voice Response System (IXRS)</w:t>
            </w:r>
          </w:p>
          <w:p w14:paraId="1DDAD9D4" w14:textId="13C893E9" w:rsidR="000B148D" w:rsidRPr="00BE44FF" w:rsidRDefault="000B148D">
            <w:pPr>
              <w:pStyle w:val="Tablebody"/>
            </w:pPr>
            <w:r w:rsidRPr="00BE44FF">
              <w:rPr>
                <w:b/>
                <w:bCs/>
              </w:rPr>
              <w:t>Stratification factors:</w:t>
            </w:r>
            <w:r w:rsidRPr="00BE44FF">
              <w:t xml:space="preserve"> HER2 IHC status (IHC +1 vs. IHC +2/ISH-negative), prior lines of chemotherapy (1 vs. 2), and HR/CDK status (HR-positive with prior CDK4/6 inhibitor treatment vs. HR-positive without prior CDK4/6 inhibitor treatment vs. HR-negative).</w:t>
            </w:r>
          </w:p>
          <w:p w14:paraId="6FE35F2C" w14:textId="08AF8127" w:rsidR="000B148D" w:rsidRPr="00BE44FF" w:rsidRDefault="000B148D">
            <w:pPr>
              <w:pStyle w:val="Tablebody"/>
            </w:pPr>
            <w:r w:rsidRPr="00BE44FF">
              <w:rPr>
                <w:b/>
                <w:bCs/>
              </w:rPr>
              <w:t>Blinding:</w:t>
            </w:r>
            <w:r w:rsidRPr="00BE44FF">
              <w:t xml:space="preserve"> </w:t>
            </w:r>
            <w:r w:rsidR="00294FDC" w:rsidRPr="00294FDC">
              <w:rPr>
                <w:color w:val="000000"/>
                <w:highlight w:val="black"/>
              </w:rPr>
              <w:t>xxxxxxxxxxxxx</w:t>
            </w:r>
            <w:r w:rsidR="00DD4B3C">
              <w:rPr>
                <w:color w:val="000000"/>
                <w:highlight w:val="black"/>
              </w:rPr>
              <w:t xml:space="preserve"> </w:t>
            </w:r>
            <w:r w:rsidR="00294FDC" w:rsidRPr="00294FDC">
              <w:rPr>
                <w:color w:val="000000"/>
                <w:highlight w:val="black"/>
              </w:rPr>
              <w:t>xxxxxxxxxxxxxxxxxxxxxxxxxxxxx</w:t>
            </w:r>
            <w:r w:rsidR="00DD4B3C">
              <w:rPr>
                <w:color w:val="000000"/>
                <w:highlight w:val="black"/>
              </w:rPr>
              <w:t xml:space="preserve"> </w:t>
            </w:r>
            <w:r w:rsidR="00294FDC" w:rsidRPr="00294FDC">
              <w:rPr>
                <w:color w:val="000000"/>
                <w:highlight w:val="black"/>
              </w:rPr>
              <w:t>xxxxxxxxxxxx</w:t>
            </w:r>
            <w:r w:rsidR="00DD4B3C">
              <w:rPr>
                <w:color w:val="000000"/>
                <w:highlight w:val="black"/>
              </w:rPr>
              <w:t xml:space="preserve"> </w:t>
            </w:r>
            <w:r w:rsidR="00294FDC" w:rsidRPr="00294FDC">
              <w:rPr>
                <w:color w:val="000000"/>
                <w:highlight w:val="black"/>
              </w:rPr>
              <w:t>x</w:t>
            </w:r>
            <w:r w:rsidR="003F573E">
              <w:rPr>
                <w:color w:val="000000"/>
                <w:highlight w:val="black"/>
              </w:rPr>
              <w:t xml:space="preserve"> </w:t>
            </w:r>
            <w:r w:rsidR="00294FDC" w:rsidRPr="00294FDC">
              <w:rPr>
                <w:color w:val="000000"/>
                <w:highlight w:val="black"/>
              </w:rPr>
              <w:t>x</w:t>
            </w:r>
            <w:r w:rsidR="003F573E">
              <w:rPr>
                <w:color w:val="000000"/>
                <w:highlight w:val="black"/>
              </w:rPr>
              <w:t xml:space="preserve"> </w:t>
            </w:r>
            <w:r w:rsidR="00294FDC" w:rsidRPr="00294FDC">
              <w:rPr>
                <w:color w:val="000000"/>
                <w:highlight w:val="black"/>
              </w:rPr>
              <w:t>xxxxxxxxxxxxxxxxxxxxxxxxxxxxxxxxxxxxxxxxxxxxxxxxxxxxxxxxxxxxxxxxxxxxxxxxxx</w:t>
            </w:r>
            <w:r w:rsidR="00A61BC5">
              <w:rPr>
                <w:color w:val="000000"/>
                <w:highlight w:val="black"/>
              </w:rPr>
              <w:t xml:space="preserve"> </w:t>
            </w:r>
            <w:r w:rsidR="00294FDC" w:rsidRPr="00294FDC">
              <w:rPr>
                <w:color w:val="000000"/>
                <w:highlight w:val="black"/>
              </w:rPr>
              <w:t>xxxxxxxxxxxx</w:t>
            </w:r>
            <w:r w:rsidRPr="00BE44FF">
              <w:t xml:space="preserve">. The primary endpoint was based on BICR. </w:t>
            </w:r>
            <w:r w:rsidR="00DD4B3C" w:rsidRPr="00294FDC">
              <w:rPr>
                <w:color w:val="000000"/>
                <w:highlight w:val="black"/>
              </w:rPr>
              <w:t>X</w:t>
            </w:r>
            <w:r w:rsidR="00294FDC" w:rsidRPr="00294FDC">
              <w:rPr>
                <w:color w:val="000000"/>
                <w:highlight w:val="black"/>
              </w:rPr>
              <w:t>xxxxxxx</w:t>
            </w:r>
            <w:r w:rsidR="00DD4B3C">
              <w:rPr>
                <w:color w:val="000000"/>
                <w:highlight w:val="black"/>
              </w:rPr>
              <w:t xml:space="preserve"> </w:t>
            </w:r>
            <w:r w:rsidR="00294FDC" w:rsidRPr="00294FDC">
              <w:rPr>
                <w:color w:val="000000"/>
                <w:highlight w:val="black"/>
              </w:rPr>
              <w:t>xx</w:t>
            </w:r>
            <w:r w:rsidR="00A61BC5">
              <w:rPr>
                <w:color w:val="000000"/>
                <w:highlight w:val="black"/>
              </w:rPr>
              <w:t xml:space="preserve"> </w:t>
            </w:r>
            <w:r w:rsidR="00294FDC" w:rsidRPr="00294FDC">
              <w:rPr>
                <w:color w:val="000000"/>
                <w:highlight w:val="black"/>
              </w:rPr>
              <w:t>xxxxxxxxxxxxxxxxxxxxxxxxxxxxxxxxxxxxxxxxxxxxxxxxxxxxxxxxxxxxx</w:t>
            </w:r>
            <w:r w:rsidR="003F573E">
              <w:rPr>
                <w:color w:val="000000"/>
                <w:highlight w:val="black"/>
              </w:rPr>
              <w:t xml:space="preserve"> </w:t>
            </w:r>
            <w:r w:rsidR="00294FDC" w:rsidRPr="00294FDC">
              <w:rPr>
                <w:color w:val="000000"/>
                <w:highlight w:val="black"/>
              </w:rPr>
              <w:t>xxxxxxxxxxxxxxxxxxxxx</w:t>
            </w:r>
            <w:r w:rsidRPr="00E30B7C">
              <w:rPr>
                <w:highlight w:val="yellow"/>
                <w:u w:val="single"/>
              </w:rPr>
              <w:fldChar w:fldCharType="begin"/>
            </w:r>
            <w:r w:rsidR="00CA6345">
              <w:rPr>
                <w:highlight w:val="yellow"/>
                <w:u w:val="single"/>
              </w:rPr>
              <w:instrText xml:space="preserve"> ADDIN ZOTERO_ITEM CSL_CITATION {"citationID":"kGRxjnLd","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E30B7C">
              <w:rPr>
                <w:highlight w:val="yellow"/>
                <w:u w:val="single"/>
              </w:rPr>
              <w:fldChar w:fldCharType="separate"/>
            </w:r>
            <w:r w:rsidR="00CA6345" w:rsidRPr="00CA6345">
              <w:rPr>
                <w:rFonts w:cs="Arial"/>
                <w:szCs w:val="24"/>
                <w:vertAlign w:val="superscript"/>
              </w:rPr>
              <w:t>7,153</w:t>
            </w:r>
            <w:r w:rsidRPr="00E30B7C">
              <w:rPr>
                <w:highlight w:val="yellow"/>
                <w:u w:val="single"/>
              </w:rPr>
              <w:fldChar w:fldCharType="end"/>
            </w:r>
            <w:r w:rsidRPr="00E30B7C">
              <w:rPr>
                <w:strike/>
                <w:highlight w:val="yellow"/>
                <w:u w:val="single"/>
              </w:rPr>
              <w:fldChar w:fldCharType="begin"/>
            </w:r>
            <w:r w:rsidRPr="00E30B7C">
              <w:rPr>
                <w:strike/>
                <w:highlight w:val="yellow"/>
                <w:u w:val="single"/>
              </w:rPr>
              <w:instrText xml:space="preserve"> ADDIN EN.CITE &lt;EndNote&gt;&lt;Cite&gt;&lt;Author&gt;Daiichi Sankyo Inc&lt;/Author&gt;&lt;Year&gt;2021&lt;/Year&gt;&lt;RecNum&gt;86&lt;/RecNum&gt;&lt;DisplayText&gt;&lt;style face="superscript"&gt;105,112&lt;/style&gt;&lt;/DisplayText&gt;&lt;record&gt;&lt;rec-number&gt;86&lt;/rec-number&gt;&lt;foreign-keys&gt;&lt;key app="EN" db-id="zsraxr2sldvt0herzw7x5028s0efeazsx9r0" timestamp="1637662814"&gt;86&lt;/key&gt;&lt;/foreign-keys&gt;&lt;ref-type name="Journal Article"&gt;17&lt;/ref-type&gt;&lt;contributors&gt;&lt;authors&gt;&lt;author&gt;Daiichi Sankyo Inc,&lt;/author&gt;&lt;/authors&gt;&lt;/contributors&gt;&lt;titles&gt;&lt;title&gt;A Phase 3, Multicenter, Randomized, Open-label, Active-controlled Study of Trastuzumab Deruxtecan (DS-8201a), an Anti-HER2-antibody Drug Conjugate, versus Trastuzumab Emtansine (T-DM1) for HER2-positive, Unresectable and/or Metastatic Breast Cancer Subjects Previously Treated with Trastuzumab and Taxane (DESTINY-Breast03)&lt;/title&gt;&lt;secondary-title&gt;Clinical study report version 1.0 for data cut-off May 2021&lt;/secondary-title&gt;&lt;/titles&gt;&lt;periodical&gt;&lt;full-title&gt;Clinical study report version 1.0 for data cut-off May 2021&lt;/full-title&gt;&lt;/periodical&gt;&lt;dates&gt;&lt;year&gt;2021&lt;/year&gt;&lt;/dates&gt;&lt;urls&gt;&lt;/urls&gt;&lt;/record&gt;&lt;/Cite&gt;&lt;Cite&gt;&lt;Author&gt;Daiichi Sankyo Inc&lt;/Author&gt;&lt;Year&gt;2020&lt;/Year&gt;&lt;RecNum&gt;84&lt;/RecNum&gt;&lt;record&gt;&lt;rec-number&gt;84&lt;/rec-number&gt;&lt;foreign-keys&gt;&lt;key app="EN" db-id="zsraxr2sldvt0herzw7x5028s0efeazsx9r0" timestamp="1636701828"&gt;84&lt;/key&gt;&lt;/foreign-keys&gt;&lt;ref-type name="Journal Article"&gt;17&lt;/ref-type&gt;&lt;contributors&gt;&lt;authors&gt;&lt;author&gt;Daiichi Sankyo Inc,&lt;/author&gt;&lt;/authors&gt;&lt;/contributors&gt;&lt;titles&gt;&lt;title&gt;Clinical study protocol (version 6.0). A phase 3, multicenter, randomized, open-label, active-controlled study of trastuzumab deruxtecan (DS-8201a), an anti-HER2-antibody drug conjugate, versus ado-trastuzumab emtansine (T-DM1) for HER2-positive, unresectable and/or metastatic breast cancer subjects previously treated with trastuzumab and taxane (DESTINY-Breast03)&lt;/title&gt;&lt;secondary-title&gt;Data on file&lt;/secondary-title&gt;&lt;/titles&gt;&lt;periodical&gt;&lt;full-title&gt;Data on file&lt;/full-title&gt;&lt;/periodical&gt;&lt;dates&gt;&lt;year&gt;2020&lt;/year&gt;&lt;/dates&gt;&lt;urls&gt;&lt;/urls&gt;&lt;/record&gt;&lt;/Cite&gt;&lt;/EndNote&gt;</w:instrText>
            </w:r>
            <w:r w:rsidRPr="00E30B7C">
              <w:rPr>
                <w:strike/>
                <w:highlight w:val="yellow"/>
                <w:u w:val="single"/>
              </w:rPr>
              <w:fldChar w:fldCharType="separate"/>
            </w:r>
            <w:r w:rsidRPr="00E30B7C">
              <w:rPr>
                <w:strike/>
                <w:highlight w:val="yellow"/>
                <w:u w:val="single"/>
              </w:rPr>
              <w:fldChar w:fldCharType="end"/>
            </w:r>
            <w:r w:rsidR="00294FDC" w:rsidRPr="00294FDC">
              <w:rPr>
                <w:color w:val="000000"/>
                <w:highlight w:val="black"/>
              </w:rPr>
              <w:t>xxxxxxxxxxxxxxxxxxxxxxxxxxxxxxxxxxxxxxxxxxxxxxxxxxxxxxxxxxxxxxxxxxxxxx</w:t>
            </w:r>
            <w:r w:rsidR="00A61BC5">
              <w:rPr>
                <w:color w:val="000000"/>
                <w:highlight w:val="black"/>
              </w:rPr>
              <w:t xml:space="preserve"> </w:t>
            </w:r>
            <w:r w:rsidR="00294FDC" w:rsidRPr="00294FDC">
              <w:rPr>
                <w:color w:val="000000"/>
                <w:highlight w:val="black"/>
              </w:rPr>
              <w:t>xxxxxxxxxxxx</w:t>
            </w:r>
            <w:r w:rsidR="00A61BC5">
              <w:rPr>
                <w:color w:val="000000"/>
                <w:highlight w:val="black"/>
              </w:rPr>
              <w:t xml:space="preserve"> </w:t>
            </w:r>
            <w:r w:rsidR="00294FDC" w:rsidRPr="00294FDC">
              <w:rPr>
                <w:color w:val="000000"/>
                <w:highlight w:val="black"/>
              </w:rPr>
              <w:t>xxxxxxxxxxxx</w:t>
            </w:r>
            <w:r w:rsidR="00A61BC5">
              <w:rPr>
                <w:color w:val="000000"/>
                <w:highlight w:val="black"/>
              </w:rPr>
              <w:t xml:space="preserve"> </w:t>
            </w:r>
            <w:r w:rsidR="00294FDC" w:rsidRPr="00294FDC">
              <w:rPr>
                <w:color w:val="000000"/>
                <w:highlight w:val="black"/>
              </w:rPr>
              <w:t>xxxxxxxxxx</w:t>
            </w:r>
            <w:hyperlink w:anchor="_ENREF_112" w:tooltip="Daiichi Sankyo Inc, 2020 #84" w:history="1">
              <w:r w:rsidRPr="00BE44FF">
                <w:t>.</w:t>
              </w:r>
              <w:r w:rsidRPr="00BE44FF">
                <w:fldChar w:fldCharType="begin"/>
              </w:r>
              <w:r w:rsidR="00CA6345">
                <w:instrText xml:space="preserve"> ADDIN ZOTERO_ITEM CSL_CITATION {"citationID":"g3rUjdA8","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BE44FF">
                <w:fldChar w:fldCharType="separate"/>
              </w:r>
              <w:r w:rsidR="00CA6345" w:rsidRPr="00CA6345">
                <w:rPr>
                  <w:rFonts w:cs="Arial"/>
                  <w:szCs w:val="24"/>
                  <w:vertAlign w:val="superscript"/>
                </w:rPr>
                <w:t>153</w:t>
              </w:r>
              <w:r w:rsidRPr="00BE44FF">
                <w:fldChar w:fldCharType="end"/>
              </w:r>
            </w:hyperlink>
          </w:p>
        </w:tc>
      </w:tr>
      <w:tr w:rsidR="000B148D" w:rsidRPr="00BE44FF" w14:paraId="340A084B" w14:textId="77777777" w:rsidTr="002475D3">
        <w:tc>
          <w:tcPr>
            <w:tcW w:w="1098" w:type="pct"/>
            <w:shd w:val="clear" w:color="auto" w:fill="D9D9D9" w:themeFill="background1" w:themeFillShade="D9"/>
          </w:tcPr>
          <w:p w14:paraId="6F6E0926" w14:textId="77777777" w:rsidR="000B148D" w:rsidRPr="00BE44FF" w:rsidRDefault="000B148D">
            <w:pPr>
              <w:pStyle w:val="Tableheading"/>
            </w:pPr>
            <w:r w:rsidRPr="00BE44FF">
              <w:t>Duration of study</w:t>
            </w:r>
          </w:p>
        </w:tc>
        <w:tc>
          <w:tcPr>
            <w:tcW w:w="3902" w:type="pct"/>
          </w:tcPr>
          <w:p w14:paraId="6B61DEA7" w14:textId="06F0F6B9" w:rsidR="000B148D" w:rsidRDefault="000B148D">
            <w:pPr>
              <w:pStyle w:val="Tablebody"/>
            </w:pPr>
            <w:r>
              <w:t xml:space="preserve">Planned: approximately </w:t>
            </w:r>
            <w:r w:rsidR="00F77ABC" w:rsidRPr="00F77ABC">
              <w:rPr>
                <w:color w:val="000000"/>
                <w:highlight w:val="black"/>
              </w:rPr>
              <w:t>xx</w:t>
            </w:r>
            <w:r>
              <w:t xml:space="preserve"> months </w:t>
            </w:r>
          </w:p>
          <w:p w14:paraId="24A7AEF8" w14:textId="77777777" w:rsidR="000B148D" w:rsidRPr="00BE44FF" w:rsidRDefault="000B148D">
            <w:pPr>
              <w:pStyle w:val="Tablebody"/>
            </w:pPr>
            <w:r w:rsidRPr="00BE44FF">
              <w:t>Median duration of follow-up at DCO (11 Jan 2022</w:t>
            </w:r>
            <w:r>
              <w:t>; FAS</w:t>
            </w:r>
            <w:r w:rsidRPr="00BE44FF">
              <w:t>):</w:t>
            </w:r>
          </w:p>
          <w:p w14:paraId="4FF03523" w14:textId="490206F9" w:rsidR="000B148D" w:rsidRPr="00BE44FF" w:rsidRDefault="000B148D" w:rsidP="00954359">
            <w:pPr>
              <w:pStyle w:val="Tablebody"/>
              <w:numPr>
                <w:ilvl w:val="0"/>
                <w:numId w:val="8"/>
              </w:numPr>
            </w:pPr>
            <w:r w:rsidRPr="00BE44FF">
              <w:t xml:space="preserve">T-DXd: </w:t>
            </w:r>
            <w:r w:rsidR="00294FDC" w:rsidRPr="00294FDC">
              <w:rPr>
                <w:color w:val="000000"/>
                <w:highlight w:val="black"/>
              </w:rPr>
              <w:t>xxxx</w:t>
            </w:r>
            <w:r w:rsidRPr="00BE44FF">
              <w:t xml:space="preserve"> months (range </w:t>
            </w:r>
            <w:r w:rsidR="00294FDC" w:rsidRPr="00294FDC">
              <w:rPr>
                <w:color w:val="000000"/>
                <w:highlight w:val="black"/>
              </w:rPr>
              <w:t>xxxxxxxxx</w:t>
            </w:r>
            <w:r w:rsidRPr="00BE44FF">
              <w:t>).</w:t>
            </w:r>
          </w:p>
          <w:p w14:paraId="4D335FC6" w14:textId="1464A36E" w:rsidR="000B148D" w:rsidRDefault="000B148D" w:rsidP="00954359">
            <w:pPr>
              <w:pStyle w:val="Tablebody"/>
              <w:numPr>
                <w:ilvl w:val="0"/>
                <w:numId w:val="8"/>
              </w:numPr>
            </w:pPr>
            <w:r w:rsidRPr="00BE44FF">
              <w:t xml:space="preserve">TPC: </w:t>
            </w:r>
            <w:r w:rsidR="00294FDC" w:rsidRPr="00294FDC">
              <w:rPr>
                <w:color w:val="000000"/>
                <w:highlight w:val="black"/>
              </w:rPr>
              <w:t>xxxx</w:t>
            </w:r>
            <w:r w:rsidRPr="00BE44FF">
              <w:t xml:space="preserve"> months (range: </w:t>
            </w:r>
            <w:r w:rsidR="00294FDC" w:rsidRPr="00294FDC">
              <w:rPr>
                <w:color w:val="000000"/>
                <w:highlight w:val="black"/>
              </w:rPr>
              <w:t>xxxxxxxxx</w:t>
            </w:r>
            <w:r w:rsidRPr="00BE44FF">
              <w:t>).</w:t>
            </w:r>
          </w:p>
          <w:p w14:paraId="46EE0386" w14:textId="44A607EB" w:rsidR="000B148D" w:rsidRPr="00BE44FF" w:rsidRDefault="000B148D" w:rsidP="00954359">
            <w:pPr>
              <w:pStyle w:val="Tablebody"/>
              <w:numPr>
                <w:ilvl w:val="0"/>
                <w:numId w:val="8"/>
              </w:numPr>
            </w:pPr>
            <w:r>
              <w:t xml:space="preserve">Overall: </w:t>
            </w:r>
            <w:r w:rsidR="00294FDC" w:rsidRPr="00294FDC">
              <w:rPr>
                <w:color w:val="000000"/>
                <w:highlight w:val="black"/>
              </w:rPr>
              <w:t>xxxx</w:t>
            </w:r>
            <w:r>
              <w:t xml:space="preserve"> months (range </w:t>
            </w:r>
            <w:r w:rsidR="00294FDC" w:rsidRPr="00294FDC">
              <w:rPr>
                <w:color w:val="000000"/>
                <w:highlight w:val="black"/>
              </w:rPr>
              <w:t>xxxxxxxxx</w:t>
            </w:r>
            <w:r>
              <w:t xml:space="preserve">). </w:t>
            </w:r>
          </w:p>
        </w:tc>
      </w:tr>
      <w:tr w:rsidR="000B148D" w:rsidRPr="00BE44FF" w14:paraId="7155D6D9" w14:textId="77777777" w:rsidTr="002475D3">
        <w:tc>
          <w:tcPr>
            <w:tcW w:w="1098" w:type="pct"/>
            <w:shd w:val="clear" w:color="auto" w:fill="D9D9D9" w:themeFill="background1" w:themeFillShade="D9"/>
          </w:tcPr>
          <w:p w14:paraId="7FECEC33" w14:textId="77777777" w:rsidR="000B148D" w:rsidRPr="00BE44FF" w:rsidRDefault="000B148D">
            <w:pPr>
              <w:pStyle w:val="Tableheading"/>
            </w:pPr>
            <w:r w:rsidRPr="00BE44FF">
              <w:t>Settings and locations where data were collected</w:t>
            </w:r>
          </w:p>
        </w:tc>
        <w:tc>
          <w:tcPr>
            <w:tcW w:w="3902" w:type="pct"/>
          </w:tcPr>
          <w:p w14:paraId="3F2E6141" w14:textId="77777777" w:rsidR="000B148D" w:rsidRPr="00BE44FF" w:rsidRDefault="000B148D">
            <w:pPr>
              <w:pStyle w:val="Tablebody"/>
            </w:pPr>
            <w:r w:rsidRPr="00BE44FF">
              <w:t>161 centres in 19 countries, including Europe (Austria, Belgium, France, Greece, Hungary, Israel, Italy, Portugal, Russia, Spain, Sweden, Switzerland, UK), Asia (China, Japan, South Korea, Taiwan), and North America (Canada, US)</w:t>
            </w:r>
          </w:p>
        </w:tc>
      </w:tr>
      <w:tr w:rsidR="000B148D" w:rsidRPr="00BE44FF" w14:paraId="5AF67131" w14:textId="77777777" w:rsidTr="002475D3">
        <w:trPr>
          <w:trHeight w:val="351"/>
        </w:trPr>
        <w:tc>
          <w:tcPr>
            <w:tcW w:w="1098" w:type="pct"/>
            <w:vMerge w:val="restart"/>
            <w:shd w:val="clear" w:color="auto" w:fill="D9D9D9" w:themeFill="background1" w:themeFillShade="D9"/>
          </w:tcPr>
          <w:p w14:paraId="052033AE" w14:textId="77777777" w:rsidR="000B148D" w:rsidRPr="00BE44FF" w:rsidRDefault="000B148D">
            <w:pPr>
              <w:pStyle w:val="Tableheading"/>
            </w:pPr>
            <w:r w:rsidRPr="00BE44FF">
              <w:t>Participant eligibility criteria</w:t>
            </w:r>
          </w:p>
        </w:tc>
        <w:tc>
          <w:tcPr>
            <w:tcW w:w="3902" w:type="pct"/>
          </w:tcPr>
          <w:p w14:paraId="3F6B3C9A" w14:textId="77777777" w:rsidR="000B148D" w:rsidRPr="00BE44FF" w:rsidRDefault="000B148D">
            <w:pPr>
              <w:pStyle w:val="Tablebody"/>
              <w:keepNext/>
              <w:rPr>
                <w:b/>
                <w:bCs/>
              </w:rPr>
            </w:pPr>
            <w:r w:rsidRPr="00BE44FF">
              <w:rPr>
                <w:b/>
                <w:bCs/>
              </w:rPr>
              <w:t>Key inclusion criteria</w:t>
            </w:r>
          </w:p>
          <w:p w14:paraId="1000C819" w14:textId="7020230F" w:rsidR="000B148D" w:rsidRPr="00294FDC" w:rsidRDefault="00DD4B3C" w:rsidP="00954359">
            <w:pPr>
              <w:pStyle w:val="Tablebody"/>
              <w:numPr>
                <w:ilvl w:val="0"/>
                <w:numId w:val="9"/>
              </w:numPr>
              <w:rPr>
                <w:color w:val="000000"/>
                <w:highlight w:val="black"/>
              </w:rPr>
            </w:pPr>
            <w:r w:rsidRPr="00294FDC">
              <w:rPr>
                <w:color w:val="000000"/>
                <w:highlight w:val="black"/>
              </w:rPr>
              <w:t>X</w:t>
            </w:r>
            <w:r w:rsidR="00294FDC" w:rsidRPr="00294FDC">
              <w:rPr>
                <w:color w:val="000000"/>
                <w:highlight w:val="black"/>
              </w:rPr>
              <w:t>xxxxxxxxxxxxxxxxxxxxxxxxxxxxxxxxxxxxxxxxxxxxxxxxxxxxxxxxxxxxxxxxxxxxxxx</w:t>
            </w:r>
            <w:r w:rsidR="00A61BC5">
              <w:rPr>
                <w:color w:val="000000"/>
                <w:highlight w:val="black"/>
              </w:rPr>
              <w:t xml:space="preserve"> </w:t>
            </w:r>
            <w:r w:rsidR="00294FDC" w:rsidRPr="00294FDC">
              <w:rPr>
                <w:color w:val="000000"/>
                <w:highlight w:val="black"/>
              </w:rPr>
              <w:t>xx</w:t>
            </w:r>
            <w:r>
              <w:rPr>
                <w:color w:val="000000"/>
                <w:highlight w:val="black"/>
              </w:rPr>
              <w:t xml:space="preserve"> </w:t>
            </w:r>
            <w:r w:rsidR="00294FDC" w:rsidRPr="00294FDC">
              <w:rPr>
                <w:color w:val="000000"/>
                <w:highlight w:val="black"/>
              </w:rPr>
              <w:t>xxxxxxxxxxxxxxxxxxxxxxxxxx</w:t>
            </w:r>
          </w:p>
          <w:p w14:paraId="09092CFE" w14:textId="77777777" w:rsidR="000B148D" w:rsidRPr="00BE44FF" w:rsidRDefault="000B148D" w:rsidP="00954359">
            <w:pPr>
              <w:pStyle w:val="Tablebody"/>
              <w:numPr>
                <w:ilvl w:val="0"/>
                <w:numId w:val="9"/>
              </w:numPr>
            </w:pPr>
            <w:r w:rsidRPr="00BE44FF">
              <w:lastRenderedPageBreak/>
              <w:t>Pathologically documented BC that:</w:t>
            </w:r>
          </w:p>
          <w:p w14:paraId="400FD1CF" w14:textId="77777777" w:rsidR="000B148D" w:rsidRPr="00BE44FF" w:rsidRDefault="000B148D" w:rsidP="00954359">
            <w:pPr>
              <w:pStyle w:val="Tablebody"/>
              <w:numPr>
                <w:ilvl w:val="1"/>
                <w:numId w:val="9"/>
              </w:numPr>
            </w:pPr>
            <w:r w:rsidRPr="00BE44FF">
              <w:t>was unresectable or metastatic.</w:t>
            </w:r>
          </w:p>
          <w:p w14:paraId="39F0BB41" w14:textId="7E834215" w:rsidR="000B148D" w:rsidRPr="00BE44FF" w:rsidRDefault="000B148D" w:rsidP="00954359">
            <w:pPr>
              <w:pStyle w:val="Tablebody"/>
              <w:numPr>
                <w:ilvl w:val="1"/>
                <w:numId w:val="9"/>
              </w:numPr>
            </w:pPr>
            <w:r w:rsidRPr="00BE44FF">
              <w:t>had a history of, or central laboratory assessed, low HER2 expression (defined as IHC1+ or IHC2+/ISH-negative</w:t>
            </w:r>
            <w:r w:rsidR="00C94E72">
              <w:t>)</w:t>
            </w:r>
            <w:r w:rsidRPr="00BE44FF">
              <w:t>.</w:t>
            </w:r>
          </w:p>
          <w:p w14:paraId="634C8A46" w14:textId="77777777" w:rsidR="000B148D" w:rsidRPr="00BE44FF" w:rsidRDefault="000B148D" w:rsidP="00954359">
            <w:pPr>
              <w:pStyle w:val="Tablebody"/>
              <w:numPr>
                <w:ilvl w:val="1"/>
                <w:numId w:val="9"/>
              </w:numPr>
            </w:pPr>
            <w:r w:rsidRPr="00BE44FF">
              <w:t>was previously treated with at least one and no more than two prior lines of chemotherapy in the recurrent or metastatic setting. If recurrence occurred within six months of (neo)adjuvant chemotherapy it would count as one line of chemotherapy. Targeted agents (e.g. CD</w:t>
            </w:r>
            <w:r>
              <w:t>K4/6</w:t>
            </w:r>
            <w:r w:rsidRPr="00BE44FF">
              <w:t xml:space="preserve"> inhibitors, PD-L1 inhibitors) and ET did not count as a line of chemotherapy unless administered in combination with chemotherapy.</w:t>
            </w:r>
          </w:p>
          <w:p w14:paraId="0A617B38" w14:textId="77777777" w:rsidR="000B148D" w:rsidRPr="00BE44FF" w:rsidRDefault="000B148D" w:rsidP="00954359">
            <w:pPr>
              <w:pStyle w:val="Tablebody"/>
              <w:numPr>
                <w:ilvl w:val="1"/>
                <w:numId w:val="9"/>
              </w:numPr>
            </w:pPr>
            <w:r w:rsidRPr="00BE44FF">
              <w:t>if HR-positive, was previously treated with at least one line of ET before progressing and being deemed to no longer benefit from further ET.</w:t>
            </w:r>
          </w:p>
          <w:p w14:paraId="4E28EF1D" w14:textId="1BEDDAEE" w:rsidR="00047D57" w:rsidRDefault="00047D57" w:rsidP="00954359">
            <w:pPr>
              <w:pStyle w:val="Tablebody"/>
              <w:numPr>
                <w:ilvl w:val="0"/>
                <w:numId w:val="9"/>
              </w:numPr>
            </w:pPr>
            <w:r w:rsidRPr="00294FDC">
              <w:rPr>
                <w:color w:val="000000"/>
                <w:highlight w:val="black"/>
              </w:rPr>
              <w:t>X</w:t>
            </w:r>
            <w:r w:rsidR="00294FDC" w:rsidRPr="00294FDC">
              <w:rPr>
                <w:color w:val="000000"/>
                <w:highlight w:val="black"/>
              </w:rPr>
              <w:t>xxxxxxxxxxxxxxxxxxxxxxxxxxxxxxxxxxxxxxxxxxxxxxxxxxxxxxxxxxx</w:t>
            </w:r>
            <w:r>
              <w:rPr>
                <w:color w:val="000000"/>
                <w:highlight w:val="black"/>
              </w:rPr>
              <w:t xml:space="preserve"> </w:t>
            </w:r>
            <w:r w:rsidR="00294FDC" w:rsidRPr="00294FDC">
              <w:rPr>
                <w:color w:val="000000"/>
                <w:highlight w:val="black"/>
              </w:rPr>
              <w:t>xxxxx</w:t>
            </w:r>
            <w:r w:rsidR="00A61BC5">
              <w:rPr>
                <w:color w:val="000000"/>
                <w:highlight w:val="black"/>
              </w:rPr>
              <w:t xml:space="preserve"> </w:t>
            </w:r>
            <w:r w:rsidR="00294FDC" w:rsidRPr="00294FDC">
              <w:rPr>
                <w:color w:val="000000"/>
                <w:highlight w:val="black"/>
              </w:rPr>
              <w:t>xxxxxxxxxxxxxxxxxxxxxxxxxxxxxxxxxxxxxxxxxxxxxxxxxxxxxxxxxxxxxxx</w:t>
            </w:r>
            <w:r w:rsidR="000B148D" w:rsidRPr="007B4200">
              <w:t>.</w:t>
            </w:r>
          </w:p>
          <w:p w14:paraId="79867634" w14:textId="50044070" w:rsidR="000B148D" w:rsidRPr="00BE44FF" w:rsidRDefault="00294FDC" w:rsidP="00954359">
            <w:pPr>
              <w:pStyle w:val="Tablebody"/>
              <w:numPr>
                <w:ilvl w:val="0"/>
                <w:numId w:val="9"/>
              </w:numPr>
            </w:pPr>
            <w:r w:rsidRPr="00294FDC">
              <w:rPr>
                <w:color w:val="000000"/>
                <w:highlight w:val="black"/>
              </w:rPr>
              <w:t>xxxxxxxxxxxxxxxxxxxxxxxxxxxxxxxxxxxxxxxxxxxxxxxxxxxxxxxxxx</w:t>
            </w:r>
            <w:r w:rsidR="000B148D" w:rsidRPr="00BE44FF">
              <w:t>.</w:t>
            </w:r>
          </w:p>
          <w:p w14:paraId="3671A738" w14:textId="1C72C1ED" w:rsidR="000B148D" w:rsidRPr="00BE44FF" w:rsidRDefault="00294FDC" w:rsidP="00954359">
            <w:pPr>
              <w:pStyle w:val="Tablebody"/>
              <w:numPr>
                <w:ilvl w:val="0"/>
                <w:numId w:val="9"/>
              </w:numPr>
            </w:pPr>
            <w:r w:rsidRPr="00294FDC">
              <w:rPr>
                <w:color w:val="000000"/>
                <w:highlight w:val="black"/>
              </w:rPr>
              <w:t>xxxxxxxxxxxxxxxxxxxxxxxxxxx</w:t>
            </w:r>
            <w:r w:rsidR="000B148D" w:rsidRPr="00BE44FF">
              <w:t>.</w:t>
            </w:r>
          </w:p>
          <w:p w14:paraId="4128F2C6" w14:textId="142503BB" w:rsidR="000B148D" w:rsidRPr="00BE44FF" w:rsidRDefault="00A61BC5" w:rsidP="00954359">
            <w:pPr>
              <w:pStyle w:val="Tablebody"/>
              <w:numPr>
                <w:ilvl w:val="0"/>
                <w:numId w:val="9"/>
              </w:numPr>
            </w:pPr>
            <w:r w:rsidRPr="00294FDC">
              <w:rPr>
                <w:color w:val="000000"/>
                <w:highlight w:val="black"/>
              </w:rPr>
              <w:t>X</w:t>
            </w:r>
            <w:r w:rsidR="00294FDC" w:rsidRPr="00294FDC">
              <w:rPr>
                <w:color w:val="000000"/>
                <w:highlight w:val="black"/>
              </w:rPr>
              <w:t>xxxxxxxxxxxxxxxxxxxxxxxxxxxxxxxxxxxxxxxxxxxxxxxxxxxxxxxxxxxxxxx</w:t>
            </w:r>
            <w:r>
              <w:rPr>
                <w:color w:val="000000"/>
                <w:highlight w:val="black"/>
              </w:rPr>
              <w:t xml:space="preserve"> </w:t>
            </w:r>
            <w:r w:rsidR="00294FDC" w:rsidRPr="00294FDC">
              <w:rPr>
                <w:color w:val="000000"/>
                <w:highlight w:val="black"/>
              </w:rPr>
              <w:t>xxxxxxxxxxxxxxxxxxxxxxxxxxxxxxxxxxxxxxxxxxxxxxxxxxxxxxxxxxxxxxxx</w:t>
            </w:r>
            <w:r w:rsidR="000B148D" w:rsidRPr="00BE44FF">
              <w:t>.</w:t>
            </w:r>
          </w:p>
        </w:tc>
      </w:tr>
      <w:tr w:rsidR="000B148D" w:rsidRPr="00BE44FF" w14:paraId="0C1CB7F5" w14:textId="77777777" w:rsidTr="002475D3">
        <w:trPr>
          <w:trHeight w:val="350"/>
        </w:trPr>
        <w:tc>
          <w:tcPr>
            <w:tcW w:w="1098" w:type="pct"/>
            <w:vMerge/>
          </w:tcPr>
          <w:p w14:paraId="3B6147C8" w14:textId="77777777" w:rsidR="000B148D" w:rsidRPr="00BE44FF" w:rsidRDefault="000B148D">
            <w:pPr>
              <w:pStyle w:val="Tableheading"/>
            </w:pPr>
          </w:p>
        </w:tc>
        <w:tc>
          <w:tcPr>
            <w:tcW w:w="3902" w:type="pct"/>
          </w:tcPr>
          <w:p w14:paraId="1E0B9B79" w14:textId="77777777" w:rsidR="000B148D" w:rsidRPr="00BE44FF" w:rsidRDefault="000B148D">
            <w:pPr>
              <w:pStyle w:val="Tablebody"/>
              <w:keepNext/>
              <w:rPr>
                <w:b/>
                <w:bCs/>
              </w:rPr>
            </w:pPr>
            <w:r w:rsidRPr="00BE44FF">
              <w:rPr>
                <w:b/>
                <w:bCs/>
              </w:rPr>
              <w:t>Key exclusion criteria</w:t>
            </w:r>
          </w:p>
          <w:p w14:paraId="5B8DCD8A" w14:textId="7129473D" w:rsidR="000B148D" w:rsidRPr="00BE44FF" w:rsidRDefault="00A61BC5" w:rsidP="00954359">
            <w:pPr>
              <w:pStyle w:val="Tablebody"/>
              <w:numPr>
                <w:ilvl w:val="0"/>
                <w:numId w:val="17"/>
              </w:numPr>
            </w:pPr>
            <w:r w:rsidRPr="00294FDC">
              <w:rPr>
                <w:color w:val="000000"/>
                <w:highlight w:val="black"/>
              </w:rPr>
              <w:t>X</w:t>
            </w:r>
            <w:r w:rsidR="00294FDC" w:rsidRPr="00294FDC">
              <w:rPr>
                <w:color w:val="000000"/>
                <w:highlight w:val="black"/>
              </w:rPr>
              <w:t>xxxxxxxxxxxxxxxxxxxxxxxxxxxxxxxxxxxxxxxxxxxxxxxxxxxxxxxxxxxxxxxxxxxxxxxxxxxxxxxxxxxxxxxxxxxxxxxxxxxxxxxxxxxxxxxxxxxxxxxxxx</w:t>
            </w:r>
            <w:r w:rsidR="000B148D" w:rsidRPr="0013559D">
              <w:rPr>
                <w:rFonts w:cs="Yu Gothic Light"/>
              </w:rPr>
              <w:t>.</w:t>
            </w:r>
            <w:r w:rsidR="00294FDC" w:rsidRPr="00294FDC">
              <w:rPr>
                <w:color w:val="000000"/>
                <w:highlight w:val="black"/>
              </w:rPr>
              <w:t>xxxxxxxxxxxxxxxxxxxxxxxxxxxxxxxxxxxxxxxxxxxxxxxxxxx</w:t>
            </w:r>
            <w:r w:rsidR="000B148D" w:rsidRPr="00BE44FF">
              <w:t>.</w:t>
            </w:r>
          </w:p>
          <w:p w14:paraId="6A13119B" w14:textId="579EE64C" w:rsidR="000B148D" w:rsidRPr="00BE44FF" w:rsidRDefault="000B148D" w:rsidP="00954359">
            <w:pPr>
              <w:pStyle w:val="Tablebody"/>
              <w:numPr>
                <w:ilvl w:val="0"/>
                <w:numId w:val="17"/>
              </w:numPr>
            </w:pPr>
            <w:r w:rsidRPr="00BE44FF">
              <w:t xml:space="preserve">History of (non-infectious) ILD/pneumonitis requiring steroids, current diagnosed or suspected ILD/pneumonitis, or </w:t>
            </w:r>
            <w:r w:rsidR="00294FDC" w:rsidRPr="00294FDC">
              <w:rPr>
                <w:color w:val="000000"/>
                <w:highlight w:val="black"/>
              </w:rPr>
              <w:t>xxxxxxxxxxxxxxxxxxxxxxxxxxxxxxxxxxxxxxxxxxxxxxxxxxxxxxxxxxxxxxxxxxxxxxxxxxxxxxxxxxxxxx</w:t>
            </w:r>
            <w:r w:rsidRPr="00BE44FF">
              <w:t>.</w:t>
            </w:r>
          </w:p>
          <w:p w14:paraId="7897456A" w14:textId="05F5C442" w:rsidR="000B148D" w:rsidRPr="00BE44FF" w:rsidRDefault="00047D57" w:rsidP="00954359">
            <w:pPr>
              <w:pStyle w:val="Tablebody"/>
              <w:numPr>
                <w:ilvl w:val="0"/>
                <w:numId w:val="17"/>
              </w:numPr>
            </w:pPr>
            <w:r w:rsidRPr="00294FDC">
              <w:rPr>
                <w:color w:val="000000"/>
                <w:highlight w:val="black"/>
              </w:rPr>
              <w:t>X</w:t>
            </w:r>
            <w:r w:rsidR="00294FDC" w:rsidRPr="00294FDC">
              <w:rPr>
                <w:color w:val="000000"/>
                <w:highlight w:val="black"/>
              </w:rPr>
              <w:t>xxxxxxxxxxxxxxxxxxxxxxxxxxxxxxxxxxxxxxxxxxxxxxxxxxxxxxxxxxxxxxxxxxxxxxxxxxxxxxxxxxxxxxxxxxxxxxxxxxxxxxxxxxxxxxxxxxxxxxxxxxxxxxxxxxxxxxxxxxxx</w:t>
            </w:r>
            <w:r>
              <w:rPr>
                <w:color w:val="000000"/>
                <w:highlight w:val="black"/>
              </w:rPr>
              <w:t xml:space="preserve"> </w:t>
            </w:r>
            <w:r w:rsidR="00294FDC" w:rsidRPr="00294FDC">
              <w:rPr>
                <w:color w:val="000000"/>
                <w:highlight w:val="black"/>
              </w:rPr>
              <w:t>xxxxxxxxxxxxxxxxxxxxxxxxxxxxxxxxxxxxxxxxx</w:t>
            </w:r>
            <w:r w:rsidR="000B148D" w:rsidRPr="00BE44FF">
              <w:t>.</w:t>
            </w:r>
            <w:r w:rsidR="000B148D" w:rsidRPr="00BE44FF">
              <w:rPr>
                <w:rFonts w:cs="Yu Gothic Light"/>
                <w:vertAlign w:val="superscript"/>
              </w:rPr>
              <w:t>‡</w:t>
            </w:r>
          </w:p>
          <w:p w14:paraId="5E4EF91A" w14:textId="27A3525F" w:rsidR="000B148D" w:rsidRPr="00BE44FF" w:rsidRDefault="00047D57" w:rsidP="00954359">
            <w:pPr>
              <w:pStyle w:val="Tablebody"/>
              <w:numPr>
                <w:ilvl w:val="0"/>
                <w:numId w:val="17"/>
              </w:numPr>
            </w:pPr>
            <w:r w:rsidRPr="00294FDC">
              <w:rPr>
                <w:color w:val="000000"/>
                <w:highlight w:val="black"/>
              </w:rPr>
              <w:t>X</w:t>
            </w:r>
            <w:r w:rsidR="00294FDC" w:rsidRPr="00294FDC">
              <w:rPr>
                <w:color w:val="000000"/>
                <w:highlight w:val="black"/>
              </w:rPr>
              <w:t>xxxxxxxxxxxxxxxxxxxxxxxxxxxxxxxxxxxxxxxxxxxxxxxxxxxxxxxxxxxxxxxxxxxxxxxx</w:t>
            </w:r>
            <w:r>
              <w:rPr>
                <w:color w:val="000000"/>
                <w:highlight w:val="black"/>
              </w:rPr>
              <w:t xml:space="preserve"> </w:t>
            </w:r>
            <w:r w:rsidR="00294FDC" w:rsidRPr="00294FDC">
              <w:rPr>
                <w:color w:val="000000"/>
                <w:highlight w:val="black"/>
              </w:rPr>
              <w:t>xxxxxxxxxxxxxxxxxxxxxxxxxxxxxxxxxxxxxxxxxx</w:t>
            </w:r>
            <w:r w:rsidR="000B148D" w:rsidRPr="00BE44FF">
              <w:t>.</w:t>
            </w:r>
          </w:p>
          <w:p w14:paraId="16B7558E" w14:textId="19866DCE" w:rsidR="000B148D" w:rsidRPr="00BE44FF" w:rsidRDefault="00047D57" w:rsidP="00954359">
            <w:pPr>
              <w:pStyle w:val="Tablebody"/>
              <w:numPr>
                <w:ilvl w:val="0"/>
                <w:numId w:val="17"/>
              </w:numPr>
            </w:pPr>
            <w:r w:rsidRPr="00294FDC">
              <w:rPr>
                <w:color w:val="000000"/>
                <w:highlight w:val="black"/>
              </w:rPr>
              <w:t>X</w:t>
            </w:r>
            <w:r w:rsidR="00294FDC" w:rsidRPr="00294FDC">
              <w:rPr>
                <w:color w:val="000000"/>
                <w:highlight w:val="black"/>
              </w:rPr>
              <w:t>xxxxxxxxxxxxxxxxxxxxxxxxxxxxxxxxxxxxxxxxxxxxxxxxxxxxxxxxxxxxxxxxxxxxxxxx</w:t>
            </w:r>
            <w:r>
              <w:rPr>
                <w:color w:val="000000"/>
                <w:highlight w:val="black"/>
              </w:rPr>
              <w:t xml:space="preserve"> </w:t>
            </w:r>
            <w:r w:rsidR="00294FDC" w:rsidRPr="00294FDC">
              <w:rPr>
                <w:color w:val="000000"/>
                <w:highlight w:val="black"/>
              </w:rPr>
              <w:t>xxxxxxxxxxxxxxxxxxxxxxxxxxxxxxxxxxxxxxxxxxxxxxxxxxxx</w:t>
            </w:r>
            <w:r w:rsidR="000B148D" w:rsidRPr="00BE44FF">
              <w:t>.</w:t>
            </w:r>
          </w:p>
          <w:p w14:paraId="1259ECC6" w14:textId="2ADDC565" w:rsidR="000B148D" w:rsidRPr="00BE44FF" w:rsidRDefault="00294FDC" w:rsidP="00954359">
            <w:pPr>
              <w:pStyle w:val="Tablebody"/>
              <w:numPr>
                <w:ilvl w:val="0"/>
                <w:numId w:val="18"/>
              </w:numPr>
            </w:pPr>
            <w:r w:rsidRPr="00294FDC">
              <w:rPr>
                <w:color w:val="000000"/>
                <w:highlight w:val="black"/>
              </w:rPr>
              <w:t>xxxxxxxxxxxxxxxxxxxxxxxxxxxxxxxxxxxxxxxxxxxx</w:t>
            </w:r>
            <w:r w:rsidR="000B148D" w:rsidRPr="00BE44FF">
              <w:t>.</w:t>
            </w:r>
            <w:r w:rsidR="000B148D" w:rsidRPr="00BE44FF">
              <w:rPr>
                <w:rFonts w:cs="Yu Gothic Light"/>
                <w:vertAlign w:val="superscript"/>
              </w:rPr>
              <w:t>§</w:t>
            </w:r>
          </w:p>
          <w:p w14:paraId="1EDD26A6" w14:textId="75DA9364" w:rsidR="000B148D" w:rsidRPr="00BE44FF" w:rsidRDefault="00294FDC" w:rsidP="00954359">
            <w:pPr>
              <w:pStyle w:val="Tablebody"/>
              <w:numPr>
                <w:ilvl w:val="0"/>
                <w:numId w:val="18"/>
              </w:numPr>
            </w:pPr>
            <w:r w:rsidRPr="00294FDC">
              <w:rPr>
                <w:color w:val="000000"/>
                <w:highlight w:val="black"/>
              </w:rPr>
              <w:t>xxxxxxxxxxxxxxxxxxxxxxxxxxxxxxxxxxxxxxxxxxxxxxxxxxxxxxxxxxxxxxxxx</w:t>
            </w:r>
            <w:r w:rsidR="000B148D" w:rsidRPr="00BE44FF">
              <w:t>.</w:t>
            </w:r>
          </w:p>
          <w:p w14:paraId="2520630E" w14:textId="4076D8DD" w:rsidR="000B148D" w:rsidRPr="00BE44FF" w:rsidRDefault="00047D57" w:rsidP="00954359">
            <w:pPr>
              <w:pStyle w:val="Tablebody"/>
              <w:numPr>
                <w:ilvl w:val="0"/>
                <w:numId w:val="18"/>
              </w:numPr>
            </w:pPr>
            <w:r w:rsidRPr="00294FDC">
              <w:rPr>
                <w:color w:val="000000"/>
                <w:highlight w:val="black"/>
              </w:rPr>
              <w:t>X</w:t>
            </w:r>
            <w:r w:rsidR="00294FDC" w:rsidRPr="00294FDC">
              <w:rPr>
                <w:color w:val="000000"/>
                <w:highlight w:val="black"/>
              </w:rPr>
              <w:t>xxxxxxxxxxxxxxxxxxxxxxxxxxxxxxxxxxxxxxxxxxxxxxxxxxxxxxxxxxxxxxxxxxxxxxxxxxxxxxxxxxxxxxxxxxxxxxxxxxxxxxxxxxxxxxxxxxxxxxxxxxxxxxxxxxxxxxxxxx</w:t>
            </w:r>
            <w:r>
              <w:rPr>
                <w:color w:val="000000"/>
                <w:highlight w:val="black"/>
              </w:rPr>
              <w:t xml:space="preserve"> </w:t>
            </w:r>
            <w:r w:rsidR="00294FDC" w:rsidRPr="00294FDC">
              <w:rPr>
                <w:color w:val="000000"/>
                <w:highlight w:val="black"/>
              </w:rPr>
              <w:t>xxxxxxxxxxxxxxxxxxxxxxxxx</w:t>
            </w:r>
            <w:r w:rsidR="000B148D" w:rsidRPr="00BE44FF">
              <w:t>.</w:t>
            </w:r>
          </w:p>
          <w:p w14:paraId="6684E521" w14:textId="2A6A7BAA" w:rsidR="000B148D" w:rsidRPr="00BE44FF" w:rsidRDefault="00047D57" w:rsidP="00954359">
            <w:pPr>
              <w:pStyle w:val="Tablebody"/>
              <w:numPr>
                <w:ilvl w:val="0"/>
                <w:numId w:val="18"/>
              </w:numPr>
            </w:pPr>
            <w:r w:rsidRPr="00294FDC">
              <w:rPr>
                <w:color w:val="000000"/>
                <w:highlight w:val="black"/>
              </w:rPr>
              <w:t>X</w:t>
            </w:r>
            <w:r w:rsidR="00294FDC" w:rsidRPr="00294FDC">
              <w:rPr>
                <w:color w:val="000000"/>
                <w:highlight w:val="black"/>
              </w:rPr>
              <w:t>xxxxxxxxxxxxxxxxxxxxxxxxxxxxxxxxxxxxxxxxxxxxxxxxxxxxxxxxxxxxxxxxxxxxxxxxxxxxxxxxxxxxxxxxxxxxxxxxxxxxxxxxxxxxxxxxxxxxxxxxxxxxxxxxxxxxxxxxxxxxxx</w:t>
            </w:r>
            <w:r w:rsidR="000B148D" w:rsidRPr="00BE44FF">
              <w:t>.</w:t>
            </w:r>
          </w:p>
          <w:p w14:paraId="1357030D" w14:textId="36DE404F" w:rsidR="000B148D" w:rsidRPr="00BE44FF" w:rsidRDefault="00294FDC" w:rsidP="00954359">
            <w:pPr>
              <w:pStyle w:val="Tablebody"/>
              <w:numPr>
                <w:ilvl w:val="0"/>
                <w:numId w:val="18"/>
              </w:numPr>
            </w:pPr>
            <w:r w:rsidRPr="00294FDC">
              <w:rPr>
                <w:color w:val="000000"/>
                <w:highlight w:val="black"/>
              </w:rPr>
              <w:t>xxxxxxxxxxxxxxxxxxxxxxxxxxxxxxxxxxxxxxxxxxxxxxxxxxxx</w:t>
            </w:r>
            <w:r w:rsidR="000B148D" w:rsidRPr="00BE44FF">
              <w:t>.</w:t>
            </w:r>
          </w:p>
        </w:tc>
      </w:tr>
      <w:tr w:rsidR="000B148D" w:rsidRPr="00BE44FF" w14:paraId="4377CC8A" w14:textId="77777777" w:rsidTr="002475D3">
        <w:trPr>
          <w:trHeight w:val="841"/>
        </w:trPr>
        <w:tc>
          <w:tcPr>
            <w:tcW w:w="1098" w:type="pct"/>
            <w:vMerge w:val="restart"/>
            <w:shd w:val="clear" w:color="auto" w:fill="D9D9D9" w:themeFill="background1" w:themeFillShade="D9"/>
          </w:tcPr>
          <w:p w14:paraId="44C9E841" w14:textId="77777777" w:rsidR="000B148D" w:rsidRPr="00BE44FF" w:rsidRDefault="000B148D">
            <w:pPr>
              <w:pStyle w:val="Tableheading"/>
            </w:pPr>
            <w:r w:rsidRPr="00BE44FF">
              <w:t>Trial drugs</w:t>
            </w:r>
          </w:p>
        </w:tc>
        <w:tc>
          <w:tcPr>
            <w:tcW w:w="3902" w:type="pct"/>
            <w:shd w:val="clear" w:color="auto" w:fill="auto"/>
          </w:tcPr>
          <w:p w14:paraId="10DFCC93" w14:textId="1CF80DA5" w:rsidR="000B148D" w:rsidRPr="00BE44FF" w:rsidRDefault="000B148D">
            <w:pPr>
              <w:pStyle w:val="Tablebody"/>
              <w:spacing w:after="120"/>
            </w:pPr>
            <w:r w:rsidRPr="00BE44FF">
              <w:rPr>
                <w:b/>
                <w:bCs/>
              </w:rPr>
              <w:t xml:space="preserve">Intervention: </w:t>
            </w:r>
            <w:r w:rsidRPr="00BE44FF">
              <w:t>T</w:t>
            </w:r>
            <w:r w:rsidRPr="00BE44FF">
              <w:noBreakHyphen/>
              <w:t>DXd (</w:t>
            </w:r>
            <w:r>
              <w:t>N=</w:t>
            </w:r>
            <w:r w:rsidRPr="00BE44FF">
              <w:t xml:space="preserve">373) was administered at a starting dose of 5.4 mg/kg (based on patient weight at screening), as </w:t>
            </w:r>
            <w:r w:rsidR="00294FDC" w:rsidRPr="00294FDC">
              <w:rPr>
                <w:color w:val="000000"/>
                <w:highlight w:val="black"/>
              </w:rPr>
              <w:t>xxxxxxxxxxxxxxxxxxx</w:t>
            </w:r>
            <w:r w:rsidR="0014705A">
              <w:rPr>
                <w:color w:val="000000"/>
                <w:highlight w:val="black"/>
              </w:rPr>
              <w:t xml:space="preserve"> </w:t>
            </w:r>
            <w:r w:rsidR="00294FDC" w:rsidRPr="00294FDC">
              <w:rPr>
                <w:color w:val="000000"/>
                <w:highlight w:val="black"/>
              </w:rPr>
              <w:t>xxxxxxxxxxxxxxxxxxxxxxxxxxxxxxxxxxxxxxxxxxxxxxxxxxxxxxxxxxxxxxxxxxxxxxxxxxxxxxxxxxxxxxxxxxxxxxxxxxxxxxxxxxxxxxxxxxx</w:t>
            </w:r>
            <w:r w:rsidRPr="00BE44FF">
              <w:t xml:space="preserve">). Dosage was </w:t>
            </w:r>
            <w:r w:rsidR="00294FDC" w:rsidRPr="00294FDC">
              <w:rPr>
                <w:color w:val="000000"/>
                <w:highlight w:val="black"/>
              </w:rPr>
              <w:t>xxxxx</w:t>
            </w:r>
            <w:r w:rsidR="0014705A">
              <w:rPr>
                <w:color w:val="000000"/>
                <w:highlight w:val="black"/>
              </w:rPr>
              <w:t xml:space="preserve"> </w:t>
            </w:r>
            <w:r w:rsidR="00294FDC" w:rsidRPr="00294FDC">
              <w:rPr>
                <w:color w:val="000000"/>
                <w:highlight w:val="black"/>
              </w:rPr>
              <w:t>xxxxxxxxxxxxxxxxxxxxxxxxxxxxxxxxxxxxxxxxxxxx</w:t>
            </w:r>
            <w:r w:rsidR="00315C13">
              <w:rPr>
                <w:color w:val="000000"/>
                <w:highlight w:val="black"/>
              </w:rPr>
              <w:t xml:space="preserve"> </w:t>
            </w:r>
            <w:r w:rsidR="00294FDC" w:rsidRPr="00294FDC">
              <w:rPr>
                <w:color w:val="000000"/>
                <w:highlight w:val="black"/>
              </w:rPr>
              <w:t>xxxxxxxxx</w:t>
            </w:r>
            <w:r w:rsidRPr="00BE44FF">
              <w:t xml:space="preserve"> weight value</w:t>
            </w:r>
            <w:r>
              <w:t>.</w:t>
            </w:r>
          </w:p>
          <w:p w14:paraId="74B7D766" w14:textId="4D8C6C8C" w:rsidR="000B148D" w:rsidRPr="00BE44FF" w:rsidRDefault="000B148D">
            <w:pPr>
              <w:pStyle w:val="Tablebody"/>
              <w:spacing w:after="120"/>
            </w:pPr>
            <w:r w:rsidRPr="00BE44FF">
              <w:rPr>
                <w:b/>
                <w:bCs/>
              </w:rPr>
              <w:t xml:space="preserve">Comparator: </w:t>
            </w:r>
            <w:r w:rsidRPr="00BE44FF">
              <w:t>T</w:t>
            </w:r>
            <w:r w:rsidR="00FE23D9">
              <w:t>PC</w:t>
            </w:r>
            <w:r w:rsidRPr="00BE44FF">
              <w:t xml:space="preserve"> (</w:t>
            </w:r>
            <w:r>
              <w:t>N=184</w:t>
            </w:r>
            <w:r w:rsidRPr="00BE44FF">
              <w:t>) from 5 options: capecitabine, eribulin, gemcitabine, paclitaxel and nab-paclitaxel.</w:t>
            </w:r>
          </w:p>
          <w:p w14:paraId="4BCF6681" w14:textId="07FF16CA" w:rsidR="000B148D" w:rsidRPr="00BE44FF" w:rsidRDefault="000B148D" w:rsidP="00954359">
            <w:pPr>
              <w:pStyle w:val="Tablebody"/>
              <w:numPr>
                <w:ilvl w:val="0"/>
                <w:numId w:val="43"/>
              </w:numPr>
              <w:spacing w:after="120"/>
              <w:ind w:left="171" w:hanging="141"/>
            </w:pPr>
            <w:r w:rsidRPr="00BE44FF">
              <w:t>Capecitabine (</w:t>
            </w:r>
            <w:r>
              <w:t>N=</w:t>
            </w:r>
            <w:r w:rsidRPr="00BE44FF">
              <w:t>3</w:t>
            </w:r>
            <w:r>
              <w:t>7</w:t>
            </w:r>
            <w:r w:rsidRPr="00BE44FF">
              <w:t xml:space="preserve">) was administered at a dose of </w:t>
            </w:r>
            <w:r w:rsidR="00294FDC" w:rsidRPr="00294FDC">
              <w:rPr>
                <w:color w:val="000000"/>
                <w:highlight w:val="black"/>
              </w:rPr>
              <w:t>xxxxxxxxxxxxxxxxxxx</w:t>
            </w:r>
            <w:r w:rsidR="003D78AE">
              <w:rPr>
                <w:color w:val="000000"/>
                <w:highlight w:val="black"/>
              </w:rPr>
              <w:t xml:space="preserve"> </w:t>
            </w:r>
            <w:r w:rsidR="00294FDC" w:rsidRPr="00294FDC">
              <w:rPr>
                <w:color w:val="000000"/>
                <w:highlight w:val="black"/>
              </w:rPr>
              <w:t>xxxxxxxxxxxxxxxxxxxxxxxxxxxxxxxxxxxxxxxxxxxxxxx</w:t>
            </w:r>
            <w:r w:rsidRPr="00BE44FF">
              <w:t xml:space="preserve">. </w:t>
            </w:r>
          </w:p>
          <w:p w14:paraId="6E9C45D7" w14:textId="59FAA533" w:rsidR="000B148D" w:rsidRPr="00BE44FF" w:rsidRDefault="000B148D" w:rsidP="00954359">
            <w:pPr>
              <w:pStyle w:val="Tablebody"/>
              <w:numPr>
                <w:ilvl w:val="0"/>
                <w:numId w:val="43"/>
              </w:numPr>
              <w:spacing w:after="120"/>
              <w:ind w:left="171" w:hanging="141"/>
            </w:pPr>
            <w:r w:rsidRPr="00BE44FF">
              <w:lastRenderedPageBreak/>
              <w:t>Eribulin (</w:t>
            </w:r>
            <w:r>
              <w:t>N=94</w:t>
            </w:r>
            <w:r w:rsidRPr="00BE44FF">
              <w:t xml:space="preserve">) was administered at a dose of </w:t>
            </w:r>
            <w:r w:rsidR="00294FDC" w:rsidRPr="00294FDC">
              <w:rPr>
                <w:color w:val="000000"/>
                <w:highlight w:val="black"/>
              </w:rPr>
              <w:t>xxxxxxxxxxxxxxxxxxxxx</w:t>
            </w:r>
            <w:r w:rsidR="0014705A">
              <w:rPr>
                <w:color w:val="000000"/>
                <w:highlight w:val="black"/>
              </w:rPr>
              <w:t xml:space="preserve"> </w:t>
            </w:r>
            <w:r w:rsidR="00294FDC" w:rsidRPr="00294FDC">
              <w:rPr>
                <w:color w:val="000000"/>
                <w:highlight w:val="black"/>
              </w:rPr>
              <w:t>xxxxxxxxxxxx</w:t>
            </w:r>
            <w:r w:rsidR="003D78AE">
              <w:rPr>
                <w:color w:val="000000"/>
                <w:highlight w:val="black"/>
              </w:rPr>
              <w:t xml:space="preserve"> </w:t>
            </w:r>
            <w:r w:rsidR="00294FDC" w:rsidRPr="00294FDC">
              <w:rPr>
                <w:color w:val="000000"/>
                <w:highlight w:val="black"/>
              </w:rPr>
              <w:t>xxxxxxxxxxxxxxxxxxxxxxxxxx</w:t>
            </w:r>
            <w:r w:rsidRPr="00BE44FF">
              <w:t xml:space="preserve">. </w:t>
            </w:r>
          </w:p>
          <w:p w14:paraId="7C304748" w14:textId="73302285" w:rsidR="000B148D" w:rsidRPr="00BE44FF" w:rsidRDefault="000B148D" w:rsidP="00954359">
            <w:pPr>
              <w:pStyle w:val="Tablebody"/>
              <w:numPr>
                <w:ilvl w:val="0"/>
                <w:numId w:val="43"/>
              </w:numPr>
              <w:spacing w:after="120"/>
              <w:ind w:left="171" w:hanging="141"/>
            </w:pPr>
            <w:r w:rsidRPr="00BE44FF">
              <w:t>Gemcitabine (</w:t>
            </w:r>
            <w:r>
              <w:t>N=</w:t>
            </w:r>
            <w:r w:rsidRPr="00BE44FF">
              <w:t>1</w:t>
            </w:r>
            <w:r>
              <w:t>9</w:t>
            </w:r>
            <w:r w:rsidRPr="00BE44FF">
              <w:t xml:space="preserve">) was administered at a dose of </w:t>
            </w:r>
            <w:r w:rsidR="00294FDC" w:rsidRPr="00294FDC">
              <w:rPr>
                <w:color w:val="000000"/>
                <w:highlight w:val="black"/>
              </w:rPr>
              <w:t>xxxxxxxxxxxxxxxxxxxxxxxxxxxxxxxxxxxxxxxxxxxxxxxxxxxxxxxxxxxxxxxxxxxxxxxxxxxxxxxxxxxxxxxxxxxxxxx</w:t>
            </w:r>
            <w:r w:rsidR="003D78AE">
              <w:rPr>
                <w:color w:val="000000"/>
                <w:highlight w:val="black"/>
              </w:rPr>
              <w:t xml:space="preserve"> </w:t>
            </w:r>
            <w:r w:rsidR="00294FDC" w:rsidRPr="00294FDC">
              <w:rPr>
                <w:color w:val="000000"/>
                <w:highlight w:val="black"/>
              </w:rPr>
              <w:t>xxxxxxxxxxxxxxxxx</w:t>
            </w:r>
            <w:r w:rsidRPr="00BE44FF">
              <w:t>.</w:t>
            </w:r>
          </w:p>
          <w:p w14:paraId="632B90DC" w14:textId="18A92F45" w:rsidR="000B148D" w:rsidRPr="00BE44FF" w:rsidRDefault="000B148D" w:rsidP="00954359">
            <w:pPr>
              <w:pStyle w:val="Tablebody"/>
              <w:numPr>
                <w:ilvl w:val="0"/>
                <w:numId w:val="43"/>
              </w:numPr>
              <w:spacing w:after="120"/>
              <w:ind w:left="171" w:hanging="141"/>
            </w:pPr>
            <w:r w:rsidRPr="00BE44FF">
              <w:t>Paclitaxel (</w:t>
            </w:r>
            <w:r>
              <w:t>N=</w:t>
            </w:r>
            <w:r w:rsidRPr="00BE44FF">
              <w:t>1</w:t>
            </w:r>
            <w:r>
              <w:t>5</w:t>
            </w:r>
            <w:r w:rsidRPr="00BE44FF">
              <w:t xml:space="preserve">) was either administered at a dose of </w:t>
            </w:r>
            <w:r w:rsidR="00294FDC" w:rsidRPr="00294FDC">
              <w:rPr>
                <w:color w:val="000000"/>
                <w:highlight w:val="black"/>
              </w:rPr>
              <w:t>xxxxxxxxxxxxxxxxxxxxxxxxxxxxxxxxxxxxxxxxxxxxxxxxxxxxxxxxxxxxxxxxxxxxxxxxxxxxxxxxxxxxxxxxxxxxxxxxxxxxxx</w:t>
            </w:r>
            <w:r w:rsidR="003D78AE">
              <w:rPr>
                <w:color w:val="000000"/>
                <w:highlight w:val="black"/>
              </w:rPr>
              <w:t xml:space="preserve"> </w:t>
            </w:r>
            <w:r w:rsidR="00294FDC" w:rsidRPr="00294FDC">
              <w:rPr>
                <w:color w:val="000000"/>
                <w:highlight w:val="black"/>
              </w:rPr>
              <w:t>xxxxxxxxxxxxxxxxxxx</w:t>
            </w:r>
            <w:r w:rsidRPr="00BE44FF">
              <w:t>.</w:t>
            </w:r>
          </w:p>
          <w:p w14:paraId="196143EE" w14:textId="7FA08DA2" w:rsidR="000B148D" w:rsidRPr="00BE44FF" w:rsidRDefault="000B148D" w:rsidP="00954359">
            <w:pPr>
              <w:pStyle w:val="Tablebody"/>
              <w:numPr>
                <w:ilvl w:val="0"/>
                <w:numId w:val="43"/>
              </w:numPr>
              <w:spacing w:after="120"/>
              <w:ind w:left="171" w:hanging="141"/>
            </w:pPr>
            <w:r w:rsidRPr="00BE44FF">
              <w:t>Nab-paclitaxel (</w:t>
            </w:r>
            <w:r>
              <w:t>N=</w:t>
            </w:r>
            <w:r w:rsidRPr="00BE44FF">
              <w:t>1</w:t>
            </w:r>
            <w:r>
              <w:t>9</w:t>
            </w:r>
            <w:r w:rsidRPr="00BE44FF">
              <w:t xml:space="preserve">) was either administered at a dose of </w:t>
            </w:r>
            <w:r w:rsidR="00294FDC" w:rsidRPr="00294FDC">
              <w:rPr>
                <w:color w:val="000000"/>
                <w:highlight w:val="black"/>
              </w:rPr>
              <w:t>xxxxxxxxxxxxx</w:t>
            </w:r>
            <w:r w:rsidR="0014705A">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w:t>
            </w:r>
            <w:r w:rsidRPr="00BE44FF">
              <w:t>.</w:t>
            </w:r>
          </w:p>
        </w:tc>
      </w:tr>
      <w:tr w:rsidR="000B148D" w:rsidRPr="00BE44FF" w14:paraId="17E1DBE0" w14:textId="77777777" w:rsidTr="002475D3">
        <w:trPr>
          <w:trHeight w:val="1671"/>
        </w:trPr>
        <w:tc>
          <w:tcPr>
            <w:tcW w:w="1098" w:type="pct"/>
            <w:vMerge/>
          </w:tcPr>
          <w:p w14:paraId="65EEA41F" w14:textId="77777777" w:rsidR="000B148D" w:rsidRPr="00BE44FF" w:rsidRDefault="000B148D">
            <w:pPr>
              <w:pStyle w:val="Tableheading"/>
            </w:pPr>
          </w:p>
        </w:tc>
        <w:tc>
          <w:tcPr>
            <w:tcW w:w="3902" w:type="pct"/>
            <w:shd w:val="clear" w:color="auto" w:fill="auto"/>
          </w:tcPr>
          <w:p w14:paraId="0F1B18E0" w14:textId="77777777" w:rsidR="000B148D" w:rsidRPr="00BE44FF" w:rsidRDefault="000B148D">
            <w:pPr>
              <w:pStyle w:val="Tablebody"/>
              <w:spacing w:after="120"/>
            </w:pPr>
            <w:r w:rsidRPr="00BE44FF">
              <w:t>Dose modifications for T</w:t>
            </w:r>
            <w:r w:rsidRPr="00BE44FF">
              <w:noBreakHyphen/>
              <w:t>DXd in the event of toxicity were to be made on the basis of AE type, severity, and relatedness to study drug, outlined in the T</w:t>
            </w:r>
            <w:r w:rsidRPr="00BE44FF">
              <w:noBreakHyphen/>
              <w:t>DXd management guideline (</w:t>
            </w:r>
            <w:r w:rsidRPr="00A6448D">
              <w:rPr>
                <w:b/>
                <w:bCs/>
              </w:rPr>
              <w:t>Appendix O</w:t>
            </w:r>
            <w:r w:rsidRPr="00BE44FF">
              <w:t>)</w:t>
            </w:r>
          </w:p>
          <w:p w14:paraId="1D95F429" w14:textId="6576C942" w:rsidR="000B148D" w:rsidRPr="00BE44FF" w:rsidRDefault="000B148D">
            <w:pPr>
              <w:pStyle w:val="Tablebody"/>
              <w:spacing w:after="120"/>
            </w:pPr>
            <w:r w:rsidRPr="00BE44FF">
              <w:t xml:space="preserve">Dose modifications for TPC were made in accordance with the label </w:t>
            </w:r>
            <w:r w:rsidRPr="00FF041D">
              <w:t>approved in the country of drug administration</w:t>
            </w:r>
            <w:r>
              <w:t xml:space="preserve"> </w:t>
            </w:r>
            <w:r w:rsidRPr="00BE44FF">
              <w:t>or NCCN guidelines.</w:t>
            </w:r>
          </w:p>
          <w:p w14:paraId="1CC497DF" w14:textId="77777777" w:rsidR="000B148D" w:rsidRPr="00BE44FF" w:rsidRDefault="000B148D">
            <w:pPr>
              <w:pStyle w:val="Tablebody"/>
              <w:spacing w:after="120"/>
              <w:rPr>
                <w:b/>
                <w:bCs/>
              </w:rPr>
            </w:pPr>
            <w:r w:rsidRPr="00BE44FF">
              <w:rPr>
                <w:b/>
                <w:bCs/>
              </w:rPr>
              <w:t>Dose interruption:</w:t>
            </w:r>
            <w:r w:rsidRPr="00BE44FF">
              <w:t xml:space="preserve"> Both T-DXd and TPC could be delayed/interrupted for up to 28 days from the planned date of administration (49 days from the last infusion date).</w:t>
            </w:r>
            <w:r w:rsidRPr="00BE44FF">
              <w:rPr>
                <w:rFonts w:asciiTheme="minorBidi" w:hAnsiTheme="minorBidi"/>
              </w:rPr>
              <w:t xml:space="preserve"> Patients were to discontinue in the event that their dosing was delayed or interrupted for longer than 28 days (49 days from last infusion date).</w:t>
            </w:r>
          </w:p>
          <w:p w14:paraId="3D030AB9" w14:textId="77777777" w:rsidR="000B148D" w:rsidRPr="00BE44FF" w:rsidRDefault="000B148D">
            <w:pPr>
              <w:pStyle w:val="Tablebody"/>
              <w:spacing w:after="120"/>
            </w:pPr>
            <w:r w:rsidRPr="00BE44FF">
              <w:rPr>
                <w:b/>
                <w:bCs/>
              </w:rPr>
              <w:t>Dose reduction:</w:t>
            </w:r>
            <w:r w:rsidRPr="00BE44FF">
              <w:t xml:space="preserve"> Two dose reduction levels in the event of toxicity were permitted for T</w:t>
            </w:r>
            <w:r w:rsidRPr="00BE44FF">
              <w:noBreakHyphen/>
              <w:t>DXd (4.4 kg/kg and 3.2 mg/kg). Once a reduction was made due to toxicity, all subsequent cycles were at the lower dose level unless further dose reductions were required. Continued toxicity after two dose reductions resulted in discontinuation of T-DXd. For the TPC arm, dose adjustments were made in accordance with the local label or NCCN guidelines</w:t>
            </w:r>
            <w:r>
              <w:t>.</w:t>
            </w:r>
          </w:p>
          <w:p w14:paraId="38BF2456" w14:textId="71457FA7" w:rsidR="000B148D" w:rsidRPr="00BE44FF" w:rsidRDefault="000B148D">
            <w:pPr>
              <w:pStyle w:val="Tablebody"/>
              <w:spacing w:after="120"/>
              <w:rPr>
                <w:b/>
                <w:bCs/>
              </w:rPr>
            </w:pPr>
            <w:r w:rsidRPr="00BE44FF">
              <w:rPr>
                <w:b/>
                <w:bCs/>
              </w:rPr>
              <w:t>Study drug discontinuation:</w:t>
            </w:r>
            <w:r w:rsidRPr="00BE44FF">
              <w:t xml:space="preserve"> Patients were to discontinue T-DXd or TPC for the following reasons: </w:t>
            </w:r>
            <w:r w:rsidR="00294FDC" w:rsidRPr="00294FDC">
              <w:rPr>
                <w:color w:val="000000"/>
                <w:highlight w:val="black"/>
              </w:rPr>
              <w:t>xxxxxxxxxxxxxxxxxxxxxxxxxxxx</w:t>
            </w:r>
            <w:r w:rsidRPr="005B1AD0">
              <w:t xml:space="preserve"> </w:t>
            </w:r>
            <w:r w:rsidR="00294FDC" w:rsidRPr="00294FDC">
              <w:rPr>
                <w:color w:val="000000"/>
                <w:highlight w:val="black"/>
              </w:rPr>
              <w:t>xxxxxxxxxxxxxx</w:t>
            </w:r>
            <w:r w:rsidR="0014705A">
              <w:rPr>
                <w:color w:val="000000"/>
                <w:highlight w:val="black"/>
              </w:rPr>
              <w:t xml:space="preserve"> </w:t>
            </w:r>
            <w:r w:rsidR="00294FDC" w:rsidRPr="00294FDC">
              <w:rPr>
                <w:color w:val="000000"/>
                <w:highlight w:val="black"/>
              </w:rPr>
              <w:t>xxxxxxxxxxxxxxxxx</w:t>
            </w:r>
            <w:r w:rsidR="0002102E">
              <w:rPr>
                <w:color w:val="000000"/>
                <w:highlight w:val="black"/>
              </w:rPr>
              <w:t xml:space="preserve"> </w:t>
            </w:r>
            <w:r w:rsidR="00294FDC" w:rsidRPr="00294FDC">
              <w:rPr>
                <w:color w:val="000000"/>
                <w:highlight w:val="black"/>
              </w:rPr>
              <w:t>xxxxxxxxxxxxxxxxxxxxxx</w:t>
            </w:r>
            <w:r w:rsidRPr="005B1AD0">
              <w:t xml:space="preserve">, </w:t>
            </w:r>
            <w:r w:rsidRPr="00767F83">
              <w:t>but for which</w:t>
            </w:r>
            <w:r w:rsidRPr="00767F83">
              <w:rPr>
                <w:u w:val="single"/>
              </w:rPr>
              <w:t xml:space="preserve"> </w:t>
            </w:r>
            <w:r w:rsidR="00294FDC" w:rsidRPr="00294FDC">
              <w:rPr>
                <w:color w:val="000000"/>
                <w:highlight w:val="black"/>
              </w:rPr>
              <w:t>xxxxxxxxxxxx</w:t>
            </w:r>
            <w:r w:rsidR="0014705A">
              <w:rPr>
                <w:color w:val="000000"/>
                <w:highlight w:val="black"/>
              </w:rPr>
              <w:t xml:space="preserve"> </w:t>
            </w:r>
            <w:r w:rsidR="00294FDC" w:rsidRPr="00294FDC">
              <w:rPr>
                <w:color w:val="000000"/>
                <w:highlight w:val="black"/>
              </w:rPr>
              <w:t>xxxxxxxxxxxxxxxxxxxxx</w:t>
            </w:r>
            <w:r w:rsidR="0002102E">
              <w:rPr>
                <w:color w:val="000000"/>
                <w:highlight w:val="black"/>
              </w:rPr>
              <w:t xml:space="preserve"> </w:t>
            </w:r>
            <w:r w:rsidR="00294FDC" w:rsidRPr="00294FDC">
              <w:rPr>
                <w:color w:val="000000"/>
                <w:highlight w:val="black"/>
              </w:rPr>
              <w:t>xxxxxxxxxxxxxxxxxxxxxxxxxxxxx</w:t>
            </w:r>
            <w:r w:rsidRPr="005B1AD0">
              <w:t xml:space="preserve">), </w:t>
            </w:r>
            <w:r w:rsidRPr="00ED640D">
              <w:t xml:space="preserve">AEs requiring discontinuation </w:t>
            </w:r>
            <w:r w:rsidR="00930998">
              <w:t>(</w:t>
            </w:r>
            <w:r w:rsidRPr="00A6448D">
              <w:rPr>
                <w:b/>
                <w:bCs/>
              </w:rPr>
              <w:t>Appendix M</w:t>
            </w:r>
            <w:r w:rsidRPr="00ED640D">
              <w:t>), or death</w:t>
            </w:r>
            <w:r>
              <w:t>.</w:t>
            </w:r>
            <w:r w:rsidRPr="00BE44FF">
              <w:rPr>
                <w:rFonts w:cs="Arial"/>
                <w:vertAlign w:val="superscript"/>
              </w:rPr>
              <w:t>†</w:t>
            </w:r>
            <w:r w:rsidRPr="00BE44FF">
              <w:rPr>
                <w:rFonts w:asciiTheme="minorBidi" w:hAnsiTheme="minorBidi"/>
                <w:vertAlign w:val="superscript"/>
              </w:rPr>
              <w:t>†</w:t>
            </w:r>
            <w:r w:rsidRPr="00BE44FF">
              <w:rPr>
                <w:rFonts w:asciiTheme="minorBidi" w:hAnsiTheme="minorBidi"/>
              </w:rPr>
              <w:t xml:space="preserve"> </w:t>
            </w:r>
          </w:p>
        </w:tc>
      </w:tr>
      <w:tr w:rsidR="000B148D" w:rsidRPr="00BE44FF" w14:paraId="1256998B" w14:textId="77777777" w:rsidTr="002475D3">
        <w:tc>
          <w:tcPr>
            <w:tcW w:w="1098" w:type="pct"/>
            <w:shd w:val="clear" w:color="auto" w:fill="D9D9D9" w:themeFill="background1" w:themeFillShade="D9"/>
          </w:tcPr>
          <w:p w14:paraId="4EBCD1AD" w14:textId="77777777" w:rsidR="000B148D" w:rsidRPr="00BE44FF" w:rsidRDefault="000B148D">
            <w:pPr>
              <w:pStyle w:val="Tableheading"/>
            </w:pPr>
            <w:r w:rsidRPr="00BE44FF">
              <w:t>Concomitant medication</w:t>
            </w:r>
          </w:p>
        </w:tc>
        <w:tc>
          <w:tcPr>
            <w:tcW w:w="3902" w:type="pct"/>
            <w:shd w:val="clear" w:color="auto" w:fill="auto"/>
          </w:tcPr>
          <w:p w14:paraId="3CC4C79E" w14:textId="38C84C8D" w:rsidR="000B148D" w:rsidRPr="00BE44FF" w:rsidRDefault="000B148D">
            <w:pPr>
              <w:pStyle w:val="Tablebody"/>
            </w:pPr>
            <w:r w:rsidRPr="00BE44FF">
              <w:rPr>
                <w:b/>
                <w:bCs/>
              </w:rPr>
              <w:t xml:space="preserve">Permitted concomitant medication: </w:t>
            </w:r>
            <w:r w:rsidRPr="00BE44FF">
              <w:t xml:space="preserve">Prophylactic treatment of </w:t>
            </w:r>
            <w:r w:rsidR="00294FDC" w:rsidRPr="00294FDC">
              <w:rPr>
                <w:color w:val="000000"/>
                <w:highlight w:val="black"/>
              </w:rPr>
              <w:t>xxxxxxxxxxxxxxxxxxx</w:t>
            </w:r>
            <w:r w:rsidR="0002102E">
              <w:rPr>
                <w:color w:val="000000"/>
                <w:highlight w:val="black"/>
              </w:rPr>
              <w:t xml:space="preserve"> </w:t>
            </w:r>
            <w:r w:rsidR="00294FDC" w:rsidRPr="00294FDC">
              <w:rPr>
                <w:color w:val="000000"/>
                <w:highlight w:val="black"/>
              </w:rPr>
              <w:t>xxxxxxxxxxxxxxxxxxx</w:t>
            </w:r>
            <w:r w:rsidRPr="00BE44FF">
              <w:t xml:space="preserve"> was per </w:t>
            </w:r>
            <w:r w:rsidR="00294FDC" w:rsidRPr="00294FDC">
              <w:rPr>
                <w:color w:val="000000"/>
                <w:highlight w:val="black"/>
              </w:rPr>
              <w:t>xxxxxxxxxxxxxxxxx</w:t>
            </w:r>
            <w:r w:rsidR="00A748BB">
              <w:rPr>
                <w:color w:val="000000"/>
                <w:highlight w:val="black"/>
              </w:rPr>
              <w:t xml:space="preserve"> </w:t>
            </w:r>
            <w:r w:rsidR="00294FDC" w:rsidRPr="00294FDC">
              <w:rPr>
                <w:color w:val="000000"/>
                <w:highlight w:val="black"/>
              </w:rPr>
              <w:t>xxxxxxxx</w:t>
            </w:r>
            <w:r w:rsidRPr="00BE44FF">
              <w:t xml:space="preserve"> and </w:t>
            </w:r>
            <w:r w:rsidR="00294FDC" w:rsidRPr="00294FDC">
              <w:rPr>
                <w:color w:val="000000"/>
                <w:highlight w:val="black"/>
              </w:rPr>
              <w:t>xxxxxxxxxxxx</w:t>
            </w:r>
            <w:r w:rsidR="0002102E">
              <w:rPr>
                <w:color w:val="000000"/>
                <w:highlight w:val="black"/>
              </w:rPr>
              <w:t xml:space="preserve"> </w:t>
            </w:r>
            <w:r w:rsidR="00294FDC" w:rsidRPr="00294FDC">
              <w:rPr>
                <w:color w:val="000000"/>
                <w:highlight w:val="black"/>
              </w:rPr>
              <w:t>xxxxx</w:t>
            </w:r>
            <w:r w:rsidR="0002102E">
              <w:rPr>
                <w:color w:val="000000"/>
                <w:highlight w:val="black"/>
              </w:rPr>
              <w:t xml:space="preserve"> </w:t>
            </w:r>
            <w:r w:rsidR="00294FDC" w:rsidRPr="00294FDC">
              <w:rPr>
                <w:color w:val="000000"/>
                <w:highlight w:val="black"/>
              </w:rPr>
              <w:t>xxxxxxx</w:t>
            </w:r>
            <w:r w:rsidRPr="00BE44FF">
              <w:t xml:space="preserve">. </w:t>
            </w:r>
            <w:r w:rsidR="00294FDC" w:rsidRPr="00294FDC">
              <w:rPr>
                <w:color w:val="000000"/>
                <w:highlight w:val="black"/>
              </w:rPr>
              <w:t>xxxxxxxxxxxxxxxxxxxxxxxxxxxxx</w:t>
            </w:r>
            <w:r w:rsidRPr="00BE44FF">
              <w:t xml:space="preserve"> could be used for </w:t>
            </w:r>
            <w:r w:rsidR="00294FDC" w:rsidRPr="00294FDC">
              <w:rPr>
                <w:color w:val="000000"/>
                <w:highlight w:val="black"/>
              </w:rPr>
              <w:t>xxxxxxxxxxxxxxxxxxxxx</w:t>
            </w:r>
            <w:r w:rsidRPr="00BE44FF">
              <w:t xml:space="preserve"> based on </w:t>
            </w:r>
            <w:r w:rsidR="00294FDC" w:rsidRPr="00294FDC">
              <w:rPr>
                <w:color w:val="000000"/>
                <w:highlight w:val="black"/>
              </w:rPr>
              <w:t>xxxxxxxxxxxxxxxxxxxx</w:t>
            </w:r>
            <w:r w:rsidRPr="00BE44FF">
              <w:t xml:space="preserve"> (except within </w:t>
            </w:r>
            <w:r w:rsidR="00294FDC" w:rsidRPr="00294FDC">
              <w:rPr>
                <w:color w:val="000000"/>
                <w:highlight w:val="black"/>
              </w:rPr>
              <w:t>xxxxxxxx</w:t>
            </w:r>
            <w:r w:rsidR="0002102E">
              <w:rPr>
                <w:color w:val="000000"/>
                <w:highlight w:val="black"/>
              </w:rPr>
              <w:t xml:space="preserve"> </w:t>
            </w:r>
            <w:r w:rsidR="00294FDC" w:rsidRPr="00294FDC">
              <w:rPr>
                <w:color w:val="000000"/>
                <w:highlight w:val="black"/>
              </w:rPr>
              <w:t>xxxxxxxxxxxxxxxxx</w:t>
            </w:r>
            <w:r w:rsidRPr="00BE44FF">
              <w:t>)</w:t>
            </w:r>
          </w:p>
          <w:p w14:paraId="642AD635" w14:textId="1B4E5B29" w:rsidR="000B148D" w:rsidRPr="00BE44FF" w:rsidRDefault="000B148D">
            <w:pPr>
              <w:pStyle w:val="Tablebody"/>
            </w:pPr>
            <w:r w:rsidRPr="00BE44FF">
              <w:t xml:space="preserve">Based on currently available clinical safety data, </w:t>
            </w:r>
            <w:r w:rsidR="00294FDC" w:rsidRPr="00294FDC">
              <w:rPr>
                <w:color w:val="000000"/>
                <w:highlight w:val="black"/>
              </w:rPr>
              <w:t>xxxxxxxxxxxxxxxxxxxxxxxx</w:t>
            </w:r>
            <w:r w:rsidRPr="00BE44FF">
              <w:t xml:space="preserve"> were recommended </w:t>
            </w:r>
            <w:r w:rsidR="00294FDC" w:rsidRPr="00294FDC">
              <w:rPr>
                <w:color w:val="000000"/>
                <w:highlight w:val="black"/>
              </w:rPr>
              <w:t>xxxxxxxxxxxxxxxxxxxxx</w:t>
            </w:r>
            <w:r w:rsidRPr="00BE44FF">
              <w:t xml:space="preserve"> to T</w:t>
            </w:r>
            <w:r w:rsidRPr="00BE44FF">
              <w:noBreakHyphen/>
              <w:t>DXd infusions</w:t>
            </w:r>
          </w:p>
          <w:p w14:paraId="5A6898FA" w14:textId="2AAAF1CF" w:rsidR="000B148D" w:rsidRDefault="000B148D">
            <w:pPr>
              <w:pStyle w:val="Tablebody"/>
            </w:pPr>
            <w:r w:rsidRPr="00BE44FF">
              <w:t xml:space="preserve">Concomitant use of dietary supplements, medications </w:t>
            </w:r>
            <w:r w:rsidR="00294FDC" w:rsidRPr="00294FDC">
              <w:rPr>
                <w:color w:val="000000"/>
                <w:highlight w:val="black"/>
              </w:rPr>
              <w:t>xxxxxxxxxxxxxxxxxxxxxxxxxxx</w:t>
            </w:r>
            <w:r w:rsidRPr="00BE44FF">
              <w:t xml:space="preserve">, and </w:t>
            </w:r>
            <w:r w:rsidR="00294FDC" w:rsidRPr="00294FDC">
              <w:rPr>
                <w:color w:val="000000"/>
                <w:highlight w:val="black"/>
              </w:rPr>
              <w:t>xxxxxxxxxxxxxxxxxxxxxxxxxxxxxxxxxxxx</w:t>
            </w:r>
            <w:r w:rsidRPr="00BE44FF">
              <w:t xml:space="preserve"> were discouraged but not prohibited</w:t>
            </w:r>
          </w:p>
          <w:p w14:paraId="79C193F8" w14:textId="124B73D0" w:rsidR="000B148D" w:rsidRPr="00306434" w:rsidRDefault="000B148D">
            <w:pPr>
              <w:pStyle w:val="Tablebody"/>
              <w:spacing w:after="120"/>
            </w:pPr>
            <w:r w:rsidRPr="00BE44FF">
              <w:rPr>
                <w:b/>
                <w:bCs/>
              </w:rPr>
              <w:t>Prohibited concomitant medication:</w:t>
            </w:r>
            <w:r w:rsidRPr="00BE44FF">
              <w:t xml:space="preserve"> </w:t>
            </w:r>
            <w:r w:rsidRPr="00B55345">
              <w:t xml:space="preserve">Other anti-cancer therapy, </w:t>
            </w:r>
            <w:r w:rsidR="00294FDC" w:rsidRPr="00294FDC">
              <w:rPr>
                <w:color w:val="000000"/>
                <w:highlight w:val="black"/>
              </w:rPr>
              <w:t>xxxxxxxxxxxxxxxxxxxxxxxxxxxxxxxxxxxx</w:t>
            </w:r>
            <w:r w:rsidRPr="00B55345">
              <w:t xml:space="preserve">, </w:t>
            </w:r>
            <w:r w:rsidR="00294FDC" w:rsidRPr="00294FDC">
              <w:rPr>
                <w:color w:val="000000"/>
                <w:highlight w:val="black"/>
              </w:rPr>
              <w:t>xxxxxxxxxxxxx</w:t>
            </w:r>
            <w:r w:rsidRPr="00B55345">
              <w:t xml:space="preserve">, </w:t>
            </w:r>
            <w:r w:rsidR="00294FDC" w:rsidRPr="00294FDC">
              <w:rPr>
                <w:color w:val="000000"/>
                <w:highlight w:val="black"/>
              </w:rPr>
              <w:t>xxxxxxxx</w:t>
            </w:r>
            <w:r w:rsidRPr="00B55345">
              <w:t xml:space="preserve">, </w:t>
            </w:r>
            <w:r w:rsidR="00294FDC" w:rsidRPr="00294FDC">
              <w:rPr>
                <w:color w:val="000000"/>
                <w:highlight w:val="black"/>
              </w:rPr>
              <w:t>xxxxxxx</w:t>
            </w:r>
            <w:r w:rsidRPr="00B55345">
              <w:t xml:space="preserve">, or </w:t>
            </w:r>
            <w:r w:rsidR="00294FDC" w:rsidRPr="00294FDC">
              <w:rPr>
                <w:color w:val="000000"/>
                <w:highlight w:val="black"/>
              </w:rPr>
              <w:t>xxxxxxxxxxxxxxxxxxxxxxxxxxxxxx</w:t>
            </w:r>
            <w:r w:rsidRPr="0002102E">
              <w:rPr>
                <w:highlight w:val="black"/>
              </w:rPr>
              <w:t xml:space="preserve"> (</w:t>
            </w:r>
            <w:r w:rsidRPr="00B55345">
              <w:t xml:space="preserve">concurrent use of </w:t>
            </w:r>
            <w:r w:rsidR="00294FDC" w:rsidRPr="00294FDC">
              <w:rPr>
                <w:color w:val="000000"/>
                <w:highlight w:val="black"/>
              </w:rPr>
              <w:t>xxxxxxxxxxxxxxxxxx</w:t>
            </w:r>
            <w:r w:rsidR="0002102E">
              <w:rPr>
                <w:color w:val="000000"/>
                <w:highlight w:val="black"/>
              </w:rPr>
              <w:t xml:space="preserve"> </w:t>
            </w:r>
            <w:r w:rsidR="00294FDC" w:rsidRPr="00294FDC">
              <w:rPr>
                <w:color w:val="000000"/>
                <w:highlight w:val="black"/>
              </w:rPr>
              <w:t>xxxxxxxxxxxxxxxxxxxxxxxxx</w:t>
            </w:r>
            <w:r w:rsidRPr="00B55345">
              <w:t xml:space="preserve">); </w:t>
            </w:r>
            <w:r w:rsidR="00294FDC" w:rsidRPr="00294FDC">
              <w:rPr>
                <w:color w:val="000000"/>
                <w:highlight w:val="black"/>
              </w:rPr>
              <w:t>xxxxxxxxxxxxxxxxxxxxxxxxxxxxxxxxxxxxxxxx</w:t>
            </w:r>
            <w:r w:rsidRPr="00B55345">
              <w:t xml:space="preserve">; </w:t>
            </w:r>
            <w:r w:rsidR="00294FDC" w:rsidRPr="00294FDC">
              <w:rPr>
                <w:color w:val="000000"/>
                <w:highlight w:val="black"/>
              </w:rPr>
              <w:t>xxx</w:t>
            </w:r>
            <w:r w:rsidR="0002102E">
              <w:rPr>
                <w:color w:val="000000"/>
                <w:highlight w:val="black"/>
              </w:rPr>
              <w:t xml:space="preserve"> </w:t>
            </w:r>
            <w:r w:rsidR="00294FDC" w:rsidRPr="00294FDC">
              <w:rPr>
                <w:color w:val="000000"/>
                <w:highlight w:val="black"/>
              </w:rPr>
              <w:t>xxxxxxxxx</w:t>
            </w:r>
            <w:r w:rsidRPr="00B55345">
              <w:t xml:space="preserve">or </w:t>
            </w:r>
            <w:r w:rsidR="00294FDC" w:rsidRPr="00294FDC">
              <w:rPr>
                <w:color w:val="000000"/>
                <w:highlight w:val="black"/>
              </w:rPr>
              <w:t>xxxxxxxxxxxxxxxxxx</w:t>
            </w:r>
            <w:r w:rsidRPr="00B55345">
              <w:t xml:space="preserve">; </w:t>
            </w:r>
            <w:r w:rsidR="00294FDC" w:rsidRPr="00294FDC">
              <w:rPr>
                <w:color w:val="000000"/>
                <w:highlight w:val="black"/>
              </w:rPr>
              <w:t>xxxxxxxxxxxxxxxxxxxxxxx</w:t>
            </w:r>
            <w:r w:rsidRPr="00B55345">
              <w:t xml:space="preserve">or any </w:t>
            </w:r>
            <w:r w:rsidR="00294FDC" w:rsidRPr="00294FDC">
              <w:rPr>
                <w:color w:val="000000"/>
                <w:highlight w:val="black"/>
              </w:rPr>
              <w:t>xxx</w:t>
            </w:r>
            <w:r w:rsidR="00A748BB">
              <w:rPr>
                <w:color w:val="000000"/>
                <w:highlight w:val="black"/>
              </w:rPr>
              <w:t xml:space="preserve"> </w:t>
            </w:r>
            <w:r w:rsidR="00294FDC" w:rsidRPr="00294FDC">
              <w:rPr>
                <w:color w:val="000000"/>
                <w:highlight w:val="black"/>
              </w:rPr>
              <w:t>xxxxx</w:t>
            </w:r>
            <w:r w:rsidR="0002102E">
              <w:rPr>
                <w:color w:val="000000"/>
                <w:highlight w:val="black"/>
              </w:rPr>
              <w:t xml:space="preserve"> </w:t>
            </w:r>
            <w:r w:rsidR="00294FDC" w:rsidRPr="00294FDC">
              <w:rPr>
                <w:color w:val="000000"/>
                <w:highlight w:val="black"/>
              </w:rPr>
              <w:t>xxxxxxxxxxxxxxxxxxxxxxxxxxxxxxxxxxxxxxxxxxxxxxxxxxxxxxxxxx</w:t>
            </w:r>
            <w:r w:rsidRPr="00B55345">
              <w:t xml:space="preserve">; </w:t>
            </w:r>
            <w:r w:rsidR="00294FDC" w:rsidRPr="00294FDC">
              <w:rPr>
                <w:color w:val="000000"/>
                <w:highlight w:val="black"/>
              </w:rPr>
              <w:t>xxxxxxxxxxxxxxxx</w:t>
            </w:r>
            <w:r w:rsidR="0002102E">
              <w:rPr>
                <w:color w:val="000000"/>
                <w:highlight w:val="black"/>
              </w:rPr>
              <w:t xml:space="preserve"> </w:t>
            </w:r>
            <w:r w:rsidR="00294FDC" w:rsidRPr="00294FDC">
              <w:rPr>
                <w:color w:val="000000"/>
                <w:highlight w:val="black"/>
              </w:rPr>
              <w:t>xxxxxxxxxxxxxxxxxxxxxxxxxxxxx</w:t>
            </w:r>
            <w:r w:rsidRPr="00B55345">
              <w:t xml:space="preserve"> or </w:t>
            </w:r>
            <w:r w:rsidR="00294FDC" w:rsidRPr="00294FDC">
              <w:rPr>
                <w:color w:val="000000"/>
                <w:highlight w:val="black"/>
              </w:rPr>
              <w:t>xxxxxxxxxxxxxxxxxx</w:t>
            </w:r>
            <w:r w:rsidR="00B65C82">
              <w:rPr>
                <w:color w:val="000000"/>
                <w:highlight w:val="black"/>
              </w:rPr>
              <w:t xml:space="preserve"> </w:t>
            </w:r>
            <w:r w:rsidR="00294FDC" w:rsidRPr="00294FDC">
              <w:rPr>
                <w:color w:val="000000"/>
                <w:highlight w:val="black"/>
              </w:rPr>
              <w:t>xxxxxxxxxxxxxxx</w:t>
            </w:r>
            <w:r w:rsidR="005C45F0">
              <w:rPr>
                <w:color w:val="000000"/>
                <w:highlight w:val="black"/>
              </w:rPr>
              <w:t xml:space="preserve"> </w:t>
            </w:r>
            <w:r w:rsidR="00294FDC" w:rsidRPr="00294FDC">
              <w:rPr>
                <w:color w:val="000000"/>
                <w:highlight w:val="black"/>
              </w:rPr>
              <w:t>xxxxxxxxxxxxxxxxxxxxxxxxxx</w:t>
            </w:r>
            <w:r w:rsidRPr="00B55345">
              <w:t>,</w:t>
            </w:r>
            <w:r w:rsidRPr="00B55345">
              <w:rPr>
                <w:rFonts w:asciiTheme="minorBidi" w:hAnsiTheme="minorBidi"/>
                <w:vertAlign w:val="superscript"/>
              </w:rPr>
              <w:t>‡‡</w:t>
            </w:r>
            <w:r w:rsidRPr="00B55345">
              <w:t xml:space="preserve"> or (for the T</w:t>
            </w:r>
            <w:r>
              <w:t>PC</w:t>
            </w:r>
            <w:r w:rsidRPr="00B55345">
              <w:t xml:space="preserve"> arm) any products prohibited by the </w:t>
            </w:r>
            <w:r>
              <w:t xml:space="preserve">relevant </w:t>
            </w:r>
            <w:r w:rsidRPr="00B55345">
              <w:t>local label</w:t>
            </w:r>
            <w:r>
              <w:t>.</w:t>
            </w:r>
          </w:p>
        </w:tc>
      </w:tr>
      <w:tr w:rsidR="000B148D" w:rsidRPr="00BE44FF" w14:paraId="7E165247" w14:textId="77777777" w:rsidTr="002475D3">
        <w:tc>
          <w:tcPr>
            <w:tcW w:w="1098" w:type="pct"/>
            <w:shd w:val="clear" w:color="auto" w:fill="D9D9D9" w:themeFill="background1" w:themeFillShade="D9"/>
          </w:tcPr>
          <w:p w14:paraId="1F4D1422" w14:textId="77777777" w:rsidR="000B148D" w:rsidRPr="00BE44FF" w:rsidRDefault="000B148D">
            <w:pPr>
              <w:pStyle w:val="Tableheading"/>
            </w:pPr>
            <w:r w:rsidRPr="00BE44FF">
              <w:lastRenderedPageBreak/>
              <w:t>Primary outcomes</w:t>
            </w:r>
          </w:p>
        </w:tc>
        <w:tc>
          <w:tcPr>
            <w:tcW w:w="3902" w:type="pct"/>
            <w:shd w:val="clear" w:color="auto" w:fill="auto"/>
          </w:tcPr>
          <w:p w14:paraId="6B0A1D63" w14:textId="499C0922" w:rsidR="000B148D" w:rsidRPr="00BE44FF" w:rsidRDefault="000B148D">
            <w:pPr>
              <w:pStyle w:val="Tablebody"/>
            </w:pPr>
            <w:r w:rsidRPr="00BE44FF">
              <w:t xml:space="preserve">PFS by BICR in the HR-positive cohort (see </w:t>
            </w:r>
            <w:r w:rsidRPr="003607A0">
              <w:rPr>
                <w:b/>
                <w:bCs/>
              </w:rPr>
              <w:t>Sect</w:t>
            </w:r>
            <w:r w:rsidR="003607A0" w:rsidRPr="003607A0">
              <w:rPr>
                <w:b/>
                <w:bCs/>
              </w:rPr>
              <w:t xml:space="preserve">ion </w:t>
            </w:r>
            <w:r w:rsidR="003607A0" w:rsidRPr="003607A0">
              <w:rPr>
                <w:b/>
                <w:bCs/>
              </w:rPr>
              <w:fldChar w:fldCharType="begin"/>
            </w:r>
            <w:r w:rsidR="003607A0" w:rsidRPr="003607A0">
              <w:rPr>
                <w:b/>
                <w:bCs/>
              </w:rPr>
              <w:instrText xml:space="preserve"> REF _Ref95474053 \n \h </w:instrText>
            </w:r>
            <w:r w:rsidR="003607A0">
              <w:rPr>
                <w:b/>
                <w:bCs/>
              </w:rPr>
              <w:instrText xml:space="preserve"> \* MERGEFORMAT </w:instrText>
            </w:r>
            <w:r w:rsidR="003607A0" w:rsidRPr="003607A0">
              <w:rPr>
                <w:b/>
                <w:bCs/>
              </w:rPr>
            </w:r>
            <w:r w:rsidR="003607A0" w:rsidRPr="003607A0">
              <w:rPr>
                <w:b/>
                <w:bCs/>
              </w:rPr>
              <w:fldChar w:fldCharType="separate"/>
            </w:r>
            <w:r w:rsidR="00145F42">
              <w:rPr>
                <w:b/>
                <w:bCs/>
              </w:rPr>
              <w:t>B.2.4.2</w:t>
            </w:r>
            <w:r w:rsidR="003607A0" w:rsidRPr="003607A0">
              <w:rPr>
                <w:b/>
                <w:bCs/>
              </w:rPr>
              <w:fldChar w:fldCharType="end"/>
            </w:r>
            <w:r w:rsidR="003607A0">
              <w:t xml:space="preserve"> </w:t>
            </w:r>
            <w:r w:rsidRPr="00BE44FF">
              <w:t xml:space="preserve">for further details of outcomes and </w:t>
            </w:r>
            <w:r w:rsidRPr="003607A0">
              <w:rPr>
                <w:b/>
                <w:bCs/>
              </w:rPr>
              <w:t xml:space="preserve">Section </w:t>
            </w:r>
            <w:r w:rsidRPr="003607A0">
              <w:rPr>
                <w:b/>
                <w:bCs/>
              </w:rPr>
              <w:fldChar w:fldCharType="begin"/>
            </w:r>
            <w:r w:rsidRPr="003607A0">
              <w:rPr>
                <w:b/>
                <w:bCs/>
              </w:rPr>
              <w:instrText xml:space="preserve"> REF _Ref95474345 \r \h  \* MERGEFORMAT </w:instrText>
            </w:r>
            <w:r w:rsidRPr="003607A0">
              <w:rPr>
                <w:b/>
                <w:bCs/>
              </w:rPr>
            </w:r>
            <w:r w:rsidRPr="003607A0">
              <w:rPr>
                <w:b/>
                <w:bCs/>
              </w:rPr>
              <w:fldChar w:fldCharType="separate"/>
            </w:r>
            <w:r w:rsidR="00145F42">
              <w:rPr>
                <w:b/>
                <w:bCs/>
              </w:rPr>
              <w:t>B.2.4.1</w:t>
            </w:r>
            <w:r w:rsidRPr="003607A0">
              <w:rPr>
                <w:b/>
                <w:bCs/>
              </w:rPr>
              <w:fldChar w:fldCharType="end"/>
            </w:r>
            <w:r w:rsidRPr="00BE44FF">
              <w:t xml:space="preserve"> for details of analysis sets)</w:t>
            </w:r>
          </w:p>
        </w:tc>
      </w:tr>
      <w:tr w:rsidR="000B148D" w:rsidRPr="00BE44FF" w14:paraId="54DD7F1C" w14:textId="77777777" w:rsidTr="002475D3">
        <w:tc>
          <w:tcPr>
            <w:tcW w:w="1098" w:type="pct"/>
            <w:shd w:val="clear" w:color="auto" w:fill="D9D9D9" w:themeFill="background1" w:themeFillShade="D9"/>
          </w:tcPr>
          <w:p w14:paraId="395F5C9D" w14:textId="77777777" w:rsidR="000B148D" w:rsidRPr="00BE44FF" w:rsidRDefault="000B148D">
            <w:pPr>
              <w:pStyle w:val="Tableheading"/>
            </w:pPr>
            <w:r w:rsidRPr="00BE44FF">
              <w:t>Other outcomes used in the model/specified in scope</w:t>
            </w:r>
          </w:p>
        </w:tc>
        <w:tc>
          <w:tcPr>
            <w:tcW w:w="3902" w:type="pct"/>
            <w:shd w:val="clear" w:color="auto" w:fill="auto"/>
          </w:tcPr>
          <w:p w14:paraId="1A70BF64" w14:textId="77777777" w:rsidR="000B148D" w:rsidRPr="00BE44FF" w:rsidRDefault="000B148D" w:rsidP="00954359">
            <w:pPr>
              <w:pStyle w:val="Tablebody"/>
              <w:numPr>
                <w:ilvl w:val="0"/>
                <w:numId w:val="27"/>
              </w:numPr>
            </w:pPr>
            <w:r w:rsidRPr="00BE44FF">
              <w:t>PFS by BICR in the FAS</w:t>
            </w:r>
          </w:p>
          <w:p w14:paraId="726B1653" w14:textId="77777777" w:rsidR="000B148D" w:rsidRPr="00BE44FF" w:rsidRDefault="000B148D" w:rsidP="00954359">
            <w:pPr>
              <w:pStyle w:val="Tablebody"/>
              <w:numPr>
                <w:ilvl w:val="0"/>
                <w:numId w:val="27"/>
              </w:numPr>
            </w:pPr>
            <w:r w:rsidRPr="00BE44FF">
              <w:t>OS in the FAS</w:t>
            </w:r>
          </w:p>
          <w:p w14:paraId="1144546F" w14:textId="77777777" w:rsidR="000B148D" w:rsidRPr="00BE44FF" w:rsidRDefault="000B148D" w:rsidP="00954359">
            <w:pPr>
              <w:pStyle w:val="Tablebody"/>
              <w:numPr>
                <w:ilvl w:val="0"/>
                <w:numId w:val="19"/>
              </w:numPr>
            </w:pPr>
            <w:r w:rsidRPr="00BE44FF">
              <w:t>Safety (AEs)</w:t>
            </w:r>
          </w:p>
          <w:p w14:paraId="0567D78E" w14:textId="77777777" w:rsidR="000B148D" w:rsidRPr="00861AEA" w:rsidRDefault="000B148D" w:rsidP="00954359">
            <w:pPr>
              <w:pStyle w:val="Tablebody"/>
              <w:numPr>
                <w:ilvl w:val="0"/>
                <w:numId w:val="19"/>
              </w:numPr>
              <w:rPr>
                <w:b/>
                <w:bCs/>
              </w:rPr>
            </w:pPr>
            <w:r w:rsidRPr="00BE44FF">
              <w:t>QoL assessed by EQ-5D</w:t>
            </w:r>
          </w:p>
          <w:p w14:paraId="7BC52305" w14:textId="69D15C63" w:rsidR="000B148D" w:rsidRPr="00861AEA" w:rsidRDefault="000B148D" w:rsidP="00954359">
            <w:pPr>
              <w:pStyle w:val="Tablebody"/>
              <w:numPr>
                <w:ilvl w:val="0"/>
                <w:numId w:val="19"/>
              </w:numPr>
            </w:pPr>
            <w:r w:rsidRPr="00861AEA">
              <w:t>ORR by BI</w:t>
            </w:r>
            <w:r>
              <w:t>CR</w:t>
            </w:r>
          </w:p>
        </w:tc>
      </w:tr>
      <w:tr w:rsidR="000B148D" w:rsidRPr="00BE44FF" w14:paraId="0632AB51" w14:textId="77777777" w:rsidTr="002475D3">
        <w:tc>
          <w:tcPr>
            <w:tcW w:w="1098" w:type="pct"/>
            <w:shd w:val="clear" w:color="auto" w:fill="D9D9D9" w:themeFill="background1" w:themeFillShade="D9"/>
          </w:tcPr>
          <w:p w14:paraId="50623E98" w14:textId="77777777" w:rsidR="000B148D" w:rsidRPr="00BE44FF" w:rsidRDefault="000B148D">
            <w:pPr>
              <w:pStyle w:val="Tableheading"/>
            </w:pPr>
            <w:r w:rsidRPr="00BE44FF">
              <w:t>Other outcomes of interest</w:t>
            </w:r>
          </w:p>
        </w:tc>
        <w:tc>
          <w:tcPr>
            <w:tcW w:w="3902" w:type="pct"/>
          </w:tcPr>
          <w:p w14:paraId="64083CDC" w14:textId="77777777" w:rsidR="000B148D" w:rsidRDefault="000B148D" w:rsidP="00954359">
            <w:pPr>
              <w:pStyle w:val="Tablebody"/>
              <w:numPr>
                <w:ilvl w:val="0"/>
                <w:numId w:val="20"/>
              </w:numPr>
            </w:pPr>
            <w:r>
              <w:t>OS in the HR-positive cohort</w:t>
            </w:r>
          </w:p>
          <w:p w14:paraId="2B13B67D" w14:textId="2D91F47C" w:rsidR="000B148D" w:rsidRDefault="00294FDC" w:rsidP="00954359">
            <w:pPr>
              <w:pStyle w:val="Tablebody"/>
              <w:numPr>
                <w:ilvl w:val="0"/>
                <w:numId w:val="20"/>
              </w:numPr>
            </w:pPr>
            <w:r w:rsidRPr="00294FDC">
              <w:rPr>
                <w:color w:val="000000"/>
                <w:highlight w:val="black"/>
              </w:rPr>
              <w:t>xxxxxxxxx</w:t>
            </w:r>
            <w:r w:rsidR="000B148D">
              <w:t xml:space="preserve"> in the HR-positive cohort and the FAS</w:t>
            </w:r>
          </w:p>
          <w:p w14:paraId="2E4CA8D6" w14:textId="77777777" w:rsidR="000B148D" w:rsidRPr="00BE44FF" w:rsidRDefault="000B148D" w:rsidP="00954359">
            <w:pPr>
              <w:pStyle w:val="Tablebody"/>
              <w:numPr>
                <w:ilvl w:val="0"/>
                <w:numId w:val="20"/>
              </w:numPr>
            </w:pPr>
            <w:r>
              <w:t>Confirmed ORR by BICR and IA in the HR-positive cohort and FAS</w:t>
            </w:r>
          </w:p>
          <w:p w14:paraId="4DF5E1E6" w14:textId="77777777" w:rsidR="000B148D" w:rsidRPr="00834C62" w:rsidRDefault="000B148D" w:rsidP="00954359">
            <w:pPr>
              <w:pStyle w:val="Tablebody"/>
              <w:numPr>
                <w:ilvl w:val="0"/>
                <w:numId w:val="20"/>
              </w:numPr>
            </w:pPr>
            <w:r>
              <w:t>DoR by BICR in the HR-positive cohort and FAS</w:t>
            </w:r>
          </w:p>
          <w:p w14:paraId="6CE80B52" w14:textId="77777777" w:rsidR="000B148D" w:rsidRPr="00834C62" w:rsidRDefault="000B148D" w:rsidP="00954359">
            <w:pPr>
              <w:pStyle w:val="Tablebody"/>
              <w:numPr>
                <w:ilvl w:val="0"/>
                <w:numId w:val="20"/>
              </w:numPr>
            </w:pPr>
            <w:r>
              <w:t>TTR in by BICR in the HR-positive cohort and FAS</w:t>
            </w:r>
          </w:p>
          <w:p w14:paraId="1D072FAB" w14:textId="77777777" w:rsidR="000B148D" w:rsidRPr="00834C62" w:rsidRDefault="000B148D" w:rsidP="00954359">
            <w:pPr>
              <w:pStyle w:val="Tablebody"/>
              <w:numPr>
                <w:ilvl w:val="0"/>
                <w:numId w:val="20"/>
              </w:numPr>
            </w:pPr>
            <w:r>
              <w:t>CBR by BICR in the HR-positive cohort</w:t>
            </w:r>
          </w:p>
          <w:p w14:paraId="37BC75BC" w14:textId="77777777" w:rsidR="000B148D" w:rsidRPr="00BE44FF" w:rsidRDefault="000B148D" w:rsidP="00954359">
            <w:pPr>
              <w:pStyle w:val="Tablebody"/>
              <w:numPr>
                <w:ilvl w:val="0"/>
                <w:numId w:val="20"/>
              </w:numPr>
            </w:pPr>
            <w:r>
              <w:t>DCR by BICR in the HR-positive cohort</w:t>
            </w:r>
          </w:p>
          <w:p w14:paraId="3D369DEB" w14:textId="321C9283" w:rsidR="000B148D" w:rsidRPr="00BE44FF" w:rsidRDefault="000B148D" w:rsidP="00954359">
            <w:pPr>
              <w:pStyle w:val="Tablebody"/>
              <w:numPr>
                <w:ilvl w:val="0"/>
                <w:numId w:val="20"/>
              </w:numPr>
            </w:pPr>
            <w:r>
              <w:t>PFS, OS, confirmed ORR and DoR in the HR-negative subgroup</w:t>
            </w:r>
          </w:p>
          <w:p w14:paraId="73550D8B" w14:textId="7CD044BE" w:rsidR="000B148D" w:rsidRPr="00BE44FF" w:rsidRDefault="00294FDC" w:rsidP="00954359">
            <w:pPr>
              <w:pStyle w:val="Tablebody"/>
              <w:numPr>
                <w:ilvl w:val="0"/>
                <w:numId w:val="20"/>
              </w:numPr>
            </w:pPr>
            <w:r w:rsidRPr="00294FDC">
              <w:rPr>
                <w:color w:val="000000"/>
                <w:highlight w:val="black"/>
              </w:rPr>
              <w:t>xxxxxxxxxxxxxxxxxxxxxxxxxxxxxxxxxxxxx</w:t>
            </w:r>
            <w:r w:rsidR="000B148D">
              <w:t xml:space="preserve"> in the HR-positive cohort</w:t>
            </w:r>
          </w:p>
          <w:p w14:paraId="20F59126" w14:textId="77777777" w:rsidR="000B148D" w:rsidRPr="00BE44FF" w:rsidRDefault="000B148D" w:rsidP="00954359">
            <w:pPr>
              <w:pStyle w:val="Tablebody"/>
              <w:numPr>
                <w:ilvl w:val="0"/>
                <w:numId w:val="20"/>
              </w:numPr>
            </w:pPr>
            <w:r>
              <w:t>HRQoL assessed by EORTC QLQ-C30 in HR-positive cohort</w:t>
            </w:r>
          </w:p>
          <w:p w14:paraId="07CE17D4" w14:textId="77777777" w:rsidR="000B148D" w:rsidRPr="00BE44FF" w:rsidRDefault="000B148D" w:rsidP="00954359">
            <w:pPr>
              <w:pStyle w:val="Tablebody"/>
              <w:numPr>
                <w:ilvl w:val="0"/>
                <w:numId w:val="20"/>
              </w:numPr>
            </w:pPr>
            <w:r>
              <w:t>HRQoL assessed by EORTC QLQ-BR45 in HR-positive cohort</w:t>
            </w:r>
          </w:p>
          <w:p w14:paraId="0874DC43" w14:textId="24CF3617" w:rsidR="000B148D" w:rsidRPr="00BE44FF" w:rsidRDefault="00294FDC" w:rsidP="00954359">
            <w:pPr>
              <w:pStyle w:val="Tablebody"/>
              <w:numPr>
                <w:ilvl w:val="0"/>
                <w:numId w:val="20"/>
              </w:numPr>
            </w:pPr>
            <w:r w:rsidRPr="00294FDC">
              <w:rPr>
                <w:color w:val="000000"/>
                <w:highlight w:val="black"/>
              </w:rPr>
              <w:t>xxxxxxxxxxxxxxxxxxxxxxxxxxxxxxxxx</w:t>
            </w:r>
            <w:r w:rsidR="000B148D">
              <w:t xml:space="preserve"> in the HR-positive cohort and FAS</w:t>
            </w:r>
          </w:p>
        </w:tc>
      </w:tr>
      <w:tr w:rsidR="000B148D" w:rsidRPr="00BE44FF" w14:paraId="5134DCB5" w14:textId="77777777" w:rsidTr="002475D3">
        <w:tc>
          <w:tcPr>
            <w:tcW w:w="1098" w:type="pct"/>
            <w:shd w:val="clear" w:color="auto" w:fill="D9D9D9" w:themeFill="background1" w:themeFillShade="D9"/>
          </w:tcPr>
          <w:p w14:paraId="60E30602" w14:textId="77777777" w:rsidR="000B148D" w:rsidRPr="00BE44FF" w:rsidRDefault="000B148D">
            <w:pPr>
              <w:pStyle w:val="Tableheading"/>
            </w:pPr>
            <w:r w:rsidRPr="00BE44FF">
              <w:t>Pre-planned subgroups</w:t>
            </w:r>
          </w:p>
        </w:tc>
        <w:tc>
          <w:tcPr>
            <w:tcW w:w="3902" w:type="pct"/>
          </w:tcPr>
          <w:p w14:paraId="006A74CA" w14:textId="10D0FBEF" w:rsidR="000B148D" w:rsidRPr="00BE44FF" w:rsidRDefault="000B148D">
            <w:pPr>
              <w:pStyle w:val="Tablebody"/>
            </w:pPr>
            <w:r w:rsidRPr="00BE44FF">
              <w:t xml:space="preserve">Subgroup analyses for PFS based on BICR </w:t>
            </w:r>
            <w:r w:rsidR="001149BD">
              <w:t>were</w:t>
            </w:r>
            <w:r w:rsidRPr="00BE44FF">
              <w:t xml:space="preserve"> performed for the HR-positive cohort and the FAS. Subgroup analyses of OS </w:t>
            </w:r>
            <w:r w:rsidR="00DF620D">
              <w:t>were</w:t>
            </w:r>
            <w:r w:rsidR="00293E72">
              <w:t xml:space="preserve"> </w:t>
            </w:r>
            <w:r w:rsidRPr="00BE44FF">
              <w:t>performed for the HR-positive cohort and FAS using the same subgroups defined for the PFS analysis and using the same methodology, provided PFS and OS analyses are significant for both the HR-positive cohort and FAS.</w:t>
            </w:r>
            <w:r w:rsidR="00494231">
              <w:t xml:space="preserve"> </w:t>
            </w:r>
            <w:r w:rsidR="001D0B0E">
              <w:t>S</w:t>
            </w:r>
            <w:r w:rsidR="001D0B0E" w:rsidRPr="001D0B0E">
              <w:t>ubgroup analyses</w:t>
            </w:r>
            <w:r w:rsidR="00494231">
              <w:t xml:space="preserve"> were only performed </w:t>
            </w:r>
            <w:r w:rsidR="001D0B0E" w:rsidRPr="001D0B0E">
              <w:t xml:space="preserve">for </w:t>
            </w:r>
            <w:r w:rsidR="001D0B0E">
              <w:t>a</w:t>
            </w:r>
            <w:r w:rsidR="001D0B0E" w:rsidRPr="001D0B0E">
              <w:t xml:space="preserve"> category of subgroup</w:t>
            </w:r>
            <w:r w:rsidR="001D0B0E">
              <w:t xml:space="preserve"> </w:t>
            </w:r>
            <w:r w:rsidR="00494231">
              <w:t>if at least 10 events were observed in both treatment arms</w:t>
            </w:r>
            <w:r w:rsidR="001D0B0E">
              <w:t>.</w:t>
            </w:r>
          </w:p>
          <w:p w14:paraId="0F0F18BE" w14:textId="599FF6F6" w:rsidR="000B148D" w:rsidRPr="00BE44FF" w:rsidRDefault="000B148D">
            <w:pPr>
              <w:pStyle w:val="Tablebody"/>
            </w:pPr>
            <w:r w:rsidRPr="00BE44FF">
              <w:t>Pre-specified subgroups were: hormone receptor status; HER2 status; HR</w:t>
            </w:r>
            <w:r w:rsidR="0043458C">
              <w:t>-</w:t>
            </w:r>
            <w:r w:rsidRPr="00BE44FF">
              <w:t>status; lines of prior chemotherapy; prior CDK4/6 inhibitor; lines of prior ET; best response to last prior anti-cancer systemic therapy; baseline renal function; baseline hepatic function; baseline visceral disease; baseline CNS metastases; history of CNS metastases; age; race; region; ECOG performance status</w:t>
            </w:r>
            <w:r w:rsidR="00494231">
              <w:t>.</w:t>
            </w:r>
          </w:p>
        </w:tc>
      </w:tr>
    </w:tbl>
    <w:p w14:paraId="7403ED1F" w14:textId="30C7303D" w:rsidR="000B148D" w:rsidRPr="00BE44FF" w:rsidRDefault="000B148D" w:rsidP="000B148D">
      <w:pPr>
        <w:pStyle w:val="Footnotes"/>
        <w:rPr>
          <w:rFonts w:ascii="Times New Roman" w:eastAsia="Times New Roman" w:hAnsi="Times New Roman" w:cs="Times New Roman"/>
          <w:sz w:val="21"/>
        </w:rPr>
      </w:pPr>
      <w:r w:rsidRPr="00BE44FF">
        <w:rPr>
          <w:rFonts w:eastAsia="Times New Roman" w:cs="Arial"/>
          <w:szCs w:val="16"/>
        </w:rPr>
        <w:t>* Refers to eribulin mesylate (1.23 mg eribulin base = 1.4 mg eribulin mesylate)</w:t>
      </w:r>
      <w:r w:rsidR="00B14029">
        <w:rPr>
          <w:rFonts w:eastAsia="Times New Roman" w:cs="Arial"/>
          <w:szCs w:val="16"/>
        </w:rPr>
        <w:t>.</w:t>
      </w:r>
      <w:r w:rsidRPr="00BE44FF">
        <w:br/>
      </w:r>
      <w:r w:rsidRPr="00BE44FF">
        <w:rPr>
          <w:rFonts w:cs="Yu Gothic Light"/>
        </w:rPr>
        <w:t>‡</w:t>
      </w:r>
      <w:r w:rsidRPr="00BE44FF">
        <w:t xml:space="preserve">Patients with brain metastases that were </w:t>
      </w:r>
      <w:r w:rsidR="00294FDC" w:rsidRPr="00294FDC">
        <w:rPr>
          <w:color w:val="000000"/>
          <w:highlight w:val="black"/>
        </w:rPr>
        <w:t>xxxxxxxxxxxxxxxxxxxxxxxxxxxxxxxxxxxxxxxxxxxxxxxxxxxxxxxxxxx</w:t>
      </w:r>
      <w:r w:rsidR="005C45F0">
        <w:rPr>
          <w:color w:val="000000"/>
          <w:highlight w:val="black"/>
        </w:rPr>
        <w:t xml:space="preserve"> </w:t>
      </w:r>
      <w:r w:rsidR="00294FDC" w:rsidRPr="00294FDC">
        <w:rPr>
          <w:color w:val="000000"/>
          <w:highlight w:val="black"/>
        </w:rPr>
        <w:t>xxxxxxxxxxxxxxxxxxxxxxxxxxxxxxxxxxxxxxxxxxxxxxxxxxxxxxxxxxxxxxxxxxxxxxxxxxxxxxxxxxxxxxxxxxxxxxxxxxx</w:t>
      </w:r>
      <w:r w:rsidRPr="00BE44FF">
        <w:t>.</w:t>
      </w:r>
      <w:r w:rsidRPr="00BE44FF">
        <w:br/>
      </w:r>
      <w:r w:rsidRPr="00687F92">
        <w:rPr>
          <w:rFonts w:cs="Yu Gothic Light"/>
        </w:rPr>
        <w:t>§</w:t>
      </w:r>
      <w:r w:rsidR="00294FDC" w:rsidRPr="00294FDC">
        <w:rPr>
          <w:color w:val="000000"/>
          <w:highlight w:val="black"/>
        </w:rPr>
        <w:t>xxxxxxxxxxxxxxxxxxxxxxxxxxxxxxxxxxxxxxxxxxxxxxxxxxxxxxxxxxxxxxxxxxxxxxxxxxxxxxxxxxxxxxxxxxxxxxxxxx</w:t>
      </w:r>
      <w:r w:rsidR="005C45F0">
        <w:rPr>
          <w:color w:val="000000"/>
          <w:highlight w:val="black"/>
        </w:rPr>
        <w:t xml:space="preserve"> </w:t>
      </w:r>
      <w:r w:rsidR="00294FDC" w:rsidRPr="00294FDC">
        <w:rPr>
          <w:color w:val="000000"/>
          <w:highlight w:val="black"/>
        </w:rPr>
        <w:t>xxxxxxxxxxxxxxxxxxx</w:t>
      </w:r>
      <w:r w:rsidRPr="00687F92">
        <w:t>.</w:t>
      </w:r>
      <w:r w:rsidRPr="00687F92">
        <w:br/>
        <w:t>**</w:t>
      </w:r>
      <w:r w:rsidR="00294FDC" w:rsidRPr="00294FDC">
        <w:rPr>
          <w:color w:val="000000"/>
          <w:highlight w:val="black"/>
        </w:rPr>
        <w:t>xxxxxxxxxxxxxxxxxxxxxxxxxxxxxxxxxxxxxxxxxxxxxxxxxxxxxxxxxxxxxxxxxxxxxxxxxxxxxxxxxxxxxxxxxxxxxxxxx</w:t>
      </w:r>
      <w:r w:rsidR="005C45F0">
        <w:rPr>
          <w:color w:val="000000"/>
          <w:highlight w:val="black"/>
        </w:rPr>
        <w:t xml:space="preserve"> </w:t>
      </w:r>
      <w:r w:rsidRPr="00687F92">
        <w:t xml:space="preserve">. </w:t>
      </w:r>
      <w:r w:rsidRPr="00687F92">
        <w:br/>
      </w:r>
      <w:r w:rsidRPr="00687F92">
        <w:rPr>
          <w:rFonts w:cs="Arial"/>
        </w:rPr>
        <w:t xml:space="preserve">††Additional reasons not listed above are: </w:t>
      </w:r>
      <w:r w:rsidR="00294FDC" w:rsidRPr="00294FDC">
        <w:rPr>
          <w:rFonts w:cs="Arial"/>
          <w:color w:val="000000"/>
          <w:highlight w:val="black"/>
        </w:rPr>
        <w:t>xxxxxxxxxxxxxxxxxxxxxxxxxxxxxxxxxxxxxxxxxxxxxxxxxxxxx</w:t>
      </w:r>
      <w:r w:rsidR="005C45F0">
        <w:rPr>
          <w:rFonts w:cs="Arial"/>
          <w:color w:val="000000"/>
          <w:highlight w:val="black"/>
        </w:rPr>
        <w:t xml:space="preserve"> </w:t>
      </w:r>
      <w:r w:rsidR="00294FDC" w:rsidRPr="00294FDC">
        <w:rPr>
          <w:rFonts w:cs="Arial"/>
          <w:color w:val="000000"/>
          <w:highlight w:val="black"/>
        </w:rPr>
        <w:t>xxxxxxxxxxxxxxxxxxxxxxxxxxxxxxxxxxxxxxxxxxxxxxxxxxxxxxxxxxxxxxxxxxxxxxxxxxxxxxxxxxxxxxxxxxxxxxxxxxxxxxxxxxxxxxxxxxxxxxxxxxxxxxxxxxxxxxxxxxxxxxxxxxxxxxxxxxxxxxxxxxxxxxxxxxxxxxxxxxxxxxxxxxxxxxxxxxxxxxxxxxxxxxxxxxxxxxxxxxxxxxxxxxxxxxxxxxxxxxxxxx</w:t>
      </w:r>
      <w:r w:rsidR="005C45F0">
        <w:rPr>
          <w:rFonts w:cs="Arial"/>
          <w:color w:val="000000"/>
          <w:highlight w:val="black"/>
        </w:rPr>
        <w:t xml:space="preserve"> </w:t>
      </w:r>
      <w:r w:rsidR="00294FDC" w:rsidRPr="00294FDC">
        <w:rPr>
          <w:rFonts w:cs="Arial"/>
          <w:color w:val="000000"/>
          <w:highlight w:val="black"/>
        </w:rPr>
        <w:t>xxxxxxxxxxxxxxxxxxxxxxxxxxxxxxxxxxxxxxx</w:t>
      </w:r>
      <w:r w:rsidRPr="00687F92">
        <w:rPr>
          <w:rFonts w:cs="Arial"/>
        </w:rPr>
        <w:t xml:space="preserve">. </w:t>
      </w:r>
      <w:r w:rsidRPr="00687F92">
        <w:br/>
      </w:r>
      <w:r w:rsidRPr="00687F92">
        <w:rPr>
          <w:rFonts w:cs="Arial"/>
        </w:rPr>
        <w:t>‡‡</w:t>
      </w:r>
      <w:r w:rsidR="00294FDC" w:rsidRPr="00294FDC">
        <w:rPr>
          <w:color w:val="000000"/>
          <w:highlight w:val="black"/>
        </w:rPr>
        <w:t>xxxxxxxxxxxxxxxxxxxxxxxxxxxxxxxxxxxxxxxxxxxxxxxxxxxxxxxxxxxxxxxxxxxxxxxxxxxxxxxxxxxxxxxxxxxxxxxx</w:t>
      </w:r>
      <w:r w:rsidR="005C45F0">
        <w:rPr>
          <w:color w:val="000000"/>
          <w:highlight w:val="black"/>
        </w:rPr>
        <w:t xml:space="preserve"> </w:t>
      </w:r>
      <w:r w:rsidR="00294FDC" w:rsidRPr="00294FDC">
        <w:rPr>
          <w:color w:val="000000"/>
          <w:highlight w:val="black"/>
        </w:rPr>
        <w:t>xxxxxxxxxxxxxxxxxxxxxxxxxxxxxxxxxxxxxxxxxxxxxxxxxxxxxxxxxxxxxxxxxxxx</w:t>
      </w:r>
      <w:r w:rsidRPr="00687F92">
        <w:t>.</w:t>
      </w:r>
      <w:r w:rsidRPr="00BE44FF">
        <w:br/>
        <w:t xml:space="preserve">Abbreviations: ADC, antibody-drug conjugate; AE, adverse event; BC, breast cancer; BICR, blinded independent central review; CBR, clinical benefit rate; CDK, cyclic-dependent kinase; CNS, central nervous system; DCO, data cut-off; DCR, disease control rate; DoR, duration of response; ECOG, Eastern Cooperative Oncology Group; ET, endocrine therapy; FAS, full analysis set; HER2, human epidermal growth factor receptor 2; HIV, human immunodeficiency virus; </w:t>
      </w:r>
      <w:r w:rsidR="00ED09FF">
        <w:t>HR-positive, hormone receptor-positive;</w:t>
      </w:r>
      <w:r w:rsidR="00ED09FF" w:rsidRPr="00BE44FF">
        <w:t xml:space="preserve"> </w:t>
      </w:r>
      <w:r w:rsidRPr="00BE44FF">
        <w:t xml:space="preserve">HRQoL, health-related </w:t>
      </w:r>
      <w:r w:rsidR="005754E8">
        <w:t>quality-of-life</w:t>
      </w:r>
      <w:r w:rsidRPr="00BE44FF">
        <w:t xml:space="preserve">; IA, investigator assessment; IHC, immunohistochemistry; ILD, interstitial lung disease; IV, intravenous; mAb, monoclonal antibody; ORR, objective response rate; OS, overall survival; PD, progressive disease; PFS, progression-free survival; RECIST, Response Evaluation Criteria in Solid Tumours; T-DXd, trastuzumab deruxtecan; TPC, treatment of physician’s choice; TTR, time to response; u/mBC, unresectable or metastatic breast cancer. </w:t>
      </w:r>
      <w:r w:rsidRPr="00BE44FF">
        <w:br/>
        <w:t>Sources: Modi et al</w:t>
      </w:r>
      <w:r>
        <w:t>.</w:t>
      </w:r>
      <w:r w:rsidRPr="00BE44FF">
        <w:t>, 2022;</w:t>
      </w:r>
      <w:r>
        <w:fldChar w:fldCharType="begin"/>
      </w:r>
      <w:r w:rsidR="00CA6345">
        <w:instrText xml:space="preserve"> ADDIN ZOTERO_ITEM CSL_CITATION {"citationID":"nFoVqaj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BE44FF">
        <w:t xml:space="preserve"> Daiichi Sankyo Inc., 2022 (CSR; Data on File)</w:t>
      </w:r>
      <w:r>
        <w:t>;</w:t>
      </w:r>
      <w:r w:rsidRPr="00BE44FF">
        <w:rPr>
          <w:lang w:val="fr-FR"/>
        </w:rPr>
        <w:fldChar w:fldCharType="begin"/>
      </w:r>
      <w:r w:rsidR="00CA6345">
        <w:instrText xml:space="preserve"> ADDIN ZOTERO_ITEM CSL_CITATION {"citationID":"a2mjea4ie9k","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E44FF">
        <w:rPr>
          <w:lang w:val="fr-FR"/>
        </w:rPr>
        <w:fldChar w:fldCharType="separate"/>
      </w:r>
      <w:r w:rsidR="00FD57F4" w:rsidRPr="00FD57F4">
        <w:rPr>
          <w:rFonts w:cs="Arial"/>
          <w:szCs w:val="24"/>
          <w:vertAlign w:val="superscript"/>
        </w:rPr>
        <w:t>7</w:t>
      </w:r>
      <w:r w:rsidRPr="00BE44FF">
        <w:rPr>
          <w:lang w:val="fr-FR"/>
        </w:rPr>
        <w:fldChar w:fldCharType="end"/>
      </w:r>
      <w:r w:rsidRPr="00BE44FF">
        <w:t xml:space="preserve"> </w:t>
      </w:r>
      <w:r>
        <w:t>Daiichi Sankyo Inc., 2022 (SAP; Data on File)</w:t>
      </w:r>
      <w:r>
        <w:fldChar w:fldCharType="begin"/>
      </w:r>
      <w:r w:rsidR="00CA6345">
        <w:instrText xml:space="preserve"> ADDIN ZOTERO_ITEM CSL_CITATION {"citationID":"QzHmK9Wr","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153</w:t>
      </w:r>
      <w:r>
        <w:fldChar w:fldCharType="end"/>
      </w:r>
    </w:p>
    <w:p w14:paraId="55ACACDB" w14:textId="77777777" w:rsidR="000B148D" w:rsidRPr="00B55345" w:rsidRDefault="000B148D" w:rsidP="000B148D">
      <w:pPr>
        <w:pStyle w:val="Heading5"/>
        <w:numPr>
          <w:ilvl w:val="0"/>
          <w:numId w:val="0"/>
        </w:numPr>
      </w:pPr>
      <w:r w:rsidRPr="00B55345">
        <w:lastRenderedPageBreak/>
        <w:t>Screening period assessments</w:t>
      </w:r>
    </w:p>
    <w:p w14:paraId="5C702B4B" w14:textId="27ED2B10" w:rsidR="000B148D" w:rsidRPr="00D07FD6" w:rsidRDefault="000B148D" w:rsidP="000B148D">
      <w:pPr>
        <w:pStyle w:val="Body"/>
      </w:pPr>
      <w:r w:rsidRPr="00D07FD6">
        <w:t xml:space="preserve">During initial tissue screening, </w:t>
      </w:r>
      <w:r w:rsidR="00294FDC" w:rsidRPr="00294FDC">
        <w:rPr>
          <w:color w:val="000000"/>
          <w:highlight w:val="black"/>
        </w:rPr>
        <w:t>xxxxxxxxxxxxxxxxxxxxxxxxxxxxxxxxxxxxxxxxxxxxxxx</w:t>
      </w:r>
      <w:r w:rsidR="00F25416">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xxxxxxxxxxxxxxxxxxxxxxxxxxxxxxxxxxxxxxxxxxxxxxxxxxxxxxxxxxxxxxxxxxxxxxxx</w:t>
      </w:r>
      <w:r w:rsidRPr="00D07FD6">
        <w:rPr>
          <w:rStyle w:val="FootnoteReference"/>
        </w:rPr>
        <w:t xml:space="preserve"> </w:t>
      </w:r>
      <w:r w:rsidRPr="00D07FD6">
        <w:t>were required.</w:t>
      </w:r>
      <w:r w:rsidRPr="00D07FD6">
        <w:fldChar w:fldCharType="begin"/>
      </w:r>
      <w:r w:rsidR="00CA6345">
        <w:instrText xml:space="preserve"> ADDIN ZOTERO_ITEM CSL_CITATION {"citationID":"WgjTNj14","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D07FD6">
        <w:fldChar w:fldCharType="separate"/>
      </w:r>
      <w:r w:rsidR="00FD57F4" w:rsidRPr="00FD57F4">
        <w:rPr>
          <w:rFonts w:cs="Arial"/>
          <w:szCs w:val="24"/>
          <w:vertAlign w:val="superscript"/>
        </w:rPr>
        <w:t>7</w:t>
      </w:r>
      <w:r w:rsidRPr="00D07FD6">
        <w:fldChar w:fldCharType="end"/>
      </w:r>
      <w:r w:rsidRPr="00D07FD6" w:rsidDel="001349F9">
        <w:t xml:space="preserve"> </w:t>
      </w:r>
    </w:p>
    <w:p w14:paraId="5639BF00" w14:textId="6A217530" w:rsidR="000B148D" w:rsidRPr="00D07FD6" w:rsidRDefault="000B148D" w:rsidP="000B148D">
      <w:pPr>
        <w:pStyle w:val="Body"/>
      </w:pPr>
      <w:r w:rsidRPr="00D07FD6">
        <w:t xml:space="preserve">During the screening period, from </w:t>
      </w:r>
      <w:r w:rsidR="00294FDC" w:rsidRPr="00294FDC">
        <w:rPr>
          <w:color w:val="000000"/>
          <w:highlight w:val="black"/>
        </w:rPr>
        <w:t>xxxxxxxxxxxxxxxxxxxxxxxxxxxxxxxxx</w:t>
      </w:r>
      <w:r w:rsidR="00371046">
        <w:rPr>
          <w:color w:val="000000"/>
          <w:highlight w:val="black"/>
        </w:rPr>
        <w:t xml:space="preserve"> </w:t>
      </w:r>
      <w:r w:rsidR="00294FDC" w:rsidRPr="00294FDC">
        <w:rPr>
          <w:color w:val="000000"/>
          <w:highlight w:val="black"/>
        </w:rPr>
        <w:t>xxxxxxxxxxxxx</w:t>
      </w:r>
      <w:r w:rsidR="00371046">
        <w:rPr>
          <w:color w:val="000000"/>
          <w:highlight w:val="black"/>
        </w:rPr>
        <w:t xml:space="preserve"> </w:t>
      </w:r>
      <w:r w:rsidR="00294FDC" w:rsidRPr="00294FDC">
        <w:rPr>
          <w:color w:val="000000"/>
          <w:highlight w:val="black"/>
        </w:rPr>
        <w:t>xxxxxxxxxxxxxxx</w:t>
      </w:r>
      <w:r w:rsidR="00F25416">
        <w:rPr>
          <w:color w:val="000000"/>
          <w:highlight w:val="black"/>
        </w:rPr>
        <w:t xml:space="preserve"> </w:t>
      </w:r>
      <w:r w:rsidR="00294FDC" w:rsidRPr="00294FDC">
        <w:rPr>
          <w:color w:val="000000"/>
          <w:highlight w:val="black"/>
        </w:rPr>
        <w:t>xxxxxxxxxxxxxxxxxxxxxxxxxxxxxxxxxxxxxxxxxxxxxxxxxx</w:t>
      </w:r>
      <w:r w:rsidR="00371046">
        <w:rPr>
          <w:color w:val="000000"/>
          <w:highlight w:val="black"/>
        </w:rPr>
        <w:t xml:space="preserve"> </w:t>
      </w:r>
      <w:r w:rsidR="00294FDC" w:rsidRPr="00294FDC">
        <w:rPr>
          <w:color w:val="000000"/>
          <w:highlight w:val="black"/>
        </w:rPr>
        <w:t>xxxxxxx</w:t>
      </w:r>
      <w:r w:rsidR="00371046">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w:t>
      </w:r>
      <w:r w:rsidRPr="00D07FD6">
        <w:t>.</w:t>
      </w:r>
      <w:r w:rsidRPr="00D07FD6">
        <w:fldChar w:fldCharType="begin"/>
      </w:r>
      <w:r w:rsidR="00CA6345">
        <w:instrText xml:space="preserve"> ADDIN ZOTERO_ITEM CSL_CITATION {"citationID":"OrRz2DS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D07FD6">
        <w:fldChar w:fldCharType="separate"/>
      </w:r>
      <w:r w:rsidR="00FD57F4" w:rsidRPr="00FD57F4">
        <w:rPr>
          <w:rFonts w:cs="Arial"/>
          <w:szCs w:val="24"/>
          <w:vertAlign w:val="superscript"/>
        </w:rPr>
        <w:t>7</w:t>
      </w:r>
      <w:r w:rsidRPr="00D07FD6">
        <w:fldChar w:fldCharType="end"/>
      </w:r>
      <w:r w:rsidRPr="00D07FD6">
        <w:t xml:space="preserve"> </w:t>
      </w:r>
    </w:p>
    <w:p w14:paraId="00614C47" w14:textId="38A68DDC" w:rsidR="000B148D" w:rsidRPr="00D07FD6" w:rsidRDefault="000B148D" w:rsidP="000B148D">
      <w:pPr>
        <w:pStyle w:val="Body"/>
        <w:sectPr w:rsidR="000B148D" w:rsidRPr="00D07FD6" w:rsidSect="007B48E4">
          <w:footerReference w:type="default" r:id="rId21"/>
          <w:footnotePr>
            <w:numFmt w:val="lowerLetter"/>
          </w:footnotePr>
          <w:pgSz w:w="11906" w:h="16838"/>
          <w:pgMar w:top="1440" w:right="1440" w:bottom="1440" w:left="1440" w:header="708" w:footer="572" w:gutter="0"/>
          <w:cols w:space="708"/>
          <w:docGrid w:linePitch="360"/>
        </w:sectPr>
      </w:pPr>
      <w:r w:rsidRPr="00D07FD6">
        <w:t xml:space="preserve">From </w:t>
      </w:r>
      <w:r w:rsidR="00294FDC" w:rsidRPr="00294FDC">
        <w:rPr>
          <w:color w:val="000000"/>
          <w:highlight w:val="black"/>
        </w:rPr>
        <w:t>xxxxxxxxxxxxxxxxxxxxxxxxxxxxxxxxxxxxxxxxxxxxxxxxxxxxxxxxxxxxxxxxxxxxx</w:t>
      </w:r>
      <w:r w:rsidR="00F25416">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D07FD6">
        <w:t>.</w:t>
      </w:r>
      <w:r w:rsidRPr="00D07FD6">
        <w:fldChar w:fldCharType="begin"/>
      </w:r>
      <w:r w:rsidR="00CA6345">
        <w:instrText xml:space="preserve"> ADDIN ZOTERO_ITEM CSL_CITATION {"citationID":"6geZiTM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D07FD6">
        <w:fldChar w:fldCharType="separate"/>
      </w:r>
      <w:r w:rsidR="00FD57F4" w:rsidRPr="00FD57F4">
        <w:rPr>
          <w:rFonts w:cs="Arial"/>
          <w:szCs w:val="24"/>
          <w:vertAlign w:val="superscript"/>
        </w:rPr>
        <w:t>7</w:t>
      </w:r>
      <w:r w:rsidRPr="00D07FD6">
        <w:fldChar w:fldCharType="end"/>
      </w:r>
    </w:p>
    <w:p w14:paraId="2FB7FB23" w14:textId="77777777" w:rsidR="000B148D" w:rsidRPr="00D07FD6" w:rsidRDefault="000B148D" w:rsidP="000B148D">
      <w:pPr>
        <w:pStyle w:val="Heading4"/>
        <w:numPr>
          <w:ilvl w:val="0"/>
          <w:numId w:val="0"/>
        </w:numPr>
      </w:pPr>
      <w:bookmarkStart w:id="155" w:name="_Ref90908720"/>
      <w:r w:rsidRPr="00D07FD6">
        <w:lastRenderedPageBreak/>
        <w:t>Trial outcomes</w:t>
      </w:r>
      <w:bookmarkEnd w:id="155"/>
    </w:p>
    <w:p w14:paraId="402A4229" w14:textId="4318ECF5" w:rsidR="000B148D" w:rsidRPr="00D07FD6" w:rsidRDefault="000B148D" w:rsidP="000B148D">
      <w:pPr>
        <w:pStyle w:val="Body"/>
      </w:pPr>
      <w:r w:rsidRPr="00D07FD6">
        <w:t xml:space="preserve">Trial endpoints, their definitions, and censoring rules are shown in </w:t>
      </w:r>
      <w:r w:rsidRPr="00D07FD6">
        <w:rPr>
          <w:b/>
          <w:bCs/>
        </w:rPr>
        <w:fldChar w:fldCharType="begin"/>
      </w:r>
      <w:r w:rsidRPr="00D07FD6">
        <w:rPr>
          <w:b/>
          <w:bCs/>
        </w:rPr>
        <w:instrText xml:space="preserve"> REF _Ref85796390 \h  \* MERGEFORMAT </w:instrText>
      </w:r>
      <w:r w:rsidRPr="00D07FD6">
        <w:rPr>
          <w:b/>
          <w:bCs/>
        </w:rPr>
      </w:r>
      <w:r w:rsidRPr="00D07FD6">
        <w:rPr>
          <w:b/>
          <w:bCs/>
        </w:rPr>
        <w:fldChar w:fldCharType="separate"/>
      </w:r>
      <w:r w:rsidR="00145F42" w:rsidRPr="00145F42">
        <w:rPr>
          <w:b/>
          <w:bCs/>
        </w:rPr>
        <w:t>Table 10</w:t>
      </w:r>
      <w:r w:rsidRPr="00D07FD6">
        <w:rPr>
          <w:b/>
          <w:bCs/>
        </w:rPr>
        <w:fldChar w:fldCharType="end"/>
      </w:r>
      <w:r w:rsidRPr="00D07FD6">
        <w:t>.</w:t>
      </w:r>
    </w:p>
    <w:p w14:paraId="3038FBF5" w14:textId="6F3307BD" w:rsidR="000B148D" w:rsidRPr="00D07FD6" w:rsidRDefault="000B148D" w:rsidP="000B148D">
      <w:pPr>
        <w:pStyle w:val="Caption"/>
      </w:pPr>
      <w:bookmarkStart w:id="156" w:name="_Ref85796390"/>
      <w:bookmarkStart w:id="157" w:name="_Toc95826061"/>
      <w:bookmarkStart w:id="158" w:name="_Toc124447870"/>
      <w:bookmarkStart w:id="159" w:name="_Toc129350985"/>
      <w:r w:rsidRPr="00D07FD6">
        <w:t xml:space="preserve">Table </w:t>
      </w:r>
      <w:r w:rsidRPr="00D07FD6">
        <w:fldChar w:fldCharType="begin"/>
      </w:r>
      <w:r w:rsidRPr="00D07FD6">
        <w:instrText>SEQ Table \* ARABIC</w:instrText>
      </w:r>
      <w:r w:rsidRPr="00D07FD6">
        <w:fldChar w:fldCharType="separate"/>
      </w:r>
      <w:r w:rsidR="00145F42">
        <w:rPr>
          <w:noProof/>
        </w:rPr>
        <w:t>10</w:t>
      </w:r>
      <w:r w:rsidRPr="00D07FD6">
        <w:fldChar w:fldCharType="end"/>
      </w:r>
      <w:bookmarkEnd w:id="156"/>
      <w:r w:rsidRPr="00D07FD6">
        <w:t>: DESTINY-Breast04 | Summary of key endpoints</w:t>
      </w:r>
      <w:bookmarkEnd w:id="157"/>
      <w:bookmarkEnd w:id="158"/>
      <w:bookmarkEnd w:id="159"/>
    </w:p>
    <w:tbl>
      <w:tblPr>
        <w:tblStyle w:val="Generaltable"/>
        <w:tblW w:w="5000" w:type="pct"/>
        <w:tblLook w:val="04A0" w:firstRow="1" w:lastRow="0" w:firstColumn="1" w:lastColumn="0" w:noHBand="0" w:noVBand="1"/>
      </w:tblPr>
      <w:tblGrid>
        <w:gridCol w:w="2829"/>
        <w:gridCol w:w="4396"/>
        <w:gridCol w:w="6723"/>
      </w:tblGrid>
      <w:tr w:rsidR="006C4BEF" w:rsidRPr="00D07FD6" w14:paraId="1D6F310D" w14:textId="77777777" w:rsidTr="000B758E">
        <w:trPr>
          <w:cnfStyle w:val="100000000000" w:firstRow="1" w:lastRow="0" w:firstColumn="0" w:lastColumn="0" w:oddVBand="0" w:evenVBand="0" w:oddHBand="0" w:evenHBand="0" w:firstRowFirstColumn="0" w:firstRowLastColumn="0" w:lastRowFirstColumn="0" w:lastRowLastColumn="0"/>
          <w:tblHeader/>
        </w:trPr>
        <w:tc>
          <w:tcPr>
            <w:tcW w:w="1014" w:type="pct"/>
          </w:tcPr>
          <w:p w14:paraId="1526B069" w14:textId="77777777" w:rsidR="000B148D" w:rsidRPr="00D07FD6" w:rsidRDefault="000B148D" w:rsidP="00CE0351">
            <w:pPr>
              <w:pStyle w:val="Tableheading"/>
              <w:spacing w:before="0" w:after="0"/>
              <w:contextualSpacing/>
            </w:pPr>
            <w:r w:rsidRPr="00D07FD6">
              <w:t>Endpoint/assessment</w:t>
            </w:r>
          </w:p>
        </w:tc>
        <w:tc>
          <w:tcPr>
            <w:tcW w:w="1576" w:type="pct"/>
          </w:tcPr>
          <w:p w14:paraId="084A6DC9" w14:textId="77777777" w:rsidR="000B148D" w:rsidRPr="00D07FD6" w:rsidRDefault="000B148D" w:rsidP="00CE0351">
            <w:pPr>
              <w:pStyle w:val="Tableheading"/>
              <w:spacing w:before="0" w:after="0"/>
              <w:contextualSpacing/>
            </w:pPr>
            <w:r w:rsidRPr="00D07FD6">
              <w:t>Details</w:t>
            </w:r>
          </w:p>
        </w:tc>
        <w:tc>
          <w:tcPr>
            <w:tcW w:w="2410" w:type="pct"/>
          </w:tcPr>
          <w:p w14:paraId="2A626FFE" w14:textId="77777777" w:rsidR="000B148D" w:rsidRPr="00D07FD6" w:rsidRDefault="000B148D" w:rsidP="00CE0351">
            <w:pPr>
              <w:pStyle w:val="Tableheading"/>
              <w:spacing w:before="0" w:after="0"/>
              <w:contextualSpacing/>
            </w:pPr>
            <w:r w:rsidRPr="00D07FD6">
              <w:t>Censoring rules</w:t>
            </w:r>
          </w:p>
        </w:tc>
      </w:tr>
      <w:tr w:rsidR="000B148D" w:rsidRPr="00D07FD6" w14:paraId="61A4593F" w14:textId="77777777">
        <w:tc>
          <w:tcPr>
            <w:tcW w:w="5000" w:type="pct"/>
            <w:gridSpan w:val="3"/>
            <w:shd w:val="clear" w:color="auto" w:fill="F2F2F2" w:themeFill="background1" w:themeFillShade="F2"/>
          </w:tcPr>
          <w:p w14:paraId="4DB98807" w14:textId="77777777" w:rsidR="000B148D" w:rsidRPr="00D07FD6" w:rsidRDefault="000B148D" w:rsidP="00CE0351">
            <w:pPr>
              <w:pStyle w:val="Tableheading"/>
              <w:keepNext/>
              <w:spacing w:before="0" w:after="0"/>
              <w:contextualSpacing/>
            </w:pPr>
            <w:r w:rsidRPr="00D07FD6">
              <w:t>Primary endpoint</w:t>
            </w:r>
          </w:p>
        </w:tc>
      </w:tr>
      <w:tr w:rsidR="006C4BEF" w:rsidRPr="00D07FD6" w14:paraId="41D33AD8" w14:textId="77777777" w:rsidTr="000B758E">
        <w:tc>
          <w:tcPr>
            <w:tcW w:w="1014" w:type="pct"/>
          </w:tcPr>
          <w:p w14:paraId="7900A485" w14:textId="77777777" w:rsidR="000B148D" w:rsidRPr="00D07FD6" w:rsidRDefault="000B148D" w:rsidP="00CE0351">
            <w:pPr>
              <w:pStyle w:val="Tablebody"/>
              <w:spacing w:before="0" w:after="0"/>
              <w:contextualSpacing/>
            </w:pPr>
            <w:r w:rsidRPr="00D07FD6">
              <w:t>PFS (by BICR) in the HR-positive cohort</w:t>
            </w:r>
          </w:p>
        </w:tc>
        <w:tc>
          <w:tcPr>
            <w:tcW w:w="1576" w:type="pct"/>
          </w:tcPr>
          <w:p w14:paraId="28B46BF8" w14:textId="0BF9F8EB" w:rsidR="000B148D" w:rsidRPr="00D07FD6" w:rsidRDefault="000B148D" w:rsidP="00CE0351">
            <w:pPr>
              <w:pStyle w:val="Tablebody"/>
              <w:spacing w:before="0" w:after="0"/>
              <w:contextualSpacing/>
            </w:pPr>
            <w:r w:rsidRPr="00D07FD6">
              <w:t xml:space="preserve">Defined as the time from the date of </w:t>
            </w:r>
            <w:r w:rsidR="00294FDC" w:rsidRPr="00294FDC">
              <w:rPr>
                <w:color w:val="000000"/>
                <w:highlight w:val="black"/>
              </w:rPr>
              <w:t>xxxxxxxxxxxxxxxxxxx</w:t>
            </w:r>
            <w:r w:rsidR="00845ED0">
              <w:rPr>
                <w:color w:val="000000"/>
                <w:highlight w:val="black"/>
              </w:rPr>
              <w:t xml:space="preserve"> </w:t>
            </w:r>
            <w:r w:rsidR="00294FDC" w:rsidRPr="00294FDC">
              <w:rPr>
                <w:color w:val="000000"/>
                <w:highlight w:val="black"/>
              </w:rPr>
              <w:t>xxxxx</w:t>
            </w:r>
            <w:r w:rsidR="00A526F0">
              <w:rPr>
                <w:color w:val="000000"/>
                <w:highlight w:val="black"/>
              </w:rPr>
              <w:t xml:space="preserve"> </w:t>
            </w:r>
            <w:r w:rsidR="00294FDC" w:rsidRPr="00294FDC">
              <w:rPr>
                <w:color w:val="000000"/>
                <w:highlight w:val="black"/>
              </w:rPr>
              <w:t>xx</w:t>
            </w:r>
            <w:r w:rsidR="00845ED0">
              <w:rPr>
                <w:color w:val="000000"/>
                <w:highlight w:val="black"/>
              </w:rPr>
              <w:t xml:space="preserve"> </w:t>
            </w:r>
            <w:r w:rsidR="00294FDC" w:rsidRPr="00294FDC">
              <w:rPr>
                <w:color w:val="000000"/>
                <w:highlight w:val="black"/>
              </w:rPr>
              <w:t>xxxxxxxxxxxxxxx</w:t>
            </w:r>
            <w:r w:rsidR="00845ED0">
              <w:rPr>
                <w:color w:val="000000"/>
                <w:highlight w:val="black"/>
              </w:rPr>
              <w:t xml:space="preserve"> </w:t>
            </w:r>
            <w:r w:rsidR="00294FDC" w:rsidRPr="00294FDC">
              <w:rPr>
                <w:color w:val="000000"/>
                <w:highlight w:val="black"/>
              </w:rPr>
              <w:t>xxxxxxxxxxx</w:t>
            </w:r>
            <w:r w:rsidR="00845ED0">
              <w:rPr>
                <w:color w:val="000000"/>
                <w:highlight w:val="black"/>
              </w:rPr>
              <w:t xml:space="preserve"> </w:t>
            </w:r>
            <w:r w:rsidR="00294FDC" w:rsidRPr="00294FDC">
              <w:rPr>
                <w:color w:val="000000"/>
                <w:highlight w:val="black"/>
              </w:rPr>
              <w:t>xxxxxxx</w:t>
            </w:r>
            <w:r w:rsidR="00845ED0">
              <w:rPr>
                <w:color w:val="000000"/>
                <w:highlight w:val="black"/>
              </w:rPr>
              <w:t xml:space="preserve">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xxxxxxxxxxxxxxxxxxxxxx</w:t>
            </w:r>
            <w:r w:rsidRPr="00D07FD6">
              <w:t xml:space="preserve"> disease progression per BICR </w:t>
            </w:r>
            <w:r w:rsidR="00294FDC" w:rsidRPr="00294FDC">
              <w:rPr>
                <w:color w:val="000000"/>
                <w:highlight w:val="black"/>
              </w:rPr>
              <w:t>xxxxxxxxxxxxxx</w:t>
            </w:r>
            <w:r w:rsidR="00845ED0">
              <w:rPr>
                <w:color w:val="000000"/>
                <w:highlight w:val="black"/>
              </w:rPr>
              <w:t xml:space="preserve"> </w:t>
            </w:r>
            <w:r w:rsidR="00294FDC" w:rsidRPr="00294FDC">
              <w:rPr>
                <w:color w:val="000000"/>
                <w:highlight w:val="black"/>
              </w:rPr>
              <w:t>xxxxxxxxxxxxxxxxxxx</w:t>
            </w:r>
            <w:r w:rsidRPr="00511C76">
              <w:t xml:space="preserve">or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xxxxxxxxxxxxxxxx</w:t>
            </w:r>
            <w:r w:rsidR="006C4BEF">
              <w:rPr>
                <w:color w:val="000000"/>
              </w:rPr>
              <w:t xml:space="preserve"> </w:t>
            </w:r>
          </w:p>
        </w:tc>
        <w:tc>
          <w:tcPr>
            <w:tcW w:w="2410" w:type="pct"/>
          </w:tcPr>
          <w:p w14:paraId="2C9EC111" w14:textId="43C42A8C" w:rsidR="000B148D" w:rsidRPr="00D07FD6" w:rsidRDefault="000B148D" w:rsidP="00CE0351">
            <w:pPr>
              <w:pStyle w:val="Tablebody"/>
              <w:numPr>
                <w:ilvl w:val="0"/>
                <w:numId w:val="28"/>
              </w:numPr>
              <w:spacing w:before="0" w:after="0"/>
              <w:contextualSpacing/>
            </w:pPr>
            <w:r w:rsidRPr="00D07FD6">
              <w:t xml:space="preserve">No baseline evaluable tumour assessment: </w:t>
            </w:r>
            <w:r w:rsidR="00294FDC" w:rsidRPr="00294FDC">
              <w:rPr>
                <w:color w:val="000000"/>
                <w:highlight w:val="black"/>
              </w:rPr>
              <w:t>xxxxxxxxxxxxxxxx</w:t>
            </w:r>
            <w:r w:rsidR="00845ED0">
              <w:rPr>
                <w:color w:val="000000"/>
                <w:highlight w:val="black"/>
              </w:rPr>
              <w:t xml:space="preserve"> </w:t>
            </w:r>
            <w:r w:rsidR="00294FDC" w:rsidRPr="00294FDC">
              <w:rPr>
                <w:color w:val="000000"/>
                <w:highlight w:val="black"/>
              </w:rPr>
              <w:t>xxxxxxxxxxxxxxxxx</w:t>
            </w:r>
          </w:p>
          <w:p w14:paraId="616176F3" w14:textId="7944141A" w:rsidR="000B148D" w:rsidRPr="00D07FD6" w:rsidRDefault="000B148D" w:rsidP="00CE0351">
            <w:pPr>
              <w:pStyle w:val="Tablebody"/>
              <w:numPr>
                <w:ilvl w:val="0"/>
                <w:numId w:val="28"/>
              </w:numPr>
              <w:spacing w:before="0" w:after="0"/>
              <w:contextualSpacing/>
            </w:pPr>
            <w:r w:rsidRPr="00D07FD6">
              <w:t xml:space="preserve">No post-baseline tumour assessment: </w:t>
            </w:r>
            <w:r w:rsidR="00294FDC" w:rsidRPr="00294FDC">
              <w:rPr>
                <w:color w:val="000000"/>
                <w:highlight w:val="black"/>
              </w:rPr>
              <w:t>xxxxxxxxxxxxxxxxxx</w:t>
            </w:r>
            <w:r w:rsidR="00845ED0">
              <w:rPr>
                <w:color w:val="000000"/>
                <w:highlight w:val="black"/>
              </w:rPr>
              <w:t xml:space="preserve"> </w:t>
            </w:r>
            <w:r w:rsidR="00294FDC" w:rsidRPr="00294FDC">
              <w:rPr>
                <w:color w:val="000000"/>
                <w:highlight w:val="black"/>
              </w:rPr>
              <w:t>xxxxxxxxxxxxxxx</w:t>
            </w:r>
          </w:p>
          <w:p w14:paraId="731D36F2" w14:textId="599BE54D" w:rsidR="000B148D" w:rsidRPr="00D07FD6" w:rsidRDefault="000B148D" w:rsidP="00CE0351">
            <w:pPr>
              <w:pStyle w:val="Tablebody"/>
              <w:numPr>
                <w:ilvl w:val="0"/>
                <w:numId w:val="28"/>
              </w:numPr>
              <w:spacing w:before="0" w:after="0"/>
              <w:contextualSpacing/>
            </w:pPr>
            <w:r w:rsidRPr="00D07FD6">
              <w:t xml:space="preserve">Early death (within 14 weeks of randomisation) for no baseline or no post-baseline tumour assessment: </w:t>
            </w:r>
            <w:r w:rsidR="00294FDC" w:rsidRPr="00294FDC">
              <w:rPr>
                <w:color w:val="000000"/>
                <w:highlight w:val="black"/>
              </w:rPr>
              <w:t>xxxxxxxxxxxxxxxxxxxxxx</w:t>
            </w:r>
          </w:p>
          <w:p w14:paraId="42D1C69E" w14:textId="61A4908D" w:rsidR="000B148D" w:rsidRPr="00D07FD6" w:rsidRDefault="000B148D" w:rsidP="00CE0351">
            <w:pPr>
              <w:pStyle w:val="Tablebody"/>
              <w:numPr>
                <w:ilvl w:val="0"/>
                <w:numId w:val="28"/>
              </w:numPr>
              <w:spacing w:before="0" w:after="0"/>
              <w:contextualSpacing/>
            </w:pPr>
            <w:r w:rsidRPr="00D07FD6">
              <w:t xml:space="preserve">Radiographic disease progression/death without missing ≥2 consecutive tumour assessments immediately preceding event: </w:t>
            </w:r>
            <w:r w:rsidR="00294FDC" w:rsidRPr="00294FDC">
              <w:rPr>
                <w:color w:val="000000"/>
                <w:highlight w:val="black"/>
              </w:rPr>
              <w:t>xxxxxxxxxxxxxxxxxxxxxxxxxxxxxxxxxxxxxxxxxxxxxxxxxxxxxxxx</w:t>
            </w:r>
          </w:p>
          <w:p w14:paraId="04BD7A09" w14:textId="087FECD7" w:rsidR="000B148D" w:rsidRPr="00D07FD6" w:rsidRDefault="000B148D" w:rsidP="00CE0351">
            <w:pPr>
              <w:pStyle w:val="Tablebody"/>
              <w:numPr>
                <w:ilvl w:val="0"/>
                <w:numId w:val="28"/>
              </w:numPr>
              <w:spacing w:before="0" w:after="0"/>
              <w:contextualSpacing/>
            </w:pPr>
            <w:r w:rsidRPr="00D07FD6">
              <w:t xml:space="preserve">Disease progression or death after missing ≥2 consecutive scheduled tumour assessments: </w:t>
            </w:r>
            <w:r w:rsidR="00294FDC" w:rsidRPr="00294FDC">
              <w:rPr>
                <w:color w:val="000000"/>
                <w:highlight w:val="black"/>
              </w:rPr>
              <w:t>xxxxxxxxxxxxxxxxxxxxxxxxxxxxxxxxxxxxxxxxxxxx</w:t>
            </w:r>
            <w:r w:rsidR="00845ED0">
              <w:rPr>
                <w:color w:val="000000"/>
                <w:highlight w:val="black"/>
              </w:rPr>
              <w:t xml:space="preserve"> </w:t>
            </w:r>
            <w:r w:rsidR="00294FDC" w:rsidRPr="00294FDC">
              <w:rPr>
                <w:color w:val="000000"/>
                <w:highlight w:val="black"/>
              </w:rPr>
              <w:t>xxxxxxxxxx</w:t>
            </w:r>
            <w:r w:rsidR="00845ED0">
              <w:rPr>
                <w:color w:val="000000"/>
                <w:highlight w:val="black"/>
              </w:rPr>
              <w:t xml:space="preserve"> </w:t>
            </w:r>
            <w:r w:rsidR="00294FDC" w:rsidRPr="00294FDC">
              <w:rPr>
                <w:color w:val="000000"/>
                <w:highlight w:val="black"/>
              </w:rPr>
              <w:t>xxxxxxxxxxxxxxxxxxxxxxxxxxxxxxxxxxxxxxxx</w:t>
            </w:r>
            <w:r w:rsidR="00555264">
              <w:rPr>
                <w:color w:val="000000"/>
                <w:highlight w:val="black"/>
              </w:rPr>
              <w:t xml:space="preserve"> </w:t>
            </w:r>
            <w:r w:rsidR="00294FDC" w:rsidRPr="00294FDC">
              <w:rPr>
                <w:color w:val="000000"/>
                <w:highlight w:val="black"/>
              </w:rPr>
              <w:t>xxxxxxxxxxxxxxxxxxxxxxxxx</w:t>
            </w:r>
          </w:p>
          <w:p w14:paraId="73FF6E8D" w14:textId="782A7C26" w:rsidR="000B148D" w:rsidRPr="00D07FD6" w:rsidRDefault="000B148D" w:rsidP="00CE0351">
            <w:pPr>
              <w:pStyle w:val="Tablebody"/>
              <w:numPr>
                <w:ilvl w:val="0"/>
                <w:numId w:val="28"/>
              </w:numPr>
              <w:spacing w:before="0" w:after="0"/>
              <w:contextualSpacing/>
            </w:pPr>
            <w:r w:rsidRPr="00D07FD6">
              <w:t xml:space="preserve">At least one post-baseline response assessment and no death or objective documentation of radiographic disease progression: </w:t>
            </w:r>
            <w:r w:rsidR="00294FDC" w:rsidRPr="00294FDC">
              <w:rPr>
                <w:color w:val="000000"/>
                <w:highlight w:val="black"/>
              </w:rPr>
              <w:t>xxxxx</w:t>
            </w:r>
            <w:r w:rsidR="00845ED0">
              <w:rPr>
                <w:color w:val="000000"/>
                <w:highlight w:val="black"/>
              </w:rPr>
              <w:t xml:space="preserve"> </w:t>
            </w:r>
            <w:r w:rsidR="00294FDC" w:rsidRPr="00294FDC">
              <w:rPr>
                <w:color w:val="000000"/>
                <w:highlight w:val="black"/>
              </w:rPr>
              <w:t>xxxxxxxxxxxxxxxxxxxxxxxxxxxxxxxxxxxxxxxxxxxxxxxxxxx</w:t>
            </w:r>
            <w:r w:rsidR="006C4BEF">
              <w:rPr>
                <w:color w:val="000000"/>
                <w:highlight w:val="black"/>
              </w:rPr>
              <w:t xml:space="preserve"> </w:t>
            </w:r>
            <w:r w:rsidR="00294FDC" w:rsidRPr="00294FDC">
              <w:rPr>
                <w:color w:val="000000"/>
                <w:highlight w:val="black"/>
              </w:rPr>
              <w:t>xxxxxxx</w:t>
            </w:r>
            <w:r w:rsidR="00030E3D">
              <w:rPr>
                <w:color w:val="000000"/>
                <w:highlight w:val="black"/>
              </w:rPr>
              <w:t xml:space="preserve"> </w:t>
            </w:r>
            <w:r w:rsidR="00294FDC" w:rsidRPr="00294FDC">
              <w:rPr>
                <w:color w:val="000000"/>
                <w:highlight w:val="black"/>
              </w:rPr>
              <w:t>xxxxxxxxxx</w:t>
            </w:r>
          </w:p>
          <w:p w14:paraId="29411BC6" w14:textId="42FD5D10" w:rsidR="000B148D" w:rsidRPr="00D07FD6" w:rsidRDefault="000B148D" w:rsidP="00CE0351">
            <w:pPr>
              <w:pStyle w:val="Tablebody"/>
              <w:numPr>
                <w:ilvl w:val="0"/>
                <w:numId w:val="28"/>
              </w:numPr>
              <w:spacing w:before="0" w:after="0"/>
              <w:contextualSpacing/>
              <w:rPr>
                <w:bCs/>
              </w:rPr>
            </w:pPr>
            <w:r w:rsidRPr="00D07FD6">
              <w:t xml:space="preserve">Started anti-cancer therapy prior to disease progression, death, or analysis cut-off date: </w:t>
            </w:r>
            <w:r w:rsidR="00294FDC" w:rsidRPr="00294FDC">
              <w:rPr>
                <w:color w:val="000000"/>
                <w:highlight w:val="black"/>
              </w:rPr>
              <w:t>xxxxxxxxxxxxxxxxxxxxxxxxxxxxxxxxxxxxxxxxx</w:t>
            </w:r>
            <w:r w:rsidR="00845ED0">
              <w:rPr>
                <w:color w:val="000000"/>
                <w:highlight w:val="black"/>
              </w:rPr>
              <w:t xml:space="preserve"> </w:t>
            </w:r>
            <w:r w:rsidR="00294FDC" w:rsidRPr="00294FDC">
              <w:rPr>
                <w:color w:val="000000"/>
                <w:highlight w:val="black"/>
              </w:rPr>
              <w:t>xxxxxxxxxx</w:t>
            </w:r>
            <w:r w:rsidR="00845ED0">
              <w:rPr>
                <w:color w:val="000000"/>
                <w:highlight w:val="black"/>
              </w:rPr>
              <w:t xml:space="preserve"> </w:t>
            </w:r>
            <w:r w:rsidR="00294FDC" w:rsidRPr="00294FDC">
              <w:rPr>
                <w:color w:val="000000"/>
                <w:highlight w:val="black"/>
              </w:rPr>
              <w:t>xxxxxxxx</w:t>
            </w:r>
            <w:r w:rsidR="00845ED0">
              <w:rPr>
                <w:color w:val="000000"/>
                <w:highlight w:val="black"/>
              </w:rPr>
              <w:t xml:space="preserve"> </w:t>
            </w:r>
            <w:r w:rsidR="00294FDC" w:rsidRPr="00294FDC">
              <w:rPr>
                <w:color w:val="000000"/>
                <w:highlight w:val="black"/>
              </w:rPr>
              <w:t>xxxxxx</w:t>
            </w:r>
            <w:r w:rsidR="00845ED0">
              <w:rPr>
                <w:color w:val="000000"/>
                <w:highlight w:val="black"/>
              </w:rPr>
              <w:t xml:space="preserve"> </w:t>
            </w:r>
            <w:r w:rsidR="00294FDC" w:rsidRPr="00294FDC">
              <w:rPr>
                <w:color w:val="000000"/>
                <w:highlight w:val="black"/>
              </w:rPr>
              <w:t>xxxxxxxxxxxxxxxxxxxxxxxxxxxxxxxxxx</w:t>
            </w:r>
            <w:r w:rsidR="00845ED0">
              <w:rPr>
                <w:color w:val="000000"/>
                <w:highlight w:val="black"/>
              </w:rPr>
              <w:t xml:space="preserve"> </w:t>
            </w:r>
            <w:r w:rsidR="00294FDC" w:rsidRPr="00294FDC">
              <w:rPr>
                <w:color w:val="000000"/>
                <w:highlight w:val="black"/>
              </w:rPr>
              <w:t>xxxxxxx</w:t>
            </w:r>
            <w:r w:rsidR="00845ED0">
              <w:rPr>
                <w:color w:val="000000"/>
                <w:highlight w:val="black"/>
              </w:rPr>
              <w:t xml:space="preserve"> </w:t>
            </w:r>
            <w:r w:rsidR="00294FDC" w:rsidRPr="00294FDC">
              <w:rPr>
                <w:color w:val="000000"/>
                <w:highlight w:val="black"/>
              </w:rPr>
              <w:t>xxxxxxxxxxxxxxxxxxxxxxxxxxxxxxxxx</w:t>
            </w:r>
          </w:p>
        </w:tc>
      </w:tr>
      <w:tr w:rsidR="000B148D" w:rsidRPr="00D07FD6" w14:paraId="17276E62" w14:textId="77777777">
        <w:tc>
          <w:tcPr>
            <w:tcW w:w="5000" w:type="pct"/>
            <w:gridSpan w:val="3"/>
            <w:shd w:val="clear" w:color="auto" w:fill="F2F2F2" w:themeFill="background1" w:themeFillShade="F2"/>
          </w:tcPr>
          <w:p w14:paraId="5F8547FC" w14:textId="77777777" w:rsidR="000B148D" w:rsidRPr="00D07FD6" w:rsidRDefault="000B148D" w:rsidP="00CE0351">
            <w:pPr>
              <w:pStyle w:val="Tableheading"/>
              <w:keepNext/>
              <w:spacing w:before="0" w:after="0"/>
              <w:contextualSpacing/>
            </w:pPr>
            <w:r w:rsidRPr="00D07FD6">
              <w:t>Key secondary endpoint</w:t>
            </w:r>
          </w:p>
        </w:tc>
      </w:tr>
      <w:tr w:rsidR="006C4BEF" w:rsidRPr="00D07FD6" w14:paraId="7EE97629" w14:textId="77777777" w:rsidTr="000B758E">
        <w:tc>
          <w:tcPr>
            <w:tcW w:w="1014" w:type="pct"/>
          </w:tcPr>
          <w:p w14:paraId="5EC2654A" w14:textId="77777777" w:rsidR="000B148D" w:rsidRPr="00D07FD6" w:rsidRDefault="000B148D" w:rsidP="00CE0351">
            <w:pPr>
              <w:pStyle w:val="Tablebody"/>
              <w:spacing w:before="0" w:after="0"/>
              <w:contextualSpacing/>
            </w:pPr>
            <w:r w:rsidRPr="00D07FD6">
              <w:t>OS in the FAS</w:t>
            </w:r>
          </w:p>
        </w:tc>
        <w:tc>
          <w:tcPr>
            <w:tcW w:w="1576" w:type="pct"/>
          </w:tcPr>
          <w:p w14:paraId="62B4B0DB" w14:textId="2114059E" w:rsidR="000B148D" w:rsidRPr="00D07FD6" w:rsidRDefault="000B148D" w:rsidP="00CE0351">
            <w:pPr>
              <w:pStyle w:val="Tablebody"/>
              <w:spacing w:before="0" w:after="0"/>
              <w:contextualSpacing/>
            </w:pPr>
            <w:r w:rsidRPr="00D07FD6">
              <w:t xml:space="preserve">Defined as the time from the </w:t>
            </w:r>
            <w:r w:rsidR="00294FDC" w:rsidRPr="00294FDC">
              <w:rPr>
                <w:color w:val="000000"/>
                <w:highlight w:val="black"/>
              </w:rPr>
              <w:t>xxxxxxx</w:t>
            </w:r>
            <w:r w:rsidR="00030E3D">
              <w:rPr>
                <w:color w:val="000000"/>
                <w:highlight w:val="black"/>
              </w:rPr>
              <w:t xml:space="preserve"> </w:t>
            </w:r>
            <w:r w:rsidR="00294FDC" w:rsidRPr="00294FDC">
              <w:rPr>
                <w:color w:val="000000"/>
                <w:highlight w:val="black"/>
              </w:rPr>
              <w:t>xxxxx</w:t>
            </w:r>
            <w:r w:rsidR="00030E3D">
              <w:rPr>
                <w:color w:val="000000"/>
                <w:highlight w:val="black"/>
              </w:rPr>
              <w:t xml:space="preserve"> </w:t>
            </w:r>
            <w:r w:rsidR="00294FDC" w:rsidRPr="00294FDC">
              <w:rPr>
                <w:color w:val="000000"/>
                <w:highlight w:val="black"/>
              </w:rPr>
              <w:t>xxx</w:t>
            </w:r>
            <w:r w:rsidR="00030E3D">
              <w:rPr>
                <w:color w:val="000000"/>
                <w:highlight w:val="black"/>
              </w:rPr>
              <w:t xml:space="preserve"> </w:t>
            </w:r>
            <w:r w:rsidR="00294FDC" w:rsidRPr="00294FDC">
              <w:rPr>
                <w:color w:val="000000"/>
                <w:highlight w:val="black"/>
              </w:rPr>
              <w:t>xxxxxx</w:t>
            </w:r>
            <w:r w:rsidRPr="00D07FD6">
              <w:t xml:space="preserve"> to the date of death for any cause. If no death was reported for a patient before the data cut-off for </w:t>
            </w:r>
            <w:r w:rsidR="00086C7C">
              <w:t>OS</w:t>
            </w:r>
            <w:r w:rsidRPr="00D07FD6">
              <w:t xml:space="preserve"> analysis, </w:t>
            </w:r>
            <w:r w:rsidR="00086C7C">
              <w:t>OS</w:t>
            </w:r>
            <w:r w:rsidRPr="00D07FD6">
              <w:t xml:space="preserve"> was </w:t>
            </w:r>
            <w:r w:rsidR="00294FDC" w:rsidRPr="00294FDC">
              <w:rPr>
                <w:color w:val="000000"/>
                <w:highlight w:val="black"/>
              </w:rPr>
              <w:t>xxxxxxxxxxxxxxxxxxx</w:t>
            </w:r>
            <w:r w:rsidR="00030E3D">
              <w:rPr>
                <w:color w:val="000000"/>
                <w:highlight w:val="black"/>
              </w:rPr>
              <w:t xml:space="preserve"> </w:t>
            </w:r>
            <w:r w:rsidR="00294FDC" w:rsidRPr="00294FDC">
              <w:rPr>
                <w:color w:val="000000"/>
                <w:highlight w:val="black"/>
              </w:rPr>
              <w:t>xxxxx</w:t>
            </w:r>
            <w:r w:rsidR="00A526F0">
              <w:rPr>
                <w:color w:val="000000"/>
                <w:highlight w:val="black"/>
              </w:rPr>
              <w:t xml:space="preserve"> </w:t>
            </w:r>
            <w:r w:rsidR="00294FDC" w:rsidRPr="00294FDC">
              <w:rPr>
                <w:color w:val="000000"/>
                <w:highlight w:val="black"/>
              </w:rPr>
              <w:t>x</w:t>
            </w:r>
            <w:r w:rsidR="00A526F0">
              <w:rPr>
                <w:color w:val="000000"/>
                <w:highlight w:val="black"/>
              </w:rPr>
              <w:t xml:space="preserve"> </w:t>
            </w:r>
            <w:r w:rsidR="00294FDC" w:rsidRPr="00294FDC">
              <w:rPr>
                <w:color w:val="000000"/>
                <w:highlight w:val="black"/>
              </w:rPr>
              <w:t>xxxxxx</w:t>
            </w:r>
            <w:r w:rsidR="00845ED0">
              <w:rPr>
                <w:color w:val="000000"/>
                <w:highlight w:val="black"/>
              </w:rPr>
              <w:t xml:space="preserve"> </w:t>
            </w:r>
            <w:r w:rsidR="00294FDC" w:rsidRPr="00294FDC">
              <w:rPr>
                <w:color w:val="000000"/>
                <w:highlight w:val="black"/>
              </w:rPr>
              <w:t>xxxxxx</w:t>
            </w:r>
            <w:r w:rsidR="00030E3D">
              <w:rPr>
                <w:color w:val="000000"/>
                <w:highlight w:val="black"/>
              </w:rPr>
              <w:t xml:space="preserve"> </w:t>
            </w:r>
            <w:r w:rsidR="00294FDC" w:rsidRPr="00294FDC">
              <w:rPr>
                <w:color w:val="000000"/>
                <w:highlight w:val="black"/>
              </w:rPr>
              <w:t>xx</w:t>
            </w:r>
            <w:r w:rsidR="00845ED0">
              <w:rPr>
                <w:color w:val="000000"/>
                <w:highlight w:val="black"/>
              </w:rPr>
              <w:t xml:space="preserve"> </w:t>
            </w:r>
            <w:r w:rsidR="00294FDC" w:rsidRPr="00294FDC">
              <w:rPr>
                <w:color w:val="000000"/>
                <w:highlight w:val="black"/>
              </w:rPr>
              <w:t>xxxxxxxxxxxxxxxx</w:t>
            </w:r>
            <w:r w:rsidR="00030E3D">
              <w:rPr>
                <w:color w:val="000000"/>
                <w:highlight w:val="black"/>
              </w:rPr>
              <w:t xml:space="preserve"> </w:t>
            </w:r>
            <w:r w:rsidR="00294FDC" w:rsidRPr="00294FDC">
              <w:rPr>
                <w:color w:val="000000"/>
                <w:highlight w:val="black"/>
              </w:rPr>
              <w:t>xxxxxxxxxxx</w:t>
            </w:r>
            <w:r w:rsidR="00030E3D">
              <w:rPr>
                <w:color w:val="000000"/>
                <w:highlight w:val="black"/>
              </w:rPr>
              <w:t xml:space="preserve"> </w:t>
            </w:r>
          </w:p>
        </w:tc>
        <w:tc>
          <w:tcPr>
            <w:tcW w:w="2410" w:type="pct"/>
          </w:tcPr>
          <w:p w14:paraId="6F723301" w14:textId="682D0B5B" w:rsidR="00562048" w:rsidRDefault="000B148D" w:rsidP="00562048">
            <w:pPr>
              <w:pStyle w:val="Tablebody"/>
              <w:spacing w:before="0" w:after="0"/>
              <w:contextualSpacing/>
              <w:rPr>
                <w:color w:val="000000"/>
                <w:highlight w:val="black"/>
              </w:rPr>
            </w:pPr>
            <w:r w:rsidRPr="00D07FD6">
              <w:t xml:space="preserve">The </w:t>
            </w:r>
            <w:r w:rsidR="00294FDC" w:rsidRPr="00294FDC">
              <w:rPr>
                <w:color w:val="000000"/>
                <w:highlight w:val="black"/>
              </w:rPr>
              <w:t>xxxxxxxxxxxxxxxxxxxxxxxxxxxxxxxxxxxxxxx</w:t>
            </w:r>
            <w:r w:rsidR="00845ED0">
              <w:rPr>
                <w:color w:val="000000"/>
                <w:highlight w:val="black"/>
              </w:rPr>
              <w:t xml:space="preserve"> </w:t>
            </w:r>
            <w:r w:rsidR="00294FDC" w:rsidRPr="00294FDC">
              <w:rPr>
                <w:color w:val="000000"/>
                <w:highlight w:val="black"/>
              </w:rPr>
              <w:t>xxxxxxxxxx</w:t>
            </w:r>
            <w:r w:rsidR="00845ED0">
              <w:rPr>
                <w:color w:val="000000"/>
                <w:highlight w:val="black"/>
              </w:rPr>
              <w:t xml:space="preserve">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xxxxxxx</w:t>
            </w:r>
            <w:r w:rsidR="00845ED0">
              <w:rPr>
                <w:color w:val="000000"/>
                <w:highlight w:val="black"/>
              </w:rPr>
              <w:t xml:space="preserve"> </w:t>
            </w:r>
            <w:r w:rsidR="00294FDC" w:rsidRPr="00294FDC">
              <w:rPr>
                <w:color w:val="000000"/>
                <w:highlight w:val="black"/>
              </w:rPr>
              <w:t>xxxxxxxxxxxxxx</w:t>
            </w:r>
            <w:r w:rsidR="00A526F0">
              <w:rPr>
                <w:color w:val="000000"/>
                <w:highlight w:val="black"/>
              </w:rPr>
              <w:t xml:space="preserve"> </w:t>
            </w:r>
            <w:r w:rsidR="00294FDC" w:rsidRPr="00294FDC">
              <w:rPr>
                <w:color w:val="000000"/>
                <w:highlight w:val="black"/>
              </w:rPr>
              <w:t>xxxxxx</w:t>
            </w:r>
            <w:r w:rsidR="00A526F0">
              <w:rPr>
                <w:color w:val="000000"/>
                <w:highlight w:val="black"/>
              </w:rPr>
              <w:t xml:space="preserve"> </w:t>
            </w:r>
            <w:r w:rsidR="00294FDC" w:rsidRPr="00294FDC">
              <w:rPr>
                <w:color w:val="000000"/>
                <w:highlight w:val="black"/>
              </w:rPr>
              <w:t>xxxx</w:t>
            </w:r>
            <w:r w:rsidR="00A526F0">
              <w:rPr>
                <w:color w:val="000000"/>
                <w:highlight w:val="black"/>
              </w:rPr>
              <w:t xml:space="preserve"> </w:t>
            </w:r>
            <w:r w:rsidR="00294FDC" w:rsidRPr="00294FDC">
              <w:rPr>
                <w:color w:val="000000"/>
                <w:highlight w:val="black"/>
              </w:rPr>
              <w:t>xxxxxxxxxxxxxxxxxxxx</w:t>
            </w:r>
            <w:r w:rsidR="006C4BEF">
              <w:rPr>
                <w:color w:val="000000"/>
                <w:highlight w:val="black"/>
              </w:rPr>
              <w:t xml:space="preserve">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w:t>
            </w:r>
            <w:r w:rsidR="00562048">
              <w:rPr>
                <w:color w:val="000000"/>
                <w:highlight w:val="black"/>
              </w:rPr>
              <w:t xml:space="preserve"> </w:t>
            </w:r>
            <w:r w:rsidR="00294FDC" w:rsidRPr="00294FDC">
              <w:rPr>
                <w:color w:val="000000"/>
                <w:highlight w:val="black"/>
              </w:rPr>
              <w:t>xxxxxxx</w:t>
            </w:r>
            <w:r w:rsidR="006C4BEF">
              <w:rPr>
                <w:color w:val="000000"/>
                <w:highlight w:val="black"/>
              </w:rPr>
              <w:t xml:space="preserve"> </w:t>
            </w:r>
            <w:r w:rsidR="00294FDC" w:rsidRPr="00294FDC">
              <w:rPr>
                <w:color w:val="000000"/>
                <w:highlight w:val="black"/>
              </w:rPr>
              <w:t>xxxxxxxxxxxxxxxxxx</w:t>
            </w:r>
            <w:r w:rsidR="006C4BEF">
              <w:rPr>
                <w:color w:val="000000"/>
                <w:highlight w:val="black"/>
              </w:rPr>
              <w:t xml:space="preserve"> </w:t>
            </w:r>
            <w:r w:rsidR="00294FDC" w:rsidRPr="00294FDC">
              <w:rPr>
                <w:color w:val="000000"/>
                <w:highlight w:val="black"/>
              </w:rPr>
              <w:t>xxxxxxxxxxxxx</w:t>
            </w:r>
            <w:r w:rsidR="006C4BEF">
              <w:rPr>
                <w:color w:val="000000"/>
                <w:highlight w:val="black"/>
              </w:rPr>
              <w:t xml:space="preserve"> </w:t>
            </w:r>
            <w:r w:rsidR="00294FDC" w:rsidRPr="00294FDC">
              <w:rPr>
                <w:color w:val="000000"/>
                <w:highlight w:val="black"/>
              </w:rPr>
              <w:t>xxxxxxxxxxxx</w:t>
            </w:r>
            <w:r w:rsidR="00A526F0">
              <w:rPr>
                <w:color w:val="000000"/>
                <w:highlight w:val="black"/>
              </w:rPr>
              <w:t xml:space="preserve"> </w:t>
            </w:r>
            <w:r w:rsidR="00294FDC" w:rsidRPr="00294FDC">
              <w:rPr>
                <w:color w:val="000000"/>
                <w:highlight w:val="black"/>
              </w:rPr>
              <w:t>xxxxxxxx</w:t>
            </w:r>
            <w:r w:rsidR="001B53EA">
              <w:rPr>
                <w:color w:val="000000"/>
                <w:highlight w:val="black"/>
              </w:rPr>
              <w:t xml:space="preserve"> </w:t>
            </w:r>
            <w:r w:rsidR="00294FDC" w:rsidRPr="00294FDC">
              <w:rPr>
                <w:color w:val="000000"/>
                <w:highlight w:val="black"/>
              </w:rPr>
              <w:t>xxxxx</w:t>
            </w:r>
            <w:r w:rsidR="00845ED0">
              <w:rPr>
                <w:color w:val="000000"/>
                <w:highlight w:val="black"/>
              </w:rPr>
              <w:t xml:space="preserve"> </w:t>
            </w:r>
            <w:r w:rsidR="00294FDC" w:rsidRPr="00294FDC">
              <w:rPr>
                <w:color w:val="000000"/>
                <w:highlight w:val="black"/>
              </w:rPr>
              <w:t>xxxxxxxx</w:t>
            </w:r>
            <w:r w:rsidR="00845ED0">
              <w:rPr>
                <w:color w:val="000000"/>
                <w:highlight w:val="black"/>
              </w:rPr>
              <w:t xml:space="preserve"> </w:t>
            </w:r>
            <w:r w:rsidR="00294FDC" w:rsidRPr="00294FDC">
              <w:rPr>
                <w:color w:val="000000"/>
                <w:highlight w:val="black"/>
              </w:rPr>
              <w:t>xxxxxxxxxxxxxxxxxxxxxxxxxxxxxx</w:t>
            </w:r>
            <w:r w:rsidR="006C4BEF">
              <w:rPr>
                <w:color w:val="000000"/>
                <w:highlight w:val="black"/>
              </w:rPr>
              <w:t xml:space="preserve"> </w:t>
            </w:r>
            <w:r w:rsidR="00294FDC" w:rsidRPr="00294FDC">
              <w:rPr>
                <w:color w:val="000000"/>
                <w:highlight w:val="black"/>
              </w:rPr>
              <w:t>xxxxxxxxxxx</w:t>
            </w:r>
            <w:r w:rsidR="00845ED0">
              <w:rPr>
                <w:color w:val="000000"/>
                <w:highlight w:val="black"/>
              </w:rPr>
              <w:t xml:space="preserve"> </w:t>
            </w:r>
            <w:r w:rsidR="00294FDC" w:rsidRPr="00294FDC">
              <w:rPr>
                <w:color w:val="000000"/>
                <w:highlight w:val="black"/>
              </w:rPr>
              <w:t>xxxx</w:t>
            </w:r>
            <w:r w:rsidR="006C4BEF">
              <w:rPr>
                <w:color w:val="000000"/>
                <w:highlight w:val="black"/>
              </w:rPr>
              <w:t xml:space="preserve"> </w:t>
            </w:r>
            <w:r w:rsidR="00294FDC" w:rsidRPr="00294FDC">
              <w:rPr>
                <w:color w:val="000000"/>
                <w:highlight w:val="black"/>
              </w:rPr>
              <w:t>xxxxx</w:t>
            </w:r>
            <w:r w:rsidR="00845ED0">
              <w:rPr>
                <w:color w:val="000000"/>
                <w:highlight w:val="black"/>
              </w:rPr>
              <w:t xml:space="preserve"> </w:t>
            </w:r>
            <w:r w:rsidR="00294FDC" w:rsidRPr="00294FDC">
              <w:rPr>
                <w:color w:val="000000"/>
                <w:highlight w:val="black"/>
              </w:rPr>
              <w:t>xxx</w:t>
            </w:r>
            <w:r w:rsidR="001B53EA">
              <w:rPr>
                <w:color w:val="000000"/>
                <w:highlight w:val="black"/>
              </w:rPr>
              <w:t xml:space="preserve"> </w:t>
            </w:r>
            <w:r w:rsidR="00294FDC" w:rsidRPr="00294FDC">
              <w:rPr>
                <w:color w:val="000000"/>
                <w:highlight w:val="black"/>
              </w:rPr>
              <w:t>xxxxxxxxx</w:t>
            </w:r>
            <w:r w:rsidR="00A526F0">
              <w:rPr>
                <w:color w:val="000000"/>
                <w:highlight w:val="black"/>
              </w:rPr>
              <w:t xml:space="preserve"> </w:t>
            </w:r>
            <w:r w:rsidR="00294FDC" w:rsidRPr="00294FDC">
              <w:rPr>
                <w:color w:val="000000"/>
                <w:highlight w:val="black"/>
              </w:rPr>
              <w:t>xxxxxxxxxxxxxxxxx</w:t>
            </w:r>
            <w:r w:rsidR="006C4BEF">
              <w:rPr>
                <w:color w:val="000000"/>
                <w:highlight w:val="black"/>
              </w:rPr>
              <w:t xml:space="preserve"> </w:t>
            </w:r>
            <w:r w:rsidR="00294FDC" w:rsidRPr="00294FDC">
              <w:rPr>
                <w:color w:val="000000"/>
                <w:highlight w:val="black"/>
              </w:rPr>
              <w:t>xxxxxxx</w:t>
            </w:r>
            <w:r w:rsidR="006C4BEF">
              <w:rPr>
                <w:color w:val="000000"/>
                <w:highlight w:val="black"/>
              </w:rPr>
              <w:t xml:space="preserve"> </w:t>
            </w:r>
            <w:r w:rsidR="00294FDC" w:rsidRPr="00294FDC">
              <w:rPr>
                <w:color w:val="000000"/>
                <w:highlight w:val="black"/>
              </w:rPr>
              <w:t>xxxxxx</w:t>
            </w:r>
            <w:r w:rsidR="001B53EA">
              <w:rPr>
                <w:color w:val="000000"/>
                <w:highlight w:val="black"/>
              </w:rPr>
              <w:t xml:space="preserve"> </w:t>
            </w:r>
            <w:r w:rsidR="00294FDC" w:rsidRPr="00294FDC">
              <w:rPr>
                <w:color w:val="000000"/>
                <w:highlight w:val="black"/>
              </w:rPr>
              <w:t>xxxxxxx</w:t>
            </w:r>
            <w:r w:rsidR="001B53EA">
              <w:rPr>
                <w:color w:val="000000"/>
                <w:highlight w:val="black"/>
              </w:rPr>
              <w:t xml:space="preserve"> </w:t>
            </w:r>
            <w:r w:rsidR="00294FDC" w:rsidRPr="00294FDC">
              <w:rPr>
                <w:color w:val="000000"/>
                <w:highlight w:val="black"/>
              </w:rPr>
              <w:t>xxxxxxxxxxxxx</w:t>
            </w:r>
            <w:r w:rsidR="00845ED0">
              <w:rPr>
                <w:color w:val="000000"/>
                <w:highlight w:val="black"/>
              </w:rPr>
              <w:t xml:space="preserve"> </w:t>
            </w:r>
            <w:r w:rsidR="00294FDC" w:rsidRPr="00294FDC">
              <w:rPr>
                <w:color w:val="000000"/>
                <w:highlight w:val="black"/>
              </w:rPr>
              <w:t>xx</w:t>
            </w:r>
            <w:r w:rsidR="00845ED0">
              <w:rPr>
                <w:color w:val="000000"/>
                <w:highlight w:val="black"/>
              </w:rPr>
              <w:t xml:space="preserve"> </w:t>
            </w:r>
            <w:r w:rsidR="00294FDC" w:rsidRPr="00294FDC">
              <w:rPr>
                <w:color w:val="000000"/>
                <w:highlight w:val="black"/>
              </w:rPr>
              <w:t>x</w:t>
            </w:r>
            <w:r w:rsidR="00845ED0">
              <w:rPr>
                <w:color w:val="000000"/>
                <w:highlight w:val="black"/>
              </w:rPr>
              <w:t xml:space="preserve"> </w:t>
            </w:r>
            <w:r w:rsidR="00294FDC" w:rsidRPr="00294FDC">
              <w:rPr>
                <w:color w:val="000000"/>
                <w:highlight w:val="black"/>
              </w:rPr>
              <w:t>xx</w:t>
            </w:r>
            <w:r w:rsidR="00845ED0">
              <w:rPr>
                <w:color w:val="000000"/>
                <w:highlight w:val="black"/>
              </w:rPr>
              <w:t xml:space="preserve"> </w:t>
            </w:r>
            <w:r w:rsidR="00294FDC" w:rsidRPr="00294FDC">
              <w:rPr>
                <w:color w:val="000000"/>
                <w:highlight w:val="black"/>
              </w:rPr>
              <w:t>xxxxxxxxxxxxxxxxxxx</w:t>
            </w:r>
            <w:r w:rsidR="006C4BEF">
              <w:rPr>
                <w:color w:val="000000"/>
                <w:highlight w:val="black"/>
              </w:rPr>
              <w:t xml:space="preserve"> </w:t>
            </w:r>
            <w:r w:rsidR="00294FDC" w:rsidRPr="00294FDC">
              <w:rPr>
                <w:color w:val="000000"/>
                <w:highlight w:val="black"/>
              </w:rPr>
              <w:t>xxxxxxx</w:t>
            </w:r>
            <w:r w:rsidR="006C4BEF">
              <w:rPr>
                <w:color w:val="000000"/>
                <w:highlight w:val="black"/>
              </w:rPr>
              <w:t xml:space="preserve"> </w:t>
            </w:r>
            <w:r w:rsidR="00294FDC" w:rsidRPr="00294FDC">
              <w:rPr>
                <w:color w:val="000000"/>
                <w:highlight w:val="black"/>
              </w:rPr>
              <w:t>xxxxxx</w:t>
            </w:r>
            <w:r w:rsidR="006C4BEF">
              <w:rPr>
                <w:color w:val="000000"/>
                <w:highlight w:val="black"/>
              </w:rPr>
              <w:t xml:space="preserve"> </w:t>
            </w:r>
            <w:r w:rsidR="00294FDC" w:rsidRPr="00294FDC">
              <w:rPr>
                <w:color w:val="000000"/>
                <w:highlight w:val="black"/>
              </w:rPr>
              <w:t>xxxx</w:t>
            </w:r>
            <w:r w:rsidR="00A526F0">
              <w:rPr>
                <w:color w:val="000000"/>
                <w:highlight w:val="black"/>
              </w:rPr>
              <w:t xml:space="preserve"> </w:t>
            </w:r>
            <w:r w:rsidR="00294FDC" w:rsidRPr="00294FDC">
              <w:rPr>
                <w:color w:val="000000"/>
                <w:highlight w:val="black"/>
              </w:rPr>
              <w:lastRenderedPageBreak/>
              <w:t>xxxxxxxxxxxxxxxxxxxxxx</w:t>
            </w:r>
            <w:r w:rsidR="00845ED0">
              <w:rPr>
                <w:color w:val="000000"/>
                <w:highlight w:val="black"/>
              </w:rPr>
              <w:t xml:space="preserve">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xx</w:t>
            </w:r>
            <w:r w:rsidR="00845ED0">
              <w:rPr>
                <w:color w:val="000000"/>
                <w:highlight w:val="black"/>
              </w:rPr>
              <w:t xml:space="preserve"> </w:t>
            </w:r>
            <w:r w:rsidR="00294FDC" w:rsidRPr="00294FDC">
              <w:rPr>
                <w:color w:val="000000"/>
                <w:highlight w:val="black"/>
              </w:rPr>
              <w:t>xxxxxxxxxxxxxxx</w:t>
            </w:r>
            <w:r w:rsidR="00845ED0">
              <w:rPr>
                <w:color w:val="000000"/>
                <w:highlight w:val="black"/>
              </w:rPr>
              <w:t xml:space="preserve"> </w:t>
            </w:r>
            <w:r w:rsidR="00294FDC" w:rsidRPr="00294FDC">
              <w:rPr>
                <w:color w:val="000000"/>
                <w:highlight w:val="black"/>
              </w:rPr>
              <w:t>xxxxxx</w:t>
            </w:r>
            <w:r w:rsidR="006C4BEF">
              <w:rPr>
                <w:color w:val="000000"/>
                <w:highlight w:val="black"/>
              </w:rPr>
              <w:t xml:space="preserve"> </w:t>
            </w:r>
            <w:r w:rsidR="00294FDC" w:rsidRPr="00294FDC">
              <w:rPr>
                <w:color w:val="000000"/>
                <w:highlight w:val="black"/>
              </w:rPr>
              <w:t>xxxxxxxxxxxxxxxxxxxxxxxxxxxxxxx</w:t>
            </w:r>
            <w:r w:rsidR="006C4BEF">
              <w:rPr>
                <w:color w:val="000000"/>
                <w:highlight w:val="black"/>
              </w:rPr>
              <w:t xml:space="preserve"> </w:t>
            </w:r>
            <w:r w:rsidR="00294FDC" w:rsidRPr="00294FDC">
              <w:rPr>
                <w:color w:val="000000"/>
                <w:highlight w:val="black"/>
              </w:rPr>
              <w:t>xxxxxxxx</w:t>
            </w:r>
            <w:r w:rsidR="00A526F0">
              <w:rPr>
                <w:color w:val="000000"/>
                <w:highlight w:val="black"/>
              </w:rPr>
              <w:t xml:space="preserve"> </w:t>
            </w:r>
            <w:r w:rsidR="00294FDC" w:rsidRPr="00294FDC">
              <w:rPr>
                <w:color w:val="000000"/>
                <w:highlight w:val="black"/>
              </w:rPr>
              <w:t>xxxxxx</w:t>
            </w:r>
            <w:r w:rsidR="00845ED0">
              <w:rPr>
                <w:color w:val="000000"/>
                <w:highlight w:val="black"/>
              </w:rPr>
              <w:t xml:space="preserve"> </w:t>
            </w:r>
            <w:r w:rsidR="00294FDC" w:rsidRPr="00294FDC">
              <w:rPr>
                <w:color w:val="000000"/>
                <w:highlight w:val="black"/>
              </w:rPr>
              <w:t>xxxxxx</w:t>
            </w:r>
            <w:r w:rsidR="006C4BEF">
              <w:rPr>
                <w:color w:val="000000"/>
                <w:highlight w:val="black"/>
              </w:rPr>
              <w:t xml:space="preserve"> </w:t>
            </w:r>
            <w:r w:rsidR="00294FDC" w:rsidRPr="00294FDC">
              <w:rPr>
                <w:color w:val="000000"/>
                <w:highlight w:val="black"/>
              </w:rPr>
              <w:t>xxxxxxxx</w:t>
            </w:r>
            <w:r w:rsidR="00845ED0">
              <w:rPr>
                <w:color w:val="000000"/>
                <w:highlight w:val="black"/>
              </w:rPr>
              <w:t xml:space="preserve"> </w:t>
            </w:r>
            <w:r w:rsidR="00294FDC" w:rsidRPr="00294FDC">
              <w:rPr>
                <w:color w:val="000000"/>
                <w:highlight w:val="black"/>
              </w:rPr>
              <w:t>xxxxxxxxxxxxxxxxxxxxxxxx</w:t>
            </w:r>
            <w:r w:rsidR="006C4BEF">
              <w:rPr>
                <w:color w:val="000000"/>
                <w:highlight w:val="black"/>
              </w:rPr>
              <w:t xml:space="preserve"> </w:t>
            </w:r>
            <w:r w:rsidR="00294FDC" w:rsidRPr="00294FDC">
              <w:rPr>
                <w:color w:val="000000"/>
                <w:highlight w:val="black"/>
              </w:rPr>
              <w:t>xxxxxxxx</w:t>
            </w:r>
          </w:p>
          <w:p w14:paraId="53F7034F" w14:textId="1532C0B8" w:rsidR="00562048" w:rsidRPr="00562048" w:rsidRDefault="00294FDC" w:rsidP="00CE0351">
            <w:pPr>
              <w:pStyle w:val="Tablebody"/>
              <w:numPr>
                <w:ilvl w:val="0"/>
                <w:numId w:val="3"/>
              </w:numPr>
              <w:spacing w:before="0" w:after="0"/>
              <w:contextualSpacing/>
            </w:pPr>
            <w:r w:rsidRPr="00294FDC">
              <w:rPr>
                <w:color w:val="000000"/>
                <w:highlight w:val="black"/>
              </w:rPr>
              <w:t>xx</w:t>
            </w:r>
            <w:r w:rsidR="00845ED0">
              <w:rPr>
                <w:color w:val="000000"/>
                <w:highlight w:val="black"/>
              </w:rPr>
              <w:t xml:space="preserve"> </w:t>
            </w:r>
            <w:r w:rsidRPr="00294FDC">
              <w:rPr>
                <w:color w:val="000000"/>
                <w:highlight w:val="black"/>
              </w:rPr>
              <w:t>xx</w:t>
            </w:r>
            <w:r w:rsidR="006C4BEF">
              <w:rPr>
                <w:color w:val="000000"/>
                <w:highlight w:val="black"/>
              </w:rPr>
              <w:t xml:space="preserve"> </w:t>
            </w:r>
            <w:r w:rsidRPr="00294FDC">
              <w:rPr>
                <w:color w:val="000000"/>
                <w:highlight w:val="black"/>
              </w:rPr>
              <w:t>xxxxxxxxxxxxxxxxx</w:t>
            </w:r>
            <w:r w:rsidR="00A526F0">
              <w:rPr>
                <w:color w:val="000000"/>
                <w:highlight w:val="black"/>
              </w:rPr>
              <w:t xml:space="preserve"> </w:t>
            </w:r>
            <w:r w:rsidRPr="00294FDC">
              <w:rPr>
                <w:color w:val="000000"/>
                <w:highlight w:val="black"/>
              </w:rPr>
              <w:t>xxxxxxxxxxxxxxxxxxxx</w:t>
            </w:r>
            <w:r w:rsidR="006C4BEF">
              <w:rPr>
                <w:color w:val="000000"/>
                <w:highlight w:val="black"/>
              </w:rPr>
              <w:t xml:space="preserve"> </w:t>
            </w:r>
            <w:r w:rsidRPr="00294FDC">
              <w:rPr>
                <w:color w:val="000000"/>
                <w:highlight w:val="black"/>
              </w:rPr>
              <w:t>xxxxxxx</w:t>
            </w:r>
            <w:r w:rsidR="00845ED0">
              <w:rPr>
                <w:color w:val="000000"/>
                <w:highlight w:val="black"/>
              </w:rPr>
              <w:t xml:space="preserve"> </w:t>
            </w:r>
            <w:r w:rsidRPr="00294FDC">
              <w:rPr>
                <w:color w:val="000000"/>
                <w:highlight w:val="black"/>
              </w:rPr>
              <w:t>xxxxx</w:t>
            </w:r>
            <w:r w:rsidR="00845ED0">
              <w:rPr>
                <w:color w:val="000000"/>
                <w:highlight w:val="black"/>
              </w:rPr>
              <w:t xml:space="preserve"> </w:t>
            </w:r>
            <w:r w:rsidRPr="00294FDC">
              <w:rPr>
                <w:color w:val="000000"/>
                <w:highlight w:val="black"/>
              </w:rPr>
              <w:t>xxx</w:t>
            </w:r>
            <w:r w:rsidR="00845ED0">
              <w:rPr>
                <w:color w:val="000000"/>
                <w:highlight w:val="black"/>
              </w:rPr>
              <w:t xml:space="preserve"> </w:t>
            </w:r>
            <w:r w:rsidRPr="00294FDC">
              <w:rPr>
                <w:color w:val="000000"/>
                <w:highlight w:val="black"/>
              </w:rPr>
              <w:t>x</w:t>
            </w:r>
          </w:p>
          <w:p w14:paraId="26AF104B" w14:textId="77777777" w:rsidR="00562048" w:rsidRPr="00562048" w:rsidRDefault="00294FDC" w:rsidP="00CE0351">
            <w:pPr>
              <w:pStyle w:val="Tablebody"/>
              <w:numPr>
                <w:ilvl w:val="0"/>
                <w:numId w:val="3"/>
              </w:numPr>
              <w:spacing w:before="0" w:after="0"/>
              <w:contextualSpacing/>
            </w:pPr>
            <w:r w:rsidRPr="00294FDC">
              <w:rPr>
                <w:color w:val="000000"/>
                <w:highlight w:val="black"/>
              </w:rPr>
              <w:t>x</w:t>
            </w:r>
            <w:r w:rsidR="006C4BEF">
              <w:rPr>
                <w:color w:val="000000"/>
                <w:highlight w:val="black"/>
              </w:rPr>
              <w:t xml:space="preserve"> </w:t>
            </w:r>
            <w:r w:rsidRPr="00294FDC">
              <w:rPr>
                <w:color w:val="000000"/>
                <w:highlight w:val="black"/>
              </w:rPr>
              <w:t>x</w:t>
            </w:r>
            <w:r w:rsidR="006C4BEF">
              <w:rPr>
                <w:color w:val="000000"/>
                <w:highlight w:val="black"/>
              </w:rPr>
              <w:t xml:space="preserve"> </w:t>
            </w:r>
            <w:r w:rsidRPr="00294FDC">
              <w:rPr>
                <w:color w:val="000000"/>
                <w:highlight w:val="black"/>
              </w:rPr>
              <w:t>xx</w:t>
            </w:r>
            <w:r w:rsidR="00845ED0">
              <w:rPr>
                <w:color w:val="000000"/>
                <w:highlight w:val="black"/>
              </w:rPr>
              <w:t xml:space="preserve"> </w:t>
            </w:r>
            <w:r w:rsidRPr="00294FDC">
              <w:rPr>
                <w:color w:val="000000"/>
                <w:highlight w:val="black"/>
              </w:rPr>
              <w:t>xxxx</w:t>
            </w:r>
            <w:r w:rsidR="00845ED0">
              <w:rPr>
                <w:color w:val="000000"/>
                <w:highlight w:val="black"/>
              </w:rPr>
              <w:t xml:space="preserve"> </w:t>
            </w:r>
            <w:r w:rsidRPr="00294FDC">
              <w:rPr>
                <w:color w:val="000000"/>
                <w:highlight w:val="black"/>
              </w:rPr>
              <w:t>xxxxxxxxxxxxxxxxxxxxx</w:t>
            </w:r>
            <w:r w:rsidR="006C4BEF">
              <w:rPr>
                <w:color w:val="000000"/>
                <w:highlight w:val="black"/>
              </w:rPr>
              <w:t xml:space="preserve"> </w:t>
            </w:r>
            <w:r w:rsidRPr="00294FDC">
              <w:rPr>
                <w:color w:val="000000"/>
                <w:highlight w:val="black"/>
              </w:rPr>
              <w:t>xxxxxxxxxxxxxxxxxxxxxxx</w:t>
            </w:r>
            <w:r w:rsidR="00A526F0">
              <w:rPr>
                <w:color w:val="000000"/>
                <w:highlight w:val="black"/>
              </w:rPr>
              <w:t xml:space="preserve"> </w:t>
            </w:r>
            <w:r w:rsidRPr="00294FDC">
              <w:rPr>
                <w:color w:val="000000"/>
                <w:highlight w:val="black"/>
              </w:rPr>
              <w:t>xxxxxx</w:t>
            </w:r>
            <w:r w:rsidR="006C4BEF">
              <w:rPr>
                <w:color w:val="000000"/>
                <w:highlight w:val="black"/>
              </w:rPr>
              <w:t xml:space="preserve"> </w:t>
            </w:r>
            <w:r w:rsidRPr="00294FDC">
              <w:rPr>
                <w:color w:val="000000"/>
                <w:highlight w:val="black"/>
              </w:rPr>
              <w:t>xxxx</w:t>
            </w:r>
            <w:r w:rsidR="00845ED0">
              <w:rPr>
                <w:color w:val="000000"/>
                <w:highlight w:val="black"/>
              </w:rPr>
              <w:t xml:space="preserve"> </w:t>
            </w:r>
            <w:r w:rsidRPr="00294FDC">
              <w:rPr>
                <w:color w:val="000000"/>
                <w:highlight w:val="black"/>
              </w:rPr>
              <w:t>xxxxxx</w:t>
            </w:r>
            <w:r w:rsidR="00845ED0">
              <w:rPr>
                <w:color w:val="000000"/>
                <w:highlight w:val="black"/>
              </w:rPr>
              <w:t xml:space="preserve"> </w:t>
            </w:r>
            <w:r w:rsidRPr="00294FDC">
              <w:rPr>
                <w:color w:val="000000"/>
                <w:highlight w:val="black"/>
              </w:rPr>
              <w:t>xxxx</w:t>
            </w:r>
            <w:r w:rsidR="00845ED0">
              <w:rPr>
                <w:color w:val="000000"/>
                <w:highlight w:val="black"/>
              </w:rPr>
              <w:t xml:space="preserve"> </w:t>
            </w:r>
            <w:r w:rsidRPr="00294FDC">
              <w:rPr>
                <w:color w:val="000000"/>
                <w:highlight w:val="black"/>
              </w:rPr>
              <w:t>xxx</w:t>
            </w:r>
            <w:r w:rsidR="00845ED0">
              <w:rPr>
                <w:color w:val="000000"/>
                <w:highlight w:val="black"/>
              </w:rPr>
              <w:t xml:space="preserve"> </w:t>
            </w:r>
            <w:r w:rsidRPr="00294FDC">
              <w:rPr>
                <w:color w:val="000000"/>
                <w:highlight w:val="black"/>
              </w:rPr>
              <w:t>xxxxx</w:t>
            </w:r>
            <w:r w:rsidR="006C4BEF">
              <w:rPr>
                <w:color w:val="000000"/>
                <w:highlight w:val="black"/>
              </w:rPr>
              <w:t xml:space="preserve"> </w:t>
            </w:r>
            <w:r w:rsidRPr="00294FDC">
              <w:rPr>
                <w:color w:val="000000"/>
                <w:highlight w:val="black"/>
              </w:rPr>
              <w:t>x</w:t>
            </w:r>
            <w:r w:rsidR="006C4BEF">
              <w:rPr>
                <w:color w:val="000000"/>
                <w:highlight w:val="black"/>
              </w:rPr>
              <w:t xml:space="preserve"> </w:t>
            </w:r>
            <w:r w:rsidRPr="00294FDC">
              <w:rPr>
                <w:color w:val="000000"/>
                <w:highlight w:val="black"/>
              </w:rPr>
              <w:t>xxxx</w:t>
            </w:r>
            <w:r w:rsidR="006C4BEF">
              <w:rPr>
                <w:color w:val="000000"/>
                <w:highlight w:val="black"/>
              </w:rPr>
              <w:t xml:space="preserve"> </w:t>
            </w:r>
            <w:r w:rsidRPr="00294FDC">
              <w:rPr>
                <w:color w:val="000000"/>
                <w:highlight w:val="black"/>
              </w:rPr>
              <w:t>xxxxx</w:t>
            </w:r>
            <w:r w:rsidR="006C4BEF">
              <w:rPr>
                <w:color w:val="000000"/>
                <w:highlight w:val="black"/>
              </w:rPr>
              <w:t xml:space="preserve"> </w:t>
            </w:r>
            <w:r w:rsidRPr="00294FDC">
              <w:rPr>
                <w:color w:val="000000"/>
                <w:highlight w:val="black"/>
              </w:rPr>
              <w:t>xxxxxxxxxxxxxxxxxxx</w:t>
            </w:r>
            <w:r w:rsidR="006C4BEF">
              <w:rPr>
                <w:color w:val="000000"/>
                <w:highlight w:val="black"/>
              </w:rPr>
              <w:t xml:space="preserve"> </w:t>
            </w:r>
          </w:p>
          <w:p w14:paraId="6ACE1430" w14:textId="4646D6E6" w:rsidR="000B148D" w:rsidRPr="00D07FD6" w:rsidRDefault="00294FDC" w:rsidP="00CE0351">
            <w:pPr>
              <w:pStyle w:val="Tablebody"/>
              <w:numPr>
                <w:ilvl w:val="0"/>
                <w:numId w:val="3"/>
              </w:numPr>
              <w:spacing w:before="0" w:after="0"/>
              <w:contextualSpacing/>
            </w:pPr>
            <w:r w:rsidRPr="00294FDC">
              <w:rPr>
                <w:color w:val="000000"/>
                <w:highlight w:val="black"/>
              </w:rPr>
              <w:t>xxxxxxxxxx</w:t>
            </w:r>
            <w:r w:rsidR="00030E3D">
              <w:rPr>
                <w:color w:val="000000"/>
                <w:highlight w:val="black"/>
              </w:rPr>
              <w:t xml:space="preserve"> </w:t>
            </w:r>
            <w:r w:rsidRPr="00294FDC">
              <w:rPr>
                <w:color w:val="000000"/>
                <w:highlight w:val="black"/>
              </w:rPr>
              <w:t>xxxxxxxxx</w:t>
            </w:r>
            <w:r w:rsidR="006C4BEF">
              <w:rPr>
                <w:color w:val="000000"/>
                <w:highlight w:val="black"/>
              </w:rPr>
              <w:t xml:space="preserve"> </w:t>
            </w:r>
            <w:r w:rsidRPr="00294FDC">
              <w:rPr>
                <w:color w:val="000000"/>
                <w:highlight w:val="black"/>
              </w:rPr>
              <w:t>xxxxxxxxxxxxxxx</w:t>
            </w:r>
            <w:r w:rsidR="00A526F0">
              <w:rPr>
                <w:color w:val="000000"/>
                <w:highlight w:val="black"/>
              </w:rPr>
              <w:t xml:space="preserve"> </w:t>
            </w:r>
            <w:r w:rsidRPr="00294FDC">
              <w:rPr>
                <w:color w:val="000000"/>
                <w:highlight w:val="black"/>
              </w:rPr>
              <w:t>xxxxxx</w:t>
            </w:r>
            <w:r w:rsidR="006C4BEF">
              <w:rPr>
                <w:color w:val="000000"/>
                <w:highlight w:val="black"/>
              </w:rPr>
              <w:t xml:space="preserve"> </w:t>
            </w:r>
            <w:r w:rsidRPr="00294FDC">
              <w:rPr>
                <w:color w:val="000000"/>
                <w:highlight w:val="black"/>
              </w:rPr>
              <w:t>xxxxxxxxxxxxxxxxxxxx</w:t>
            </w:r>
            <w:r w:rsidR="006C4BEF">
              <w:rPr>
                <w:color w:val="000000"/>
                <w:highlight w:val="black"/>
              </w:rPr>
              <w:t xml:space="preserve"> </w:t>
            </w:r>
            <w:r w:rsidRPr="00294FDC">
              <w:rPr>
                <w:color w:val="000000"/>
                <w:highlight w:val="black"/>
              </w:rPr>
              <w:t>xxxxxxxx</w:t>
            </w:r>
            <w:r w:rsidR="00030E3D">
              <w:rPr>
                <w:color w:val="000000"/>
                <w:highlight w:val="black"/>
              </w:rPr>
              <w:t xml:space="preserve">  </w:t>
            </w:r>
            <w:r w:rsidR="00A526F0">
              <w:rPr>
                <w:color w:val="000000"/>
                <w:highlight w:val="black"/>
              </w:rPr>
              <w:t xml:space="preserve"> </w:t>
            </w:r>
            <w:r w:rsidRPr="00294FDC">
              <w:rPr>
                <w:color w:val="000000"/>
                <w:highlight w:val="black"/>
              </w:rPr>
              <w:t>xxxxxxxxxxxx</w:t>
            </w:r>
          </w:p>
        </w:tc>
      </w:tr>
      <w:tr w:rsidR="006C4BEF" w:rsidRPr="00D07FD6" w14:paraId="35074378" w14:textId="77777777" w:rsidTr="000B758E">
        <w:tc>
          <w:tcPr>
            <w:tcW w:w="1014" w:type="pct"/>
          </w:tcPr>
          <w:p w14:paraId="5D67057E" w14:textId="77777777" w:rsidR="000B148D" w:rsidRPr="00D07FD6" w:rsidRDefault="000B148D" w:rsidP="00CE0351">
            <w:pPr>
              <w:pStyle w:val="Tablebody"/>
              <w:spacing w:before="0" w:after="0"/>
              <w:contextualSpacing/>
            </w:pPr>
            <w:r w:rsidRPr="00D07FD6">
              <w:lastRenderedPageBreak/>
              <w:t xml:space="preserve">PFS (by BICR) in the FAS </w:t>
            </w:r>
          </w:p>
        </w:tc>
        <w:tc>
          <w:tcPr>
            <w:tcW w:w="1576" w:type="pct"/>
          </w:tcPr>
          <w:p w14:paraId="544AA3B1" w14:textId="77777777" w:rsidR="000B148D" w:rsidRPr="00D07FD6" w:rsidRDefault="000B148D" w:rsidP="00CE0351">
            <w:pPr>
              <w:pStyle w:val="Tablebody"/>
              <w:spacing w:before="0" w:after="0"/>
              <w:contextualSpacing/>
            </w:pPr>
            <w:r w:rsidRPr="00D07FD6">
              <w:t>As per PFS (by BICR) in the HR-positive cohort</w:t>
            </w:r>
          </w:p>
        </w:tc>
        <w:tc>
          <w:tcPr>
            <w:tcW w:w="2410" w:type="pct"/>
          </w:tcPr>
          <w:p w14:paraId="4E768CE0" w14:textId="77777777" w:rsidR="000B148D" w:rsidRPr="00D07FD6" w:rsidRDefault="000B148D" w:rsidP="00CE0351">
            <w:pPr>
              <w:pStyle w:val="Tablebody"/>
              <w:spacing w:before="0" w:after="0"/>
              <w:contextualSpacing/>
            </w:pPr>
            <w:r w:rsidRPr="00D07FD6">
              <w:t>As per PFS (by BICR) in the HR-positive cohort</w:t>
            </w:r>
          </w:p>
        </w:tc>
      </w:tr>
      <w:tr w:rsidR="006C4BEF" w:rsidRPr="00D07FD6" w14:paraId="37E56306" w14:textId="77777777" w:rsidTr="000B758E">
        <w:tc>
          <w:tcPr>
            <w:tcW w:w="1014" w:type="pct"/>
          </w:tcPr>
          <w:p w14:paraId="72B4211E" w14:textId="427D3B44" w:rsidR="000B148D" w:rsidRPr="00D07FD6" w:rsidRDefault="000B148D" w:rsidP="00CE0351">
            <w:pPr>
              <w:pStyle w:val="Tablebody"/>
              <w:spacing w:before="0" w:after="0"/>
              <w:contextualSpacing/>
            </w:pPr>
            <w:r w:rsidRPr="00D07FD6">
              <w:t>OS in the HR</w:t>
            </w:r>
            <w:r w:rsidR="00C814FD">
              <w:t>-positive</w:t>
            </w:r>
            <w:r w:rsidRPr="00D07FD6">
              <w:t xml:space="preserve"> population</w:t>
            </w:r>
          </w:p>
        </w:tc>
        <w:tc>
          <w:tcPr>
            <w:tcW w:w="1576" w:type="pct"/>
          </w:tcPr>
          <w:p w14:paraId="03676387" w14:textId="77777777" w:rsidR="000B148D" w:rsidRPr="00D07FD6" w:rsidRDefault="000B148D" w:rsidP="00CE0351">
            <w:pPr>
              <w:pStyle w:val="Tablebody"/>
              <w:spacing w:before="0" w:after="0"/>
              <w:contextualSpacing/>
            </w:pPr>
            <w:r w:rsidRPr="00D07FD6">
              <w:t>As per OS in the FAS</w:t>
            </w:r>
          </w:p>
        </w:tc>
        <w:tc>
          <w:tcPr>
            <w:tcW w:w="2410" w:type="pct"/>
          </w:tcPr>
          <w:p w14:paraId="3061ED9D" w14:textId="77777777" w:rsidR="000B148D" w:rsidRPr="00D07FD6" w:rsidRDefault="000B148D" w:rsidP="00CE0351">
            <w:pPr>
              <w:pStyle w:val="Tablebody"/>
              <w:spacing w:before="0" w:after="0"/>
              <w:contextualSpacing/>
            </w:pPr>
            <w:r w:rsidRPr="00D07FD6">
              <w:t>As per OS in the FAS</w:t>
            </w:r>
          </w:p>
        </w:tc>
      </w:tr>
      <w:tr w:rsidR="000B148D" w:rsidRPr="00D07FD6" w14:paraId="1037751A" w14:textId="77777777">
        <w:tc>
          <w:tcPr>
            <w:tcW w:w="5000" w:type="pct"/>
            <w:gridSpan w:val="3"/>
            <w:shd w:val="clear" w:color="auto" w:fill="F2F2F2" w:themeFill="background1" w:themeFillShade="F2"/>
          </w:tcPr>
          <w:p w14:paraId="76149F7D" w14:textId="77777777" w:rsidR="000B148D" w:rsidRPr="00D07FD6" w:rsidRDefault="000B148D" w:rsidP="00CE0351">
            <w:pPr>
              <w:pStyle w:val="Tableheading"/>
              <w:keepNext/>
              <w:spacing w:before="0" w:after="0"/>
              <w:contextualSpacing/>
            </w:pPr>
            <w:r w:rsidRPr="00D07FD6">
              <w:t>Secondary endpoints</w:t>
            </w:r>
          </w:p>
        </w:tc>
      </w:tr>
      <w:tr w:rsidR="006C4BEF" w:rsidRPr="00D07FD6" w14:paraId="1DD8EEF6" w14:textId="77777777" w:rsidTr="000B758E">
        <w:tc>
          <w:tcPr>
            <w:tcW w:w="1014" w:type="pct"/>
          </w:tcPr>
          <w:p w14:paraId="3A940F22" w14:textId="29069A20" w:rsidR="000B148D" w:rsidRPr="00D07FD6" w:rsidRDefault="000B148D" w:rsidP="00CE0351">
            <w:pPr>
              <w:pStyle w:val="Tablebody"/>
              <w:spacing w:before="0" w:after="0"/>
              <w:contextualSpacing/>
            </w:pPr>
            <w:r w:rsidRPr="00D07FD6">
              <w:t>ORR (by BICR) in the FAS</w:t>
            </w:r>
            <w:r w:rsidR="00255C70">
              <w:t xml:space="preserve"> and HR-positive cohort</w:t>
            </w:r>
          </w:p>
        </w:tc>
        <w:tc>
          <w:tcPr>
            <w:tcW w:w="1576" w:type="pct"/>
          </w:tcPr>
          <w:p w14:paraId="5D155707" w14:textId="77777777" w:rsidR="000B148D" w:rsidRPr="00D07FD6" w:rsidRDefault="000B148D" w:rsidP="00CE0351">
            <w:pPr>
              <w:pStyle w:val="Tablebody"/>
              <w:spacing w:before="0" w:after="0"/>
              <w:contextualSpacing/>
            </w:pPr>
            <w:r w:rsidRPr="00D07FD6">
              <w:t>Defined as the proportion of patients who achieved a best overall response of CR or PR, based on BICR. Confirmation of CR or PR was required.</w:t>
            </w:r>
          </w:p>
          <w:p w14:paraId="16B892EB" w14:textId="77777777" w:rsidR="000B148D" w:rsidRPr="00D07FD6" w:rsidRDefault="000B148D" w:rsidP="00CE0351">
            <w:pPr>
              <w:pStyle w:val="Tablebody"/>
              <w:spacing w:before="0" w:after="0"/>
              <w:contextualSpacing/>
            </w:pPr>
            <w:r w:rsidRPr="00D07FD6">
              <w:t>Response definitions:</w:t>
            </w:r>
          </w:p>
          <w:p w14:paraId="41E90003" w14:textId="77777777" w:rsidR="000B148D" w:rsidRPr="00D07FD6" w:rsidRDefault="000B148D" w:rsidP="00CE0351">
            <w:pPr>
              <w:pStyle w:val="Tablebody"/>
              <w:numPr>
                <w:ilvl w:val="0"/>
                <w:numId w:val="13"/>
              </w:numPr>
              <w:spacing w:before="0" w:after="0"/>
              <w:contextualSpacing/>
            </w:pPr>
            <w:r w:rsidRPr="00D07FD6">
              <w:t>CR: disappearance of all target lesions</w:t>
            </w:r>
          </w:p>
          <w:p w14:paraId="22B2473D" w14:textId="77777777" w:rsidR="000B148D" w:rsidRPr="00D07FD6" w:rsidRDefault="000B148D" w:rsidP="00CE0351">
            <w:pPr>
              <w:pStyle w:val="Tablebody"/>
              <w:numPr>
                <w:ilvl w:val="0"/>
                <w:numId w:val="13"/>
              </w:numPr>
              <w:spacing w:before="0" w:after="0"/>
              <w:contextualSpacing/>
            </w:pPr>
            <w:r w:rsidRPr="00D07FD6">
              <w:t>PR: ≥30% decrease in the sum of diameters of target lesions from baseline</w:t>
            </w:r>
          </w:p>
          <w:p w14:paraId="2C63A1F7" w14:textId="77777777" w:rsidR="000B148D" w:rsidRPr="00D07FD6" w:rsidRDefault="000B148D" w:rsidP="00CE0351">
            <w:pPr>
              <w:pStyle w:val="Tablebody"/>
              <w:numPr>
                <w:ilvl w:val="0"/>
                <w:numId w:val="13"/>
              </w:numPr>
              <w:spacing w:before="0" w:after="0"/>
              <w:contextualSpacing/>
            </w:pPr>
            <w:r w:rsidRPr="00D07FD6">
              <w:t>PD: ≥20% increase in sum of diameters of target lesions, taking the smallest sum of diameters since study, or appearance of a new lesion</w:t>
            </w:r>
          </w:p>
          <w:p w14:paraId="05493A0E" w14:textId="77777777" w:rsidR="000B148D" w:rsidRPr="00D07FD6" w:rsidRDefault="000B148D" w:rsidP="00CE0351">
            <w:pPr>
              <w:pStyle w:val="Tablebody"/>
              <w:numPr>
                <w:ilvl w:val="0"/>
                <w:numId w:val="13"/>
              </w:numPr>
              <w:spacing w:before="0" w:after="0"/>
              <w:contextualSpacing/>
            </w:pPr>
            <w:r w:rsidRPr="00D07FD6">
              <w:t>SD: response not fitting the criteria for PR or PD</w:t>
            </w:r>
          </w:p>
        </w:tc>
        <w:tc>
          <w:tcPr>
            <w:tcW w:w="2410" w:type="pct"/>
          </w:tcPr>
          <w:p w14:paraId="6544DCD6" w14:textId="77777777" w:rsidR="000B148D" w:rsidRPr="00D07FD6" w:rsidRDefault="000B148D" w:rsidP="00CE0351">
            <w:pPr>
              <w:pStyle w:val="Tablebody"/>
              <w:spacing w:before="0" w:after="0"/>
              <w:contextualSpacing/>
            </w:pPr>
            <w:r w:rsidRPr="00D07FD6">
              <w:t>Not applicable</w:t>
            </w:r>
          </w:p>
        </w:tc>
      </w:tr>
      <w:tr w:rsidR="006C4BEF" w:rsidRPr="00D07FD6" w14:paraId="063FBD7A" w14:textId="77777777" w:rsidTr="000B758E">
        <w:tc>
          <w:tcPr>
            <w:tcW w:w="1014" w:type="pct"/>
          </w:tcPr>
          <w:p w14:paraId="26541874" w14:textId="12CDBF25" w:rsidR="000B148D" w:rsidRPr="00D07FD6" w:rsidRDefault="000B148D" w:rsidP="00CE0351">
            <w:pPr>
              <w:pStyle w:val="Tablebody"/>
              <w:spacing w:before="0" w:after="0"/>
              <w:contextualSpacing/>
            </w:pPr>
            <w:r w:rsidRPr="00D07FD6">
              <w:t>Duration of response (by BICR) in the FAS</w:t>
            </w:r>
            <w:r w:rsidR="00AE0819">
              <w:t xml:space="preserve"> and HR-positive cohort</w:t>
            </w:r>
          </w:p>
        </w:tc>
        <w:tc>
          <w:tcPr>
            <w:tcW w:w="1576" w:type="pct"/>
          </w:tcPr>
          <w:p w14:paraId="033ADFC1" w14:textId="77777777" w:rsidR="000B148D" w:rsidRPr="00D07FD6" w:rsidRDefault="000B148D" w:rsidP="00CE0351">
            <w:pPr>
              <w:pStyle w:val="Tablebody"/>
              <w:spacing w:before="0" w:after="0"/>
              <w:contextualSpacing/>
            </w:pPr>
            <w:r w:rsidRPr="00D07FD6">
              <w:t xml:space="preserve">Defined as the time from the date of the first documentation of objective response (CR or PR) to the date of the first documentation of disease progression based on BICR or investigator’s assessment or to the date of death due to any cause. Duration of response was to be measured for only patients with a response of CR or PR. Subjects who were </w:t>
            </w:r>
            <w:r w:rsidRPr="00D07FD6">
              <w:lastRenderedPageBreak/>
              <w:t>progression-free at the time of the analyses were to be censored at the</w:t>
            </w:r>
            <w:r w:rsidRPr="00D07FD6">
              <w:rPr>
                <w:spacing w:val="-18"/>
              </w:rPr>
              <w:t xml:space="preserve"> </w:t>
            </w:r>
            <w:r w:rsidRPr="00D07FD6">
              <w:t>date of the last evaluable tumour</w:t>
            </w:r>
            <w:r w:rsidRPr="00D07FD6">
              <w:rPr>
                <w:spacing w:val="-4"/>
              </w:rPr>
              <w:t xml:space="preserve"> </w:t>
            </w:r>
            <w:r w:rsidRPr="00D07FD6">
              <w:t>assessment</w:t>
            </w:r>
          </w:p>
        </w:tc>
        <w:tc>
          <w:tcPr>
            <w:tcW w:w="2410" w:type="pct"/>
          </w:tcPr>
          <w:p w14:paraId="04A698C7" w14:textId="77777777" w:rsidR="000B148D" w:rsidRPr="00D07FD6" w:rsidRDefault="000B148D" w:rsidP="00CE0351">
            <w:pPr>
              <w:pStyle w:val="Tablebody"/>
              <w:spacing w:before="0" w:after="0"/>
              <w:contextualSpacing/>
            </w:pPr>
            <w:r w:rsidRPr="00D07FD6">
              <w:lastRenderedPageBreak/>
              <w:t>Censoring rules were the same as described above for PFS by BICR</w:t>
            </w:r>
          </w:p>
        </w:tc>
      </w:tr>
      <w:tr w:rsidR="006C4BEF" w:rsidRPr="00D07FD6" w14:paraId="7C702242" w14:textId="77777777" w:rsidTr="000B758E">
        <w:tc>
          <w:tcPr>
            <w:tcW w:w="1014" w:type="pct"/>
          </w:tcPr>
          <w:p w14:paraId="565497C0" w14:textId="77777777" w:rsidR="000B148D" w:rsidRPr="00D07FD6" w:rsidRDefault="000B148D" w:rsidP="00CE0351">
            <w:pPr>
              <w:pStyle w:val="Tablebody"/>
              <w:spacing w:before="0" w:after="0"/>
              <w:contextualSpacing/>
            </w:pPr>
            <w:r w:rsidRPr="00D07FD6">
              <w:t>PFS by investigator assessment in the FAS</w:t>
            </w:r>
          </w:p>
        </w:tc>
        <w:tc>
          <w:tcPr>
            <w:tcW w:w="1576" w:type="pct"/>
          </w:tcPr>
          <w:p w14:paraId="064E724E" w14:textId="2B090DAB" w:rsidR="000B148D" w:rsidRPr="00D07FD6" w:rsidRDefault="000B148D" w:rsidP="00CE0351">
            <w:pPr>
              <w:pStyle w:val="Tablebody"/>
              <w:spacing w:before="0" w:after="0"/>
              <w:contextualSpacing/>
            </w:pPr>
            <w:r w:rsidRPr="00D07FD6">
              <w:t xml:space="preserve">Defined as the time </w:t>
            </w:r>
            <w:r w:rsidR="00294FDC" w:rsidRPr="00294FDC">
              <w:rPr>
                <w:color w:val="000000"/>
                <w:highlight w:val="black"/>
              </w:rPr>
              <w:t>xxxxxxxx</w:t>
            </w:r>
            <w:r w:rsidR="00A526F0">
              <w:rPr>
                <w:color w:val="000000"/>
                <w:highlight w:val="black"/>
              </w:rPr>
              <w:t xml:space="preserve"> </w:t>
            </w:r>
            <w:r w:rsidR="00294FDC" w:rsidRPr="00294FDC">
              <w:rPr>
                <w:color w:val="000000"/>
                <w:highlight w:val="black"/>
              </w:rPr>
              <w:t>xxxxxxx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w:t>
            </w:r>
            <w:r w:rsidR="00562048">
              <w:rPr>
                <w:color w:val="000000"/>
                <w:highlight w:val="black"/>
              </w:rPr>
              <w:t xml:space="preserve">  </w:t>
            </w:r>
            <w:r w:rsidR="00294FDC" w:rsidRPr="00294FDC">
              <w:rPr>
                <w:color w:val="000000"/>
                <w:highlight w:val="black"/>
              </w:rPr>
              <w:t>x</w:t>
            </w:r>
            <w:r w:rsidR="00845ED0">
              <w:rPr>
                <w:color w:val="000000"/>
                <w:highlight w:val="black"/>
              </w:rPr>
              <w:t xml:space="preserve"> </w:t>
            </w:r>
            <w:r w:rsidR="00294FDC" w:rsidRPr="00294FDC">
              <w:rPr>
                <w:color w:val="000000"/>
                <w:highlight w:val="black"/>
              </w:rPr>
              <w:t>xxxxxxxxxxxxxxxxxxxx</w:t>
            </w:r>
            <w:r w:rsidR="009F3965">
              <w:rPr>
                <w:color w:val="000000"/>
                <w:highlight w:val="black"/>
              </w:rPr>
              <w:t xml:space="preserve"> </w:t>
            </w:r>
            <w:r w:rsidR="00294FDC" w:rsidRPr="00294FDC">
              <w:rPr>
                <w:color w:val="000000"/>
                <w:highlight w:val="black"/>
              </w:rPr>
              <w:t>xxxxxxx</w:t>
            </w:r>
            <w:r w:rsidR="006C4BEF">
              <w:rPr>
                <w:color w:val="000000"/>
                <w:highlight w:val="black"/>
              </w:rPr>
              <w:t xml:space="preserve"> </w:t>
            </w:r>
            <w:r w:rsidR="00294FDC" w:rsidRPr="00294FDC">
              <w:rPr>
                <w:color w:val="000000"/>
                <w:highlight w:val="black"/>
              </w:rPr>
              <w:t>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x</w:t>
            </w:r>
            <w:r w:rsidR="00562048">
              <w:rPr>
                <w:color w:val="000000"/>
                <w:highlight w:val="black"/>
              </w:rPr>
              <w:t xml:space="preserve"> </w:t>
            </w:r>
            <w:r w:rsidR="00294FDC" w:rsidRPr="00294FDC">
              <w:rPr>
                <w:color w:val="000000"/>
                <w:highlight w:val="black"/>
              </w:rPr>
              <w:t>x</w:t>
            </w:r>
            <w:r w:rsidR="009F3965">
              <w:rPr>
                <w:color w:val="000000"/>
                <w:highlight w:val="black"/>
              </w:rPr>
              <w:t xml:space="preserve"> </w:t>
            </w:r>
            <w:r w:rsidR="00294FDC" w:rsidRPr="00294FDC">
              <w:rPr>
                <w:color w:val="000000"/>
                <w:highlight w:val="black"/>
              </w:rPr>
              <w:t>xx</w:t>
            </w:r>
            <w:r w:rsidR="009F3965">
              <w:rPr>
                <w:color w:val="000000"/>
                <w:highlight w:val="black"/>
              </w:rPr>
              <w:t xml:space="preserve"> </w:t>
            </w:r>
            <w:r w:rsidR="00294FDC" w:rsidRPr="00294FDC">
              <w:rPr>
                <w:color w:val="000000"/>
                <w:highlight w:val="black"/>
              </w:rPr>
              <w:t>xxxxxxxx</w:t>
            </w:r>
            <w:r w:rsidR="009F3965">
              <w:rPr>
                <w:color w:val="000000"/>
                <w:highlight w:val="black"/>
              </w:rPr>
              <w:t xml:space="preserve"> </w:t>
            </w:r>
            <w:r w:rsidR="00294FDC" w:rsidRPr="00294FDC">
              <w:rPr>
                <w:color w:val="000000"/>
                <w:highlight w:val="black"/>
              </w:rPr>
              <w:t>xx</w:t>
            </w:r>
            <w:r w:rsidR="009F3965">
              <w:rPr>
                <w:color w:val="000000"/>
                <w:highlight w:val="black"/>
              </w:rPr>
              <w:t xml:space="preserve"> </w:t>
            </w:r>
            <w:r w:rsidR="00294FDC" w:rsidRPr="00294FDC">
              <w:rPr>
                <w:color w:val="000000"/>
                <w:highlight w:val="black"/>
              </w:rPr>
              <w:t>xxxxxxxxxxxxx</w:t>
            </w:r>
            <w:r w:rsidR="009F3965">
              <w:rPr>
                <w:color w:val="000000"/>
                <w:highlight w:val="black"/>
              </w:rPr>
              <w:t xml:space="preserve"> </w:t>
            </w:r>
            <w:r w:rsidR="00294FDC" w:rsidRPr="00294FDC">
              <w:rPr>
                <w:color w:val="000000"/>
                <w:highlight w:val="black"/>
              </w:rPr>
              <w:t>xx</w:t>
            </w:r>
            <w:r w:rsidR="009F3965">
              <w:rPr>
                <w:color w:val="000000"/>
                <w:highlight w:val="black"/>
              </w:rPr>
              <w:t xml:space="preserve"> </w:t>
            </w:r>
            <w:r w:rsidR="00294FDC" w:rsidRPr="00294FDC">
              <w:rPr>
                <w:color w:val="000000"/>
                <w:highlight w:val="black"/>
              </w:rPr>
              <w:t>xx</w:t>
            </w:r>
            <w:r w:rsidR="00562048">
              <w:rPr>
                <w:color w:val="000000"/>
                <w:highlight w:val="black"/>
              </w:rPr>
              <w:t xml:space="preserve"> </w:t>
            </w:r>
            <w:r w:rsidR="00294FDC" w:rsidRPr="00294FDC">
              <w:rPr>
                <w:color w:val="000000"/>
                <w:highlight w:val="black"/>
              </w:rPr>
              <w:t>xx</w:t>
            </w:r>
            <w:r w:rsidR="00562048">
              <w:rPr>
                <w:color w:val="000000"/>
                <w:highlight w:val="black"/>
              </w:rPr>
              <w:t xml:space="preserve"> </w:t>
            </w:r>
            <w:r w:rsidR="00294FDC" w:rsidRPr="00294FDC">
              <w:rPr>
                <w:color w:val="000000"/>
                <w:highlight w:val="black"/>
              </w:rPr>
              <w:t>xxxx</w:t>
            </w:r>
            <w:r w:rsidR="009F3965">
              <w:rPr>
                <w:color w:val="000000"/>
                <w:highlight w:val="black"/>
              </w:rPr>
              <w:t xml:space="preserve"> </w:t>
            </w:r>
            <w:r w:rsidR="00294FDC" w:rsidRPr="00294FDC">
              <w:rPr>
                <w:color w:val="000000"/>
                <w:highlight w:val="black"/>
              </w:rPr>
              <w:t>xxxxx</w:t>
            </w:r>
            <w:r w:rsidR="009F3965">
              <w:rPr>
                <w:color w:val="000000"/>
                <w:highlight w:val="black"/>
              </w:rPr>
              <w:t xml:space="preserve"> </w:t>
            </w:r>
            <w:r w:rsidR="00294FDC" w:rsidRPr="00294FDC">
              <w:rPr>
                <w:color w:val="000000"/>
                <w:highlight w:val="black"/>
              </w:rPr>
              <w:t>xxxxxxx</w:t>
            </w:r>
            <w:r w:rsidRPr="00D07FD6">
              <w:t xml:space="preserve"> disease progression per investigator assessment </w:t>
            </w:r>
            <w:r w:rsidR="00294FDC" w:rsidRPr="00294FDC">
              <w:rPr>
                <w:color w:val="000000"/>
                <w:highlight w:val="black"/>
              </w:rPr>
              <w:t>xxxxxxxxx</w:t>
            </w:r>
            <w:r w:rsidR="00562048">
              <w:rPr>
                <w:color w:val="000000"/>
                <w:highlight w:val="black"/>
              </w:rPr>
              <w:t xml:space="preserve"> </w:t>
            </w:r>
            <w:r w:rsidR="00294FDC" w:rsidRPr="00294FDC">
              <w:rPr>
                <w:color w:val="000000"/>
                <w:highlight w:val="black"/>
              </w:rPr>
              <w:t>xxxx</w:t>
            </w:r>
            <w:r w:rsidR="00562048">
              <w:rPr>
                <w:color w:val="000000"/>
                <w:highlight w:val="black"/>
              </w:rPr>
              <w:t xml:space="preserve"> </w:t>
            </w:r>
            <w:r w:rsidR="00294FDC" w:rsidRPr="00294FDC">
              <w:rPr>
                <w:color w:val="000000"/>
                <w:highlight w:val="black"/>
              </w:rPr>
              <w:t>xxx</w:t>
            </w:r>
            <w:r w:rsidR="009F3965">
              <w:rPr>
                <w:color w:val="000000"/>
                <w:highlight w:val="black"/>
              </w:rPr>
              <w:t xml:space="preserve"> </w:t>
            </w:r>
            <w:r w:rsidR="00562048">
              <w:rPr>
                <w:color w:val="000000"/>
                <w:highlight w:val="black"/>
              </w:rPr>
              <w:t xml:space="preserve"> </w:t>
            </w:r>
            <w:r w:rsidR="00294FDC" w:rsidRPr="00294FDC">
              <w:rPr>
                <w:color w:val="000000"/>
                <w:highlight w:val="black"/>
              </w:rPr>
              <w:t>xxxxxxxxx</w:t>
            </w:r>
            <w:r w:rsidR="009F3965">
              <w:rPr>
                <w:color w:val="000000"/>
                <w:highlight w:val="black"/>
              </w:rPr>
              <w:t xml:space="preserve"> </w:t>
            </w:r>
            <w:r w:rsidR="00294FDC" w:rsidRPr="00294FDC">
              <w:rPr>
                <w:color w:val="000000"/>
                <w:highlight w:val="black"/>
              </w:rPr>
              <w:t>xxxxxxx</w:t>
            </w:r>
            <w:r w:rsidRPr="00D07FD6">
              <w:t xml:space="preserve"> or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r w:rsidR="00294FDC" w:rsidRPr="00294FDC">
              <w:rPr>
                <w:color w:val="000000"/>
                <w:highlight w:val="black"/>
              </w:rPr>
              <w:t>xxx</w:t>
            </w:r>
            <w:r w:rsidR="00562048">
              <w:rPr>
                <w:color w:val="000000"/>
                <w:highlight w:val="black"/>
              </w:rPr>
              <w:t xml:space="preserve"> </w:t>
            </w:r>
          </w:p>
        </w:tc>
        <w:tc>
          <w:tcPr>
            <w:tcW w:w="2410" w:type="pct"/>
          </w:tcPr>
          <w:p w14:paraId="0A83C6D9" w14:textId="77777777" w:rsidR="000B148D" w:rsidRPr="00D07FD6" w:rsidRDefault="000B148D" w:rsidP="00CE0351">
            <w:pPr>
              <w:pStyle w:val="Tablebody"/>
              <w:spacing w:before="0" w:after="0"/>
              <w:contextualSpacing/>
            </w:pPr>
            <w:r w:rsidRPr="00D07FD6">
              <w:t>As per PFS by BICR in the HR-positive cohort</w:t>
            </w:r>
          </w:p>
        </w:tc>
      </w:tr>
      <w:tr w:rsidR="006C4BEF" w:rsidRPr="00D07FD6" w14:paraId="60DB08E4" w14:textId="77777777" w:rsidTr="000B758E">
        <w:tc>
          <w:tcPr>
            <w:tcW w:w="1014" w:type="pct"/>
          </w:tcPr>
          <w:p w14:paraId="74DF3D5A" w14:textId="68B299D5" w:rsidR="000B148D" w:rsidRPr="00D07FD6" w:rsidRDefault="000B148D" w:rsidP="00CE0351">
            <w:pPr>
              <w:pStyle w:val="Tablebody"/>
              <w:spacing w:before="0" w:after="0"/>
              <w:contextualSpacing/>
            </w:pPr>
            <w:r w:rsidRPr="00D07FD6">
              <w:t xml:space="preserve">QoL endpoints </w:t>
            </w:r>
            <w:r w:rsidR="002F7203">
              <w:t>(</w:t>
            </w:r>
            <w:r w:rsidR="003A2111">
              <w:t>related to TTDD</w:t>
            </w:r>
            <w:r w:rsidR="002F7203">
              <w:t>)</w:t>
            </w:r>
            <w:r w:rsidR="003A2111">
              <w:t xml:space="preserve"> </w:t>
            </w:r>
            <w:r w:rsidRPr="00D07FD6">
              <w:t xml:space="preserve">in the </w:t>
            </w:r>
            <w:r w:rsidR="00AE0819">
              <w:t>FAS and</w:t>
            </w:r>
            <w:r w:rsidRPr="00D07FD6">
              <w:t xml:space="preserve"> HR-positive cohort </w:t>
            </w:r>
          </w:p>
        </w:tc>
        <w:tc>
          <w:tcPr>
            <w:tcW w:w="1576" w:type="pct"/>
          </w:tcPr>
          <w:p w14:paraId="33419DCE" w14:textId="13A4803B" w:rsidR="000B148D" w:rsidRPr="00D07FD6" w:rsidRDefault="000B148D" w:rsidP="00CE0351">
            <w:pPr>
              <w:pStyle w:val="Tablebody"/>
              <w:spacing w:before="0" w:after="0"/>
              <w:contextualSpacing/>
            </w:pPr>
            <w:r w:rsidRPr="00D07FD6">
              <w:t>Endpoints included EORTC QLQ-C30, EORTC QLQ-BR45, EQ-5D-5L</w:t>
            </w:r>
          </w:p>
        </w:tc>
        <w:tc>
          <w:tcPr>
            <w:tcW w:w="2410" w:type="pct"/>
          </w:tcPr>
          <w:p w14:paraId="774FC844" w14:textId="77777777" w:rsidR="000B148D" w:rsidRPr="00D07FD6" w:rsidRDefault="000B148D" w:rsidP="00CE0351">
            <w:pPr>
              <w:pStyle w:val="Tablebody"/>
              <w:keepNext/>
              <w:spacing w:before="0" w:after="0"/>
              <w:contextualSpacing/>
              <w:rPr>
                <w:bCs/>
              </w:rPr>
            </w:pPr>
            <w:r w:rsidRPr="00D07FD6">
              <w:rPr>
                <w:bCs/>
              </w:rPr>
              <w:t>If no baseline evaluable QoL and/or no post-baseline QoL assessment:</w:t>
            </w:r>
          </w:p>
          <w:p w14:paraId="4AC2D023" w14:textId="03098AAB" w:rsidR="000B148D" w:rsidRPr="00D07FD6" w:rsidRDefault="000B148D" w:rsidP="00CE0351">
            <w:pPr>
              <w:pStyle w:val="Tablebody"/>
              <w:numPr>
                <w:ilvl w:val="0"/>
                <w:numId w:val="25"/>
              </w:numPr>
              <w:spacing w:before="0" w:after="0"/>
              <w:contextualSpacing/>
              <w:rPr>
                <w:bCs/>
              </w:rPr>
            </w:pPr>
            <w:r w:rsidRPr="00D07FD6">
              <w:rPr>
                <w:bCs/>
              </w:rPr>
              <w:t xml:space="preserve">Death by first survival follow-up (3 months from 40-day visit): </w:t>
            </w:r>
            <w:r w:rsidR="00294FDC" w:rsidRPr="00294FDC">
              <w:rPr>
                <w:bCs/>
                <w:color w:val="000000"/>
                <w:highlight w:val="black"/>
              </w:rPr>
              <w:t>xxxxxxxxxxxxxxxxxxxxxx</w:t>
            </w:r>
          </w:p>
          <w:p w14:paraId="2EB7BD3C" w14:textId="0E36C3F0" w:rsidR="000B148D" w:rsidRPr="00D07FD6" w:rsidRDefault="000B148D" w:rsidP="00CE0351">
            <w:pPr>
              <w:pStyle w:val="Tablebody"/>
              <w:numPr>
                <w:ilvl w:val="0"/>
                <w:numId w:val="25"/>
              </w:numPr>
              <w:spacing w:before="0" w:after="0"/>
              <w:contextualSpacing/>
              <w:rPr>
                <w:bCs/>
              </w:rPr>
            </w:pPr>
            <w:r w:rsidRPr="00D07FD6">
              <w:rPr>
                <w:bCs/>
              </w:rPr>
              <w:t xml:space="preserve">No death: </w:t>
            </w:r>
            <w:r w:rsidR="00294FDC" w:rsidRPr="00294FDC">
              <w:rPr>
                <w:bCs/>
                <w:color w:val="000000"/>
                <w:highlight w:val="black"/>
              </w:rPr>
              <w:t>xxxxxxxxxxxxxxxxxxxxxxxxxxxxxxxxx</w:t>
            </w:r>
          </w:p>
          <w:p w14:paraId="59E37D90" w14:textId="77777777" w:rsidR="000B148D" w:rsidRPr="00D07FD6" w:rsidRDefault="000B148D" w:rsidP="00CE0351">
            <w:pPr>
              <w:pStyle w:val="Tablebody"/>
              <w:spacing w:before="0" w:after="0"/>
              <w:contextualSpacing/>
              <w:rPr>
                <w:bCs/>
              </w:rPr>
            </w:pPr>
            <w:r w:rsidRPr="00D07FD6">
              <w:rPr>
                <w:bCs/>
              </w:rPr>
              <w:t>If baseline and at least one post-baseline QoL assessment:</w:t>
            </w:r>
          </w:p>
          <w:p w14:paraId="773E3E78" w14:textId="3A419574" w:rsidR="000B148D" w:rsidRPr="00D07FD6" w:rsidRDefault="00845ED0" w:rsidP="00CE0351">
            <w:pPr>
              <w:pStyle w:val="Tablebody"/>
              <w:numPr>
                <w:ilvl w:val="0"/>
                <w:numId w:val="26"/>
              </w:numPr>
              <w:spacing w:before="0" w:after="0"/>
              <w:contextualSpacing/>
            </w:pPr>
            <w:r w:rsidRPr="00294FDC">
              <w:rPr>
                <w:color w:val="000000"/>
                <w:highlight w:val="black"/>
              </w:rPr>
              <w:t>X</w:t>
            </w:r>
            <w:r w:rsidR="00294FDC" w:rsidRPr="00294FDC">
              <w:rPr>
                <w:color w:val="000000"/>
                <w:highlight w:val="black"/>
              </w:rPr>
              <w:t>xxxxxxxxxxxxxxxxxxxxxxxxxxxxxxxxxxxxxxxxxxxxxxxxx</w:t>
            </w:r>
            <w:r>
              <w:rPr>
                <w:color w:val="000000"/>
                <w:highlight w:val="black"/>
              </w:rPr>
              <w:t xml:space="preserve"> </w:t>
            </w:r>
            <w:r w:rsidR="00294FDC" w:rsidRPr="00294FDC">
              <w:rPr>
                <w:color w:val="000000"/>
                <w:highlight w:val="black"/>
              </w:rPr>
              <w:t>xxxxxxx</w:t>
            </w:r>
            <w:r>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w:t>
            </w:r>
            <w:r>
              <w:rPr>
                <w:color w:val="000000"/>
                <w:highlight w:val="black"/>
              </w:rPr>
              <w:t xml:space="preserve"> </w:t>
            </w:r>
            <w:r w:rsidR="00294FDC" w:rsidRPr="00294FDC">
              <w:rPr>
                <w:color w:val="000000"/>
                <w:highlight w:val="black"/>
              </w:rPr>
              <w:t>xxxxxxxxxxxxxxxxxxxxxxx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xxxx</w:t>
            </w:r>
            <w:r>
              <w:rPr>
                <w:color w:val="000000"/>
                <w:highlight w:val="black"/>
              </w:rPr>
              <w:t xml:space="preserve"> </w:t>
            </w:r>
            <w:r w:rsidR="00294FDC" w:rsidRPr="00294FDC">
              <w:rPr>
                <w:color w:val="000000"/>
                <w:highlight w:val="black"/>
              </w:rPr>
              <w:t>xxxxx</w:t>
            </w:r>
            <w:r>
              <w:rPr>
                <w:color w:val="000000"/>
                <w:highlight w:val="black"/>
              </w:rPr>
              <w:t xml:space="preserve"> </w:t>
            </w:r>
            <w:r w:rsidR="00294FDC" w:rsidRPr="00294FDC">
              <w:rPr>
                <w:color w:val="000000"/>
                <w:highlight w:val="black"/>
              </w:rPr>
              <w:t>xxxxxxxxxxxx</w:t>
            </w:r>
            <w:r>
              <w:rPr>
                <w:color w:val="000000"/>
                <w:highlight w:val="black"/>
              </w:rPr>
              <w:t xml:space="preserve"> </w:t>
            </w:r>
            <w:r w:rsidR="00294FDC" w:rsidRPr="00294FDC">
              <w:rPr>
                <w:color w:val="000000"/>
                <w:highlight w:val="black"/>
              </w:rPr>
              <w:t>xxxxxxxxxxxxx</w:t>
            </w:r>
            <w:r>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w:t>
            </w:r>
            <w:r>
              <w:rPr>
                <w:color w:val="000000"/>
                <w:highlight w:val="black"/>
              </w:rPr>
              <w:t xml:space="preserve"> </w:t>
            </w:r>
            <w:r w:rsidR="00294FDC" w:rsidRPr="00294FDC">
              <w:rPr>
                <w:color w:val="000000"/>
                <w:highlight w:val="black"/>
              </w:rPr>
              <w:t>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w:t>
            </w:r>
            <w:r>
              <w:rPr>
                <w:color w:val="000000"/>
                <w:highlight w:val="black"/>
              </w:rPr>
              <w:t xml:space="preserve"> </w:t>
            </w:r>
            <w:r w:rsidR="00294FDC" w:rsidRPr="00294FDC">
              <w:rPr>
                <w:color w:val="000000"/>
                <w:highlight w:val="black"/>
              </w:rPr>
              <w:t>xxxxx</w:t>
            </w:r>
            <w:r>
              <w:rPr>
                <w:color w:val="000000"/>
                <w:highlight w:val="black"/>
              </w:rPr>
              <w:t xml:space="preserve"> </w:t>
            </w:r>
            <w:r w:rsidR="00294FDC" w:rsidRPr="00294FDC">
              <w:rPr>
                <w:color w:val="000000"/>
                <w:highlight w:val="black"/>
              </w:rPr>
              <w:t>xxxxx</w:t>
            </w:r>
            <w:r>
              <w:rPr>
                <w:color w:val="000000"/>
                <w:highlight w:val="black"/>
              </w:rPr>
              <w:t xml:space="preserve"> </w:t>
            </w:r>
            <w:r w:rsidR="00294FDC" w:rsidRPr="00294FDC">
              <w:rPr>
                <w:color w:val="000000"/>
                <w:highlight w:val="black"/>
              </w:rPr>
              <w:t>xxxxxxxxxxxxxxx</w:t>
            </w:r>
            <w:r>
              <w:rPr>
                <w:color w:val="000000"/>
                <w:highlight w:val="black"/>
              </w:rPr>
              <w:t xml:space="preserve"> </w:t>
            </w:r>
            <w:r w:rsidR="00294FDC" w:rsidRPr="00294FDC">
              <w:rPr>
                <w:color w:val="000000"/>
                <w:highlight w:val="black"/>
              </w:rPr>
              <w:t>xxxxxxxxxxxxxxxxxxxxxxxxxx</w:t>
            </w:r>
            <w:r>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w:t>
            </w:r>
            <w:r>
              <w:rPr>
                <w:color w:val="000000"/>
                <w:highlight w:val="black"/>
              </w:rPr>
              <w:t xml:space="preserve"> </w:t>
            </w:r>
            <w:r w:rsidR="00294FDC" w:rsidRPr="00294FDC">
              <w:rPr>
                <w:color w:val="000000"/>
                <w:highlight w:val="black"/>
              </w:rPr>
              <w:t>x</w:t>
            </w:r>
            <w:r>
              <w:rPr>
                <w:color w:val="000000"/>
                <w:highlight w:val="black"/>
              </w:rPr>
              <w:t xml:space="preserve"> </w:t>
            </w:r>
            <w:r w:rsidR="00294FDC" w:rsidRPr="00294FDC">
              <w:rPr>
                <w:color w:val="000000"/>
                <w:highlight w:val="black"/>
              </w:rPr>
              <w:t>xxxxxxxxxxxxxx</w:t>
            </w:r>
            <w:r>
              <w:rPr>
                <w:color w:val="000000"/>
                <w:highlight w:val="black"/>
              </w:rPr>
              <w:t xml:space="preserve"> </w:t>
            </w:r>
            <w:r w:rsidR="00294FDC" w:rsidRPr="00294FDC">
              <w:rPr>
                <w:color w:val="000000"/>
                <w:highlight w:val="black"/>
              </w:rPr>
              <w:t>xxxxxxxxxxxxx</w:t>
            </w:r>
            <w:r>
              <w:rPr>
                <w:color w:val="000000"/>
                <w:highlight w:val="black"/>
              </w:rPr>
              <w:t xml:space="preserve"> </w:t>
            </w:r>
            <w:r w:rsidR="00294FDC" w:rsidRPr="00294FDC">
              <w:rPr>
                <w:color w:val="000000"/>
                <w:highlight w:val="black"/>
              </w:rPr>
              <w:t>xxxxxxxxxxx</w:t>
            </w:r>
            <w:r>
              <w:rPr>
                <w:color w:val="000000"/>
                <w:highlight w:val="black"/>
              </w:rPr>
              <w:t xml:space="preserve"> </w:t>
            </w:r>
            <w:r w:rsidR="00294FDC" w:rsidRPr="00294FDC">
              <w:rPr>
                <w:color w:val="000000"/>
                <w:highlight w:val="black"/>
              </w:rPr>
              <w:t>xxxxxxxxxxx</w:t>
            </w:r>
            <w:r>
              <w:rPr>
                <w:color w:val="000000"/>
                <w:highlight w:val="black"/>
              </w:rPr>
              <w:t xml:space="preserve"> </w:t>
            </w:r>
            <w:r w:rsidR="00294FDC" w:rsidRPr="00294FDC">
              <w:rPr>
                <w:color w:val="000000"/>
                <w:highlight w:val="black"/>
              </w:rPr>
              <w:t>xxxxxxxxx</w:t>
            </w:r>
            <w:r>
              <w:rPr>
                <w:color w:val="000000"/>
                <w:highlight w:val="black"/>
              </w:rPr>
              <w:t xml:space="preserve"> </w:t>
            </w:r>
            <w:r w:rsidR="00294FDC" w:rsidRPr="00294FDC">
              <w:rPr>
                <w:color w:val="000000"/>
                <w:highlight w:val="black"/>
              </w:rPr>
              <w:t>xxxx</w:t>
            </w:r>
            <w:r>
              <w:rPr>
                <w:color w:val="000000"/>
                <w:highlight w:val="black"/>
              </w:rPr>
              <w:t xml:space="preserve"> </w:t>
            </w:r>
            <w:r w:rsidR="00294FDC" w:rsidRPr="00294FDC">
              <w:rPr>
                <w:color w:val="000000"/>
                <w:highlight w:val="black"/>
              </w:rPr>
              <w:t>xxxxxxxxxxxxxxxxxxx</w:t>
            </w:r>
            <w:r w:rsidR="000B148D" w:rsidRPr="00D07FD6">
              <w:t xml:space="preserve">Death by first survival follow-up (3 months from 40-day visit): </w:t>
            </w:r>
            <w:r w:rsidR="00294FDC" w:rsidRPr="00294FDC">
              <w:rPr>
                <w:color w:val="000000"/>
                <w:highlight w:val="black"/>
              </w:rPr>
              <w:t>xxxxxxxxxxxxxxxxxxxxxx</w:t>
            </w:r>
          </w:p>
          <w:p w14:paraId="29EF6AA5" w14:textId="75D3A48E" w:rsidR="000B148D" w:rsidRPr="00D07FD6" w:rsidRDefault="000B148D" w:rsidP="00CE0351">
            <w:pPr>
              <w:pStyle w:val="Tablebody"/>
              <w:numPr>
                <w:ilvl w:val="0"/>
                <w:numId w:val="26"/>
              </w:numPr>
              <w:spacing w:before="0" w:after="0"/>
              <w:contextualSpacing/>
            </w:pPr>
            <w:r w:rsidRPr="00D07FD6">
              <w:t xml:space="preserve">Others: </w:t>
            </w:r>
            <w:r w:rsidR="00294FDC" w:rsidRPr="00294FDC">
              <w:rPr>
                <w:color w:val="000000"/>
                <w:highlight w:val="black"/>
              </w:rPr>
              <w:t>xxxxxxxxxxxxxxxxxxxxxxxxxxxxxxxxxxxx</w:t>
            </w:r>
          </w:p>
        </w:tc>
      </w:tr>
      <w:tr w:rsidR="006C4BEF" w:rsidRPr="00D07FD6" w14:paraId="04611A15" w14:textId="77777777" w:rsidTr="000B758E">
        <w:tc>
          <w:tcPr>
            <w:tcW w:w="1014" w:type="pct"/>
          </w:tcPr>
          <w:p w14:paraId="4DF10192" w14:textId="5FEB509C" w:rsidR="000B148D" w:rsidRPr="00D07FD6" w:rsidRDefault="000B148D" w:rsidP="00CE0351">
            <w:pPr>
              <w:pStyle w:val="Tablebody"/>
              <w:spacing w:before="0" w:after="0"/>
              <w:contextualSpacing/>
            </w:pPr>
            <w:r w:rsidRPr="00D07FD6">
              <w:t>Resource use/ hospitalisation endpoints in the FAS</w:t>
            </w:r>
            <w:r w:rsidR="00255C70">
              <w:t xml:space="preserve"> and HR-positive cohort</w:t>
            </w:r>
          </w:p>
        </w:tc>
        <w:tc>
          <w:tcPr>
            <w:tcW w:w="1576" w:type="pct"/>
          </w:tcPr>
          <w:p w14:paraId="31D629B6" w14:textId="77777777" w:rsidR="000B148D" w:rsidRPr="00D07FD6" w:rsidRDefault="000B148D" w:rsidP="00CE0351">
            <w:pPr>
              <w:pStyle w:val="Tablebody"/>
              <w:spacing w:before="0" w:after="0"/>
              <w:contextualSpacing/>
            </w:pPr>
            <w:r w:rsidRPr="00D07FD6">
              <w:t>Hospitalisation-related endpoints, including:</w:t>
            </w:r>
          </w:p>
          <w:p w14:paraId="000B05A3" w14:textId="77777777" w:rsidR="000B148D" w:rsidRPr="00D07FD6" w:rsidRDefault="000B148D" w:rsidP="00CE0351">
            <w:pPr>
              <w:pStyle w:val="Tablebody"/>
              <w:numPr>
                <w:ilvl w:val="0"/>
                <w:numId w:val="12"/>
              </w:numPr>
              <w:spacing w:before="0" w:after="0"/>
              <w:contextualSpacing/>
            </w:pPr>
            <w:r w:rsidRPr="00D07FD6">
              <w:t>Reasons for hospitalisation</w:t>
            </w:r>
          </w:p>
          <w:p w14:paraId="41E3DB83" w14:textId="77777777" w:rsidR="000B148D" w:rsidRPr="00D07FD6" w:rsidRDefault="000B148D" w:rsidP="00CE0351">
            <w:pPr>
              <w:pStyle w:val="Tablebody"/>
              <w:numPr>
                <w:ilvl w:val="0"/>
                <w:numId w:val="12"/>
              </w:numPr>
              <w:spacing w:before="0" w:after="0"/>
              <w:contextualSpacing/>
            </w:pPr>
            <w:r w:rsidRPr="00D07FD6">
              <w:t>Discharge status</w:t>
            </w:r>
          </w:p>
          <w:p w14:paraId="5D690B41" w14:textId="77777777" w:rsidR="000B148D" w:rsidRPr="00D07FD6" w:rsidRDefault="000B148D" w:rsidP="00CE0351">
            <w:pPr>
              <w:pStyle w:val="Tablebody"/>
              <w:numPr>
                <w:ilvl w:val="0"/>
                <w:numId w:val="12"/>
              </w:numPr>
              <w:spacing w:before="0" w:after="0"/>
              <w:contextualSpacing/>
            </w:pPr>
            <w:r w:rsidRPr="00D07FD6">
              <w:t>Length of hospital and/or ICU stay</w:t>
            </w:r>
          </w:p>
          <w:p w14:paraId="21E19BD9" w14:textId="5CAF5595" w:rsidR="000B148D" w:rsidRPr="00D07FD6" w:rsidRDefault="000B148D" w:rsidP="00CE0351">
            <w:pPr>
              <w:pStyle w:val="Tablebody"/>
              <w:numPr>
                <w:ilvl w:val="0"/>
                <w:numId w:val="12"/>
              </w:numPr>
              <w:spacing w:before="0" w:after="0"/>
              <w:contextualSpacing/>
              <w:rPr>
                <w:sz w:val="23"/>
                <w:szCs w:val="23"/>
              </w:rPr>
            </w:pPr>
            <w:r w:rsidRPr="00D07FD6">
              <w:t>Time to first hospitalisation, defined as the time from the date of randomisation to the date of the first hospitalisation during the study treatment</w:t>
            </w:r>
            <w:r w:rsidR="002F7203">
              <w:t xml:space="preserve"> </w:t>
            </w:r>
            <w:r w:rsidR="00EB4E04">
              <w:t>(</w:t>
            </w:r>
            <w:r w:rsidR="002F7203">
              <w:t>from date of first dose to 47 days after last dose</w:t>
            </w:r>
            <w:r w:rsidR="00EB4E04">
              <w:t>)</w:t>
            </w:r>
          </w:p>
        </w:tc>
        <w:tc>
          <w:tcPr>
            <w:tcW w:w="2410" w:type="pct"/>
          </w:tcPr>
          <w:p w14:paraId="6724A880" w14:textId="77777777" w:rsidR="000B148D" w:rsidRPr="00D07FD6" w:rsidRDefault="000B148D" w:rsidP="00CE0351">
            <w:pPr>
              <w:pStyle w:val="Tablebody"/>
              <w:spacing w:before="0" w:after="0"/>
              <w:contextualSpacing/>
            </w:pPr>
            <w:r w:rsidRPr="00D07FD6">
              <w:t>Not applicable</w:t>
            </w:r>
          </w:p>
        </w:tc>
      </w:tr>
      <w:tr w:rsidR="000B148D" w:rsidRPr="00D07FD6" w14:paraId="5DF30EC6" w14:textId="77777777">
        <w:tc>
          <w:tcPr>
            <w:tcW w:w="5000" w:type="pct"/>
            <w:gridSpan w:val="3"/>
            <w:shd w:val="clear" w:color="auto" w:fill="F2F2F2" w:themeFill="background1" w:themeFillShade="F2"/>
          </w:tcPr>
          <w:p w14:paraId="2E78737B" w14:textId="77777777" w:rsidR="000B148D" w:rsidRPr="00D07FD6" w:rsidRDefault="000B148D" w:rsidP="00CE0351">
            <w:pPr>
              <w:pStyle w:val="Tableheading"/>
              <w:spacing w:before="0" w:after="0"/>
              <w:contextualSpacing/>
            </w:pPr>
            <w:r w:rsidRPr="00D07FD6">
              <w:t>Exploratory endpoints</w:t>
            </w:r>
          </w:p>
        </w:tc>
      </w:tr>
      <w:tr w:rsidR="006C4BEF" w:rsidRPr="00D07FD6" w14:paraId="207A7B8F" w14:textId="77777777" w:rsidTr="000B758E">
        <w:tc>
          <w:tcPr>
            <w:tcW w:w="1014" w:type="pct"/>
          </w:tcPr>
          <w:p w14:paraId="508A9AA5" w14:textId="77777777" w:rsidR="000B148D" w:rsidRPr="00D07FD6" w:rsidRDefault="000B148D" w:rsidP="00CE0351">
            <w:pPr>
              <w:pStyle w:val="Tablebody"/>
              <w:spacing w:before="0" w:after="0"/>
              <w:contextualSpacing/>
            </w:pPr>
            <w:r w:rsidRPr="00D07FD6">
              <w:lastRenderedPageBreak/>
              <w:t>Time to response (by BICR) in the FAS and HR-positive cohort</w:t>
            </w:r>
          </w:p>
        </w:tc>
        <w:tc>
          <w:tcPr>
            <w:tcW w:w="1576" w:type="pct"/>
          </w:tcPr>
          <w:p w14:paraId="705B882D" w14:textId="77777777" w:rsidR="000B148D" w:rsidRPr="00D07FD6" w:rsidRDefault="000B148D" w:rsidP="00CE0351">
            <w:pPr>
              <w:pStyle w:val="Tablebody"/>
              <w:spacing w:before="0" w:after="0"/>
              <w:contextualSpacing/>
            </w:pPr>
            <w:r w:rsidRPr="00D07FD6">
              <w:t>Defined as the time from the date of randomisation to the date of the first documentation of objective response (CR or PR), based on BICR. Time to response was measured for only those patients who had a CR or PR</w:t>
            </w:r>
          </w:p>
        </w:tc>
        <w:tc>
          <w:tcPr>
            <w:tcW w:w="2410" w:type="pct"/>
          </w:tcPr>
          <w:p w14:paraId="02841732" w14:textId="77777777" w:rsidR="000B148D" w:rsidRPr="00D07FD6" w:rsidRDefault="000B148D" w:rsidP="00CE0351">
            <w:pPr>
              <w:pStyle w:val="Tablebody"/>
              <w:spacing w:before="0" w:after="0"/>
              <w:contextualSpacing/>
            </w:pPr>
            <w:r w:rsidRPr="00D07FD6">
              <w:t>NA</w:t>
            </w:r>
          </w:p>
        </w:tc>
      </w:tr>
      <w:tr w:rsidR="006C4BEF" w:rsidRPr="00D07FD6" w14:paraId="10A848E5" w14:textId="77777777" w:rsidTr="000B758E">
        <w:tc>
          <w:tcPr>
            <w:tcW w:w="1014" w:type="pct"/>
          </w:tcPr>
          <w:p w14:paraId="15E2DEBE" w14:textId="77777777" w:rsidR="000B148D" w:rsidRPr="00D07FD6" w:rsidRDefault="000B148D" w:rsidP="00CE0351">
            <w:pPr>
              <w:pStyle w:val="Tablebody"/>
              <w:spacing w:before="0" w:after="0"/>
              <w:contextualSpacing/>
            </w:pPr>
            <w:r w:rsidRPr="00D07FD6">
              <w:t>Best percent change in the sum of the diameter of measurable tumours based on BICR in the FAS and HR-positive cohort</w:t>
            </w:r>
          </w:p>
        </w:tc>
        <w:tc>
          <w:tcPr>
            <w:tcW w:w="1576" w:type="pct"/>
          </w:tcPr>
          <w:p w14:paraId="3B87D592" w14:textId="77777777" w:rsidR="000B148D" w:rsidRPr="00D07FD6" w:rsidRDefault="000B148D" w:rsidP="00CE0351">
            <w:pPr>
              <w:pStyle w:val="Tablebody"/>
              <w:spacing w:before="0" w:after="0"/>
              <w:contextualSpacing/>
            </w:pPr>
            <w:r w:rsidRPr="00D07FD6">
              <w:t>The tumour measurement at the Screening Visit was used as the baseline tumour measurement</w:t>
            </w:r>
          </w:p>
        </w:tc>
        <w:tc>
          <w:tcPr>
            <w:tcW w:w="2410" w:type="pct"/>
          </w:tcPr>
          <w:p w14:paraId="651924DE" w14:textId="77777777" w:rsidR="000B148D" w:rsidRPr="00D07FD6" w:rsidRDefault="000B148D" w:rsidP="00CE0351">
            <w:pPr>
              <w:pStyle w:val="Tablebody"/>
              <w:spacing w:before="0" w:after="0"/>
              <w:contextualSpacing/>
            </w:pPr>
            <w:r w:rsidRPr="00D07FD6">
              <w:t>NA</w:t>
            </w:r>
          </w:p>
        </w:tc>
      </w:tr>
      <w:tr w:rsidR="006C4BEF" w:rsidRPr="00D07FD6" w14:paraId="7BB95E86" w14:textId="77777777" w:rsidTr="000B758E">
        <w:tc>
          <w:tcPr>
            <w:tcW w:w="1014" w:type="pct"/>
          </w:tcPr>
          <w:p w14:paraId="2301306A" w14:textId="77777777" w:rsidR="000B148D" w:rsidRPr="00D07FD6" w:rsidRDefault="000B148D" w:rsidP="00CE0351">
            <w:pPr>
              <w:pStyle w:val="Tablebody"/>
              <w:spacing w:before="0" w:after="0"/>
              <w:contextualSpacing/>
            </w:pPr>
            <w:r w:rsidRPr="00D07FD6">
              <w:t>Clinical benefit rate (by BICR) in the FAS and HR-positive cohort</w:t>
            </w:r>
          </w:p>
        </w:tc>
        <w:tc>
          <w:tcPr>
            <w:tcW w:w="1576" w:type="pct"/>
          </w:tcPr>
          <w:p w14:paraId="7FAB2753" w14:textId="77777777" w:rsidR="000B148D" w:rsidRPr="00D07FD6" w:rsidRDefault="000B148D" w:rsidP="00CE0351">
            <w:pPr>
              <w:pStyle w:val="Tablebody"/>
              <w:spacing w:before="0" w:after="0"/>
              <w:contextualSpacing/>
            </w:pPr>
            <w:r w:rsidRPr="00D07FD6">
              <w:t>Defined as the sum of CR rate, PR rate, and more than 6 months SD rate, based on BICR</w:t>
            </w:r>
          </w:p>
        </w:tc>
        <w:tc>
          <w:tcPr>
            <w:tcW w:w="2410" w:type="pct"/>
          </w:tcPr>
          <w:p w14:paraId="64108CAB" w14:textId="77777777" w:rsidR="000B148D" w:rsidRPr="00D07FD6" w:rsidRDefault="000B148D" w:rsidP="00CE0351">
            <w:pPr>
              <w:pStyle w:val="Tablebody"/>
              <w:spacing w:before="0" w:after="0"/>
              <w:contextualSpacing/>
            </w:pPr>
            <w:r w:rsidRPr="00D07FD6">
              <w:t>Both of the following conditions must have been met for “more than 6 months SD”:</w:t>
            </w:r>
          </w:p>
          <w:p w14:paraId="69F15D27" w14:textId="29A865E4" w:rsidR="000B148D" w:rsidRPr="00D07FD6" w:rsidRDefault="00294FDC" w:rsidP="00CE0351">
            <w:pPr>
              <w:pStyle w:val="Tablebody"/>
              <w:numPr>
                <w:ilvl w:val="0"/>
                <w:numId w:val="21"/>
              </w:numPr>
              <w:spacing w:before="0" w:after="0"/>
              <w:contextualSpacing/>
            </w:pPr>
            <w:r w:rsidRPr="00294FDC">
              <w:rPr>
                <w:color w:val="000000"/>
                <w:highlight w:val="black"/>
              </w:rPr>
              <w:t>xxxxxxxxxxxxxxxxxxxxxxxxxxxx</w:t>
            </w:r>
            <w:r w:rsidR="000B148D" w:rsidRPr="00D07FD6">
              <w:t xml:space="preserve">, and </w:t>
            </w:r>
          </w:p>
          <w:p w14:paraId="6B8F839F" w14:textId="56B568A6" w:rsidR="000B148D" w:rsidRPr="00294FDC" w:rsidRDefault="00294FDC" w:rsidP="00CE0351">
            <w:pPr>
              <w:pStyle w:val="Tablebody"/>
              <w:numPr>
                <w:ilvl w:val="0"/>
                <w:numId w:val="21"/>
              </w:numPr>
              <w:spacing w:before="0" w:after="0"/>
              <w:contextualSpacing/>
              <w:rPr>
                <w:color w:val="000000"/>
                <w:highlight w:val="black"/>
              </w:rPr>
            </w:pPr>
            <w:r w:rsidRPr="00294FDC">
              <w:rPr>
                <w:color w:val="000000"/>
                <w:highlight w:val="black"/>
              </w:rPr>
              <w:t>xxxxxxxxxxxxxxxxxxxxxxxxxxxxxxxxxxx</w:t>
            </w:r>
          </w:p>
        </w:tc>
      </w:tr>
      <w:tr w:rsidR="006C4BEF" w:rsidRPr="00D07FD6" w14:paraId="6AA918DD" w14:textId="77777777" w:rsidTr="000B758E">
        <w:tc>
          <w:tcPr>
            <w:tcW w:w="1014" w:type="pct"/>
          </w:tcPr>
          <w:p w14:paraId="116C2CF3" w14:textId="77777777" w:rsidR="000B148D" w:rsidRPr="00D07FD6" w:rsidRDefault="000B148D" w:rsidP="00CE0351">
            <w:pPr>
              <w:pStyle w:val="Tablebody"/>
              <w:spacing w:before="0" w:after="0"/>
              <w:contextualSpacing/>
            </w:pPr>
            <w:r w:rsidRPr="00D07FD6">
              <w:t>PFS on the next line of therapy (by IA) in the FAS and HR-positive cohort</w:t>
            </w:r>
          </w:p>
        </w:tc>
        <w:tc>
          <w:tcPr>
            <w:tcW w:w="1576" w:type="pct"/>
          </w:tcPr>
          <w:p w14:paraId="7E0519E6" w14:textId="77777777" w:rsidR="000B148D" w:rsidRPr="00D07FD6" w:rsidRDefault="000B148D" w:rsidP="00CE0351">
            <w:pPr>
              <w:pStyle w:val="Tablebody"/>
              <w:spacing w:before="0" w:after="0"/>
              <w:contextualSpacing/>
            </w:pPr>
            <w:r w:rsidRPr="00D07FD6">
              <w:t>Defined as the time from date of randomisation to the first documented progression on next-line therapy or death due to any cause, whichever occurs first</w:t>
            </w:r>
          </w:p>
        </w:tc>
        <w:tc>
          <w:tcPr>
            <w:tcW w:w="2410" w:type="pct"/>
          </w:tcPr>
          <w:p w14:paraId="24BF9287" w14:textId="77777777" w:rsidR="000B148D" w:rsidRPr="00D07FD6" w:rsidRDefault="000B148D" w:rsidP="00CE0351">
            <w:pPr>
              <w:pStyle w:val="Tablebody"/>
              <w:spacing w:before="0" w:after="0"/>
              <w:contextualSpacing/>
              <w:rPr>
                <w:bCs/>
              </w:rPr>
            </w:pPr>
            <w:r w:rsidRPr="00D07FD6">
              <w:rPr>
                <w:bCs/>
              </w:rPr>
              <w:t>If patients did not receive new systemic anti-cancer therapy:</w:t>
            </w:r>
          </w:p>
          <w:p w14:paraId="64651630" w14:textId="2C6B6DAD" w:rsidR="000B148D" w:rsidRPr="00D07FD6" w:rsidRDefault="000B148D" w:rsidP="00CE0351">
            <w:pPr>
              <w:pStyle w:val="Tablebody"/>
              <w:numPr>
                <w:ilvl w:val="0"/>
                <w:numId w:val="22"/>
              </w:numPr>
              <w:spacing w:before="0" w:after="0"/>
              <w:contextualSpacing/>
              <w:rPr>
                <w:bCs/>
              </w:rPr>
            </w:pPr>
            <w:r w:rsidRPr="00D07FD6">
              <w:rPr>
                <w:bCs/>
              </w:rPr>
              <w:t xml:space="preserve">Death: </w:t>
            </w:r>
            <w:r w:rsidR="00294FDC" w:rsidRPr="00294FDC">
              <w:rPr>
                <w:color w:val="000000"/>
                <w:highlight w:val="black"/>
              </w:rPr>
              <w:t>xxxxxxxxxxxxxxxxxxxxxx</w:t>
            </w:r>
          </w:p>
          <w:p w14:paraId="151124C7" w14:textId="378A8D20" w:rsidR="000B148D" w:rsidRPr="00D07FD6" w:rsidRDefault="000B148D" w:rsidP="00CE0351">
            <w:pPr>
              <w:pStyle w:val="Tablebody"/>
              <w:numPr>
                <w:ilvl w:val="0"/>
                <w:numId w:val="22"/>
              </w:numPr>
              <w:spacing w:before="0" w:after="0"/>
              <w:contextualSpacing/>
              <w:rPr>
                <w:bCs/>
              </w:rPr>
            </w:pPr>
            <w:r w:rsidRPr="00D07FD6">
              <w:rPr>
                <w:bCs/>
              </w:rPr>
              <w:t xml:space="preserve">No death: </w:t>
            </w:r>
            <w:r w:rsidR="00294FDC" w:rsidRPr="00294FDC">
              <w:rPr>
                <w:color w:val="000000"/>
                <w:highlight w:val="black"/>
              </w:rPr>
              <w:t>xxxxxxxxxxxxxxxxxxxxxxxxxxxxxxxxxxxxx</w:t>
            </w:r>
          </w:p>
          <w:p w14:paraId="4DBCAB00" w14:textId="77777777" w:rsidR="000B148D" w:rsidRPr="00D07FD6" w:rsidRDefault="000B148D" w:rsidP="00CE0351">
            <w:pPr>
              <w:pStyle w:val="Tablebody"/>
              <w:keepNext/>
              <w:spacing w:before="0" w:after="0"/>
              <w:contextualSpacing/>
              <w:rPr>
                <w:bCs/>
              </w:rPr>
            </w:pPr>
            <w:r w:rsidRPr="00D07FD6">
              <w:rPr>
                <w:bCs/>
              </w:rPr>
              <w:t>If patients received new systemic anti-cancer therapy:</w:t>
            </w:r>
          </w:p>
          <w:p w14:paraId="59F90E7E" w14:textId="2782B16E" w:rsidR="000B148D" w:rsidRPr="00D07FD6" w:rsidRDefault="000B148D" w:rsidP="00CE0351">
            <w:pPr>
              <w:pStyle w:val="Tablebody"/>
              <w:numPr>
                <w:ilvl w:val="0"/>
                <w:numId w:val="23"/>
              </w:numPr>
              <w:spacing w:before="0" w:after="0"/>
              <w:contextualSpacing/>
            </w:pPr>
            <w:r w:rsidRPr="00D07FD6">
              <w:t xml:space="preserve">Disease progression during next line therapy before/on the analysis cut-off date: </w:t>
            </w:r>
            <w:r w:rsidR="00294FDC" w:rsidRPr="00294FDC">
              <w:rPr>
                <w:color w:val="000000"/>
                <w:highlight w:val="black"/>
              </w:rPr>
              <w:t>xxxxxxxxxxxxxxxxxxxxxxxxxxxxxxxxxxxxxxxxxxxxxxx</w:t>
            </w:r>
          </w:p>
          <w:p w14:paraId="42ADDC67" w14:textId="6E605D50" w:rsidR="000B148D" w:rsidRPr="00D07FD6" w:rsidRDefault="000B148D" w:rsidP="00CE0351">
            <w:pPr>
              <w:pStyle w:val="Tablebody"/>
              <w:numPr>
                <w:ilvl w:val="0"/>
                <w:numId w:val="23"/>
              </w:numPr>
              <w:spacing w:before="0" w:after="0"/>
              <w:contextualSpacing/>
            </w:pPr>
            <w:r w:rsidRPr="00D07FD6">
              <w:t xml:space="preserve">Death during next line therapy and before/on the analysis cut-off date: </w:t>
            </w:r>
            <w:r w:rsidR="00294FDC" w:rsidRPr="00294FDC">
              <w:rPr>
                <w:color w:val="000000"/>
                <w:highlight w:val="black"/>
              </w:rPr>
              <w:t>xxxxxxxxx</w:t>
            </w:r>
            <w:r w:rsidR="00845ED0">
              <w:rPr>
                <w:color w:val="000000"/>
                <w:highlight w:val="black"/>
              </w:rPr>
              <w:t xml:space="preserve"> </w:t>
            </w:r>
            <w:r w:rsidR="00294FDC" w:rsidRPr="00294FDC">
              <w:rPr>
                <w:color w:val="000000"/>
                <w:highlight w:val="black"/>
              </w:rPr>
              <w:t>xxxxxxxxxxxxx</w:t>
            </w:r>
          </w:p>
          <w:p w14:paraId="22ED3316" w14:textId="1E4DFB66" w:rsidR="000B148D" w:rsidRPr="00D07FD6" w:rsidRDefault="000B148D" w:rsidP="00CE0351">
            <w:pPr>
              <w:pStyle w:val="Tablebody"/>
              <w:numPr>
                <w:ilvl w:val="0"/>
                <w:numId w:val="24"/>
              </w:numPr>
              <w:spacing w:before="0" w:after="0"/>
              <w:contextualSpacing/>
            </w:pPr>
            <w:r w:rsidRPr="00D07FD6">
              <w:t>No disease progression/death during next line therapy and received a second new systemic anti-cancer therapy before/on the analysis cut</w:t>
            </w:r>
            <w:r w:rsidRPr="00D07FD6">
              <w:noBreakHyphen/>
              <w:t xml:space="preserve">off date: </w:t>
            </w:r>
            <w:r w:rsidR="00294FDC" w:rsidRPr="00294FDC">
              <w:rPr>
                <w:color w:val="000000"/>
                <w:highlight w:val="black"/>
              </w:rPr>
              <w:t>xxxxxxxxxxxxxxxxxxxxxxxxxxx</w:t>
            </w:r>
            <w:r w:rsidR="009F3965">
              <w:rPr>
                <w:color w:val="000000"/>
                <w:highlight w:val="black"/>
              </w:rPr>
              <w:t xml:space="preserve"> </w:t>
            </w:r>
            <w:r w:rsidR="00294FDC" w:rsidRPr="00294FDC">
              <w:rPr>
                <w:color w:val="000000"/>
                <w:highlight w:val="black"/>
              </w:rPr>
              <w:t>xxxxxxxxxxxxxxxxxxxxxxxx</w:t>
            </w:r>
          </w:p>
          <w:p w14:paraId="00CD9A67" w14:textId="6B87A2C4" w:rsidR="000B148D" w:rsidRPr="00D07FD6" w:rsidRDefault="000B148D" w:rsidP="00CE0351">
            <w:pPr>
              <w:pStyle w:val="Tablebody"/>
              <w:numPr>
                <w:ilvl w:val="0"/>
                <w:numId w:val="24"/>
              </w:numPr>
              <w:spacing w:before="0" w:after="0"/>
              <w:contextualSpacing/>
            </w:pPr>
            <w:r w:rsidRPr="00D07FD6">
              <w:t xml:space="preserve">No disease progression/death during next line therapy did not receive a second new systemic anti-cancer therapy before/on the analysis cut-off date: </w:t>
            </w:r>
            <w:r w:rsidR="00294FDC" w:rsidRPr="00294FDC">
              <w:rPr>
                <w:color w:val="000000"/>
                <w:highlight w:val="black"/>
              </w:rPr>
              <w:t>xxxxxxxxx</w:t>
            </w:r>
            <w:r w:rsidR="00845ED0">
              <w:rPr>
                <w:color w:val="000000"/>
                <w:highlight w:val="black"/>
              </w:rPr>
              <w:t xml:space="preserve"> </w:t>
            </w:r>
            <w:r w:rsidR="00294FDC" w:rsidRPr="00294FDC">
              <w:rPr>
                <w:color w:val="000000"/>
                <w:highlight w:val="black"/>
              </w:rPr>
              <w:t>xxxxxxxxxxxxxxxxxxxx</w:t>
            </w:r>
          </w:p>
        </w:tc>
      </w:tr>
      <w:tr w:rsidR="006C4BEF" w:rsidRPr="00D07FD6" w14:paraId="0A4B405B" w14:textId="77777777" w:rsidTr="000B758E">
        <w:tc>
          <w:tcPr>
            <w:tcW w:w="1014" w:type="pct"/>
          </w:tcPr>
          <w:p w14:paraId="742BC002" w14:textId="77777777" w:rsidR="000B148D" w:rsidRPr="00D07FD6" w:rsidRDefault="000B148D" w:rsidP="00CE0351">
            <w:pPr>
              <w:pStyle w:val="Tablebody"/>
              <w:spacing w:before="0" w:after="0"/>
              <w:contextualSpacing/>
            </w:pPr>
            <w:r w:rsidRPr="00D07FD6">
              <w:t>Disease control rate (by BICR or IA) in the FAS and HR-positive cohort</w:t>
            </w:r>
          </w:p>
        </w:tc>
        <w:tc>
          <w:tcPr>
            <w:tcW w:w="1576" w:type="pct"/>
          </w:tcPr>
          <w:p w14:paraId="4D71FD58" w14:textId="77777777" w:rsidR="000B148D" w:rsidRPr="00D07FD6" w:rsidRDefault="000B148D" w:rsidP="00CE0351">
            <w:pPr>
              <w:pStyle w:val="Tablebody"/>
              <w:spacing w:before="0" w:after="0"/>
              <w:contextualSpacing/>
            </w:pPr>
            <w:r w:rsidRPr="00D07FD6">
              <w:t>Defined as the proportion of subjects with BOR of CR, PR, or SD, based on BICR and investigator assessment.</w:t>
            </w:r>
          </w:p>
        </w:tc>
        <w:tc>
          <w:tcPr>
            <w:tcW w:w="2410" w:type="pct"/>
          </w:tcPr>
          <w:p w14:paraId="2910F31C" w14:textId="77777777" w:rsidR="000B148D" w:rsidRPr="00D07FD6" w:rsidRDefault="000B148D" w:rsidP="00CE0351">
            <w:pPr>
              <w:pStyle w:val="Tablebody"/>
              <w:spacing w:before="0" w:after="0"/>
              <w:contextualSpacing/>
              <w:rPr>
                <w:bCs/>
              </w:rPr>
            </w:pPr>
            <w:r w:rsidRPr="00D07FD6">
              <w:rPr>
                <w:bCs/>
              </w:rPr>
              <w:t>NA</w:t>
            </w:r>
          </w:p>
        </w:tc>
      </w:tr>
      <w:tr w:rsidR="006C4BEF" w:rsidRPr="00D07FD6" w14:paraId="0DA7CE45" w14:textId="77777777" w:rsidTr="000B758E">
        <w:tc>
          <w:tcPr>
            <w:tcW w:w="1014" w:type="pct"/>
          </w:tcPr>
          <w:p w14:paraId="03F0ABF8" w14:textId="77777777" w:rsidR="000B148D" w:rsidRPr="00D07FD6" w:rsidRDefault="000B148D" w:rsidP="00CE0351">
            <w:pPr>
              <w:pStyle w:val="Tablebody"/>
              <w:spacing w:before="0" w:after="0"/>
              <w:contextualSpacing/>
            </w:pPr>
            <w:r w:rsidRPr="00D07FD6">
              <w:t>PFS, OS, ORR, and duration of response in the HR-negative cohort</w:t>
            </w:r>
          </w:p>
        </w:tc>
        <w:tc>
          <w:tcPr>
            <w:tcW w:w="1576" w:type="pct"/>
          </w:tcPr>
          <w:p w14:paraId="4301F274" w14:textId="77777777" w:rsidR="000B148D" w:rsidRPr="00D07FD6" w:rsidRDefault="000B148D" w:rsidP="00CE0351">
            <w:pPr>
              <w:pStyle w:val="Tablebody"/>
              <w:spacing w:before="0" w:after="0"/>
              <w:contextualSpacing/>
            </w:pPr>
            <w:r w:rsidRPr="00D07FD6">
              <w:t>As per their respective definitions in the HR-positive cohort and FAS.</w:t>
            </w:r>
          </w:p>
        </w:tc>
        <w:tc>
          <w:tcPr>
            <w:tcW w:w="2410" w:type="pct"/>
          </w:tcPr>
          <w:p w14:paraId="3CBF302C" w14:textId="77777777" w:rsidR="000B148D" w:rsidRPr="00D07FD6" w:rsidRDefault="000B148D" w:rsidP="00CE0351">
            <w:pPr>
              <w:pStyle w:val="Tablebody"/>
              <w:spacing w:before="0" w:after="0"/>
              <w:contextualSpacing/>
              <w:rPr>
                <w:bCs/>
              </w:rPr>
            </w:pPr>
            <w:r w:rsidRPr="00D07FD6">
              <w:t>As per their respective definitions in the HR-positive cohort and FAS.</w:t>
            </w:r>
          </w:p>
        </w:tc>
      </w:tr>
      <w:tr w:rsidR="000B148D" w:rsidRPr="00D07FD6" w14:paraId="2E00AD15" w14:textId="77777777">
        <w:tc>
          <w:tcPr>
            <w:tcW w:w="5000" w:type="pct"/>
            <w:gridSpan w:val="3"/>
            <w:shd w:val="clear" w:color="auto" w:fill="F2F2F2" w:themeFill="background1" w:themeFillShade="F2"/>
          </w:tcPr>
          <w:p w14:paraId="79A0EF13" w14:textId="77777777" w:rsidR="000B148D" w:rsidRPr="00D07FD6" w:rsidRDefault="000B148D" w:rsidP="00CE0351">
            <w:pPr>
              <w:pStyle w:val="Tableheading"/>
              <w:spacing w:before="0" w:after="0"/>
              <w:contextualSpacing/>
            </w:pPr>
            <w:r w:rsidRPr="00D07FD6">
              <w:lastRenderedPageBreak/>
              <w:t>Safety endpoints</w:t>
            </w:r>
          </w:p>
        </w:tc>
      </w:tr>
      <w:tr w:rsidR="006C4BEF" w:rsidRPr="00D07FD6" w14:paraId="517A3770" w14:textId="77777777" w:rsidTr="000B758E">
        <w:tc>
          <w:tcPr>
            <w:tcW w:w="1014" w:type="pct"/>
          </w:tcPr>
          <w:p w14:paraId="6AFCB7CC" w14:textId="08C0554C" w:rsidR="000B148D" w:rsidRPr="00D07FD6" w:rsidRDefault="000B148D" w:rsidP="00CE0351">
            <w:pPr>
              <w:pStyle w:val="Tablebody"/>
              <w:spacing w:before="0" w:after="0"/>
              <w:contextualSpacing/>
            </w:pPr>
            <w:r w:rsidRPr="00D07FD6">
              <w:t>Assessment of AEs and SAEs</w:t>
            </w:r>
            <w:r w:rsidR="009F3965">
              <w:t xml:space="preserve"> </w:t>
            </w:r>
          </w:p>
        </w:tc>
        <w:tc>
          <w:tcPr>
            <w:tcW w:w="1576" w:type="pct"/>
          </w:tcPr>
          <w:p w14:paraId="0BC6C2EB" w14:textId="19E33AA9" w:rsidR="000B148D" w:rsidRPr="00D07FD6" w:rsidRDefault="000B148D" w:rsidP="00CE0351">
            <w:pPr>
              <w:pStyle w:val="Tablebody"/>
              <w:spacing w:before="0" w:after="0"/>
              <w:contextualSpacing/>
            </w:pPr>
            <w:r w:rsidRPr="00D07FD6">
              <w:rPr>
                <w:rStyle w:val="normaltextrun"/>
              </w:rPr>
              <w:t xml:space="preserve">Safety endpoints included SAEs, TEAEs, AEs of special interest, TEAEs associated </w:t>
            </w:r>
            <w:r w:rsidRPr="00D07FD6">
              <w:t xml:space="preserve">with dose reduction and/or study drug interruption, TEAEs associated with discontinuation of study treatment, TEAEs associated with an outcome of death, physical examination findings (including ECOG performance status), </w:t>
            </w:r>
            <w:r w:rsidRPr="00D07FD6">
              <w:rPr>
                <w:rStyle w:val="normaltextrun"/>
              </w:rPr>
              <w:t>vital sign measurements, standard clinical laboratory parameters, ECG parameters, Echo/MUGA findings.</w:t>
            </w:r>
            <w:r w:rsidR="008750CE">
              <w:rPr>
                <w:rStyle w:val="normaltextrun"/>
              </w:rPr>
              <w:t xml:space="preserve"> </w:t>
            </w:r>
            <w:r w:rsidRPr="00D07FD6">
              <w:rPr>
                <w:rStyle w:val="normaltextrun"/>
              </w:rPr>
              <w:t>All AEs were categorised using the MedDRA. AEs and abnormal laboratory test results, if applicable, were graded using NCI CTCAE Version 5.0</w:t>
            </w:r>
          </w:p>
        </w:tc>
        <w:tc>
          <w:tcPr>
            <w:tcW w:w="2410" w:type="pct"/>
          </w:tcPr>
          <w:p w14:paraId="63305D5A" w14:textId="77777777" w:rsidR="000B148D" w:rsidRPr="00D07FD6" w:rsidRDefault="000B148D" w:rsidP="00CE0351">
            <w:pPr>
              <w:pStyle w:val="Tablebody"/>
              <w:spacing w:before="0" w:after="0"/>
              <w:contextualSpacing/>
            </w:pPr>
            <w:r w:rsidRPr="00D07FD6">
              <w:t>NA</w:t>
            </w:r>
          </w:p>
        </w:tc>
      </w:tr>
    </w:tbl>
    <w:p w14:paraId="58AD932F" w14:textId="675EB43B" w:rsidR="000B148D" w:rsidRPr="00D07FD6" w:rsidRDefault="000B148D" w:rsidP="000B148D">
      <w:pPr>
        <w:pStyle w:val="Footnotes"/>
        <w:sectPr w:rsidR="000B148D" w:rsidRPr="00D07FD6" w:rsidSect="00473DF9">
          <w:pgSz w:w="16838" w:h="11906" w:orient="landscape"/>
          <w:pgMar w:top="1440" w:right="1440" w:bottom="1440" w:left="1440" w:header="708" w:footer="708" w:gutter="0"/>
          <w:cols w:space="708"/>
          <w:docGrid w:linePitch="360"/>
        </w:sectPr>
      </w:pPr>
      <w:r w:rsidRPr="00D07FD6">
        <w:t xml:space="preserve">Abbreviations: </w:t>
      </w:r>
      <w:r w:rsidRPr="00D07FD6">
        <w:rPr>
          <w:rStyle w:val="normaltextrun"/>
          <w:rFonts w:cs="Yu Gothic Light"/>
          <w:shd w:val="clear" w:color="auto" w:fill="FFFFFF"/>
        </w:rPr>
        <w:t xml:space="preserve">BICR, blinded independent central review; </w:t>
      </w:r>
      <w:r w:rsidR="004E4B3E">
        <w:rPr>
          <w:rStyle w:val="normaltextrun"/>
          <w:rFonts w:cs="Yu Gothic Light"/>
          <w:shd w:val="clear" w:color="auto" w:fill="FFFFFF"/>
        </w:rPr>
        <w:t xml:space="preserve">BOR, best overall response; </w:t>
      </w:r>
      <w:r w:rsidRPr="00D07FD6">
        <w:rPr>
          <w:rStyle w:val="normaltextrun"/>
          <w:rFonts w:cs="Yu Gothic Light"/>
          <w:shd w:val="clear" w:color="auto" w:fill="FFFFFF"/>
        </w:rPr>
        <w:t xml:space="preserve">CR, complete response; CTCAE, Common Terminology Criteria for Adverse Events; Echo, echocardiogram; ECG, electrocardiogram; ECOG, Eastern Cooperative Oncology Group; eCRF, electronic case report from; EORTC, </w:t>
      </w:r>
      <w:r w:rsidRPr="00D07FD6">
        <w:t>European Organisation for Research and Treatment of Cancer;</w:t>
      </w:r>
      <w:r>
        <w:t xml:space="preserve"> </w:t>
      </w:r>
      <w:r w:rsidR="00C814FD">
        <w:t>FAS, full analysis set; HR</w:t>
      </w:r>
      <w:r w:rsidR="00146B3A">
        <w:t>-positive</w:t>
      </w:r>
      <w:r w:rsidR="00C814FD">
        <w:t>, hormone receptor</w:t>
      </w:r>
      <w:r w:rsidR="00146B3A">
        <w:t>-positive</w:t>
      </w:r>
      <w:r w:rsidR="00C814FD">
        <w:t>;</w:t>
      </w:r>
      <w:r w:rsidRPr="00D07FD6">
        <w:rPr>
          <w:rStyle w:val="normaltextrun"/>
          <w:rFonts w:cs="Yu Gothic Light"/>
          <w:shd w:val="clear" w:color="auto" w:fill="FFFFFF"/>
        </w:rPr>
        <w:t xml:space="preserve"> IA, investigator assessment; ICU, intensive care unit; MedDRA, Medical Dictionary for Regulatory Activities; mRECIST, modified Response Evaluation Criteria in Solid Tumours; MUGA, multigated acquisition scan; NA, not applicable; NCI, National Cancer Institute; ORR, objective response rate; OS, overall survival; PD, progressive disease; PFS, progression-free survival; PK, pharmacokinetics; PR, partial response; QLQ</w:t>
      </w:r>
      <w:r w:rsidRPr="00D07FD6">
        <w:rPr>
          <w:rStyle w:val="normaltextrun"/>
          <w:rFonts w:cs="Yu Gothic Light"/>
          <w:shd w:val="clear" w:color="auto" w:fill="FFFFFF"/>
        </w:rPr>
        <w:noBreakHyphen/>
        <w:t>BR45,</w:t>
      </w:r>
      <w:r w:rsidRPr="00D07FD6">
        <w:t> </w:t>
      </w:r>
      <w:r w:rsidR="005754E8" w:rsidRPr="00D07FD6">
        <w:t>Quality</w:t>
      </w:r>
      <w:r w:rsidR="005754E8">
        <w:t>-</w:t>
      </w:r>
      <w:r w:rsidRPr="00D07FD6">
        <w:t>of</w:t>
      </w:r>
      <w:r w:rsidR="005754E8">
        <w:t>-l</w:t>
      </w:r>
      <w:r w:rsidRPr="00D07FD6">
        <w:t>ife Breast Cancer questionnaire;</w:t>
      </w:r>
      <w:r w:rsidRPr="00D07FD6">
        <w:rPr>
          <w:rStyle w:val="normaltextrun"/>
          <w:rFonts w:cs="Yu Gothic Light"/>
          <w:shd w:val="clear" w:color="auto" w:fill="FFFFFF"/>
        </w:rPr>
        <w:t xml:space="preserve"> QLQ-C30, </w:t>
      </w:r>
      <w:r w:rsidRPr="00D07FD6">
        <w:t>Quality</w:t>
      </w:r>
      <w:r w:rsidR="005754E8">
        <w:rPr>
          <w:spacing w:val="-16"/>
        </w:rPr>
        <w:t>-</w:t>
      </w:r>
      <w:r w:rsidRPr="00D07FD6">
        <w:t>of</w:t>
      </w:r>
      <w:r w:rsidR="005754E8">
        <w:t>-l</w:t>
      </w:r>
      <w:r w:rsidRPr="00D07FD6">
        <w:t>ife of Cancer Patients questionnaire</w:t>
      </w:r>
      <w:r w:rsidRPr="00D07FD6">
        <w:rPr>
          <w:rStyle w:val="normaltextrun"/>
          <w:rFonts w:cs="Yu Gothic Light"/>
          <w:shd w:val="clear" w:color="auto" w:fill="FFFFFF"/>
        </w:rPr>
        <w:t>; SAP, Statistical Analysis Plan; SD, stable disease; TEAE, treatment-emergent adverse event</w:t>
      </w:r>
      <w:r w:rsidR="00EB4E04">
        <w:rPr>
          <w:rStyle w:val="normaltextrun"/>
          <w:rFonts w:cs="Yu Gothic Light"/>
          <w:shd w:val="clear" w:color="auto" w:fill="FFFFFF"/>
        </w:rPr>
        <w:t>; TTDD, time to definitive deterioration</w:t>
      </w:r>
      <w:r w:rsidRPr="00D07FD6">
        <w:rPr>
          <w:rStyle w:val="normaltextrun"/>
          <w:rFonts w:cs="Yu Gothic Light"/>
          <w:shd w:val="clear" w:color="auto" w:fill="FFFFFF"/>
        </w:rPr>
        <w:t>.</w:t>
      </w:r>
      <w:r w:rsidRPr="00D07FD6">
        <w:br/>
      </w:r>
      <w:r w:rsidRPr="003C648C">
        <w:t>Source: Modi et al., 2022;</w:t>
      </w:r>
      <w:r>
        <w:rPr>
          <w:lang w:val="it-IT"/>
        </w:rPr>
        <w:fldChar w:fldCharType="begin"/>
      </w:r>
      <w:r w:rsidR="00CA6345">
        <w:instrText xml:space="preserve"> ADDIN ZOTERO_ITEM CSL_CITATION {"citationID":"5p74of6F","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it-IT"/>
        </w:rPr>
        <w:fldChar w:fldCharType="separate"/>
      </w:r>
      <w:r w:rsidR="00FD57F4" w:rsidRPr="00FD57F4">
        <w:rPr>
          <w:rFonts w:cs="Arial"/>
          <w:szCs w:val="24"/>
          <w:vertAlign w:val="superscript"/>
        </w:rPr>
        <w:t>6</w:t>
      </w:r>
      <w:r>
        <w:rPr>
          <w:lang w:val="it-IT"/>
        </w:rPr>
        <w:fldChar w:fldCharType="end"/>
      </w:r>
      <w:r w:rsidRPr="003C648C">
        <w:t xml:space="preserve"> Daiichi Sankyo, Inc., 2022 (SAP; Data on File)</w:t>
      </w:r>
      <w:r w:rsidRPr="00D07FD6">
        <w:fldChar w:fldCharType="begin"/>
      </w:r>
      <w:r w:rsidR="00CA6345">
        <w:instrText xml:space="preserve"> ADDIN ZOTERO_ITEM CSL_CITATION {"citationID":"3zuJuAzx","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D07FD6">
        <w:fldChar w:fldCharType="separate"/>
      </w:r>
      <w:r w:rsidR="00CA6345" w:rsidRPr="00CA6345">
        <w:rPr>
          <w:rFonts w:cs="Arial"/>
          <w:szCs w:val="24"/>
          <w:vertAlign w:val="superscript"/>
        </w:rPr>
        <w:t>153</w:t>
      </w:r>
      <w:r w:rsidRPr="00D07FD6">
        <w:fldChar w:fldCharType="end"/>
      </w:r>
    </w:p>
    <w:p w14:paraId="15F46791" w14:textId="77777777" w:rsidR="000B148D" w:rsidRPr="00013D9D" w:rsidRDefault="000B148D" w:rsidP="000B148D">
      <w:pPr>
        <w:pStyle w:val="Heading5"/>
        <w:numPr>
          <w:ilvl w:val="0"/>
          <w:numId w:val="0"/>
        </w:numPr>
      </w:pPr>
      <w:r w:rsidRPr="00013D9D">
        <w:lastRenderedPageBreak/>
        <w:t>Assessment timepoints and follow-up</w:t>
      </w:r>
    </w:p>
    <w:p w14:paraId="5C35D1F5" w14:textId="7EDE4E86" w:rsidR="000B148D" w:rsidRPr="00013D9D" w:rsidRDefault="000B148D" w:rsidP="000B148D">
      <w:pPr>
        <w:pStyle w:val="Body"/>
      </w:pPr>
      <w:r w:rsidRPr="00013D9D">
        <w:t xml:space="preserve">HRQoL questionnaires (EORTC QLQ-C30, EORTC QLQ-BR45, and EQ-5D-5L), </w:t>
      </w:r>
      <w:r w:rsidR="00294FDC" w:rsidRPr="00294FDC">
        <w:rPr>
          <w:color w:val="000000"/>
          <w:highlight w:val="black"/>
        </w:rPr>
        <w:t>xxxxxxxxxxxxxxxxxxxx</w:t>
      </w:r>
      <w:r w:rsidRPr="00013D9D">
        <w:t xml:space="preserve">, </w:t>
      </w:r>
      <w:r w:rsidR="00294FDC" w:rsidRPr="00294FDC">
        <w:rPr>
          <w:color w:val="000000"/>
          <w:highlight w:val="black"/>
        </w:rPr>
        <w:t>xxxxxxxxxxxxxx</w:t>
      </w:r>
      <w:r w:rsidRPr="00013D9D">
        <w:t xml:space="preserve">, and </w:t>
      </w:r>
      <w:r w:rsidR="00294FDC" w:rsidRPr="00294FDC">
        <w:rPr>
          <w:color w:val="000000"/>
          <w:highlight w:val="black"/>
        </w:rPr>
        <w:t>xxxxxxxxxxxxxxxxxxxxxxx</w:t>
      </w:r>
      <w:r w:rsidRPr="00013D9D">
        <w:t xml:space="preserve"> were to be completed/assessed </w:t>
      </w:r>
      <w:r w:rsidR="00294FDC" w:rsidRPr="00294FDC">
        <w:rPr>
          <w:color w:val="000000"/>
          <w:highlight w:val="black"/>
        </w:rPr>
        <w:t>xxxxxxxxxxxxxxxxxxxxxxxxxxxxxxxxxxxx</w:t>
      </w:r>
      <w:r>
        <w:t>.</w:t>
      </w:r>
      <w:r w:rsidRPr="00013D9D">
        <w:fldChar w:fldCharType="begin"/>
      </w:r>
      <w:r w:rsidR="00CA6345">
        <w:instrText xml:space="preserve"> ADDIN ZOTERO_ITEM CSL_CITATION {"citationID":"ranXZqO8","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r w:rsidRPr="00013D9D">
        <w:t xml:space="preserve"> The HRQoL questionnaires were completed before any other assessments or procedures were done on the day. </w:t>
      </w:r>
    </w:p>
    <w:p w14:paraId="17C48B42" w14:textId="63596520" w:rsidR="000B148D" w:rsidRPr="00013D9D" w:rsidRDefault="000B148D" w:rsidP="000B148D">
      <w:pPr>
        <w:pStyle w:val="Body"/>
      </w:pPr>
      <w:r w:rsidRPr="00013D9D">
        <w:t xml:space="preserve">End of treatment assessments were to occur </w:t>
      </w:r>
      <w:r w:rsidR="00294FDC" w:rsidRPr="00294FDC">
        <w:rPr>
          <w:color w:val="000000"/>
          <w:highlight w:val="black"/>
        </w:rPr>
        <w:t>xxxxxxxxxxxxxxxxxxxxxxxxxxxxx</w:t>
      </w:r>
      <w:r w:rsidR="001A395D">
        <w:rPr>
          <w:color w:val="000000"/>
          <w:highlight w:val="black"/>
        </w:rPr>
        <w:t xml:space="preserve"> </w:t>
      </w:r>
      <w:r w:rsidR="00294FDC" w:rsidRPr="00294FDC">
        <w:rPr>
          <w:color w:val="000000"/>
          <w:highlight w:val="black"/>
        </w:rPr>
        <w:t>xxxxxxxxxx</w:t>
      </w:r>
      <w:r w:rsidR="001A395D">
        <w:rPr>
          <w:color w:val="000000"/>
          <w:highlight w:val="black"/>
        </w:rPr>
        <w:t xml:space="preserve"> </w:t>
      </w:r>
      <w:r w:rsidR="00294FDC" w:rsidRPr="00294FDC">
        <w:rPr>
          <w:color w:val="000000"/>
          <w:highlight w:val="black"/>
        </w:rPr>
        <w:t>xxxxxxxxxxx</w:t>
      </w:r>
      <w:r w:rsidR="001A395D">
        <w:rPr>
          <w:color w:val="000000"/>
          <w:highlight w:val="black"/>
        </w:rPr>
        <w:t xml:space="preserve"> </w:t>
      </w:r>
      <w:r w:rsidR="00294FDC" w:rsidRPr="00294FDC">
        <w:rPr>
          <w:color w:val="000000"/>
          <w:highlight w:val="black"/>
        </w:rPr>
        <w:t>xxxxxxxxxxxxxxxxxxxxxxxxxxxxxxxxxxx</w:t>
      </w:r>
      <w:r w:rsidRPr="00013D9D">
        <w:t>.</w:t>
      </w:r>
      <w:r w:rsidRPr="00013D9D">
        <w:fldChar w:fldCharType="begin"/>
      </w:r>
      <w:r w:rsidR="00CA6345">
        <w:instrText xml:space="preserve"> ADDIN ZOTERO_ITEM CSL_CITATION {"citationID":"3u4YHQv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r w:rsidRPr="00013D9D">
        <w:t xml:space="preserve"> Follow-up assessments took place at </w:t>
      </w:r>
      <w:r w:rsidR="00294FDC" w:rsidRPr="00294FDC">
        <w:rPr>
          <w:color w:val="000000"/>
          <w:highlight w:val="black"/>
        </w:rPr>
        <w:t>xxxxxxxxxxxxxxxxx</w:t>
      </w:r>
      <w:r w:rsidRPr="00013D9D">
        <w:t xml:space="preserve"> after administration of the last study treatment or before starting new anti</w:t>
      </w:r>
      <w:r w:rsidR="008A298C">
        <w:t>-cancer</w:t>
      </w:r>
      <w:r w:rsidRPr="00013D9D">
        <w:t xml:space="preserve"> treatment, </w:t>
      </w:r>
      <w:r w:rsidR="00294FDC" w:rsidRPr="00294FDC">
        <w:rPr>
          <w:color w:val="000000"/>
          <w:highlight w:val="black"/>
        </w:rPr>
        <w:t>xxxxxxxxxxxxxxxxxxxx</w:t>
      </w:r>
      <w:r w:rsidRPr="00013D9D">
        <w:t xml:space="preserve">. In long-term follow-up, assessments took place every </w:t>
      </w:r>
      <w:r w:rsidR="00294FDC" w:rsidRPr="00294FDC">
        <w:rPr>
          <w:color w:val="000000"/>
          <w:highlight w:val="black"/>
        </w:rPr>
        <w:t>xxxxxxxxxxxxxxxxx</w:t>
      </w:r>
      <w:r w:rsidR="001A395D">
        <w:rPr>
          <w:color w:val="000000"/>
          <w:highlight w:val="black"/>
        </w:rPr>
        <w:t xml:space="preserve"> </w:t>
      </w:r>
      <w:r w:rsidR="00294FDC" w:rsidRPr="00294FDC">
        <w:rPr>
          <w:color w:val="000000"/>
          <w:highlight w:val="black"/>
        </w:rPr>
        <w:t>xxxxxxxxxxxxx</w:t>
      </w:r>
      <w:r w:rsidR="001A395D">
        <w:rPr>
          <w:color w:val="000000"/>
          <w:highlight w:val="black"/>
        </w:rPr>
        <w:t xml:space="preserve"> </w:t>
      </w:r>
      <w:r w:rsidR="00294FDC" w:rsidRPr="00294FDC">
        <w:rPr>
          <w:color w:val="000000"/>
          <w:highlight w:val="black"/>
        </w:rPr>
        <w:t>xxxxxxxxx</w:t>
      </w:r>
      <w:r w:rsidR="001A395D">
        <w:rPr>
          <w:color w:val="000000"/>
          <w:highlight w:val="black"/>
        </w:rPr>
        <w:t xml:space="preserve"> </w:t>
      </w:r>
      <w:r w:rsidR="00294FDC" w:rsidRPr="00294FDC">
        <w:rPr>
          <w:color w:val="000000"/>
          <w:highlight w:val="black"/>
        </w:rPr>
        <w:t>xxxxxxxxxxxxxxxxxxxx</w:t>
      </w:r>
      <w:r w:rsidR="001A395D">
        <w:rPr>
          <w:color w:val="000000"/>
          <w:highlight w:val="black"/>
        </w:rPr>
        <w:t xml:space="preserve"> </w:t>
      </w:r>
      <w:r w:rsidR="00294FDC" w:rsidRPr="00294FDC">
        <w:rPr>
          <w:color w:val="000000"/>
          <w:highlight w:val="black"/>
        </w:rPr>
        <w:t>xxxxxx</w:t>
      </w:r>
      <w:r w:rsidR="001A395D">
        <w:rPr>
          <w:color w:val="000000"/>
          <w:highlight w:val="black"/>
        </w:rPr>
        <w:t xml:space="preserve"> </w:t>
      </w:r>
      <w:r w:rsidR="00294FDC" w:rsidRPr="00294FDC">
        <w:rPr>
          <w:color w:val="000000"/>
          <w:highlight w:val="black"/>
        </w:rPr>
        <w:t>xxxxxxx</w:t>
      </w:r>
      <w:r w:rsidRPr="00013D9D">
        <w:t xml:space="preserve">, until </w:t>
      </w:r>
      <w:r w:rsidR="00294FDC" w:rsidRPr="00294FDC">
        <w:rPr>
          <w:color w:val="000000"/>
          <w:highlight w:val="black"/>
        </w:rPr>
        <w:t>xxxxx</w:t>
      </w:r>
      <w:r w:rsidRPr="00013D9D">
        <w:t xml:space="preserve">, </w:t>
      </w:r>
      <w:r w:rsidR="00294FDC" w:rsidRPr="00294FDC">
        <w:rPr>
          <w:color w:val="000000"/>
          <w:highlight w:val="black"/>
        </w:rPr>
        <w:t>xxxxxxxxxxxxxxxxxxxxx</w:t>
      </w:r>
      <w:r w:rsidRPr="00013D9D">
        <w:t xml:space="preserve">, </w:t>
      </w:r>
      <w:r w:rsidR="00294FDC" w:rsidRPr="00294FDC">
        <w:rPr>
          <w:color w:val="000000"/>
          <w:highlight w:val="black"/>
        </w:rPr>
        <w:t>xxxxxxxxxxx</w:t>
      </w:r>
      <w:r w:rsidR="001A395D">
        <w:rPr>
          <w:color w:val="000000"/>
          <w:highlight w:val="black"/>
        </w:rPr>
        <w:t xml:space="preserve"> </w:t>
      </w:r>
      <w:r w:rsidR="00294FDC" w:rsidRPr="00294FDC">
        <w:rPr>
          <w:color w:val="000000"/>
          <w:highlight w:val="black"/>
        </w:rPr>
        <w:t>xxxxxx</w:t>
      </w:r>
      <w:r w:rsidRPr="00013D9D">
        <w:t xml:space="preserve">, or </w:t>
      </w:r>
      <w:r w:rsidR="00294FDC" w:rsidRPr="00294FDC">
        <w:rPr>
          <w:color w:val="000000"/>
          <w:highlight w:val="black"/>
        </w:rPr>
        <w:t>xxxxxxxxxxxxx</w:t>
      </w:r>
      <w:r w:rsidRPr="00013D9D">
        <w:t>.</w:t>
      </w:r>
      <w:r w:rsidRPr="00013D9D">
        <w:fldChar w:fldCharType="begin"/>
      </w:r>
      <w:r w:rsidR="00CA6345">
        <w:instrText xml:space="preserve"> ADDIN ZOTERO_ITEM CSL_CITATION {"citationID":"IbIJn5mO","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013D9D">
        <w:fldChar w:fldCharType="separate"/>
      </w:r>
      <w:r w:rsidR="00CA6345" w:rsidRPr="00CA6345">
        <w:rPr>
          <w:rFonts w:cs="Arial"/>
          <w:szCs w:val="24"/>
          <w:vertAlign w:val="superscript"/>
        </w:rPr>
        <w:t>7,153</w:t>
      </w:r>
      <w:r w:rsidRPr="00013D9D">
        <w:fldChar w:fldCharType="end"/>
      </w:r>
    </w:p>
    <w:p w14:paraId="6A1F21FD" w14:textId="65C247C4" w:rsidR="000B148D" w:rsidRPr="00013D9D" w:rsidRDefault="000B148D" w:rsidP="000B148D">
      <w:pPr>
        <w:pStyle w:val="Body"/>
      </w:pPr>
      <w:r w:rsidRPr="00013D9D">
        <w:t xml:space="preserve">Vital signs and pharmacokinetic blood samples (T-DXd arm only) were assessed </w:t>
      </w:r>
      <w:r w:rsidR="00294FDC" w:rsidRPr="00294FDC">
        <w:rPr>
          <w:color w:val="000000"/>
          <w:highlight w:val="black"/>
        </w:rPr>
        <w:t>xxxxxxxx</w:t>
      </w:r>
      <w:r w:rsidR="008E0158">
        <w:rPr>
          <w:color w:val="000000"/>
          <w:highlight w:val="black"/>
        </w:rPr>
        <w:t xml:space="preserve"> </w:t>
      </w:r>
      <w:r w:rsidR="00294FDC" w:rsidRPr="00294FDC">
        <w:rPr>
          <w:color w:val="000000"/>
          <w:highlight w:val="black"/>
        </w:rPr>
        <w:t>xxxx</w:t>
      </w:r>
      <w:r w:rsidR="008E0158">
        <w:rPr>
          <w:color w:val="000000"/>
          <w:highlight w:val="black"/>
        </w:rPr>
        <w:t xml:space="preserve"> </w:t>
      </w:r>
      <w:r w:rsidR="00294FDC" w:rsidRPr="00294FDC">
        <w:rPr>
          <w:color w:val="000000"/>
          <w:highlight w:val="black"/>
        </w:rPr>
        <w:t>xx</w:t>
      </w:r>
      <w:r w:rsidR="008E0158">
        <w:rPr>
          <w:color w:val="000000"/>
          <w:highlight w:val="black"/>
        </w:rPr>
        <w:t xml:space="preserve"> </w:t>
      </w:r>
      <w:r w:rsidR="00294FDC" w:rsidRPr="00294FDC">
        <w:rPr>
          <w:color w:val="000000"/>
          <w:highlight w:val="black"/>
        </w:rPr>
        <w:t>xxxxxxxxxxx</w:t>
      </w:r>
      <w:r w:rsidR="008E0158">
        <w:rPr>
          <w:color w:val="000000"/>
          <w:highlight w:val="black"/>
        </w:rPr>
        <w:t xml:space="preserve"> </w:t>
      </w:r>
      <w:r w:rsidR="00294FDC" w:rsidRPr="00294FDC">
        <w:rPr>
          <w:color w:val="000000"/>
          <w:highlight w:val="black"/>
        </w:rPr>
        <w:t>xxxxxxxxxxxxxxxxxxxxxxxxxxxxxxxxxxxxx</w:t>
      </w:r>
      <w:r w:rsidR="008E0158">
        <w:rPr>
          <w:color w:val="000000"/>
          <w:highlight w:val="black"/>
        </w:rPr>
        <w:t xml:space="preserve"> </w:t>
      </w:r>
      <w:r w:rsidR="00294FDC" w:rsidRPr="00294FDC">
        <w:rPr>
          <w:color w:val="000000"/>
          <w:highlight w:val="black"/>
        </w:rPr>
        <w:t>xxxxxxxxx</w:t>
      </w:r>
      <w:r w:rsidR="00811E0C">
        <w:rPr>
          <w:color w:val="000000"/>
          <w:highlight w:val="black"/>
        </w:rPr>
        <w:t>xx</w:t>
      </w:r>
      <w:r w:rsidR="00294FDC" w:rsidRPr="00294FDC">
        <w:rPr>
          <w:color w:val="000000"/>
          <w:highlight w:val="black"/>
        </w:rPr>
        <w:t>x</w:t>
      </w:r>
      <w:r w:rsidR="008E0158">
        <w:rPr>
          <w:color w:val="000000"/>
          <w:highlight w:val="black"/>
        </w:rPr>
        <w:t xml:space="preserve"> </w:t>
      </w:r>
      <w:r w:rsidR="00294FDC" w:rsidRPr="00294FDC">
        <w:rPr>
          <w:color w:val="000000"/>
          <w:highlight w:val="black"/>
        </w:rPr>
        <w:t>xxxx</w:t>
      </w:r>
      <w:r w:rsidR="008E0158">
        <w:rPr>
          <w:color w:val="000000"/>
          <w:highlight w:val="black"/>
        </w:rPr>
        <w:t xml:space="preserve"> </w:t>
      </w:r>
      <w:r w:rsidR="00294FDC" w:rsidRPr="00294FDC">
        <w:rPr>
          <w:color w:val="000000"/>
          <w:highlight w:val="black"/>
        </w:rPr>
        <w:t>xxxxxxxx</w:t>
      </w:r>
      <w:r w:rsidRPr="00013D9D">
        <w:t>.</w:t>
      </w:r>
      <w:r w:rsidRPr="00013D9D">
        <w:fldChar w:fldCharType="begin"/>
      </w:r>
      <w:r w:rsidR="00CA6345">
        <w:instrText xml:space="preserve"> ADDIN ZOTERO_ITEM CSL_CITATION {"citationID":"a28g0r20t93","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p>
    <w:p w14:paraId="4767DDE5" w14:textId="20BBABB5" w:rsidR="000B148D" w:rsidRPr="00013D9D" w:rsidRDefault="000B148D" w:rsidP="000B148D">
      <w:pPr>
        <w:pStyle w:val="Body"/>
      </w:pPr>
      <w:r w:rsidRPr="00013D9D">
        <w:t>Tumour assessment (</w:t>
      </w:r>
      <w:r w:rsidR="00294FDC" w:rsidRPr="00294FDC">
        <w:rPr>
          <w:color w:val="000000"/>
          <w:highlight w:val="black"/>
        </w:rPr>
        <w:t>xxxxxxxxxxxxxxxxxxxxxxxxxxxxxxxxxxxxxxxxxxxxxxxxx</w:t>
      </w:r>
      <w:r w:rsidR="001A395D">
        <w:rPr>
          <w:color w:val="000000"/>
          <w:highlight w:val="black"/>
        </w:rPr>
        <w:t xml:space="preserve">  </w:t>
      </w:r>
      <w:r w:rsidRPr="00013D9D">
        <w:t xml:space="preserve"> were to take place </w:t>
      </w:r>
      <w:r w:rsidR="00294FDC" w:rsidRPr="00294FDC">
        <w:rPr>
          <w:color w:val="000000"/>
          <w:highlight w:val="black"/>
        </w:rPr>
        <w:t>xxxxxxxxxxxxxxx</w:t>
      </w:r>
      <w:r w:rsidRPr="00013D9D">
        <w:t xml:space="preserve"> and at </w:t>
      </w:r>
      <w:r w:rsidR="00294FDC" w:rsidRPr="00294FDC">
        <w:rPr>
          <w:color w:val="000000"/>
          <w:highlight w:val="black"/>
        </w:rPr>
        <w:t>xxxxxxxxxxxxxxxxxxxx</w:t>
      </w:r>
      <w:r w:rsidRPr="00013D9D">
        <w:t>.</w:t>
      </w:r>
      <w:r w:rsidRPr="00013D9D">
        <w:fldChar w:fldCharType="begin"/>
      </w:r>
      <w:r w:rsidR="00CA6345">
        <w:instrText xml:space="preserve"> ADDIN ZOTERO_ITEM CSL_CITATION {"citationID":"TuyvhjyE","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013D9D">
        <w:fldChar w:fldCharType="separate"/>
      </w:r>
      <w:r w:rsidR="00CA6345" w:rsidRPr="00CA6345">
        <w:rPr>
          <w:rFonts w:cs="Arial"/>
          <w:szCs w:val="24"/>
          <w:vertAlign w:val="superscript"/>
        </w:rPr>
        <w:t>153</w:t>
      </w:r>
      <w:r w:rsidRPr="00013D9D">
        <w:fldChar w:fldCharType="end"/>
      </w:r>
      <w:r w:rsidRPr="00013D9D">
        <w:t xml:space="preserve"> AEs, concomitant medications, and hospitalisation-related records were recorded </w:t>
      </w:r>
      <w:r w:rsidR="00294FDC" w:rsidRPr="00294FDC">
        <w:rPr>
          <w:color w:val="000000"/>
          <w:highlight w:val="black"/>
        </w:rPr>
        <w:t>xxxxxxxxxxxxxxxxxxxx</w:t>
      </w:r>
      <w:r w:rsidR="008E0158">
        <w:rPr>
          <w:color w:val="000000"/>
          <w:highlight w:val="black"/>
        </w:rPr>
        <w:t xml:space="preserve"> </w:t>
      </w:r>
      <w:r w:rsidR="00294FDC" w:rsidRPr="00294FDC">
        <w:rPr>
          <w:color w:val="000000"/>
          <w:highlight w:val="black"/>
        </w:rPr>
        <w:t>xxxxxxxxxxxxxxxxxxx</w:t>
      </w:r>
      <w:r w:rsidR="008E0158">
        <w:rPr>
          <w:color w:val="000000"/>
          <w:highlight w:val="black"/>
        </w:rPr>
        <w:t xml:space="preserve"> </w:t>
      </w:r>
      <w:r w:rsidR="00294FDC" w:rsidRPr="00294FDC">
        <w:rPr>
          <w:color w:val="000000"/>
          <w:highlight w:val="black"/>
        </w:rPr>
        <w:t>xx</w:t>
      </w:r>
      <w:r w:rsidR="008E0158">
        <w:rPr>
          <w:color w:val="000000"/>
          <w:highlight w:val="black"/>
        </w:rPr>
        <w:t xml:space="preserve"> </w:t>
      </w:r>
      <w:r w:rsidR="00294FDC" w:rsidRPr="00294FDC">
        <w:rPr>
          <w:color w:val="000000"/>
          <w:highlight w:val="black"/>
        </w:rPr>
        <w:t>xxxxxxxxxxxxxxxxxxxxxxxxxxxxxx</w:t>
      </w:r>
      <w:r w:rsidRPr="00013D9D">
        <w:t>.</w:t>
      </w:r>
      <w:r w:rsidRPr="00013D9D">
        <w:fldChar w:fldCharType="begin"/>
      </w:r>
      <w:r w:rsidR="00CA6345">
        <w:instrText xml:space="preserve"> ADDIN ZOTERO_ITEM CSL_CITATION {"citationID":"YPw9Cc7D","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013D9D">
        <w:fldChar w:fldCharType="separate"/>
      </w:r>
      <w:r w:rsidR="00CA6345" w:rsidRPr="00CA6345">
        <w:rPr>
          <w:rFonts w:cs="Arial"/>
          <w:szCs w:val="24"/>
          <w:vertAlign w:val="superscript"/>
        </w:rPr>
        <w:t>7,153</w:t>
      </w:r>
      <w:r w:rsidRPr="00013D9D">
        <w:fldChar w:fldCharType="end"/>
      </w:r>
      <w:r w:rsidRPr="00013D9D">
        <w:t xml:space="preserve"> </w:t>
      </w:r>
    </w:p>
    <w:p w14:paraId="76B8851C" w14:textId="49BD3B24" w:rsidR="000B148D" w:rsidRDefault="000B148D" w:rsidP="000B148D">
      <w:pPr>
        <w:pStyle w:val="Body"/>
      </w:pPr>
      <w:r w:rsidRPr="002E64FC">
        <w:t xml:space="preserve">Questionnaires for HRQoL outcomes were to be completed at </w:t>
      </w:r>
      <w:r w:rsidR="00294FDC" w:rsidRPr="00294FDC">
        <w:rPr>
          <w:color w:val="000000"/>
          <w:highlight w:val="black"/>
        </w:rPr>
        <w:t>xxxxxxxxxxxxxxxxxxx</w:t>
      </w:r>
      <w:r w:rsidR="008E0158">
        <w:rPr>
          <w:color w:val="000000"/>
          <w:highlight w:val="black"/>
        </w:rPr>
        <w:t xml:space="preserve"> </w:t>
      </w:r>
      <w:r w:rsidR="00294FDC" w:rsidRPr="00294FDC">
        <w:rPr>
          <w:color w:val="000000"/>
          <w:highlight w:val="black"/>
        </w:rPr>
        <w:t>xxxxx</w:t>
      </w:r>
      <w:r w:rsidR="008E0158">
        <w:rPr>
          <w:color w:val="000000"/>
          <w:highlight w:val="black"/>
        </w:rPr>
        <w:t xml:space="preserve"> </w:t>
      </w:r>
      <w:r w:rsidR="00294FDC" w:rsidRPr="00294FDC">
        <w:rPr>
          <w:color w:val="000000"/>
          <w:highlight w:val="black"/>
        </w:rPr>
        <w:t>xxxxx</w:t>
      </w:r>
      <w:r w:rsidR="008E0158">
        <w:rPr>
          <w:color w:val="000000"/>
          <w:highlight w:val="black"/>
        </w:rPr>
        <w:t xml:space="preserve"> </w:t>
      </w:r>
      <w:r w:rsidR="00294FDC" w:rsidRPr="00294FDC">
        <w:rPr>
          <w:color w:val="000000"/>
          <w:highlight w:val="black"/>
        </w:rPr>
        <w:t>xxxxx</w:t>
      </w:r>
      <w:r w:rsidR="008E0158">
        <w:rPr>
          <w:color w:val="000000"/>
          <w:highlight w:val="black"/>
        </w:rPr>
        <w:t xml:space="preserve"> </w:t>
      </w:r>
      <w:r w:rsidR="00294FDC" w:rsidRPr="00294FDC">
        <w:rPr>
          <w:color w:val="000000"/>
          <w:highlight w:val="black"/>
        </w:rPr>
        <w:t>xxxxxxxxxxxxxxxxxxxxxxxxxxxxxxxxxxxxxxxxxxx</w:t>
      </w:r>
      <w:r>
        <w:t>,</w:t>
      </w:r>
      <w:r w:rsidRPr="002E64FC">
        <w:t xml:space="preserve"> which was the last data collection </w:t>
      </w:r>
      <w:r>
        <w:t>time</w:t>
      </w:r>
      <w:r w:rsidRPr="002E64FC">
        <w:t xml:space="preserve">point for </w:t>
      </w:r>
      <w:r>
        <w:t>all</w:t>
      </w:r>
      <w:r w:rsidRPr="002E64FC">
        <w:t xml:space="preserve"> questionnaires.</w:t>
      </w:r>
      <w:r>
        <w:fldChar w:fldCharType="begin"/>
      </w:r>
      <w:r w:rsidR="00CA6345">
        <w:instrText xml:space="preserve"> ADDIN ZOTERO_ITEM CSL_CITATION {"citationID":"FweQcsu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2E64FC">
        <w:t xml:space="preserve"> Survival follow-up was assessed at </w:t>
      </w:r>
      <w:r w:rsidR="00294FDC" w:rsidRPr="00294FDC">
        <w:rPr>
          <w:color w:val="000000"/>
          <w:highlight w:val="black"/>
        </w:rPr>
        <w:t>xxxxx</w:t>
      </w:r>
      <w:r w:rsidR="008E0158">
        <w:rPr>
          <w:color w:val="000000"/>
          <w:highlight w:val="black"/>
        </w:rPr>
        <w:t xml:space="preserve"> </w:t>
      </w:r>
      <w:r w:rsidR="00294FDC" w:rsidRPr="00294FDC">
        <w:rPr>
          <w:color w:val="000000"/>
          <w:highlight w:val="black"/>
        </w:rPr>
        <w:t>xxxxxx</w:t>
      </w:r>
      <w:r w:rsidR="008E0158">
        <w:rPr>
          <w:color w:val="000000"/>
          <w:highlight w:val="black"/>
        </w:rPr>
        <w:t xml:space="preserve"> </w:t>
      </w:r>
      <w:r w:rsidR="00294FDC" w:rsidRPr="00294FDC">
        <w:rPr>
          <w:color w:val="000000"/>
          <w:highlight w:val="black"/>
        </w:rPr>
        <w:t>xxxxxxxxxxxxxxxx</w:t>
      </w:r>
      <w:r w:rsidRPr="00AD7949">
        <w:t>follow-up timepoints</w:t>
      </w:r>
      <w:r w:rsidRPr="002E64FC">
        <w:t>.</w:t>
      </w:r>
      <w:r>
        <w:fldChar w:fldCharType="begin"/>
      </w:r>
      <w:r w:rsidR="00CA6345">
        <w:instrText xml:space="preserve"> ADDIN ZOTERO_ITEM CSL_CITATION {"citationID":"kCt3aAmf","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p>
    <w:p w14:paraId="1FD78B18" w14:textId="24A28BB3" w:rsidR="000B148D" w:rsidRDefault="000B148D" w:rsidP="000B148D">
      <w:pPr>
        <w:pStyle w:val="Body"/>
      </w:pPr>
      <w:r w:rsidRPr="00013D9D">
        <w:t xml:space="preserve">T-DXd was to be administered every </w:t>
      </w:r>
      <w:r w:rsidR="00294FDC" w:rsidRPr="00294FDC">
        <w:rPr>
          <w:color w:val="000000"/>
          <w:highlight w:val="black"/>
        </w:rPr>
        <w:t>xxxxxxxxxxxxxxx</w:t>
      </w:r>
      <w:r w:rsidRPr="00013D9D">
        <w:t xml:space="preserve"> unless study drug interruption/</w:t>
      </w:r>
      <w:r w:rsidR="00270C05">
        <w:t xml:space="preserve"> </w:t>
      </w:r>
      <w:r w:rsidRPr="00013D9D">
        <w:t xml:space="preserve">modification or discontinuation was required. For the TPC arm, if a patient received a regimen other than a </w:t>
      </w:r>
      <w:r w:rsidR="00294FDC" w:rsidRPr="00294FDC">
        <w:rPr>
          <w:color w:val="000000"/>
          <w:highlight w:val="black"/>
        </w:rPr>
        <w:t>xxxxxxxxxxxx</w:t>
      </w:r>
      <w:r w:rsidRPr="00013D9D">
        <w:t xml:space="preserve">, the investigator was to ensure that the subject followed the </w:t>
      </w:r>
      <w:r w:rsidR="00294FDC" w:rsidRPr="00294FDC">
        <w:rPr>
          <w:color w:val="000000"/>
          <w:highlight w:val="black"/>
        </w:rPr>
        <w:t>xxxxxxxxxxxxxxxxxxxxxxxxxxxxxxxxxxxxxxxxxxxxxxxxxxx</w:t>
      </w:r>
      <w:r w:rsidRPr="00013D9D">
        <w:t xml:space="preserve">. </w:t>
      </w:r>
      <w:r w:rsidR="008A7593">
        <w:t>T</w:t>
      </w:r>
      <w:r w:rsidRPr="00013D9D">
        <w:t xml:space="preserve">umour assessments and CT/MRI of the brain had to be performed every </w:t>
      </w:r>
      <w:r w:rsidR="00294FDC" w:rsidRPr="00294FDC">
        <w:rPr>
          <w:color w:val="000000"/>
          <w:highlight w:val="black"/>
        </w:rPr>
        <w:t>xxxxxxxxxxxxxxx</w:t>
      </w:r>
      <w:r w:rsidRPr="00013D9D">
        <w:t xml:space="preserve"> from randomi</w:t>
      </w:r>
      <w:r>
        <w:t>s</w:t>
      </w:r>
      <w:r w:rsidRPr="00013D9D">
        <w:t>ation date. Laboratory and safety assessment before drug administration were to be appropriately performed according to the TPC label approved in the country of drug administration.</w:t>
      </w:r>
      <w:r w:rsidRPr="00013D9D">
        <w:fldChar w:fldCharType="begin"/>
      </w:r>
      <w:r w:rsidR="00CA6345">
        <w:instrText xml:space="preserve"> ADDIN ZOTERO_ITEM CSL_CITATION {"citationID":"MBQeHQg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r w:rsidRPr="00845C0F">
        <w:t xml:space="preserve"> </w:t>
      </w:r>
    </w:p>
    <w:p w14:paraId="2AFFDE61" w14:textId="77777777" w:rsidR="000B148D" w:rsidRDefault="000B148D" w:rsidP="000B148D">
      <w:pPr>
        <w:pStyle w:val="Heading2"/>
      </w:pPr>
      <w:bookmarkStart w:id="160" w:name="_Toc124447831"/>
      <w:bookmarkStart w:id="161" w:name="_Toc129350858"/>
      <w:r>
        <w:t>Statistical analysis and definition of study groups in the relevant clinical effectiveness evidence</w:t>
      </w:r>
      <w:bookmarkEnd w:id="160"/>
      <w:bookmarkEnd w:id="161"/>
    </w:p>
    <w:p w14:paraId="3502EDBB" w14:textId="77777777" w:rsidR="000B148D" w:rsidRPr="00B55345" w:rsidRDefault="000B148D" w:rsidP="000B148D">
      <w:pPr>
        <w:pStyle w:val="Heading3"/>
      </w:pPr>
      <w:bookmarkStart w:id="162" w:name="_Ref95474345"/>
      <w:bookmarkStart w:id="163" w:name="_Toc124447832"/>
      <w:bookmarkStart w:id="164" w:name="_Toc129350859"/>
      <w:r w:rsidRPr="00B55345">
        <w:t>Analysis sets</w:t>
      </w:r>
      <w:bookmarkEnd w:id="162"/>
      <w:bookmarkEnd w:id="163"/>
      <w:bookmarkEnd w:id="164"/>
    </w:p>
    <w:p w14:paraId="4C66E524" w14:textId="3F406E81" w:rsidR="000B148D" w:rsidRPr="00013D9D" w:rsidRDefault="000B148D" w:rsidP="000B148D">
      <w:pPr>
        <w:pStyle w:val="Body"/>
      </w:pPr>
      <w:r w:rsidRPr="00013D9D">
        <w:t xml:space="preserve">Patient data sets analysed in DESTINY-Breast04 are described in </w:t>
      </w:r>
      <w:r w:rsidRPr="00756252">
        <w:rPr>
          <w:b/>
          <w:bCs/>
        </w:rPr>
        <w:fldChar w:fldCharType="begin"/>
      </w:r>
      <w:r w:rsidRPr="00756252">
        <w:rPr>
          <w:b/>
          <w:bCs/>
        </w:rPr>
        <w:instrText xml:space="preserve"> REF _Ref88665054 \h  \* MERGEFORMAT </w:instrText>
      </w:r>
      <w:r w:rsidRPr="00756252">
        <w:rPr>
          <w:b/>
          <w:bCs/>
        </w:rPr>
      </w:r>
      <w:r w:rsidRPr="00756252">
        <w:rPr>
          <w:b/>
          <w:bCs/>
        </w:rPr>
        <w:fldChar w:fldCharType="separate"/>
      </w:r>
      <w:r w:rsidR="00145F42" w:rsidRPr="00145F42">
        <w:rPr>
          <w:b/>
          <w:bCs/>
        </w:rPr>
        <w:t xml:space="preserve">Table </w:t>
      </w:r>
      <w:r w:rsidR="00145F42" w:rsidRPr="00145F42">
        <w:rPr>
          <w:b/>
          <w:bCs/>
          <w:noProof/>
        </w:rPr>
        <w:t>11</w:t>
      </w:r>
      <w:r w:rsidRPr="00756252">
        <w:rPr>
          <w:b/>
          <w:bCs/>
        </w:rPr>
        <w:fldChar w:fldCharType="end"/>
      </w:r>
      <w:r w:rsidRPr="00013D9D">
        <w:t>. Efficacy analyses were performed on the HR</w:t>
      </w:r>
      <w:r>
        <w:t>-positive</w:t>
      </w:r>
      <w:r w:rsidRPr="00013D9D">
        <w:t xml:space="preserve"> cohort and </w:t>
      </w:r>
      <w:r w:rsidR="009F1817">
        <w:t>FAS</w:t>
      </w:r>
      <w:r w:rsidRPr="00013D9D">
        <w:t>, and safety analyses on the safety analysis set (SAS).</w:t>
      </w:r>
      <w:r>
        <w:fldChar w:fldCharType="begin"/>
      </w:r>
      <w:r w:rsidR="00CA6345">
        <w:instrText xml:space="preserve"> ADDIN ZOTERO_ITEM CSL_CITATION {"citationID":"I01yR7aV","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7,153</w:t>
      </w:r>
      <w:r>
        <w:fldChar w:fldCharType="end"/>
      </w:r>
      <w:r w:rsidRPr="00013D9D">
        <w:t xml:space="preserve"> </w:t>
      </w:r>
      <w:r w:rsidRPr="00013D9D">
        <w:fldChar w:fldCharType="begin">
          <w:fldData xml:space="preserve">PEVuZE5vdGU+PENpdGU+PEF1dGhvcj5EYWlpY2hpIFNhbmt5byBJbmM8L0F1dGhvcj48WWVhcj4y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</w:fldData>
        </w:fldChar>
      </w:r>
      <w:r w:rsidRPr="00013D9D">
        <w:instrText xml:space="preserve"> ADDIN EN.CITE </w:instrText>
      </w:r>
      <w:r w:rsidRPr="00013D9D">
        <w:fldChar w:fldCharType="begin">
          <w:fldData xml:space="preserve">PEVuZE5vdGU+PENpdGU+PEF1dGhvcj5EYWlpY2hpIFNhbmt5byBJbmM8L0F1dGhvcj48WWVhcj4y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</w:fldData>
        </w:fldChar>
      </w:r>
      <w:r w:rsidRPr="00013D9D">
        <w:instrText xml:space="preserve"> ADDIN EN.CITE.DATA </w:instrText>
      </w:r>
      <w:r w:rsidRPr="00013D9D">
        <w:fldChar w:fldCharType="end"/>
      </w:r>
      <w:r w:rsidRPr="00013D9D">
        <w:fldChar w:fldCharType="separate"/>
      </w:r>
      <w:r w:rsidRPr="00013D9D">
        <w:fldChar w:fldCharType="end"/>
      </w:r>
    </w:p>
    <w:p w14:paraId="2271777D" w14:textId="64155F0E" w:rsidR="000B148D" w:rsidRPr="00013D9D" w:rsidRDefault="000B148D" w:rsidP="000B148D">
      <w:pPr>
        <w:pStyle w:val="Body"/>
      </w:pPr>
      <w:r w:rsidRPr="00013D9D">
        <w:t xml:space="preserve">The per-protocol analysis set (PPS) included HR-positive patients who complied sufficiently with the protocol with respect to study drug exposure, tumour assessment, and absence of major protocol violations, and </w:t>
      </w:r>
      <w:r w:rsidR="00294FDC" w:rsidRPr="00294FDC">
        <w:rPr>
          <w:color w:val="000000"/>
          <w:highlight w:val="black"/>
        </w:rPr>
        <w:t>xxxxxxxxxxxxxxxxxxxxxxxxxxxxxxxxxxxxx</w:t>
      </w:r>
      <w:r w:rsidR="00811E0C">
        <w:rPr>
          <w:color w:val="000000"/>
          <w:highlight w:val="black"/>
        </w:rPr>
        <w:t xml:space="preserve"> </w:t>
      </w:r>
      <w:r w:rsidR="00294FDC" w:rsidRPr="00294FDC">
        <w:rPr>
          <w:color w:val="000000"/>
          <w:highlight w:val="black"/>
        </w:rPr>
        <w:t>xxxxxxxxxx</w:t>
      </w:r>
      <w:r w:rsidR="00811E0C">
        <w:rPr>
          <w:color w:val="000000"/>
          <w:highlight w:val="black"/>
        </w:rPr>
        <w:t xml:space="preserve"> </w:t>
      </w:r>
      <w:r w:rsidR="00294FDC" w:rsidRPr="00294FDC">
        <w:rPr>
          <w:color w:val="000000"/>
          <w:highlight w:val="black"/>
        </w:rPr>
        <w:t>xxxx</w:t>
      </w:r>
      <w:r w:rsidR="00811E0C">
        <w:rPr>
          <w:color w:val="000000"/>
          <w:highlight w:val="black"/>
        </w:rPr>
        <w:t xml:space="preserve"> </w:t>
      </w:r>
      <w:r w:rsidR="00294FDC" w:rsidRPr="00294FDC">
        <w:rPr>
          <w:color w:val="000000"/>
          <w:highlight w:val="black"/>
        </w:rPr>
        <w:t>xx</w:t>
      </w:r>
      <w:r w:rsidR="00811E0C">
        <w:rPr>
          <w:color w:val="000000"/>
          <w:highlight w:val="black"/>
        </w:rPr>
        <w:t xml:space="preserve">  </w:t>
      </w:r>
      <w:r w:rsidR="00294FDC" w:rsidRPr="00294FDC">
        <w:rPr>
          <w:color w:val="000000"/>
          <w:highlight w:val="black"/>
        </w:rPr>
        <w:t>xxxxxxxxx</w:t>
      </w:r>
      <w:r w:rsidRPr="00013D9D">
        <w:t>.</w:t>
      </w:r>
      <w:r w:rsidRPr="00013D9D">
        <w:fldChar w:fldCharType="begin"/>
      </w:r>
      <w:r w:rsidR="00CA6345">
        <w:instrText xml:space="preserve"> ADDIN ZOTERO_ITEM CSL_CITATION {"citationID":"bDNy0WF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r w:rsidRPr="00013D9D">
        <w:t xml:space="preserve"> Pharmacokinetic (PK) endpoints were to be evaluated using the PK analysis set, which included patients who received at least one dose of T-DXd and had any measurable post-dose serum concentrations of T-DXd, total anti-HER2 antibody, and DXd.</w:t>
      </w:r>
      <w:r w:rsidRPr="00013D9D">
        <w:fldChar w:fldCharType="begin"/>
      </w:r>
      <w:r w:rsidR="00CA6345">
        <w:instrText xml:space="preserve"> ADDIN ZOTERO_ITEM CSL_CITATION {"citationID":"isxdHiG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13D9D">
        <w:fldChar w:fldCharType="separate"/>
      </w:r>
      <w:r w:rsidR="00FD57F4" w:rsidRPr="00FD57F4">
        <w:rPr>
          <w:rFonts w:cs="Arial"/>
          <w:szCs w:val="24"/>
          <w:vertAlign w:val="superscript"/>
        </w:rPr>
        <w:t>7</w:t>
      </w:r>
      <w:r w:rsidRPr="00013D9D">
        <w:fldChar w:fldCharType="end"/>
      </w:r>
      <w:hyperlink w:anchor="_ENREF_115" w:tooltip="Daiichi Sankyo Inc, 2021 #85" w:history="1">
        <w:r w:rsidRPr="00013D9D">
          <w:fldChar w:fldCharType="begin"/>
        </w:r>
        <w:r w:rsidRPr="00013D9D">
          <w:instrText xml:space="preserve"> ADDIN EN.CITE &lt;EndNote&gt;&lt;Cite&gt;&lt;Author&gt;Daiichi Sankyo Inc&lt;/Author&gt;&lt;Year&gt;2021&lt;/Year&gt;&lt;RecNum&gt;85&lt;/RecNum&gt;&lt;DisplayText&gt;&lt;style face="superscript"&gt;115&lt;/style&gt;&lt;/DisplayText&gt;&lt;record&gt;&lt;rec-number&gt;85&lt;/rec-number&gt;&lt;foreign-keys&gt;&lt;key app="EN" db-id="zsraxr2sldvt0herzw7x5028s0efeazsx9r0" timestamp="1636707368"&gt;85&lt;/key&gt;&lt;/foreign-keys&gt;&lt;ref-type name="Journal Article"&gt;17&lt;/ref-type&gt;&lt;contributors&gt;&lt;authors&gt;&lt;author&gt;Daiichi Sankyo Inc,&lt;/author&gt;&lt;/authors&gt;&lt;/contributors&gt;&lt;titles&gt;&lt;title&gt;Statistical Analysis Plan (version 1.3): A Phase 3, multicenter, randomized, open-label, active-controlled study of trastuzumab deruxtecan (DS-8201A), an anti-HER2-antibody drug conjugate, versus ado-trastuzumab emtansine (T-DM1) for HER2-positive, unresectable and/or metastatic breast cancer subjects previously treated with trastuzumab and taxane&lt;/title&gt;&lt;secondary-title&gt;Data on file&lt;/secondary-title&gt;&lt;/titles&gt;&lt;periodical&gt;&lt;full-title&gt;Data on file&lt;/full-title&gt;&lt;/periodical&gt;&lt;dates&gt;&lt;year&gt;2021&lt;/year&gt;&lt;/dates&gt;&lt;urls&gt;&lt;/urls&gt;&lt;/record&gt;&lt;/Cite&gt;&lt;/EndNote&gt;</w:instrText>
        </w:r>
        <w:r w:rsidRPr="00013D9D">
          <w:fldChar w:fldCharType="separate"/>
        </w:r>
        <w:r w:rsidRPr="00013D9D">
          <w:fldChar w:fldCharType="end"/>
        </w:r>
      </w:hyperlink>
      <w:r w:rsidRPr="00013D9D">
        <w:t xml:space="preserve"> Analyses </w:t>
      </w:r>
      <w:r w:rsidRPr="00013D9D">
        <w:lastRenderedPageBreak/>
        <w:t>based on the PPS and PK are not considered to be of relevance to this submission and are not presented here.</w:t>
      </w:r>
    </w:p>
    <w:p w14:paraId="7601AEFA" w14:textId="3835A93D" w:rsidR="000B148D" w:rsidRPr="00756252" w:rsidRDefault="000B148D" w:rsidP="000B148D">
      <w:pPr>
        <w:pStyle w:val="Caption"/>
      </w:pPr>
      <w:bookmarkStart w:id="165" w:name="_Ref88665054"/>
      <w:bookmarkStart w:id="166" w:name="_Toc95826063"/>
      <w:bookmarkStart w:id="167" w:name="_Toc124447871"/>
      <w:bookmarkStart w:id="168" w:name="_Toc129350986"/>
      <w:r w:rsidRPr="00756252">
        <w:t xml:space="preserve">Table </w:t>
      </w:r>
      <w:r w:rsidRPr="00756252">
        <w:fldChar w:fldCharType="begin"/>
      </w:r>
      <w:r w:rsidRPr="00756252">
        <w:instrText>SEQ Table \* ARABIC</w:instrText>
      </w:r>
      <w:r w:rsidRPr="00756252">
        <w:fldChar w:fldCharType="separate"/>
      </w:r>
      <w:r w:rsidR="00145F42">
        <w:rPr>
          <w:noProof/>
        </w:rPr>
        <w:t>11</w:t>
      </w:r>
      <w:r w:rsidRPr="00756252">
        <w:fldChar w:fldCharType="end"/>
      </w:r>
      <w:bookmarkEnd w:id="165"/>
      <w:r w:rsidRPr="00756252">
        <w:t>: DESTINY-Breast04 | Analysis sets</w:t>
      </w:r>
      <w:bookmarkEnd w:id="166"/>
      <w:bookmarkEnd w:id="167"/>
      <w:bookmarkEnd w:id="168"/>
    </w:p>
    <w:tbl>
      <w:tblPr>
        <w:tblStyle w:val="Generaltable"/>
        <w:tblW w:w="5000" w:type="pct"/>
        <w:tblLayout w:type="fixed"/>
        <w:tblCellMar>
          <w:left w:w="57" w:type="dxa"/>
          <w:right w:w="57" w:type="dxa"/>
        </w:tblCellMar>
        <w:tblLook w:val="04A0" w:firstRow="1" w:lastRow="0" w:firstColumn="1" w:lastColumn="0" w:noHBand="0" w:noVBand="1"/>
      </w:tblPr>
      <w:tblGrid>
        <w:gridCol w:w="1817"/>
        <w:gridCol w:w="4273"/>
        <w:gridCol w:w="976"/>
        <w:gridCol w:w="976"/>
        <w:gridCol w:w="974"/>
      </w:tblGrid>
      <w:tr w:rsidR="000B148D" w:rsidRPr="00756252" w14:paraId="38305EE5" w14:textId="77777777" w:rsidTr="00FD18D9">
        <w:trPr>
          <w:cnfStyle w:val="100000000000" w:firstRow="1" w:lastRow="0" w:firstColumn="0" w:lastColumn="0" w:oddVBand="0" w:evenVBand="0" w:oddHBand="0" w:evenHBand="0" w:firstRowFirstColumn="0" w:firstRowLastColumn="0" w:lastRowFirstColumn="0" w:lastRowLastColumn="0"/>
          <w:trHeight w:val="20"/>
          <w:tblHeader/>
        </w:trPr>
        <w:tc>
          <w:tcPr>
            <w:tcW w:w="1008" w:type="pct"/>
            <w:vMerge w:val="restart"/>
            <w:shd w:val="clear" w:color="auto" w:fill="F2F2F2" w:themeFill="background1" w:themeFillShade="F2"/>
          </w:tcPr>
          <w:p w14:paraId="39A2B258" w14:textId="77777777" w:rsidR="000B148D" w:rsidRPr="00756252" w:rsidRDefault="000B148D">
            <w:pPr>
              <w:pStyle w:val="Tableheading"/>
            </w:pPr>
            <w:r w:rsidRPr="00756252">
              <w:t>Analysis set</w:t>
            </w:r>
          </w:p>
        </w:tc>
        <w:tc>
          <w:tcPr>
            <w:tcW w:w="2370" w:type="pct"/>
            <w:vMerge w:val="restart"/>
            <w:shd w:val="clear" w:color="auto" w:fill="F2F2F2" w:themeFill="background1" w:themeFillShade="F2"/>
          </w:tcPr>
          <w:p w14:paraId="31A0A7D2" w14:textId="77777777" w:rsidR="000B148D" w:rsidRPr="00756252" w:rsidRDefault="000B148D">
            <w:pPr>
              <w:pStyle w:val="Tableheading"/>
            </w:pPr>
            <w:r w:rsidRPr="00756252">
              <w:t>Definition</w:t>
            </w:r>
          </w:p>
        </w:tc>
        <w:tc>
          <w:tcPr>
            <w:tcW w:w="1622" w:type="pct"/>
            <w:gridSpan w:val="3"/>
            <w:shd w:val="clear" w:color="auto" w:fill="F2F2F2" w:themeFill="background1" w:themeFillShade="F2"/>
          </w:tcPr>
          <w:p w14:paraId="7B52F28F" w14:textId="77777777" w:rsidR="000B148D" w:rsidRPr="00756252" w:rsidRDefault="000B148D">
            <w:pPr>
              <w:pStyle w:val="Tableheading"/>
              <w:jc w:val="center"/>
            </w:pPr>
            <w:r w:rsidRPr="00756252">
              <w:t>Number of patients, n (%)</w:t>
            </w:r>
          </w:p>
        </w:tc>
      </w:tr>
      <w:tr w:rsidR="000B148D" w:rsidRPr="00756252" w14:paraId="4C668EC1" w14:textId="77777777" w:rsidTr="00FD18D9">
        <w:trPr>
          <w:cnfStyle w:val="100000000000" w:firstRow="1" w:lastRow="0" w:firstColumn="0" w:lastColumn="0" w:oddVBand="0" w:evenVBand="0" w:oddHBand="0" w:evenHBand="0" w:firstRowFirstColumn="0" w:firstRowLastColumn="0" w:lastRowFirstColumn="0" w:lastRowLastColumn="0"/>
          <w:trHeight w:val="20"/>
          <w:tblHeader/>
        </w:trPr>
        <w:tc>
          <w:tcPr>
            <w:tcW w:w="1008" w:type="pct"/>
            <w:vMerge/>
            <w:shd w:val="clear" w:color="auto" w:fill="F2F2F2" w:themeFill="background1" w:themeFillShade="F2"/>
          </w:tcPr>
          <w:p w14:paraId="32B55647" w14:textId="77777777" w:rsidR="000B148D" w:rsidRPr="00756252" w:rsidRDefault="000B148D">
            <w:pPr>
              <w:pStyle w:val="Tableheading"/>
            </w:pPr>
          </w:p>
        </w:tc>
        <w:tc>
          <w:tcPr>
            <w:tcW w:w="2370" w:type="pct"/>
            <w:vMerge/>
            <w:shd w:val="clear" w:color="auto" w:fill="F2F2F2" w:themeFill="background1" w:themeFillShade="F2"/>
          </w:tcPr>
          <w:p w14:paraId="71BBA886" w14:textId="77777777" w:rsidR="000B148D" w:rsidRPr="00756252" w:rsidRDefault="000B148D">
            <w:pPr>
              <w:pStyle w:val="Tableheading"/>
            </w:pPr>
          </w:p>
        </w:tc>
        <w:tc>
          <w:tcPr>
            <w:tcW w:w="541" w:type="pct"/>
            <w:shd w:val="clear" w:color="auto" w:fill="F2F2F2" w:themeFill="background1" w:themeFillShade="F2"/>
          </w:tcPr>
          <w:p w14:paraId="473D0880" w14:textId="77777777" w:rsidR="000B148D" w:rsidRPr="00756252" w:rsidRDefault="000B148D">
            <w:pPr>
              <w:pStyle w:val="Tableheading"/>
              <w:jc w:val="center"/>
            </w:pPr>
            <w:r w:rsidRPr="00756252">
              <w:t>T-DXd</w:t>
            </w:r>
          </w:p>
        </w:tc>
        <w:tc>
          <w:tcPr>
            <w:tcW w:w="541" w:type="pct"/>
            <w:shd w:val="clear" w:color="auto" w:fill="F2F2F2" w:themeFill="background1" w:themeFillShade="F2"/>
          </w:tcPr>
          <w:p w14:paraId="0B7BFF07" w14:textId="77777777" w:rsidR="000B148D" w:rsidRPr="00756252" w:rsidRDefault="000B148D">
            <w:pPr>
              <w:pStyle w:val="Tableheading"/>
              <w:jc w:val="center"/>
            </w:pPr>
            <w:r w:rsidRPr="00756252">
              <w:t>TPC</w:t>
            </w:r>
          </w:p>
        </w:tc>
        <w:tc>
          <w:tcPr>
            <w:tcW w:w="541" w:type="pct"/>
            <w:shd w:val="clear" w:color="auto" w:fill="F2F2F2" w:themeFill="background1" w:themeFillShade="F2"/>
          </w:tcPr>
          <w:p w14:paraId="2EF371EE" w14:textId="77777777" w:rsidR="000B148D" w:rsidRPr="00756252" w:rsidRDefault="000B148D">
            <w:pPr>
              <w:pStyle w:val="Tableheading"/>
              <w:jc w:val="center"/>
            </w:pPr>
            <w:r w:rsidRPr="00756252">
              <w:t>Total</w:t>
            </w:r>
          </w:p>
        </w:tc>
      </w:tr>
      <w:tr w:rsidR="000B148D" w:rsidRPr="00756252" w14:paraId="78254383" w14:textId="77777777" w:rsidTr="00FD18D9">
        <w:trPr>
          <w:trHeight w:val="20"/>
        </w:trPr>
        <w:tc>
          <w:tcPr>
            <w:tcW w:w="1008" w:type="pct"/>
            <w:shd w:val="clear" w:color="auto" w:fill="F2F2F2" w:themeFill="background1" w:themeFillShade="F2"/>
          </w:tcPr>
          <w:p w14:paraId="157F4D0B" w14:textId="77777777" w:rsidR="000B148D" w:rsidRPr="00756252" w:rsidRDefault="000B148D">
            <w:pPr>
              <w:pStyle w:val="Tableheading"/>
            </w:pPr>
            <w:r w:rsidRPr="00756252">
              <w:t>Full analysis set (FAS)</w:t>
            </w:r>
          </w:p>
        </w:tc>
        <w:tc>
          <w:tcPr>
            <w:tcW w:w="2370" w:type="pct"/>
          </w:tcPr>
          <w:p w14:paraId="4FBB6B0C" w14:textId="24C0E6E5" w:rsidR="000B148D" w:rsidRPr="00756252" w:rsidRDefault="000B148D">
            <w:pPr>
              <w:pStyle w:val="Tablebody"/>
            </w:pPr>
            <w:r w:rsidRPr="00756252">
              <w:t xml:space="preserve">Included all patients randomised into the study. Following the intention-to-treat principle, patients were analysed </w:t>
            </w:r>
            <w:r w:rsidR="00294FDC" w:rsidRPr="00294FDC">
              <w:rPr>
                <w:color w:val="000000"/>
                <w:highlight w:val="black"/>
              </w:rPr>
              <w:t>xxxxxxxxxxxxxxxxxx</w:t>
            </w:r>
            <w:r w:rsidR="00421E54">
              <w:rPr>
                <w:color w:val="000000"/>
                <w:highlight w:val="black"/>
              </w:rPr>
              <w:t xml:space="preserve"> </w:t>
            </w:r>
            <w:r w:rsidR="00294FDC" w:rsidRPr="00294FDC">
              <w:rPr>
                <w:color w:val="000000"/>
                <w:highlight w:val="black"/>
              </w:rPr>
              <w:t>xxxxxxxxxxxxxxxxxxxxxxxxxxxxxxxxxxxxxxxxxxxxxxxxxxxxxxxxxxx</w:t>
            </w:r>
          </w:p>
        </w:tc>
        <w:tc>
          <w:tcPr>
            <w:tcW w:w="541" w:type="pct"/>
          </w:tcPr>
          <w:p w14:paraId="64069335" w14:textId="77777777" w:rsidR="000B148D" w:rsidRPr="00756252" w:rsidRDefault="000B148D">
            <w:pPr>
              <w:pStyle w:val="Tablebody"/>
              <w:jc w:val="center"/>
            </w:pPr>
            <w:r w:rsidRPr="00756252">
              <w:t>373</w:t>
            </w:r>
            <w:r w:rsidRPr="00756252">
              <w:br/>
              <w:t>(100.0)</w:t>
            </w:r>
          </w:p>
        </w:tc>
        <w:tc>
          <w:tcPr>
            <w:tcW w:w="541" w:type="pct"/>
          </w:tcPr>
          <w:p w14:paraId="6B4A4F03" w14:textId="77777777" w:rsidR="000B148D" w:rsidRPr="00756252" w:rsidRDefault="000B148D">
            <w:pPr>
              <w:pStyle w:val="Tablebody"/>
              <w:jc w:val="center"/>
            </w:pPr>
            <w:r w:rsidRPr="00756252">
              <w:t>184</w:t>
            </w:r>
            <w:r w:rsidRPr="00756252">
              <w:br/>
              <w:t>(100.0)</w:t>
            </w:r>
          </w:p>
        </w:tc>
        <w:tc>
          <w:tcPr>
            <w:tcW w:w="541" w:type="pct"/>
          </w:tcPr>
          <w:p w14:paraId="1CC62279" w14:textId="77777777" w:rsidR="000B148D" w:rsidRPr="00756252" w:rsidRDefault="000B148D">
            <w:pPr>
              <w:pStyle w:val="Tablebody"/>
              <w:jc w:val="center"/>
            </w:pPr>
            <w:r w:rsidRPr="00756252">
              <w:t>557</w:t>
            </w:r>
            <w:r w:rsidRPr="00756252">
              <w:br/>
              <w:t>(100.0)</w:t>
            </w:r>
          </w:p>
        </w:tc>
      </w:tr>
      <w:tr w:rsidR="000B148D" w:rsidRPr="00756252" w14:paraId="1DA79217" w14:textId="77777777" w:rsidTr="00FD18D9">
        <w:trPr>
          <w:trHeight w:val="20"/>
        </w:trPr>
        <w:tc>
          <w:tcPr>
            <w:tcW w:w="1008" w:type="pct"/>
            <w:shd w:val="clear" w:color="auto" w:fill="F2F2F2" w:themeFill="background1" w:themeFillShade="F2"/>
          </w:tcPr>
          <w:p w14:paraId="489BE456" w14:textId="77777777" w:rsidR="000B148D" w:rsidRPr="00756252" w:rsidRDefault="000B148D">
            <w:pPr>
              <w:pStyle w:val="Tableheading"/>
            </w:pPr>
            <w:r w:rsidRPr="00756252">
              <w:t>Primary analysis set: HR-positive cohort</w:t>
            </w:r>
          </w:p>
        </w:tc>
        <w:tc>
          <w:tcPr>
            <w:tcW w:w="2370" w:type="pct"/>
          </w:tcPr>
          <w:p w14:paraId="1F9398E0" w14:textId="6F29CBD6" w:rsidR="000B148D" w:rsidRPr="00756252" w:rsidRDefault="000B148D">
            <w:pPr>
              <w:pStyle w:val="Tablebody"/>
            </w:pPr>
            <w:r w:rsidRPr="00756252">
              <w:t>Included all patients randomised into the study who were HR-positive. This is the primary analysis set for the efficacy analyses</w:t>
            </w:r>
            <w:r w:rsidR="00CF42A4">
              <w:t>, following the intention-to-treat principle</w:t>
            </w:r>
            <w:r w:rsidRPr="00756252">
              <w:t xml:space="preserve"> </w:t>
            </w:r>
          </w:p>
        </w:tc>
        <w:tc>
          <w:tcPr>
            <w:tcW w:w="541" w:type="pct"/>
          </w:tcPr>
          <w:p w14:paraId="7C5C96D9" w14:textId="77777777" w:rsidR="000B148D" w:rsidRPr="00756252" w:rsidRDefault="000B148D">
            <w:pPr>
              <w:pStyle w:val="Tablebody"/>
              <w:jc w:val="center"/>
            </w:pPr>
            <w:r w:rsidRPr="00756252">
              <w:t>331 (88.7)</w:t>
            </w:r>
          </w:p>
        </w:tc>
        <w:tc>
          <w:tcPr>
            <w:tcW w:w="541" w:type="pct"/>
          </w:tcPr>
          <w:p w14:paraId="0713FBFF" w14:textId="77777777" w:rsidR="000B148D" w:rsidRPr="00756252" w:rsidRDefault="000B148D">
            <w:pPr>
              <w:pStyle w:val="Tablebody"/>
              <w:jc w:val="center"/>
            </w:pPr>
            <w:r w:rsidRPr="00756252">
              <w:t>163 (88.6)</w:t>
            </w:r>
          </w:p>
        </w:tc>
        <w:tc>
          <w:tcPr>
            <w:tcW w:w="541" w:type="pct"/>
          </w:tcPr>
          <w:p w14:paraId="24B70E2D" w14:textId="77777777" w:rsidR="000B148D" w:rsidRPr="00756252" w:rsidRDefault="000B148D">
            <w:pPr>
              <w:pStyle w:val="Tablebody"/>
              <w:jc w:val="center"/>
            </w:pPr>
            <w:r w:rsidRPr="00756252">
              <w:t xml:space="preserve">494 (88.7) </w:t>
            </w:r>
          </w:p>
        </w:tc>
      </w:tr>
      <w:tr w:rsidR="000B148D" w:rsidRPr="00756252" w14:paraId="42449116" w14:textId="77777777" w:rsidTr="00FD18D9">
        <w:trPr>
          <w:trHeight w:val="20"/>
        </w:trPr>
        <w:tc>
          <w:tcPr>
            <w:tcW w:w="1008" w:type="pct"/>
            <w:shd w:val="clear" w:color="auto" w:fill="F2F2F2" w:themeFill="background1" w:themeFillShade="F2"/>
          </w:tcPr>
          <w:p w14:paraId="409C499B" w14:textId="77777777" w:rsidR="000B148D" w:rsidRPr="00756252" w:rsidRDefault="000B148D">
            <w:pPr>
              <w:pStyle w:val="Tableheading"/>
            </w:pPr>
            <w:r w:rsidRPr="00756252">
              <w:t>Safety analysis set (SAS)</w:t>
            </w:r>
          </w:p>
        </w:tc>
        <w:tc>
          <w:tcPr>
            <w:tcW w:w="2370" w:type="pct"/>
          </w:tcPr>
          <w:p w14:paraId="46C0A390" w14:textId="5FA021A4" w:rsidR="000B148D" w:rsidRPr="00756252" w:rsidRDefault="000B148D">
            <w:pPr>
              <w:pStyle w:val="Tablebody"/>
            </w:pPr>
            <w:r w:rsidRPr="00756252">
              <w:t xml:space="preserve">Included all randomised patients who received </w:t>
            </w:r>
            <w:r w:rsidR="00294FDC" w:rsidRPr="00294FDC">
              <w:rPr>
                <w:color w:val="000000"/>
                <w:highlight w:val="black"/>
              </w:rPr>
              <w:t>xxxxxxx</w:t>
            </w:r>
            <w:r w:rsidRPr="00756252">
              <w:t xml:space="preserve"> of study treatment (either T</w:t>
            </w:r>
            <w:r w:rsidRPr="00756252">
              <w:noBreakHyphen/>
              <w:t xml:space="preserve">DXd or TPC). </w:t>
            </w:r>
            <w:r w:rsidR="00421E54" w:rsidRPr="00294FDC">
              <w:rPr>
                <w:color w:val="000000"/>
                <w:highlight w:val="black"/>
              </w:rPr>
              <w:t>X</w:t>
            </w:r>
            <w:r w:rsidR="00294FDC" w:rsidRPr="00294FDC">
              <w:rPr>
                <w:color w:val="000000"/>
                <w:highlight w:val="black"/>
              </w:rPr>
              <w:t>xxxxxxxxxxxxxxxxxxxxxxxxxxxxxxxxxxx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xxxxxxxxxxxxxxxxxxxxxxxxxxxxxxxxxxxxxx</w:t>
            </w:r>
            <w:r w:rsidR="00421E54">
              <w:rPr>
                <w:color w:val="000000"/>
                <w:highlight w:val="black"/>
              </w:rPr>
              <w:t xml:space="preserve"> </w:t>
            </w:r>
            <w:r w:rsidR="00294FDC" w:rsidRPr="00294FDC">
              <w:rPr>
                <w:color w:val="000000"/>
                <w:highlight w:val="black"/>
              </w:rPr>
              <w:t>xxxxxxxxxxxxxxxxxxxxxxxxxxxxxxxxxxxxxxx</w:t>
            </w:r>
            <w:r w:rsidR="00421E54">
              <w:rPr>
                <w:color w:val="000000"/>
                <w:highlight w:val="black"/>
              </w:rPr>
              <w:t xml:space="preserve"> </w:t>
            </w:r>
            <w:r w:rsidR="00294FDC" w:rsidRPr="00294FDC">
              <w:rPr>
                <w:color w:val="000000"/>
                <w:highlight w:val="black"/>
              </w:rPr>
              <w:t>xxxxxxxxxxxxxxxxxxxxxxxxxxxx</w:t>
            </w:r>
          </w:p>
        </w:tc>
        <w:tc>
          <w:tcPr>
            <w:tcW w:w="541" w:type="pct"/>
          </w:tcPr>
          <w:p w14:paraId="674FA680" w14:textId="77777777" w:rsidR="000B148D" w:rsidRPr="00756252" w:rsidRDefault="000B148D">
            <w:pPr>
              <w:pStyle w:val="Tablebody"/>
              <w:jc w:val="center"/>
            </w:pPr>
            <w:r w:rsidRPr="00756252">
              <w:t>371</w:t>
            </w:r>
            <w:r w:rsidRPr="00756252">
              <w:br/>
              <w:t>(99.5)</w:t>
            </w:r>
          </w:p>
        </w:tc>
        <w:tc>
          <w:tcPr>
            <w:tcW w:w="541" w:type="pct"/>
          </w:tcPr>
          <w:p w14:paraId="75B35882" w14:textId="77777777" w:rsidR="000B148D" w:rsidRPr="00756252" w:rsidRDefault="000B148D">
            <w:pPr>
              <w:pStyle w:val="Tablebody"/>
              <w:jc w:val="center"/>
            </w:pPr>
            <w:r w:rsidRPr="00756252">
              <w:t>172</w:t>
            </w:r>
            <w:r w:rsidRPr="00756252">
              <w:br/>
              <w:t>(93.5)</w:t>
            </w:r>
          </w:p>
        </w:tc>
        <w:tc>
          <w:tcPr>
            <w:tcW w:w="541" w:type="pct"/>
          </w:tcPr>
          <w:p w14:paraId="7C577586" w14:textId="77777777" w:rsidR="000B148D" w:rsidRPr="00756252" w:rsidRDefault="000B148D">
            <w:pPr>
              <w:pStyle w:val="Tablebody"/>
              <w:jc w:val="center"/>
            </w:pPr>
            <w:r w:rsidRPr="00756252">
              <w:t>543</w:t>
            </w:r>
            <w:r w:rsidRPr="00756252">
              <w:br/>
              <w:t>(97.5)</w:t>
            </w:r>
          </w:p>
        </w:tc>
      </w:tr>
      <w:tr w:rsidR="000B148D" w:rsidRPr="00756252" w14:paraId="10397B67" w14:textId="77777777" w:rsidTr="00FD18D9">
        <w:trPr>
          <w:trHeight w:val="20"/>
        </w:trPr>
        <w:tc>
          <w:tcPr>
            <w:tcW w:w="1008" w:type="pct"/>
            <w:shd w:val="clear" w:color="auto" w:fill="F2F2F2" w:themeFill="background1" w:themeFillShade="F2"/>
          </w:tcPr>
          <w:p w14:paraId="5B7ED920" w14:textId="77777777" w:rsidR="000B148D" w:rsidRPr="00756252" w:rsidRDefault="000B148D">
            <w:pPr>
              <w:pStyle w:val="Tableheading"/>
            </w:pPr>
            <w:r w:rsidRPr="00756252">
              <w:t>Per-protocol analysis set (PPS)</w:t>
            </w:r>
          </w:p>
        </w:tc>
        <w:tc>
          <w:tcPr>
            <w:tcW w:w="2370" w:type="pct"/>
          </w:tcPr>
          <w:p w14:paraId="4398CC97" w14:textId="315CFC54" w:rsidR="000B148D" w:rsidRPr="00421E54" w:rsidRDefault="000B148D" w:rsidP="00421E54">
            <w:pPr>
              <w:pStyle w:val="Tablebody"/>
              <w:rPr>
                <w:color w:val="000000"/>
                <w:highlight w:val="black"/>
              </w:rPr>
            </w:pPr>
            <w:r w:rsidRPr="00421E54">
              <w:t>I</w:t>
            </w:r>
            <w:r w:rsidRPr="00756252">
              <w:t xml:space="preserve">ncluded </w:t>
            </w:r>
            <w:r w:rsidR="00294FDC" w:rsidRPr="00294FDC">
              <w:rPr>
                <w:color w:val="000000"/>
                <w:highlight w:val="black"/>
              </w:rPr>
              <w:t>xxxxxxxxxx</w:t>
            </w:r>
            <w:r w:rsidR="00421E54">
              <w:rPr>
                <w:color w:val="000000"/>
                <w:highlight w:val="black"/>
              </w:rPr>
              <w:t xml:space="preserve"> </w:t>
            </w:r>
            <w:r w:rsidR="00294FDC" w:rsidRPr="00294FDC">
              <w:rPr>
                <w:color w:val="000000"/>
                <w:highlight w:val="black"/>
              </w:rPr>
              <w:t>xxxxxxxx</w:t>
            </w:r>
            <w:r w:rsidR="00421E54">
              <w:rPr>
                <w:color w:val="000000"/>
                <w:highlight w:val="black"/>
              </w:rPr>
              <w:t xml:space="preserve"> </w:t>
            </w:r>
            <w:r w:rsidR="00294FDC" w:rsidRPr="00294FDC">
              <w:rPr>
                <w:color w:val="000000"/>
                <w:highlight w:val="black"/>
              </w:rPr>
              <w:t>xxxxxx</w:t>
            </w:r>
            <w:r w:rsidR="00421E54">
              <w:rPr>
                <w:color w:val="000000"/>
                <w:highlight w:val="black"/>
              </w:rPr>
              <w:t xml:space="preserve"> </w:t>
            </w:r>
            <w:r w:rsidR="00294FDC" w:rsidRPr="00294FDC">
              <w:rPr>
                <w:color w:val="000000"/>
                <w:highlight w:val="black"/>
              </w:rPr>
              <w:t>xxx</w:t>
            </w:r>
            <w:r w:rsidR="00421E54">
              <w:rPr>
                <w:color w:val="000000"/>
                <w:highlight w:val="black"/>
              </w:rPr>
              <w:t xml:space="preserve"> </w:t>
            </w:r>
            <w:r w:rsidR="00294FDC" w:rsidRPr="00294FDC">
              <w:rPr>
                <w:color w:val="000000"/>
                <w:highlight w:val="black"/>
              </w:rPr>
              <w:t>xxxxxxxxxxxxxxxxxxxxxxxxxxxxxxxxxxxxxx</w:t>
            </w:r>
            <w:r w:rsidR="00421E54">
              <w:rPr>
                <w:color w:val="000000"/>
                <w:highlight w:val="black"/>
              </w:rPr>
              <w:t xml:space="preserve"> </w:t>
            </w:r>
            <w:r w:rsidR="00294FDC" w:rsidRPr="00294FDC">
              <w:rPr>
                <w:color w:val="000000"/>
                <w:highlight w:val="black"/>
              </w:rPr>
              <w:t>x</w:t>
            </w:r>
            <w:r w:rsidR="00421E54">
              <w:rPr>
                <w:color w:val="000000"/>
                <w:highlight w:val="black"/>
              </w:rPr>
              <w:t xml:space="preserve"> </w:t>
            </w:r>
            <w:r w:rsidR="00294FDC" w:rsidRPr="00294FDC">
              <w:rPr>
                <w:color w:val="000000"/>
                <w:highlight w:val="black"/>
              </w:rPr>
              <w:t>xxxxxxxxxxxxxxxxxxxxxxxxxxxx</w:t>
            </w:r>
            <w:r w:rsidR="00421E54">
              <w:rPr>
                <w:color w:val="000000"/>
                <w:highlight w:val="black"/>
              </w:rPr>
              <w:t xml:space="preserve"> </w:t>
            </w:r>
            <w:r w:rsidR="00294FDC" w:rsidRPr="00294FDC">
              <w:rPr>
                <w:color w:val="000000"/>
                <w:highlight w:val="black"/>
              </w:rPr>
              <w:t>xxxxx</w:t>
            </w:r>
            <w:r w:rsidR="00421E54">
              <w:rPr>
                <w:color w:val="000000"/>
                <w:highlight w:val="black"/>
              </w:rPr>
              <w:t xml:space="preserve"> </w:t>
            </w:r>
            <w:r w:rsidR="00294FDC" w:rsidRPr="00294FDC">
              <w:rPr>
                <w:color w:val="000000"/>
                <w:highlight w:val="black"/>
              </w:rPr>
              <w:t>xxx</w:t>
            </w:r>
            <w:r w:rsidR="00421E54">
              <w:rPr>
                <w:color w:val="000000"/>
                <w:highlight w:val="black"/>
              </w:rPr>
              <w:t xml:space="preserve"> </w:t>
            </w:r>
            <w:r w:rsidR="00294FDC" w:rsidRPr="00294FDC">
              <w:rPr>
                <w:color w:val="000000"/>
                <w:highlight w:val="black"/>
              </w:rPr>
              <w:t>x</w:t>
            </w:r>
            <w:r w:rsidR="00421E54">
              <w:rPr>
                <w:color w:val="000000"/>
                <w:highlight w:val="black"/>
              </w:rPr>
              <w:t xml:space="preserve"> </w:t>
            </w:r>
            <w:r w:rsidR="00294FDC" w:rsidRPr="00294FDC">
              <w:rPr>
                <w:color w:val="000000"/>
                <w:highlight w:val="black"/>
              </w:rPr>
              <w:t>x</w:t>
            </w:r>
            <w:r w:rsidR="00421E54">
              <w:rPr>
                <w:color w:val="000000"/>
                <w:highlight w:val="black"/>
              </w:rPr>
              <w:t xml:space="preserve"> </w:t>
            </w:r>
            <w:r w:rsidR="00294FDC" w:rsidRPr="00294FDC">
              <w:rPr>
                <w:color w:val="000000"/>
                <w:highlight w:val="black"/>
              </w:rPr>
              <w:t>xxxxxxxxxxxxxxxxxxxxxxxxxxxxxxxxxxxx</w:t>
            </w:r>
            <w:r w:rsidR="00421E54">
              <w:rPr>
                <w:color w:val="000000"/>
                <w:highlight w:val="black"/>
              </w:rPr>
              <w:t xml:space="preserve"> </w:t>
            </w:r>
            <w:r w:rsidR="00294FDC" w:rsidRPr="00294FDC">
              <w:rPr>
                <w:color w:val="000000"/>
                <w:highlight w:val="black"/>
              </w:rPr>
              <w:t>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xxxxxxxxxxxxxxxxxxxxxxxxxxxxxxxxx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xxxxxxxxxxxxxxxxxxxxxxxxxxxxxxxxxxxx</w:t>
            </w:r>
            <w:r w:rsidR="00421E54">
              <w:rPr>
                <w:color w:val="000000"/>
                <w:highlight w:val="black"/>
              </w:rPr>
              <w:t xml:space="preserve"> </w:t>
            </w:r>
            <w:r w:rsidR="00294FDC" w:rsidRPr="00294FDC">
              <w:rPr>
                <w:color w:val="000000"/>
                <w:highlight w:val="black"/>
              </w:rPr>
              <w:t>xxxxxxxxxxxxxxxxxxxxxxxxxxxxxxxxxxxxxx</w:t>
            </w:r>
            <w:r w:rsidR="00421E54">
              <w:rPr>
                <w:color w:val="000000"/>
                <w:highlight w:val="black"/>
              </w:rPr>
              <w:t xml:space="preserve"> </w:t>
            </w:r>
            <w:r w:rsidR="00294FDC" w:rsidRPr="00294FDC">
              <w:rPr>
                <w:color w:val="000000"/>
                <w:highlight w:val="black"/>
              </w:rPr>
              <w:t>xxxxxxxxxxxxxxxxxxxxxxxxxxxxxxxxxxxxx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xxxxxxxxxxxxxxxxxxxxxxxxxxxxxxxxxxxx</w:t>
            </w:r>
            <w:r w:rsidR="00421E54">
              <w:rPr>
                <w:color w:val="000000"/>
                <w:highlight w:val="black"/>
              </w:rPr>
              <w:t xml:space="preserve"> </w:t>
            </w:r>
            <w:r w:rsidR="00294FDC" w:rsidRPr="00294FDC">
              <w:rPr>
                <w:color w:val="000000"/>
                <w:highlight w:val="black"/>
              </w:rPr>
              <w:t>xxxxxxxxxxxxxxxxxxxxxxxxxxxxxxxxxxxxx</w:t>
            </w:r>
            <w:r w:rsidR="00421E54">
              <w:rPr>
                <w:color w:val="000000"/>
                <w:highlight w:val="black"/>
              </w:rPr>
              <w:t xml:space="preserve"> </w:t>
            </w:r>
            <w:r w:rsidR="00294FDC" w:rsidRPr="00294FDC">
              <w:rPr>
                <w:color w:val="000000"/>
                <w:highlight w:val="black"/>
              </w:rPr>
              <w:t>xx</w:t>
            </w:r>
          </w:p>
        </w:tc>
        <w:tc>
          <w:tcPr>
            <w:tcW w:w="541" w:type="pct"/>
          </w:tcPr>
          <w:p w14:paraId="57ED8456" w14:textId="77777777" w:rsidR="000B148D" w:rsidRPr="00756252" w:rsidRDefault="000B148D">
            <w:pPr>
              <w:pStyle w:val="Tablebody"/>
              <w:jc w:val="center"/>
            </w:pPr>
            <w:r w:rsidRPr="00756252">
              <w:t>361</w:t>
            </w:r>
            <w:r w:rsidRPr="00756252">
              <w:br/>
              <w:t>(96.6)</w:t>
            </w:r>
          </w:p>
        </w:tc>
        <w:tc>
          <w:tcPr>
            <w:tcW w:w="541" w:type="pct"/>
          </w:tcPr>
          <w:p w14:paraId="4DFABC05" w14:textId="77777777" w:rsidR="000B148D" w:rsidRPr="00756252" w:rsidRDefault="000B148D">
            <w:pPr>
              <w:pStyle w:val="Tablebody"/>
              <w:jc w:val="center"/>
            </w:pPr>
            <w:r w:rsidRPr="00756252">
              <w:t>164</w:t>
            </w:r>
            <w:r w:rsidRPr="00756252">
              <w:br/>
              <w:t>(89.1)</w:t>
            </w:r>
          </w:p>
        </w:tc>
        <w:tc>
          <w:tcPr>
            <w:tcW w:w="541" w:type="pct"/>
          </w:tcPr>
          <w:p w14:paraId="270BF16C" w14:textId="77777777" w:rsidR="000B148D" w:rsidRPr="00756252" w:rsidRDefault="000B148D">
            <w:pPr>
              <w:pStyle w:val="Tablebody"/>
              <w:jc w:val="center"/>
            </w:pPr>
            <w:r w:rsidRPr="00756252">
              <w:t>525</w:t>
            </w:r>
            <w:r w:rsidRPr="00756252">
              <w:br/>
              <w:t>(94.3)</w:t>
            </w:r>
          </w:p>
        </w:tc>
      </w:tr>
      <w:tr w:rsidR="000B148D" w:rsidRPr="00756252" w14:paraId="7E65E91C" w14:textId="77777777" w:rsidTr="00FD18D9">
        <w:trPr>
          <w:trHeight w:val="20"/>
        </w:trPr>
        <w:tc>
          <w:tcPr>
            <w:tcW w:w="1008" w:type="pct"/>
            <w:shd w:val="clear" w:color="auto" w:fill="F2F2F2" w:themeFill="background1" w:themeFillShade="F2"/>
          </w:tcPr>
          <w:p w14:paraId="083FD69E" w14:textId="77777777" w:rsidR="000B148D" w:rsidRPr="00756252" w:rsidRDefault="000B148D">
            <w:pPr>
              <w:pStyle w:val="Tableheading"/>
            </w:pPr>
            <w:r w:rsidRPr="00756252">
              <w:t>Pharmacokinetic (PK) analysis set</w:t>
            </w:r>
          </w:p>
        </w:tc>
        <w:tc>
          <w:tcPr>
            <w:tcW w:w="2370" w:type="pct"/>
          </w:tcPr>
          <w:p w14:paraId="141927B8" w14:textId="74C28A59" w:rsidR="000B148D" w:rsidRPr="00756252" w:rsidRDefault="000B148D">
            <w:pPr>
              <w:pStyle w:val="Tablebody"/>
            </w:pPr>
            <w:r w:rsidRPr="00756252">
              <w:t xml:space="preserve">Included </w:t>
            </w:r>
            <w:r w:rsidR="00294FDC" w:rsidRPr="00294FDC">
              <w:rPr>
                <w:color w:val="000000"/>
                <w:highlight w:val="black"/>
              </w:rPr>
              <w:t>xxxxxxxxxxxxxxxxxxxxxxxxxxxxxx</w:t>
            </w:r>
            <w:r w:rsidR="00421E54">
              <w:rPr>
                <w:color w:val="000000"/>
                <w:highlight w:val="black"/>
              </w:rPr>
              <w:t xml:space="preserve"> </w:t>
            </w:r>
            <w:r w:rsidR="00294FDC" w:rsidRPr="00294FDC">
              <w:rPr>
                <w:color w:val="000000"/>
                <w:highlight w:val="black"/>
              </w:rPr>
              <w:t>xxxxxxxxxxxxxxxxxxxxxxxxxxxxxxxxxxxxxxxxxxxxxxxxxxxxxxxxxxxxxxxxxxxxxxxxxxxxxxxxxxxxxxxxxxxxxxxxxxxxxxxxxxxxxxxxx</w:t>
            </w:r>
          </w:p>
        </w:tc>
        <w:tc>
          <w:tcPr>
            <w:tcW w:w="541" w:type="pct"/>
          </w:tcPr>
          <w:p w14:paraId="241579CA" w14:textId="77777777" w:rsidR="000B148D" w:rsidRPr="00756252" w:rsidRDefault="000B148D">
            <w:pPr>
              <w:pStyle w:val="Tablebody"/>
              <w:jc w:val="center"/>
            </w:pPr>
            <w:r w:rsidRPr="00756252">
              <w:t>370</w:t>
            </w:r>
            <w:r w:rsidRPr="00756252">
              <w:br/>
              <w:t>(99.2)</w:t>
            </w:r>
          </w:p>
        </w:tc>
        <w:tc>
          <w:tcPr>
            <w:tcW w:w="541" w:type="pct"/>
          </w:tcPr>
          <w:p w14:paraId="66EDF9D8" w14:textId="77777777" w:rsidR="000B148D" w:rsidRPr="00756252" w:rsidRDefault="000B148D">
            <w:pPr>
              <w:pStyle w:val="Tablebody"/>
              <w:jc w:val="center"/>
            </w:pPr>
            <w:r w:rsidRPr="00756252">
              <w:t>0</w:t>
            </w:r>
          </w:p>
        </w:tc>
        <w:tc>
          <w:tcPr>
            <w:tcW w:w="541" w:type="pct"/>
          </w:tcPr>
          <w:p w14:paraId="5296CDE7" w14:textId="77777777" w:rsidR="000B148D" w:rsidRPr="00756252" w:rsidRDefault="000B148D">
            <w:pPr>
              <w:pStyle w:val="Tablebody"/>
              <w:jc w:val="center"/>
            </w:pPr>
            <w:r w:rsidRPr="00756252">
              <w:t>370</w:t>
            </w:r>
            <w:r w:rsidRPr="00756252">
              <w:br/>
              <w:t>(66.4)</w:t>
            </w:r>
          </w:p>
        </w:tc>
      </w:tr>
    </w:tbl>
    <w:p w14:paraId="26ACE157" w14:textId="533F55DA" w:rsidR="000B148D" w:rsidRPr="00756252" w:rsidRDefault="000B148D" w:rsidP="000B148D">
      <w:pPr>
        <w:pStyle w:val="Footnotes"/>
      </w:pPr>
      <w:r w:rsidRPr="00756252">
        <w:t xml:space="preserve">*Major protocol </w:t>
      </w:r>
      <w:r>
        <w:t>violations</w:t>
      </w:r>
      <w:r w:rsidRPr="00756252">
        <w:t xml:space="preserve"> included: </w:t>
      </w:r>
      <w:r w:rsidR="00294FDC" w:rsidRPr="00294FDC">
        <w:rPr>
          <w:color w:val="000000"/>
          <w:highlight w:val="black"/>
        </w:rPr>
        <w:t>xxxxxxxxxxxxxxxxxxxxxxxxxxxxxxxxxxx</w:t>
      </w:r>
      <w:r w:rsidR="00EC15A9">
        <w:rPr>
          <w:color w:val="000000"/>
          <w:highlight w:val="black"/>
        </w:rPr>
        <w:t xml:space="preserve"> </w:t>
      </w:r>
      <w:r w:rsidR="00294FDC" w:rsidRPr="00294FDC">
        <w:rPr>
          <w:color w:val="000000"/>
          <w:highlight w:val="black"/>
        </w:rPr>
        <w:t>xxxxxxxxxxxxxxxxxxxxxxxxxx</w:t>
      </w:r>
      <w:r w:rsidR="00EC15A9">
        <w:rPr>
          <w:color w:val="000000"/>
          <w:highlight w:val="black"/>
        </w:rPr>
        <w:t xml:space="preserve"> </w:t>
      </w:r>
      <w:r w:rsidR="00294FDC" w:rsidRPr="00294FDC">
        <w:rPr>
          <w:color w:val="000000"/>
          <w:highlight w:val="black"/>
        </w:rPr>
        <w:t>xx</w:t>
      </w:r>
      <w:r w:rsidR="00EC15A9">
        <w:rPr>
          <w:color w:val="000000"/>
          <w:highlight w:val="black"/>
        </w:rPr>
        <w:t xml:space="preserve"> </w:t>
      </w:r>
      <w:r w:rsidR="00294FDC" w:rsidRPr="00294FDC">
        <w:rPr>
          <w:color w:val="000000"/>
          <w:highlight w:val="black"/>
        </w:rPr>
        <w:t>xxxxxxxxxxx</w:t>
      </w:r>
      <w:r w:rsidR="00421E54">
        <w:rPr>
          <w:color w:val="000000"/>
          <w:highlight w:val="black"/>
        </w:rPr>
        <w:t xml:space="preserve"> </w:t>
      </w:r>
      <w:r w:rsidR="00294FDC" w:rsidRPr="00294FDC">
        <w:rPr>
          <w:color w:val="000000"/>
          <w:highlight w:val="black"/>
        </w:rPr>
        <w:t>xxxxxxxxxxxxxxxxxxxxx</w:t>
      </w:r>
      <w:r w:rsidR="00421E54">
        <w:rPr>
          <w:color w:val="000000"/>
          <w:highlight w:val="black"/>
        </w:rPr>
        <w:t xml:space="preserve"> </w:t>
      </w:r>
      <w:r w:rsidR="00294FDC" w:rsidRPr="00294FDC">
        <w:rPr>
          <w:color w:val="000000"/>
          <w:highlight w:val="black"/>
        </w:rPr>
        <w:t>xxxxxxxxxxxxxxxxxxxxxxxxxxxxxxxxxxxxxxxxxxxx</w:t>
      </w:r>
      <w:r w:rsidRPr="00756252">
        <w:t>.</w:t>
      </w:r>
      <w:r w:rsidRPr="00756252">
        <w:br/>
        <w:t>Abbreviations: BICR, blinded independent central review; CDK, cyclic-dependent kinase; FAS, full analysis set; HER2; human epidermal growth factor receptor 2; HR</w:t>
      </w:r>
      <w:r w:rsidR="00146B3A">
        <w:t>-positive</w:t>
      </w:r>
      <w:r w:rsidRPr="00756252">
        <w:t>, hormone receptor</w:t>
      </w:r>
      <w:r w:rsidR="00146B3A">
        <w:t>-positive</w:t>
      </w:r>
      <w:r w:rsidRPr="00756252">
        <w:t>; PK, pharmacokinetic; PPS, per-protocol analysis set; SAS, safety analysis set; T-DXd, trastuzumab deruxtecan; TPC, treatment of physician’s choice.</w:t>
      </w:r>
      <w:r w:rsidRPr="00756252">
        <w:br/>
        <w:t>Source: Daiichi Sankyo Inc., 2022 (SAP and CSR; Data on File)</w:t>
      </w:r>
      <w:r w:rsidRPr="00756252">
        <w:fldChar w:fldCharType="begin"/>
      </w:r>
      <w:r w:rsidR="00CA6345">
        <w:instrText xml:space="preserve"> ADDIN ZOTERO_ITEM CSL_CITATION {"citationID":"a1uhmveldj5","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756252">
        <w:fldChar w:fldCharType="separate"/>
      </w:r>
      <w:r w:rsidR="00CA6345" w:rsidRPr="00CA6345">
        <w:rPr>
          <w:rFonts w:cs="Arial"/>
          <w:szCs w:val="24"/>
          <w:vertAlign w:val="superscript"/>
        </w:rPr>
        <w:t>7,153</w:t>
      </w:r>
      <w:r w:rsidRPr="00756252">
        <w:fldChar w:fldCharType="end"/>
      </w:r>
      <w:r w:rsidRPr="00756252">
        <w:fldChar w:fldCharType="begin"/>
      </w:r>
      <w:r w:rsidRPr="00756252">
        <w:instrText xml:space="preserve"> ADDIN EN.CITE &lt;EndNote&gt;&lt;Cite&gt;&lt;Author&gt;Daiichi Sankyo Inc&lt;/Author&gt;&lt;Year&gt;2021&lt;/Year&gt;&lt;RecNum&gt;85&lt;/RecNum&gt;&lt;DisplayText&gt;&lt;style face="superscript"&gt;105,115&lt;/style&gt;&lt;/DisplayText&gt;&lt;record&gt;&lt;rec-number&gt;85&lt;/rec-number&gt;&lt;foreign-keys&gt;&lt;key app="EN" db-id="zsraxr2sldvt0herzw7x5028s0efeazsx9r0" timestamp="1636707368"&gt;85&lt;/key&gt;&lt;/foreign-keys&gt;&lt;ref-type name="Journal Article"&gt;17&lt;/ref-type&gt;&lt;contributors&gt;&lt;authors&gt;&lt;author&gt;Daiichi Sankyo Inc,&lt;/author&gt;&lt;/authors&gt;&lt;/contributors&gt;&lt;titles&gt;&lt;title&gt;Statistical Analysis Plan (version 1.3): A Phase 3, multicenter, randomized, open-label, active-controlled study of trastuzumab deruxtecan (DS-8201A), an anti-HER2-antibody drug conjugate, versus ado-trastuzumab emtansine (T-DM1) for HER2-positive, unresectable and/or metastatic breast cancer subjects previously treated with trastuzumab and taxane&lt;/title&gt;&lt;secondary-title&gt;Data on file&lt;/secondary-title&gt;&lt;/titles&gt;&lt;periodical&gt;&lt;full-title&gt;Data on file&lt;/full-title&gt;&lt;/periodical&gt;&lt;dates&gt;&lt;year&gt;2021&lt;/year&gt;&lt;/dates&gt;&lt;urls&gt;&lt;/urls&gt;&lt;/record&gt;&lt;/Cite&gt;&lt;Cite&gt;&lt;Author&gt;Daiichi Sankyo Inc&lt;/Author&gt;&lt;Year&gt;2021&lt;/Year&gt;&lt;RecNum&gt;86&lt;/RecNum&gt;&lt;record&gt;&lt;rec-number&gt;86&lt;/rec-number&gt;&lt;foreign-keys&gt;&lt;key app="EN" db-id="zsraxr2sldvt0herzw7x5028s0efeazsx9r0" timestamp="1637662814"&gt;86&lt;/key&gt;&lt;/foreign-keys&gt;&lt;ref-type name="Journal Article"&gt;17&lt;/ref-type&gt;&lt;contributors&gt;&lt;authors&gt;&lt;author&gt;Daiichi Sankyo Inc,&lt;/author&gt;&lt;/authors&gt;&lt;/contributors&gt;&lt;titles&gt;&lt;title&gt;A Phase 3, Multicenter, Randomized, Open-label, Active-controlled Study of Trastuzumab Deruxtecan (DS-8201a), an Anti-HER2-antibody Drug Conjugate, versus Trastuzumab Emtansine (T-DM1) for HER2-positive, Unresectable and/or Metastatic Breast Cancer Subjects Previously Treated with Trastuzumab and Taxane (DESTINY-Breast03)&lt;/title&gt;&lt;secondary-title&gt;Clinical study report version 1.0 for data cut-off May 2021&lt;/secondary-title&gt;&lt;/titles&gt;&lt;periodical&gt;&lt;full-title&gt;Clinical study report version 1.0 for data cut-off May 2021&lt;/full-title&gt;&lt;/periodical&gt;&lt;dates&gt;&lt;year&gt;2021&lt;/year&gt;&lt;/dates&gt;&lt;urls&gt;&lt;/urls&gt;&lt;/record&gt;&lt;/Cite&gt;&lt;/EndNote&gt;</w:instrText>
      </w:r>
      <w:r w:rsidRPr="00756252">
        <w:fldChar w:fldCharType="separate"/>
      </w:r>
      <w:r w:rsidRPr="00756252">
        <w:fldChar w:fldCharType="end"/>
      </w:r>
    </w:p>
    <w:p w14:paraId="514D9E59" w14:textId="77777777" w:rsidR="000B148D" w:rsidRPr="00756252" w:rsidRDefault="000B148D" w:rsidP="000B148D">
      <w:pPr>
        <w:pStyle w:val="Heading3"/>
      </w:pPr>
      <w:bookmarkStart w:id="169" w:name="_Ref95474053"/>
      <w:bookmarkStart w:id="170" w:name="_Toc124447833"/>
      <w:bookmarkStart w:id="171" w:name="_Toc129350860"/>
      <w:r w:rsidRPr="00756252">
        <w:t>Statistical analyses</w:t>
      </w:r>
      <w:bookmarkEnd w:id="169"/>
      <w:bookmarkEnd w:id="170"/>
      <w:bookmarkEnd w:id="171"/>
    </w:p>
    <w:p w14:paraId="29C08AB5" w14:textId="3CF4EF04" w:rsidR="000B148D" w:rsidRPr="00756252" w:rsidRDefault="000B148D" w:rsidP="000B148D">
      <w:pPr>
        <w:pStyle w:val="Body"/>
      </w:pPr>
      <w:r w:rsidRPr="00756252">
        <w:t>Statistical methods used, or to be used, in DESTINY-Breast04 are summarised below (</w:t>
      </w:r>
      <w:r w:rsidRPr="00966FF8">
        <w:rPr>
          <w:b/>
          <w:bCs/>
        </w:rPr>
        <w:fldChar w:fldCharType="begin"/>
      </w:r>
      <w:r w:rsidRPr="00966FF8">
        <w:rPr>
          <w:b/>
          <w:bCs/>
        </w:rPr>
        <w:instrText xml:space="preserve"> REF _Ref101386093 \h </w:instrText>
      </w:r>
      <w:r>
        <w:rPr>
          <w:b/>
          <w:bCs/>
        </w:rPr>
        <w:instrText xml:space="preserve">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2</w:t>
      </w:r>
      <w:r w:rsidRPr="00966FF8">
        <w:rPr>
          <w:b/>
          <w:bCs/>
        </w:rPr>
        <w:fldChar w:fldCharType="end"/>
      </w:r>
      <w:r w:rsidRPr="00756252">
        <w:t>).</w:t>
      </w:r>
      <w:bookmarkStart w:id="172" w:name="_Ref85799807"/>
      <w:bookmarkStart w:id="173" w:name="_Toc95826064"/>
      <w:r w:rsidRPr="00756252">
        <w:t xml:space="preserve"> The primary efficacy endpoint, and the key secondary efficacy endpoints, will be tested hierarchically to maintain the overall two-sided type-I error rate to 0.05 or less in the following order:</w:t>
      </w:r>
    </w:p>
    <w:p w14:paraId="5A961B71" w14:textId="5D5C99D9" w:rsidR="000B148D" w:rsidRPr="00756252" w:rsidRDefault="000B148D" w:rsidP="00954359">
      <w:pPr>
        <w:pStyle w:val="Body"/>
        <w:numPr>
          <w:ilvl w:val="8"/>
          <w:numId w:val="39"/>
        </w:numPr>
        <w:spacing w:after="120"/>
      </w:pPr>
      <w:r w:rsidRPr="00756252">
        <w:rPr>
          <w:b/>
        </w:rPr>
        <w:lastRenderedPageBreak/>
        <w:t xml:space="preserve">PFS by BICR analysis in HR-positive cohort | conducted at </w:t>
      </w:r>
      <w:r w:rsidR="00F77ABC" w:rsidRPr="00F77ABC">
        <w:rPr>
          <w:rFonts w:cs="Arial"/>
          <w:b/>
          <w:color w:val="000000"/>
          <w:highlight w:val="black"/>
        </w:rPr>
        <w:t>xxxx</w:t>
      </w:r>
      <w:r w:rsidRPr="00756252">
        <w:rPr>
          <w:b/>
        </w:rPr>
        <w:t xml:space="preserve"> PFS events: </w:t>
      </w:r>
      <w:r w:rsidRPr="00756252">
        <w:t>the observed two-sided p-value threshold was p=0.001 to conclude superiority of T</w:t>
      </w:r>
      <w:r w:rsidRPr="00756252">
        <w:noBreakHyphen/>
        <w:t>DXd over TPC for the primary endpoint.</w:t>
      </w:r>
      <w:r w:rsidRPr="00756252">
        <w:fldChar w:fldCharType="begin"/>
      </w:r>
      <w:r w:rsidR="00CA6345">
        <w:instrText xml:space="preserve"> ADDIN ZOTERO_ITEM CSL_CITATION {"citationID":"A3PNklkf","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756252">
        <w:fldChar w:fldCharType="separate"/>
      </w:r>
      <w:r w:rsidR="00CA6345" w:rsidRPr="00CA6345">
        <w:rPr>
          <w:rFonts w:cs="Arial"/>
          <w:szCs w:val="24"/>
          <w:vertAlign w:val="superscript"/>
        </w:rPr>
        <w:t>153</w:t>
      </w:r>
      <w:r w:rsidRPr="00756252">
        <w:fldChar w:fldCharType="end"/>
      </w:r>
      <w:r w:rsidRPr="00756252">
        <w:t xml:space="preserve"> </w:t>
      </w:r>
    </w:p>
    <w:p w14:paraId="4BA7A826" w14:textId="77777777" w:rsidR="000B148D" w:rsidRPr="00756252" w:rsidRDefault="000B148D" w:rsidP="00954359">
      <w:pPr>
        <w:pStyle w:val="Body"/>
        <w:numPr>
          <w:ilvl w:val="0"/>
          <w:numId w:val="40"/>
        </w:numPr>
        <w:spacing w:after="120"/>
      </w:pPr>
      <w:r w:rsidRPr="00756252">
        <w:rPr>
          <w:b/>
          <w:bCs/>
        </w:rPr>
        <w:t>If PFS not statistically significant:</w:t>
      </w:r>
      <w:r w:rsidRPr="00756252">
        <w:t xml:space="preserve"> PFS in FAS and OS analysis not conducted.</w:t>
      </w:r>
    </w:p>
    <w:p w14:paraId="79EA9B6F" w14:textId="77777777" w:rsidR="000B148D" w:rsidRPr="00756252" w:rsidRDefault="000B148D" w:rsidP="00954359">
      <w:pPr>
        <w:pStyle w:val="Body"/>
        <w:numPr>
          <w:ilvl w:val="0"/>
          <w:numId w:val="40"/>
        </w:numPr>
        <w:spacing w:after="120"/>
      </w:pPr>
      <w:r w:rsidRPr="00756252">
        <w:rPr>
          <w:b/>
          <w:bCs/>
        </w:rPr>
        <w:t>If PFS statistically significant:</w:t>
      </w:r>
      <w:r w:rsidRPr="00756252">
        <w:t xml:space="preserve"> PFS in FAS and OS analysis conducted. </w:t>
      </w:r>
    </w:p>
    <w:p w14:paraId="3859E52A" w14:textId="0786E770" w:rsidR="000B148D" w:rsidRPr="00756252" w:rsidRDefault="000B148D" w:rsidP="00954359">
      <w:pPr>
        <w:pStyle w:val="ListParagraph"/>
        <w:numPr>
          <w:ilvl w:val="8"/>
          <w:numId w:val="39"/>
        </w:numPr>
        <w:ind w:left="589" w:hanging="357"/>
        <w:contextualSpacing w:val="0"/>
      </w:pPr>
      <w:r w:rsidRPr="00756252">
        <w:rPr>
          <w:b/>
          <w:bCs/>
        </w:rPr>
        <w:t xml:space="preserve">PFS by BICR analysis in the FAS | conducted at </w:t>
      </w:r>
      <w:r w:rsidR="00F77ABC" w:rsidRPr="00F77ABC">
        <w:rPr>
          <w:b/>
          <w:bCs/>
          <w:color w:val="000000"/>
          <w:highlight w:val="black"/>
        </w:rPr>
        <w:t>xxxx</w:t>
      </w:r>
      <w:r w:rsidRPr="00756252">
        <w:rPr>
          <w:b/>
          <w:bCs/>
        </w:rPr>
        <w:t xml:space="preserve"> PFS events </w:t>
      </w:r>
      <w:r w:rsidR="002502BB">
        <w:rPr>
          <w:b/>
          <w:bCs/>
        </w:rPr>
        <w:t>(in the HR-positive cohort)</w:t>
      </w:r>
      <w:r w:rsidRPr="00756252">
        <w:rPr>
          <w:b/>
          <w:bCs/>
        </w:rPr>
        <w:t xml:space="preserve"> assuming PFS significant in the HR</w:t>
      </w:r>
      <w:r w:rsidR="00957383">
        <w:rPr>
          <w:b/>
          <w:bCs/>
        </w:rPr>
        <w:t>-positive</w:t>
      </w:r>
      <w:r w:rsidRPr="00756252">
        <w:rPr>
          <w:b/>
          <w:bCs/>
        </w:rPr>
        <w:t xml:space="preserve"> </w:t>
      </w:r>
      <w:r w:rsidRPr="00756252">
        <w:rPr>
          <w:b/>
        </w:rPr>
        <w:t>population</w:t>
      </w:r>
      <w:r w:rsidRPr="00756252">
        <w:rPr>
          <w:b/>
          <w:bCs/>
        </w:rPr>
        <w:t>:</w:t>
      </w:r>
      <w:r w:rsidRPr="00756252">
        <w:t xml:space="preserve"> the observed two-sided p-value threshold was p=0.001 to conclude superiority of T-DXd over TPC.</w:t>
      </w:r>
      <w:r w:rsidRPr="00756252">
        <w:fldChar w:fldCharType="begin"/>
      </w:r>
      <w:r w:rsidR="00CA6345">
        <w:instrText xml:space="preserve"> ADDIN ZOTERO_ITEM CSL_CITATION {"citationID":"eZ0we2K3","properties":{"formattedCitation":"\\super 153\\nosupersub{}","plainCitation":"153","noteIndex":0},"citationItems":[{"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756252">
        <w:fldChar w:fldCharType="separate"/>
      </w:r>
      <w:r w:rsidR="00CA6345" w:rsidRPr="00CA6345">
        <w:rPr>
          <w:rFonts w:cs="Arial"/>
          <w:szCs w:val="24"/>
          <w:vertAlign w:val="superscript"/>
        </w:rPr>
        <w:t>153</w:t>
      </w:r>
      <w:r w:rsidRPr="00756252">
        <w:fldChar w:fldCharType="end"/>
      </w:r>
      <w:r w:rsidRPr="00756252">
        <w:t xml:space="preserve"> </w:t>
      </w:r>
    </w:p>
    <w:p w14:paraId="6BB94F33" w14:textId="77777777" w:rsidR="000B148D" w:rsidRPr="00756252" w:rsidRDefault="000B148D" w:rsidP="00954359">
      <w:pPr>
        <w:pStyle w:val="ListParagraph"/>
        <w:numPr>
          <w:ilvl w:val="8"/>
          <w:numId w:val="39"/>
        </w:numPr>
      </w:pPr>
      <w:r w:rsidRPr="00756252">
        <w:rPr>
          <w:b/>
          <w:bCs/>
        </w:rPr>
        <w:t xml:space="preserve">OS in the HR-positive </w:t>
      </w:r>
      <w:r w:rsidRPr="00756252">
        <w:rPr>
          <w:b/>
        </w:rPr>
        <w:t>cohort</w:t>
      </w:r>
      <w:r w:rsidRPr="00756252">
        <w:rPr>
          <w:b/>
          <w:bCs/>
        </w:rPr>
        <w:t>:</w:t>
      </w:r>
      <w:r w:rsidRPr="00756252">
        <w:t xml:space="preserve"> Statistical testing will be performed only when superiority in PFS is demonstrated for both the HR-positive cohort and the FAS. Up to three OS analyses are planned, in the order below:</w:t>
      </w:r>
    </w:p>
    <w:p w14:paraId="3F205AA7" w14:textId="1A95213B" w:rsidR="000B148D" w:rsidRPr="00756252" w:rsidRDefault="000B148D" w:rsidP="00954359">
      <w:pPr>
        <w:pStyle w:val="Body"/>
        <w:numPr>
          <w:ilvl w:val="0"/>
          <w:numId w:val="40"/>
        </w:numPr>
        <w:spacing w:after="120"/>
      </w:pPr>
      <w:r w:rsidRPr="00756252">
        <w:t xml:space="preserve">First interim analysis at the time of the </w:t>
      </w:r>
      <w:r>
        <w:t>primary</w:t>
      </w:r>
      <w:r w:rsidRPr="00756252">
        <w:t xml:space="preserve"> analysis for PFS (provided PFS is significant in both the HR-positive cohort and the FAS), at which point a total of </w:t>
      </w:r>
      <w:r w:rsidR="00F77ABC" w:rsidRPr="00F77ABC">
        <w:rPr>
          <w:color w:val="000000"/>
          <w:highlight w:val="black"/>
        </w:rPr>
        <w:t>xxx</w:t>
      </w:r>
      <w:r w:rsidRPr="00756252">
        <w:t xml:space="preserve"> OS events (</w:t>
      </w:r>
      <w:r w:rsidR="00F77ABC" w:rsidRPr="00F77ABC">
        <w:rPr>
          <w:color w:val="000000"/>
          <w:highlight w:val="black"/>
        </w:rPr>
        <w:t>xx</w:t>
      </w:r>
      <w:r w:rsidRPr="00756252">
        <w:t>% information fraction) in the HR-positive cohort are expected.</w:t>
      </w:r>
    </w:p>
    <w:p w14:paraId="57428DB6" w14:textId="5322513C" w:rsidR="000B148D" w:rsidRPr="00756252" w:rsidRDefault="000B148D" w:rsidP="00954359">
      <w:pPr>
        <w:pStyle w:val="Body"/>
        <w:numPr>
          <w:ilvl w:val="0"/>
          <w:numId w:val="40"/>
        </w:numPr>
        <w:spacing w:after="120"/>
      </w:pPr>
      <w:r w:rsidRPr="00756252">
        <w:t xml:space="preserve">If the first OS interim analysis is not significant, a second interim analysis for OS is planned when approximately </w:t>
      </w:r>
      <w:r w:rsidR="00F77ABC" w:rsidRPr="00F77ABC">
        <w:rPr>
          <w:color w:val="000000"/>
          <w:highlight w:val="black"/>
        </w:rPr>
        <w:t>xxx</w:t>
      </w:r>
      <w:r w:rsidRPr="00756252">
        <w:t xml:space="preserve"> OS events (</w:t>
      </w:r>
      <w:r w:rsidR="00F77ABC" w:rsidRPr="00F77ABC">
        <w:rPr>
          <w:color w:val="000000"/>
          <w:highlight w:val="black"/>
        </w:rPr>
        <w:t>xx</w:t>
      </w:r>
      <w:r w:rsidRPr="00756252">
        <w:t>% information fraction) in the HR-positive cohort have been documented.</w:t>
      </w:r>
    </w:p>
    <w:p w14:paraId="2F435F2D" w14:textId="4E8A7E36" w:rsidR="000B148D" w:rsidRPr="00756252" w:rsidRDefault="000B148D" w:rsidP="00954359">
      <w:pPr>
        <w:pStyle w:val="Body"/>
        <w:numPr>
          <w:ilvl w:val="0"/>
          <w:numId w:val="40"/>
        </w:numPr>
        <w:spacing w:after="120"/>
      </w:pPr>
      <w:r w:rsidRPr="00756252">
        <w:t xml:space="preserve">If the second OS interim analysis is not significant, a </w:t>
      </w:r>
      <w:r>
        <w:t>final</w:t>
      </w:r>
      <w:r w:rsidRPr="00756252">
        <w:t xml:space="preserve"> analysis for OS is planned after approximately </w:t>
      </w:r>
      <w:r w:rsidR="00F77ABC" w:rsidRPr="00F77ABC">
        <w:rPr>
          <w:color w:val="000000"/>
          <w:highlight w:val="black"/>
        </w:rPr>
        <w:t>xxx</w:t>
      </w:r>
      <w:r w:rsidRPr="00756252">
        <w:t xml:space="preserve"> OS</w:t>
      </w:r>
      <w:r>
        <w:t xml:space="preserve"> (</w:t>
      </w:r>
      <w:r w:rsidR="00F77ABC" w:rsidRPr="00F77ABC">
        <w:rPr>
          <w:color w:val="000000"/>
          <w:highlight w:val="black"/>
        </w:rPr>
        <w:t>xxx</w:t>
      </w:r>
      <w:r>
        <w:t>% information fraction)</w:t>
      </w:r>
      <w:r w:rsidRPr="00756252">
        <w:t xml:space="preserve"> events in the HR-positive cohort have been documented.</w:t>
      </w:r>
    </w:p>
    <w:p w14:paraId="46A715F1" w14:textId="77777777" w:rsidR="000B148D" w:rsidRPr="00756252" w:rsidRDefault="000B148D" w:rsidP="00954359">
      <w:pPr>
        <w:pStyle w:val="ListParagraph"/>
        <w:numPr>
          <w:ilvl w:val="8"/>
          <w:numId w:val="39"/>
        </w:numPr>
      </w:pPr>
      <w:r w:rsidRPr="00756252">
        <w:rPr>
          <w:b/>
          <w:bCs/>
        </w:rPr>
        <w:t xml:space="preserve">OS in the FAS: </w:t>
      </w:r>
      <w:r w:rsidRPr="00756252">
        <w:t>As above, up to three OS analyses were planned. As per the hierarchical testing, the statistical testing will be performed only when the analyses in the hierarchy above have demonstrated statistical significance.</w:t>
      </w:r>
      <w:r w:rsidRPr="00756252" w:rsidDel="00546A5C">
        <w:t xml:space="preserve"> </w:t>
      </w:r>
    </w:p>
    <w:p w14:paraId="13019B2A" w14:textId="775BC7DE" w:rsidR="000B148D" w:rsidRPr="00756252" w:rsidRDefault="000B148D" w:rsidP="000B148D">
      <w:pPr>
        <w:pStyle w:val="Caption"/>
      </w:pPr>
      <w:bookmarkStart w:id="174" w:name="_Ref101386093"/>
      <w:bookmarkStart w:id="175" w:name="_Toc124447872"/>
      <w:bookmarkStart w:id="176" w:name="_Toc129350987"/>
      <w:r w:rsidRPr="00756252">
        <w:t xml:space="preserve">Table </w:t>
      </w:r>
      <w:r w:rsidRPr="00756252">
        <w:fldChar w:fldCharType="begin"/>
      </w:r>
      <w:r w:rsidRPr="00756252">
        <w:instrText>SEQ Table \* ARABIC</w:instrText>
      </w:r>
      <w:r w:rsidRPr="00756252">
        <w:fldChar w:fldCharType="separate"/>
      </w:r>
      <w:r w:rsidR="00145F42">
        <w:rPr>
          <w:noProof/>
        </w:rPr>
        <w:t>12</w:t>
      </w:r>
      <w:r w:rsidRPr="00756252">
        <w:fldChar w:fldCharType="end"/>
      </w:r>
      <w:bookmarkEnd w:id="172"/>
      <w:bookmarkEnd w:id="174"/>
      <w:r w:rsidRPr="00756252">
        <w:t>: DESTINY-Breast04 | Summary of statistical analyses</w:t>
      </w:r>
      <w:bookmarkEnd w:id="173"/>
      <w:bookmarkEnd w:id="175"/>
      <w:bookmarkEnd w:id="176"/>
    </w:p>
    <w:tbl>
      <w:tblPr>
        <w:tblStyle w:val="TableGrid"/>
        <w:tblW w:w="5000" w:type="pct"/>
        <w:tblLook w:val="04A0" w:firstRow="1" w:lastRow="0" w:firstColumn="1" w:lastColumn="0" w:noHBand="0" w:noVBand="1"/>
      </w:tblPr>
      <w:tblGrid>
        <w:gridCol w:w="2122"/>
        <w:gridCol w:w="6894"/>
      </w:tblGrid>
      <w:tr w:rsidR="000B148D" w:rsidRPr="00756252" w14:paraId="38B6ED0E" w14:textId="77777777" w:rsidTr="00484142">
        <w:tc>
          <w:tcPr>
            <w:tcW w:w="1177" w:type="pct"/>
            <w:shd w:val="clear" w:color="auto" w:fill="D9D9D9" w:themeFill="background1" w:themeFillShade="D9"/>
          </w:tcPr>
          <w:p w14:paraId="3FAA6137" w14:textId="77777777" w:rsidR="000B148D" w:rsidRPr="00756252" w:rsidRDefault="000B148D">
            <w:pPr>
              <w:pStyle w:val="Tableheading"/>
            </w:pPr>
            <w:r w:rsidRPr="00756252">
              <w:t>Hypothesis objective</w:t>
            </w:r>
          </w:p>
        </w:tc>
        <w:tc>
          <w:tcPr>
            <w:tcW w:w="3823" w:type="pct"/>
          </w:tcPr>
          <w:p w14:paraId="06605559" w14:textId="01112C41" w:rsidR="000B148D" w:rsidRPr="00294FDC" w:rsidRDefault="00EC15A9">
            <w:pPr>
              <w:pStyle w:val="Tablebody"/>
              <w:rPr>
                <w:color w:val="000000"/>
                <w:highlight w:val="black"/>
              </w:rPr>
            </w:pPr>
            <w:r w:rsidRPr="00294FDC">
              <w:rPr>
                <w:color w:val="000000"/>
                <w:highlight w:val="black"/>
              </w:rPr>
              <w:t>X</w:t>
            </w:r>
            <w:r w:rsidR="00294FDC" w:rsidRPr="00294FDC">
              <w:rPr>
                <w:color w:val="000000"/>
                <w:highlight w:val="black"/>
              </w:rPr>
              <w:t>xxxxxxxxxxxxxxxxxxxxxxxxxxxxxxxxxxxxxxxxxxxxxxxxxxxxxx</w:t>
            </w:r>
            <w:r>
              <w:rPr>
                <w:color w:val="000000"/>
                <w:highlight w:val="black"/>
              </w:rPr>
              <w:t xml:space="preserve"> </w:t>
            </w:r>
            <w:r w:rsidR="00294FDC" w:rsidRPr="00294FDC">
              <w:rPr>
                <w:color w:val="000000"/>
                <w:highlight w:val="black"/>
              </w:rPr>
              <w:t>xx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xxxxxxxxxxxxxxxxxxxxxxxx</w:t>
            </w:r>
            <w:r>
              <w:rPr>
                <w:color w:val="000000"/>
                <w:highlight w:val="black"/>
              </w:rPr>
              <w:t xml:space="preserve"> </w:t>
            </w:r>
            <w:r w:rsidR="00294FDC" w:rsidRPr="00294FDC">
              <w:rPr>
                <w:color w:val="000000"/>
                <w:highlight w:val="black"/>
              </w:rPr>
              <w:t>xxxxxxxxxxxxx</w:t>
            </w:r>
            <w:r w:rsidR="00484142">
              <w:rPr>
                <w:color w:val="000000"/>
                <w:highlight w:val="black"/>
              </w:rPr>
              <w:t xml:space="preserv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xxxxxxxxxxxxxxxxxxxx</w:t>
            </w:r>
            <w:r>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xxxxx</w:t>
            </w:r>
            <w:r w:rsidR="00484142">
              <w:rPr>
                <w:color w:val="000000"/>
                <w:highlight w:val="black"/>
              </w:rPr>
              <w:t xml:space="preserve"> </w:t>
            </w:r>
            <w:r w:rsidR="00294FDC" w:rsidRPr="00294FDC">
              <w:rPr>
                <w:color w:val="000000"/>
                <w:highlight w:val="black"/>
              </w:rPr>
              <w:t>xxxxxxxxxxx</w:t>
            </w:r>
            <w:r>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xxx</w:t>
            </w:r>
            <w:r>
              <w:rPr>
                <w:color w:val="000000"/>
                <w:highlight w:val="black"/>
              </w:rPr>
              <w:t xml:space="preserve"> </w:t>
            </w:r>
            <w:r w:rsidR="00294FDC" w:rsidRPr="00294FDC">
              <w:rPr>
                <w:color w:val="000000"/>
                <w:highlight w:val="black"/>
              </w:rPr>
              <w:t>xxxxxxxxxxxxxxxxxx</w:t>
            </w:r>
          </w:p>
        </w:tc>
      </w:tr>
      <w:tr w:rsidR="000B148D" w:rsidRPr="00756252" w14:paraId="4DDDEC49" w14:textId="77777777" w:rsidTr="00484142">
        <w:tc>
          <w:tcPr>
            <w:tcW w:w="1177" w:type="pct"/>
            <w:shd w:val="clear" w:color="auto" w:fill="D9D9D9" w:themeFill="background1" w:themeFillShade="D9"/>
          </w:tcPr>
          <w:p w14:paraId="5CB114FD" w14:textId="77777777" w:rsidR="000B148D" w:rsidRPr="00756252" w:rsidRDefault="000B148D">
            <w:pPr>
              <w:pStyle w:val="Tableheading"/>
            </w:pPr>
            <w:r w:rsidRPr="00756252">
              <w:t>Statistical analysis</w:t>
            </w:r>
          </w:p>
        </w:tc>
        <w:tc>
          <w:tcPr>
            <w:tcW w:w="3823" w:type="pct"/>
          </w:tcPr>
          <w:p w14:paraId="107F2520" w14:textId="1BC85128" w:rsidR="000B148D" w:rsidRPr="00756252" w:rsidRDefault="000B148D">
            <w:pPr>
              <w:pStyle w:val="Tablebody"/>
              <w:spacing w:after="120"/>
            </w:pPr>
            <w:r w:rsidRPr="00756252">
              <w:t>The primary efficacy endpoint, and the key secondary endpoints, will be tested hierarchically to maintain the overall two-sided type-I error rate to 0.</w:t>
            </w:r>
            <w:r>
              <w:t>0</w:t>
            </w:r>
            <w:r w:rsidRPr="00756252">
              <w:t>5 or less, in the order below:</w:t>
            </w:r>
          </w:p>
          <w:p w14:paraId="78BFEFB9" w14:textId="77777777" w:rsidR="000B148D" w:rsidRPr="00756252" w:rsidRDefault="000B148D" w:rsidP="00954359">
            <w:pPr>
              <w:pStyle w:val="Tablebody"/>
              <w:numPr>
                <w:ilvl w:val="0"/>
                <w:numId w:val="44"/>
              </w:numPr>
              <w:spacing w:after="120"/>
            </w:pPr>
            <w:r w:rsidRPr="00756252">
              <w:t>PFS based on BICR in the HR-positive cohort</w:t>
            </w:r>
          </w:p>
          <w:p w14:paraId="765C87C3" w14:textId="77777777" w:rsidR="000B148D" w:rsidRPr="00756252" w:rsidRDefault="000B148D" w:rsidP="00954359">
            <w:pPr>
              <w:pStyle w:val="Tablebody"/>
              <w:numPr>
                <w:ilvl w:val="0"/>
                <w:numId w:val="44"/>
              </w:numPr>
              <w:spacing w:after="120"/>
            </w:pPr>
            <w:r w:rsidRPr="00756252">
              <w:t>PFS based on BICR in the FAS</w:t>
            </w:r>
          </w:p>
          <w:p w14:paraId="56D131E9" w14:textId="626CEA64" w:rsidR="000B148D" w:rsidRPr="00756252" w:rsidRDefault="000B148D" w:rsidP="00954359">
            <w:pPr>
              <w:pStyle w:val="Tablebody"/>
              <w:numPr>
                <w:ilvl w:val="0"/>
                <w:numId w:val="44"/>
              </w:numPr>
              <w:spacing w:after="120"/>
            </w:pPr>
            <w:r w:rsidRPr="00756252">
              <w:t>OS in the HR</w:t>
            </w:r>
            <w:r w:rsidR="00512BA4">
              <w:t>-positive</w:t>
            </w:r>
            <w:r w:rsidRPr="00756252">
              <w:t xml:space="preserve"> cohort (up to 3 analyses)</w:t>
            </w:r>
          </w:p>
          <w:p w14:paraId="32748B0A" w14:textId="77777777" w:rsidR="000B148D" w:rsidRPr="00756252" w:rsidRDefault="000B148D" w:rsidP="00954359">
            <w:pPr>
              <w:pStyle w:val="Tablebody"/>
              <w:numPr>
                <w:ilvl w:val="0"/>
                <w:numId w:val="44"/>
              </w:numPr>
              <w:spacing w:after="120"/>
            </w:pPr>
            <w:r w:rsidRPr="00756252">
              <w:t>OS in the FAS (up to 3 analyses)</w:t>
            </w:r>
          </w:p>
          <w:p w14:paraId="3C06DED7" w14:textId="7B1FFFB4" w:rsidR="000B148D" w:rsidRPr="00756252" w:rsidRDefault="000B148D">
            <w:pPr>
              <w:pStyle w:val="Tablebody"/>
              <w:spacing w:after="120"/>
            </w:pPr>
            <w:r w:rsidRPr="00756252">
              <w:rPr>
                <w:b/>
              </w:rPr>
              <w:t>Primary endpoint (PFS by BICR in the HR-positive)</w:t>
            </w:r>
            <w:r w:rsidRPr="00756252">
              <w:t xml:space="preserve"> was analysed through comparison of the distribution of PFS between the two treatment groups using a stratified log-rank test, with strata being the same as the randomisation stratification factors from IXRS, at an overall two-sided significance level of 0.05. The primary efficacy analysis is planned to be performed after approximately </w:t>
            </w:r>
            <w:r w:rsidR="00F77ABC" w:rsidRPr="00F77ABC">
              <w:rPr>
                <w:color w:val="000000"/>
                <w:highlight w:val="black"/>
              </w:rPr>
              <w:t>xxx</w:t>
            </w:r>
            <w:r w:rsidRPr="00756252">
              <w:t xml:space="preserve"> BICR PFS events in the HR-positive subjects have been documented in the study (</w:t>
            </w:r>
            <w:r>
              <w:t>primary</w:t>
            </w:r>
            <w:r w:rsidRPr="00756252">
              <w:t xml:space="preserve"> analysis for PFS). The treatment effect HR of PFS and its two-sided 95% CI were estimated </w:t>
            </w:r>
            <w:r w:rsidRPr="00756252">
              <w:lastRenderedPageBreak/>
              <w:t>using a stratified Cox proportional hazards regression model with the same stratification factors as the randomisation stratification factors taken from IXRS. Median PFS time and the two-sided 95% CIs using the Brookmeyer-Crowley method were provided for each treatment group, as well as Kaplan-Meier estimates of PFS rates at fixed time points</w:t>
            </w:r>
          </w:p>
          <w:p w14:paraId="6E9FC0A2" w14:textId="77777777" w:rsidR="000B148D" w:rsidRPr="00756252" w:rsidRDefault="000B148D">
            <w:pPr>
              <w:pStyle w:val="Tablebody"/>
              <w:spacing w:after="0"/>
            </w:pPr>
            <w:r w:rsidRPr="00756252">
              <w:rPr>
                <w:b/>
              </w:rPr>
              <w:t>Key secondary efficacy endpoints:</w:t>
            </w:r>
          </w:p>
          <w:p w14:paraId="01AE0197" w14:textId="77777777" w:rsidR="000B148D" w:rsidRPr="00756252" w:rsidRDefault="000B148D" w:rsidP="00954359">
            <w:pPr>
              <w:pStyle w:val="Tablebody"/>
              <w:numPr>
                <w:ilvl w:val="0"/>
                <w:numId w:val="11"/>
              </w:numPr>
              <w:spacing w:after="0"/>
            </w:pPr>
            <w:r w:rsidRPr="00756252">
              <w:t>PFS by BICR in the FAS was analysed as described above for the primary endpoint (PFS in the HR-positive cohort). Statistical testing will be performed only when PFS in the HR-positive cohort is statistically significant.</w:t>
            </w:r>
          </w:p>
          <w:p w14:paraId="0B7F9F5A" w14:textId="1D6C2164" w:rsidR="000B148D" w:rsidRPr="00756252" w:rsidRDefault="000B148D" w:rsidP="00954359">
            <w:pPr>
              <w:pStyle w:val="Tablebody"/>
              <w:numPr>
                <w:ilvl w:val="0"/>
                <w:numId w:val="11"/>
              </w:numPr>
              <w:spacing w:after="0"/>
            </w:pPr>
            <w:r w:rsidRPr="00756252">
              <w:t xml:space="preserve">OS (for FAS and HR-positive) was analysed through comparison of the two treatment groups using a stratified log-rank test, with strata being the same as the randomisation stratification factors from IXRS, at an overall two-sided significance level of 0.05. The survival distribution will be estimated by the Kaplan-Meier method. Median OS with two-sided 95% CIs was calculated with the Brookmeyer-Crowley method. A HR with two-sided 95% CIs was calculated with a stratified Cox proportional hazards regression model. Interim analyses </w:t>
            </w:r>
            <w:r w:rsidR="00FD5C8F">
              <w:t>will take</w:t>
            </w:r>
            <w:r w:rsidR="00FD5C8F" w:rsidRPr="00756252">
              <w:t xml:space="preserve"> </w:t>
            </w:r>
            <w:r w:rsidRPr="00756252">
              <w:t>place at</w:t>
            </w:r>
            <w:r w:rsidR="003E6300">
              <w:t xml:space="preserve"> approximately</w:t>
            </w:r>
            <w:r w:rsidRPr="00756252">
              <w:t xml:space="preserve"> </w:t>
            </w:r>
            <w:r w:rsidR="00F77ABC" w:rsidRPr="00F77ABC">
              <w:rPr>
                <w:color w:val="000000"/>
                <w:highlight w:val="black"/>
              </w:rPr>
              <w:t>xxx</w:t>
            </w:r>
            <w:r w:rsidRPr="00756252">
              <w:t xml:space="preserve"> (IA1) and </w:t>
            </w:r>
            <w:r w:rsidR="00F77ABC" w:rsidRPr="00F77ABC">
              <w:rPr>
                <w:color w:val="000000"/>
                <w:highlight w:val="black"/>
              </w:rPr>
              <w:t>xxx</w:t>
            </w:r>
            <w:r w:rsidRPr="00756252">
              <w:t xml:space="preserve"> OS events (IA2) and </w:t>
            </w:r>
            <w:r>
              <w:t>final</w:t>
            </w:r>
            <w:r w:rsidRPr="00756252">
              <w:t xml:space="preserve"> analyses will take place once </w:t>
            </w:r>
            <w:r w:rsidR="00F77ABC" w:rsidRPr="00F77ABC">
              <w:rPr>
                <w:color w:val="000000"/>
                <w:highlight w:val="black"/>
              </w:rPr>
              <w:t>xxx</w:t>
            </w:r>
            <w:r w:rsidRPr="00756252">
              <w:t xml:space="preserve"> OS events have occurred. As per the hierarchical testing procedure, OS in the FAS could not be tested until statistical significance was demonstrated in PFS by BICR in the HR-positive and FAS groups, and in OS in the HR-positive group.</w:t>
            </w:r>
          </w:p>
          <w:p w14:paraId="3A10FA98" w14:textId="77777777" w:rsidR="000B148D" w:rsidRPr="00756252" w:rsidRDefault="000B148D">
            <w:pPr>
              <w:pStyle w:val="Tablebody"/>
              <w:spacing w:after="0"/>
              <w:ind w:left="57"/>
              <w:rPr>
                <w:b/>
                <w:bCs/>
              </w:rPr>
            </w:pPr>
            <w:r w:rsidRPr="00756252">
              <w:rPr>
                <w:b/>
                <w:bCs/>
              </w:rPr>
              <w:t>Other secondary efficacy endpoints</w:t>
            </w:r>
          </w:p>
          <w:p w14:paraId="386A5AD9" w14:textId="77777777" w:rsidR="000B148D" w:rsidRPr="00756252" w:rsidRDefault="000B148D" w:rsidP="00954359">
            <w:pPr>
              <w:pStyle w:val="Tablebody"/>
              <w:numPr>
                <w:ilvl w:val="0"/>
                <w:numId w:val="11"/>
              </w:numPr>
              <w:spacing w:after="0"/>
            </w:pPr>
            <w:r w:rsidRPr="00756252">
              <w:t>PFS by IA survival distribution was estimated by the Kaplan-Meier method. Median PFS by IA with two-sided 95% CIs was calculated with the Brookmeyer-Crowley method. A HR with two-sided 95% CIs was calculated with a stratified Cox proportional hazards regression model</w:t>
            </w:r>
          </w:p>
          <w:p w14:paraId="632C05E1" w14:textId="27EAEBC0" w:rsidR="000B148D" w:rsidRPr="00756252" w:rsidRDefault="000B148D" w:rsidP="00954359">
            <w:pPr>
              <w:pStyle w:val="Tablebody"/>
              <w:numPr>
                <w:ilvl w:val="0"/>
                <w:numId w:val="10"/>
              </w:numPr>
              <w:spacing w:after="0"/>
            </w:pPr>
            <w:r w:rsidRPr="00756252">
              <w:t xml:space="preserve">ORR was summarised by treatment group, </w:t>
            </w:r>
            <w:r w:rsidR="00294FDC" w:rsidRPr="00294FDC">
              <w:rPr>
                <w:color w:val="000000"/>
                <w:highlight w:val="black"/>
              </w:rPr>
              <w:t>xxxxxxxxxxxxxx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x</w:t>
            </w:r>
            <w:r w:rsidR="00EC15A9">
              <w:rPr>
                <w:color w:val="000000"/>
                <w:highlight w:val="black"/>
              </w:rPr>
              <w:t xml:space="preserve"> </w:t>
            </w:r>
            <w:r w:rsidR="00294FDC" w:rsidRPr="00294FDC">
              <w:rPr>
                <w:color w:val="000000"/>
                <w:highlight w:val="black"/>
              </w:rPr>
              <w:t>xxxxxxxxxxxxxxxxxxxxxxxxxxx</w:t>
            </w:r>
          </w:p>
          <w:p w14:paraId="2AEA7AC8" w14:textId="77FA53DE" w:rsidR="000B148D" w:rsidRPr="00756252" w:rsidRDefault="000B148D" w:rsidP="00954359">
            <w:pPr>
              <w:pStyle w:val="Tablebody"/>
              <w:numPr>
                <w:ilvl w:val="0"/>
                <w:numId w:val="10"/>
              </w:numPr>
              <w:spacing w:after="120"/>
            </w:pPr>
            <w:r w:rsidRPr="00756252">
              <w:t xml:space="preserve">Duration of response (based separately on BICR and IA) was summarised by median duration and its two-sided 95% CI calculated using the </w:t>
            </w:r>
            <w:r w:rsidR="00294FDC" w:rsidRPr="00294FDC">
              <w:rPr>
                <w:color w:val="000000"/>
                <w:highlight w:val="black"/>
              </w:rPr>
              <w:t>xxxxxxxxxxxxxx</w:t>
            </w:r>
            <w:r w:rsidR="00675564">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xxx</w:t>
            </w:r>
          </w:p>
          <w:p w14:paraId="00750FAB" w14:textId="623998C4" w:rsidR="000B148D" w:rsidRPr="00756252" w:rsidRDefault="000B148D">
            <w:pPr>
              <w:pStyle w:val="Tablebody"/>
              <w:spacing w:after="120"/>
            </w:pPr>
            <w:r w:rsidRPr="00756252">
              <w:rPr>
                <w:b/>
              </w:rPr>
              <w:t>Exploratory endpoints</w:t>
            </w:r>
            <w:r w:rsidRPr="00756252">
              <w:t xml:space="preserve"> Both CBR and DCR were determined using the same analyses as for ORR by BICR. TTR was summarised using descriptive statistics. The change of sum of diameters from baseline to post-baseline was summarised using a waterfall plot for each patient and each treatment group, with vertical lines representing the sorted values of percent changes. The survival distribution of PFS2 was estimated using the Kaplan-Meier method. Median PFS2 with two-sided 95% CIs were calculated with the </w:t>
            </w:r>
            <w:r w:rsidR="00294FDC" w:rsidRPr="00294FDC">
              <w:rPr>
                <w:color w:val="000000"/>
                <w:highlight w:val="black"/>
              </w:rPr>
              <w:t>xxxxxx</w:t>
            </w:r>
            <w:r w:rsidR="00675564">
              <w:rPr>
                <w:color w:val="000000"/>
                <w:highlight w:val="black"/>
              </w:rPr>
              <w:t xml:space="preserve"> </w:t>
            </w:r>
            <w:r w:rsidR="00294FDC" w:rsidRPr="00294FDC">
              <w:rPr>
                <w:color w:val="000000"/>
                <w:highlight w:val="black"/>
              </w:rPr>
              <w:t>xxxxxxx</w:t>
            </w:r>
            <w:r w:rsidR="00484142">
              <w:rPr>
                <w:color w:val="000000"/>
                <w:highlight w:val="black"/>
              </w:rPr>
              <w:t xml:space="preserve"> </w:t>
            </w:r>
            <w:r w:rsidR="00294FDC" w:rsidRPr="00294FDC">
              <w:rPr>
                <w:color w:val="000000"/>
                <w:highlight w:val="black"/>
              </w:rPr>
              <w:t>x</w:t>
            </w:r>
            <w:r w:rsidR="00675564">
              <w:rPr>
                <w:color w:val="000000"/>
                <w:highlight w:val="black"/>
              </w:rPr>
              <w:t xml:space="preserve"> </w:t>
            </w:r>
            <w:r w:rsidR="00294FDC" w:rsidRPr="00294FDC">
              <w:rPr>
                <w:color w:val="000000"/>
                <w:highlight w:val="black"/>
              </w:rPr>
              <w:t>xxxxx</w:t>
            </w:r>
            <w:r w:rsidR="00675564">
              <w:rPr>
                <w:color w:val="000000"/>
                <w:highlight w:val="black"/>
              </w:rPr>
              <w:t xml:space="preserve"> </w:t>
            </w:r>
            <w:r w:rsidR="00294FDC" w:rsidRPr="00294FDC">
              <w:rPr>
                <w:color w:val="000000"/>
                <w:highlight w:val="black"/>
              </w:rPr>
              <w:t>xxxxxx</w:t>
            </w:r>
            <w:r w:rsidRPr="00756252">
              <w:t xml:space="preserve">. PFS2 HRs and their two-sided 95% CIs were calculated with a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xx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w:t>
            </w:r>
            <w:r w:rsidR="00985D50">
              <w:rPr>
                <w:u w:val="single"/>
              </w:rPr>
              <w:t>.</w:t>
            </w:r>
          </w:p>
          <w:p w14:paraId="25E6D1C3" w14:textId="77777777" w:rsidR="000B148D" w:rsidRPr="00756252" w:rsidRDefault="000B148D">
            <w:pPr>
              <w:pStyle w:val="Tablebody"/>
              <w:spacing w:after="120"/>
            </w:pPr>
            <w:r w:rsidRPr="00756252">
              <w:rPr>
                <w:b/>
              </w:rPr>
              <w:t>Safety endpoints</w:t>
            </w:r>
            <w:r w:rsidRPr="00756252">
              <w:t xml:space="preserve"> were assessed with descriptive statistics</w:t>
            </w:r>
          </w:p>
          <w:p w14:paraId="2309F9FD" w14:textId="77777777" w:rsidR="000B148D" w:rsidRPr="00756252" w:rsidRDefault="000B148D">
            <w:pPr>
              <w:pStyle w:val="Tablebody"/>
              <w:spacing w:after="120"/>
            </w:pPr>
            <w:r w:rsidRPr="00756252">
              <w:rPr>
                <w:b/>
                <w:bCs/>
              </w:rPr>
              <w:t xml:space="preserve">QoL and resource use/hospitalisation endpoints </w:t>
            </w:r>
            <w:r w:rsidRPr="00756252">
              <w:t>were summarised by time point for each treatment group</w:t>
            </w:r>
          </w:p>
          <w:p w14:paraId="50C81D36" w14:textId="0F5EC42D" w:rsidR="000B148D" w:rsidRPr="00756252" w:rsidRDefault="000B148D" w:rsidP="00954359">
            <w:pPr>
              <w:pStyle w:val="Tablebody"/>
              <w:numPr>
                <w:ilvl w:val="0"/>
                <w:numId w:val="11"/>
              </w:numPr>
              <w:spacing w:after="0"/>
            </w:pPr>
            <w:r w:rsidRPr="00756252">
              <w:t>EQ-5D-5L was assessed with descriptive statistics</w:t>
            </w:r>
            <w:r w:rsidR="00102EF5">
              <w:t xml:space="preserve"> and Kaplan-Meier methods</w:t>
            </w:r>
            <w:r w:rsidRPr="00756252">
              <w:t xml:space="preserve">. </w:t>
            </w:r>
            <w:r w:rsidR="00FE22D3">
              <w:t xml:space="preserve">Summary of visit-level scores and </w:t>
            </w:r>
            <w:r w:rsidR="00510EE1">
              <w:t xml:space="preserve">change from baseline were assessed for both the VAS and index scores. </w:t>
            </w:r>
            <w:r w:rsidRPr="00756252">
              <w:t>Time to definitive deterioration on the VAS was assessed using the stratified log-rank test and a two-sided type</w:t>
            </w:r>
            <w:r w:rsidR="00E424C3">
              <w:t>-</w:t>
            </w:r>
            <w:r w:rsidRPr="00756252">
              <w:t xml:space="preserve">I error rate of 5%. A survival distribution of time to definition deterioration was estimated by th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xxxxxxxxxxxx</w:t>
            </w:r>
            <w:r w:rsidR="00675564">
              <w:rPr>
                <w:color w:val="000000"/>
                <w:highlight w:val="black"/>
              </w:rPr>
              <w:t xml:space="preserve"> </w:t>
            </w:r>
            <w:r w:rsidR="00294FDC" w:rsidRPr="00294FDC">
              <w:rPr>
                <w:color w:val="000000"/>
                <w:highlight w:val="black"/>
              </w:rPr>
              <w:t>xxxxx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w:t>
            </w:r>
            <w:r w:rsidR="00675564">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xxxxxxxxxxx</w:t>
            </w:r>
            <w:r w:rsidR="00484142">
              <w:rPr>
                <w:color w:val="000000"/>
                <w:highlight w:val="black"/>
              </w:rPr>
              <w:t xml:space="preserv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xxxxxxxxxxxxxxxxxxxxxxxxxxx</w:t>
            </w:r>
          </w:p>
          <w:p w14:paraId="28158EF3" w14:textId="31AD6AA4" w:rsidR="000B148D" w:rsidRPr="00756252" w:rsidRDefault="000B148D" w:rsidP="00954359">
            <w:pPr>
              <w:pStyle w:val="Tablebody"/>
              <w:numPr>
                <w:ilvl w:val="0"/>
                <w:numId w:val="11"/>
              </w:numPr>
              <w:spacing w:after="0"/>
            </w:pPr>
            <w:r w:rsidRPr="00756252">
              <w:lastRenderedPageBreak/>
              <w:t>Changes from baseline in EORTC QLQ</w:t>
            </w:r>
            <w:r w:rsidRPr="00756252">
              <w:noBreakHyphen/>
              <w:t xml:space="preserve">C30 were assessed using a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xxxxx</w:t>
            </w:r>
            <w:r w:rsidR="00675564">
              <w:rPr>
                <w:color w:val="000000"/>
                <w:highlight w:val="black"/>
              </w:rPr>
              <w:t xml:space="preserve"> </w:t>
            </w:r>
            <w:r w:rsidR="00294FDC" w:rsidRPr="00294FDC">
              <w:rPr>
                <w:color w:val="000000"/>
                <w:highlight w:val="black"/>
              </w:rPr>
              <w:t>xxxxxxxxxxxxxxxxxxxxxxxxxxxxx</w:t>
            </w:r>
            <w:r w:rsidRPr="00756252">
              <w:t>, and the descriptive p</w:t>
            </w:r>
            <w:r w:rsidRPr="00756252">
              <w:noBreakHyphen/>
              <w:t>values, differences in least square means, and the corresponding two</w:t>
            </w:r>
            <w:r w:rsidRPr="00756252">
              <w:noBreakHyphen/>
              <w:t>sided 95% CI was calculated. Time to definitive deterioration on the global QoL scale and physical functioning, emotional functioning, so</w:t>
            </w:r>
            <w:r w:rsidR="00675564">
              <w:t xml:space="preserve"> </w:t>
            </w:r>
            <w:r w:rsidRPr="00756252">
              <w:t xml:space="preserve">cial functioning, and pain symptom subscales was assessed using th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xxx</w:t>
            </w:r>
            <w:r w:rsidR="00484142">
              <w:rPr>
                <w:color w:val="000000"/>
                <w:highlight w:val="black"/>
              </w:rPr>
              <w:t xml:space="preserv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xxxxxxxxxxxxxxxxxxxxxx</w:t>
            </w:r>
            <w:r w:rsidRPr="00756252">
              <w:t xml:space="preserve">. The survival distributions of time to definition deterioration were estimated by th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w:t>
            </w:r>
            <w:r w:rsidR="00484142">
              <w:rPr>
                <w:color w:val="000000"/>
                <w:highlight w:val="black"/>
              </w:rPr>
              <w:t xml:space="preserve"> </w:t>
            </w:r>
            <w:r w:rsidR="00675564">
              <w:rPr>
                <w:color w:val="000000"/>
                <w:highlight w:val="black"/>
              </w:rPr>
              <w:t xml:space="preserve"> </w:t>
            </w:r>
            <w:r w:rsidR="00294FDC" w:rsidRPr="00294FDC">
              <w:rPr>
                <w:color w:val="000000"/>
                <w:highlight w:val="black"/>
              </w:rPr>
              <w:t>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w:t>
            </w:r>
            <w:r w:rsidR="00675564">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w:t>
            </w:r>
            <w:r w:rsidR="00484142">
              <w:rPr>
                <w:color w:val="000000"/>
                <w:highlight w:val="black"/>
              </w:rPr>
              <w:t xml:space="preserve"> </w:t>
            </w:r>
            <w:r w:rsidR="00294FDC" w:rsidRPr="00294FDC">
              <w:rPr>
                <w:color w:val="000000"/>
                <w:highlight w:val="black"/>
              </w:rPr>
              <w:t>xxxxx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xxx</w:t>
            </w:r>
            <w:r w:rsidR="00484142">
              <w:rPr>
                <w:color w:val="000000"/>
                <w:highlight w:val="black"/>
              </w:rPr>
              <w:t xml:space="preserve"> </w:t>
            </w:r>
            <w:r w:rsidR="00294FDC" w:rsidRPr="00294FDC">
              <w:rPr>
                <w:color w:val="000000"/>
                <w:highlight w:val="black"/>
              </w:rPr>
              <w:t>xxx</w:t>
            </w:r>
          </w:p>
          <w:p w14:paraId="5E19D8D7" w14:textId="00D7120A" w:rsidR="000B148D" w:rsidRPr="00756252" w:rsidRDefault="000B148D" w:rsidP="00954359">
            <w:pPr>
              <w:pStyle w:val="Tablebody"/>
              <w:numPr>
                <w:ilvl w:val="0"/>
                <w:numId w:val="11"/>
              </w:numPr>
              <w:spacing w:after="0"/>
            </w:pPr>
            <w:r w:rsidRPr="00756252">
              <w:t>Changes from baseline in EORTC QLQ</w:t>
            </w:r>
            <w:r w:rsidRPr="00756252">
              <w:noBreakHyphen/>
              <w:t xml:space="preserve">BR45 were assessed using a </w:t>
            </w:r>
            <w:r w:rsidR="00294FDC" w:rsidRPr="00294FDC">
              <w:rPr>
                <w:color w:val="000000"/>
                <w:highlight w:val="black"/>
              </w:rPr>
              <w:t>xxxxxxxxxxx</w:t>
            </w:r>
            <w:r w:rsidR="00675564">
              <w:rPr>
                <w:color w:val="000000"/>
                <w:highlight w:val="black"/>
              </w:rPr>
              <w:t xml:space="preserve"> </w:t>
            </w:r>
            <w:r w:rsidR="00294FDC" w:rsidRPr="00294FDC">
              <w:rPr>
                <w:color w:val="000000"/>
                <w:highlight w:val="black"/>
              </w:rPr>
              <w:t>xxxx</w:t>
            </w:r>
            <w:r w:rsidR="00675564">
              <w:rPr>
                <w:color w:val="000000"/>
                <w:highlight w:val="black"/>
              </w:rPr>
              <w:t xml:space="preserve"> </w:t>
            </w:r>
            <w:r w:rsidR="00294FDC" w:rsidRPr="00294FDC">
              <w:rPr>
                <w:color w:val="000000"/>
                <w:highlight w:val="black"/>
              </w:rPr>
              <w:t>xxxxxxxxxxxxxxxxxxxxxxxxxxxxxxxx</w:t>
            </w:r>
            <w:r w:rsidRPr="00756252">
              <w:t>, and the descriptive p-values, differences in least square means, and the corresponding two</w:t>
            </w:r>
            <w:r w:rsidRPr="00756252">
              <w:noBreakHyphen/>
              <w:t xml:space="preserve">sided 95% CI was calculated. Time to definitive deterioration on the ‘breast symptoms’ and ‘arm symptoms’ subscales was assessed using the </w:t>
            </w:r>
            <w:r w:rsidR="00294FDC" w:rsidRPr="00294FDC">
              <w:rPr>
                <w:color w:val="000000"/>
                <w:highlight w:val="black"/>
              </w:rPr>
              <w:t>xxxxxxxxxxxxxxxx</w:t>
            </w:r>
            <w:r w:rsidR="00484142">
              <w:rPr>
                <w:color w:val="000000"/>
                <w:highlight w:val="black"/>
              </w:rPr>
              <w:t xml:space="preserv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xxx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xxxxxxxxxxxxxxxxxxxxxxxxxxx</w:t>
            </w:r>
            <w:r w:rsidRPr="00756252">
              <w:t xml:space="preserve">. The survival distributions of time to definition deterioration were estimated by the </w:t>
            </w:r>
            <w:r w:rsidR="00294FDC" w:rsidRPr="00294FDC">
              <w:rPr>
                <w:color w:val="000000"/>
                <w:highlight w:val="black"/>
              </w:rPr>
              <w:t>xxxxxxxxxxxxx</w:t>
            </w:r>
            <w:r w:rsidR="00675564">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xxxxxxxxx</w:t>
            </w:r>
            <w:r w:rsidR="00484142">
              <w:rPr>
                <w:color w:val="000000"/>
                <w:highlight w:val="black"/>
              </w:rPr>
              <w:t xml:space="preserve"> </w:t>
            </w:r>
            <w:r w:rsidR="00294FDC" w:rsidRPr="00294FDC">
              <w:rPr>
                <w:color w:val="000000"/>
                <w:highlight w:val="black"/>
              </w:rPr>
              <w:t>xxxxxxxxxxxxxxxxxx</w:t>
            </w:r>
            <w:r w:rsidR="00484142">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xxx</w:t>
            </w:r>
            <w:r w:rsidR="00675564">
              <w:rPr>
                <w:color w:val="000000"/>
                <w:highlight w:val="black"/>
              </w:rPr>
              <w:t xml:space="preserve"> </w:t>
            </w:r>
            <w:r w:rsidR="00484142">
              <w:rPr>
                <w:color w:val="000000"/>
                <w:highlight w:val="black"/>
              </w:rPr>
              <w:t xml:space="preserve"> </w:t>
            </w:r>
            <w:r w:rsidR="00294FDC" w:rsidRPr="00294FDC">
              <w:rPr>
                <w:color w:val="000000"/>
                <w:highlight w:val="black"/>
              </w:rPr>
              <w:t>xxxxxxxxxxxxxxxxxxx</w:t>
            </w:r>
            <w:r w:rsidR="00484142">
              <w:rPr>
                <w:color w:val="000000"/>
                <w:highlight w:val="black"/>
              </w:rPr>
              <w:t xml:space="preserve"> </w:t>
            </w:r>
            <w:r w:rsidR="00294FDC" w:rsidRPr="00294FDC">
              <w:rPr>
                <w:color w:val="000000"/>
                <w:highlight w:val="black"/>
              </w:rPr>
              <w:t>xxxxxxxxxxxxxx</w:t>
            </w:r>
            <w:r w:rsidR="00484142">
              <w:rPr>
                <w:color w:val="000000"/>
                <w:highlight w:val="black"/>
              </w:rPr>
              <w:t xml:space="preserve"> </w:t>
            </w:r>
            <w:r w:rsidR="00294FDC" w:rsidRPr="00294FDC">
              <w:rPr>
                <w:color w:val="000000"/>
                <w:highlight w:val="black"/>
              </w:rPr>
              <w:t>xxxxxxxxxxxxxxxxx</w:t>
            </w:r>
          </w:p>
          <w:p w14:paraId="20A0A4C5" w14:textId="2F39FE1D" w:rsidR="000B148D" w:rsidRPr="00756252" w:rsidRDefault="000B148D">
            <w:pPr>
              <w:pStyle w:val="Tablebody"/>
            </w:pPr>
            <w:r w:rsidRPr="00756252">
              <w:rPr>
                <w:b/>
                <w:bCs/>
              </w:rPr>
              <w:t>Subgroup analysis of PFS by BICR</w:t>
            </w:r>
            <w:r w:rsidRPr="00756252">
              <w:t xml:space="preserve"> was carried out on all pre-specified patient subgroups (detailed in Section </w:t>
            </w:r>
            <w:r w:rsidRPr="00756252">
              <w:fldChar w:fldCharType="begin"/>
            </w:r>
            <w:r w:rsidRPr="00756252">
              <w:instrText xml:space="preserve"> REF _Ref92393658 \r \h  \* MERGEFORMAT </w:instrText>
            </w:r>
            <w:r w:rsidRPr="00756252">
              <w:fldChar w:fldCharType="separate"/>
            </w:r>
            <w:r w:rsidR="00145F42">
              <w:t>B.2.7</w:t>
            </w:r>
            <w:r w:rsidRPr="00756252">
              <w:fldChar w:fldCharType="end"/>
            </w:r>
            <w:r w:rsidRPr="00756252">
              <w:t xml:space="preserve">) that had </w:t>
            </w:r>
            <w:r w:rsidR="00294FDC" w:rsidRPr="00294FDC">
              <w:rPr>
                <w:color w:val="000000"/>
                <w:highlight w:val="black"/>
              </w:rPr>
              <w:t>xxx</w:t>
            </w:r>
            <w:r w:rsidRPr="00756252">
              <w:t xml:space="preserve"> PFS events in both treatment arms. </w:t>
            </w:r>
            <w:r w:rsidR="00675564" w:rsidRPr="00294FDC">
              <w:rPr>
                <w:color w:val="000000"/>
                <w:highlight w:val="black"/>
              </w:rPr>
              <w:t>X</w:t>
            </w:r>
            <w:r w:rsidR="00294FDC" w:rsidRPr="00294FDC">
              <w:rPr>
                <w:color w:val="000000"/>
                <w:highlight w:val="black"/>
              </w:rPr>
              <w:t>xxxxxxxxxx</w:t>
            </w:r>
            <w:r w:rsidR="00675564">
              <w:rPr>
                <w:color w:val="000000"/>
                <w:highlight w:val="black"/>
              </w:rPr>
              <w:t xml:space="preserve"> </w:t>
            </w:r>
            <w:r w:rsidR="00294FDC" w:rsidRPr="00294FDC">
              <w:rPr>
                <w:color w:val="000000"/>
                <w:highlight w:val="black"/>
              </w:rPr>
              <w:t>xxxxxxxxxxxxxxxxxxxxxxxxxxx</w:t>
            </w:r>
            <w:r w:rsidR="00675564">
              <w:rPr>
                <w:color w:val="000000"/>
                <w:highlight w:val="black"/>
              </w:rPr>
              <w:t xml:space="preserve"> </w:t>
            </w:r>
            <w:r w:rsidR="00294FDC" w:rsidRPr="00294FDC">
              <w:rPr>
                <w:color w:val="000000"/>
                <w:highlight w:val="black"/>
              </w:rPr>
              <w:t>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x</w:t>
            </w:r>
            <w:r w:rsidR="00675564">
              <w:rPr>
                <w:color w:val="000000"/>
                <w:highlight w:val="black"/>
              </w:rPr>
              <w:t xml:space="preserve"> </w:t>
            </w:r>
            <w:r w:rsidR="00294FDC" w:rsidRPr="00294FDC">
              <w:rPr>
                <w:color w:val="000000"/>
                <w:highlight w:val="black"/>
              </w:rPr>
              <w:t>xxx</w:t>
            </w:r>
            <w:r w:rsidR="00484142">
              <w:rPr>
                <w:color w:val="000000"/>
                <w:highlight w:val="black"/>
              </w:rPr>
              <w:t xml:space="preserve"> </w:t>
            </w:r>
            <w:r w:rsidR="00294FDC" w:rsidRPr="00294FDC">
              <w:rPr>
                <w:color w:val="000000"/>
                <w:highlight w:val="black"/>
              </w:rPr>
              <w:t>xxxxxxxxxxxx</w:t>
            </w:r>
            <w:r w:rsidR="00675564">
              <w:rPr>
                <w:color w:val="000000"/>
                <w:highlight w:val="black"/>
              </w:rPr>
              <w:t xml:space="preserve"> </w:t>
            </w:r>
            <w:r w:rsidR="00294FDC" w:rsidRPr="00294FDC">
              <w:rPr>
                <w:color w:val="000000"/>
                <w:highlight w:val="black"/>
              </w:rPr>
              <w:t>xxxxxxxxxx</w:t>
            </w:r>
            <w:r w:rsidR="00675564">
              <w:rPr>
                <w:color w:val="000000"/>
                <w:highlight w:val="black"/>
              </w:rPr>
              <w:t xml:space="preserve"> </w:t>
            </w:r>
            <w:r w:rsidR="00294FDC" w:rsidRPr="00294FDC">
              <w:rPr>
                <w:color w:val="000000"/>
                <w:highlight w:val="black"/>
              </w:rPr>
              <w:t>xxxxxxxxx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x</w:t>
            </w:r>
            <w:r w:rsidR="00484142">
              <w:rPr>
                <w:color w:val="000000"/>
                <w:highlight w:val="black"/>
              </w:rPr>
              <w:t xml:space="preserve"> </w:t>
            </w:r>
            <w:r w:rsidR="00294FDC" w:rsidRPr="00294FDC">
              <w:rPr>
                <w:color w:val="000000"/>
                <w:highlight w:val="black"/>
              </w:rPr>
              <w:t>xxxx</w:t>
            </w:r>
            <w:r w:rsidR="00675564">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xxxxxxxxx</w:t>
            </w:r>
            <w:r w:rsidR="00675564">
              <w:rPr>
                <w:color w:val="000000"/>
                <w:highlight w:val="black"/>
              </w:rPr>
              <w:t xml:space="preserve"> </w:t>
            </w:r>
            <w:r w:rsidR="00294FDC" w:rsidRPr="00294FDC">
              <w:rPr>
                <w:color w:val="000000"/>
                <w:highlight w:val="black"/>
              </w:rPr>
              <w:t>xxxxxxxxxxxxxxxxxxxxxxxxxx</w:t>
            </w:r>
            <w:r w:rsidR="00675564">
              <w:rPr>
                <w:color w:val="000000"/>
                <w:highlight w:val="black"/>
              </w:rPr>
              <w:t xml:space="preserve"> </w:t>
            </w:r>
            <w:r w:rsidR="00294FDC" w:rsidRPr="00294FDC">
              <w:rPr>
                <w:color w:val="000000"/>
                <w:highlight w:val="black"/>
              </w:rPr>
              <w:t>xxxx</w:t>
            </w:r>
            <w:r w:rsidRPr="00756252">
              <w:t>.</w:t>
            </w:r>
          </w:p>
        </w:tc>
      </w:tr>
      <w:tr w:rsidR="000B148D" w:rsidRPr="00756252" w14:paraId="6D53D82C" w14:textId="77777777" w:rsidTr="00484142">
        <w:tc>
          <w:tcPr>
            <w:tcW w:w="1177" w:type="pct"/>
            <w:shd w:val="clear" w:color="auto" w:fill="D9D9D9" w:themeFill="background1" w:themeFillShade="D9"/>
          </w:tcPr>
          <w:p w14:paraId="55BE9ABD" w14:textId="77777777" w:rsidR="000B148D" w:rsidRPr="00756252" w:rsidRDefault="000B148D">
            <w:pPr>
              <w:pStyle w:val="Tableheading"/>
            </w:pPr>
            <w:r w:rsidRPr="00756252">
              <w:lastRenderedPageBreak/>
              <w:t>Sample size, power calculation</w:t>
            </w:r>
          </w:p>
        </w:tc>
        <w:tc>
          <w:tcPr>
            <w:tcW w:w="3823" w:type="pct"/>
          </w:tcPr>
          <w:p w14:paraId="0C4325EC" w14:textId="06081EF5" w:rsidR="000B148D" w:rsidRPr="00756252" w:rsidRDefault="000B148D">
            <w:pPr>
              <w:pStyle w:val="Tablebody"/>
            </w:pPr>
            <w:r w:rsidRPr="00756252">
              <w:t xml:space="preserve">The study was planned with a group sequential design, with a three-look Lan-DeMets alpha spending function and an </w:t>
            </w:r>
            <w:r w:rsidR="00294FDC" w:rsidRPr="00294FDC">
              <w:rPr>
                <w:color w:val="000000"/>
                <w:highlight w:val="black"/>
              </w:rPr>
              <w:t>xxxxxxxxxxxxxxxxx</w:t>
            </w:r>
            <w:r w:rsidR="00484142">
              <w:rPr>
                <w:color w:val="000000"/>
                <w:highlight w:val="black"/>
              </w:rPr>
              <w:t xml:space="preserve"> </w:t>
            </w:r>
            <w:r w:rsidR="00294FDC" w:rsidRPr="00294FDC">
              <w:rPr>
                <w:color w:val="000000"/>
                <w:highlight w:val="black"/>
              </w:rPr>
              <w:t>xx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xx</w:t>
            </w:r>
            <w:r w:rsidRPr="00756252">
              <w:t xml:space="preserve">. In the HR-positive, it was hypothesised that treatment with T-DXd would result in an HR of 0.68, a 32% reduction in the hazard rate of PFS (disease progression or death), which would correspond to a 47% improvement in median PFS from </w:t>
            </w:r>
            <w:r w:rsidR="00294FDC" w:rsidRPr="00294FDC">
              <w:rPr>
                <w:color w:val="000000"/>
                <w:highlight w:val="black"/>
              </w:rPr>
              <w:t>xxx</w:t>
            </w:r>
            <w:r w:rsidRPr="00756252">
              <w:t xml:space="preserve"> months in the TPC arm to </w:t>
            </w:r>
            <w:r w:rsidR="00294FDC" w:rsidRPr="00294FDC">
              <w:rPr>
                <w:color w:val="000000"/>
                <w:highlight w:val="black"/>
              </w:rPr>
              <w:t>xxx</w:t>
            </w:r>
            <w:r w:rsidRPr="00756252">
              <w:t xml:space="preserve"> months in the T-DXd arm under the </w:t>
            </w:r>
            <w:r w:rsidR="00294FDC" w:rsidRPr="00294FDC">
              <w:rPr>
                <w:color w:val="000000"/>
                <w:highlight w:val="black"/>
              </w:rPr>
              <w:t>xxxxxxxxxxxxxxxxxxxxxxxxxxxx</w:t>
            </w:r>
            <w:r w:rsidRPr="00756252">
              <w:t>.</w:t>
            </w:r>
          </w:p>
          <w:p w14:paraId="0712795F" w14:textId="757DD5BC" w:rsidR="000B148D" w:rsidRPr="00756252" w:rsidRDefault="000B148D">
            <w:pPr>
              <w:pStyle w:val="Tablebody"/>
            </w:pPr>
            <w:r w:rsidRPr="00756252">
              <w:t>Approximately 480 patients, with HR-positive BC, were planned for randomisation (320 patients to T-DXd and 160 patients to TPC). In addition, 60 patients, with HR-</w:t>
            </w:r>
            <w:r w:rsidR="00C814FD">
              <w:t>negative</w:t>
            </w:r>
            <w:r w:rsidRPr="00756252">
              <w:t xml:space="preserve"> BC, were also planned for randomisation (40 to T-DXd and 20 to TPC). The </w:t>
            </w:r>
            <w:r>
              <w:t>primary</w:t>
            </w:r>
            <w:r w:rsidRPr="00756252">
              <w:t xml:space="preserve"> PFS analysis in the HR-positive was to occur after approximately </w:t>
            </w:r>
            <w:r w:rsidR="00F77ABC" w:rsidRPr="00F77ABC">
              <w:rPr>
                <w:color w:val="000000"/>
                <w:highlight w:val="black"/>
              </w:rPr>
              <w:t>xxx</w:t>
            </w:r>
            <w:r w:rsidRPr="00756252">
              <w:t xml:space="preserve"> PFS events were documented. With </w:t>
            </w:r>
            <w:r w:rsidR="00F77ABC" w:rsidRPr="00F77ABC">
              <w:rPr>
                <w:color w:val="000000"/>
                <w:highlight w:val="black"/>
              </w:rPr>
              <w:t>xxx</w:t>
            </w:r>
            <w:r w:rsidRPr="00756252">
              <w:t xml:space="preserve"> PFS events in approximately 480 patients, the study had approximately </w:t>
            </w:r>
            <w:r w:rsidR="00F77ABC" w:rsidRPr="00F77ABC">
              <w:rPr>
                <w:color w:val="000000"/>
                <w:highlight w:val="black"/>
              </w:rPr>
              <w:t>xx</w:t>
            </w:r>
            <w:r w:rsidRPr="00756252">
              <w:t xml:space="preserve">% power to detect an HR of 0.68 in PFS at an overall two-sided significance level of 0.05 to reject the null hypothesis </w:t>
            </w:r>
            <w:r w:rsidRPr="002D46A8">
              <w:t xml:space="preserve">of no difference in PFS distributions </w:t>
            </w:r>
            <w:r w:rsidRPr="00756252">
              <w:t xml:space="preserve">(HR=1) using a log-rank test and a </w:t>
            </w:r>
            <w:r w:rsidR="00294FDC" w:rsidRPr="00294FDC">
              <w:rPr>
                <w:color w:val="000000"/>
                <w:highlight w:val="black"/>
              </w:rPr>
              <w:t>xxxxxxx</w:t>
            </w:r>
            <w:r w:rsidR="00B749F5">
              <w:rPr>
                <w:color w:val="000000"/>
                <w:highlight w:val="black"/>
              </w:rPr>
              <w:t xml:space="preserve"> </w:t>
            </w:r>
            <w:r w:rsidR="00294FDC" w:rsidRPr="00294FDC">
              <w:rPr>
                <w:color w:val="000000"/>
                <w:highlight w:val="black"/>
              </w:rPr>
              <w:t>xxxxxx</w:t>
            </w:r>
            <w:r w:rsidR="00675564">
              <w:rPr>
                <w:color w:val="000000"/>
                <w:highlight w:val="black"/>
              </w:rPr>
              <w:t xml:space="preserve"> </w:t>
            </w:r>
            <w:r w:rsidR="00294FDC" w:rsidRPr="00294FDC">
              <w:rPr>
                <w:color w:val="000000"/>
                <w:highlight w:val="black"/>
              </w:rPr>
              <w:t>xxxxxxxx</w:t>
            </w:r>
            <w:r w:rsidR="00675564">
              <w:rPr>
                <w:color w:val="000000"/>
                <w:highlight w:val="black"/>
              </w:rPr>
              <w:t xml:space="preserve"> </w:t>
            </w:r>
            <w:r w:rsidR="00294FDC" w:rsidRPr="00294FDC">
              <w:rPr>
                <w:color w:val="000000"/>
                <w:highlight w:val="black"/>
              </w:rPr>
              <w:t>xxxxxx</w:t>
            </w:r>
            <w:r w:rsidR="00675564">
              <w:rPr>
                <w:color w:val="000000"/>
                <w:highlight w:val="black"/>
              </w:rPr>
              <w:t xml:space="preserve"> </w:t>
            </w:r>
            <w:r w:rsidR="00294FDC" w:rsidRPr="00294FDC">
              <w:rPr>
                <w:color w:val="000000"/>
                <w:highlight w:val="black"/>
              </w:rPr>
              <w:t>xxxxxxxxxx</w:t>
            </w:r>
            <w:r w:rsidR="00484142">
              <w:rPr>
                <w:color w:val="000000"/>
                <w:highlight w:val="black"/>
              </w:rPr>
              <w:t xml:space="preserve">  </w:t>
            </w:r>
            <w:r w:rsidR="00294FDC" w:rsidRPr="00294FDC">
              <w:rPr>
                <w:color w:val="000000"/>
                <w:highlight w:val="black"/>
              </w:rPr>
              <w:t>xxxxxxxxxx</w:t>
            </w:r>
            <w:r w:rsidR="00484142">
              <w:rPr>
                <w:color w:val="000000"/>
                <w:highlight w:val="black"/>
              </w:rPr>
              <w:t xml:space="preserve"> </w:t>
            </w:r>
            <w:r w:rsidR="00294FDC" w:rsidRPr="00294FDC">
              <w:rPr>
                <w:color w:val="000000"/>
                <w:highlight w:val="black"/>
              </w:rPr>
              <w:t>xxxxxxxxxx</w:t>
            </w:r>
            <w:r w:rsidR="00484142">
              <w:rPr>
                <w:color w:val="000000"/>
                <w:highlight w:val="black"/>
              </w:rPr>
              <w:t xml:space="preserve"> </w:t>
            </w:r>
            <w:r w:rsidR="00294FDC" w:rsidRPr="00294FDC">
              <w:rPr>
                <w:color w:val="000000"/>
                <w:highlight w:val="black"/>
              </w:rPr>
              <w:t>xxxx</w:t>
            </w:r>
            <w:r w:rsidR="00484142">
              <w:rPr>
                <w:color w:val="000000"/>
                <w:highlight w:val="black"/>
              </w:rPr>
              <w:t xml:space="preserve"> </w:t>
            </w:r>
            <w:r w:rsidR="00294FDC" w:rsidRPr="00294FDC">
              <w:rPr>
                <w:color w:val="000000"/>
                <w:highlight w:val="black"/>
              </w:rPr>
              <w:t>xx</w:t>
            </w:r>
            <w:r w:rsidR="00484142">
              <w:rPr>
                <w:color w:val="000000"/>
                <w:highlight w:val="black"/>
              </w:rPr>
              <w:t xml:space="preserve"> </w:t>
            </w:r>
            <w:r w:rsidR="00294FDC" w:rsidRPr="00294FDC">
              <w:rPr>
                <w:color w:val="000000"/>
                <w:highlight w:val="black"/>
              </w:rPr>
              <w:t>xxxxx</w:t>
            </w:r>
            <w:r w:rsidRPr="00756252">
              <w:t>. The sample size computation was performed using the EAST v6.4.43</w:t>
            </w:r>
          </w:p>
          <w:p w14:paraId="6AC6F28C" w14:textId="41766B09" w:rsidR="000B148D" w:rsidRPr="00756252" w:rsidRDefault="000B148D">
            <w:pPr>
              <w:rPr>
                <w:sz w:val="20"/>
                <w:szCs w:val="20"/>
              </w:rPr>
            </w:pPr>
            <w:r w:rsidRPr="00756252">
              <w:rPr>
                <w:sz w:val="20"/>
                <w:szCs w:val="20"/>
              </w:rPr>
              <w:t xml:space="preserve">Conditional on PFS being significant, a total of </w:t>
            </w:r>
            <w:r w:rsidR="00F77ABC" w:rsidRPr="00F77ABC">
              <w:rPr>
                <w:color w:val="000000"/>
                <w:sz w:val="20"/>
                <w:szCs w:val="20"/>
                <w:highlight w:val="black"/>
              </w:rPr>
              <w:t>xxx</w:t>
            </w:r>
            <w:r w:rsidRPr="00756252">
              <w:rPr>
                <w:sz w:val="20"/>
                <w:szCs w:val="20"/>
              </w:rPr>
              <w:t xml:space="preserve"> OS events would be needed to ensure </w:t>
            </w:r>
            <w:r w:rsidR="00F77ABC" w:rsidRPr="00F77ABC">
              <w:rPr>
                <w:color w:val="000000"/>
                <w:sz w:val="20"/>
                <w:szCs w:val="20"/>
                <w:highlight w:val="black"/>
              </w:rPr>
              <w:t>xx</w:t>
            </w:r>
            <w:r w:rsidRPr="00756252">
              <w:rPr>
                <w:sz w:val="20"/>
                <w:szCs w:val="20"/>
              </w:rPr>
              <w:t xml:space="preserve">% power of a log-rank test to reject a null hypothesis of no difference in OS distributions at an overall 2-sided significance level of 0.05 under a 3-look group sequential design with </w:t>
            </w:r>
            <w:r w:rsidR="00294FDC" w:rsidRPr="00294FDC">
              <w:rPr>
                <w:color w:val="000000"/>
                <w:sz w:val="20"/>
                <w:szCs w:val="20"/>
                <w:highlight w:val="black"/>
              </w:rPr>
              <w:t>xx</w:t>
            </w:r>
            <w:r w:rsidR="00675564">
              <w:rPr>
                <w:color w:val="000000"/>
                <w:sz w:val="20"/>
                <w:szCs w:val="20"/>
                <w:highlight w:val="black"/>
              </w:rPr>
              <w:t xml:space="preserve"> </w:t>
            </w:r>
            <w:r w:rsidR="00294FDC" w:rsidRPr="00294FDC">
              <w:rPr>
                <w:color w:val="000000"/>
                <w:sz w:val="20"/>
                <w:szCs w:val="20"/>
                <w:highlight w:val="black"/>
              </w:rPr>
              <w:t>xxxxxxxxxx</w:t>
            </w:r>
            <w:r w:rsidR="00484142">
              <w:rPr>
                <w:color w:val="000000"/>
                <w:sz w:val="20"/>
                <w:szCs w:val="20"/>
                <w:highlight w:val="black"/>
              </w:rPr>
              <w:t xml:space="preserve"> </w:t>
            </w:r>
            <w:r w:rsidR="00294FDC" w:rsidRPr="00294FDC">
              <w:rPr>
                <w:color w:val="000000"/>
                <w:sz w:val="20"/>
                <w:szCs w:val="20"/>
                <w:highlight w:val="black"/>
              </w:rPr>
              <w:t>xxxxxxxxx</w:t>
            </w:r>
            <w:r w:rsidR="00484142">
              <w:rPr>
                <w:color w:val="000000"/>
                <w:sz w:val="20"/>
                <w:szCs w:val="20"/>
                <w:highlight w:val="black"/>
              </w:rPr>
              <w:t xml:space="preserve"> </w:t>
            </w:r>
            <w:r w:rsidR="00294FDC" w:rsidRPr="00294FDC">
              <w:rPr>
                <w:color w:val="000000"/>
                <w:sz w:val="20"/>
                <w:szCs w:val="20"/>
                <w:highlight w:val="black"/>
              </w:rPr>
              <w:t>xxxxxxx</w:t>
            </w:r>
            <w:r w:rsidR="00675564">
              <w:rPr>
                <w:color w:val="000000"/>
                <w:sz w:val="20"/>
                <w:szCs w:val="20"/>
                <w:highlight w:val="black"/>
              </w:rPr>
              <w:t xml:space="preserve"> </w:t>
            </w:r>
            <w:r w:rsidR="00294FDC" w:rsidRPr="00294FDC">
              <w:rPr>
                <w:color w:val="000000"/>
                <w:sz w:val="20"/>
                <w:szCs w:val="20"/>
                <w:highlight w:val="black"/>
              </w:rPr>
              <w:t>x</w:t>
            </w:r>
            <w:r w:rsidR="00484142">
              <w:rPr>
                <w:color w:val="000000"/>
                <w:sz w:val="20"/>
                <w:szCs w:val="20"/>
                <w:highlight w:val="black"/>
              </w:rPr>
              <w:t xml:space="preserve"> </w:t>
            </w:r>
            <w:r w:rsidR="00294FDC" w:rsidRPr="00294FDC">
              <w:rPr>
                <w:color w:val="000000"/>
                <w:sz w:val="20"/>
                <w:szCs w:val="20"/>
                <w:highlight w:val="black"/>
              </w:rPr>
              <w:t>xxxxxxxxxxxxxxx</w:t>
            </w:r>
            <w:r w:rsidR="00675564">
              <w:rPr>
                <w:color w:val="000000"/>
                <w:sz w:val="20"/>
                <w:szCs w:val="20"/>
                <w:highlight w:val="black"/>
              </w:rPr>
              <w:t xml:space="preserve"> </w:t>
            </w:r>
            <w:r w:rsidR="00294FDC" w:rsidRPr="00294FDC">
              <w:rPr>
                <w:color w:val="000000"/>
                <w:sz w:val="20"/>
                <w:szCs w:val="20"/>
                <w:highlight w:val="black"/>
              </w:rPr>
              <w:t>xxxxxxxx</w:t>
            </w:r>
            <w:r w:rsidR="00675564">
              <w:rPr>
                <w:color w:val="000000"/>
                <w:sz w:val="20"/>
                <w:szCs w:val="20"/>
                <w:highlight w:val="black"/>
              </w:rPr>
              <w:t xml:space="preserve"> </w:t>
            </w:r>
            <w:r w:rsidR="00294FDC" w:rsidRPr="00294FDC">
              <w:rPr>
                <w:color w:val="000000"/>
                <w:sz w:val="20"/>
                <w:szCs w:val="20"/>
                <w:highlight w:val="black"/>
              </w:rPr>
              <w:t>xxxxxxxx</w:t>
            </w:r>
            <w:r w:rsidR="00484142">
              <w:rPr>
                <w:color w:val="000000"/>
                <w:sz w:val="20"/>
                <w:szCs w:val="20"/>
                <w:highlight w:val="black"/>
              </w:rPr>
              <w:t xml:space="preserve"> </w:t>
            </w:r>
            <w:r w:rsidR="00294FDC" w:rsidRPr="00294FDC">
              <w:rPr>
                <w:color w:val="000000"/>
                <w:sz w:val="20"/>
                <w:szCs w:val="20"/>
                <w:highlight w:val="black"/>
              </w:rPr>
              <w:t>xxxxxxx</w:t>
            </w:r>
            <w:r w:rsidR="00484142">
              <w:rPr>
                <w:color w:val="000000"/>
                <w:sz w:val="20"/>
                <w:szCs w:val="20"/>
                <w:highlight w:val="black"/>
              </w:rPr>
              <w:t xml:space="preserve"> </w:t>
            </w:r>
            <w:r w:rsidR="00294FDC" w:rsidRPr="00294FDC">
              <w:rPr>
                <w:color w:val="000000"/>
                <w:sz w:val="20"/>
                <w:szCs w:val="20"/>
                <w:highlight w:val="black"/>
              </w:rPr>
              <w:t>xxxx</w:t>
            </w:r>
            <w:r w:rsidR="00484142">
              <w:rPr>
                <w:color w:val="000000"/>
                <w:sz w:val="20"/>
                <w:szCs w:val="20"/>
                <w:highlight w:val="black"/>
              </w:rPr>
              <w:t xml:space="preserve"> </w:t>
            </w:r>
            <w:r w:rsidR="00294FDC" w:rsidRPr="00294FDC">
              <w:rPr>
                <w:color w:val="000000"/>
                <w:sz w:val="20"/>
                <w:szCs w:val="20"/>
                <w:highlight w:val="black"/>
              </w:rPr>
              <w:t>xxxxx</w:t>
            </w:r>
            <w:r w:rsidR="00484142">
              <w:rPr>
                <w:color w:val="000000"/>
                <w:sz w:val="20"/>
                <w:szCs w:val="20"/>
                <w:highlight w:val="black"/>
              </w:rPr>
              <w:t xml:space="preserve"> </w:t>
            </w:r>
            <w:r w:rsidR="00294FDC" w:rsidRPr="00294FDC">
              <w:rPr>
                <w:color w:val="000000"/>
                <w:sz w:val="20"/>
                <w:szCs w:val="20"/>
                <w:highlight w:val="black"/>
              </w:rPr>
              <w:t>xxxxx</w:t>
            </w:r>
            <w:r w:rsidR="00484142">
              <w:rPr>
                <w:color w:val="000000"/>
                <w:sz w:val="20"/>
                <w:szCs w:val="20"/>
              </w:rPr>
              <w:t xml:space="preserve"> </w:t>
            </w:r>
            <w:r w:rsidRPr="00756252">
              <w:rPr>
                <w:sz w:val="20"/>
                <w:szCs w:val="20"/>
              </w:rPr>
              <w:t xml:space="preserve">assuming a HR of 0.72. If the true HR is 0.72, it was estimated that approximately </w:t>
            </w:r>
            <w:r w:rsidR="00F77ABC" w:rsidRPr="00F77ABC">
              <w:rPr>
                <w:color w:val="000000"/>
                <w:sz w:val="20"/>
                <w:szCs w:val="20"/>
                <w:highlight w:val="black"/>
              </w:rPr>
              <w:t>xxx</w:t>
            </w:r>
            <w:r w:rsidRPr="00756252">
              <w:rPr>
                <w:sz w:val="20"/>
                <w:szCs w:val="20"/>
              </w:rPr>
              <w:t xml:space="preserve"> (</w:t>
            </w:r>
            <w:r w:rsidR="00F77ABC" w:rsidRPr="00F77ABC">
              <w:rPr>
                <w:color w:val="000000"/>
                <w:sz w:val="20"/>
                <w:szCs w:val="20"/>
                <w:highlight w:val="black"/>
              </w:rPr>
              <w:t>xx</w:t>
            </w:r>
            <w:r w:rsidRPr="00B95C72">
              <w:rPr>
                <w:sz w:val="20"/>
                <w:szCs w:val="20"/>
              </w:rPr>
              <w:t>%</w:t>
            </w:r>
            <w:r w:rsidRPr="00756252">
              <w:rPr>
                <w:sz w:val="20"/>
                <w:szCs w:val="20"/>
              </w:rPr>
              <w:t xml:space="preserve">) and </w:t>
            </w:r>
            <w:r w:rsidR="00F77ABC" w:rsidRPr="00F77ABC">
              <w:rPr>
                <w:color w:val="000000"/>
                <w:sz w:val="20"/>
                <w:szCs w:val="20"/>
                <w:highlight w:val="black"/>
              </w:rPr>
              <w:t>xxx</w:t>
            </w:r>
            <w:r w:rsidRPr="00756252">
              <w:rPr>
                <w:sz w:val="20"/>
                <w:szCs w:val="20"/>
              </w:rPr>
              <w:t xml:space="preserve"> (</w:t>
            </w:r>
            <w:r w:rsidR="00F77ABC" w:rsidRPr="00F77ABC">
              <w:rPr>
                <w:color w:val="000000"/>
                <w:sz w:val="20"/>
                <w:szCs w:val="20"/>
                <w:highlight w:val="black"/>
              </w:rPr>
              <w:t>xx</w:t>
            </w:r>
            <w:r w:rsidRPr="00756252">
              <w:rPr>
                <w:sz w:val="20"/>
                <w:szCs w:val="20"/>
              </w:rPr>
              <w:t xml:space="preserve">%) of the targeted OS events would be documented in the </w:t>
            </w:r>
            <w:r w:rsidR="005C7256">
              <w:rPr>
                <w:sz w:val="20"/>
                <w:szCs w:val="20"/>
              </w:rPr>
              <w:t>HR-positive</w:t>
            </w:r>
            <w:r w:rsidRPr="00756252">
              <w:rPr>
                <w:sz w:val="20"/>
                <w:szCs w:val="20"/>
              </w:rPr>
              <w:t xml:space="preserve"> cohort at the time of the first and second OS IAs, respectively, with the first OS IA performed at the time of the PFS </w:t>
            </w:r>
            <w:r>
              <w:rPr>
                <w:sz w:val="20"/>
                <w:szCs w:val="20"/>
              </w:rPr>
              <w:t>primary</w:t>
            </w:r>
            <w:r w:rsidRPr="00756252">
              <w:rPr>
                <w:sz w:val="20"/>
                <w:szCs w:val="20"/>
              </w:rPr>
              <w:t xml:space="preserve"> analysis. The </w:t>
            </w:r>
            <w:r>
              <w:rPr>
                <w:sz w:val="20"/>
                <w:szCs w:val="20"/>
              </w:rPr>
              <w:t>primary</w:t>
            </w:r>
            <w:r w:rsidRPr="00756252">
              <w:rPr>
                <w:sz w:val="20"/>
                <w:szCs w:val="20"/>
              </w:rPr>
              <w:t xml:space="preserve"> OS analysis was projected to occur approximately </w:t>
            </w:r>
            <w:r w:rsidR="00294FDC" w:rsidRPr="00294FDC">
              <w:rPr>
                <w:color w:val="000000"/>
                <w:sz w:val="20"/>
                <w:szCs w:val="20"/>
                <w:highlight w:val="black"/>
              </w:rPr>
              <w:t>xxxx</w:t>
            </w:r>
            <w:r w:rsidRPr="00756252">
              <w:rPr>
                <w:sz w:val="20"/>
                <w:szCs w:val="20"/>
              </w:rPr>
              <w:t xml:space="preserve"> months from the date the first subject was randomi</w:t>
            </w:r>
            <w:r>
              <w:rPr>
                <w:sz w:val="20"/>
                <w:szCs w:val="20"/>
              </w:rPr>
              <w:t>s</w:t>
            </w:r>
            <w:r w:rsidRPr="00756252">
              <w:rPr>
                <w:sz w:val="20"/>
                <w:szCs w:val="20"/>
              </w:rPr>
              <w:t xml:space="preserve">ed, when </w:t>
            </w:r>
            <w:r w:rsidR="00F77ABC" w:rsidRPr="00F77ABC">
              <w:rPr>
                <w:color w:val="000000"/>
                <w:sz w:val="20"/>
                <w:szCs w:val="20"/>
                <w:highlight w:val="black"/>
              </w:rPr>
              <w:t>xxx</w:t>
            </w:r>
            <w:r w:rsidRPr="00756252">
              <w:rPr>
                <w:sz w:val="20"/>
                <w:szCs w:val="20"/>
              </w:rPr>
              <w:t xml:space="preserve"> OS events had been documented in the hormone receptor positive cohort. The sample size computation was performed using the EAST v6.4.</w:t>
            </w:r>
          </w:p>
        </w:tc>
      </w:tr>
      <w:tr w:rsidR="000B148D" w:rsidRPr="00756252" w14:paraId="46F89BCC" w14:textId="77777777" w:rsidTr="00484142">
        <w:tc>
          <w:tcPr>
            <w:tcW w:w="1177" w:type="pct"/>
            <w:shd w:val="clear" w:color="auto" w:fill="D9D9D9" w:themeFill="background1" w:themeFillShade="D9"/>
          </w:tcPr>
          <w:p w14:paraId="4498FECE" w14:textId="77777777" w:rsidR="000B148D" w:rsidRPr="00756252" w:rsidRDefault="000B148D">
            <w:pPr>
              <w:pStyle w:val="Tableheading"/>
            </w:pPr>
            <w:r w:rsidRPr="00756252">
              <w:lastRenderedPageBreak/>
              <w:t>Data management, patient withdrawals</w:t>
            </w:r>
          </w:p>
        </w:tc>
        <w:tc>
          <w:tcPr>
            <w:tcW w:w="3823" w:type="pct"/>
          </w:tcPr>
          <w:p w14:paraId="3C73F130" w14:textId="63CBE1DB" w:rsidR="000B148D" w:rsidRPr="00314A60" w:rsidRDefault="000B148D">
            <w:pPr>
              <w:pStyle w:val="Tablebody"/>
              <w:rPr>
                <w:rFonts w:cs="Yu Gothic Light"/>
                <w:bdr w:val="none" w:sz="0" w:space="0" w:color="auto" w:frame="1"/>
              </w:rPr>
            </w:pPr>
            <w:r w:rsidRPr="00756252">
              <w:rPr>
                <w:rStyle w:val="normaltextrun"/>
                <w:rFonts w:cs="Yu Gothic Light"/>
                <w:bdr w:val="none" w:sz="0" w:space="0" w:color="auto" w:frame="1"/>
              </w:rPr>
              <w:t xml:space="preserve">In general, </w:t>
            </w:r>
            <w:r w:rsidR="00294FDC" w:rsidRPr="00294FDC">
              <w:rPr>
                <w:rStyle w:val="normaltextrun"/>
                <w:rFonts w:cs="Yu Gothic Light"/>
                <w:color w:val="000000"/>
                <w:highlight w:val="black"/>
                <w:bdr w:val="none" w:sz="0" w:space="0" w:color="auto" w:frame="1"/>
              </w:rPr>
              <w:t>xxxxxxxxxxxxxxxxxxxxxxxxxxxxxxx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w:t>
            </w:r>
            <w:r w:rsidR="00B749F5">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xxxxxxxxxxxxxxxxxxxxx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w:t>
            </w:r>
            <w:r w:rsidR="00B749F5">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xxxxxxxxxxx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w:t>
            </w:r>
            <w:r w:rsidR="00B749F5">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xxxxxxxxxxxxxxx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xxxx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x</w:t>
            </w:r>
            <w:r w:rsidR="00484142">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w:t>
            </w:r>
            <w:r w:rsidR="00675564">
              <w:rPr>
                <w:rStyle w:val="normaltextrun"/>
                <w:rFonts w:cs="Yu Gothic Light"/>
                <w:color w:val="000000"/>
                <w:highlight w:val="black"/>
                <w:bdr w:val="none" w:sz="0" w:space="0" w:color="auto" w:frame="1"/>
              </w:rPr>
              <w:t xml:space="preserve"> </w:t>
            </w:r>
            <w:r w:rsidR="00294FDC" w:rsidRPr="00294FDC">
              <w:rPr>
                <w:rStyle w:val="normaltextrun"/>
                <w:rFonts w:cs="Yu Gothic Light"/>
                <w:color w:val="000000"/>
                <w:highlight w:val="black"/>
                <w:bdr w:val="none" w:sz="0" w:space="0" w:color="auto" w:frame="1"/>
              </w:rPr>
              <w:t>xxxxxx</w:t>
            </w:r>
            <w:r>
              <w:rPr>
                <w:rStyle w:val="normaltextrun"/>
                <w:rFonts w:cs="Yu Gothic Light"/>
                <w:bdr w:val="none" w:sz="0" w:space="0" w:color="auto" w:frame="1"/>
              </w:rPr>
              <w:t xml:space="preserve"> </w:t>
            </w:r>
            <w:r w:rsidRPr="00756252">
              <w:rPr>
                <w:rStyle w:val="normaltextrun"/>
                <w:rFonts w:cs="Yu Gothic Light"/>
                <w:bdr w:val="none" w:sz="0" w:space="0" w:color="auto" w:frame="1"/>
              </w:rPr>
              <w:t xml:space="preserve">The rules for censored data for each endpoint are defined in </w:t>
            </w:r>
            <w:r w:rsidRPr="00756252">
              <w:rPr>
                <w:rStyle w:val="normaltextrun"/>
                <w:rFonts w:cs="Yu Gothic Light"/>
                <w:bdr w:val="none" w:sz="0" w:space="0" w:color="auto" w:frame="1"/>
              </w:rPr>
              <w:fldChar w:fldCharType="begin"/>
            </w:r>
            <w:r w:rsidRPr="00756252">
              <w:rPr>
                <w:rStyle w:val="normaltextrun"/>
                <w:rFonts w:cs="Yu Gothic Light"/>
                <w:bdr w:val="none" w:sz="0" w:space="0" w:color="auto" w:frame="1"/>
              </w:rPr>
              <w:instrText xml:space="preserve"> REF _Ref85796390 \h </w:instrText>
            </w:r>
            <w:r w:rsidRPr="00756252">
              <w:rPr>
                <w:rStyle w:val="normaltextrun"/>
                <w:rFonts w:cs="Yu Gothic Light"/>
                <w:bdr w:val="none" w:sz="0" w:space="0" w:color="auto" w:frame="1"/>
              </w:rPr>
            </w:r>
            <w:r w:rsidRPr="00756252">
              <w:rPr>
                <w:rStyle w:val="normaltextrun"/>
                <w:rFonts w:cs="Yu Gothic Light"/>
                <w:bdr w:val="none" w:sz="0" w:space="0" w:color="auto" w:frame="1"/>
              </w:rPr>
              <w:fldChar w:fldCharType="separate"/>
            </w:r>
            <w:r w:rsidR="00145F42" w:rsidRPr="00D07FD6">
              <w:t xml:space="preserve">Table </w:t>
            </w:r>
            <w:r w:rsidR="00145F42">
              <w:rPr>
                <w:noProof/>
              </w:rPr>
              <w:t>10</w:t>
            </w:r>
            <w:r w:rsidRPr="00756252">
              <w:rPr>
                <w:rStyle w:val="normaltextrun"/>
                <w:rFonts w:cs="Yu Gothic Light"/>
                <w:bdr w:val="none" w:sz="0" w:space="0" w:color="auto" w:frame="1"/>
              </w:rPr>
              <w:fldChar w:fldCharType="end"/>
            </w:r>
            <w:r w:rsidRPr="00756252">
              <w:rPr>
                <w:rStyle w:val="normaltextrun"/>
                <w:rFonts w:cs="Yu Gothic Light"/>
                <w:bdr w:val="none" w:sz="0" w:space="0" w:color="auto" w:frame="1"/>
              </w:rPr>
              <w:t>.</w:t>
            </w:r>
          </w:p>
        </w:tc>
      </w:tr>
      <w:tr w:rsidR="000B148D" w:rsidRPr="00756252" w14:paraId="61876684" w14:textId="77777777" w:rsidTr="00484142">
        <w:tc>
          <w:tcPr>
            <w:tcW w:w="1177" w:type="pct"/>
            <w:shd w:val="clear" w:color="auto" w:fill="D9D9D9" w:themeFill="background1" w:themeFillShade="D9"/>
          </w:tcPr>
          <w:p w14:paraId="4A7DC763" w14:textId="77777777" w:rsidR="000B148D" w:rsidRPr="00756252" w:rsidRDefault="000B148D">
            <w:pPr>
              <w:pStyle w:val="Tableheading"/>
              <w:keepNext/>
            </w:pPr>
            <w:r w:rsidRPr="00756252">
              <w:t>Statistical analysis timepoints</w:t>
            </w:r>
          </w:p>
        </w:tc>
        <w:tc>
          <w:tcPr>
            <w:tcW w:w="3823" w:type="pct"/>
          </w:tcPr>
          <w:p w14:paraId="5656F87B" w14:textId="3844DEDC" w:rsidR="00E9275D" w:rsidRPr="00756252" w:rsidRDefault="000B148D" w:rsidP="00E9275D">
            <w:pPr>
              <w:pStyle w:val="Tablebody"/>
            </w:pPr>
            <w:r w:rsidRPr="00756252">
              <w:t xml:space="preserve">The primary efficacy analysis was planned for when approximately </w:t>
            </w:r>
            <w:r w:rsidR="00F77ABC" w:rsidRPr="00F77ABC">
              <w:rPr>
                <w:color w:val="000000"/>
                <w:highlight w:val="black"/>
              </w:rPr>
              <w:t>xxx</w:t>
            </w:r>
            <w:r w:rsidRPr="00756252">
              <w:t xml:space="preserve"> BICR-assessed PFS events were observed in the HR-positive cohort. With </w:t>
            </w:r>
            <w:r w:rsidR="00F77ABC" w:rsidRPr="00F77ABC">
              <w:rPr>
                <w:color w:val="000000"/>
                <w:highlight w:val="black"/>
              </w:rPr>
              <w:t>xxx</w:t>
            </w:r>
            <w:r w:rsidRPr="00756252">
              <w:t xml:space="preserve"> PFS events, the study will have approximately </w:t>
            </w:r>
            <w:r w:rsidR="00F77ABC" w:rsidRPr="00F77ABC">
              <w:rPr>
                <w:color w:val="000000"/>
                <w:highlight w:val="black"/>
              </w:rPr>
              <w:t>xx</w:t>
            </w:r>
            <w:r w:rsidRPr="00756252">
              <w:t>% power of a log-rank test to reject the null hypothesis of no difference in PFS</w:t>
            </w:r>
            <w:r w:rsidR="00F21C78">
              <w:t xml:space="preserve"> distributions</w:t>
            </w:r>
            <w:r w:rsidR="007F29CF">
              <w:t xml:space="preserve"> at an overall 2-sided significance level of 0.05</w:t>
            </w:r>
            <w:r w:rsidRPr="00756252">
              <w:t xml:space="preserve">, assuming a hazard ratio of 0.68. At the DCO, there were </w:t>
            </w:r>
            <w:r w:rsidR="00F77ABC" w:rsidRPr="00F77ABC">
              <w:rPr>
                <w:color w:val="000000"/>
                <w:highlight w:val="black"/>
              </w:rPr>
              <w:t>xxx</w:t>
            </w:r>
            <w:r w:rsidRPr="00756252">
              <w:t xml:space="preserve"> PFS events in the HR-positive cohort and statistical significance was demonstrated for primary and key secondary endpoints of PFS and OS, so there is no </w:t>
            </w:r>
            <w:r>
              <w:t xml:space="preserve">protocol </w:t>
            </w:r>
            <w:r w:rsidRPr="00756252">
              <w:t>requirement for further data analyses.</w:t>
            </w:r>
          </w:p>
        </w:tc>
      </w:tr>
    </w:tbl>
    <w:p w14:paraId="2274BC02" w14:textId="13C399FA" w:rsidR="000B148D" w:rsidRPr="00756252" w:rsidRDefault="000B148D" w:rsidP="000B148D">
      <w:pPr>
        <w:pStyle w:val="Footnotes"/>
      </w:pPr>
      <w:r w:rsidRPr="00756252">
        <w:t xml:space="preserve">Abbreviations: </w:t>
      </w:r>
      <w:r>
        <w:t xml:space="preserve">AE, adverse event; </w:t>
      </w:r>
      <w:r w:rsidRPr="00756252">
        <w:t xml:space="preserve">BC, breast cancer; BICR, </w:t>
      </w:r>
      <w:r w:rsidRPr="00756252">
        <w:rPr>
          <w:rStyle w:val="normaltextrun"/>
          <w:rFonts w:cs="Yu Gothic Light"/>
          <w:shd w:val="clear" w:color="auto" w:fill="FFFFFF"/>
        </w:rPr>
        <w:t xml:space="preserve">blinded independent central review; </w:t>
      </w:r>
      <w:r w:rsidRPr="00756252">
        <w:t>CBR, clinical benefit rate; CI, confidence interval; DCR, disease control rate; EORTC, European Organisation for Research and Treatment of Cancer; FAS</w:t>
      </w:r>
      <w:r>
        <w:t>,</w:t>
      </w:r>
      <w:r w:rsidRPr="00756252">
        <w:t xml:space="preserve"> full analysis set</w:t>
      </w:r>
      <w:r>
        <w:t xml:space="preserve">; </w:t>
      </w:r>
      <w:r w:rsidRPr="00756252">
        <w:t>HR</w:t>
      </w:r>
      <w:r>
        <w:t>-positive</w:t>
      </w:r>
      <w:r w:rsidRPr="00756252">
        <w:t>, hormone receptor</w:t>
      </w:r>
      <w:r w:rsidR="00146B3A">
        <w:t>-</w:t>
      </w:r>
      <w:r w:rsidRPr="00756252">
        <w:t>positive; HR-</w:t>
      </w:r>
      <w:r>
        <w:t>negative</w:t>
      </w:r>
      <w:r w:rsidRPr="00756252">
        <w:t>, hormone receptor negative; HR, hazard ratio; IA, investigator assessment; IXRS, Interactive Web/Voice Response System; ORR, objective response rate; OS, overall survival; PFS, progression-free survival; PFS2, progression-free survival 2; QLQ</w:t>
      </w:r>
      <w:r w:rsidRPr="00756252">
        <w:noBreakHyphen/>
        <w:t>BR45, Quality</w:t>
      </w:r>
      <w:r w:rsidR="005754E8">
        <w:rPr>
          <w:spacing w:val="-16"/>
        </w:rPr>
        <w:t>-</w:t>
      </w:r>
      <w:r w:rsidR="005754E8" w:rsidRPr="00D07FD6">
        <w:t>of</w:t>
      </w:r>
      <w:r w:rsidR="005754E8">
        <w:t>-l</w:t>
      </w:r>
      <w:r w:rsidR="005754E8" w:rsidRPr="00D07FD6">
        <w:t>ife</w:t>
      </w:r>
      <w:r w:rsidRPr="00756252">
        <w:t xml:space="preserve"> Breast Cancer questionnaire; QLQ</w:t>
      </w:r>
      <w:r w:rsidRPr="00756252">
        <w:noBreakHyphen/>
        <w:t>C30, Quality</w:t>
      </w:r>
      <w:r w:rsidR="005754E8">
        <w:rPr>
          <w:spacing w:val="-16"/>
        </w:rPr>
        <w:t>-</w:t>
      </w:r>
      <w:r w:rsidR="005754E8" w:rsidRPr="00D07FD6">
        <w:t>of</w:t>
      </w:r>
      <w:r w:rsidR="005754E8">
        <w:t>-l</w:t>
      </w:r>
      <w:r w:rsidR="005754E8" w:rsidRPr="00D07FD6">
        <w:t xml:space="preserve">ife </w:t>
      </w:r>
      <w:r w:rsidRPr="00756252">
        <w:t xml:space="preserve">of Cancer Patients questionnaire; QoL, </w:t>
      </w:r>
      <w:r w:rsidR="005754E8">
        <w:t>quality-of-life</w:t>
      </w:r>
      <w:r w:rsidRPr="00756252">
        <w:t>; T-DXd, trastuzumab deruxtecan; TPC, treatment of physician’s choice; TTR, time to response; VAS, visual analogue scale</w:t>
      </w:r>
      <w:r>
        <w:t>.</w:t>
      </w:r>
      <w:r w:rsidRPr="00756252">
        <w:t xml:space="preserve"> </w:t>
      </w:r>
      <w:r w:rsidRPr="00756252">
        <w:br/>
        <w:t>Source: Daiichi Sankyo, 2022, (CSR and SAP; Data on File).</w:t>
      </w:r>
      <w:r w:rsidRPr="00756252">
        <w:fldChar w:fldCharType="begin"/>
      </w:r>
      <w:r w:rsidR="00CA6345">
        <w:instrText xml:space="preserve"> ADDIN ZOTERO_ITEM CSL_CITATION {"citationID":"YWJVPuDj","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756252">
        <w:fldChar w:fldCharType="separate"/>
      </w:r>
      <w:r w:rsidR="00CA6345" w:rsidRPr="00CA6345">
        <w:rPr>
          <w:rFonts w:cs="Arial"/>
          <w:szCs w:val="24"/>
          <w:vertAlign w:val="superscript"/>
        </w:rPr>
        <w:t>7,153</w:t>
      </w:r>
      <w:r w:rsidRPr="00756252">
        <w:fldChar w:fldCharType="end"/>
      </w:r>
    </w:p>
    <w:p w14:paraId="735D5B56" w14:textId="77777777" w:rsidR="000B148D" w:rsidRPr="00731D14" w:rsidRDefault="000B148D" w:rsidP="000B148D">
      <w:pPr>
        <w:pStyle w:val="Heading3"/>
      </w:pPr>
      <w:bookmarkStart w:id="177" w:name="_Toc124447834"/>
      <w:bookmarkStart w:id="178" w:name="_Toc129350861"/>
      <w:r w:rsidRPr="00731D14">
        <w:t>Patient flow in DESTINY-Breast0</w:t>
      </w:r>
      <w:r>
        <w:t>4</w:t>
      </w:r>
      <w:bookmarkEnd w:id="177"/>
      <w:bookmarkEnd w:id="178"/>
    </w:p>
    <w:p w14:paraId="5F85DE70" w14:textId="5C096E33" w:rsidR="000B148D" w:rsidRPr="00966FF8" w:rsidRDefault="000B148D" w:rsidP="000B148D">
      <w:pPr>
        <w:pStyle w:val="Body"/>
        <w:rPr>
          <w:strike/>
        </w:rPr>
      </w:pPr>
      <w:r w:rsidRPr="00966FF8">
        <w:t xml:space="preserve">In the FAS, 557 patients were randomised 2:1 to receive T-DXd and TPC, respectively </w:t>
      </w:r>
      <w:r w:rsidRPr="00966FF8">
        <w:rPr>
          <w:sz w:val="24"/>
          <w:szCs w:val="24"/>
        </w:rPr>
        <w:t>(</w:t>
      </w:r>
      <w:r w:rsidRPr="00966FF8">
        <w:rPr>
          <w:b/>
          <w:bCs/>
        </w:rPr>
        <w:fldChar w:fldCharType="begin"/>
      </w:r>
      <w:r w:rsidRPr="00966FF8">
        <w:rPr>
          <w:b/>
          <w:bCs/>
        </w:rPr>
        <w:instrText xml:space="preserve"> REF _Ref12422873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3</w:t>
      </w:r>
      <w:r w:rsidRPr="00966FF8">
        <w:rPr>
          <w:b/>
          <w:bCs/>
        </w:rPr>
        <w:fldChar w:fldCharType="end"/>
      </w:r>
      <w:r w:rsidRPr="00966FF8">
        <w:rPr>
          <w:b/>
          <w:bCs/>
        </w:rPr>
        <w:t xml:space="preserve"> </w:t>
      </w:r>
      <w:r w:rsidRPr="003C648C">
        <w:t>and</w:t>
      </w:r>
      <w:r w:rsidR="004C6DAB">
        <w:rPr>
          <w:b/>
          <w:bCs/>
          <w:sz w:val="24"/>
          <w:szCs w:val="24"/>
        </w:rPr>
        <w:t xml:space="preserve"> </w:t>
      </w:r>
      <w:r w:rsidR="004C6DAB">
        <w:rPr>
          <w:b/>
          <w:bCs/>
          <w:sz w:val="24"/>
          <w:szCs w:val="24"/>
        </w:rPr>
        <w:fldChar w:fldCharType="begin"/>
      </w:r>
      <w:r w:rsidR="004C6DAB">
        <w:rPr>
          <w:b/>
          <w:bCs/>
          <w:sz w:val="24"/>
          <w:szCs w:val="24"/>
        </w:rPr>
        <w:instrText xml:space="preserve"> REF _Ref126933574 \h </w:instrText>
      </w:r>
      <w:r w:rsidR="004C6DAB">
        <w:rPr>
          <w:b/>
          <w:bCs/>
          <w:sz w:val="24"/>
          <w:szCs w:val="24"/>
        </w:rPr>
      </w:r>
      <w:r w:rsidR="004C6DAB">
        <w:rPr>
          <w:b/>
          <w:bCs/>
          <w:sz w:val="24"/>
          <w:szCs w:val="24"/>
        </w:rPr>
        <w:fldChar w:fldCharType="separate"/>
      </w:r>
      <w:r w:rsidR="00145F42" w:rsidRPr="003C648C">
        <w:rPr>
          <w:rFonts w:cs="Arial"/>
          <w:b/>
        </w:rPr>
        <w:t xml:space="preserve">Figure </w:t>
      </w:r>
      <w:r w:rsidR="00145F42">
        <w:rPr>
          <w:rFonts w:cs="Arial"/>
          <w:b/>
          <w:noProof/>
        </w:rPr>
        <w:t>10</w:t>
      </w:r>
      <w:r w:rsidR="004C6DAB">
        <w:rPr>
          <w:b/>
          <w:bCs/>
          <w:sz w:val="24"/>
          <w:szCs w:val="24"/>
        </w:rPr>
        <w:fldChar w:fldCharType="end"/>
      </w:r>
      <w:r w:rsidRPr="00966FF8">
        <w:rPr>
          <w:sz w:val="24"/>
          <w:szCs w:val="24"/>
        </w:rPr>
        <w:t>)</w:t>
      </w:r>
      <w:r>
        <w:rPr>
          <w:sz w:val="24"/>
          <w:szCs w:val="24"/>
        </w:rPr>
        <w:t>.</w:t>
      </w:r>
      <w:r w:rsidRPr="00966FF8">
        <w:t xml:space="preserve"> Of the 373 and 184 patients randomised to T</w:t>
      </w:r>
      <w:r w:rsidRPr="00966FF8">
        <w:noBreakHyphen/>
        <w:t xml:space="preserve">DXd and TPC, 331 and 163 patients, respectively, were HR-positive. Of the 557 patients randomised, </w:t>
      </w:r>
      <w:r w:rsidR="00294FDC" w:rsidRPr="00294FDC">
        <w:rPr>
          <w:color w:val="000000"/>
          <w:highlight w:val="black"/>
        </w:rPr>
        <w:t>xxx</w:t>
      </w:r>
      <w:r w:rsidRPr="00966FF8">
        <w:t xml:space="preserve"> (T-DXd, </w:t>
      </w:r>
      <w:r w:rsidR="00294FDC" w:rsidRPr="00294FDC">
        <w:rPr>
          <w:color w:val="000000"/>
          <w:highlight w:val="black"/>
        </w:rPr>
        <w:t>xxx</w:t>
      </w:r>
      <w:r w:rsidRPr="00966FF8">
        <w:t xml:space="preserve">; TPC, </w:t>
      </w:r>
      <w:r w:rsidR="00294FDC" w:rsidRPr="00294FDC">
        <w:rPr>
          <w:color w:val="000000"/>
          <w:highlight w:val="black"/>
        </w:rPr>
        <w:t>xxx</w:t>
      </w:r>
      <w:r>
        <w:t>)</w:t>
      </w:r>
      <w:r w:rsidRPr="00966FF8">
        <w:t xml:space="preserve"> received at least one dose of study drug</w:t>
      </w:r>
      <w:r>
        <w:t xml:space="preserve"> and</w:t>
      </w:r>
      <w:r w:rsidRPr="00966FF8">
        <w:t xml:space="preserve"> </w:t>
      </w:r>
      <w:r w:rsidR="00294FDC" w:rsidRPr="00294FDC">
        <w:rPr>
          <w:color w:val="000000"/>
          <w:highlight w:val="black"/>
        </w:rPr>
        <w:t>xx</w:t>
      </w:r>
      <w:r w:rsidRPr="00966FF8">
        <w:t xml:space="preserve"> (T-DXd, </w:t>
      </w:r>
      <w:r w:rsidR="00294FDC" w:rsidRPr="00294FDC">
        <w:rPr>
          <w:color w:val="000000"/>
          <w:highlight w:val="black"/>
        </w:rPr>
        <w:t>x</w:t>
      </w:r>
      <w:r w:rsidRPr="00966FF8">
        <w:t xml:space="preserve">; TPC; </w:t>
      </w:r>
      <w:r w:rsidR="00294FDC" w:rsidRPr="00294FDC">
        <w:rPr>
          <w:color w:val="000000"/>
          <w:highlight w:val="black"/>
        </w:rPr>
        <w:t>xx</w:t>
      </w:r>
      <w:r w:rsidRPr="00966FF8">
        <w:t>) were randomised but not treated, with a majority withdrawing consent after randomisation.</w:t>
      </w:r>
      <w:r w:rsidRPr="00966FF8">
        <w:fldChar w:fldCharType="begin"/>
      </w:r>
      <w:r w:rsidR="00CA6345">
        <w:instrText xml:space="preserve"> ADDIN ZOTERO_ITEM CSL_CITATION {"citationID":"b7hfEgo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t>
      </w:r>
    </w:p>
    <w:p w14:paraId="2DB3539E" w14:textId="65808615" w:rsidR="000B148D" w:rsidRPr="00966FF8" w:rsidRDefault="000B148D" w:rsidP="000B148D">
      <w:pPr>
        <w:pStyle w:val="Body"/>
      </w:pPr>
      <w:r w:rsidRPr="00966FF8">
        <w:t xml:space="preserve">At the </w:t>
      </w:r>
      <w:r>
        <w:t>primary</w:t>
      </w:r>
      <w:r w:rsidRPr="00966FF8">
        <w:t xml:space="preserve"> analysis for PFS (DCO, 11 January 2022) the median follow-up in the FAS for T-DXd and TPC was </w:t>
      </w:r>
      <w:r w:rsidR="00294FDC" w:rsidRPr="00294FDC">
        <w:rPr>
          <w:color w:val="000000"/>
          <w:highlight w:val="black"/>
        </w:rPr>
        <w:t>xxxx</w:t>
      </w:r>
      <w:r w:rsidRPr="00966FF8">
        <w:t xml:space="preserve"> and </w:t>
      </w:r>
      <w:r w:rsidR="00294FDC" w:rsidRPr="00294FDC">
        <w:rPr>
          <w:color w:val="000000"/>
          <w:highlight w:val="black"/>
        </w:rPr>
        <w:t>xxxx</w:t>
      </w:r>
      <w:r w:rsidRPr="00966FF8">
        <w:t> months, respectively (</w:t>
      </w:r>
      <w:r w:rsidRPr="00966FF8">
        <w:rPr>
          <w:b/>
          <w:bCs/>
        </w:rPr>
        <w:fldChar w:fldCharType="begin"/>
      </w:r>
      <w:r w:rsidRPr="00966FF8">
        <w:rPr>
          <w:b/>
          <w:bCs/>
        </w:rPr>
        <w:instrText xml:space="preserve"> REF _Ref12422873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3</w:t>
      </w:r>
      <w:r w:rsidRPr="00966FF8">
        <w:rPr>
          <w:b/>
          <w:bCs/>
        </w:rPr>
        <w:fldChar w:fldCharType="end"/>
      </w:r>
      <w:r w:rsidRPr="00966FF8">
        <w:t xml:space="preserve">). At the DCO in the FAS, </w:t>
      </w:r>
      <w:r w:rsidR="00294FDC" w:rsidRPr="00294FDC">
        <w:rPr>
          <w:color w:val="000000"/>
          <w:highlight w:val="black"/>
        </w:rPr>
        <w:t>xx</w:t>
      </w:r>
      <w:r w:rsidRPr="00966FF8">
        <w:t xml:space="preserve"> (</w:t>
      </w:r>
      <w:r w:rsidR="00294FDC" w:rsidRPr="00294FDC">
        <w:rPr>
          <w:color w:val="000000"/>
          <w:highlight w:val="black"/>
        </w:rPr>
        <w:t>xxxxx</w:t>
      </w:r>
      <w:r w:rsidRPr="00966FF8">
        <w:t xml:space="preserve">) patients in the T-DXd arm and </w:t>
      </w:r>
      <w:r w:rsidR="00294FDC" w:rsidRPr="00294FDC">
        <w:rPr>
          <w:color w:val="000000"/>
          <w:highlight w:val="black"/>
        </w:rPr>
        <w:t>x</w:t>
      </w:r>
      <w:r w:rsidRPr="00966FF8">
        <w:t xml:space="preserve"> (</w:t>
      </w:r>
      <w:r w:rsidR="00294FDC" w:rsidRPr="00294FDC">
        <w:rPr>
          <w:color w:val="000000"/>
          <w:highlight w:val="black"/>
        </w:rPr>
        <w:t>xxxx</w:t>
      </w:r>
      <w:r w:rsidRPr="00966FF8">
        <w:t xml:space="preserve">) patients in the TPC arm were ongoing treatment; </w:t>
      </w:r>
      <w:r w:rsidR="00294FDC" w:rsidRPr="00294FDC">
        <w:rPr>
          <w:color w:val="000000"/>
          <w:highlight w:val="black"/>
        </w:rPr>
        <w:t>xxx</w:t>
      </w:r>
      <w:r w:rsidRPr="00966FF8">
        <w:t xml:space="preserve"> (</w:t>
      </w:r>
      <w:r w:rsidR="00294FDC" w:rsidRPr="00294FDC">
        <w:rPr>
          <w:color w:val="000000"/>
          <w:highlight w:val="black"/>
        </w:rPr>
        <w:t>xxxxx</w:t>
      </w:r>
      <w:r w:rsidRPr="00966FF8">
        <w:t xml:space="preserve">) T-DXd and </w:t>
      </w:r>
      <w:r w:rsidR="00294FDC" w:rsidRPr="00294FDC">
        <w:rPr>
          <w:color w:val="000000"/>
          <w:highlight w:val="black"/>
        </w:rPr>
        <w:t>xxx</w:t>
      </w:r>
      <w:r w:rsidRPr="00966FF8">
        <w:t xml:space="preserve"> (</w:t>
      </w:r>
      <w:r w:rsidR="00294FDC" w:rsidRPr="00294FDC">
        <w:rPr>
          <w:color w:val="000000"/>
          <w:highlight w:val="black"/>
        </w:rPr>
        <w:t>xxxxx</w:t>
      </w:r>
      <w:r w:rsidRPr="00966FF8">
        <w:t>) TPC patients discontinued due to progressive disease;</w:t>
      </w:r>
      <w:r>
        <w:t xml:space="preserve"> </w:t>
      </w:r>
      <w:r w:rsidR="00294FDC" w:rsidRPr="00294FDC">
        <w:rPr>
          <w:color w:val="000000"/>
          <w:highlight w:val="black"/>
        </w:rPr>
        <w:t>xx</w:t>
      </w:r>
      <w:r w:rsidRPr="00360B63">
        <w:rPr>
          <w:u w:val="single"/>
        </w:rPr>
        <w:t xml:space="preserve"> </w:t>
      </w:r>
      <w:r>
        <w:t>(</w:t>
      </w:r>
      <w:r w:rsidR="00294FDC" w:rsidRPr="00294FDC">
        <w:rPr>
          <w:color w:val="000000"/>
          <w:highlight w:val="black"/>
        </w:rPr>
        <w:t>xxxx</w:t>
      </w:r>
      <w:r>
        <w:t xml:space="preserve">) T-DXd and </w:t>
      </w:r>
      <w:r w:rsidR="00294FDC" w:rsidRPr="00294FDC">
        <w:rPr>
          <w:color w:val="000000"/>
          <w:highlight w:val="black"/>
        </w:rPr>
        <w:t>x</w:t>
      </w:r>
      <w:r>
        <w:t xml:space="preserve"> (</w:t>
      </w:r>
      <w:r w:rsidR="00294FDC" w:rsidRPr="00294FDC">
        <w:rPr>
          <w:color w:val="000000"/>
          <w:highlight w:val="black"/>
        </w:rPr>
        <w:t>xxxx</w:t>
      </w:r>
      <w:r>
        <w:t xml:space="preserve">) TPC patients discontinued due to clinical progression; </w:t>
      </w:r>
      <w:r w:rsidR="00294FDC" w:rsidRPr="00294FDC">
        <w:rPr>
          <w:color w:val="000000"/>
          <w:highlight w:val="black"/>
        </w:rPr>
        <w:t>xx</w:t>
      </w:r>
      <w:r w:rsidRPr="00966FF8">
        <w:t xml:space="preserve"> (</w:t>
      </w:r>
      <w:r w:rsidR="00294FDC" w:rsidRPr="00294FDC">
        <w:rPr>
          <w:color w:val="000000"/>
          <w:highlight w:val="black"/>
        </w:rPr>
        <w:t>xxxxx</w:t>
      </w:r>
      <w:r w:rsidRPr="00966FF8">
        <w:t xml:space="preserve">) T-DXd and </w:t>
      </w:r>
      <w:r w:rsidR="00294FDC" w:rsidRPr="00294FDC">
        <w:rPr>
          <w:color w:val="000000"/>
          <w:highlight w:val="black"/>
        </w:rPr>
        <w:t>xx</w:t>
      </w:r>
      <w:r w:rsidRPr="00966FF8">
        <w:t xml:space="preserve"> (</w:t>
      </w:r>
      <w:r w:rsidR="00294FDC" w:rsidRPr="00294FDC">
        <w:rPr>
          <w:color w:val="000000"/>
          <w:highlight w:val="black"/>
        </w:rPr>
        <w:t>xxxx</w:t>
      </w:r>
      <w:r w:rsidRPr="00966FF8">
        <w:t xml:space="preserve">) TPC patients discontinued due to AEs; and for </w:t>
      </w:r>
      <w:r w:rsidR="00294FDC" w:rsidRPr="00294FDC">
        <w:rPr>
          <w:color w:val="000000"/>
          <w:highlight w:val="black"/>
        </w:rPr>
        <w:t>x</w:t>
      </w:r>
      <w:r w:rsidRPr="00360B63">
        <w:t xml:space="preserve"> </w:t>
      </w:r>
      <w:r w:rsidRPr="00966FF8">
        <w:t>(</w:t>
      </w:r>
      <w:r w:rsidR="00294FDC" w:rsidRPr="00294FDC">
        <w:rPr>
          <w:color w:val="000000"/>
          <w:highlight w:val="black"/>
        </w:rPr>
        <w:t>xxxx</w:t>
      </w:r>
      <w:r w:rsidRPr="00966FF8">
        <w:t xml:space="preserve">) T-DXd and </w:t>
      </w:r>
      <w:r w:rsidR="00294FDC" w:rsidRPr="00294FDC">
        <w:rPr>
          <w:color w:val="000000"/>
          <w:highlight w:val="black"/>
        </w:rPr>
        <w:t>x</w:t>
      </w:r>
      <w:r w:rsidRPr="00966FF8">
        <w:t xml:space="preserve"> (</w:t>
      </w:r>
      <w:r w:rsidR="00294FDC" w:rsidRPr="00294FDC">
        <w:rPr>
          <w:color w:val="000000"/>
          <w:highlight w:val="black"/>
        </w:rPr>
        <w:t>xxxx</w:t>
      </w:r>
      <w:r w:rsidRPr="00966FF8">
        <w:t>) TPC patients, the reason for discontinuation was death.</w:t>
      </w:r>
      <w:r w:rsidRPr="00966FF8">
        <w:fldChar w:fldCharType="begin"/>
      </w:r>
      <w:r w:rsidR="00CA6345">
        <w:instrText xml:space="preserve"> ADDIN ZOTERO_ITEM CSL_CITATION {"citationID":"qMEv6np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t>
      </w:r>
      <w:r>
        <w:t xml:space="preserve">All percentages are based on the </w:t>
      </w:r>
      <w:r w:rsidR="00C9178E">
        <w:t>SAS</w:t>
      </w:r>
      <w:r>
        <w:t>.</w:t>
      </w:r>
    </w:p>
    <w:p w14:paraId="539BA193" w14:textId="7F832625" w:rsidR="000B148D" w:rsidRPr="00966FF8" w:rsidRDefault="000B148D" w:rsidP="000B148D">
      <w:pPr>
        <w:pStyle w:val="Body"/>
      </w:pPr>
      <w:r w:rsidRPr="00966FF8">
        <w:t>Among the single-agent chemotherapies permitted in TPC, eribulin was the most commonly used (94 [51.1%] patients</w:t>
      </w:r>
      <w:r>
        <w:t xml:space="preserve"> in the FAS</w:t>
      </w:r>
      <w:r w:rsidRPr="00966FF8">
        <w:t>), followed by capecitabine (37 [20.1%]), nab-paclitaxel (19 [10.3%]), gemcitabine (19 [10.3%]) and paclitaxel (15 [8.2%]).</w:t>
      </w:r>
      <w:r w:rsidRPr="00966FF8">
        <w:fldChar w:fldCharType="begin"/>
      </w:r>
      <w:r w:rsidR="00CA6345">
        <w:instrText xml:space="preserve"> ADDIN ZOTERO_ITEM CSL_CITATION {"citationID":"TcG3uacC","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rsidRPr="00966FF8">
        <w:fldChar w:fldCharType="separate"/>
      </w:r>
      <w:r w:rsidR="00CA6345" w:rsidRPr="00CA6345">
        <w:rPr>
          <w:rFonts w:cs="Arial"/>
          <w:szCs w:val="24"/>
          <w:vertAlign w:val="superscript"/>
        </w:rPr>
        <w:t>140</w:t>
      </w:r>
      <w:r w:rsidRPr="00966FF8">
        <w:fldChar w:fldCharType="end"/>
      </w:r>
      <w:r>
        <w:t xml:space="preserve"> </w:t>
      </w:r>
    </w:p>
    <w:p w14:paraId="149261B1" w14:textId="00C57A79" w:rsidR="000B148D" w:rsidRPr="003C648C" w:rsidRDefault="000B148D" w:rsidP="000B148D">
      <w:pPr>
        <w:pStyle w:val="Body"/>
        <w:keepNext/>
        <w:spacing w:after="0"/>
        <w:rPr>
          <w:rFonts w:cs="Arial"/>
          <w:b/>
        </w:rPr>
      </w:pPr>
      <w:bookmarkStart w:id="179" w:name="_Ref126933574"/>
      <w:bookmarkStart w:id="180" w:name="_Toc124447856"/>
      <w:bookmarkStart w:id="181" w:name="_Toc129350936"/>
      <w:r w:rsidRPr="003C648C">
        <w:rPr>
          <w:rFonts w:cs="Arial"/>
          <w:b/>
        </w:rPr>
        <w:lastRenderedPageBreak/>
        <w:t xml:space="preserve">Figure </w:t>
      </w:r>
      <w:r w:rsidRPr="00226FF8">
        <w:rPr>
          <w:rFonts w:cs="Arial"/>
          <w:b/>
          <w:bCs/>
        </w:rPr>
        <w:fldChar w:fldCharType="begin"/>
      </w:r>
      <w:r w:rsidRPr="003C648C">
        <w:rPr>
          <w:rFonts w:cs="Arial"/>
          <w:b/>
        </w:rPr>
        <w:instrText xml:space="preserve"> SEQ Figure \* ARABIC </w:instrText>
      </w:r>
      <w:r w:rsidRPr="00226FF8">
        <w:rPr>
          <w:rFonts w:cs="Arial"/>
          <w:b/>
          <w:bCs/>
        </w:rPr>
        <w:fldChar w:fldCharType="separate"/>
      </w:r>
      <w:r w:rsidR="00145F42">
        <w:rPr>
          <w:rFonts w:cs="Arial"/>
          <w:b/>
          <w:noProof/>
        </w:rPr>
        <w:t>10</w:t>
      </w:r>
      <w:r w:rsidRPr="00226FF8">
        <w:rPr>
          <w:rFonts w:cs="Arial"/>
          <w:b/>
          <w:bCs/>
        </w:rPr>
        <w:fldChar w:fldCharType="end"/>
      </w:r>
      <w:bookmarkEnd w:id="179"/>
      <w:r w:rsidRPr="003C648C">
        <w:rPr>
          <w:rFonts w:cs="Arial"/>
          <w:b/>
        </w:rPr>
        <w:t>: DESTINY-Breast04 | Patient disposition</w:t>
      </w:r>
      <w:bookmarkEnd w:id="180"/>
      <w:bookmarkEnd w:id="181"/>
    </w:p>
    <w:tbl>
      <w:tblPr>
        <w:tblStyle w:val="TableGrid"/>
        <w:tblW w:w="0" w:type="auto"/>
        <w:tblLook w:val="04A0" w:firstRow="1" w:lastRow="0" w:firstColumn="1" w:lastColumn="0" w:noHBand="0" w:noVBand="1"/>
      </w:tblPr>
      <w:tblGrid>
        <w:gridCol w:w="9016"/>
      </w:tblGrid>
      <w:tr w:rsidR="000B148D" w:rsidRPr="00966FF8" w14:paraId="633D5886" w14:textId="77777777">
        <w:tc>
          <w:tcPr>
            <w:tcW w:w="9016" w:type="dxa"/>
          </w:tcPr>
          <w:p w14:paraId="4EBA7C3F" w14:textId="77777777" w:rsidR="000B148D" w:rsidRPr="00966FF8" w:rsidRDefault="000B148D">
            <w:pPr>
              <w:pStyle w:val="Body"/>
              <w:tabs>
                <w:tab w:val="left" w:pos="5386"/>
              </w:tabs>
              <w:spacing w:before="120" w:after="120"/>
              <w:jc w:val="center"/>
              <w:rPr>
                <w:rFonts w:cs="Arial"/>
                <w:sz w:val="20"/>
                <w:szCs w:val="20"/>
                <w:lang w:val="fr-FR"/>
              </w:rPr>
            </w:pPr>
            <w:r w:rsidRPr="00966FF8">
              <w:rPr>
                <w:rFonts w:cs="Arial"/>
                <w:noProof/>
                <w:sz w:val="20"/>
                <w:szCs w:val="20"/>
              </w:rPr>
              <w:drawing>
                <wp:inline distT="0" distB="0" distL="0" distR="0" wp14:anchorId="4560C662" wp14:editId="2CA784A1">
                  <wp:extent cx="4572000" cy="44074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5889" cy="4411217"/>
                          </a:xfrm>
                          <a:prstGeom prst="rect">
                            <a:avLst/>
                          </a:prstGeom>
                          <a:noFill/>
                        </pic:spPr>
                      </pic:pic>
                    </a:graphicData>
                  </a:graphic>
                </wp:inline>
              </w:drawing>
            </w:r>
          </w:p>
        </w:tc>
      </w:tr>
    </w:tbl>
    <w:p w14:paraId="4379EC23" w14:textId="219F59F4" w:rsidR="000B148D" w:rsidRPr="00966FF8" w:rsidRDefault="000B148D" w:rsidP="000B148D">
      <w:pPr>
        <w:pStyle w:val="Footnotes"/>
      </w:pPr>
      <w:r w:rsidRPr="00966FF8">
        <w:t xml:space="preserve">Abbreviations: DCO, data cut-off; PK, pharmacokinetic; T-DXd, trastuzumab deruxtecan; TPC, treatment of physician’s choice. </w:t>
      </w:r>
      <w:r w:rsidRPr="00966FF8">
        <w:br/>
        <w:t>Source: Daiichi Sankyo Inc., 2022 (CSR; Data on File).</w:t>
      </w:r>
      <w:r w:rsidRPr="00966FF8">
        <w:fldChar w:fldCharType="begin"/>
      </w:r>
      <w:r w:rsidR="00CA6345">
        <w:instrText xml:space="preserve"> ADDIN ZOTERO_ITEM CSL_CITATION {"citationID":"a2m531la8e8","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p>
    <w:p w14:paraId="3764E44A" w14:textId="11DE63E9" w:rsidR="000B148D" w:rsidRPr="00966FF8" w:rsidRDefault="000B148D" w:rsidP="000B148D">
      <w:pPr>
        <w:pStyle w:val="Caption"/>
      </w:pPr>
      <w:bookmarkStart w:id="182" w:name="_Ref124228737"/>
      <w:bookmarkStart w:id="183" w:name="_Toc124447873"/>
      <w:bookmarkStart w:id="184" w:name="_Toc129350988"/>
      <w:r w:rsidRPr="00966FF8">
        <w:t xml:space="preserve">Table </w:t>
      </w:r>
      <w:r w:rsidRPr="00966FF8">
        <w:fldChar w:fldCharType="begin"/>
      </w:r>
      <w:r w:rsidRPr="00966FF8">
        <w:instrText>SEQ Table \* ARABIC</w:instrText>
      </w:r>
      <w:r w:rsidRPr="00966FF8">
        <w:fldChar w:fldCharType="separate"/>
      </w:r>
      <w:r w:rsidR="00145F42">
        <w:rPr>
          <w:noProof/>
        </w:rPr>
        <w:t>13</w:t>
      </w:r>
      <w:r w:rsidRPr="00966FF8">
        <w:fldChar w:fldCharType="end"/>
      </w:r>
      <w:bookmarkEnd w:id="182"/>
      <w:r w:rsidRPr="00966FF8">
        <w:t>: Disposition of all screened patients | HR-positive cohort and FAS</w:t>
      </w:r>
      <w:bookmarkEnd w:id="183"/>
      <w:bookmarkEnd w:id="184"/>
    </w:p>
    <w:tbl>
      <w:tblPr>
        <w:tblStyle w:val="TableGrid0"/>
        <w:tblW w:w="9372"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77"/>
        <w:gridCol w:w="1132"/>
        <w:gridCol w:w="1133"/>
        <w:gridCol w:w="1132"/>
        <w:gridCol w:w="1133"/>
        <w:gridCol w:w="1132"/>
        <w:gridCol w:w="1133"/>
      </w:tblGrid>
      <w:tr w:rsidR="000B148D" w:rsidRPr="00966FF8" w14:paraId="3ED81CF4" w14:textId="77777777">
        <w:trPr>
          <w:trHeight w:val="20"/>
        </w:trPr>
        <w:tc>
          <w:tcPr>
            <w:tcW w:w="2577" w:type="dxa"/>
            <w:vMerge w:val="restart"/>
            <w:shd w:val="clear" w:color="auto" w:fill="F2F2F2" w:themeFill="background1" w:themeFillShade="F2"/>
            <w:vAlign w:val="center"/>
          </w:tcPr>
          <w:p w14:paraId="3496C21A" w14:textId="77777777" w:rsidR="000B148D" w:rsidRPr="00966FF8" w:rsidRDefault="000B148D">
            <w:pPr>
              <w:ind w:left="16"/>
              <w:rPr>
                <w:rFonts w:cs="Arial"/>
                <w:sz w:val="20"/>
                <w:szCs w:val="20"/>
              </w:rPr>
            </w:pPr>
            <w:r w:rsidRPr="00966FF8">
              <w:rPr>
                <w:rFonts w:eastAsia="Times New Roman" w:cs="Arial"/>
                <w:b/>
                <w:sz w:val="20"/>
                <w:szCs w:val="20"/>
              </w:rPr>
              <w:t xml:space="preserve">Parameter </w:t>
            </w:r>
          </w:p>
        </w:tc>
        <w:tc>
          <w:tcPr>
            <w:tcW w:w="6795" w:type="dxa"/>
            <w:gridSpan w:val="6"/>
            <w:shd w:val="clear" w:color="auto" w:fill="F2F2F2" w:themeFill="background1" w:themeFillShade="F2"/>
          </w:tcPr>
          <w:p w14:paraId="16A12368" w14:textId="77777777" w:rsidR="000B148D" w:rsidRPr="00966FF8" w:rsidRDefault="000B148D">
            <w:pPr>
              <w:ind w:right="67"/>
              <w:jc w:val="center"/>
              <w:rPr>
                <w:rFonts w:cs="Arial"/>
                <w:sz w:val="20"/>
                <w:szCs w:val="20"/>
              </w:rPr>
            </w:pPr>
            <w:r w:rsidRPr="00966FF8">
              <w:rPr>
                <w:rFonts w:eastAsia="Times New Roman" w:cs="Arial"/>
                <w:b/>
                <w:sz w:val="20"/>
                <w:szCs w:val="20"/>
              </w:rPr>
              <w:t xml:space="preserve">Number (%) of patients </w:t>
            </w:r>
          </w:p>
        </w:tc>
      </w:tr>
      <w:tr w:rsidR="000B148D" w:rsidRPr="00966FF8" w14:paraId="1AA948E9" w14:textId="77777777">
        <w:trPr>
          <w:trHeight w:val="20"/>
        </w:trPr>
        <w:tc>
          <w:tcPr>
            <w:tcW w:w="2577" w:type="dxa"/>
            <w:vMerge/>
            <w:shd w:val="clear" w:color="auto" w:fill="F2F2F2" w:themeFill="background1" w:themeFillShade="F2"/>
            <w:vAlign w:val="center"/>
          </w:tcPr>
          <w:p w14:paraId="03DBA41F" w14:textId="77777777" w:rsidR="000B148D" w:rsidRPr="00966FF8" w:rsidRDefault="000B148D">
            <w:pPr>
              <w:rPr>
                <w:rFonts w:cs="Arial"/>
                <w:sz w:val="20"/>
                <w:szCs w:val="20"/>
              </w:rPr>
            </w:pPr>
          </w:p>
        </w:tc>
        <w:tc>
          <w:tcPr>
            <w:tcW w:w="3397" w:type="dxa"/>
            <w:gridSpan w:val="3"/>
            <w:shd w:val="clear" w:color="auto" w:fill="F2F2F2" w:themeFill="background1" w:themeFillShade="F2"/>
            <w:vAlign w:val="center"/>
          </w:tcPr>
          <w:p w14:paraId="1C33E6D2" w14:textId="77777777" w:rsidR="000B148D" w:rsidRPr="00966FF8" w:rsidRDefault="000B148D">
            <w:pPr>
              <w:ind w:right="61"/>
              <w:jc w:val="center"/>
              <w:rPr>
                <w:rFonts w:cs="Arial"/>
                <w:sz w:val="20"/>
                <w:szCs w:val="20"/>
              </w:rPr>
            </w:pPr>
            <w:r w:rsidRPr="00966FF8">
              <w:rPr>
                <w:rFonts w:eastAsia="Times New Roman" w:cs="Arial"/>
                <w:b/>
                <w:sz w:val="20"/>
                <w:szCs w:val="20"/>
              </w:rPr>
              <w:t>HR-positive cohort</w:t>
            </w:r>
          </w:p>
        </w:tc>
        <w:tc>
          <w:tcPr>
            <w:tcW w:w="3398" w:type="dxa"/>
            <w:gridSpan w:val="3"/>
            <w:shd w:val="clear" w:color="auto" w:fill="F2F2F2" w:themeFill="background1" w:themeFillShade="F2"/>
            <w:vAlign w:val="center"/>
          </w:tcPr>
          <w:p w14:paraId="0E2ACA8D" w14:textId="77777777" w:rsidR="000B148D" w:rsidRPr="00966FF8" w:rsidRDefault="000B148D">
            <w:pPr>
              <w:ind w:right="30"/>
              <w:jc w:val="center"/>
              <w:rPr>
                <w:rFonts w:cs="Arial"/>
                <w:sz w:val="20"/>
                <w:szCs w:val="20"/>
              </w:rPr>
            </w:pPr>
            <w:r>
              <w:rPr>
                <w:rFonts w:eastAsia="Times New Roman" w:cs="Arial"/>
                <w:b/>
                <w:sz w:val="20"/>
                <w:szCs w:val="20"/>
              </w:rPr>
              <w:t>FAS</w:t>
            </w:r>
          </w:p>
        </w:tc>
      </w:tr>
      <w:tr w:rsidR="000B148D" w:rsidRPr="00966FF8" w14:paraId="29000EB5" w14:textId="77777777">
        <w:trPr>
          <w:trHeight w:val="20"/>
        </w:trPr>
        <w:tc>
          <w:tcPr>
            <w:tcW w:w="2577" w:type="dxa"/>
            <w:vMerge/>
            <w:shd w:val="clear" w:color="auto" w:fill="F2F2F2" w:themeFill="background1" w:themeFillShade="F2"/>
            <w:vAlign w:val="center"/>
          </w:tcPr>
          <w:p w14:paraId="6B5EC345" w14:textId="77777777" w:rsidR="000B148D" w:rsidRPr="00966FF8" w:rsidRDefault="000B148D">
            <w:pPr>
              <w:rPr>
                <w:rFonts w:cs="Arial"/>
                <w:sz w:val="20"/>
                <w:szCs w:val="20"/>
              </w:rPr>
            </w:pPr>
          </w:p>
        </w:tc>
        <w:tc>
          <w:tcPr>
            <w:tcW w:w="1132" w:type="dxa"/>
            <w:shd w:val="clear" w:color="auto" w:fill="F2F2F2" w:themeFill="background1" w:themeFillShade="F2"/>
            <w:vAlign w:val="center"/>
          </w:tcPr>
          <w:p w14:paraId="2D7629D9" w14:textId="77777777" w:rsidR="000B148D" w:rsidRPr="00966FF8" w:rsidRDefault="000B148D">
            <w:pPr>
              <w:ind w:right="46"/>
              <w:jc w:val="center"/>
              <w:rPr>
                <w:rFonts w:cs="Arial"/>
                <w:sz w:val="20"/>
                <w:szCs w:val="20"/>
              </w:rPr>
            </w:pPr>
            <w:r w:rsidRPr="00966FF8">
              <w:rPr>
                <w:rFonts w:eastAsia="Times New Roman" w:cs="Arial"/>
                <w:b/>
                <w:sz w:val="20"/>
                <w:szCs w:val="20"/>
              </w:rPr>
              <w:t>T-DXd</w:t>
            </w:r>
          </w:p>
          <w:p w14:paraId="2930465F" w14:textId="77777777" w:rsidR="000B148D" w:rsidRPr="00966FF8" w:rsidRDefault="000B148D">
            <w:pPr>
              <w:ind w:left="48"/>
              <w:jc w:val="center"/>
              <w:rPr>
                <w:rFonts w:cs="Arial"/>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331)</w:t>
            </w:r>
          </w:p>
        </w:tc>
        <w:tc>
          <w:tcPr>
            <w:tcW w:w="1133" w:type="dxa"/>
            <w:shd w:val="clear" w:color="auto" w:fill="F2F2F2" w:themeFill="background1" w:themeFillShade="F2"/>
            <w:vAlign w:val="center"/>
          </w:tcPr>
          <w:p w14:paraId="3C086A80" w14:textId="77777777" w:rsidR="000B148D" w:rsidRPr="00966FF8" w:rsidRDefault="000B148D">
            <w:pPr>
              <w:ind w:right="11"/>
              <w:jc w:val="center"/>
              <w:rPr>
                <w:rFonts w:cs="Arial"/>
                <w:b/>
                <w:sz w:val="20"/>
                <w:szCs w:val="20"/>
              </w:rPr>
            </w:pPr>
            <w:r w:rsidRPr="00966FF8">
              <w:rPr>
                <w:rFonts w:eastAsia="Times New Roman" w:cs="Arial"/>
                <w:b/>
                <w:sz w:val="20"/>
                <w:szCs w:val="20"/>
              </w:rPr>
              <w:t>TPC</w:t>
            </w:r>
          </w:p>
          <w:p w14:paraId="29EA8EFC" w14:textId="77777777" w:rsidR="000B148D" w:rsidRPr="00966FF8" w:rsidRDefault="000B148D">
            <w:pPr>
              <w:ind w:right="11"/>
              <w:jc w:val="center"/>
              <w:rPr>
                <w:rFonts w:cs="Arial"/>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163)</w:t>
            </w:r>
          </w:p>
        </w:tc>
        <w:tc>
          <w:tcPr>
            <w:tcW w:w="1132" w:type="dxa"/>
            <w:shd w:val="clear" w:color="auto" w:fill="F2F2F2" w:themeFill="background1" w:themeFillShade="F2"/>
            <w:vAlign w:val="center"/>
          </w:tcPr>
          <w:p w14:paraId="267C3543" w14:textId="77777777" w:rsidR="000B148D" w:rsidRPr="00966FF8" w:rsidRDefault="000B148D">
            <w:pPr>
              <w:ind w:left="46" w:right="6"/>
              <w:jc w:val="center"/>
              <w:rPr>
                <w:rFonts w:eastAsia="Times New Roman" w:cs="Arial"/>
                <w:b/>
                <w:sz w:val="20"/>
                <w:szCs w:val="20"/>
              </w:rPr>
            </w:pPr>
            <w:r w:rsidRPr="00966FF8">
              <w:rPr>
                <w:rFonts w:eastAsia="Times New Roman" w:cs="Arial"/>
                <w:b/>
                <w:sz w:val="20"/>
                <w:szCs w:val="20"/>
              </w:rPr>
              <w:t>Total</w:t>
            </w:r>
          </w:p>
          <w:p w14:paraId="06140B68" w14:textId="77777777" w:rsidR="000B148D" w:rsidRPr="00966FF8" w:rsidRDefault="000B148D">
            <w:pPr>
              <w:ind w:left="46" w:right="6"/>
              <w:jc w:val="center"/>
              <w:rPr>
                <w:rFonts w:eastAsia="Times New Roman" w:cs="Arial"/>
                <w:b/>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494)</w:t>
            </w:r>
          </w:p>
        </w:tc>
        <w:tc>
          <w:tcPr>
            <w:tcW w:w="1133" w:type="dxa"/>
            <w:shd w:val="clear" w:color="auto" w:fill="F2F2F2" w:themeFill="background1" w:themeFillShade="F2"/>
            <w:vAlign w:val="center"/>
          </w:tcPr>
          <w:p w14:paraId="4A0653DF" w14:textId="77777777" w:rsidR="000B148D" w:rsidRPr="00966FF8" w:rsidRDefault="000B148D">
            <w:pPr>
              <w:ind w:right="29"/>
              <w:jc w:val="center"/>
              <w:rPr>
                <w:rFonts w:cs="Arial"/>
                <w:sz w:val="20"/>
                <w:szCs w:val="20"/>
              </w:rPr>
            </w:pPr>
            <w:r w:rsidRPr="00966FF8">
              <w:rPr>
                <w:rFonts w:eastAsia="Times New Roman" w:cs="Arial"/>
                <w:b/>
                <w:sz w:val="20"/>
                <w:szCs w:val="20"/>
              </w:rPr>
              <w:t>T-DXd</w:t>
            </w:r>
          </w:p>
          <w:p w14:paraId="6FCC699A" w14:textId="77777777" w:rsidR="000B148D" w:rsidRPr="00966FF8" w:rsidRDefault="000B148D">
            <w:pPr>
              <w:ind w:left="64"/>
              <w:jc w:val="center"/>
              <w:rPr>
                <w:rFonts w:cs="Arial"/>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373)</w:t>
            </w:r>
          </w:p>
        </w:tc>
        <w:tc>
          <w:tcPr>
            <w:tcW w:w="1132" w:type="dxa"/>
            <w:shd w:val="clear" w:color="auto" w:fill="F2F2F2" w:themeFill="background1" w:themeFillShade="F2"/>
            <w:vAlign w:val="center"/>
          </w:tcPr>
          <w:p w14:paraId="0FFC1FC0" w14:textId="77777777" w:rsidR="000B148D" w:rsidRPr="00966FF8" w:rsidRDefault="000B148D">
            <w:pPr>
              <w:ind w:right="22"/>
              <w:jc w:val="center"/>
              <w:rPr>
                <w:rFonts w:eastAsia="Times New Roman" w:cs="Arial"/>
                <w:b/>
                <w:sz w:val="20"/>
                <w:szCs w:val="20"/>
              </w:rPr>
            </w:pPr>
            <w:r w:rsidRPr="00966FF8">
              <w:rPr>
                <w:rFonts w:eastAsia="Times New Roman" w:cs="Arial"/>
                <w:b/>
                <w:sz w:val="20"/>
                <w:szCs w:val="20"/>
              </w:rPr>
              <w:t>TPC</w:t>
            </w:r>
          </w:p>
          <w:p w14:paraId="565AC451" w14:textId="77777777" w:rsidR="000B148D" w:rsidRPr="00966FF8" w:rsidRDefault="000B148D">
            <w:pPr>
              <w:ind w:left="48" w:right="22"/>
              <w:jc w:val="center"/>
              <w:rPr>
                <w:rFonts w:cs="Arial"/>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184)</w:t>
            </w:r>
          </w:p>
        </w:tc>
        <w:tc>
          <w:tcPr>
            <w:tcW w:w="1133" w:type="dxa"/>
            <w:shd w:val="clear" w:color="auto" w:fill="F2F2F2" w:themeFill="background1" w:themeFillShade="F2"/>
            <w:vAlign w:val="center"/>
          </w:tcPr>
          <w:p w14:paraId="732A40C6" w14:textId="77777777" w:rsidR="000B148D" w:rsidRPr="00966FF8" w:rsidRDefault="000B148D">
            <w:pPr>
              <w:ind w:right="81"/>
              <w:jc w:val="center"/>
              <w:rPr>
                <w:rFonts w:eastAsia="Times New Roman" w:cs="Arial"/>
                <w:b/>
                <w:sz w:val="20"/>
                <w:szCs w:val="20"/>
              </w:rPr>
            </w:pPr>
            <w:r w:rsidRPr="00966FF8">
              <w:rPr>
                <w:rFonts w:eastAsia="Times New Roman" w:cs="Arial"/>
                <w:b/>
                <w:sz w:val="20"/>
                <w:szCs w:val="20"/>
              </w:rPr>
              <w:t>Total</w:t>
            </w:r>
          </w:p>
          <w:p w14:paraId="3703D49B" w14:textId="77777777" w:rsidR="000B148D" w:rsidRPr="00966FF8" w:rsidRDefault="000B148D">
            <w:pPr>
              <w:ind w:left="64" w:right="81"/>
              <w:jc w:val="center"/>
              <w:rPr>
                <w:rFonts w:cs="Arial"/>
                <w:sz w:val="20"/>
                <w:szCs w:val="20"/>
              </w:rPr>
            </w:pPr>
            <w:r w:rsidRPr="00966FF8">
              <w:rPr>
                <w:rFonts w:eastAsia="Times New Roman" w:cs="Arial"/>
                <w:b/>
                <w:sz w:val="20"/>
                <w:szCs w:val="20"/>
              </w:rPr>
              <w:t>(</w:t>
            </w:r>
            <w:r>
              <w:rPr>
                <w:rFonts w:eastAsia="Times New Roman" w:cs="Arial"/>
                <w:b/>
                <w:sz w:val="20"/>
                <w:szCs w:val="20"/>
              </w:rPr>
              <w:t>N=</w:t>
            </w:r>
            <w:r w:rsidRPr="00966FF8">
              <w:rPr>
                <w:rFonts w:eastAsia="Times New Roman" w:cs="Arial"/>
                <w:b/>
                <w:sz w:val="20"/>
                <w:szCs w:val="20"/>
              </w:rPr>
              <w:t>557)</w:t>
            </w:r>
          </w:p>
        </w:tc>
      </w:tr>
      <w:tr w:rsidR="000B148D" w:rsidRPr="00966FF8" w14:paraId="3FD93014" w14:textId="77777777">
        <w:trPr>
          <w:trHeight w:val="20"/>
        </w:trPr>
        <w:tc>
          <w:tcPr>
            <w:tcW w:w="2577" w:type="dxa"/>
            <w:shd w:val="clear" w:color="auto" w:fill="F2F2F2" w:themeFill="background1" w:themeFillShade="F2"/>
            <w:vAlign w:val="center"/>
          </w:tcPr>
          <w:p w14:paraId="02410BC7" w14:textId="77777777" w:rsidR="000B148D" w:rsidRPr="00966FF8" w:rsidRDefault="000B148D">
            <w:pPr>
              <w:ind w:left="16"/>
              <w:rPr>
                <w:rFonts w:cs="Arial"/>
                <w:b/>
                <w:bCs/>
                <w:sz w:val="20"/>
                <w:szCs w:val="20"/>
              </w:rPr>
            </w:pPr>
            <w:r w:rsidRPr="00966FF8">
              <w:rPr>
                <w:rFonts w:eastAsia="Times New Roman" w:cs="Arial"/>
                <w:b/>
                <w:bCs/>
                <w:sz w:val="20"/>
                <w:szCs w:val="20"/>
              </w:rPr>
              <w:t xml:space="preserve">Randomised </w:t>
            </w:r>
          </w:p>
        </w:tc>
        <w:tc>
          <w:tcPr>
            <w:tcW w:w="1132" w:type="dxa"/>
            <w:vAlign w:val="center"/>
          </w:tcPr>
          <w:p w14:paraId="146D727D" w14:textId="77777777" w:rsidR="000B148D" w:rsidRPr="00966FF8" w:rsidRDefault="000B148D">
            <w:pPr>
              <w:ind w:right="56"/>
              <w:jc w:val="center"/>
              <w:rPr>
                <w:rFonts w:cs="Arial"/>
                <w:sz w:val="20"/>
                <w:szCs w:val="20"/>
              </w:rPr>
            </w:pPr>
            <w:r w:rsidRPr="00966FF8">
              <w:rPr>
                <w:rFonts w:eastAsia="Times New Roman" w:cs="Arial"/>
                <w:sz w:val="20"/>
                <w:szCs w:val="20"/>
              </w:rPr>
              <w:t>331</w:t>
            </w:r>
          </w:p>
        </w:tc>
        <w:tc>
          <w:tcPr>
            <w:tcW w:w="1133" w:type="dxa"/>
            <w:vAlign w:val="center"/>
          </w:tcPr>
          <w:p w14:paraId="45CDEACC" w14:textId="77777777" w:rsidR="000B148D" w:rsidRPr="00966FF8" w:rsidRDefault="000B148D">
            <w:pPr>
              <w:ind w:right="40"/>
              <w:jc w:val="center"/>
              <w:rPr>
                <w:rFonts w:cs="Arial"/>
                <w:sz w:val="20"/>
                <w:szCs w:val="20"/>
              </w:rPr>
            </w:pPr>
            <w:r w:rsidRPr="00966FF8">
              <w:rPr>
                <w:rFonts w:eastAsia="Times New Roman" w:cs="Arial"/>
                <w:sz w:val="20"/>
                <w:szCs w:val="20"/>
              </w:rPr>
              <w:t>163</w:t>
            </w:r>
          </w:p>
        </w:tc>
        <w:tc>
          <w:tcPr>
            <w:tcW w:w="1132" w:type="dxa"/>
            <w:vAlign w:val="center"/>
          </w:tcPr>
          <w:p w14:paraId="07B5663C" w14:textId="77777777" w:rsidR="000B148D" w:rsidRPr="00966FF8" w:rsidRDefault="000B148D">
            <w:pPr>
              <w:ind w:right="40"/>
              <w:jc w:val="center"/>
              <w:rPr>
                <w:rFonts w:cs="Arial"/>
                <w:sz w:val="20"/>
                <w:szCs w:val="20"/>
              </w:rPr>
            </w:pPr>
            <w:r w:rsidRPr="00966FF8">
              <w:rPr>
                <w:rFonts w:eastAsia="Times New Roman" w:cs="Arial"/>
                <w:sz w:val="20"/>
                <w:szCs w:val="20"/>
              </w:rPr>
              <w:t>494</w:t>
            </w:r>
          </w:p>
        </w:tc>
        <w:tc>
          <w:tcPr>
            <w:tcW w:w="1133" w:type="dxa"/>
            <w:vAlign w:val="center"/>
          </w:tcPr>
          <w:p w14:paraId="551FC245" w14:textId="77777777" w:rsidR="000B148D" w:rsidRPr="00966FF8" w:rsidRDefault="000B148D">
            <w:pPr>
              <w:ind w:right="40"/>
              <w:jc w:val="center"/>
              <w:rPr>
                <w:rFonts w:cs="Arial"/>
                <w:sz w:val="20"/>
                <w:szCs w:val="20"/>
              </w:rPr>
            </w:pPr>
            <w:r w:rsidRPr="00966FF8">
              <w:rPr>
                <w:rFonts w:eastAsia="Times New Roman" w:cs="Arial"/>
                <w:sz w:val="20"/>
                <w:szCs w:val="20"/>
              </w:rPr>
              <w:t>373</w:t>
            </w:r>
          </w:p>
        </w:tc>
        <w:tc>
          <w:tcPr>
            <w:tcW w:w="1132" w:type="dxa"/>
            <w:vAlign w:val="center"/>
          </w:tcPr>
          <w:p w14:paraId="3E6CACEE" w14:textId="77777777" w:rsidR="000B148D" w:rsidRPr="00966FF8" w:rsidRDefault="000B148D">
            <w:pPr>
              <w:ind w:right="57"/>
              <w:jc w:val="center"/>
              <w:rPr>
                <w:rFonts w:cs="Arial"/>
                <w:sz w:val="20"/>
                <w:szCs w:val="20"/>
              </w:rPr>
            </w:pPr>
            <w:r w:rsidRPr="00966FF8">
              <w:rPr>
                <w:rFonts w:eastAsia="Times New Roman" w:cs="Arial"/>
                <w:sz w:val="20"/>
                <w:szCs w:val="20"/>
              </w:rPr>
              <w:t>184</w:t>
            </w:r>
          </w:p>
        </w:tc>
        <w:tc>
          <w:tcPr>
            <w:tcW w:w="1133" w:type="dxa"/>
            <w:vAlign w:val="center"/>
          </w:tcPr>
          <w:p w14:paraId="6A32F476" w14:textId="77777777" w:rsidR="000B148D" w:rsidRPr="00966FF8" w:rsidRDefault="000B148D">
            <w:pPr>
              <w:ind w:right="40"/>
              <w:jc w:val="center"/>
              <w:rPr>
                <w:rFonts w:cs="Arial"/>
                <w:sz w:val="20"/>
                <w:szCs w:val="20"/>
              </w:rPr>
            </w:pPr>
            <w:r w:rsidRPr="00966FF8">
              <w:rPr>
                <w:rFonts w:eastAsia="Times New Roman" w:cs="Arial"/>
                <w:sz w:val="20"/>
                <w:szCs w:val="20"/>
              </w:rPr>
              <w:t>557</w:t>
            </w:r>
          </w:p>
        </w:tc>
      </w:tr>
      <w:tr w:rsidR="000B148D" w:rsidRPr="00966FF8" w14:paraId="1199FF3D" w14:textId="77777777">
        <w:trPr>
          <w:trHeight w:val="20"/>
        </w:trPr>
        <w:tc>
          <w:tcPr>
            <w:tcW w:w="2577" w:type="dxa"/>
            <w:shd w:val="clear" w:color="auto" w:fill="F2F2F2" w:themeFill="background1" w:themeFillShade="F2"/>
            <w:vAlign w:val="center"/>
          </w:tcPr>
          <w:p w14:paraId="0A16479C" w14:textId="77777777" w:rsidR="000B148D" w:rsidRPr="00966FF8" w:rsidRDefault="000B148D">
            <w:pPr>
              <w:ind w:left="256"/>
              <w:rPr>
                <w:rFonts w:cs="Arial"/>
                <w:sz w:val="20"/>
                <w:szCs w:val="20"/>
              </w:rPr>
            </w:pPr>
            <w:r w:rsidRPr="00966FF8">
              <w:rPr>
                <w:rFonts w:eastAsia="Times New Roman" w:cs="Arial"/>
                <w:sz w:val="20"/>
                <w:szCs w:val="20"/>
              </w:rPr>
              <w:t xml:space="preserve">Randomised but not treated </w:t>
            </w:r>
          </w:p>
        </w:tc>
        <w:tc>
          <w:tcPr>
            <w:tcW w:w="1132" w:type="dxa"/>
            <w:vAlign w:val="center"/>
          </w:tcPr>
          <w:p w14:paraId="13C5E512" w14:textId="5F409F06"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29F19C43" w14:textId="1983EA4D" w:rsidR="000B148D" w:rsidRPr="00294FDC" w:rsidRDefault="00294FDC">
            <w:pPr>
              <w:ind w:right="29"/>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2" w:type="dxa"/>
            <w:vAlign w:val="center"/>
          </w:tcPr>
          <w:p w14:paraId="35047D13" w14:textId="11234FDD"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083F075D" w14:textId="3E6E03AF"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750A3CDE" w14:textId="405BA34C"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24CE18CC" w14:textId="5A049D46"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r>
      <w:tr w:rsidR="000B148D" w:rsidRPr="00966FF8" w14:paraId="72EB7F3D" w14:textId="77777777">
        <w:trPr>
          <w:trHeight w:val="20"/>
        </w:trPr>
        <w:tc>
          <w:tcPr>
            <w:tcW w:w="9372" w:type="dxa"/>
            <w:gridSpan w:val="7"/>
            <w:shd w:val="clear" w:color="auto" w:fill="F2F2F2" w:themeFill="background1" w:themeFillShade="F2"/>
            <w:vAlign w:val="center"/>
          </w:tcPr>
          <w:p w14:paraId="5BE17251" w14:textId="77777777" w:rsidR="000B148D" w:rsidRPr="00314A60" w:rsidRDefault="000B148D">
            <w:pPr>
              <w:ind w:right="28"/>
              <w:rPr>
                <w:rFonts w:eastAsia="Times New Roman" w:cs="Arial"/>
                <w:sz w:val="20"/>
                <w:szCs w:val="20"/>
                <w:vertAlign w:val="superscript"/>
              </w:rPr>
            </w:pPr>
            <w:r w:rsidRPr="00966FF8">
              <w:rPr>
                <w:rFonts w:eastAsia="Times New Roman" w:cs="Arial"/>
                <w:b/>
                <w:bCs/>
                <w:sz w:val="20"/>
                <w:szCs w:val="20"/>
              </w:rPr>
              <w:t>Study duration (months)</w:t>
            </w:r>
            <w:r>
              <w:rPr>
                <w:rFonts w:eastAsia="Times New Roman" w:cs="Arial"/>
                <w:b/>
                <w:bCs/>
                <w:sz w:val="20"/>
                <w:szCs w:val="20"/>
                <w:vertAlign w:val="superscript"/>
              </w:rPr>
              <w:t>a</w:t>
            </w:r>
          </w:p>
        </w:tc>
      </w:tr>
      <w:tr w:rsidR="000B148D" w:rsidRPr="00966FF8" w14:paraId="6024D5CD" w14:textId="77777777">
        <w:trPr>
          <w:trHeight w:val="20"/>
        </w:trPr>
        <w:tc>
          <w:tcPr>
            <w:tcW w:w="2577" w:type="dxa"/>
            <w:shd w:val="clear" w:color="auto" w:fill="F2F2F2" w:themeFill="background1" w:themeFillShade="F2"/>
            <w:vAlign w:val="center"/>
          </w:tcPr>
          <w:p w14:paraId="4F7D43FD" w14:textId="77777777" w:rsidR="000B148D" w:rsidRPr="00966FF8" w:rsidRDefault="000B148D">
            <w:pPr>
              <w:ind w:left="256"/>
              <w:rPr>
                <w:rFonts w:eastAsia="Times New Roman" w:cs="Arial"/>
                <w:sz w:val="20"/>
                <w:szCs w:val="20"/>
              </w:rPr>
            </w:pPr>
            <w:r w:rsidRPr="00966FF8">
              <w:rPr>
                <w:rFonts w:eastAsia="Times New Roman" w:cs="Arial"/>
                <w:sz w:val="20"/>
                <w:szCs w:val="20"/>
              </w:rPr>
              <w:t>Mean (SD)</w:t>
            </w:r>
          </w:p>
        </w:tc>
        <w:tc>
          <w:tcPr>
            <w:tcW w:w="1132" w:type="dxa"/>
            <w:vAlign w:val="center"/>
          </w:tcPr>
          <w:p w14:paraId="13A6326E" w14:textId="54671792" w:rsidR="000B148D" w:rsidRPr="00294FDC" w:rsidRDefault="00294FDC">
            <w:pPr>
              <w:ind w:right="61"/>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69E9608D" w14:textId="180F51A8" w:rsidR="000B148D" w:rsidRPr="00294FDC" w:rsidRDefault="009059F3">
            <w:pPr>
              <w:ind w:right="29"/>
              <w:jc w:val="center"/>
              <w:rPr>
                <w:rFonts w:eastAsia="Times New Roman" w:cs="Arial"/>
                <w:color w:val="000000"/>
                <w:sz w:val="20"/>
                <w:szCs w:val="20"/>
                <w:highlight w:val="black"/>
              </w:rPr>
            </w:pPr>
            <w:r w:rsidRPr="00294FDC">
              <w:rPr>
                <w:rFonts w:eastAsia="Times New Roman" w:cs="Arial"/>
                <w:color w:val="000000"/>
                <w:sz w:val="20"/>
                <w:szCs w:val="20"/>
                <w:highlight w:val="black"/>
              </w:rPr>
              <w:t>X</w:t>
            </w:r>
            <w:r w:rsidR="00294FDC" w:rsidRPr="00294FDC">
              <w:rPr>
                <w:rFonts w:eastAsia="Times New Roman" w:cs="Arial"/>
                <w:color w:val="000000"/>
                <w:sz w:val="20"/>
                <w:szCs w:val="20"/>
                <w:highlight w:val="black"/>
              </w:rPr>
              <w:t>xxxxxxxxx</w:t>
            </w:r>
          </w:p>
        </w:tc>
        <w:tc>
          <w:tcPr>
            <w:tcW w:w="1132" w:type="dxa"/>
            <w:vAlign w:val="center"/>
          </w:tcPr>
          <w:p w14:paraId="392A0313" w14:textId="1EBC54B4"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1BC4C16D" w14:textId="3A0A397C"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x</w:t>
            </w:r>
          </w:p>
        </w:tc>
        <w:tc>
          <w:tcPr>
            <w:tcW w:w="1132" w:type="dxa"/>
            <w:vAlign w:val="center"/>
          </w:tcPr>
          <w:p w14:paraId="663D3E0C" w14:textId="354C1773"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56824F30" w14:textId="432C629B"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x</w:t>
            </w:r>
          </w:p>
        </w:tc>
      </w:tr>
      <w:tr w:rsidR="000B148D" w:rsidRPr="00966FF8" w14:paraId="5F1F98A6" w14:textId="77777777">
        <w:trPr>
          <w:trHeight w:val="20"/>
        </w:trPr>
        <w:tc>
          <w:tcPr>
            <w:tcW w:w="2577" w:type="dxa"/>
            <w:shd w:val="clear" w:color="auto" w:fill="F2F2F2" w:themeFill="background1" w:themeFillShade="F2"/>
            <w:vAlign w:val="center"/>
          </w:tcPr>
          <w:p w14:paraId="002B12DC" w14:textId="77777777" w:rsidR="000B148D" w:rsidRPr="00966FF8" w:rsidRDefault="000B148D">
            <w:pPr>
              <w:ind w:left="256"/>
              <w:rPr>
                <w:rFonts w:eastAsia="Times New Roman" w:cs="Arial"/>
                <w:sz w:val="20"/>
                <w:szCs w:val="20"/>
              </w:rPr>
            </w:pPr>
            <w:r w:rsidRPr="00966FF8">
              <w:rPr>
                <w:rFonts w:eastAsia="Times New Roman" w:cs="Arial"/>
                <w:sz w:val="20"/>
                <w:szCs w:val="20"/>
              </w:rPr>
              <w:t xml:space="preserve">Median </w:t>
            </w:r>
          </w:p>
        </w:tc>
        <w:tc>
          <w:tcPr>
            <w:tcW w:w="1132" w:type="dxa"/>
            <w:vAlign w:val="center"/>
          </w:tcPr>
          <w:p w14:paraId="0F7F3F4B" w14:textId="46F03A0A" w:rsidR="000B148D" w:rsidRPr="00294FDC" w:rsidRDefault="00294FDC">
            <w:pPr>
              <w:ind w:right="61"/>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c>
          <w:tcPr>
            <w:tcW w:w="1133" w:type="dxa"/>
            <w:vAlign w:val="center"/>
          </w:tcPr>
          <w:p w14:paraId="1FABCAA9" w14:textId="64794CF0" w:rsidR="000B148D" w:rsidRPr="00294FDC" w:rsidRDefault="00294FDC">
            <w:pPr>
              <w:ind w:right="29"/>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c>
          <w:tcPr>
            <w:tcW w:w="1132" w:type="dxa"/>
            <w:vAlign w:val="center"/>
          </w:tcPr>
          <w:p w14:paraId="1C8A6FE6" w14:textId="60A9A5E2"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c>
          <w:tcPr>
            <w:tcW w:w="1133" w:type="dxa"/>
            <w:vAlign w:val="center"/>
          </w:tcPr>
          <w:p w14:paraId="05F38095" w14:textId="2CC0CFE9"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c>
          <w:tcPr>
            <w:tcW w:w="1132" w:type="dxa"/>
            <w:vAlign w:val="center"/>
          </w:tcPr>
          <w:p w14:paraId="6998862E" w14:textId="7BF00DF2"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c>
          <w:tcPr>
            <w:tcW w:w="1133" w:type="dxa"/>
            <w:vAlign w:val="center"/>
          </w:tcPr>
          <w:p w14:paraId="1B607971" w14:textId="068FCBC1"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w:t>
            </w:r>
          </w:p>
        </w:tc>
      </w:tr>
      <w:tr w:rsidR="000B148D" w:rsidRPr="00966FF8" w14:paraId="63C446A9" w14:textId="77777777">
        <w:trPr>
          <w:trHeight w:val="20"/>
        </w:trPr>
        <w:tc>
          <w:tcPr>
            <w:tcW w:w="2577" w:type="dxa"/>
            <w:shd w:val="clear" w:color="auto" w:fill="F2F2F2" w:themeFill="background1" w:themeFillShade="F2"/>
            <w:vAlign w:val="center"/>
          </w:tcPr>
          <w:p w14:paraId="5A3005C6" w14:textId="77777777" w:rsidR="000B148D" w:rsidRPr="00966FF8" w:rsidRDefault="000B148D">
            <w:pPr>
              <w:ind w:left="256"/>
              <w:rPr>
                <w:rFonts w:eastAsia="Times New Roman" w:cs="Arial"/>
                <w:sz w:val="20"/>
                <w:szCs w:val="20"/>
              </w:rPr>
            </w:pPr>
            <w:r w:rsidRPr="00966FF8">
              <w:rPr>
                <w:rFonts w:eastAsia="Times New Roman" w:cs="Arial"/>
                <w:sz w:val="20"/>
                <w:szCs w:val="20"/>
              </w:rPr>
              <w:t>Min, max</w:t>
            </w:r>
          </w:p>
        </w:tc>
        <w:tc>
          <w:tcPr>
            <w:tcW w:w="1132" w:type="dxa"/>
            <w:vAlign w:val="center"/>
          </w:tcPr>
          <w:p w14:paraId="7F5A653A" w14:textId="6CD52AB0" w:rsidR="000B148D" w:rsidRPr="00294FDC" w:rsidRDefault="00294FDC">
            <w:pPr>
              <w:ind w:right="61"/>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49EA5C47" w14:textId="7717923E" w:rsidR="000B148D" w:rsidRPr="00294FDC" w:rsidRDefault="00294FDC">
            <w:pPr>
              <w:ind w:right="29"/>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c>
          <w:tcPr>
            <w:tcW w:w="1132" w:type="dxa"/>
            <w:vAlign w:val="center"/>
          </w:tcPr>
          <w:p w14:paraId="3EE2F386" w14:textId="167261F1"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23A52C74" w14:textId="29EAA359"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c>
          <w:tcPr>
            <w:tcW w:w="1132" w:type="dxa"/>
            <w:vAlign w:val="center"/>
          </w:tcPr>
          <w:p w14:paraId="12A730A4" w14:textId="14BB5204"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3301B688" w14:textId="2B0F816F" w:rsidR="000B148D" w:rsidRPr="00294FDC" w:rsidRDefault="00294FDC">
            <w:pPr>
              <w:ind w:right="28"/>
              <w:jc w:val="center"/>
              <w:rPr>
                <w:rFonts w:eastAsia="Times New Roman" w:cs="Arial"/>
                <w:color w:val="000000"/>
                <w:sz w:val="20"/>
                <w:szCs w:val="20"/>
                <w:highlight w:val="black"/>
              </w:rPr>
            </w:pPr>
            <w:r w:rsidRPr="00294FDC">
              <w:rPr>
                <w:rFonts w:eastAsia="Times New Roman" w:cs="Arial"/>
                <w:color w:val="000000"/>
                <w:sz w:val="20"/>
                <w:szCs w:val="20"/>
                <w:highlight w:val="black"/>
              </w:rPr>
              <w:t>xxxxxxxxx</w:t>
            </w:r>
          </w:p>
        </w:tc>
      </w:tr>
      <w:tr w:rsidR="000B148D" w:rsidRPr="00966FF8" w14:paraId="1DAC8D75" w14:textId="77777777">
        <w:trPr>
          <w:trHeight w:val="20"/>
        </w:trPr>
        <w:tc>
          <w:tcPr>
            <w:tcW w:w="9372" w:type="dxa"/>
            <w:gridSpan w:val="7"/>
            <w:shd w:val="clear" w:color="auto" w:fill="F2F2F2" w:themeFill="background1" w:themeFillShade="F2"/>
            <w:vAlign w:val="center"/>
          </w:tcPr>
          <w:p w14:paraId="7BD7B7A1" w14:textId="2C4B4912" w:rsidR="000B148D" w:rsidRPr="003751BA" w:rsidRDefault="000B148D">
            <w:pPr>
              <w:ind w:left="4"/>
              <w:rPr>
                <w:rFonts w:cs="Arial"/>
                <w:b/>
                <w:sz w:val="20"/>
                <w:szCs w:val="20"/>
              </w:rPr>
            </w:pPr>
            <w:r w:rsidRPr="00031D4C">
              <w:rPr>
                <w:rFonts w:eastAsia="Times New Roman" w:cs="Arial"/>
                <w:b/>
                <w:bCs/>
                <w:sz w:val="20"/>
                <w:szCs w:val="20"/>
              </w:rPr>
              <w:t>Treatment status</w:t>
            </w:r>
            <w:r w:rsidRPr="00031D4C">
              <w:rPr>
                <w:rFonts w:eastAsia="Times New Roman" w:cs="Arial"/>
                <w:b/>
                <w:bCs/>
                <w:sz w:val="20"/>
                <w:szCs w:val="20"/>
                <w:vertAlign w:val="superscript"/>
              </w:rPr>
              <w:t xml:space="preserve"> </w:t>
            </w:r>
            <w:r w:rsidRPr="00031D4C">
              <w:rPr>
                <w:rFonts w:eastAsia="Times New Roman" w:cs="Arial"/>
                <w:b/>
                <w:bCs/>
                <w:sz w:val="20"/>
                <w:szCs w:val="20"/>
              </w:rPr>
              <w:t xml:space="preserve">(based on </w:t>
            </w:r>
            <w:r w:rsidR="007E582B">
              <w:rPr>
                <w:rFonts w:eastAsia="Times New Roman" w:cs="Arial"/>
                <w:b/>
                <w:bCs/>
                <w:sz w:val="20"/>
                <w:szCs w:val="20"/>
              </w:rPr>
              <w:t>SAS</w:t>
            </w:r>
            <w:r w:rsidRPr="00031D4C">
              <w:rPr>
                <w:rFonts w:eastAsia="Times New Roman" w:cs="Arial"/>
                <w:b/>
                <w:bCs/>
                <w:sz w:val="20"/>
                <w:szCs w:val="20"/>
              </w:rPr>
              <w:t>)</w:t>
            </w:r>
            <w:r w:rsidRPr="00031D4C">
              <w:rPr>
                <w:rFonts w:eastAsia="Times New Roman" w:cs="Arial"/>
                <w:b/>
                <w:bCs/>
                <w:sz w:val="20"/>
                <w:szCs w:val="20"/>
                <w:vertAlign w:val="superscript"/>
              </w:rPr>
              <w:t>b</w:t>
            </w:r>
          </w:p>
        </w:tc>
      </w:tr>
      <w:tr w:rsidR="000B148D" w:rsidRPr="00966FF8" w14:paraId="009C2615" w14:textId="77777777">
        <w:trPr>
          <w:trHeight w:val="20"/>
        </w:trPr>
        <w:tc>
          <w:tcPr>
            <w:tcW w:w="2577" w:type="dxa"/>
            <w:shd w:val="clear" w:color="auto" w:fill="F2F2F2" w:themeFill="background1" w:themeFillShade="F2"/>
            <w:vAlign w:val="center"/>
          </w:tcPr>
          <w:p w14:paraId="7FBB7F9E" w14:textId="77777777" w:rsidR="000B148D" w:rsidRPr="00031D4C" w:rsidRDefault="000B148D">
            <w:pPr>
              <w:ind w:left="256"/>
              <w:rPr>
                <w:rFonts w:eastAsia="Times New Roman" w:cs="Arial"/>
                <w:sz w:val="20"/>
                <w:szCs w:val="20"/>
              </w:rPr>
            </w:pPr>
            <w:r w:rsidRPr="00031D4C">
              <w:rPr>
                <w:rFonts w:eastAsia="Times New Roman" w:cs="Arial"/>
                <w:sz w:val="20"/>
                <w:szCs w:val="20"/>
              </w:rPr>
              <w:t>N in safety analysis set</w:t>
            </w:r>
          </w:p>
        </w:tc>
        <w:tc>
          <w:tcPr>
            <w:tcW w:w="1132" w:type="dxa"/>
            <w:vAlign w:val="center"/>
          </w:tcPr>
          <w:p w14:paraId="571BC07D" w14:textId="529254D9" w:rsidR="000B148D" w:rsidRPr="00294FDC" w:rsidRDefault="00294FDC">
            <w:pPr>
              <w:ind w:right="61"/>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3" w:type="dxa"/>
            <w:vAlign w:val="center"/>
          </w:tcPr>
          <w:p w14:paraId="5EB4716C" w14:textId="3F7232AD" w:rsidR="000B148D" w:rsidRPr="00294FDC" w:rsidRDefault="00294FDC">
            <w:pPr>
              <w:ind w:right="13"/>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2" w:type="dxa"/>
            <w:vAlign w:val="center"/>
          </w:tcPr>
          <w:p w14:paraId="4B70194C" w14:textId="23DBC827" w:rsidR="000B148D" w:rsidRPr="00294FDC" w:rsidRDefault="00294FDC">
            <w:pPr>
              <w:ind w:right="13"/>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3" w:type="dxa"/>
            <w:vAlign w:val="center"/>
          </w:tcPr>
          <w:p w14:paraId="26874304" w14:textId="77777777" w:rsidR="000B148D" w:rsidRPr="00031D4C" w:rsidRDefault="000B148D">
            <w:pPr>
              <w:ind w:right="45"/>
              <w:jc w:val="center"/>
              <w:rPr>
                <w:rFonts w:eastAsia="Times New Roman" w:cs="Arial"/>
                <w:sz w:val="20"/>
                <w:szCs w:val="20"/>
              </w:rPr>
            </w:pPr>
            <w:r w:rsidRPr="00031D4C">
              <w:rPr>
                <w:rFonts w:eastAsia="Times New Roman" w:cs="Arial"/>
                <w:sz w:val="20"/>
                <w:szCs w:val="20"/>
              </w:rPr>
              <w:t>371</w:t>
            </w:r>
          </w:p>
        </w:tc>
        <w:tc>
          <w:tcPr>
            <w:tcW w:w="1132" w:type="dxa"/>
            <w:vAlign w:val="center"/>
          </w:tcPr>
          <w:p w14:paraId="2E22B217" w14:textId="77777777" w:rsidR="000B148D" w:rsidRPr="00031D4C" w:rsidRDefault="000B148D">
            <w:pPr>
              <w:ind w:right="60"/>
              <w:jc w:val="center"/>
              <w:rPr>
                <w:rFonts w:eastAsia="Times New Roman" w:cs="Arial"/>
                <w:sz w:val="20"/>
                <w:szCs w:val="20"/>
              </w:rPr>
            </w:pPr>
            <w:r w:rsidRPr="00031D4C">
              <w:rPr>
                <w:rFonts w:eastAsia="Times New Roman" w:cs="Arial"/>
                <w:sz w:val="20"/>
                <w:szCs w:val="20"/>
              </w:rPr>
              <w:t>172</w:t>
            </w:r>
          </w:p>
        </w:tc>
        <w:tc>
          <w:tcPr>
            <w:tcW w:w="1133" w:type="dxa"/>
            <w:vAlign w:val="center"/>
          </w:tcPr>
          <w:p w14:paraId="0416FAB2" w14:textId="53BC129D" w:rsidR="000B148D" w:rsidRPr="00294FDC" w:rsidRDefault="00294FDC">
            <w:pPr>
              <w:ind w:right="44"/>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r>
      <w:tr w:rsidR="000B148D" w:rsidRPr="00966FF8" w14:paraId="0C6E4B08" w14:textId="77777777">
        <w:trPr>
          <w:trHeight w:val="20"/>
        </w:trPr>
        <w:tc>
          <w:tcPr>
            <w:tcW w:w="2577" w:type="dxa"/>
            <w:shd w:val="clear" w:color="auto" w:fill="F2F2F2" w:themeFill="background1" w:themeFillShade="F2"/>
            <w:vAlign w:val="center"/>
          </w:tcPr>
          <w:p w14:paraId="016D9593" w14:textId="77777777" w:rsidR="000B148D" w:rsidRPr="00966FF8" w:rsidRDefault="000B148D">
            <w:pPr>
              <w:ind w:left="256"/>
              <w:rPr>
                <w:rFonts w:cs="Arial"/>
                <w:sz w:val="20"/>
                <w:szCs w:val="20"/>
              </w:rPr>
            </w:pPr>
            <w:r w:rsidRPr="00966FF8">
              <w:rPr>
                <w:rFonts w:eastAsia="Times New Roman" w:cs="Arial"/>
                <w:sz w:val="20"/>
                <w:szCs w:val="20"/>
              </w:rPr>
              <w:t xml:space="preserve">Ongoing </w:t>
            </w:r>
          </w:p>
        </w:tc>
        <w:tc>
          <w:tcPr>
            <w:tcW w:w="1132" w:type="dxa"/>
            <w:vAlign w:val="center"/>
          </w:tcPr>
          <w:p w14:paraId="640FE6BE" w14:textId="638825D2"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5113F128" w14:textId="5630F0C2"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05176CDE" w14:textId="110C14AF"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6EB83240" w14:textId="7C8324A5" w:rsidR="000B148D" w:rsidRPr="00294FDC" w:rsidRDefault="00294FDC">
            <w:pPr>
              <w:ind w:right="45"/>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2" w:type="dxa"/>
            <w:vAlign w:val="center"/>
          </w:tcPr>
          <w:p w14:paraId="2B6CA488" w14:textId="00E5BF17" w:rsidR="000B148D" w:rsidRPr="00294FDC" w:rsidRDefault="00294FDC">
            <w:pPr>
              <w:ind w:right="60"/>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01F0C2D0" w14:textId="293BC190"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xx</w:t>
            </w:r>
          </w:p>
        </w:tc>
      </w:tr>
      <w:tr w:rsidR="000B148D" w:rsidRPr="00966FF8" w14:paraId="50F4D87A" w14:textId="77777777">
        <w:trPr>
          <w:trHeight w:val="20"/>
        </w:trPr>
        <w:tc>
          <w:tcPr>
            <w:tcW w:w="2577" w:type="dxa"/>
            <w:shd w:val="clear" w:color="auto" w:fill="F2F2F2" w:themeFill="background1" w:themeFillShade="F2"/>
            <w:vAlign w:val="center"/>
          </w:tcPr>
          <w:p w14:paraId="7E411E7D" w14:textId="77777777" w:rsidR="000B148D" w:rsidRPr="00966FF8" w:rsidRDefault="000B148D">
            <w:pPr>
              <w:ind w:left="256"/>
              <w:rPr>
                <w:rFonts w:cs="Arial"/>
                <w:sz w:val="20"/>
                <w:szCs w:val="20"/>
              </w:rPr>
            </w:pPr>
            <w:r w:rsidRPr="00966FF8">
              <w:rPr>
                <w:rFonts w:eastAsia="Times New Roman" w:cs="Arial"/>
                <w:sz w:val="20"/>
                <w:szCs w:val="20"/>
              </w:rPr>
              <w:t xml:space="preserve">Discontinued </w:t>
            </w:r>
          </w:p>
        </w:tc>
        <w:tc>
          <w:tcPr>
            <w:tcW w:w="1132" w:type="dxa"/>
            <w:vAlign w:val="center"/>
          </w:tcPr>
          <w:p w14:paraId="233B952B" w14:textId="0BCB0163" w:rsidR="000B148D" w:rsidRPr="00294FDC" w:rsidRDefault="00294FDC">
            <w:pPr>
              <w:ind w:left="32"/>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3FD64F3D" w14:textId="6C8C8399" w:rsidR="000B148D" w:rsidRPr="00294FDC" w:rsidRDefault="00294FDC">
            <w:pPr>
              <w:ind w:right="30"/>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2" w:type="dxa"/>
            <w:vAlign w:val="center"/>
          </w:tcPr>
          <w:p w14:paraId="1BAAAEFB" w14:textId="7EFFF551" w:rsidR="000B148D" w:rsidRPr="00294FDC" w:rsidRDefault="00294FDC">
            <w:pPr>
              <w:ind w:right="30"/>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7E078229" w14:textId="27DB2B9D" w:rsidR="000B148D" w:rsidRPr="00294FDC" w:rsidRDefault="00294FDC">
            <w:pPr>
              <w:ind w:left="48"/>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2" w:type="dxa"/>
            <w:vAlign w:val="center"/>
          </w:tcPr>
          <w:p w14:paraId="01195AD5" w14:textId="0B11B637" w:rsidR="000B148D" w:rsidRPr="00294FDC" w:rsidRDefault="00294FDC">
            <w:pPr>
              <w:ind w:left="32"/>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44BE3B46" w14:textId="1E2A11A2" w:rsidR="000B148D" w:rsidRPr="00294FDC" w:rsidRDefault="00294FDC">
            <w:pPr>
              <w:ind w:left="48"/>
              <w:jc w:val="center"/>
              <w:rPr>
                <w:rFonts w:cs="Arial"/>
                <w:color w:val="000000"/>
                <w:sz w:val="20"/>
                <w:szCs w:val="20"/>
                <w:highlight w:val="black"/>
              </w:rPr>
            </w:pPr>
            <w:r w:rsidRPr="00294FDC">
              <w:rPr>
                <w:rFonts w:eastAsia="Times New Roman" w:cs="Arial"/>
                <w:color w:val="000000"/>
                <w:sz w:val="20"/>
                <w:szCs w:val="20"/>
                <w:highlight w:val="black"/>
              </w:rPr>
              <w:t>xxxxxxxxxx</w:t>
            </w:r>
          </w:p>
        </w:tc>
      </w:tr>
      <w:tr w:rsidR="000B148D" w:rsidRPr="00966FF8" w14:paraId="116E79B2" w14:textId="77777777">
        <w:trPr>
          <w:trHeight w:val="20"/>
        </w:trPr>
        <w:tc>
          <w:tcPr>
            <w:tcW w:w="9372" w:type="dxa"/>
            <w:gridSpan w:val="7"/>
            <w:shd w:val="clear" w:color="auto" w:fill="F2F2F2" w:themeFill="background1" w:themeFillShade="F2"/>
            <w:vAlign w:val="center"/>
          </w:tcPr>
          <w:p w14:paraId="5C21A2C6" w14:textId="0D041C08" w:rsidR="000B148D" w:rsidRPr="00031D4C" w:rsidRDefault="000B148D">
            <w:pPr>
              <w:ind w:left="4"/>
              <w:rPr>
                <w:rFonts w:cs="Arial"/>
                <w:b/>
                <w:bCs/>
                <w:sz w:val="20"/>
                <w:szCs w:val="20"/>
              </w:rPr>
            </w:pPr>
            <w:r w:rsidRPr="00031D4C">
              <w:rPr>
                <w:rFonts w:eastAsia="Times New Roman" w:cs="Arial"/>
                <w:b/>
                <w:bCs/>
                <w:sz w:val="20"/>
                <w:szCs w:val="20"/>
              </w:rPr>
              <w:t xml:space="preserve">Primary reason for study drug discontinuation (based on </w:t>
            </w:r>
            <w:r w:rsidR="007E582B">
              <w:rPr>
                <w:rFonts w:eastAsia="Times New Roman" w:cs="Arial"/>
                <w:b/>
                <w:bCs/>
                <w:sz w:val="20"/>
                <w:szCs w:val="20"/>
              </w:rPr>
              <w:t>SAS</w:t>
            </w:r>
            <w:r w:rsidRPr="00031D4C">
              <w:rPr>
                <w:rFonts w:eastAsia="Times New Roman" w:cs="Arial"/>
                <w:b/>
                <w:bCs/>
                <w:sz w:val="20"/>
                <w:szCs w:val="20"/>
              </w:rPr>
              <w:t>)</w:t>
            </w:r>
            <w:r w:rsidRPr="00031D4C">
              <w:rPr>
                <w:rFonts w:eastAsia="Times New Roman" w:cs="Arial"/>
                <w:b/>
                <w:bCs/>
                <w:sz w:val="20"/>
                <w:szCs w:val="20"/>
                <w:vertAlign w:val="superscript"/>
              </w:rPr>
              <w:t xml:space="preserve">b </w:t>
            </w:r>
          </w:p>
        </w:tc>
      </w:tr>
      <w:tr w:rsidR="000B148D" w:rsidRPr="00966FF8" w14:paraId="194ECD5F" w14:textId="77777777">
        <w:trPr>
          <w:trHeight w:val="20"/>
        </w:trPr>
        <w:tc>
          <w:tcPr>
            <w:tcW w:w="2577" w:type="dxa"/>
            <w:shd w:val="clear" w:color="auto" w:fill="F2F2F2" w:themeFill="background1" w:themeFillShade="F2"/>
            <w:vAlign w:val="center"/>
          </w:tcPr>
          <w:p w14:paraId="563F6D7E" w14:textId="77777777" w:rsidR="000B148D" w:rsidRPr="003C648C" w:rsidRDefault="000B148D">
            <w:pPr>
              <w:ind w:left="256"/>
              <w:rPr>
                <w:rFonts w:eastAsia="Times New Roman" w:cs="Arial"/>
                <w:sz w:val="20"/>
                <w:szCs w:val="20"/>
              </w:rPr>
            </w:pPr>
            <w:r w:rsidRPr="003C648C">
              <w:rPr>
                <w:rFonts w:eastAsia="Times New Roman" w:cs="Arial"/>
                <w:sz w:val="20"/>
                <w:szCs w:val="20"/>
              </w:rPr>
              <w:t>N in safety analysis set</w:t>
            </w:r>
          </w:p>
        </w:tc>
        <w:tc>
          <w:tcPr>
            <w:tcW w:w="1132" w:type="dxa"/>
            <w:vAlign w:val="center"/>
          </w:tcPr>
          <w:p w14:paraId="5A584DB8" w14:textId="61D6AC13" w:rsidR="000B148D" w:rsidRPr="00294FDC" w:rsidRDefault="00294FDC">
            <w:pPr>
              <w:ind w:left="32"/>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3" w:type="dxa"/>
            <w:vAlign w:val="center"/>
          </w:tcPr>
          <w:p w14:paraId="08AA689C" w14:textId="6747DB64" w:rsidR="000B148D" w:rsidRPr="00294FDC" w:rsidRDefault="00294FDC">
            <w:pPr>
              <w:ind w:right="30"/>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2" w:type="dxa"/>
            <w:vAlign w:val="center"/>
          </w:tcPr>
          <w:p w14:paraId="0C7BD735" w14:textId="22696DA0" w:rsidR="000B148D" w:rsidRPr="00294FDC" w:rsidRDefault="00294FDC">
            <w:pPr>
              <w:ind w:right="30"/>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3" w:type="dxa"/>
            <w:vAlign w:val="center"/>
          </w:tcPr>
          <w:p w14:paraId="05FBB804" w14:textId="1B637A12" w:rsidR="000B148D" w:rsidRPr="00294FDC" w:rsidRDefault="00294FDC">
            <w:pPr>
              <w:ind w:left="48"/>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2" w:type="dxa"/>
            <w:vAlign w:val="center"/>
          </w:tcPr>
          <w:p w14:paraId="24CF27EE" w14:textId="320756D7" w:rsidR="000B148D" w:rsidRPr="00294FDC" w:rsidRDefault="00294FDC">
            <w:pPr>
              <w:ind w:left="32"/>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c>
          <w:tcPr>
            <w:tcW w:w="1133" w:type="dxa"/>
            <w:vAlign w:val="center"/>
          </w:tcPr>
          <w:p w14:paraId="3A3B8AF6" w14:textId="0617B6F2" w:rsidR="000B148D" w:rsidRPr="00294FDC" w:rsidRDefault="00294FDC">
            <w:pPr>
              <w:ind w:left="48"/>
              <w:jc w:val="center"/>
              <w:rPr>
                <w:rFonts w:eastAsia="Times New Roman" w:cs="Arial"/>
                <w:color w:val="000000"/>
                <w:sz w:val="20"/>
                <w:szCs w:val="20"/>
                <w:highlight w:val="black"/>
              </w:rPr>
            </w:pPr>
            <w:r w:rsidRPr="00294FDC">
              <w:rPr>
                <w:rFonts w:eastAsia="Times New Roman" w:cs="Arial"/>
                <w:color w:val="000000"/>
                <w:sz w:val="20"/>
                <w:szCs w:val="20"/>
                <w:highlight w:val="black"/>
              </w:rPr>
              <w:t>xxx</w:t>
            </w:r>
          </w:p>
        </w:tc>
      </w:tr>
      <w:tr w:rsidR="000B148D" w:rsidRPr="00966FF8" w14:paraId="14045CFA" w14:textId="77777777">
        <w:trPr>
          <w:trHeight w:val="20"/>
        </w:trPr>
        <w:tc>
          <w:tcPr>
            <w:tcW w:w="2577" w:type="dxa"/>
            <w:shd w:val="clear" w:color="auto" w:fill="F2F2F2" w:themeFill="background1" w:themeFillShade="F2"/>
            <w:vAlign w:val="center"/>
          </w:tcPr>
          <w:p w14:paraId="7F296C5B" w14:textId="77777777" w:rsidR="000B148D" w:rsidRPr="00966FF8" w:rsidRDefault="000B148D">
            <w:pPr>
              <w:ind w:left="256"/>
              <w:rPr>
                <w:rFonts w:cs="Arial"/>
                <w:sz w:val="20"/>
                <w:szCs w:val="20"/>
                <w:lang w:val="it-IT"/>
              </w:rPr>
            </w:pPr>
            <w:r w:rsidRPr="00966FF8">
              <w:rPr>
                <w:rFonts w:eastAsia="Times New Roman" w:cs="Arial"/>
                <w:sz w:val="20"/>
                <w:szCs w:val="20"/>
                <w:lang w:val="it-IT"/>
              </w:rPr>
              <w:t xml:space="preserve">Progressive disease per RECIST v1.1 </w:t>
            </w:r>
          </w:p>
        </w:tc>
        <w:tc>
          <w:tcPr>
            <w:tcW w:w="1132" w:type="dxa"/>
            <w:vAlign w:val="center"/>
          </w:tcPr>
          <w:p w14:paraId="732EDDC2" w14:textId="540A14D2" w:rsidR="000B148D" w:rsidRPr="00294FDC" w:rsidRDefault="00294FDC">
            <w:pPr>
              <w:ind w:left="32"/>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67FE61AC" w14:textId="65FFAD6D" w:rsidR="000B148D" w:rsidRPr="00294FDC" w:rsidRDefault="00294FDC">
            <w:pPr>
              <w:ind w:right="30"/>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2" w:type="dxa"/>
            <w:vAlign w:val="center"/>
          </w:tcPr>
          <w:p w14:paraId="24F5E99D" w14:textId="398D6FCB" w:rsidR="000B148D" w:rsidRPr="00294FDC" w:rsidRDefault="00294FDC">
            <w:pPr>
              <w:ind w:right="30"/>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090FF59E" w14:textId="52046512" w:rsidR="000B148D" w:rsidRPr="00294FDC" w:rsidRDefault="00294FDC">
            <w:pPr>
              <w:ind w:left="48"/>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2" w:type="dxa"/>
            <w:vAlign w:val="center"/>
          </w:tcPr>
          <w:p w14:paraId="444E701C" w14:textId="3C0F4C1D" w:rsidR="000B148D" w:rsidRPr="00294FDC" w:rsidRDefault="00294FDC">
            <w:pPr>
              <w:ind w:left="32"/>
              <w:jc w:val="center"/>
              <w:rPr>
                <w:rFonts w:cs="Arial"/>
                <w:color w:val="000000"/>
                <w:sz w:val="20"/>
                <w:szCs w:val="20"/>
                <w:highlight w:val="black"/>
              </w:rPr>
            </w:pPr>
            <w:r w:rsidRPr="00294FDC">
              <w:rPr>
                <w:rFonts w:eastAsia="Times New Roman" w:cs="Arial"/>
                <w:color w:val="000000"/>
                <w:sz w:val="20"/>
                <w:szCs w:val="20"/>
                <w:highlight w:val="black"/>
              </w:rPr>
              <w:t>xxxxxxxxxx</w:t>
            </w:r>
          </w:p>
        </w:tc>
        <w:tc>
          <w:tcPr>
            <w:tcW w:w="1133" w:type="dxa"/>
            <w:vAlign w:val="center"/>
          </w:tcPr>
          <w:p w14:paraId="102FC77A" w14:textId="251E87F6" w:rsidR="000B148D" w:rsidRPr="00294FDC" w:rsidRDefault="00294FDC">
            <w:pPr>
              <w:ind w:left="48"/>
              <w:jc w:val="center"/>
              <w:rPr>
                <w:rFonts w:cs="Arial"/>
                <w:color w:val="000000"/>
                <w:sz w:val="20"/>
                <w:szCs w:val="20"/>
                <w:highlight w:val="black"/>
              </w:rPr>
            </w:pPr>
            <w:r w:rsidRPr="00294FDC">
              <w:rPr>
                <w:rFonts w:eastAsia="Times New Roman" w:cs="Arial"/>
                <w:color w:val="000000"/>
                <w:sz w:val="20"/>
                <w:szCs w:val="20"/>
                <w:highlight w:val="black"/>
              </w:rPr>
              <w:t>xxxxxxxxxx</w:t>
            </w:r>
          </w:p>
        </w:tc>
      </w:tr>
      <w:tr w:rsidR="000B148D" w:rsidRPr="00966FF8" w14:paraId="1CCD1EE2" w14:textId="77777777">
        <w:trPr>
          <w:trHeight w:val="20"/>
        </w:trPr>
        <w:tc>
          <w:tcPr>
            <w:tcW w:w="2577" w:type="dxa"/>
            <w:shd w:val="clear" w:color="auto" w:fill="F2F2F2" w:themeFill="background1" w:themeFillShade="F2"/>
            <w:vAlign w:val="center"/>
          </w:tcPr>
          <w:p w14:paraId="066FAB81" w14:textId="77777777" w:rsidR="000B148D" w:rsidRPr="00966FF8" w:rsidRDefault="000B148D">
            <w:pPr>
              <w:ind w:left="256"/>
              <w:rPr>
                <w:rFonts w:cs="Arial"/>
                <w:sz w:val="20"/>
                <w:szCs w:val="20"/>
              </w:rPr>
            </w:pPr>
            <w:r w:rsidRPr="00966FF8">
              <w:rPr>
                <w:rFonts w:eastAsia="Times New Roman" w:cs="Arial"/>
                <w:sz w:val="20"/>
                <w:szCs w:val="20"/>
              </w:rPr>
              <w:t xml:space="preserve">Adverse event </w:t>
            </w:r>
          </w:p>
        </w:tc>
        <w:tc>
          <w:tcPr>
            <w:tcW w:w="1132" w:type="dxa"/>
            <w:vAlign w:val="center"/>
          </w:tcPr>
          <w:p w14:paraId="05132EB0" w14:textId="44058788"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4BF2B99A" w14:textId="19C1BE03" w:rsidR="000B148D" w:rsidRPr="00294FDC" w:rsidRDefault="00294FDC">
            <w:pPr>
              <w:ind w:right="29"/>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2" w:type="dxa"/>
            <w:vAlign w:val="center"/>
          </w:tcPr>
          <w:p w14:paraId="39C73478" w14:textId="67DD3DBE"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3" w:type="dxa"/>
            <w:vAlign w:val="center"/>
          </w:tcPr>
          <w:p w14:paraId="2A34AC2C" w14:textId="02231310" w:rsidR="000B148D" w:rsidRPr="00294FDC" w:rsidRDefault="00294FDC">
            <w:pPr>
              <w:ind w:right="45"/>
              <w:jc w:val="center"/>
              <w:rPr>
                <w:rFonts w:cs="Arial"/>
                <w:color w:val="000000"/>
                <w:sz w:val="20"/>
                <w:szCs w:val="20"/>
                <w:highlight w:val="black"/>
              </w:rPr>
            </w:pPr>
            <w:r w:rsidRPr="00294FDC">
              <w:rPr>
                <w:rFonts w:eastAsia="Times New Roman" w:cs="Arial"/>
                <w:color w:val="000000"/>
                <w:sz w:val="20"/>
                <w:szCs w:val="20"/>
                <w:highlight w:val="black"/>
              </w:rPr>
              <w:t>xxxxxxxxx</w:t>
            </w:r>
          </w:p>
        </w:tc>
        <w:tc>
          <w:tcPr>
            <w:tcW w:w="1132" w:type="dxa"/>
            <w:vAlign w:val="center"/>
          </w:tcPr>
          <w:p w14:paraId="41BDDFE3" w14:textId="6D762192"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2C42E161" w14:textId="6A0B7070"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xx</w:t>
            </w:r>
          </w:p>
        </w:tc>
      </w:tr>
      <w:tr w:rsidR="000B148D" w:rsidRPr="00966FF8" w14:paraId="2B42743D" w14:textId="77777777">
        <w:trPr>
          <w:trHeight w:val="20"/>
        </w:trPr>
        <w:tc>
          <w:tcPr>
            <w:tcW w:w="2577" w:type="dxa"/>
            <w:shd w:val="clear" w:color="auto" w:fill="F2F2F2" w:themeFill="background1" w:themeFillShade="F2"/>
            <w:vAlign w:val="center"/>
          </w:tcPr>
          <w:p w14:paraId="04267303" w14:textId="77777777" w:rsidR="000B148D" w:rsidRPr="00966FF8" w:rsidRDefault="000B148D">
            <w:pPr>
              <w:ind w:left="256"/>
              <w:rPr>
                <w:rFonts w:cs="Arial"/>
                <w:sz w:val="20"/>
                <w:szCs w:val="20"/>
              </w:rPr>
            </w:pPr>
            <w:r w:rsidRPr="00966FF8">
              <w:rPr>
                <w:rFonts w:eastAsia="Times New Roman" w:cs="Arial"/>
                <w:sz w:val="20"/>
                <w:szCs w:val="20"/>
              </w:rPr>
              <w:lastRenderedPageBreak/>
              <w:t xml:space="preserve">Withdrawal by subject </w:t>
            </w:r>
          </w:p>
        </w:tc>
        <w:tc>
          <w:tcPr>
            <w:tcW w:w="1132" w:type="dxa"/>
            <w:vAlign w:val="center"/>
          </w:tcPr>
          <w:p w14:paraId="5216E253" w14:textId="25B4B07E" w:rsidR="000B148D" w:rsidRPr="00294FDC" w:rsidRDefault="00294FDC">
            <w:pPr>
              <w:ind w:right="45"/>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52F578BF" w14:textId="7A446E56" w:rsidR="000B148D" w:rsidRPr="00294FDC" w:rsidRDefault="00294FDC">
            <w:pPr>
              <w:ind w:right="29"/>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2" w:type="dxa"/>
            <w:vAlign w:val="center"/>
          </w:tcPr>
          <w:p w14:paraId="2E261520" w14:textId="60EE6A55"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06052905" w14:textId="75843881" w:rsidR="000B148D" w:rsidRPr="00294FDC" w:rsidRDefault="00294FDC">
            <w:pPr>
              <w:ind w:right="27"/>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2" w:type="dxa"/>
            <w:vAlign w:val="center"/>
          </w:tcPr>
          <w:p w14:paraId="0F0367BB" w14:textId="6A9D2D7A"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10AF2C48" w14:textId="6B98F151"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r>
      <w:tr w:rsidR="000B148D" w:rsidRPr="00966FF8" w14:paraId="46AB51DD" w14:textId="77777777">
        <w:trPr>
          <w:trHeight w:val="20"/>
        </w:trPr>
        <w:tc>
          <w:tcPr>
            <w:tcW w:w="2577" w:type="dxa"/>
            <w:shd w:val="clear" w:color="auto" w:fill="F2F2F2" w:themeFill="background1" w:themeFillShade="F2"/>
            <w:vAlign w:val="center"/>
          </w:tcPr>
          <w:p w14:paraId="2F7216D6" w14:textId="77777777" w:rsidR="000B148D" w:rsidRPr="00966FF8" w:rsidRDefault="000B148D">
            <w:pPr>
              <w:ind w:left="256"/>
              <w:rPr>
                <w:rFonts w:cs="Arial"/>
                <w:sz w:val="20"/>
                <w:szCs w:val="20"/>
              </w:rPr>
            </w:pPr>
            <w:r w:rsidRPr="00966FF8">
              <w:rPr>
                <w:rFonts w:eastAsia="Times New Roman" w:cs="Arial"/>
                <w:sz w:val="20"/>
                <w:szCs w:val="20"/>
              </w:rPr>
              <w:t xml:space="preserve">Clinical progression per investigator </w:t>
            </w:r>
          </w:p>
        </w:tc>
        <w:tc>
          <w:tcPr>
            <w:tcW w:w="1132" w:type="dxa"/>
            <w:vAlign w:val="center"/>
          </w:tcPr>
          <w:p w14:paraId="46E2DEF1" w14:textId="601F3D64"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088F9D2B" w14:textId="25B4160E"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088D3764" w14:textId="1FB7AB13"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3" w:type="dxa"/>
            <w:vAlign w:val="center"/>
          </w:tcPr>
          <w:p w14:paraId="2C92B6B8" w14:textId="563F3FEA"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c>
          <w:tcPr>
            <w:tcW w:w="1132" w:type="dxa"/>
            <w:vAlign w:val="center"/>
          </w:tcPr>
          <w:p w14:paraId="13787DF3" w14:textId="04C45541" w:rsidR="000B148D" w:rsidRPr="00294FDC" w:rsidRDefault="00294FDC">
            <w:pPr>
              <w:ind w:right="60"/>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1084833C" w14:textId="63F06200" w:rsidR="000B148D" w:rsidRPr="00294FDC" w:rsidRDefault="00294FDC">
            <w:pPr>
              <w:ind w:right="28"/>
              <w:jc w:val="center"/>
              <w:rPr>
                <w:rFonts w:cs="Arial"/>
                <w:color w:val="000000"/>
                <w:sz w:val="20"/>
                <w:szCs w:val="20"/>
                <w:highlight w:val="black"/>
              </w:rPr>
            </w:pPr>
            <w:r w:rsidRPr="00294FDC">
              <w:rPr>
                <w:rFonts w:eastAsia="Times New Roman" w:cs="Arial"/>
                <w:color w:val="000000"/>
                <w:sz w:val="20"/>
                <w:szCs w:val="20"/>
                <w:highlight w:val="black"/>
              </w:rPr>
              <w:t>xxxxxxxx</w:t>
            </w:r>
          </w:p>
        </w:tc>
      </w:tr>
      <w:tr w:rsidR="000B148D" w:rsidRPr="00966FF8" w14:paraId="2D872E92" w14:textId="77777777">
        <w:trPr>
          <w:trHeight w:val="20"/>
        </w:trPr>
        <w:tc>
          <w:tcPr>
            <w:tcW w:w="2577" w:type="dxa"/>
            <w:shd w:val="clear" w:color="auto" w:fill="F2F2F2" w:themeFill="background1" w:themeFillShade="F2"/>
            <w:vAlign w:val="center"/>
          </w:tcPr>
          <w:p w14:paraId="3570668C" w14:textId="77777777" w:rsidR="000B148D" w:rsidRPr="00966FF8" w:rsidRDefault="000B148D">
            <w:pPr>
              <w:ind w:left="256"/>
              <w:rPr>
                <w:rFonts w:cs="Arial"/>
                <w:sz w:val="20"/>
                <w:szCs w:val="20"/>
              </w:rPr>
            </w:pPr>
            <w:r w:rsidRPr="00966FF8">
              <w:rPr>
                <w:rFonts w:eastAsia="Times New Roman" w:cs="Arial"/>
                <w:sz w:val="20"/>
                <w:szCs w:val="20"/>
              </w:rPr>
              <w:t xml:space="preserve">Death </w:t>
            </w:r>
          </w:p>
        </w:tc>
        <w:tc>
          <w:tcPr>
            <w:tcW w:w="1132" w:type="dxa"/>
            <w:vAlign w:val="center"/>
          </w:tcPr>
          <w:p w14:paraId="341AEBD7" w14:textId="6524D0C6"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07D66EED" w14:textId="168076CD"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486A2914" w14:textId="7B77170B" w:rsidR="000B148D" w:rsidRPr="00294FDC" w:rsidRDefault="00294FDC">
            <w:pPr>
              <w:ind w:right="12"/>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2BB6B9D6" w14:textId="2295071F"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1C040ADB" w14:textId="6A1DF68B" w:rsidR="000B148D" w:rsidRPr="00294FDC" w:rsidRDefault="00294FDC">
            <w:pPr>
              <w:ind w:right="60"/>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62212B4E" w14:textId="7621EDCA"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w:t>
            </w:r>
          </w:p>
        </w:tc>
      </w:tr>
      <w:tr w:rsidR="000B148D" w:rsidRPr="00966FF8" w14:paraId="151C16F4" w14:textId="77777777">
        <w:trPr>
          <w:trHeight w:val="20"/>
        </w:trPr>
        <w:tc>
          <w:tcPr>
            <w:tcW w:w="2577" w:type="dxa"/>
            <w:shd w:val="clear" w:color="auto" w:fill="F2F2F2" w:themeFill="background1" w:themeFillShade="F2"/>
            <w:vAlign w:val="center"/>
          </w:tcPr>
          <w:p w14:paraId="36126BB5" w14:textId="77777777" w:rsidR="000B148D" w:rsidRPr="00966FF8" w:rsidRDefault="000B148D">
            <w:pPr>
              <w:ind w:right="43"/>
              <w:rPr>
                <w:rFonts w:cs="Arial"/>
                <w:sz w:val="20"/>
                <w:szCs w:val="20"/>
              </w:rPr>
            </w:pPr>
            <w:r w:rsidRPr="00966FF8">
              <w:rPr>
                <w:rFonts w:eastAsia="Times New Roman" w:cs="Arial"/>
                <w:sz w:val="20"/>
                <w:szCs w:val="20"/>
              </w:rPr>
              <w:t xml:space="preserve">Physician decision </w:t>
            </w:r>
          </w:p>
        </w:tc>
        <w:tc>
          <w:tcPr>
            <w:tcW w:w="1132" w:type="dxa"/>
            <w:vAlign w:val="center"/>
          </w:tcPr>
          <w:p w14:paraId="7BBAE255" w14:textId="07114285" w:rsidR="000B148D" w:rsidRPr="00294FDC" w:rsidRDefault="00294FDC">
            <w:pPr>
              <w:ind w:right="6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4B89C014" w14:textId="56242D10" w:rsidR="000B148D" w:rsidRPr="00294FDC" w:rsidRDefault="00294FDC">
            <w:pPr>
              <w:ind w:right="13"/>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7E9A9A00" w14:textId="20AF4D8E" w:rsidR="000B148D" w:rsidRPr="00294FDC" w:rsidRDefault="00294FDC">
            <w:pPr>
              <w:ind w:right="12"/>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0C12F0EF" w14:textId="0AACF569"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4DB1A8E9" w14:textId="0A4747D3" w:rsidR="000B148D" w:rsidRPr="00294FDC" w:rsidRDefault="00294FDC">
            <w:pPr>
              <w:ind w:right="60"/>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33A9D34E" w14:textId="378CEA2D" w:rsidR="000B148D" w:rsidRPr="00294FDC" w:rsidRDefault="00294FDC">
            <w:pPr>
              <w:ind w:right="44"/>
              <w:jc w:val="center"/>
              <w:rPr>
                <w:rFonts w:cs="Arial"/>
                <w:color w:val="000000"/>
                <w:sz w:val="20"/>
                <w:szCs w:val="20"/>
                <w:highlight w:val="black"/>
              </w:rPr>
            </w:pPr>
            <w:r w:rsidRPr="00294FDC">
              <w:rPr>
                <w:rFonts w:eastAsia="Times New Roman" w:cs="Arial"/>
                <w:color w:val="000000"/>
                <w:sz w:val="20"/>
                <w:szCs w:val="20"/>
                <w:highlight w:val="black"/>
              </w:rPr>
              <w:t>xxxxxxx</w:t>
            </w:r>
          </w:p>
        </w:tc>
      </w:tr>
      <w:tr w:rsidR="000B148D" w:rsidRPr="00966FF8" w14:paraId="034CBF65" w14:textId="77777777">
        <w:trPr>
          <w:trHeight w:val="20"/>
        </w:trPr>
        <w:tc>
          <w:tcPr>
            <w:tcW w:w="2577" w:type="dxa"/>
            <w:shd w:val="clear" w:color="auto" w:fill="F2F2F2" w:themeFill="background1" w:themeFillShade="F2"/>
            <w:vAlign w:val="center"/>
          </w:tcPr>
          <w:p w14:paraId="71A94A48" w14:textId="77777777" w:rsidR="000B148D" w:rsidRPr="00966FF8" w:rsidRDefault="000B148D">
            <w:pPr>
              <w:ind w:left="241"/>
              <w:rPr>
                <w:rFonts w:cs="Arial"/>
                <w:sz w:val="20"/>
                <w:szCs w:val="20"/>
              </w:rPr>
            </w:pPr>
            <w:r w:rsidRPr="00966FF8">
              <w:rPr>
                <w:rFonts w:eastAsia="Times New Roman" w:cs="Arial"/>
                <w:sz w:val="20"/>
                <w:szCs w:val="20"/>
              </w:rPr>
              <w:t xml:space="preserve">Other </w:t>
            </w:r>
          </w:p>
        </w:tc>
        <w:tc>
          <w:tcPr>
            <w:tcW w:w="1132" w:type="dxa"/>
            <w:vAlign w:val="center"/>
          </w:tcPr>
          <w:p w14:paraId="06939C7A" w14:textId="148447FE" w:rsidR="000B148D" w:rsidRPr="00294FDC" w:rsidRDefault="00294FDC">
            <w:pPr>
              <w:ind w:right="18"/>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67E6B295" w14:textId="46B000EF" w:rsidR="000B148D" w:rsidRPr="00294FDC" w:rsidRDefault="00294FDC">
            <w:pPr>
              <w:ind w:left="3"/>
              <w:jc w:val="center"/>
              <w:rPr>
                <w:rFonts w:cs="Arial"/>
                <w:color w:val="000000"/>
                <w:sz w:val="20"/>
                <w:szCs w:val="20"/>
                <w:highlight w:val="black"/>
              </w:rPr>
            </w:pPr>
            <w:r w:rsidRPr="00294FDC">
              <w:rPr>
                <w:rFonts w:eastAsia="Times New Roman" w:cs="Arial"/>
                <w:color w:val="000000"/>
                <w:sz w:val="20"/>
                <w:szCs w:val="20"/>
                <w:highlight w:val="black"/>
              </w:rPr>
              <w:t>x</w:t>
            </w:r>
          </w:p>
        </w:tc>
        <w:tc>
          <w:tcPr>
            <w:tcW w:w="1132" w:type="dxa"/>
            <w:vAlign w:val="center"/>
          </w:tcPr>
          <w:p w14:paraId="185DFC29" w14:textId="2573CB1B" w:rsidR="000B148D" w:rsidRPr="00294FDC" w:rsidRDefault="00294FDC">
            <w:pPr>
              <w:ind w:left="32"/>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689F784D" w14:textId="46A10492" w:rsidR="000B148D" w:rsidRPr="00294FDC" w:rsidRDefault="00294FDC">
            <w:pPr>
              <w:ind w:right="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48D6FFC8" w14:textId="6EAB80B3" w:rsidR="000B148D" w:rsidRPr="00294FDC" w:rsidRDefault="00294FDC">
            <w:pPr>
              <w:ind w:right="14"/>
              <w:jc w:val="center"/>
              <w:rPr>
                <w:rFonts w:cs="Arial"/>
                <w:color w:val="000000"/>
                <w:sz w:val="20"/>
                <w:szCs w:val="20"/>
                <w:highlight w:val="black"/>
              </w:rPr>
            </w:pPr>
            <w:r w:rsidRPr="00294FDC">
              <w:rPr>
                <w:rFonts w:eastAsia="Times New Roman" w:cs="Arial"/>
                <w:color w:val="000000"/>
                <w:sz w:val="20"/>
                <w:szCs w:val="20"/>
                <w:highlight w:val="black"/>
              </w:rPr>
              <w:t>x</w:t>
            </w:r>
          </w:p>
        </w:tc>
        <w:tc>
          <w:tcPr>
            <w:tcW w:w="1133" w:type="dxa"/>
            <w:vAlign w:val="center"/>
          </w:tcPr>
          <w:p w14:paraId="7B1F8560" w14:textId="6462CC0A" w:rsidR="000B148D" w:rsidRPr="00294FDC" w:rsidRDefault="00294FDC">
            <w:pPr>
              <w:jc w:val="center"/>
              <w:rPr>
                <w:rFonts w:cs="Arial"/>
                <w:color w:val="000000"/>
                <w:sz w:val="20"/>
                <w:szCs w:val="20"/>
                <w:highlight w:val="black"/>
              </w:rPr>
            </w:pPr>
            <w:r w:rsidRPr="00294FDC">
              <w:rPr>
                <w:rFonts w:eastAsia="Times New Roman" w:cs="Arial"/>
                <w:color w:val="000000"/>
                <w:sz w:val="20"/>
                <w:szCs w:val="20"/>
                <w:highlight w:val="black"/>
              </w:rPr>
              <w:t>xxxxxxx</w:t>
            </w:r>
          </w:p>
        </w:tc>
      </w:tr>
      <w:tr w:rsidR="000B148D" w:rsidRPr="00966FF8" w14:paraId="0B0656E1" w14:textId="77777777">
        <w:trPr>
          <w:trHeight w:val="20"/>
        </w:trPr>
        <w:tc>
          <w:tcPr>
            <w:tcW w:w="2577" w:type="dxa"/>
            <w:shd w:val="clear" w:color="auto" w:fill="F2F2F2" w:themeFill="background1" w:themeFillShade="F2"/>
            <w:vAlign w:val="center"/>
          </w:tcPr>
          <w:p w14:paraId="3257418F" w14:textId="77777777" w:rsidR="000B148D" w:rsidRPr="00966FF8" w:rsidRDefault="000B148D">
            <w:pPr>
              <w:ind w:right="93"/>
              <w:rPr>
                <w:rFonts w:cs="Arial"/>
                <w:sz w:val="20"/>
                <w:szCs w:val="20"/>
              </w:rPr>
            </w:pPr>
            <w:r w:rsidRPr="00966FF8">
              <w:rPr>
                <w:rFonts w:eastAsia="Times New Roman" w:cs="Arial"/>
                <w:sz w:val="20"/>
                <w:szCs w:val="20"/>
              </w:rPr>
              <w:t xml:space="preserve">Lost to follow-up </w:t>
            </w:r>
          </w:p>
        </w:tc>
        <w:tc>
          <w:tcPr>
            <w:tcW w:w="1132" w:type="dxa"/>
            <w:vAlign w:val="center"/>
          </w:tcPr>
          <w:p w14:paraId="587AE9CF" w14:textId="0AEF6423" w:rsidR="000B148D" w:rsidRPr="00294FDC" w:rsidRDefault="00294FDC">
            <w:pPr>
              <w:ind w:right="14"/>
              <w:jc w:val="center"/>
              <w:rPr>
                <w:rFonts w:cs="Arial"/>
                <w:color w:val="000000"/>
                <w:sz w:val="20"/>
                <w:szCs w:val="20"/>
                <w:highlight w:val="black"/>
              </w:rPr>
            </w:pPr>
            <w:r w:rsidRPr="00294FDC">
              <w:rPr>
                <w:rFonts w:eastAsia="Times New Roman" w:cs="Arial"/>
                <w:color w:val="000000"/>
                <w:sz w:val="20"/>
                <w:szCs w:val="20"/>
                <w:highlight w:val="black"/>
              </w:rPr>
              <w:t>x</w:t>
            </w:r>
          </w:p>
        </w:tc>
        <w:tc>
          <w:tcPr>
            <w:tcW w:w="1133" w:type="dxa"/>
            <w:vAlign w:val="center"/>
          </w:tcPr>
          <w:p w14:paraId="7E689964" w14:textId="079C8B01" w:rsidR="000B148D" w:rsidRPr="00294FDC" w:rsidRDefault="00294FDC">
            <w:pPr>
              <w:ind w:left="30"/>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2" w:type="dxa"/>
            <w:vAlign w:val="center"/>
          </w:tcPr>
          <w:p w14:paraId="0DD18073" w14:textId="19C993F1" w:rsidR="000B148D" w:rsidRPr="00294FDC" w:rsidRDefault="00294FDC">
            <w:pPr>
              <w:ind w:left="31"/>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39397DA4" w14:textId="7B72757E" w:rsidR="000B148D" w:rsidRPr="00294FDC" w:rsidRDefault="00294FDC">
            <w:pPr>
              <w:ind w:left="3"/>
              <w:jc w:val="center"/>
              <w:rPr>
                <w:rFonts w:cs="Arial"/>
                <w:color w:val="000000"/>
                <w:sz w:val="20"/>
                <w:szCs w:val="20"/>
                <w:highlight w:val="black"/>
              </w:rPr>
            </w:pPr>
            <w:r w:rsidRPr="00294FDC">
              <w:rPr>
                <w:rFonts w:eastAsia="Times New Roman" w:cs="Arial"/>
                <w:color w:val="000000"/>
                <w:sz w:val="20"/>
                <w:szCs w:val="20"/>
                <w:highlight w:val="black"/>
              </w:rPr>
              <w:t>x</w:t>
            </w:r>
          </w:p>
        </w:tc>
        <w:tc>
          <w:tcPr>
            <w:tcW w:w="1132" w:type="dxa"/>
            <w:vAlign w:val="center"/>
          </w:tcPr>
          <w:p w14:paraId="6D95C974" w14:textId="68550F2F" w:rsidR="000B148D" w:rsidRPr="00294FDC" w:rsidRDefault="00294FDC">
            <w:pPr>
              <w:ind w:right="17"/>
              <w:jc w:val="center"/>
              <w:rPr>
                <w:rFonts w:cs="Arial"/>
                <w:color w:val="000000"/>
                <w:sz w:val="20"/>
                <w:szCs w:val="20"/>
                <w:highlight w:val="black"/>
              </w:rPr>
            </w:pPr>
            <w:r w:rsidRPr="00294FDC">
              <w:rPr>
                <w:rFonts w:eastAsia="Times New Roman" w:cs="Arial"/>
                <w:color w:val="000000"/>
                <w:sz w:val="20"/>
                <w:szCs w:val="20"/>
                <w:highlight w:val="black"/>
              </w:rPr>
              <w:t>xxxxxxx</w:t>
            </w:r>
          </w:p>
        </w:tc>
        <w:tc>
          <w:tcPr>
            <w:tcW w:w="1133" w:type="dxa"/>
            <w:vAlign w:val="center"/>
          </w:tcPr>
          <w:p w14:paraId="265E4EEB" w14:textId="518FCA77" w:rsidR="000B148D" w:rsidRPr="00294FDC" w:rsidRDefault="00294FDC">
            <w:pPr>
              <w:ind w:right="1"/>
              <w:jc w:val="center"/>
              <w:rPr>
                <w:rFonts w:cs="Arial"/>
                <w:color w:val="000000"/>
                <w:sz w:val="20"/>
                <w:szCs w:val="20"/>
                <w:highlight w:val="black"/>
              </w:rPr>
            </w:pPr>
            <w:r w:rsidRPr="00294FDC">
              <w:rPr>
                <w:rFonts w:eastAsia="Times New Roman" w:cs="Arial"/>
                <w:color w:val="000000"/>
                <w:sz w:val="20"/>
                <w:szCs w:val="20"/>
                <w:highlight w:val="black"/>
              </w:rPr>
              <w:t>xxxxxxx</w:t>
            </w:r>
          </w:p>
        </w:tc>
      </w:tr>
    </w:tbl>
    <w:p w14:paraId="0D3FB07C" w14:textId="54425230" w:rsidR="000B148D" w:rsidRPr="000C741C" w:rsidRDefault="000B148D" w:rsidP="000B148D">
      <w:pPr>
        <w:pStyle w:val="Footnotes"/>
      </w:pPr>
      <w:bookmarkStart w:id="185" w:name="_Ref94858888"/>
      <w:bookmarkStart w:id="186" w:name="_Toc95826045"/>
      <w:bookmarkStart w:id="187" w:name="_Ref124229002"/>
      <w:r w:rsidRPr="00966FF8">
        <w:rPr>
          <w:vertAlign w:val="superscript"/>
        </w:rPr>
        <w:t>a</w:t>
      </w:r>
      <w:r w:rsidRPr="00966FF8">
        <w:t xml:space="preserve"> Study duration for a subject (months) was defined as (date of last known alive minus date of randomisation plus 1)/365.25×12</w:t>
      </w:r>
      <w:r w:rsidR="009E10DB">
        <w:t>.</w:t>
      </w:r>
      <w:r w:rsidRPr="00966FF8">
        <w:br/>
      </w:r>
      <w:r w:rsidRPr="00966FF8">
        <w:rPr>
          <w:vertAlign w:val="superscript"/>
        </w:rPr>
        <w:t>b</w:t>
      </w:r>
      <w:r w:rsidRPr="00966FF8">
        <w:t xml:space="preserve"> The percentage was based on the S</w:t>
      </w:r>
      <w:r w:rsidR="007E582B">
        <w:t>AS</w:t>
      </w:r>
      <w:r w:rsidRPr="00966FF8">
        <w:t xml:space="preserve">. </w:t>
      </w:r>
      <w:r w:rsidRPr="00966FF8">
        <w:br/>
        <w:t xml:space="preserve">Abbreviations: </w:t>
      </w:r>
      <w:r w:rsidR="002E5550">
        <w:t>HR-positive, hormone receptor-positive;</w:t>
      </w:r>
      <w:r w:rsidRPr="00966FF8">
        <w:t xml:space="preserve"> RECIST v1.1, Response Evaluation Criteria in Solid Tumo</w:t>
      </w:r>
      <w:r w:rsidR="00484AC4">
        <w:t>urs</w:t>
      </w:r>
      <w:r w:rsidRPr="00966FF8">
        <w:t xml:space="preserve"> version 1.1; T-DXd, trastuzumab deruxtecan; TPC, treatment of physician’s choice.</w:t>
      </w:r>
      <w:r w:rsidRPr="00966FF8">
        <w:br/>
      </w:r>
      <w:r w:rsidRPr="00966FF8">
        <w:rPr>
          <w:lang w:val="fr-FR"/>
        </w:rPr>
        <w:t>Sources: Modi et al., 2022</w:t>
      </w:r>
      <w:bookmarkEnd w:id="185"/>
      <w:bookmarkEnd w:id="186"/>
      <w:r>
        <w:rPr>
          <w:lang w:val="fr-FR"/>
        </w:rPr>
        <w:t> ;</w:t>
      </w:r>
      <w:r>
        <w:rPr>
          <w:lang w:val="fr-FR"/>
        </w:rPr>
        <w:fldChar w:fldCharType="begin"/>
      </w:r>
      <w:r w:rsidR="00CA6345">
        <w:rPr>
          <w:lang w:val="fr-FR"/>
        </w:rPr>
        <w:instrText xml:space="preserve"> ADDIN ZOTERO_ITEM CSL_CITATION {"citationID":"242Mg8k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D57F4">
        <w:rPr>
          <w:rFonts w:cs="Arial"/>
          <w:szCs w:val="24"/>
          <w:vertAlign w:val="superscript"/>
        </w:rPr>
        <w:t>6</w:t>
      </w:r>
      <w:r>
        <w:rPr>
          <w:lang w:val="fr-FR"/>
        </w:rPr>
        <w:fldChar w:fldCharType="end"/>
      </w:r>
      <w:r w:rsidRPr="00966FF8">
        <w:rPr>
          <w:lang w:val="fr-FR"/>
        </w:rPr>
        <w:t xml:space="preserve"> Daiichi Sankyo Inc., 2022 (CSR, Data on File)</w:t>
      </w:r>
      <w:r w:rsidRPr="00966FF8">
        <w:rPr>
          <w:lang w:val="fr-FR"/>
        </w:rPr>
        <w:fldChar w:fldCharType="begin"/>
      </w:r>
      <w:r w:rsidR="00CA6345">
        <w:rPr>
          <w:lang w:val="fr-FR"/>
        </w:rPr>
        <w:instrText xml:space="preserve"> ADDIN ZOTERO_ITEM CSL_CITATION {"citationID":"a1o9ouujvrj","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rPr>
          <w:lang w:val="fr-FR"/>
        </w:rPr>
        <w:fldChar w:fldCharType="separate"/>
      </w:r>
      <w:r w:rsidR="00FD57F4" w:rsidRPr="00FD57F4">
        <w:rPr>
          <w:rFonts w:cs="Arial"/>
          <w:szCs w:val="24"/>
          <w:vertAlign w:val="superscript"/>
        </w:rPr>
        <w:t>7</w:t>
      </w:r>
      <w:r w:rsidRPr="00966FF8">
        <w:rPr>
          <w:lang w:val="fr-FR"/>
        </w:rPr>
        <w:fldChar w:fldCharType="end"/>
      </w:r>
      <w:r w:rsidRPr="000C741C">
        <w:t xml:space="preserve"> </w:t>
      </w:r>
    </w:p>
    <w:p w14:paraId="5F62481B" w14:textId="562135F5" w:rsidR="000B148D" w:rsidRPr="00966FF8" w:rsidRDefault="000B148D" w:rsidP="000B148D">
      <w:pPr>
        <w:pStyle w:val="Caption"/>
      </w:pPr>
      <w:bookmarkStart w:id="188" w:name="_Toc124447874"/>
      <w:bookmarkStart w:id="189" w:name="_Ref127007910"/>
      <w:bookmarkStart w:id="190" w:name="_Toc129350989"/>
      <w:r w:rsidRPr="00966FF8">
        <w:t xml:space="preserve">Table </w:t>
      </w:r>
      <w:r w:rsidRPr="003C648C">
        <w:fldChar w:fldCharType="begin"/>
      </w:r>
      <w:r>
        <w:instrText xml:space="preserve"> SEQ Table \* ARABIC </w:instrText>
      </w:r>
      <w:r w:rsidRPr="003C648C">
        <w:fldChar w:fldCharType="separate"/>
      </w:r>
      <w:r w:rsidR="00145F42">
        <w:rPr>
          <w:noProof/>
        </w:rPr>
        <w:t>14</w:t>
      </w:r>
      <w:r w:rsidRPr="003C648C">
        <w:fldChar w:fldCharType="end"/>
      </w:r>
      <w:bookmarkEnd w:id="187"/>
      <w:r w:rsidRPr="00966FF8">
        <w:t>: TPC single-agent chemotherapy use | All screened patients (</w:t>
      </w:r>
      <w:r>
        <w:t>N=</w:t>
      </w:r>
      <w:r w:rsidRPr="00966FF8">
        <w:t>184)</w:t>
      </w:r>
      <w:bookmarkEnd w:id="188"/>
      <w:bookmarkEnd w:id="189"/>
      <w:bookmarkEnd w:id="190"/>
    </w:p>
    <w:tbl>
      <w:tblPr>
        <w:tblStyle w:val="TableGrid"/>
        <w:tblW w:w="0" w:type="auto"/>
        <w:tblLook w:val="04A0" w:firstRow="1" w:lastRow="0" w:firstColumn="1" w:lastColumn="0" w:noHBand="0" w:noVBand="1"/>
      </w:tblPr>
      <w:tblGrid>
        <w:gridCol w:w="4508"/>
        <w:gridCol w:w="4508"/>
      </w:tblGrid>
      <w:tr w:rsidR="000B148D" w:rsidRPr="00966FF8" w14:paraId="7BB43064" w14:textId="77777777">
        <w:tc>
          <w:tcPr>
            <w:tcW w:w="4508" w:type="dxa"/>
            <w:shd w:val="clear" w:color="auto" w:fill="F2F2F2" w:themeFill="background1" w:themeFillShade="F2"/>
          </w:tcPr>
          <w:p w14:paraId="58752373" w14:textId="77777777" w:rsidR="000B148D" w:rsidRPr="00966FF8" w:rsidRDefault="000B148D">
            <w:pPr>
              <w:rPr>
                <w:b/>
                <w:bCs/>
              </w:rPr>
            </w:pPr>
            <w:r w:rsidRPr="00966FF8">
              <w:rPr>
                <w:b/>
                <w:bCs/>
              </w:rPr>
              <w:t>Single-agent chemotherapy</w:t>
            </w:r>
          </w:p>
        </w:tc>
        <w:tc>
          <w:tcPr>
            <w:tcW w:w="4508" w:type="dxa"/>
            <w:shd w:val="clear" w:color="auto" w:fill="F2F2F2" w:themeFill="background1" w:themeFillShade="F2"/>
          </w:tcPr>
          <w:p w14:paraId="20DDE558" w14:textId="77777777" w:rsidR="000B148D" w:rsidRPr="00966FF8" w:rsidRDefault="000B148D">
            <w:pPr>
              <w:rPr>
                <w:b/>
                <w:bCs/>
              </w:rPr>
            </w:pPr>
            <w:r w:rsidRPr="00966FF8">
              <w:rPr>
                <w:b/>
                <w:bCs/>
              </w:rPr>
              <w:t>Patients, N (%)</w:t>
            </w:r>
          </w:p>
        </w:tc>
      </w:tr>
      <w:tr w:rsidR="000B148D" w:rsidRPr="00966FF8" w14:paraId="70D46D54" w14:textId="77777777">
        <w:tc>
          <w:tcPr>
            <w:tcW w:w="4508" w:type="dxa"/>
            <w:shd w:val="clear" w:color="auto" w:fill="auto"/>
          </w:tcPr>
          <w:p w14:paraId="4AB15AD9" w14:textId="77777777" w:rsidR="000B148D" w:rsidRPr="00966FF8" w:rsidRDefault="000B148D">
            <w:r w:rsidRPr="00966FF8">
              <w:t>Eribulin</w:t>
            </w:r>
          </w:p>
        </w:tc>
        <w:tc>
          <w:tcPr>
            <w:tcW w:w="4508" w:type="dxa"/>
          </w:tcPr>
          <w:p w14:paraId="10F70DAD" w14:textId="77777777" w:rsidR="000B148D" w:rsidRPr="00966FF8" w:rsidRDefault="000B148D">
            <w:r w:rsidRPr="00966FF8">
              <w:t>94 (51.1)</w:t>
            </w:r>
          </w:p>
        </w:tc>
      </w:tr>
      <w:tr w:rsidR="000B148D" w:rsidRPr="00966FF8" w14:paraId="641F583B" w14:textId="77777777">
        <w:tc>
          <w:tcPr>
            <w:tcW w:w="4508" w:type="dxa"/>
            <w:shd w:val="clear" w:color="auto" w:fill="auto"/>
          </w:tcPr>
          <w:p w14:paraId="2073144C" w14:textId="77777777" w:rsidR="000B148D" w:rsidRPr="00966FF8" w:rsidRDefault="000B148D">
            <w:r w:rsidRPr="00966FF8">
              <w:t>Capecitabine</w:t>
            </w:r>
          </w:p>
        </w:tc>
        <w:tc>
          <w:tcPr>
            <w:tcW w:w="4508" w:type="dxa"/>
          </w:tcPr>
          <w:p w14:paraId="79DE66EC" w14:textId="77777777" w:rsidR="000B148D" w:rsidRPr="00966FF8" w:rsidRDefault="000B148D">
            <w:r w:rsidRPr="00966FF8">
              <w:t>37 (20.1)</w:t>
            </w:r>
          </w:p>
        </w:tc>
      </w:tr>
      <w:tr w:rsidR="000B148D" w:rsidRPr="00966FF8" w14:paraId="2A8771F6" w14:textId="77777777">
        <w:tc>
          <w:tcPr>
            <w:tcW w:w="4508" w:type="dxa"/>
            <w:shd w:val="clear" w:color="auto" w:fill="auto"/>
          </w:tcPr>
          <w:p w14:paraId="2188A9E0" w14:textId="77777777" w:rsidR="000B148D" w:rsidRPr="00966FF8" w:rsidRDefault="000B148D">
            <w:r w:rsidRPr="00966FF8">
              <w:t>Nab-paclitaxel</w:t>
            </w:r>
          </w:p>
        </w:tc>
        <w:tc>
          <w:tcPr>
            <w:tcW w:w="4508" w:type="dxa"/>
          </w:tcPr>
          <w:p w14:paraId="12E9B312" w14:textId="77777777" w:rsidR="000B148D" w:rsidRPr="00966FF8" w:rsidRDefault="000B148D">
            <w:r w:rsidRPr="00966FF8">
              <w:t>19 (10.3)</w:t>
            </w:r>
          </w:p>
        </w:tc>
      </w:tr>
      <w:tr w:rsidR="000B148D" w:rsidRPr="00966FF8" w14:paraId="5BF62A0F" w14:textId="77777777">
        <w:tc>
          <w:tcPr>
            <w:tcW w:w="4508" w:type="dxa"/>
            <w:shd w:val="clear" w:color="auto" w:fill="auto"/>
          </w:tcPr>
          <w:p w14:paraId="292BBB97" w14:textId="77777777" w:rsidR="000B148D" w:rsidRPr="00966FF8" w:rsidRDefault="000B148D">
            <w:r w:rsidRPr="00966FF8">
              <w:t>Gemcitabine</w:t>
            </w:r>
          </w:p>
        </w:tc>
        <w:tc>
          <w:tcPr>
            <w:tcW w:w="4508" w:type="dxa"/>
          </w:tcPr>
          <w:p w14:paraId="0DC865CD" w14:textId="77777777" w:rsidR="000B148D" w:rsidRPr="00966FF8" w:rsidRDefault="000B148D">
            <w:r w:rsidRPr="00966FF8">
              <w:t>19 (10.3)</w:t>
            </w:r>
          </w:p>
        </w:tc>
      </w:tr>
      <w:tr w:rsidR="000B148D" w:rsidRPr="00966FF8" w14:paraId="6A0D77D4" w14:textId="77777777">
        <w:tc>
          <w:tcPr>
            <w:tcW w:w="4508" w:type="dxa"/>
            <w:shd w:val="clear" w:color="auto" w:fill="auto"/>
          </w:tcPr>
          <w:p w14:paraId="0DB87152" w14:textId="77777777" w:rsidR="000B148D" w:rsidRPr="00966FF8" w:rsidRDefault="000B148D">
            <w:r w:rsidRPr="00966FF8">
              <w:t>Paclitaxel</w:t>
            </w:r>
          </w:p>
        </w:tc>
        <w:tc>
          <w:tcPr>
            <w:tcW w:w="4508" w:type="dxa"/>
          </w:tcPr>
          <w:p w14:paraId="77E01188" w14:textId="77777777" w:rsidR="000B148D" w:rsidRPr="00966FF8" w:rsidRDefault="000B148D">
            <w:r w:rsidRPr="00966FF8">
              <w:t>15 (8.2)</w:t>
            </w:r>
          </w:p>
        </w:tc>
      </w:tr>
    </w:tbl>
    <w:p w14:paraId="21BAEFBC" w14:textId="3A16A839" w:rsidR="000B148D" w:rsidRPr="00966FF8" w:rsidRDefault="000B148D" w:rsidP="000B148D">
      <w:pPr>
        <w:pStyle w:val="Footnotes"/>
      </w:pPr>
      <w:r w:rsidRPr="00966FF8">
        <w:t>Abbreviations: TPC, treatment of physician’s choice</w:t>
      </w:r>
      <w:r w:rsidRPr="00966FF8">
        <w:br/>
        <w:t>Source: Modi et al., ASCO 2022;</w:t>
      </w:r>
      <w:r w:rsidRPr="00966FF8">
        <w:fldChar w:fldCharType="begin"/>
      </w:r>
      <w:r w:rsidR="00CA6345">
        <w:instrText xml:space="preserve"> ADDIN ZOTERO_ITEM CSL_CITATION {"citationID":"JfAKDyk2","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rsidRPr="00966FF8">
        <w:fldChar w:fldCharType="separate"/>
      </w:r>
      <w:r w:rsidR="00CA6345" w:rsidRPr="00CA6345">
        <w:rPr>
          <w:rFonts w:cs="Arial"/>
          <w:szCs w:val="24"/>
          <w:vertAlign w:val="superscript"/>
        </w:rPr>
        <w:t>140</w:t>
      </w:r>
      <w:r w:rsidRPr="00966FF8">
        <w:fldChar w:fldCharType="end"/>
      </w:r>
      <w:r w:rsidRPr="00966FF8">
        <w:t xml:space="preserve"> Daiichi Sankyo Inc., 2022 (CSR; Data on File)</w:t>
      </w:r>
      <w:r w:rsidRPr="00966FF8">
        <w:fldChar w:fldCharType="begin"/>
      </w:r>
      <w:r w:rsidR="00CA6345">
        <w:instrText xml:space="preserve"> ADDIN ZOTERO_ITEM CSL_CITATION {"citationID":"SXoNCI8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p>
    <w:p w14:paraId="1B8BD278" w14:textId="77777777" w:rsidR="000B148D" w:rsidRPr="00966FF8" w:rsidRDefault="000B148D" w:rsidP="000B148D">
      <w:pPr>
        <w:pStyle w:val="Heading3"/>
      </w:pPr>
      <w:bookmarkStart w:id="191" w:name="_Toc124447835"/>
      <w:bookmarkStart w:id="192" w:name="_Ref127007557"/>
      <w:bookmarkStart w:id="193" w:name="_Toc129350862"/>
      <w:r w:rsidRPr="00966FF8">
        <w:t>Patient baseline characteristics</w:t>
      </w:r>
      <w:bookmarkEnd w:id="191"/>
      <w:bookmarkEnd w:id="192"/>
      <w:bookmarkEnd w:id="193"/>
    </w:p>
    <w:p w14:paraId="5E1610E5" w14:textId="4CA7A277" w:rsidR="000B148D" w:rsidRPr="00966FF8" w:rsidRDefault="000B148D" w:rsidP="000B148D">
      <w:pPr>
        <w:pStyle w:val="Body"/>
      </w:pPr>
      <w:bookmarkStart w:id="194" w:name="_Hlk114667973"/>
      <w:r w:rsidRPr="00966FF8">
        <w:t xml:space="preserve">Patient baseline characteristics for DESTINY-Breast04 are presented in </w:t>
      </w:r>
      <w:r w:rsidRPr="00966FF8">
        <w:rPr>
          <w:b/>
          <w:bCs/>
        </w:rPr>
        <w:fldChar w:fldCharType="begin"/>
      </w:r>
      <w:r w:rsidRPr="00966FF8">
        <w:rPr>
          <w:b/>
          <w:bCs/>
        </w:rPr>
        <w:instrText xml:space="preserve"> REF _Ref10138601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5</w:t>
      </w:r>
      <w:r w:rsidRPr="00966FF8">
        <w:rPr>
          <w:b/>
          <w:bCs/>
        </w:rPr>
        <w:fldChar w:fldCharType="end"/>
      </w:r>
      <w:r w:rsidRPr="00966FF8">
        <w:t>. Between December 27, 2018, and December 31, 2021, 557 patients with HER2-low mBC were enrolled at 161 centres in 19 countries.</w:t>
      </w:r>
      <w:r w:rsidRPr="00966FF8">
        <w:fldChar w:fldCharType="begin"/>
      </w:r>
      <w:r w:rsidR="00CA6345">
        <w:instrText xml:space="preserve"> ADDIN ZOTERO_ITEM CSL_CITATION {"citationID":"lswUgfpL","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t>
      </w:r>
      <w:bookmarkStart w:id="195" w:name="_Ref85795847"/>
      <w:bookmarkStart w:id="196" w:name="_Toc95826062"/>
      <w:bookmarkEnd w:id="194"/>
    </w:p>
    <w:p w14:paraId="0F931017" w14:textId="219CAFAA" w:rsidR="000B148D" w:rsidRPr="00966FF8" w:rsidRDefault="000B148D" w:rsidP="000B148D">
      <w:pPr>
        <w:pStyle w:val="Body"/>
      </w:pPr>
      <w:r>
        <w:t>D</w:t>
      </w:r>
      <w:r w:rsidRPr="00966FF8">
        <w:t>emographic</w:t>
      </w:r>
      <w:r>
        <w:t>ally</w:t>
      </w:r>
      <w:r w:rsidRPr="00966FF8">
        <w:t>, patients were generally well</w:t>
      </w:r>
      <w:r w:rsidR="00510EE1">
        <w:t xml:space="preserve"> balanced</w:t>
      </w:r>
      <w:r w:rsidRPr="00966FF8">
        <w:t xml:space="preserve"> across treatment arms at baseline</w:t>
      </w:r>
      <w:r>
        <w:t xml:space="preserve"> </w:t>
      </w:r>
      <w:r w:rsidRPr="00966FF8">
        <w:t>(</w:t>
      </w:r>
      <w:r w:rsidRPr="00966FF8">
        <w:rPr>
          <w:b/>
          <w:bCs/>
        </w:rPr>
        <w:fldChar w:fldCharType="begin"/>
      </w:r>
      <w:r w:rsidRPr="00966FF8">
        <w:rPr>
          <w:b/>
          <w:bCs/>
        </w:rPr>
        <w:instrText xml:space="preserve"> REF _Ref10138601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5</w:t>
      </w:r>
      <w:r w:rsidRPr="00966FF8">
        <w:rPr>
          <w:b/>
          <w:bCs/>
        </w:rPr>
        <w:fldChar w:fldCharType="end"/>
      </w:r>
      <w:r w:rsidRPr="00966FF8">
        <w:t>). Median age was similar in the T</w:t>
      </w:r>
      <w:r w:rsidRPr="00966FF8">
        <w:noBreakHyphen/>
        <w:t>DXd and TPC treatment arms (57.5 vs. 55.9 years in the FAS),</w:t>
      </w:r>
      <w:r>
        <w:fldChar w:fldCharType="begin"/>
      </w:r>
      <w:r w:rsidR="00CA6345">
        <w:instrText xml:space="preserve"> ADDIN ZOTERO_ITEM CSL_CITATION {"citationID":"6P5sy79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as was the proportion of patients who were female (99.5% vs</w:t>
      </w:r>
      <w:r>
        <w:t>.</w:t>
      </w:r>
      <w:r w:rsidRPr="00966FF8">
        <w:t xml:space="preserve"> 100%, FAS); only two male patients were enrolled (both in the T-DXd arm).</w:t>
      </w:r>
      <w:r>
        <w:fldChar w:fldCharType="begin"/>
      </w:r>
      <w:r w:rsidR="00CA6345">
        <w:instrText xml:space="preserve"> ADDIN ZOTERO_ITEM CSL_CITATION {"citationID":"AnXZQ29F","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The proportion of patients who were white, black, Asian, and </w:t>
      </w:r>
      <w:r w:rsidR="001428DE">
        <w:t>of other ethnicity</w:t>
      </w:r>
      <w:r w:rsidRPr="00966FF8">
        <w:t xml:space="preserve"> was similar between the T-DXd and TPC arms (in the FAS: white: 47.2% vs. 49.</w:t>
      </w:r>
      <w:r>
        <w:t>5</w:t>
      </w:r>
      <w:r w:rsidRPr="00966FF8">
        <w:t>%; black: 1.9% vs. 1.6%; Asian: 40.5% vs. 39.1%;</w:t>
      </w:r>
      <w:r w:rsidR="0005196D">
        <w:t>other</w:t>
      </w:r>
      <w:r w:rsidRPr="00966FF8">
        <w:t xml:space="preserve">: </w:t>
      </w:r>
      <w:r w:rsidR="0005196D">
        <w:t>10.5</w:t>
      </w:r>
      <w:r w:rsidRPr="00966FF8">
        <w:t xml:space="preserve">% vs. </w:t>
      </w:r>
      <w:r w:rsidR="0005196D">
        <w:t>9.2</w:t>
      </w:r>
      <w:r w:rsidRPr="00966FF8">
        <w:t>%)</w:t>
      </w:r>
      <w:r>
        <w:t>.</w:t>
      </w:r>
      <w:r>
        <w:fldChar w:fldCharType="begin"/>
      </w:r>
      <w:r w:rsidR="00CA6345">
        <w:instrText xml:space="preserve"> ADDIN ZOTERO_ITEM CSL_CITATION {"citationID":"zmdh5SVm","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Del="00FD20BF">
        <w:t xml:space="preserve"> </w:t>
      </w:r>
      <w:r>
        <w:t>Current smoking status was also similar in the T-DXd and TPC arms (</w:t>
      </w:r>
      <w:r w:rsidR="00294FDC" w:rsidRPr="00294FDC">
        <w:rPr>
          <w:color w:val="000000"/>
          <w:highlight w:val="black"/>
        </w:rPr>
        <w:t>xxxx</w:t>
      </w:r>
      <w:r>
        <w:t xml:space="preserve"> vs. </w:t>
      </w:r>
      <w:r w:rsidR="00294FDC" w:rsidRPr="00294FDC">
        <w:rPr>
          <w:color w:val="000000"/>
          <w:highlight w:val="black"/>
        </w:rPr>
        <w:t>xxxx</w:t>
      </w:r>
      <w:r>
        <w:t>; FAS).</w:t>
      </w:r>
      <w:r>
        <w:fldChar w:fldCharType="begin"/>
      </w:r>
      <w:r w:rsidR="00CA6345">
        <w:instrText xml:space="preserve"> ADDIN ZOTERO_ITEM CSL_CITATION {"citationID":"pcUEAI8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p>
    <w:p w14:paraId="17DCEF3E" w14:textId="450F5591" w:rsidR="000B148D" w:rsidRPr="00966FF8" w:rsidRDefault="000B148D" w:rsidP="000B148D">
      <w:pPr>
        <w:pStyle w:val="Body"/>
      </w:pPr>
      <w:r w:rsidRPr="00966FF8">
        <w:t>Baseline disease characteristics were also generally similar between the two treatment arms (</w:t>
      </w:r>
      <w:r w:rsidRPr="00966FF8">
        <w:rPr>
          <w:b/>
          <w:bCs/>
        </w:rPr>
        <w:fldChar w:fldCharType="begin"/>
      </w:r>
      <w:r w:rsidRPr="00966FF8">
        <w:rPr>
          <w:b/>
          <w:bCs/>
        </w:rPr>
        <w:instrText xml:space="preserve"> REF _Ref10138601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5</w:t>
      </w:r>
      <w:r w:rsidRPr="00966FF8">
        <w:rPr>
          <w:b/>
          <w:bCs/>
        </w:rPr>
        <w:fldChar w:fldCharType="end"/>
      </w:r>
      <w:r w:rsidRPr="00966FF8">
        <w:t>). The proportion of patients with HER2-low IHC 1+ was the same in each arm (57.6%, FAS), as was the proportion with IHC2+/ISH-negative (42.4%, FAS).</w:t>
      </w:r>
      <w:r>
        <w:fldChar w:fldCharType="begin"/>
      </w:r>
      <w:r w:rsidR="00CA6345">
        <w:instrText xml:space="preserve"> ADDIN ZOTERO_ITEM CSL_CITATION {"citationID":"kddziZr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The proportion of patients with positive hormone receptor status was also similar for T-DXd v</w:t>
      </w:r>
      <w:r>
        <w:t>s.</w:t>
      </w:r>
      <w:r w:rsidRPr="00966FF8">
        <w:t xml:space="preserve"> TPC (89.3% vs. 90.2%, FAS).</w:t>
      </w:r>
      <w:r>
        <w:fldChar w:fldCharType="begin"/>
      </w:r>
      <w:r w:rsidR="00CA6345">
        <w:instrText xml:space="preserve"> ADDIN ZOTERO_ITEM CSL_CITATION {"citationID":"lkUAxhb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The proportion of patients with ECOG performance status 1 </w:t>
      </w:r>
      <w:r>
        <w:t xml:space="preserve">was </w:t>
      </w:r>
      <w:r w:rsidRPr="00966FF8">
        <w:t>slightly higher in the T-DXd arm (46.4 vs. 42.9%; FAS).</w:t>
      </w:r>
      <w:r>
        <w:fldChar w:fldCharType="begin"/>
      </w:r>
      <w:r w:rsidR="00CA6345">
        <w:instrText xml:space="preserve"> ADDIN ZOTERO_ITEM CSL_CITATION {"citationID":"OyyZ5WUS","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Similarly, a slightly higher proportion of T-DXd v</w:t>
      </w:r>
      <w:r>
        <w:t>s.</w:t>
      </w:r>
      <w:r w:rsidRPr="00966FF8">
        <w:t xml:space="preserve"> TPC had baseline liver metastases (71.3% vs. 66.8%, FAS),</w:t>
      </w:r>
      <w:r>
        <w:fldChar w:fldCharType="begin"/>
      </w:r>
      <w:r w:rsidR="00CA6345">
        <w:instrText xml:space="preserve"> ADDIN ZOTERO_ITEM CSL_CITATION {"citationID":"NOsuNhN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and visceral disease (</w:t>
      </w:r>
      <w:r w:rsidR="00294FDC" w:rsidRPr="00294FDC">
        <w:rPr>
          <w:color w:val="000000"/>
          <w:highlight w:val="black"/>
        </w:rPr>
        <w:t>xxxxx</w:t>
      </w:r>
      <w:r w:rsidRPr="00966FF8">
        <w:t xml:space="preserve"> vs. </w:t>
      </w:r>
      <w:r w:rsidR="00294FDC" w:rsidRPr="00294FDC">
        <w:rPr>
          <w:color w:val="000000"/>
          <w:highlight w:val="black"/>
        </w:rPr>
        <w:t>xxxxx</w:t>
      </w:r>
      <w:r w:rsidRPr="00966FF8">
        <w:t>; FAS).</w:t>
      </w:r>
      <w:r>
        <w:fldChar w:fldCharType="begin"/>
      </w:r>
      <w:r w:rsidR="00CA6345">
        <w:instrText xml:space="preserve"> ADDIN ZOTERO_ITEM CSL_CITATION {"citationID":"zSeonCk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966FF8">
        <w:t xml:space="preserve"> The proportion</w:t>
      </w:r>
      <w:r w:rsidR="00D870AE">
        <w:t>s</w:t>
      </w:r>
      <w:r w:rsidRPr="00966FF8">
        <w:t xml:space="preserve"> with baseline lung</w:t>
      </w:r>
      <w:r w:rsidRPr="00966FF8" w:rsidDel="00B614AE">
        <w:t xml:space="preserve"> metastases (</w:t>
      </w:r>
      <w:r w:rsidRPr="00966FF8">
        <w:t>32.2% vs</w:t>
      </w:r>
      <w:r>
        <w:t>.</w:t>
      </w:r>
      <w:r w:rsidRPr="00966FF8">
        <w:t xml:space="preserve"> 34.2% </w:t>
      </w:r>
      <w:r w:rsidR="005C4E78" w:rsidRPr="00966FF8">
        <w:t xml:space="preserve">for T-DXd </w:t>
      </w:r>
      <w:r w:rsidR="004341E0">
        <w:t>and</w:t>
      </w:r>
      <w:r w:rsidR="005C4E78" w:rsidRPr="00966FF8">
        <w:t xml:space="preserve"> TPC</w:t>
      </w:r>
      <w:r w:rsidR="004341E0">
        <w:t>, respectively</w:t>
      </w:r>
      <w:r w:rsidR="005C4E78" w:rsidRPr="00966FF8">
        <w:t xml:space="preserve"> </w:t>
      </w:r>
      <w:r w:rsidR="006F7F8D">
        <w:t>[</w:t>
      </w:r>
      <w:r w:rsidRPr="00966FF8">
        <w:t>FAS</w:t>
      </w:r>
      <w:r w:rsidR="006F7F8D">
        <w:t>]</w:t>
      </w:r>
      <w:r w:rsidRPr="00966FF8">
        <w:t>)</w:t>
      </w:r>
      <w:r>
        <w:fldChar w:fldCharType="begin"/>
      </w:r>
      <w:r w:rsidR="00CA6345">
        <w:instrText xml:space="preserve"> ADDIN ZOTERO_ITEM CSL_CITATION {"citationID":"BYaLEJCp","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w:t>
      </w:r>
      <w:r w:rsidR="00C04FCE">
        <w:t xml:space="preserve">and </w:t>
      </w:r>
      <w:r w:rsidR="00B614AE" w:rsidRPr="00966FF8">
        <w:t>stable brain metastases (6.4% vs. 4.3%, FAS)</w:t>
      </w:r>
      <w:r w:rsidR="00B614AE">
        <w:fldChar w:fldCharType="begin"/>
      </w:r>
      <w:r w:rsidR="00CA6345">
        <w:instrText xml:space="preserve"> ADDIN ZOTERO_ITEM CSL_CITATION {"citationID":"WScn69z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B614AE">
        <w:fldChar w:fldCharType="separate"/>
      </w:r>
      <w:r w:rsidR="00FD57F4" w:rsidRPr="00FD57F4">
        <w:rPr>
          <w:rFonts w:cs="Arial"/>
          <w:szCs w:val="24"/>
          <w:vertAlign w:val="superscript"/>
        </w:rPr>
        <w:t>6</w:t>
      </w:r>
      <w:r w:rsidR="00B614AE">
        <w:fldChar w:fldCharType="end"/>
      </w:r>
      <w:r w:rsidR="00C04FCE" w:rsidRPr="00C04FCE">
        <w:t xml:space="preserve"> </w:t>
      </w:r>
      <w:r w:rsidR="00D870AE">
        <w:t>were</w:t>
      </w:r>
      <w:r w:rsidR="00C04FCE" w:rsidRPr="00966FF8">
        <w:t xml:space="preserve"> </w:t>
      </w:r>
      <w:r w:rsidR="00C04FCE">
        <w:t>similar</w:t>
      </w:r>
      <w:r w:rsidR="00EF70CB">
        <w:t xml:space="preserve">. </w:t>
      </w:r>
    </w:p>
    <w:p w14:paraId="11D2C96F" w14:textId="0C98CFF8" w:rsidR="000B148D" w:rsidRDefault="000B148D" w:rsidP="000B148D">
      <w:pPr>
        <w:pStyle w:val="Body"/>
      </w:pPr>
      <w:r w:rsidRPr="00966FF8">
        <w:t xml:space="preserve">In terms of prior BC therapies </w:t>
      </w:r>
      <w:r w:rsidR="002A026F" w:rsidRPr="00966FF8">
        <w:t xml:space="preserve">(including </w:t>
      </w:r>
      <w:r w:rsidR="004C7B11">
        <w:t>CDK4/6i/</w:t>
      </w:r>
      <w:r w:rsidR="002A026F" w:rsidRPr="00966FF8">
        <w:t>ET</w:t>
      </w:r>
      <w:r w:rsidR="00A70663">
        <w:t xml:space="preserve">, </w:t>
      </w:r>
      <w:r w:rsidR="002A026F" w:rsidRPr="00966FF8">
        <w:t xml:space="preserve">targeted therapies </w:t>
      </w:r>
      <w:r w:rsidR="00A70663">
        <w:t>and</w:t>
      </w:r>
      <w:r w:rsidR="002A026F" w:rsidRPr="00966FF8">
        <w:t xml:space="preserve"> chemotherapies</w:t>
      </w:r>
      <w:r w:rsidR="002A026F">
        <w:t xml:space="preserve">; </w:t>
      </w:r>
      <w:r w:rsidRPr="00966FF8">
        <w:rPr>
          <w:b/>
          <w:bCs/>
        </w:rPr>
        <w:fldChar w:fldCharType="begin"/>
      </w:r>
      <w:r w:rsidRPr="00966FF8">
        <w:rPr>
          <w:b/>
          <w:bCs/>
        </w:rPr>
        <w:instrText xml:space="preserve"> REF _Ref101386017 \h  \* MERGEFORMAT </w:instrText>
      </w:r>
      <w:r w:rsidRPr="00966FF8">
        <w:rPr>
          <w:b/>
          <w:bCs/>
        </w:rPr>
      </w:r>
      <w:r w:rsidRPr="00966FF8">
        <w:rPr>
          <w:b/>
          <w:bCs/>
        </w:rPr>
        <w:fldChar w:fldCharType="separate"/>
      </w:r>
      <w:r w:rsidR="00145F42" w:rsidRPr="00145F42">
        <w:rPr>
          <w:b/>
          <w:bCs/>
        </w:rPr>
        <w:t xml:space="preserve">Table </w:t>
      </w:r>
      <w:r w:rsidR="00145F42" w:rsidRPr="00145F42">
        <w:rPr>
          <w:b/>
          <w:bCs/>
          <w:noProof/>
        </w:rPr>
        <w:t>15</w:t>
      </w:r>
      <w:r w:rsidRPr="00966FF8">
        <w:rPr>
          <w:b/>
          <w:bCs/>
        </w:rPr>
        <w:fldChar w:fldCharType="end"/>
      </w:r>
      <w:r w:rsidRPr="00966FF8">
        <w:t xml:space="preserve">), </w:t>
      </w:r>
      <w:r w:rsidRPr="00B11A58">
        <w:t>the</w:t>
      </w:r>
      <w:r w:rsidRPr="00966FF8">
        <w:t xml:space="preserve"> median </w:t>
      </w:r>
      <w:r>
        <w:t xml:space="preserve">number of </w:t>
      </w:r>
      <w:r w:rsidRPr="00966FF8">
        <w:t>line</w:t>
      </w:r>
      <w:r>
        <w:t>s</w:t>
      </w:r>
      <w:r w:rsidRPr="00966FF8">
        <w:t xml:space="preserve"> of prior systemic therapy </w:t>
      </w:r>
      <w:r>
        <w:t xml:space="preserve">in any setting and </w:t>
      </w:r>
      <w:r w:rsidR="005334DB">
        <w:t xml:space="preserve">in </w:t>
      </w:r>
      <w:r>
        <w:t>the</w:t>
      </w:r>
      <w:r w:rsidRPr="00966FF8">
        <w:t xml:space="preserve"> metastatic </w:t>
      </w:r>
      <w:r>
        <w:t>setting</w:t>
      </w:r>
      <w:r w:rsidRPr="00966FF8">
        <w:t xml:space="preserve"> was </w:t>
      </w:r>
      <w:r w:rsidR="00294FDC" w:rsidRPr="00294FDC">
        <w:rPr>
          <w:color w:val="000000"/>
          <w:highlight w:val="black"/>
        </w:rPr>
        <w:t>x</w:t>
      </w:r>
      <w:r>
        <w:t xml:space="preserve"> and </w:t>
      </w:r>
      <w:r w:rsidRPr="00A22ECF">
        <w:t>3</w:t>
      </w:r>
      <w:r>
        <w:t>, respectively,</w:t>
      </w:r>
      <w:r w:rsidRPr="00966FF8">
        <w:t xml:space="preserve"> in both treatment arms</w:t>
      </w:r>
      <w:r>
        <w:t>.</w:t>
      </w:r>
      <w:r>
        <w:fldChar w:fldCharType="begin"/>
      </w:r>
      <w:r w:rsidR="00CA6345">
        <w:instrText xml:space="preserve"> ADDIN ZOTERO_ITEM CSL_CITATION {"citationID":"0XBoSuOM","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966FF8">
        <w:t xml:space="preserve"> </w:t>
      </w:r>
      <w:r>
        <w:t>T</w:t>
      </w:r>
      <w:r w:rsidRPr="00966FF8">
        <w:t xml:space="preserve">he </w:t>
      </w:r>
      <w:r w:rsidRPr="00966FF8">
        <w:lastRenderedPageBreak/>
        <w:t xml:space="preserve">proportion of patients with 1, 2, or </w:t>
      </w:r>
      <w:r w:rsidRPr="00966FF8">
        <w:rPr>
          <w:rFonts w:cs="Arial"/>
        </w:rPr>
        <w:t>≥</w:t>
      </w:r>
      <w:r w:rsidRPr="00966FF8">
        <w:t xml:space="preserve">3 prior lines of systemic treatment </w:t>
      </w:r>
      <w:r>
        <w:t xml:space="preserve">in the metastatic setting </w:t>
      </w:r>
      <w:r w:rsidRPr="00966FF8">
        <w:t>was</w:t>
      </w:r>
      <w:r>
        <w:t xml:space="preserve"> </w:t>
      </w:r>
      <w:r w:rsidRPr="00966FF8">
        <w:t>similar between treatment arms.</w:t>
      </w:r>
      <w:r>
        <w:fldChar w:fldCharType="begin"/>
      </w:r>
      <w:r w:rsidR="00CA6345">
        <w:instrText xml:space="preserve"> ADDIN ZOTERO_ITEM CSL_CITATION {"citationID":"oYCZtnE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966FF8">
        <w:t xml:space="preserve"> </w:t>
      </w:r>
    </w:p>
    <w:p w14:paraId="5E866BBB" w14:textId="0D1AE0DA" w:rsidR="000B148D" w:rsidRDefault="000B148D" w:rsidP="000B148D">
      <w:pPr>
        <w:pStyle w:val="Body"/>
      </w:pPr>
      <w:r>
        <w:t>The median number of prior lines of ET</w:t>
      </w:r>
      <w:r w:rsidR="00A31FBF">
        <w:t xml:space="preserve"> in any setting</w:t>
      </w:r>
      <w:r>
        <w:t xml:space="preserve"> </w:t>
      </w:r>
      <w:r w:rsidR="00E12BDB">
        <w:t>and</w:t>
      </w:r>
      <w:r>
        <w:t xml:space="preserve"> in the metastatic setting was </w:t>
      </w:r>
      <w:r w:rsidR="00294FDC" w:rsidRPr="00294FDC">
        <w:rPr>
          <w:color w:val="000000"/>
          <w:highlight w:val="black"/>
        </w:rPr>
        <w:t>x</w:t>
      </w:r>
      <w:r>
        <w:t xml:space="preserve"> and </w:t>
      </w:r>
      <w:r w:rsidR="00294FDC" w:rsidRPr="00294FDC">
        <w:rPr>
          <w:color w:val="000000"/>
          <w:highlight w:val="black"/>
        </w:rPr>
        <w:t>x</w:t>
      </w:r>
      <w:r>
        <w:t>, respectively, in both treatment arms.</w:t>
      </w:r>
      <w:r>
        <w:fldChar w:fldCharType="begin"/>
      </w:r>
      <w:r w:rsidR="00CA6345">
        <w:instrText xml:space="preserve"> ADDIN ZOTERO_ITEM CSL_CITATION {"citationID":"PY6SSCG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r w:rsidRPr="00966FF8">
        <w:t>The proportion of patients who received</w:t>
      </w:r>
      <w:r>
        <w:t xml:space="preserve"> prior ET and who received</w:t>
      </w:r>
      <w:r w:rsidRPr="00966FF8">
        <w:t xml:space="preserve"> 0, 1, 2 or </w:t>
      </w:r>
      <w:r w:rsidRPr="00966FF8">
        <w:rPr>
          <w:rFonts w:cs="Arial"/>
        </w:rPr>
        <w:t>≥</w:t>
      </w:r>
      <w:r w:rsidRPr="00966FF8">
        <w:t>3 prior lines of ET in the metastatic setting was similar between treatment arms.</w:t>
      </w:r>
      <w:r w:rsidRPr="00966FF8">
        <w:fldChar w:fldCharType="begin"/>
      </w:r>
      <w:r w:rsidR="00CA6345">
        <w:instrText xml:space="preserve"> ADDIN ZOTERO_ITEM CSL_CITATION {"citationID":"YHREhzp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t>
      </w:r>
    </w:p>
    <w:p w14:paraId="65DFDEEA" w14:textId="49A2C74B" w:rsidR="000B148D" w:rsidRPr="00966FF8" w:rsidRDefault="000B148D" w:rsidP="000B148D">
      <w:pPr>
        <w:pStyle w:val="Body"/>
      </w:pPr>
      <w:r>
        <w:t xml:space="preserve">The median number of prior lines of chemotherapy </w:t>
      </w:r>
      <w:r w:rsidR="00716A18">
        <w:t>in any setting and</w:t>
      </w:r>
      <w:r>
        <w:t xml:space="preserve"> in the metastatic setting was </w:t>
      </w:r>
      <w:r w:rsidR="00294FDC" w:rsidRPr="00294FDC">
        <w:rPr>
          <w:color w:val="000000"/>
          <w:highlight w:val="black"/>
        </w:rPr>
        <w:t>x</w:t>
      </w:r>
      <w:r>
        <w:t xml:space="preserve"> and </w:t>
      </w:r>
      <w:r w:rsidR="00294FDC" w:rsidRPr="00294FDC">
        <w:rPr>
          <w:color w:val="000000"/>
          <w:highlight w:val="black"/>
        </w:rPr>
        <w:t>x</w:t>
      </w:r>
      <w:r>
        <w:t>, respectively, in both treatment arms.</w:t>
      </w:r>
      <w:r>
        <w:fldChar w:fldCharType="begin"/>
      </w:r>
      <w:r w:rsidR="00CA6345">
        <w:instrText xml:space="preserve"> ADDIN ZOTERO_ITEM CSL_CITATION {"citationID":"eCwZL95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As per the eligibility criteria, nearly all</w:t>
      </w:r>
      <w:r w:rsidRPr="00966FF8">
        <w:t xml:space="preserve"> patients </w:t>
      </w:r>
      <w:r>
        <w:t xml:space="preserve">in both treatment arms </w:t>
      </w:r>
      <w:r w:rsidRPr="00966FF8">
        <w:t>had received one or two prior lines of chemotherapy in the metastatic setting</w:t>
      </w:r>
      <w:r w:rsidRPr="002612F7">
        <w:rPr>
          <w:rStyle w:val="FootnoteReference"/>
        </w:rPr>
        <w:footnoteReference w:id="10"/>
      </w:r>
      <w:r>
        <w:t xml:space="preserve"> (</w:t>
      </w:r>
      <w:r w:rsidR="00294FDC" w:rsidRPr="00294FDC">
        <w:rPr>
          <w:color w:val="000000"/>
          <w:highlight w:val="black"/>
        </w:rPr>
        <w:t>xxxxx</w:t>
      </w:r>
      <w:r>
        <w:t xml:space="preserve"> vs. </w:t>
      </w:r>
      <w:r w:rsidR="00294FDC" w:rsidRPr="00294FDC">
        <w:rPr>
          <w:color w:val="000000"/>
          <w:highlight w:val="black"/>
        </w:rPr>
        <w:t>xxxxx</w:t>
      </w:r>
      <w:r>
        <w:t xml:space="preserve"> in the T-DXd and TPC arms, respectively)</w:t>
      </w:r>
      <w:r w:rsidRPr="00966FF8">
        <w:t>,</w:t>
      </w:r>
      <w:r w:rsidRPr="00966FF8">
        <w:fldChar w:fldCharType="begin"/>
      </w:r>
      <w:r w:rsidR="00CA6345">
        <w:instrText xml:space="preserve"> ADDIN ZOTERO_ITEM CSL_CITATION {"citationID":"BQSMEjlh","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hich aligns to the scope of this appraisal</w:t>
      </w:r>
      <w:r w:rsidRPr="00966FF8">
        <w:fldChar w:fldCharType="begin"/>
      </w:r>
      <w:r w:rsidR="00CA6345">
        <w:instrText xml:space="preserve"> ADDIN ZOTERO_ITEM CSL_CITATION {"citationID":"PDirzbPQ","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966FF8">
        <w:fldChar w:fldCharType="separate"/>
      </w:r>
      <w:r w:rsidR="00FD57F4" w:rsidRPr="00FD57F4">
        <w:rPr>
          <w:rFonts w:cs="Arial"/>
          <w:szCs w:val="24"/>
          <w:vertAlign w:val="superscript"/>
        </w:rPr>
        <w:t>1</w:t>
      </w:r>
      <w:r w:rsidRPr="00966FF8">
        <w:fldChar w:fldCharType="end"/>
      </w:r>
      <w:r w:rsidRPr="00966FF8">
        <w:t xml:space="preserve"> and proposed positioning of T-DXd in HER2-low u/mBC in the UK. The proportion of patients who had received one prior line of chemotherapy in the metastatic setting was slightly higher in the T-DXd v</w:t>
      </w:r>
      <w:r>
        <w:t>s.</w:t>
      </w:r>
      <w:r w:rsidRPr="00966FF8">
        <w:t xml:space="preserve"> TPC arm (</w:t>
      </w:r>
      <w:r w:rsidR="00294FDC" w:rsidRPr="00294FDC">
        <w:rPr>
          <w:color w:val="000000"/>
          <w:highlight w:val="black"/>
        </w:rPr>
        <w:t>xxxxx</w:t>
      </w:r>
      <w:r w:rsidRPr="00966FF8">
        <w:t xml:space="preserve"> vs </w:t>
      </w:r>
      <w:r w:rsidR="00294FDC" w:rsidRPr="00294FDC">
        <w:rPr>
          <w:color w:val="000000"/>
          <w:highlight w:val="black"/>
        </w:rPr>
        <w:t>xxxxx</w:t>
      </w:r>
      <w:r w:rsidRPr="00966FF8">
        <w:t>; FAS), and slightly lower for two prior lines of chemotherapy in the metastatic setting (</w:t>
      </w:r>
      <w:r w:rsidR="00294FDC" w:rsidRPr="00294FDC">
        <w:rPr>
          <w:color w:val="000000"/>
          <w:highlight w:val="black"/>
        </w:rPr>
        <w:t>xxxxx</w:t>
      </w:r>
      <w:r w:rsidRPr="00966FF8">
        <w:t xml:space="preserve"> vs</w:t>
      </w:r>
      <w:r>
        <w:t>.</w:t>
      </w:r>
      <w:r w:rsidRPr="00966FF8">
        <w:t xml:space="preserve"> </w:t>
      </w:r>
      <w:r w:rsidR="00294FDC" w:rsidRPr="00294FDC">
        <w:rPr>
          <w:color w:val="000000"/>
          <w:highlight w:val="black"/>
        </w:rPr>
        <w:t>xxxxx</w:t>
      </w:r>
      <w:r w:rsidRPr="00966FF8">
        <w:t>; FAS).</w:t>
      </w:r>
      <w:r w:rsidRPr="00966FF8">
        <w:fldChar w:fldCharType="begin"/>
      </w:r>
      <w:r w:rsidR="00CA6345">
        <w:instrText xml:space="preserve"> ADDIN ZOTERO_ITEM CSL_CITATION {"citationID":"g3U70fP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966FF8">
        <w:fldChar w:fldCharType="separate"/>
      </w:r>
      <w:r w:rsidR="00FD57F4" w:rsidRPr="00FD57F4">
        <w:rPr>
          <w:rFonts w:cs="Arial"/>
          <w:szCs w:val="24"/>
          <w:vertAlign w:val="superscript"/>
        </w:rPr>
        <w:t>7</w:t>
      </w:r>
      <w:r w:rsidRPr="00966FF8">
        <w:fldChar w:fldCharType="end"/>
      </w:r>
      <w:r w:rsidRPr="00966FF8">
        <w:t xml:space="preserve"> </w:t>
      </w:r>
    </w:p>
    <w:p w14:paraId="5877AC1F" w14:textId="5CA33670" w:rsidR="000B148D" w:rsidRDefault="000B148D" w:rsidP="000B148D">
      <w:pPr>
        <w:pStyle w:val="Body"/>
      </w:pPr>
      <w:r>
        <w:t>The proportion of patients who had received prior ET, targeted therapy including CDK4/6 inhibitors and immunotherapy, and chemotherapy was also similar across the two arms.</w:t>
      </w:r>
      <w:r>
        <w:fldChar w:fldCharType="begin"/>
      </w:r>
      <w:r w:rsidR="00CA6345">
        <w:instrText xml:space="preserve"> ADDIN ZOTERO_ITEM CSL_CITATION {"citationID":"reAwGKQ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p>
    <w:p w14:paraId="0212F76F" w14:textId="7EF07D63" w:rsidR="000B148D" w:rsidRPr="00966FF8" w:rsidRDefault="000B148D" w:rsidP="000B148D">
      <w:pPr>
        <w:pStyle w:val="Caption"/>
      </w:pPr>
      <w:bookmarkStart w:id="197" w:name="_Ref101386017"/>
      <w:bookmarkStart w:id="198" w:name="_Toc124447875"/>
      <w:bookmarkStart w:id="199" w:name="_Toc129350990"/>
      <w:r w:rsidRPr="00966FF8">
        <w:t xml:space="preserve">Table </w:t>
      </w:r>
      <w:r w:rsidRPr="00966FF8">
        <w:fldChar w:fldCharType="begin"/>
      </w:r>
      <w:r w:rsidRPr="00966FF8">
        <w:instrText>SEQ Table \* ARABIC</w:instrText>
      </w:r>
      <w:r w:rsidRPr="00966FF8">
        <w:fldChar w:fldCharType="separate"/>
      </w:r>
      <w:r w:rsidR="00145F42">
        <w:rPr>
          <w:noProof/>
        </w:rPr>
        <w:t>15</w:t>
      </w:r>
      <w:r w:rsidRPr="00966FF8">
        <w:fldChar w:fldCharType="end"/>
      </w:r>
      <w:bookmarkEnd w:id="195"/>
      <w:bookmarkEnd w:id="197"/>
      <w:r w:rsidRPr="00966FF8">
        <w:t>: DESTINY-Breast04 | Patient baseline characteristics</w:t>
      </w:r>
      <w:bookmarkEnd w:id="198"/>
      <w:bookmarkEnd w:id="199"/>
      <w:r w:rsidRPr="00966FF8">
        <w:t xml:space="preserve"> </w:t>
      </w:r>
      <w:bookmarkEnd w:id="196"/>
    </w:p>
    <w:tbl>
      <w:tblPr>
        <w:tblStyle w:val="TableGrid"/>
        <w:tblW w:w="8914" w:type="dxa"/>
        <w:tblLayout w:type="fixed"/>
        <w:tblCellMar>
          <w:left w:w="28" w:type="dxa"/>
          <w:right w:w="28" w:type="dxa"/>
        </w:tblCellMar>
        <w:tblLook w:val="04A0" w:firstRow="1" w:lastRow="0" w:firstColumn="1" w:lastColumn="0" w:noHBand="0" w:noVBand="1"/>
      </w:tblPr>
      <w:tblGrid>
        <w:gridCol w:w="2972"/>
        <w:gridCol w:w="1485"/>
        <w:gridCol w:w="1486"/>
        <w:gridCol w:w="1485"/>
        <w:gridCol w:w="1486"/>
      </w:tblGrid>
      <w:tr w:rsidR="000B148D" w:rsidRPr="00966FF8" w14:paraId="13C40425" w14:textId="77777777">
        <w:trPr>
          <w:trHeight w:val="20"/>
          <w:tblHeader/>
        </w:trPr>
        <w:tc>
          <w:tcPr>
            <w:tcW w:w="2972" w:type="dxa"/>
            <w:vMerge w:val="restart"/>
            <w:shd w:val="clear" w:color="auto" w:fill="F2F2F2" w:themeFill="background1" w:themeFillShade="F2"/>
            <w:vAlign w:val="center"/>
          </w:tcPr>
          <w:p w14:paraId="2CAB0C75" w14:textId="77777777" w:rsidR="000B148D" w:rsidRPr="00966FF8" w:rsidRDefault="000B148D" w:rsidP="00617689">
            <w:pPr>
              <w:pStyle w:val="Tableheading"/>
              <w:spacing w:before="0" w:after="0"/>
            </w:pPr>
            <w:r w:rsidRPr="00966FF8">
              <w:t>Characteristic</w:t>
            </w:r>
          </w:p>
        </w:tc>
        <w:tc>
          <w:tcPr>
            <w:tcW w:w="2971" w:type="dxa"/>
            <w:gridSpan w:val="2"/>
            <w:shd w:val="clear" w:color="auto" w:fill="F2F2F2" w:themeFill="background1" w:themeFillShade="F2"/>
            <w:vAlign w:val="center"/>
          </w:tcPr>
          <w:p w14:paraId="3909A1A6" w14:textId="77777777" w:rsidR="000B148D" w:rsidRPr="00966FF8" w:rsidRDefault="000B148D" w:rsidP="00617689">
            <w:pPr>
              <w:pStyle w:val="Tableheading"/>
              <w:spacing w:before="0" w:after="0"/>
              <w:jc w:val="center"/>
            </w:pPr>
            <w:r w:rsidRPr="00966FF8">
              <w:t>HR-positive cohort</w:t>
            </w:r>
          </w:p>
        </w:tc>
        <w:tc>
          <w:tcPr>
            <w:tcW w:w="2971" w:type="dxa"/>
            <w:gridSpan w:val="2"/>
            <w:shd w:val="clear" w:color="auto" w:fill="F2F2F2" w:themeFill="background1" w:themeFillShade="F2"/>
            <w:vAlign w:val="center"/>
          </w:tcPr>
          <w:p w14:paraId="418B302D" w14:textId="77777777" w:rsidR="000B148D" w:rsidRPr="00966FF8" w:rsidRDefault="000B148D" w:rsidP="00617689">
            <w:pPr>
              <w:pStyle w:val="Tableheading"/>
              <w:spacing w:before="0" w:after="0"/>
              <w:jc w:val="center"/>
            </w:pPr>
            <w:r w:rsidRPr="00966FF8">
              <w:t>FAS</w:t>
            </w:r>
          </w:p>
        </w:tc>
      </w:tr>
      <w:tr w:rsidR="000B148D" w:rsidRPr="00966FF8" w14:paraId="500843F9" w14:textId="77777777">
        <w:trPr>
          <w:trHeight w:val="20"/>
          <w:tblHeader/>
        </w:trPr>
        <w:tc>
          <w:tcPr>
            <w:tcW w:w="2972" w:type="dxa"/>
            <w:vMerge/>
            <w:shd w:val="clear" w:color="auto" w:fill="F2F2F2" w:themeFill="background1" w:themeFillShade="F2"/>
            <w:vAlign w:val="center"/>
          </w:tcPr>
          <w:p w14:paraId="61DFB217" w14:textId="77777777" w:rsidR="000B148D" w:rsidRPr="00966FF8" w:rsidRDefault="000B148D" w:rsidP="00617689">
            <w:pPr>
              <w:pStyle w:val="Tableheading"/>
              <w:spacing w:before="0" w:after="0"/>
            </w:pPr>
          </w:p>
        </w:tc>
        <w:tc>
          <w:tcPr>
            <w:tcW w:w="1485" w:type="dxa"/>
            <w:shd w:val="clear" w:color="auto" w:fill="F2F2F2" w:themeFill="background1" w:themeFillShade="F2"/>
            <w:vAlign w:val="center"/>
          </w:tcPr>
          <w:p w14:paraId="5DC01477" w14:textId="77777777" w:rsidR="000B148D" w:rsidRPr="00966FF8" w:rsidRDefault="000B148D" w:rsidP="00617689">
            <w:pPr>
              <w:pStyle w:val="Tableheading"/>
              <w:spacing w:before="0" w:after="0"/>
              <w:jc w:val="center"/>
            </w:pPr>
            <w:r w:rsidRPr="00966FF8">
              <w:t>T-DXd</w:t>
            </w:r>
          </w:p>
          <w:p w14:paraId="2CDDF997" w14:textId="77777777" w:rsidR="000B148D" w:rsidRPr="00966FF8" w:rsidRDefault="000B148D" w:rsidP="00617689">
            <w:pPr>
              <w:pStyle w:val="Tableheading"/>
              <w:spacing w:before="0" w:after="0"/>
              <w:jc w:val="center"/>
            </w:pPr>
            <w:r w:rsidRPr="00966FF8">
              <w:t>(</w:t>
            </w:r>
            <w:r>
              <w:t>N=</w:t>
            </w:r>
            <w:r w:rsidRPr="00966FF8">
              <w:t>331)</w:t>
            </w:r>
          </w:p>
        </w:tc>
        <w:tc>
          <w:tcPr>
            <w:tcW w:w="1486" w:type="dxa"/>
            <w:shd w:val="clear" w:color="auto" w:fill="F2F2F2" w:themeFill="background1" w:themeFillShade="F2"/>
            <w:vAlign w:val="center"/>
          </w:tcPr>
          <w:p w14:paraId="5ABCDFF5" w14:textId="77777777" w:rsidR="000B148D" w:rsidRPr="00966FF8" w:rsidRDefault="000B148D" w:rsidP="00617689">
            <w:pPr>
              <w:pStyle w:val="Tableheading"/>
              <w:spacing w:before="0" w:after="0"/>
              <w:jc w:val="center"/>
            </w:pPr>
            <w:r w:rsidRPr="00966FF8">
              <w:t>TPC</w:t>
            </w:r>
          </w:p>
          <w:p w14:paraId="1AE8AC7F" w14:textId="77777777" w:rsidR="000B148D" w:rsidRPr="00966FF8" w:rsidRDefault="000B148D" w:rsidP="00617689">
            <w:pPr>
              <w:pStyle w:val="Tableheading"/>
              <w:spacing w:before="0" w:after="0"/>
              <w:jc w:val="center"/>
            </w:pPr>
            <w:r w:rsidRPr="00966FF8">
              <w:t>(</w:t>
            </w:r>
            <w:r>
              <w:t>N=</w:t>
            </w:r>
            <w:r w:rsidRPr="00966FF8">
              <w:t>163)</w:t>
            </w:r>
          </w:p>
        </w:tc>
        <w:tc>
          <w:tcPr>
            <w:tcW w:w="1485" w:type="dxa"/>
            <w:shd w:val="clear" w:color="auto" w:fill="F2F2F2" w:themeFill="background1" w:themeFillShade="F2"/>
            <w:vAlign w:val="center"/>
          </w:tcPr>
          <w:p w14:paraId="6B2E4C97" w14:textId="77777777" w:rsidR="000B148D" w:rsidRPr="00966FF8" w:rsidRDefault="000B148D" w:rsidP="00617689">
            <w:pPr>
              <w:pStyle w:val="Tableheading"/>
              <w:spacing w:before="0" w:after="0"/>
              <w:jc w:val="center"/>
            </w:pPr>
            <w:r w:rsidRPr="00966FF8">
              <w:t>T-DXd</w:t>
            </w:r>
          </w:p>
          <w:p w14:paraId="6A3D2F7E" w14:textId="77777777" w:rsidR="000B148D" w:rsidRPr="00966FF8" w:rsidRDefault="000B148D" w:rsidP="00617689">
            <w:pPr>
              <w:pStyle w:val="Tableheading"/>
              <w:spacing w:before="0" w:after="0"/>
              <w:jc w:val="center"/>
            </w:pPr>
            <w:r w:rsidRPr="00966FF8">
              <w:t>(</w:t>
            </w:r>
            <w:r>
              <w:t>N=</w:t>
            </w:r>
            <w:r w:rsidRPr="00966FF8">
              <w:t>373)</w:t>
            </w:r>
          </w:p>
        </w:tc>
        <w:tc>
          <w:tcPr>
            <w:tcW w:w="1486" w:type="dxa"/>
            <w:shd w:val="clear" w:color="auto" w:fill="F2F2F2" w:themeFill="background1" w:themeFillShade="F2"/>
            <w:vAlign w:val="center"/>
          </w:tcPr>
          <w:p w14:paraId="4853F1AE" w14:textId="77777777" w:rsidR="000B148D" w:rsidRPr="00966FF8" w:rsidRDefault="000B148D" w:rsidP="00617689">
            <w:pPr>
              <w:pStyle w:val="Tableheading"/>
              <w:spacing w:before="0" w:after="0"/>
              <w:jc w:val="center"/>
            </w:pPr>
            <w:r w:rsidRPr="00966FF8">
              <w:t>TPC</w:t>
            </w:r>
          </w:p>
          <w:p w14:paraId="576B722E" w14:textId="77777777" w:rsidR="000B148D" w:rsidRPr="00966FF8" w:rsidRDefault="000B148D" w:rsidP="00617689">
            <w:pPr>
              <w:pStyle w:val="Tableheading"/>
              <w:spacing w:before="0" w:after="0"/>
              <w:jc w:val="center"/>
            </w:pPr>
            <w:r w:rsidRPr="00966FF8">
              <w:t>(</w:t>
            </w:r>
            <w:r>
              <w:t>N=</w:t>
            </w:r>
            <w:r w:rsidRPr="00966FF8">
              <w:t>184)</w:t>
            </w:r>
          </w:p>
        </w:tc>
      </w:tr>
      <w:tr w:rsidR="000B148D" w:rsidRPr="00966FF8" w14:paraId="5D0AE090" w14:textId="77777777">
        <w:trPr>
          <w:trHeight w:val="20"/>
        </w:trPr>
        <w:tc>
          <w:tcPr>
            <w:tcW w:w="8914" w:type="dxa"/>
            <w:gridSpan w:val="5"/>
            <w:shd w:val="clear" w:color="auto" w:fill="F2F2F2" w:themeFill="background1" w:themeFillShade="F2"/>
            <w:vAlign w:val="center"/>
          </w:tcPr>
          <w:p w14:paraId="68248B8F" w14:textId="77777777" w:rsidR="000B148D" w:rsidRPr="00966FF8" w:rsidRDefault="000B148D" w:rsidP="00617689">
            <w:pPr>
              <w:pStyle w:val="Tablebody"/>
              <w:spacing w:before="0" w:after="0"/>
            </w:pPr>
            <w:r w:rsidRPr="00966FF8">
              <w:t>Age, years</w:t>
            </w:r>
          </w:p>
        </w:tc>
      </w:tr>
      <w:tr w:rsidR="000B148D" w:rsidRPr="00966FF8" w14:paraId="2638C71C" w14:textId="77777777">
        <w:trPr>
          <w:trHeight w:val="20"/>
        </w:trPr>
        <w:tc>
          <w:tcPr>
            <w:tcW w:w="2972" w:type="dxa"/>
            <w:shd w:val="clear" w:color="auto" w:fill="F2F2F2" w:themeFill="background1" w:themeFillShade="F2"/>
            <w:vAlign w:val="center"/>
          </w:tcPr>
          <w:p w14:paraId="0555D892" w14:textId="77777777" w:rsidR="000B148D" w:rsidRPr="00966FF8" w:rsidRDefault="000B148D" w:rsidP="00617689">
            <w:pPr>
              <w:pStyle w:val="Tablebody"/>
              <w:keepNext/>
              <w:spacing w:before="0" w:after="0"/>
              <w:ind w:left="169"/>
            </w:pPr>
            <w:r w:rsidRPr="00966FF8">
              <w:t>Mean (standard deviation)</w:t>
            </w:r>
          </w:p>
        </w:tc>
        <w:tc>
          <w:tcPr>
            <w:tcW w:w="1485" w:type="dxa"/>
            <w:vAlign w:val="center"/>
          </w:tcPr>
          <w:p w14:paraId="49620DDD" w14:textId="7C587EA5"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6" w:type="dxa"/>
            <w:vAlign w:val="center"/>
          </w:tcPr>
          <w:p w14:paraId="51BAB34C" w14:textId="08AD6B29"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5" w:type="dxa"/>
            <w:vAlign w:val="center"/>
          </w:tcPr>
          <w:p w14:paraId="027D468D" w14:textId="68DB3850"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6" w:type="dxa"/>
            <w:vAlign w:val="center"/>
          </w:tcPr>
          <w:p w14:paraId="1B083DD5" w14:textId="1AA6409B"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r>
      <w:tr w:rsidR="000B148D" w:rsidRPr="00966FF8" w14:paraId="6CF2D7C5" w14:textId="77777777">
        <w:trPr>
          <w:trHeight w:val="20"/>
        </w:trPr>
        <w:tc>
          <w:tcPr>
            <w:tcW w:w="2972" w:type="dxa"/>
            <w:shd w:val="clear" w:color="auto" w:fill="F2F2F2" w:themeFill="background1" w:themeFillShade="F2"/>
            <w:vAlign w:val="center"/>
          </w:tcPr>
          <w:p w14:paraId="6B3B4686" w14:textId="77777777" w:rsidR="000B148D" w:rsidRPr="00966FF8" w:rsidRDefault="000B148D" w:rsidP="00617689">
            <w:pPr>
              <w:pStyle w:val="Tablebody"/>
              <w:keepNext/>
              <w:spacing w:before="0" w:after="0"/>
              <w:ind w:left="169"/>
            </w:pPr>
            <w:r w:rsidRPr="00966FF8">
              <w:t>Median (range)</w:t>
            </w:r>
          </w:p>
        </w:tc>
        <w:tc>
          <w:tcPr>
            <w:tcW w:w="1485" w:type="dxa"/>
            <w:vAlign w:val="center"/>
          </w:tcPr>
          <w:p w14:paraId="5C0D7C36" w14:textId="77777777" w:rsidR="000B148D" w:rsidRPr="00966FF8" w:rsidRDefault="000B148D" w:rsidP="00617689">
            <w:pPr>
              <w:pStyle w:val="Tablebody"/>
              <w:spacing w:before="0" w:after="0"/>
              <w:jc w:val="center"/>
            </w:pPr>
            <w:r w:rsidRPr="00966FF8">
              <w:t xml:space="preserve">56.8 </w:t>
            </w:r>
            <w:r w:rsidRPr="00966FF8">
              <w:br/>
              <w:t>(31.5–80.2)</w:t>
            </w:r>
          </w:p>
        </w:tc>
        <w:tc>
          <w:tcPr>
            <w:tcW w:w="1486" w:type="dxa"/>
            <w:vAlign w:val="center"/>
          </w:tcPr>
          <w:p w14:paraId="0C631570" w14:textId="77777777" w:rsidR="000B148D" w:rsidRPr="00966FF8" w:rsidRDefault="000B148D" w:rsidP="00617689">
            <w:pPr>
              <w:pStyle w:val="Tablebody"/>
              <w:spacing w:before="0" w:after="0"/>
              <w:jc w:val="center"/>
            </w:pPr>
            <w:r w:rsidRPr="00966FF8">
              <w:t xml:space="preserve">55.7 </w:t>
            </w:r>
            <w:r w:rsidRPr="00966FF8">
              <w:br/>
              <w:t>(28.4–80.0)</w:t>
            </w:r>
          </w:p>
        </w:tc>
        <w:tc>
          <w:tcPr>
            <w:tcW w:w="1485" w:type="dxa"/>
            <w:vAlign w:val="center"/>
          </w:tcPr>
          <w:p w14:paraId="503A19CA" w14:textId="77777777" w:rsidR="000B148D" w:rsidRPr="00966FF8" w:rsidRDefault="000B148D" w:rsidP="00617689">
            <w:pPr>
              <w:pStyle w:val="Tablebody"/>
              <w:spacing w:before="0" w:after="0"/>
              <w:jc w:val="center"/>
            </w:pPr>
            <w:r w:rsidRPr="00966FF8">
              <w:t xml:space="preserve">57.5 </w:t>
            </w:r>
            <w:r w:rsidRPr="00966FF8">
              <w:br/>
              <w:t>(31.5– 80.2)</w:t>
            </w:r>
          </w:p>
        </w:tc>
        <w:tc>
          <w:tcPr>
            <w:tcW w:w="1486" w:type="dxa"/>
            <w:vAlign w:val="center"/>
          </w:tcPr>
          <w:p w14:paraId="5FFC4BBF" w14:textId="77777777" w:rsidR="000B148D" w:rsidRPr="00966FF8" w:rsidRDefault="000B148D" w:rsidP="00617689">
            <w:pPr>
              <w:pStyle w:val="Tablebody"/>
              <w:spacing w:before="0" w:after="0"/>
              <w:jc w:val="center"/>
            </w:pPr>
            <w:r w:rsidRPr="00966FF8">
              <w:t xml:space="preserve">55.9 </w:t>
            </w:r>
            <w:r w:rsidRPr="00966FF8">
              <w:br/>
              <w:t>(28.4–80.5)</w:t>
            </w:r>
          </w:p>
        </w:tc>
      </w:tr>
      <w:tr w:rsidR="000B148D" w:rsidRPr="00966FF8" w14:paraId="64D23A74" w14:textId="77777777">
        <w:trPr>
          <w:trHeight w:val="20"/>
        </w:trPr>
        <w:tc>
          <w:tcPr>
            <w:tcW w:w="2972" w:type="dxa"/>
            <w:shd w:val="clear" w:color="auto" w:fill="F2F2F2" w:themeFill="background1" w:themeFillShade="F2"/>
            <w:vAlign w:val="center"/>
          </w:tcPr>
          <w:p w14:paraId="3B4C844C" w14:textId="77777777" w:rsidR="000B148D" w:rsidRPr="00966FF8" w:rsidRDefault="000B148D" w:rsidP="00617689">
            <w:pPr>
              <w:pStyle w:val="Tablebody"/>
              <w:keepNext/>
              <w:spacing w:before="0" w:after="0"/>
            </w:pPr>
            <w:r w:rsidRPr="00966FF8">
              <w:t>Female, %</w:t>
            </w:r>
          </w:p>
        </w:tc>
        <w:tc>
          <w:tcPr>
            <w:tcW w:w="1485" w:type="dxa"/>
            <w:vAlign w:val="center"/>
          </w:tcPr>
          <w:p w14:paraId="017C2876" w14:textId="77777777" w:rsidR="000B148D" w:rsidRPr="00966FF8" w:rsidRDefault="000B148D" w:rsidP="00617689">
            <w:pPr>
              <w:pStyle w:val="Tablebody"/>
              <w:spacing w:before="0" w:after="0"/>
              <w:jc w:val="center"/>
            </w:pPr>
            <w:r w:rsidRPr="00966FF8">
              <w:t>99.4</w:t>
            </w:r>
          </w:p>
        </w:tc>
        <w:tc>
          <w:tcPr>
            <w:tcW w:w="1486" w:type="dxa"/>
            <w:vAlign w:val="center"/>
          </w:tcPr>
          <w:p w14:paraId="1328E9F9" w14:textId="77777777" w:rsidR="000B148D" w:rsidRPr="00966FF8" w:rsidRDefault="000B148D" w:rsidP="00617689">
            <w:pPr>
              <w:pStyle w:val="Tablebody"/>
              <w:spacing w:before="0" w:after="0"/>
              <w:jc w:val="center"/>
            </w:pPr>
            <w:r w:rsidRPr="00966FF8">
              <w:t>100.0</w:t>
            </w:r>
          </w:p>
        </w:tc>
        <w:tc>
          <w:tcPr>
            <w:tcW w:w="1485" w:type="dxa"/>
            <w:vAlign w:val="center"/>
          </w:tcPr>
          <w:p w14:paraId="23A4A44A" w14:textId="77777777" w:rsidR="000B148D" w:rsidRPr="00966FF8" w:rsidRDefault="000B148D" w:rsidP="00617689">
            <w:pPr>
              <w:pStyle w:val="Tablebody"/>
              <w:spacing w:before="0" w:after="0"/>
              <w:jc w:val="center"/>
            </w:pPr>
            <w:r w:rsidRPr="00966FF8">
              <w:t>99.5</w:t>
            </w:r>
          </w:p>
        </w:tc>
        <w:tc>
          <w:tcPr>
            <w:tcW w:w="1486" w:type="dxa"/>
            <w:vAlign w:val="center"/>
          </w:tcPr>
          <w:p w14:paraId="7E3F7E03" w14:textId="77777777" w:rsidR="000B148D" w:rsidRPr="00966FF8" w:rsidRDefault="000B148D" w:rsidP="00617689">
            <w:pPr>
              <w:pStyle w:val="Tablebody"/>
              <w:spacing w:before="0" w:after="0"/>
              <w:jc w:val="center"/>
            </w:pPr>
            <w:r w:rsidRPr="00966FF8">
              <w:t>100.0</w:t>
            </w:r>
          </w:p>
        </w:tc>
      </w:tr>
      <w:tr w:rsidR="000B148D" w:rsidRPr="00966FF8" w14:paraId="166CA0E0" w14:textId="77777777">
        <w:trPr>
          <w:trHeight w:val="20"/>
        </w:trPr>
        <w:tc>
          <w:tcPr>
            <w:tcW w:w="8914" w:type="dxa"/>
            <w:gridSpan w:val="5"/>
            <w:shd w:val="clear" w:color="auto" w:fill="F2F2F2" w:themeFill="background1" w:themeFillShade="F2"/>
            <w:vAlign w:val="center"/>
          </w:tcPr>
          <w:p w14:paraId="70195206" w14:textId="77777777" w:rsidR="000B148D" w:rsidRPr="00966FF8" w:rsidRDefault="000B148D" w:rsidP="00617689">
            <w:pPr>
              <w:pStyle w:val="Tablebody"/>
              <w:spacing w:before="0" w:after="0"/>
            </w:pPr>
            <w:r w:rsidRPr="00966FF8">
              <w:t>Region, n (%)</w:t>
            </w:r>
          </w:p>
        </w:tc>
      </w:tr>
      <w:tr w:rsidR="000B148D" w:rsidRPr="00966FF8" w14:paraId="60E281D7" w14:textId="77777777">
        <w:trPr>
          <w:trHeight w:val="20"/>
        </w:trPr>
        <w:tc>
          <w:tcPr>
            <w:tcW w:w="2972" w:type="dxa"/>
            <w:shd w:val="clear" w:color="auto" w:fill="F2F2F2" w:themeFill="background1" w:themeFillShade="F2"/>
            <w:vAlign w:val="center"/>
          </w:tcPr>
          <w:p w14:paraId="60646C0B" w14:textId="77777777" w:rsidR="000B148D" w:rsidRPr="00966FF8" w:rsidRDefault="000B148D" w:rsidP="00617689">
            <w:pPr>
              <w:pStyle w:val="Tablebody"/>
              <w:spacing w:before="0" w:after="0"/>
              <w:ind w:left="171"/>
            </w:pPr>
            <w:r w:rsidRPr="00966FF8">
              <w:t>Europe</w:t>
            </w:r>
          </w:p>
        </w:tc>
        <w:tc>
          <w:tcPr>
            <w:tcW w:w="1485" w:type="dxa"/>
            <w:vAlign w:val="center"/>
          </w:tcPr>
          <w:p w14:paraId="0791C475" w14:textId="77777777" w:rsidR="000B148D" w:rsidRPr="00966FF8" w:rsidRDefault="000B148D" w:rsidP="00617689">
            <w:pPr>
              <w:pStyle w:val="Tablebody"/>
              <w:spacing w:before="0" w:after="0"/>
              <w:jc w:val="center"/>
            </w:pPr>
            <w:r w:rsidRPr="00966FF8">
              <w:t>149 (45.0)</w:t>
            </w:r>
          </w:p>
        </w:tc>
        <w:tc>
          <w:tcPr>
            <w:tcW w:w="1486" w:type="dxa"/>
            <w:vAlign w:val="center"/>
          </w:tcPr>
          <w:p w14:paraId="7E2A638A" w14:textId="77777777" w:rsidR="000B148D" w:rsidRPr="00966FF8" w:rsidRDefault="000B148D" w:rsidP="00617689">
            <w:pPr>
              <w:pStyle w:val="Tablebody"/>
              <w:spacing w:before="0" w:after="0"/>
              <w:jc w:val="center"/>
            </w:pPr>
            <w:r w:rsidRPr="00966FF8">
              <w:t>73 (44.8)</w:t>
            </w:r>
          </w:p>
        </w:tc>
        <w:tc>
          <w:tcPr>
            <w:tcW w:w="1485" w:type="dxa"/>
            <w:vAlign w:val="center"/>
          </w:tcPr>
          <w:p w14:paraId="3B399753" w14:textId="77777777" w:rsidR="000B148D" w:rsidRPr="00966FF8" w:rsidRDefault="000B148D" w:rsidP="00617689">
            <w:pPr>
              <w:pStyle w:val="Tablebody"/>
              <w:spacing w:before="0" w:after="0"/>
              <w:jc w:val="center"/>
            </w:pPr>
            <w:r w:rsidRPr="00966FF8">
              <w:t>166 (44.5)</w:t>
            </w:r>
          </w:p>
        </w:tc>
        <w:tc>
          <w:tcPr>
            <w:tcW w:w="1486" w:type="dxa"/>
            <w:vAlign w:val="center"/>
          </w:tcPr>
          <w:p w14:paraId="2B6F1E19" w14:textId="77777777" w:rsidR="000B148D" w:rsidRPr="00966FF8" w:rsidRDefault="000B148D" w:rsidP="00617689">
            <w:pPr>
              <w:pStyle w:val="Tablebody"/>
              <w:spacing w:before="0" w:after="0"/>
              <w:jc w:val="center"/>
            </w:pPr>
            <w:r w:rsidRPr="00966FF8">
              <w:t>85 (46.2)</w:t>
            </w:r>
          </w:p>
        </w:tc>
      </w:tr>
      <w:tr w:rsidR="000B148D" w:rsidRPr="00966FF8" w14:paraId="69D67350" w14:textId="77777777">
        <w:trPr>
          <w:trHeight w:val="20"/>
        </w:trPr>
        <w:tc>
          <w:tcPr>
            <w:tcW w:w="2972" w:type="dxa"/>
            <w:shd w:val="clear" w:color="auto" w:fill="F2F2F2" w:themeFill="background1" w:themeFillShade="F2"/>
            <w:vAlign w:val="center"/>
          </w:tcPr>
          <w:p w14:paraId="6C9C105C" w14:textId="77777777" w:rsidR="000B148D" w:rsidRPr="00966FF8" w:rsidRDefault="000B148D" w:rsidP="00617689">
            <w:pPr>
              <w:pStyle w:val="Tablebody"/>
              <w:spacing w:before="0" w:after="0"/>
              <w:ind w:left="171"/>
            </w:pPr>
            <w:r w:rsidRPr="00966FF8">
              <w:t>Asia</w:t>
            </w:r>
          </w:p>
        </w:tc>
        <w:tc>
          <w:tcPr>
            <w:tcW w:w="1485" w:type="dxa"/>
            <w:vAlign w:val="center"/>
          </w:tcPr>
          <w:p w14:paraId="3A2C91E8" w14:textId="77777777" w:rsidR="000B148D" w:rsidRPr="00966FF8" w:rsidRDefault="000B148D" w:rsidP="00617689">
            <w:pPr>
              <w:pStyle w:val="Tablebody"/>
              <w:spacing w:before="0" w:after="0"/>
              <w:jc w:val="center"/>
            </w:pPr>
            <w:r w:rsidRPr="00966FF8">
              <w:t>128 (38.7)</w:t>
            </w:r>
          </w:p>
        </w:tc>
        <w:tc>
          <w:tcPr>
            <w:tcW w:w="1486" w:type="dxa"/>
            <w:vAlign w:val="center"/>
          </w:tcPr>
          <w:p w14:paraId="5AE64E1E" w14:textId="77777777" w:rsidR="000B148D" w:rsidRPr="00966FF8" w:rsidRDefault="000B148D" w:rsidP="00617689">
            <w:pPr>
              <w:pStyle w:val="Tablebody"/>
              <w:spacing w:before="0" w:after="0"/>
              <w:jc w:val="center"/>
            </w:pPr>
            <w:r w:rsidRPr="00966FF8">
              <w:t>60 (36.8)</w:t>
            </w:r>
          </w:p>
        </w:tc>
        <w:tc>
          <w:tcPr>
            <w:tcW w:w="1485" w:type="dxa"/>
            <w:vAlign w:val="center"/>
          </w:tcPr>
          <w:p w14:paraId="504FB0C3" w14:textId="77777777" w:rsidR="000B148D" w:rsidRPr="00966FF8" w:rsidRDefault="000B148D" w:rsidP="00617689">
            <w:pPr>
              <w:pStyle w:val="Tablebody"/>
              <w:spacing w:before="0" w:after="0"/>
              <w:jc w:val="center"/>
            </w:pPr>
            <w:r w:rsidRPr="00966FF8">
              <w:t>147 (39.4)</w:t>
            </w:r>
          </w:p>
        </w:tc>
        <w:tc>
          <w:tcPr>
            <w:tcW w:w="1486" w:type="dxa"/>
            <w:vAlign w:val="center"/>
          </w:tcPr>
          <w:p w14:paraId="1C3CF6D8" w14:textId="77777777" w:rsidR="000B148D" w:rsidRPr="00966FF8" w:rsidRDefault="000B148D" w:rsidP="00617689">
            <w:pPr>
              <w:pStyle w:val="Tablebody"/>
              <w:spacing w:before="0" w:after="0"/>
              <w:jc w:val="center"/>
            </w:pPr>
            <w:r w:rsidRPr="00966FF8">
              <w:t>66 (35.9)</w:t>
            </w:r>
          </w:p>
        </w:tc>
      </w:tr>
      <w:tr w:rsidR="000B148D" w:rsidRPr="00966FF8" w14:paraId="60185DD4" w14:textId="77777777">
        <w:trPr>
          <w:trHeight w:val="20"/>
        </w:trPr>
        <w:tc>
          <w:tcPr>
            <w:tcW w:w="2972" w:type="dxa"/>
            <w:shd w:val="clear" w:color="auto" w:fill="F2F2F2" w:themeFill="background1" w:themeFillShade="F2"/>
            <w:vAlign w:val="center"/>
          </w:tcPr>
          <w:p w14:paraId="6312C2C4" w14:textId="77777777" w:rsidR="000B148D" w:rsidRPr="00966FF8" w:rsidRDefault="000B148D" w:rsidP="00617689">
            <w:pPr>
              <w:pStyle w:val="Tablebody"/>
              <w:spacing w:before="0" w:after="0"/>
              <w:ind w:left="171"/>
            </w:pPr>
            <w:r w:rsidRPr="00966FF8">
              <w:t>North America</w:t>
            </w:r>
          </w:p>
        </w:tc>
        <w:tc>
          <w:tcPr>
            <w:tcW w:w="1485" w:type="dxa"/>
            <w:vAlign w:val="center"/>
          </w:tcPr>
          <w:p w14:paraId="61C6B8F6" w14:textId="77777777" w:rsidR="000B148D" w:rsidRPr="00966FF8" w:rsidRDefault="000B148D" w:rsidP="00617689">
            <w:pPr>
              <w:pStyle w:val="Tablebody"/>
              <w:spacing w:before="0" w:after="0"/>
              <w:jc w:val="center"/>
            </w:pPr>
            <w:r w:rsidRPr="00966FF8">
              <w:t>54 (16.3)</w:t>
            </w:r>
          </w:p>
        </w:tc>
        <w:tc>
          <w:tcPr>
            <w:tcW w:w="1486" w:type="dxa"/>
            <w:vAlign w:val="center"/>
          </w:tcPr>
          <w:p w14:paraId="1FB29474" w14:textId="77777777" w:rsidR="000B148D" w:rsidRPr="00966FF8" w:rsidRDefault="000B148D" w:rsidP="00617689">
            <w:pPr>
              <w:pStyle w:val="Tablebody"/>
              <w:spacing w:before="0" w:after="0"/>
              <w:jc w:val="center"/>
            </w:pPr>
            <w:r w:rsidRPr="00966FF8">
              <w:t>30 (18.4)</w:t>
            </w:r>
          </w:p>
        </w:tc>
        <w:tc>
          <w:tcPr>
            <w:tcW w:w="1485" w:type="dxa"/>
            <w:vAlign w:val="center"/>
          </w:tcPr>
          <w:p w14:paraId="20F5ECE0" w14:textId="77777777" w:rsidR="000B148D" w:rsidRPr="00966FF8" w:rsidRDefault="000B148D" w:rsidP="00617689">
            <w:pPr>
              <w:pStyle w:val="Tablebody"/>
              <w:spacing w:before="0" w:after="0"/>
              <w:jc w:val="center"/>
            </w:pPr>
            <w:r w:rsidRPr="00966FF8">
              <w:t>60 (16.1)</w:t>
            </w:r>
          </w:p>
        </w:tc>
        <w:tc>
          <w:tcPr>
            <w:tcW w:w="1486" w:type="dxa"/>
            <w:vAlign w:val="center"/>
          </w:tcPr>
          <w:p w14:paraId="158D12D6" w14:textId="77777777" w:rsidR="000B148D" w:rsidRPr="00966FF8" w:rsidRDefault="000B148D" w:rsidP="00617689">
            <w:pPr>
              <w:pStyle w:val="Tablebody"/>
              <w:spacing w:before="0" w:after="0"/>
              <w:jc w:val="center"/>
            </w:pPr>
            <w:r w:rsidRPr="00966FF8">
              <w:t>33 (17.9)</w:t>
            </w:r>
          </w:p>
        </w:tc>
      </w:tr>
      <w:tr w:rsidR="000B148D" w:rsidRPr="00966FF8" w14:paraId="6DD1C085" w14:textId="77777777">
        <w:trPr>
          <w:trHeight w:val="20"/>
        </w:trPr>
        <w:tc>
          <w:tcPr>
            <w:tcW w:w="8914" w:type="dxa"/>
            <w:gridSpan w:val="5"/>
            <w:shd w:val="clear" w:color="auto" w:fill="F2F2F2" w:themeFill="background1" w:themeFillShade="F2"/>
            <w:vAlign w:val="center"/>
          </w:tcPr>
          <w:p w14:paraId="21D46FCD" w14:textId="77777777" w:rsidR="000B148D" w:rsidRPr="00966FF8" w:rsidRDefault="000B148D" w:rsidP="00617689">
            <w:pPr>
              <w:pStyle w:val="Tablebody"/>
              <w:spacing w:before="0" w:after="0"/>
            </w:pPr>
            <w:r w:rsidRPr="00966FF8">
              <w:t>Race, n (%)</w:t>
            </w:r>
          </w:p>
        </w:tc>
      </w:tr>
      <w:tr w:rsidR="000B148D" w:rsidRPr="00966FF8" w14:paraId="4807B897" w14:textId="77777777">
        <w:trPr>
          <w:trHeight w:val="20"/>
        </w:trPr>
        <w:tc>
          <w:tcPr>
            <w:tcW w:w="2972" w:type="dxa"/>
            <w:shd w:val="clear" w:color="auto" w:fill="F2F2F2" w:themeFill="background1" w:themeFillShade="F2"/>
            <w:vAlign w:val="center"/>
          </w:tcPr>
          <w:p w14:paraId="22D39F3C" w14:textId="77777777" w:rsidR="000B148D" w:rsidRPr="00966FF8" w:rsidRDefault="000B148D" w:rsidP="00617689">
            <w:pPr>
              <w:pStyle w:val="Tablebody"/>
              <w:spacing w:before="0" w:after="0"/>
              <w:ind w:left="171"/>
            </w:pPr>
            <w:r w:rsidRPr="00966FF8">
              <w:t>Asian</w:t>
            </w:r>
          </w:p>
        </w:tc>
        <w:tc>
          <w:tcPr>
            <w:tcW w:w="1485" w:type="dxa"/>
            <w:vAlign w:val="center"/>
          </w:tcPr>
          <w:p w14:paraId="2B909072" w14:textId="77777777" w:rsidR="000B148D" w:rsidRPr="00966FF8" w:rsidRDefault="000B148D" w:rsidP="00617689">
            <w:pPr>
              <w:pStyle w:val="Tablebody"/>
              <w:spacing w:before="0" w:after="0"/>
              <w:jc w:val="center"/>
            </w:pPr>
            <w:r w:rsidRPr="00966FF8">
              <w:t>131 (39.6)</w:t>
            </w:r>
          </w:p>
        </w:tc>
        <w:tc>
          <w:tcPr>
            <w:tcW w:w="1486" w:type="dxa"/>
            <w:vAlign w:val="center"/>
          </w:tcPr>
          <w:p w14:paraId="64024279" w14:textId="77777777" w:rsidR="000B148D" w:rsidRPr="00966FF8" w:rsidRDefault="000B148D" w:rsidP="00617689">
            <w:pPr>
              <w:pStyle w:val="Tablebody"/>
              <w:spacing w:before="0" w:after="0"/>
              <w:jc w:val="center"/>
            </w:pPr>
            <w:r w:rsidRPr="00966FF8">
              <w:t>66 (40.5)</w:t>
            </w:r>
          </w:p>
        </w:tc>
        <w:tc>
          <w:tcPr>
            <w:tcW w:w="1485" w:type="dxa"/>
            <w:vAlign w:val="center"/>
          </w:tcPr>
          <w:p w14:paraId="45BD0CB9" w14:textId="77777777" w:rsidR="000B148D" w:rsidRPr="00966FF8" w:rsidRDefault="000B148D" w:rsidP="00617689">
            <w:pPr>
              <w:pStyle w:val="Tablebody"/>
              <w:spacing w:before="0" w:after="0"/>
              <w:jc w:val="center"/>
            </w:pPr>
            <w:r w:rsidRPr="00966FF8">
              <w:t>151 (40.5)</w:t>
            </w:r>
          </w:p>
        </w:tc>
        <w:tc>
          <w:tcPr>
            <w:tcW w:w="1486" w:type="dxa"/>
            <w:vAlign w:val="center"/>
          </w:tcPr>
          <w:p w14:paraId="009DFD36" w14:textId="77777777" w:rsidR="000B148D" w:rsidRPr="00966FF8" w:rsidRDefault="000B148D" w:rsidP="00617689">
            <w:pPr>
              <w:pStyle w:val="Tablebody"/>
              <w:spacing w:before="0" w:after="0"/>
              <w:jc w:val="center"/>
            </w:pPr>
            <w:r w:rsidRPr="00966FF8">
              <w:t>72 (39.1)</w:t>
            </w:r>
          </w:p>
        </w:tc>
      </w:tr>
      <w:tr w:rsidR="000B148D" w:rsidRPr="00966FF8" w14:paraId="7CF57FB7" w14:textId="77777777">
        <w:trPr>
          <w:trHeight w:val="20"/>
        </w:trPr>
        <w:tc>
          <w:tcPr>
            <w:tcW w:w="2972" w:type="dxa"/>
            <w:shd w:val="clear" w:color="auto" w:fill="F2F2F2" w:themeFill="background1" w:themeFillShade="F2"/>
            <w:vAlign w:val="center"/>
          </w:tcPr>
          <w:p w14:paraId="6B4146A1" w14:textId="77777777" w:rsidR="000B148D" w:rsidRPr="00966FF8" w:rsidRDefault="000B148D" w:rsidP="00617689">
            <w:pPr>
              <w:pStyle w:val="Tablebody"/>
              <w:spacing w:before="0" w:after="0"/>
              <w:ind w:left="171"/>
            </w:pPr>
            <w:r w:rsidRPr="00966FF8">
              <w:t>White</w:t>
            </w:r>
          </w:p>
        </w:tc>
        <w:tc>
          <w:tcPr>
            <w:tcW w:w="1485" w:type="dxa"/>
            <w:vAlign w:val="center"/>
          </w:tcPr>
          <w:p w14:paraId="423F889F" w14:textId="77777777" w:rsidR="000B148D" w:rsidRPr="00966FF8" w:rsidRDefault="000B148D" w:rsidP="00617689">
            <w:pPr>
              <w:pStyle w:val="Tablebody"/>
              <w:spacing w:before="0" w:after="0"/>
              <w:jc w:val="center"/>
            </w:pPr>
            <w:r w:rsidRPr="00966FF8">
              <w:t>156 (47.1)</w:t>
            </w:r>
          </w:p>
        </w:tc>
        <w:tc>
          <w:tcPr>
            <w:tcW w:w="1486" w:type="dxa"/>
            <w:vAlign w:val="center"/>
          </w:tcPr>
          <w:p w14:paraId="1A69189A" w14:textId="77777777" w:rsidR="000B148D" w:rsidRPr="00966FF8" w:rsidRDefault="000B148D" w:rsidP="00617689">
            <w:pPr>
              <w:pStyle w:val="Tablebody"/>
              <w:spacing w:before="0" w:after="0"/>
              <w:jc w:val="center"/>
            </w:pPr>
            <w:r w:rsidRPr="00966FF8">
              <w:t>78 (47.9)</w:t>
            </w:r>
          </w:p>
        </w:tc>
        <w:tc>
          <w:tcPr>
            <w:tcW w:w="1485" w:type="dxa"/>
            <w:vAlign w:val="center"/>
          </w:tcPr>
          <w:p w14:paraId="4CE18172" w14:textId="77777777" w:rsidR="000B148D" w:rsidRPr="00966FF8" w:rsidRDefault="000B148D" w:rsidP="00617689">
            <w:pPr>
              <w:pStyle w:val="Tablebody"/>
              <w:spacing w:before="0" w:after="0"/>
              <w:jc w:val="center"/>
            </w:pPr>
            <w:r w:rsidRPr="00966FF8">
              <w:t>176 (47.2)</w:t>
            </w:r>
          </w:p>
        </w:tc>
        <w:tc>
          <w:tcPr>
            <w:tcW w:w="1486" w:type="dxa"/>
            <w:vAlign w:val="center"/>
          </w:tcPr>
          <w:p w14:paraId="022FC06B" w14:textId="77777777" w:rsidR="000B148D" w:rsidRPr="00966FF8" w:rsidRDefault="000B148D" w:rsidP="00617689">
            <w:pPr>
              <w:pStyle w:val="Tablebody"/>
              <w:spacing w:before="0" w:after="0"/>
              <w:jc w:val="center"/>
            </w:pPr>
            <w:r w:rsidRPr="00966FF8">
              <w:t>91 (49.5)</w:t>
            </w:r>
          </w:p>
        </w:tc>
      </w:tr>
      <w:tr w:rsidR="000B148D" w:rsidRPr="00966FF8" w14:paraId="73E5DA5E" w14:textId="77777777">
        <w:trPr>
          <w:trHeight w:val="20"/>
        </w:trPr>
        <w:tc>
          <w:tcPr>
            <w:tcW w:w="2972" w:type="dxa"/>
            <w:shd w:val="clear" w:color="auto" w:fill="F2F2F2" w:themeFill="background1" w:themeFillShade="F2"/>
            <w:vAlign w:val="center"/>
          </w:tcPr>
          <w:p w14:paraId="71318E2F" w14:textId="77777777" w:rsidR="000B148D" w:rsidRPr="00966FF8" w:rsidRDefault="000B148D" w:rsidP="00617689">
            <w:pPr>
              <w:pStyle w:val="Tablebody"/>
              <w:spacing w:before="0" w:after="0"/>
              <w:ind w:left="171"/>
            </w:pPr>
            <w:r w:rsidRPr="00966FF8">
              <w:t>Black or African American</w:t>
            </w:r>
          </w:p>
        </w:tc>
        <w:tc>
          <w:tcPr>
            <w:tcW w:w="1485" w:type="dxa"/>
            <w:vAlign w:val="center"/>
          </w:tcPr>
          <w:p w14:paraId="152897D7" w14:textId="77777777" w:rsidR="000B148D" w:rsidRPr="00966FF8" w:rsidRDefault="000B148D" w:rsidP="00617689">
            <w:pPr>
              <w:pStyle w:val="Tablebody"/>
              <w:spacing w:before="0" w:after="0"/>
              <w:jc w:val="center"/>
            </w:pPr>
            <w:r w:rsidRPr="00966FF8">
              <w:t>7 (2.1)</w:t>
            </w:r>
          </w:p>
        </w:tc>
        <w:tc>
          <w:tcPr>
            <w:tcW w:w="1486" w:type="dxa"/>
            <w:vAlign w:val="center"/>
          </w:tcPr>
          <w:p w14:paraId="5155C2D6" w14:textId="77777777" w:rsidR="000B148D" w:rsidRPr="00966FF8" w:rsidRDefault="000B148D" w:rsidP="00617689">
            <w:pPr>
              <w:pStyle w:val="Tablebody"/>
              <w:spacing w:before="0" w:after="0"/>
              <w:jc w:val="center"/>
            </w:pPr>
            <w:r w:rsidRPr="00966FF8">
              <w:t>2 (1.2)</w:t>
            </w:r>
          </w:p>
        </w:tc>
        <w:tc>
          <w:tcPr>
            <w:tcW w:w="1485" w:type="dxa"/>
            <w:vAlign w:val="center"/>
          </w:tcPr>
          <w:p w14:paraId="62205A44" w14:textId="77777777" w:rsidR="000B148D" w:rsidRPr="00966FF8" w:rsidRDefault="000B148D" w:rsidP="00617689">
            <w:pPr>
              <w:pStyle w:val="Tablebody"/>
              <w:spacing w:before="0" w:after="0"/>
              <w:jc w:val="center"/>
            </w:pPr>
            <w:r w:rsidRPr="00966FF8">
              <w:t>7 (1.9)</w:t>
            </w:r>
          </w:p>
        </w:tc>
        <w:tc>
          <w:tcPr>
            <w:tcW w:w="1486" w:type="dxa"/>
            <w:vAlign w:val="center"/>
          </w:tcPr>
          <w:p w14:paraId="0E33CA55" w14:textId="77777777" w:rsidR="000B148D" w:rsidRPr="00966FF8" w:rsidRDefault="000B148D" w:rsidP="00617689">
            <w:pPr>
              <w:pStyle w:val="Tablebody"/>
              <w:spacing w:before="0" w:after="0"/>
              <w:jc w:val="center"/>
            </w:pPr>
            <w:r w:rsidRPr="00966FF8">
              <w:t>3 (1.6)</w:t>
            </w:r>
          </w:p>
        </w:tc>
      </w:tr>
      <w:tr w:rsidR="000B148D" w:rsidRPr="00966FF8" w14:paraId="7DC2AB2D" w14:textId="77777777">
        <w:trPr>
          <w:trHeight w:val="20"/>
        </w:trPr>
        <w:tc>
          <w:tcPr>
            <w:tcW w:w="2972" w:type="dxa"/>
            <w:shd w:val="clear" w:color="auto" w:fill="F2F2F2" w:themeFill="background1" w:themeFillShade="F2"/>
            <w:vAlign w:val="center"/>
          </w:tcPr>
          <w:p w14:paraId="53F750E4" w14:textId="77777777" w:rsidR="000B148D" w:rsidRPr="00966FF8" w:rsidRDefault="000B148D" w:rsidP="00617689">
            <w:pPr>
              <w:pStyle w:val="Tablebody"/>
              <w:spacing w:before="0" w:after="0"/>
              <w:ind w:left="171"/>
            </w:pPr>
            <w:r w:rsidRPr="00966FF8">
              <w:t>Other</w:t>
            </w:r>
          </w:p>
        </w:tc>
        <w:tc>
          <w:tcPr>
            <w:tcW w:w="1485" w:type="dxa"/>
            <w:vAlign w:val="center"/>
          </w:tcPr>
          <w:p w14:paraId="51E727B3" w14:textId="77777777" w:rsidR="000B148D" w:rsidRPr="00966FF8" w:rsidRDefault="000B148D" w:rsidP="00617689">
            <w:pPr>
              <w:pStyle w:val="Tablebody"/>
              <w:spacing w:before="0" w:after="0"/>
              <w:jc w:val="center"/>
            </w:pPr>
            <w:r w:rsidRPr="00966FF8">
              <w:t>37 (11.2)</w:t>
            </w:r>
          </w:p>
        </w:tc>
        <w:tc>
          <w:tcPr>
            <w:tcW w:w="1486" w:type="dxa"/>
            <w:vAlign w:val="center"/>
          </w:tcPr>
          <w:p w14:paraId="2BEAD4F2" w14:textId="77777777" w:rsidR="000B148D" w:rsidRPr="00966FF8" w:rsidRDefault="000B148D" w:rsidP="00617689">
            <w:pPr>
              <w:pStyle w:val="Tablebody"/>
              <w:spacing w:before="0" w:after="0"/>
              <w:jc w:val="center"/>
            </w:pPr>
            <w:r w:rsidRPr="00966FF8">
              <w:t>16 (9.8)</w:t>
            </w:r>
          </w:p>
        </w:tc>
        <w:tc>
          <w:tcPr>
            <w:tcW w:w="1485" w:type="dxa"/>
            <w:vAlign w:val="center"/>
          </w:tcPr>
          <w:p w14:paraId="6AF8165D" w14:textId="77777777" w:rsidR="000B148D" w:rsidRPr="00966FF8" w:rsidRDefault="000B148D" w:rsidP="00617689">
            <w:pPr>
              <w:pStyle w:val="Tablebody"/>
              <w:spacing w:before="0" w:after="0"/>
              <w:jc w:val="center"/>
            </w:pPr>
            <w:r w:rsidRPr="00966FF8">
              <w:t>39 (10.5)</w:t>
            </w:r>
          </w:p>
        </w:tc>
        <w:tc>
          <w:tcPr>
            <w:tcW w:w="1486" w:type="dxa"/>
            <w:vAlign w:val="center"/>
          </w:tcPr>
          <w:p w14:paraId="4A7ECE71" w14:textId="77777777" w:rsidR="000B148D" w:rsidRPr="00966FF8" w:rsidRDefault="000B148D" w:rsidP="00617689">
            <w:pPr>
              <w:pStyle w:val="Tablebody"/>
              <w:spacing w:before="0" w:after="0"/>
              <w:jc w:val="center"/>
            </w:pPr>
            <w:r w:rsidRPr="00966FF8">
              <w:t>17 (9.2)</w:t>
            </w:r>
          </w:p>
        </w:tc>
      </w:tr>
      <w:tr w:rsidR="000B148D" w:rsidRPr="00966FF8" w14:paraId="37EE9495" w14:textId="77777777">
        <w:trPr>
          <w:trHeight w:val="20"/>
        </w:trPr>
        <w:tc>
          <w:tcPr>
            <w:tcW w:w="2972" w:type="dxa"/>
            <w:shd w:val="clear" w:color="auto" w:fill="F2F2F2" w:themeFill="background1" w:themeFillShade="F2"/>
            <w:vAlign w:val="center"/>
          </w:tcPr>
          <w:p w14:paraId="302DCD4B" w14:textId="77777777" w:rsidR="000B148D" w:rsidRPr="00966FF8" w:rsidRDefault="000B148D" w:rsidP="00617689">
            <w:pPr>
              <w:pStyle w:val="Tablebody"/>
              <w:spacing w:before="0" w:after="0"/>
              <w:ind w:left="171"/>
            </w:pPr>
            <w:r w:rsidRPr="00966FF8">
              <w:t>Missing</w:t>
            </w:r>
            <w:r>
              <w:t xml:space="preserve"> data</w:t>
            </w:r>
          </w:p>
        </w:tc>
        <w:tc>
          <w:tcPr>
            <w:tcW w:w="1485" w:type="dxa"/>
            <w:vAlign w:val="center"/>
          </w:tcPr>
          <w:p w14:paraId="6829781B" w14:textId="77777777" w:rsidR="000B148D" w:rsidRPr="00966FF8" w:rsidRDefault="000B148D" w:rsidP="00617689">
            <w:pPr>
              <w:pStyle w:val="Tablebody"/>
              <w:spacing w:before="0" w:after="0"/>
              <w:jc w:val="center"/>
            </w:pPr>
            <w:r w:rsidRPr="00966FF8">
              <w:t>0</w:t>
            </w:r>
          </w:p>
        </w:tc>
        <w:tc>
          <w:tcPr>
            <w:tcW w:w="1486" w:type="dxa"/>
            <w:vAlign w:val="center"/>
          </w:tcPr>
          <w:p w14:paraId="19F1970D" w14:textId="77777777" w:rsidR="000B148D" w:rsidRPr="00966FF8" w:rsidRDefault="000B148D" w:rsidP="00617689">
            <w:pPr>
              <w:pStyle w:val="Tablebody"/>
              <w:spacing w:before="0" w:after="0"/>
              <w:jc w:val="center"/>
            </w:pPr>
            <w:r w:rsidRPr="00966FF8">
              <w:t>1 (0.6)</w:t>
            </w:r>
          </w:p>
        </w:tc>
        <w:tc>
          <w:tcPr>
            <w:tcW w:w="1485" w:type="dxa"/>
            <w:vAlign w:val="center"/>
          </w:tcPr>
          <w:p w14:paraId="643C8F22" w14:textId="77777777" w:rsidR="000B148D" w:rsidRPr="00966FF8" w:rsidRDefault="000B148D" w:rsidP="00617689">
            <w:pPr>
              <w:pStyle w:val="Tablebody"/>
              <w:spacing w:before="0" w:after="0"/>
              <w:jc w:val="center"/>
            </w:pPr>
            <w:r w:rsidRPr="00966FF8">
              <w:t>0</w:t>
            </w:r>
          </w:p>
        </w:tc>
        <w:tc>
          <w:tcPr>
            <w:tcW w:w="1486" w:type="dxa"/>
            <w:vAlign w:val="center"/>
          </w:tcPr>
          <w:p w14:paraId="024BFB26" w14:textId="77777777" w:rsidR="000B148D" w:rsidRPr="00966FF8" w:rsidRDefault="000B148D" w:rsidP="00617689">
            <w:pPr>
              <w:pStyle w:val="Tablebody"/>
              <w:spacing w:before="0" w:after="0"/>
              <w:jc w:val="center"/>
            </w:pPr>
            <w:r w:rsidRPr="00966FF8">
              <w:t>1 (0.5)</w:t>
            </w:r>
          </w:p>
        </w:tc>
      </w:tr>
      <w:tr w:rsidR="000B148D" w:rsidRPr="00966FF8" w14:paraId="2671DFF9" w14:textId="77777777">
        <w:trPr>
          <w:trHeight w:val="20"/>
        </w:trPr>
        <w:tc>
          <w:tcPr>
            <w:tcW w:w="8914" w:type="dxa"/>
            <w:gridSpan w:val="5"/>
            <w:shd w:val="clear" w:color="auto" w:fill="F2F2F2" w:themeFill="background1" w:themeFillShade="F2"/>
            <w:vAlign w:val="center"/>
          </w:tcPr>
          <w:p w14:paraId="56C6DF50" w14:textId="77777777" w:rsidR="000B148D" w:rsidRPr="00966FF8" w:rsidRDefault="000B148D" w:rsidP="00617689">
            <w:pPr>
              <w:pStyle w:val="Tablebody"/>
              <w:spacing w:before="0" w:after="0"/>
            </w:pPr>
            <w:r w:rsidRPr="00966FF8">
              <w:t>Weight, kg</w:t>
            </w:r>
          </w:p>
        </w:tc>
      </w:tr>
      <w:tr w:rsidR="000B148D" w:rsidRPr="00966FF8" w14:paraId="2F297830" w14:textId="77777777">
        <w:trPr>
          <w:trHeight w:val="20"/>
        </w:trPr>
        <w:tc>
          <w:tcPr>
            <w:tcW w:w="2972" w:type="dxa"/>
            <w:shd w:val="clear" w:color="auto" w:fill="F2F2F2" w:themeFill="background1" w:themeFillShade="F2"/>
            <w:vAlign w:val="center"/>
          </w:tcPr>
          <w:p w14:paraId="79AA1A1C" w14:textId="77777777" w:rsidR="000B148D" w:rsidRPr="00966FF8" w:rsidRDefault="000B148D" w:rsidP="00617689">
            <w:pPr>
              <w:pStyle w:val="Tablebody"/>
              <w:spacing w:before="0" w:after="0"/>
              <w:ind w:left="171"/>
            </w:pPr>
            <w:r w:rsidRPr="00966FF8">
              <w:t>Mean (standard deviation)</w:t>
            </w:r>
          </w:p>
        </w:tc>
        <w:tc>
          <w:tcPr>
            <w:tcW w:w="1485" w:type="dxa"/>
            <w:vAlign w:val="center"/>
          </w:tcPr>
          <w:p w14:paraId="0DB8AF64" w14:textId="37B5381B"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6" w:type="dxa"/>
            <w:vAlign w:val="center"/>
          </w:tcPr>
          <w:p w14:paraId="012D55B1" w14:textId="3E5B83D8"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5" w:type="dxa"/>
            <w:vAlign w:val="center"/>
          </w:tcPr>
          <w:p w14:paraId="433D09EB" w14:textId="73051FC4"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c>
          <w:tcPr>
            <w:tcW w:w="1486" w:type="dxa"/>
            <w:vAlign w:val="center"/>
          </w:tcPr>
          <w:p w14:paraId="17B25311" w14:textId="79725952" w:rsidR="000B148D" w:rsidRPr="00294FDC" w:rsidRDefault="00294FDC" w:rsidP="00617689">
            <w:pPr>
              <w:pStyle w:val="Tablebody"/>
              <w:spacing w:before="0" w:after="0"/>
              <w:jc w:val="center"/>
              <w:rPr>
                <w:color w:val="000000"/>
                <w:highlight w:val="black"/>
              </w:rPr>
            </w:pPr>
            <w:r w:rsidRPr="00294FDC">
              <w:rPr>
                <w:color w:val="000000"/>
                <w:highlight w:val="black"/>
              </w:rPr>
              <w:t>xxxxxxxxxxxx</w:t>
            </w:r>
          </w:p>
        </w:tc>
      </w:tr>
      <w:tr w:rsidR="000B148D" w:rsidRPr="00966FF8" w14:paraId="540062B2" w14:textId="77777777">
        <w:trPr>
          <w:trHeight w:val="20"/>
        </w:trPr>
        <w:tc>
          <w:tcPr>
            <w:tcW w:w="2972" w:type="dxa"/>
            <w:shd w:val="clear" w:color="auto" w:fill="F2F2F2" w:themeFill="background1" w:themeFillShade="F2"/>
            <w:vAlign w:val="center"/>
          </w:tcPr>
          <w:p w14:paraId="64F48813" w14:textId="77777777" w:rsidR="000B148D" w:rsidRPr="00966FF8" w:rsidRDefault="000B148D" w:rsidP="00617689">
            <w:pPr>
              <w:pStyle w:val="Tablebody"/>
              <w:spacing w:before="0" w:after="0"/>
              <w:ind w:left="171"/>
            </w:pPr>
            <w:r w:rsidRPr="00966FF8">
              <w:t xml:space="preserve">Median </w:t>
            </w:r>
            <w:r w:rsidRPr="00966FF8">
              <w:br/>
              <w:t>(range)</w:t>
            </w:r>
          </w:p>
        </w:tc>
        <w:tc>
          <w:tcPr>
            <w:tcW w:w="1485" w:type="dxa"/>
            <w:vAlign w:val="center"/>
          </w:tcPr>
          <w:p w14:paraId="14153B6A" w14:textId="61566C5C" w:rsidR="000B148D" w:rsidRPr="00294FDC" w:rsidRDefault="00294FDC" w:rsidP="00617689">
            <w:pPr>
              <w:pStyle w:val="Tablebody"/>
              <w:spacing w:before="0" w:after="0"/>
              <w:jc w:val="center"/>
              <w:rPr>
                <w:color w:val="000000"/>
                <w:highlight w:val="black"/>
              </w:rPr>
            </w:pPr>
            <w:r w:rsidRPr="00294FDC">
              <w:rPr>
                <w:color w:val="000000"/>
                <w:highlight w:val="black"/>
              </w:rPr>
              <w:t>xxxxxxxxxxxxxxxxxx</w:t>
            </w:r>
          </w:p>
        </w:tc>
        <w:tc>
          <w:tcPr>
            <w:tcW w:w="1486" w:type="dxa"/>
            <w:vAlign w:val="center"/>
          </w:tcPr>
          <w:p w14:paraId="0D950450" w14:textId="3BB443A7" w:rsidR="000B148D" w:rsidRPr="00294FDC" w:rsidRDefault="00294FDC" w:rsidP="00617689">
            <w:pPr>
              <w:pStyle w:val="Tablebody"/>
              <w:spacing w:before="0" w:after="0"/>
              <w:jc w:val="center"/>
              <w:rPr>
                <w:color w:val="000000"/>
                <w:highlight w:val="black"/>
              </w:rPr>
            </w:pPr>
            <w:r w:rsidRPr="00294FDC">
              <w:rPr>
                <w:color w:val="000000"/>
                <w:highlight w:val="black"/>
              </w:rPr>
              <w:t>xxxxxxxxxxxxxxxxxx</w:t>
            </w:r>
          </w:p>
        </w:tc>
        <w:tc>
          <w:tcPr>
            <w:tcW w:w="1485" w:type="dxa"/>
            <w:vAlign w:val="center"/>
          </w:tcPr>
          <w:p w14:paraId="28D32A62" w14:textId="084DBCFB" w:rsidR="000B148D" w:rsidRPr="00294FDC" w:rsidRDefault="00294FDC" w:rsidP="00617689">
            <w:pPr>
              <w:pStyle w:val="Tablebody"/>
              <w:spacing w:before="0" w:after="0"/>
              <w:jc w:val="center"/>
              <w:rPr>
                <w:color w:val="000000"/>
                <w:highlight w:val="black"/>
              </w:rPr>
            </w:pPr>
            <w:r w:rsidRPr="00294FDC">
              <w:rPr>
                <w:color w:val="000000"/>
                <w:highlight w:val="black"/>
              </w:rPr>
              <w:t>xxxxxxxxxxxxxxxxxx</w:t>
            </w:r>
          </w:p>
        </w:tc>
        <w:tc>
          <w:tcPr>
            <w:tcW w:w="1486" w:type="dxa"/>
            <w:vAlign w:val="center"/>
          </w:tcPr>
          <w:p w14:paraId="480DC9B8" w14:textId="23FED017" w:rsidR="000B148D" w:rsidRPr="00294FDC" w:rsidRDefault="00294FDC" w:rsidP="00617689">
            <w:pPr>
              <w:pStyle w:val="Tablebody"/>
              <w:spacing w:before="0" w:after="0"/>
              <w:jc w:val="center"/>
              <w:rPr>
                <w:color w:val="000000"/>
                <w:highlight w:val="black"/>
              </w:rPr>
            </w:pPr>
            <w:r w:rsidRPr="00294FDC">
              <w:rPr>
                <w:color w:val="000000"/>
                <w:highlight w:val="black"/>
              </w:rPr>
              <w:t>xxxxxxxxxxxxxxxxxx</w:t>
            </w:r>
          </w:p>
        </w:tc>
      </w:tr>
      <w:tr w:rsidR="000B148D" w:rsidRPr="00966FF8" w14:paraId="33AA4825" w14:textId="77777777">
        <w:trPr>
          <w:trHeight w:val="20"/>
        </w:trPr>
        <w:tc>
          <w:tcPr>
            <w:tcW w:w="8914" w:type="dxa"/>
            <w:gridSpan w:val="5"/>
            <w:shd w:val="clear" w:color="auto" w:fill="F2F2F2" w:themeFill="background1" w:themeFillShade="F2"/>
            <w:vAlign w:val="center"/>
          </w:tcPr>
          <w:p w14:paraId="2DD7321D" w14:textId="77777777" w:rsidR="000B148D" w:rsidRPr="00966FF8" w:rsidRDefault="000B148D" w:rsidP="00617689">
            <w:pPr>
              <w:pStyle w:val="Tablebody"/>
              <w:spacing w:before="0" w:after="0"/>
              <w:rPr>
                <w:rFonts w:cs="Arial"/>
              </w:rPr>
            </w:pPr>
            <w:r w:rsidRPr="00966FF8">
              <w:t>BMI, kg/m</w:t>
            </w:r>
            <w:r w:rsidRPr="00966FF8">
              <w:rPr>
                <w:vertAlign w:val="superscript"/>
              </w:rPr>
              <w:t>2</w:t>
            </w:r>
          </w:p>
        </w:tc>
      </w:tr>
      <w:tr w:rsidR="000B148D" w:rsidRPr="00966FF8" w14:paraId="508163EB" w14:textId="77777777">
        <w:trPr>
          <w:trHeight w:val="20"/>
        </w:trPr>
        <w:tc>
          <w:tcPr>
            <w:tcW w:w="2972" w:type="dxa"/>
            <w:shd w:val="clear" w:color="auto" w:fill="F2F2F2" w:themeFill="background1" w:themeFillShade="F2"/>
            <w:vAlign w:val="center"/>
          </w:tcPr>
          <w:p w14:paraId="269E8377" w14:textId="77777777" w:rsidR="000B148D" w:rsidRPr="00966FF8" w:rsidRDefault="000B148D" w:rsidP="00617689">
            <w:pPr>
              <w:pStyle w:val="Tablebody"/>
              <w:spacing w:before="0" w:after="0"/>
              <w:ind w:left="171"/>
            </w:pPr>
            <w:r w:rsidRPr="00966FF8">
              <w:t>Mean (standard deviation)</w:t>
            </w:r>
          </w:p>
        </w:tc>
        <w:tc>
          <w:tcPr>
            <w:tcW w:w="1485" w:type="dxa"/>
            <w:vAlign w:val="center"/>
          </w:tcPr>
          <w:p w14:paraId="2A2645C5" w14:textId="6B96369B" w:rsidR="000B148D" w:rsidRPr="00294FDC" w:rsidRDefault="00294FDC" w:rsidP="00617689">
            <w:pPr>
              <w:pStyle w:val="Tablebody"/>
              <w:spacing w:before="0" w:after="0"/>
              <w:jc w:val="center"/>
              <w:rPr>
                <w:color w:val="000000"/>
                <w:highlight w:val="black"/>
              </w:rPr>
            </w:pPr>
            <w:r w:rsidRPr="00294FDC">
              <w:rPr>
                <w:color w:val="000000"/>
                <w:highlight w:val="black"/>
              </w:rPr>
              <w:t>xxxxxxxxxxx</w:t>
            </w:r>
          </w:p>
        </w:tc>
        <w:tc>
          <w:tcPr>
            <w:tcW w:w="1486" w:type="dxa"/>
            <w:vAlign w:val="center"/>
          </w:tcPr>
          <w:p w14:paraId="194F72BB" w14:textId="7C3ECA24" w:rsidR="000B148D" w:rsidRPr="00294FDC" w:rsidRDefault="00294FDC" w:rsidP="00617689">
            <w:pPr>
              <w:pStyle w:val="Tablebody"/>
              <w:spacing w:before="0" w:after="0"/>
              <w:jc w:val="center"/>
              <w:rPr>
                <w:color w:val="000000"/>
                <w:highlight w:val="black"/>
              </w:rPr>
            </w:pPr>
            <w:r w:rsidRPr="00294FDC">
              <w:rPr>
                <w:color w:val="000000"/>
                <w:highlight w:val="black"/>
              </w:rPr>
              <w:t>xxxxxxxxxxx</w:t>
            </w:r>
          </w:p>
        </w:tc>
        <w:tc>
          <w:tcPr>
            <w:tcW w:w="1485" w:type="dxa"/>
            <w:vAlign w:val="center"/>
          </w:tcPr>
          <w:p w14:paraId="17F13372" w14:textId="47F400C5" w:rsidR="000B148D" w:rsidRPr="00294FDC" w:rsidRDefault="00294FDC" w:rsidP="00617689">
            <w:pPr>
              <w:pStyle w:val="Tablebody"/>
              <w:spacing w:before="0" w:after="0"/>
              <w:jc w:val="center"/>
              <w:rPr>
                <w:color w:val="000000"/>
                <w:highlight w:val="black"/>
              </w:rPr>
            </w:pPr>
            <w:r w:rsidRPr="00294FDC">
              <w:rPr>
                <w:color w:val="000000"/>
                <w:highlight w:val="black"/>
              </w:rPr>
              <w:t>xxxxxxxxxxx</w:t>
            </w:r>
          </w:p>
        </w:tc>
        <w:tc>
          <w:tcPr>
            <w:tcW w:w="1486" w:type="dxa"/>
            <w:vAlign w:val="center"/>
          </w:tcPr>
          <w:p w14:paraId="1B4F6925" w14:textId="64322158" w:rsidR="000B148D" w:rsidRPr="00294FDC" w:rsidRDefault="00294FDC" w:rsidP="00617689">
            <w:pPr>
              <w:pStyle w:val="Tablebody"/>
              <w:spacing w:before="0" w:after="0"/>
              <w:jc w:val="center"/>
              <w:rPr>
                <w:color w:val="000000"/>
                <w:highlight w:val="black"/>
              </w:rPr>
            </w:pPr>
            <w:r w:rsidRPr="00294FDC">
              <w:rPr>
                <w:color w:val="000000"/>
                <w:highlight w:val="black"/>
              </w:rPr>
              <w:t>xxxxxxxxxxx</w:t>
            </w:r>
          </w:p>
        </w:tc>
      </w:tr>
      <w:tr w:rsidR="000B148D" w:rsidRPr="00966FF8" w14:paraId="56BBBA32" w14:textId="77777777">
        <w:trPr>
          <w:trHeight w:val="20"/>
        </w:trPr>
        <w:tc>
          <w:tcPr>
            <w:tcW w:w="2972" w:type="dxa"/>
            <w:shd w:val="clear" w:color="auto" w:fill="F2F2F2" w:themeFill="background1" w:themeFillShade="F2"/>
            <w:vAlign w:val="center"/>
          </w:tcPr>
          <w:p w14:paraId="0EE3000C" w14:textId="77777777" w:rsidR="000B148D" w:rsidRPr="00966FF8" w:rsidRDefault="000B148D" w:rsidP="00617689">
            <w:pPr>
              <w:pStyle w:val="Tablebody"/>
              <w:spacing w:before="0" w:after="0"/>
              <w:ind w:left="171"/>
            </w:pPr>
            <w:r w:rsidRPr="00966FF8">
              <w:t>Median (range)</w:t>
            </w:r>
          </w:p>
        </w:tc>
        <w:tc>
          <w:tcPr>
            <w:tcW w:w="1485" w:type="dxa"/>
            <w:vAlign w:val="center"/>
          </w:tcPr>
          <w:p w14:paraId="35857F63" w14:textId="64B259E1" w:rsidR="000B148D" w:rsidRPr="00294FDC" w:rsidRDefault="00294FDC" w:rsidP="00617689">
            <w:pPr>
              <w:pStyle w:val="Tablebody"/>
              <w:spacing w:before="0" w:after="0"/>
              <w:jc w:val="center"/>
              <w:rPr>
                <w:color w:val="000000"/>
                <w:highlight w:val="black"/>
              </w:rPr>
            </w:pPr>
            <w:r w:rsidRPr="00294FDC">
              <w:rPr>
                <w:color w:val="000000"/>
                <w:highlight w:val="black"/>
              </w:rPr>
              <w:t>xxxxxxxxxxxxxx</w:t>
            </w:r>
          </w:p>
        </w:tc>
        <w:tc>
          <w:tcPr>
            <w:tcW w:w="1486" w:type="dxa"/>
            <w:vAlign w:val="center"/>
          </w:tcPr>
          <w:p w14:paraId="5D74C730" w14:textId="0BBD1A7D" w:rsidR="000B148D" w:rsidRPr="00294FDC" w:rsidRDefault="00294FDC" w:rsidP="00617689">
            <w:pPr>
              <w:pStyle w:val="Tablebody"/>
              <w:spacing w:before="0" w:after="0"/>
              <w:jc w:val="center"/>
              <w:rPr>
                <w:color w:val="000000"/>
                <w:highlight w:val="black"/>
              </w:rPr>
            </w:pPr>
            <w:r w:rsidRPr="00294FDC">
              <w:rPr>
                <w:color w:val="000000"/>
                <w:highlight w:val="black"/>
              </w:rPr>
              <w:t>xxxxxxxxxxxxxx</w:t>
            </w:r>
          </w:p>
        </w:tc>
        <w:tc>
          <w:tcPr>
            <w:tcW w:w="1485" w:type="dxa"/>
            <w:vAlign w:val="center"/>
          </w:tcPr>
          <w:p w14:paraId="640A6E8D" w14:textId="57AACC61" w:rsidR="000B148D" w:rsidRPr="00294FDC" w:rsidRDefault="00294FDC" w:rsidP="00617689">
            <w:pPr>
              <w:pStyle w:val="Tablebody"/>
              <w:spacing w:before="0" w:after="0"/>
              <w:jc w:val="center"/>
              <w:rPr>
                <w:color w:val="000000"/>
                <w:highlight w:val="black"/>
              </w:rPr>
            </w:pPr>
            <w:r w:rsidRPr="00294FDC">
              <w:rPr>
                <w:color w:val="000000"/>
                <w:highlight w:val="black"/>
              </w:rPr>
              <w:t>xxxxxxxxxxxxxx</w:t>
            </w:r>
          </w:p>
        </w:tc>
        <w:tc>
          <w:tcPr>
            <w:tcW w:w="1486" w:type="dxa"/>
            <w:vAlign w:val="center"/>
          </w:tcPr>
          <w:p w14:paraId="7F40098F" w14:textId="291CD4E7" w:rsidR="000B148D" w:rsidRPr="00294FDC" w:rsidRDefault="00294FDC" w:rsidP="00617689">
            <w:pPr>
              <w:pStyle w:val="Tablebody"/>
              <w:spacing w:before="0" w:after="0"/>
              <w:jc w:val="center"/>
              <w:rPr>
                <w:color w:val="000000"/>
                <w:highlight w:val="black"/>
              </w:rPr>
            </w:pPr>
            <w:r w:rsidRPr="00294FDC">
              <w:rPr>
                <w:color w:val="000000"/>
                <w:highlight w:val="black"/>
              </w:rPr>
              <w:t>xxxxxxxxxxxxxx</w:t>
            </w:r>
          </w:p>
        </w:tc>
      </w:tr>
      <w:tr w:rsidR="000B148D" w:rsidRPr="00966FF8" w14:paraId="6D6EC316" w14:textId="77777777">
        <w:trPr>
          <w:trHeight w:val="20"/>
        </w:trPr>
        <w:tc>
          <w:tcPr>
            <w:tcW w:w="8914" w:type="dxa"/>
            <w:gridSpan w:val="5"/>
            <w:shd w:val="clear" w:color="auto" w:fill="F2F2F2" w:themeFill="background1" w:themeFillShade="F2"/>
            <w:vAlign w:val="center"/>
          </w:tcPr>
          <w:p w14:paraId="7AE2E4C1" w14:textId="77777777" w:rsidR="000B148D" w:rsidRPr="00966FF8" w:rsidRDefault="000B148D" w:rsidP="00617689">
            <w:pPr>
              <w:pStyle w:val="Tablebody"/>
              <w:spacing w:before="0" w:after="0"/>
            </w:pPr>
            <w:r w:rsidRPr="00966FF8">
              <w:t>Smoking status, n (%)</w:t>
            </w:r>
          </w:p>
        </w:tc>
      </w:tr>
      <w:tr w:rsidR="000B148D" w:rsidRPr="00966FF8" w14:paraId="1E9B3D3E" w14:textId="77777777">
        <w:trPr>
          <w:trHeight w:val="20"/>
        </w:trPr>
        <w:tc>
          <w:tcPr>
            <w:tcW w:w="2972" w:type="dxa"/>
            <w:shd w:val="clear" w:color="auto" w:fill="F2F2F2" w:themeFill="background1" w:themeFillShade="F2"/>
            <w:vAlign w:val="center"/>
          </w:tcPr>
          <w:p w14:paraId="4D3F1050" w14:textId="77777777" w:rsidR="000B148D" w:rsidRPr="00966FF8" w:rsidRDefault="000B148D" w:rsidP="00617689">
            <w:pPr>
              <w:pStyle w:val="Tablebody"/>
              <w:keepNext/>
              <w:spacing w:before="0" w:after="0"/>
            </w:pPr>
            <w:r w:rsidRPr="00966FF8">
              <w:t xml:space="preserve">   Never</w:t>
            </w:r>
          </w:p>
        </w:tc>
        <w:tc>
          <w:tcPr>
            <w:tcW w:w="1485" w:type="dxa"/>
            <w:vAlign w:val="center"/>
          </w:tcPr>
          <w:p w14:paraId="0761A781" w14:textId="4B6728B3"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4863BC8E" w14:textId="13075EE8"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3545725F" w14:textId="0B7D1EED"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444177BC" w14:textId="6B3056B1"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08E0CCA3" w14:textId="77777777">
        <w:trPr>
          <w:trHeight w:val="20"/>
        </w:trPr>
        <w:tc>
          <w:tcPr>
            <w:tcW w:w="2972" w:type="dxa"/>
            <w:shd w:val="clear" w:color="auto" w:fill="F2F2F2" w:themeFill="background1" w:themeFillShade="F2"/>
            <w:vAlign w:val="center"/>
          </w:tcPr>
          <w:p w14:paraId="4489341D" w14:textId="77777777" w:rsidR="000B148D" w:rsidRPr="00966FF8" w:rsidRDefault="000B148D" w:rsidP="00617689">
            <w:pPr>
              <w:pStyle w:val="Tablebody"/>
              <w:spacing w:before="0" w:after="0"/>
              <w:ind w:left="171"/>
            </w:pPr>
            <w:r w:rsidRPr="00966FF8">
              <w:t>Former</w:t>
            </w:r>
          </w:p>
        </w:tc>
        <w:tc>
          <w:tcPr>
            <w:tcW w:w="1485" w:type="dxa"/>
            <w:vAlign w:val="center"/>
          </w:tcPr>
          <w:p w14:paraId="5EA1060A" w14:textId="56253963"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62718EBD" w14:textId="39BEB3C1"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5" w:type="dxa"/>
            <w:vAlign w:val="center"/>
          </w:tcPr>
          <w:p w14:paraId="397DD216" w14:textId="57921FF0"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2AF15F46" w14:textId="7DF467A5"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1C3BACBF" w14:textId="77777777">
        <w:trPr>
          <w:trHeight w:val="20"/>
        </w:trPr>
        <w:tc>
          <w:tcPr>
            <w:tcW w:w="2972" w:type="dxa"/>
            <w:shd w:val="clear" w:color="auto" w:fill="F2F2F2" w:themeFill="background1" w:themeFillShade="F2"/>
            <w:vAlign w:val="center"/>
          </w:tcPr>
          <w:p w14:paraId="33173247" w14:textId="77777777" w:rsidR="000B148D" w:rsidRPr="00966FF8" w:rsidRDefault="000B148D" w:rsidP="00617689">
            <w:pPr>
              <w:pStyle w:val="Tablebody"/>
              <w:spacing w:before="0" w:after="0"/>
              <w:ind w:left="171"/>
            </w:pPr>
            <w:r w:rsidRPr="00966FF8">
              <w:t>Current</w:t>
            </w:r>
          </w:p>
        </w:tc>
        <w:tc>
          <w:tcPr>
            <w:tcW w:w="1485" w:type="dxa"/>
            <w:vAlign w:val="center"/>
          </w:tcPr>
          <w:p w14:paraId="1BF095F4" w14:textId="3C72EF4C"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77B5620B" w14:textId="2BC5134F"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5" w:type="dxa"/>
            <w:vAlign w:val="center"/>
          </w:tcPr>
          <w:p w14:paraId="047F26E0" w14:textId="220E7395"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1D0321FD" w14:textId="5FFE7848"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r>
      <w:tr w:rsidR="000B148D" w:rsidRPr="00966FF8" w14:paraId="3F6071C2" w14:textId="77777777">
        <w:trPr>
          <w:trHeight w:val="20"/>
        </w:trPr>
        <w:tc>
          <w:tcPr>
            <w:tcW w:w="2972" w:type="dxa"/>
            <w:shd w:val="clear" w:color="auto" w:fill="F2F2F2" w:themeFill="background1" w:themeFillShade="F2"/>
            <w:vAlign w:val="center"/>
          </w:tcPr>
          <w:p w14:paraId="385ED9F4" w14:textId="77777777" w:rsidR="000B148D" w:rsidRPr="00966FF8" w:rsidRDefault="000B148D" w:rsidP="00617689">
            <w:pPr>
              <w:pStyle w:val="Tablebody"/>
              <w:spacing w:before="0" w:after="0"/>
              <w:ind w:left="171"/>
            </w:pPr>
            <w:r w:rsidRPr="00966FF8">
              <w:t>Missing</w:t>
            </w:r>
          </w:p>
        </w:tc>
        <w:tc>
          <w:tcPr>
            <w:tcW w:w="1485" w:type="dxa"/>
            <w:vAlign w:val="center"/>
          </w:tcPr>
          <w:p w14:paraId="29DC32D2" w14:textId="39FADBD6"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6" w:type="dxa"/>
            <w:vAlign w:val="center"/>
          </w:tcPr>
          <w:p w14:paraId="7F965935" w14:textId="4288A87C"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5" w:type="dxa"/>
            <w:vAlign w:val="center"/>
          </w:tcPr>
          <w:p w14:paraId="45E94BED" w14:textId="185E9E5B"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6" w:type="dxa"/>
            <w:vAlign w:val="center"/>
          </w:tcPr>
          <w:p w14:paraId="22129EBD" w14:textId="3E212604" w:rsidR="000B148D" w:rsidRPr="00294FDC" w:rsidRDefault="00294FDC" w:rsidP="00617689">
            <w:pPr>
              <w:pStyle w:val="Tablebody"/>
              <w:spacing w:before="0" w:after="0"/>
              <w:jc w:val="center"/>
              <w:rPr>
                <w:color w:val="000000"/>
                <w:highlight w:val="black"/>
              </w:rPr>
            </w:pPr>
            <w:r w:rsidRPr="00294FDC">
              <w:rPr>
                <w:color w:val="000000"/>
                <w:highlight w:val="black"/>
              </w:rPr>
              <w:t>x</w:t>
            </w:r>
          </w:p>
        </w:tc>
      </w:tr>
      <w:tr w:rsidR="000B148D" w:rsidRPr="00966FF8" w14:paraId="741D5127" w14:textId="77777777">
        <w:trPr>
          <w:trHeight w:val="20"/>
        </w:trPr>
        <w:tc>
          <w:tcPr>
            <w:tcW w:w="8914" w:type="dxa"/>
            <w:gridSpan w:val="5"/>
            <w:shd w:val="clear" w:color="auto" w:fill="F2F2F2" w:themeFill="background1" w:themeFillShade="F2"/>
            <w:vAlign w:val="center"/>
          </w:tcPr>
          <w:p w14:paraId="71F8E2AF" w14:textId="77777777" w:rsidR="000B148D" w:rsidRPr="00966FF8" w:rsidRDefault="000B148D" w:rsidP="00617689">
            <w:pPr>
              <w:pStyle w:val="Tablebody"/>
              <w:spacing w:before="0" w:after="0"/>
              <w:rPr>
                <w:highlight w:val="yellow"/>
                <w:u w:val="single"/>
              </w:rPr>
            </w:pPr>
            <w:r>
              <w:lastRenderedPageBreak/>
              <w:t xml:space="preserve">Stratification factor: </w:t>
            </w:r>
            <w:r w:rsidRPr="00966FF8">
              <w:t>HER2 IHC status</w:t>
            </w:r>
            <w:r>
              <w:t xml:space="preserve"> per IXRS</w:t>
            </w:r>
            <w:r w:rsidRPr="00966FF8">
              <w:t>, n (%)</w:t>
            </w:r>
          </w:p>
        </w:tc>
      </w:tr>
      <w:tr w:rsidR="000B148D" w:rsidRPr="00966FF8" w14:paraId="007F2C4C" w14:textId="77777777">
        <w:trPr>
          <w:trHeight w:val="20"/>
        </w:trPr>
        <w:tc>
          <w:tcPr>
            <w:tcW w:w="2972" w:type="dxa"/>
            <w:shd w:val="clear" w:color="auto" w:fill="F2F2F2" w:themeFill="background1" w:themeFillShade="F2"/>
            <w:vAlign w:val="center"/>
          </w:tcPr>
          <w:p w14:paraId="23BF2F7E" w14:textId="77777777" w:rsidR="000B148D" w:rsidRPr="00966FF8" w:rsidRDefault="000B148D" w:rsidP="00617689">
            <w:pPr>
              <w:pStyle w:val="Tablebody"/>
              <w:spacing w:before="0" w:after="0"/>
              <w:ind w:left="171"/>
            </w:pPr>
            <w:r w:rsidRPr="00966FF8">
              <w:t>1+</w:t>
            </w:r>
          </w:p>
        </w:tc>
        <w:tc>
          <w:tcPr>
            <w:tcW w:w="1485" w:type="dxa"/>
            <w:vAlign w:val="center"/>
          </w:tcPr>
          <w:p w14:paraId="788DC505" w14:textId="77777777" w:rsidR="000B148D" w:rsidRPr="00966FF8" w:rsidRDefault="000B148D" w:rsidP="00617689">
            <w:pPr>
              <w:pStyle w:val="Tablebody"/>
              <w:spacing w:before="0" w:after="0"/>
              <w:jc w:val="center"/>
            </w:pPr>
            <w:r w:rsidRPr="00966FF8">
              <w:t>193 (58.3)</w:t>
            </w:r>
          </w:p>
        </w:tc>
        <w:tc>
          <w:tcPr>
            <w:tcW w:w="1486" w:type="dxa"/>
            <w:vAlign w:val="center"/>
          </w:tcPr>
          <w:p w14:paraId="71CC3F42" w14:textId="77777777" w:rsidR="000B148D" w:rsidRPr="00966FF8" w:rsidRDefault="000B148D" w:rsidP="00617689">
            <w:pPr>
              <w:pStyle w:val="Tablebody"/>
              <w:spacing w:before="0" w:after="0"/>
              <w:jc w:val="center"/>
            </w:pPr>
            <w:r w:rsidRPr="00966FF8">
              <w:t>95 (58.3)</w:t>
            </w:r>
          </w:p>
        </w:tc>
        <w:tc>
          <w:tcPr>
            <w:tcW w:w="1485" w:type="dxa"/>
            <w:vAlign w:val="center"/>
          </w:tcPr>
          <w:p w14:paraId="43A3BD4A" w14:textId="77777777" w:rsidR="000B148D" w:rsidRPr="00966FF8" w:rsidRDefault="000B148D" w:rsidP="00617689">
            <w:pPr>
              <w:pStyle w:val="Tablebody"/>
              <w:spacing w:before="0" w:after="0"/>
              <w:jc w:val="center"/>
            </w:pPr>
            <w:r w:rsidRPr="00966FF8">
              <w:t>215 (57.6)</w:t>
            </w:r>
          </w:p>
        </w:tc>
        <w:tc>
          <w:tcPr>
            <w:tcW w:w="1486" w:type="dxa"/>
            <w:vAlign w:val="center"/>
          </w:tcPr>
          <w:p w14:paraId="7BA19287" w14:textId="77777777" w:rsidR="000B148D" w:rsidRPr="00966FF8" w:rsidRDefault="000B148D" w:rsidP="00617689">
            <w:pPr>
              <w:pStyle w:val="Tablebody"/>
              <w:spacing w:before="0" w:after="0"/>
              <w:jc w:val="center"/>
            </w:pPr>
            <w:r w:rsidRPr="00966FF8">
              <w:t>106 (57.6)</w:t>
            </w:r>
          </w:p>
        </w:tc>
      </w:tr>
      <w:tr w:rsidR="000B148D" w:rsidRPr="00966FF8" w14:paraId="7F4E34F6" w14:textId="77777777">
        <w:trPr>
          <w:trHeight w:val="20"/>
        </w:trPr>
        <w:tc>
          <w:tcPr>
            <w:tcW w:w="2972" w:type="dxa"/>
            <w:shd w:val="clear" w:color="auto" w:fill="F2F2F2" w:themeFill="background1" w:themeFillShade="F2"/>
            <w:vAlign w:val="center"/>
          </w:tcPr>
          <w:p w14:paraId="29D31EC7" w14:textId="2035384D" w:rsidR="000B148D" w:rsidRPr="00966FF8" w:rsidRDefault="000B148D" w:rsidP="00617689">
            <w:pPr>
              <w:pStyle w:val="Tablebody"/>
              <w:spacing w:before="0" w:after="0"/>
              <w:ind w:left="171"/>
            </w:pPr>
            <w:r w:rsidRPr="00966FF8">
              <w:t>2+/ISH</w:t>
            </w:r>
            <w:r w:rsidR="00E555C7">
              <w:t>-</w:t>
            </w:r>
            <w:r w:rsidRPr="00966FF8">
              <w:t>negative</w:t>
            </w:r>
          </w:p>
        </w:tc>
        <w:tc>
          <w:tcPr>
            <w:tcW w:w="1485" w:type="dxa"/>
            <w:vAlign w:val="center"/>
          </w:tcPr>
          <w:p w14:paraId="2350707E" w14:textId="77777777" w:rsidR="000B148D" w:rsidRPr="00966FF8" w:rsidRDefault="000B148D" w:rsidP="00617689">
            <w:pPr>
              <w:pStyle w:val="Tablebody"/>
              <w:spacing w:before="0" w:after="0"/>
              <w:jc w:val="center"/>
            </w:pPr>
            <w:r w:rsidRPr="00966FF8">
              <w:t>138 (41.7)</w:t>
            </w:r>
          </w:p>
        </w:tc>
        <w:tc>
          <w:tcPr>
            <w:tcW w:w="1486" w:type="dxa"/>
            <w:vAlign w:val="center"/>
          </w:tcPr>
          <w:p w14:paraId="5FF85997" w14:textId="77777777" w:rsidR="000B148D" w:rsidRPr="00966FF8" w:rsidRDefault="000B148D" w:rsidP="00617689">
            <w:pPr>
              <w:pStyle w:val="Tablebody"/>
              <w:spacing w:before="0" w:after="0"/>
              <w:jc w:val="center"/>
            </w:pPr>
            <w:r w:rsidRPr="00966FF8">
              <w:t>68 (42.4)</w:t>
            </w:r>
          </w:p>
        </w:tc>
        <w:tc>
          <w:tcPr>
            <w:tcW w:w="1485" w:type="dxa"/>
            <w:vAlign w:val="center"/>
          </w:tcPr>
          <w:p w14:paraId="5591E6CF" w14:textId="77777777" w:rsidR="000B148D" w:rsidRPr="00966FF8" w:rsidRDefault="000B148D" w:rsidP="00617689">
            <w:pPr>
              <w:pStyle w:val="Tablebody"/>
              <w:spacing w:before="0" w:after="0"/>
              <w:jc w:val="center"/>
            </w:pPr>
            <w:r w:rsidRPr="00966FF8">
              <w:t>158 (42.4)</w:t>
            </w:r>
          </w:p>
        </w:tc>
        <w:tc>
          <w:tcPr>
            <w:tcW w:w="1486" w:type="dxa"/>
            <w:vAlign w:val="center"/>
          </w:tcPr>
          <w:p w14:paraId="59507966" w14:textId="77777777" w:rsidR="000B148D" w:rsidRPr="00966FF8" w:rsidRDefault="000B148D" w:rsidP="00617689">
            <w:pPr>
              <w:pStyle w:val="Tablebody"/>
              <w:spacing w:before="0" w:after="0"/>
              <w:jc w:val="center"/>
            </w:pPr>
            <w:r w:rsidRPr="00966FF8">
              <w:t>78 (42.4)</w:t>
            </w:r>
          </w:p>
        </w:tc>
      </w:tr>
      <w:tr w:rsidR="000B148D" w:rsidRPr="00966FF8" w14:paraId="0FD7A87B" w14:textId="77777777">
        <w:trPr>
          <w:trHeight w:val="20"/>
        </w:trPr>
        <w:tc>
          <w:tcPr>
            <w:tcW w:w="2972" w:type="dxa"/>
            <w:shd w:val="clear" w:color="auto" w:fill="F2F2F2" w:themeFill="background1" w:themeFillShade="F2"/>
            <w:vAlign w:val="center"/>
          </w:tcPr>
          <w:p w14:paraId="7652CBAF" w14:textId="77777777" w:rsidR="000B148D" w:rsidRPr="00966FF8" w:rsidRDefault="000B148D" w:rsidP="00617689">
            <w:pPr>
              <w:pStyle w:val="Tablebody"/>
              <w:spacing w:before="0" w:after="0"/>
            </w:pPr>
            <w:r w:rsidRPr="00966FF8">
              <w:t>ECOG PS, n (%)</w:t>
            </w:r>
          </w:p>
        </w:tc>
        <w:tc>
          <w:tcPr>
            <w:tcW w:w="1485" w:type="dxa"/>
            <w:vAlign w:val="center"/>
          </w:tcPr>
          <w:p w14:paraId="615CDE66" w14:textId="77777777" w:rsidR="000B148D" w:rsidRPr="00966FF8" w:rsidRDefault="000B148D" w:rsidP="00617689">
            <w:pPr>
              <w:pStyle w:val="Tablebody"/>
              <w:spacing w:before="0" w:after="0"/>
              <w:jc w:val="center"/>
            </w:pPr>
          </w:p>
        </w:tc>
        <w:tc>
          <w:tcPr>
            <w:tcW w:w="1486" w:type="dxa"/>
            <w:vAlign w:val="center"/>
          </w:tcPr>
          <w:p w14:paraId="42CCE990" w14:textId="77777777" w:rsidR="000B148D" w:rsidRPr="00966FF8" w:rsidRDefault="000B148D" w:rsidP="00617689">
            <w:pPr>
              <w:pStyle w:val="Tablebody"/>
              <w:spacing w:before="0" w:after="0"/>
              <w:jc w:val="center"/>
            </w:pPr>
          </w:p>
        </w:tc>
        <w:tc>
          <w:tcPr>
            <w:tcW w:w="1485" w:type="dxa"/>
            <w:vAlign w:val="center"/>
          </w:tcPr>
          <w:p w14:paraId="4A29127A" w14:textId="77777777" w:rsidR="000B148D" w:rsidRPr="00966FF8" w:rsidRDefault="000B148D" w:rsidP="00617689">
            <w:pPr>
              <w:pStyle w:val="Tablebody"/>
              <w:spacing w:before="0" w:after="0"/>
              <w:jc w:val="center"/>
            </w:pPr>
          </w:p>
        </w:tc>
        <w:tc>
          <w:tcPr>
            <w:tcW w:w="1486" w:type="dxa"/>
            <w:vAlign w:val="center"/>
          </w:tcPr>
          <w:p w14:paraId="24B6B201" w14:textId="77777777" w:rsidR="000B148D" w:rsidRPr="00966FF8" w:rsidRDefault="000B148D" w:rsidP="00617689">
            <w:pPr>
              <w:pStyle w:val="Tablebody"/>
              <w:spacing w:before="0" w:after="0"/>
              <w:jc w:val="center"/>
            </w:pPr>
          </w:p>
        </w:tc>
      </w:tr>
      <w:tr w:rsidR="000B148D" w:rsidRPr="00966FF8" w14:paraId="4053A3D9" w14:textId="77777777">
        <w:trPr>
          <w:trHeight w:val="20"/>
        </w:trPr>
        <w:tc>
          <w:tcPr>
            <w:tcW w:w="2972" w:type="dxa"/>
            <w:shd w:val="clear" w:color="auto" w:fill="F2F2F2" w:themeFill="background1" w:themeFillShade="F2"/>
            <w:vAlign w:val="center"/>
          </w:tcPr>
          <w:p w14:paraId="5F674189" w14:textId="77777777" w:rsidR="000B148D" w:rsidRPr="00966FF8" w:rsidRDefault="000B148D" w:rsidP="00617689">
            <w:pPr>
              <w:pStyle w:val="Tablebody"/>
              <w:keepNext/>
              <w:spacing w:before="0" w:after="0"/>
            </w:pPr>
            <w:r w:rsidRPr="00966FF8">
              <w:t xml:space="preserve">   0</w:t>
            </w:r>
          </w:p>
        </w:tc>
        <w:tc>
          <w:tcPr>
            <w:tcW w:w="1485" w:type="dxa"/>
            <w:vAlign w:val="center"/>
          </w:tcPr>
          <w:p w14:paraId="174A1038" w14:textId="77777777" w:rsidR="000B148D" w:rsidRPr="00966FF8" w:rsidRDefault="000B148D" w:rsidP="00617689">
            <w:pPr>
              <w:pStyle w:val="Tablebody"/>
              <w:spacing w:before="0" w:after="0"/>
              <w:jc w:val="center"/>
            </w:pPr>
            <w:r w:rsidRPr="00966FF8">
              <w:t>187 (56.5)</w:t>
            </w:r>
          </w:p>
        </w:tc>
        <w:tc>
          <w:tcPr>
            <w:tcW w:w="1486" w:type="dxa"/>
            <w:vAlign w:val="center"/>
          </w:tcPr>
          <w:p w14:paraId="0F5CF9F5" w14:textId="77777777" w:rsidR="000B148D" w:rsidRPr="00966FF8" w:rsidRDefault="000B148D" w:rsidP="00617689">
            <w:pPr>
              <w:pStyle w:val="Tablebody"/>
              <w:spacing w:before="0" w:after="0"/>
              <w:jc w:val="center"/>
            </w:pPr>
            <w:r w:rsidRPr="00966FF8">
              <w:t>95 (58.3)</w:t>
            </w:r>
          </w:p>
        </w:tc>
        <w:tc>
          <w:tcPr>
            <w:tcW w:w="1485" w:type="dxa"/>
            <w:vAlign w:val="center"/>
          </w:tcPr>
          <w:p w14:paraId="7CEDD5A9" w14:textId="77777777" w:rsidR="000B148D" w:rsidRPr="00966FF8" w:rsidRDefault="000B148D" w:rsidP="00617689">
            <w:pPr>
              <w:pStyle w:val="Tablebody"/>
              <w:spacing w:before="0" w:after="0"/>
              <w:jc w:val="center"/>
            </w:pPr>
            <w:r w:rsidRPr="00966FF8">
              <w:t>200 (53.6)</w:t>
            </w:r>
          </w:p>
        </w:tc>
        <w:tc>
          <w:tcPr>
            <w:tcW w:w="1486" w:type="dxa"/>
            <w:vAlign w:val="center"/>
          </w:tcPr>
          <w:p w14:paraId="4B2AB44C" w14:textId="77777777" w:rsidR="000B148D" w:rsidRPr="00966FF8" w:rsidRDefault="000B148D" w:rsidP="00617689">
            <w:pPr>
              <w:pStyle w:val="Tablebody"/>
              <w:spacing w:before="0" w:after="0"/>
              <w:jc w:val="center"/>
            </w:pPr>
            <w:r w:rsidRPr="00966FF8">
              <w:t>105 (57.1)</w:t>
            </w:r>
          </w:p>
        </w:tc>
      </w:tr>
      <w:tr w:rsidR="000B148D" w:rsidRPr="00966FF8" w14:paraId="4E82416B" w14:textId="77777777">
        <w:trPr>
          <w:trHeight w:val="20"/>
        </w:trPr>
        <w:tc>
          <w:tcPr>
            <w:tcW w:w="2972" w:type="dxa"/>
            <w:shd w:val="clear" w:color="auto" w:fill="F2F2F2" w:themeFill="background1" w:themeFillShade="F2"/>
            <w:vAlign w:val="center"/>
          </w:tcPr>
          <w:p w14:paraId="63C1864F" w14:textId="77777777" w:rsidR="000B148D" w:rsidRPr="00966FF8" w:rsidRDefault="000B148D" w:rsidP="00617689">
            <w:pPr>
              <w:pStyle w:val="Tablebody"/>
              <w:spacing w:before="0" w:after="0"/>
              <w:ind w:left="171"/>
            </w:pPr>
            <w:r w:rsidRPr="00966FF8">
              <w:t>1</w:t>
            </w:r>
          </w:p>
        </w:tc>
        <w:tc>
          <w:tcPr>
            <w:tcW w:w="1485" w:type="dxa"/>
            <w:vAlign w:val="center"/>
          </w:tcPr>
          <w:p w14:paraId="124A73AC" w14:textId="77777777" w:rsidR="000B148D" w:rsidRPr="00966FF8" w:rsidRDefault="000B148D" w:rsidP="00617689">
            <w:pPr>
              <w:pStyle w:val="Tablebody"/>
              <w:spacing w:before="0" w:after="0"/>
              <w:jc w:val="center"/>
            </w:pPr>
            <w:r w:rsidRPr="00966FF8">
              <w:t>144 (43.5)</w:t>
            </w:r>
          </w:p>
        </w:tc>
        <w:tc>
          <w:tcPr>
            <w:tcW w:w="1486" w:type="dxa"/>
            <w:vAlign w:val="center"/>
          </w:tcPr>
          <w:p w14:paraId="4D444156" w14:textId="77777777" w:rsidR="000B148D" w:rsidRPr="00966FF8" w:rsidRDefault="000B148D" w:rsidP="00617689">
            <w:pPr>
              <w:pStyle w:val="Tablebody"/>
              <w:spacing w:before="0" w:after="0"/>
              <w:jc w:val="center"/>
            </w:pPr>
            <w:r w:rsidRPr="00966FF8">
              <w:t>68 (41.7)</w:t>
            </w:r>
          </w:p>
        </w:tc>
        <w:tc>
          <w:tcPr>
            <w:tcW w:w="1485" w:type="dxa"/>
            <w:vAlign w:val="center"/>
          </w:tcPr>
          <w:p w14:paraId="4E8B4E64" w14:textId="77777777" w:rsidR="000B148D" w:rsidRPr="00966FF8" w:rsidRDefault="000B148D" w:rsidP="00617689">
            <w:pPr>
              <w:pStyle w:val="Tablebody"/>
              <w:spacing w:before="0" w:after="0"/>
              <w:jc w:val="center"/>
            </w:pPr>
            <w:r w:rsidRPr="00966FF8">
              <w:t>173 (46.4)</w:t>
            </w:r>
          </w:p>
        </w:tc>
        <w:tc>
          <w:tcPr>
            <w:tcW w:w="1486" w:type="dxa"/>
            <w:vAlign w:val="center"/>
          </w:tcPr>
          <w:p w14:paraId="514B3D7A" w14:textId="77777777" w:rsidR="000B148D" w:rsidRPr="00966FF8" w:rsidRDefault="000B148D" w:rsidP="00617689">
            <w:pPr>
              <w:pStyle w:val="Tablebody"/>
              <w:spacing w:before="0" w:after="0"/>
              <w:jc w:val="center"/>
            </w:pPr>
            <w:r w:rsidRPr="00966FF8">
              <w:t>79 (42.9)</w:t>
            </w:r>
          </w:p>
        </w:tc>
      </w:tr>
      <w:tr w:rsidR="000B148D" w:rsidRPr="00966FF8" w14:paraId="0C740F48" w14:textId="77777777">
        <w:trPr>
          <w:trHeight w:val="20"/>
        </w:trPr>
        <w:tc>
          <w:tcPr>
            <w:tcW w:w="8914" w:type="dxa"/>
            <w:gridSpan w:val="5"/>
            <w:shd w:val="clear" w:color="auto" w:fill="F2F2F2" w:themeFill="background1" w:themeFillShade="F2"/>
            <w:vAlign w:val="center"/>
          </w:tcPr>
          <w:p w14:paraId="76148660" w14:textId="77777777" w:rsidR="000B148D" w:rsidRPr="00966FF8" w:rsidRDefault="000B148D" w:rsidP="00617689">
            <w:pPr>
              <w:pStyle w:val="Tablebody"/>
              <w:spacing w:before="0" w:after="0"/>
            </w:pPr>
            <w:r w:rsidRPr="00966FF8">
              <w:t>Hormone receptor</w:t>
            </w:r>
            <w:r>
              <w:t xml:space="preserve"> status (derived based on factors captured in electronic data capture),</w:t>
            </w:r>
            <w:r w:rsidRPr="00966FF8">
              <w:t xml:space="preserve"> n (%)</w:t>
            </w:r>
            <w:r>
              <w:t>*</w:t>
            </w:r>
          </w:p>
        </w:tc>
      </w:tr>
      <w:tr w:rsidR="000B148D" w:rsidRPr="00966FF8" w14:paraId="3EE13279" w14:textId="77777777">
        <w:trPr>
          <w:trHeight w:val="20"/>
        </w:trPr>
        <w:tc>
          <w:tcPr>
            <w:tcW w:w="2972" w:type="dxa"/>
            <w:shd w:val="clear" w:color="auto" w:fill="F2F2F2" w:themeFill="background1" w:themeFillShade="F2"/>
            <w:vAlign w:val="center"/>
          </w:tcPr>
          <w:p w14:paraId="5B7B011D" w14:textId="77777777" w:rsidR="000B148D" w:rsidRPr="00966FF8" w:rsidRDefault="000B148D" w:rsidP="00617689">
            <w:pPr>
              <w:pStyle w:val="Tablebody"/>
              <w:keepNext/>
              <w:spacing w:before="0" w:after="0"/>
            </w:pPr>
            <w:r w:rsidRPr="00966FF8">
              <w:t xml:space="preserve">   Positive</w:t>
            </w:r>
          </w:p>
        </w:tc>
        <w:tc>
          <w:tcPr>
            <w:tcW w:w="1485" w:type="dxa"/>
            <w:vAlign w:val="center"/>
          </w:tcPr>
          <w:p w14:paraId="18E6AC13" w14:textId="77777777" w:rsidR="000B148D" w:rsidRPr="00966FF8" w:rsidRDefault="000B148D" w:rsidP="00617689">
            <w:pPr>
              <w:pStyle w:val="Tablebody"/>
              <w:spacing w:before="0" w:after="0"/>
              <w:jc w:val="center"/>
            </w:pPr>
            <w:r w:rsidRPr="00966FF8">
              <w:t>328 (99.1)</w:t>
            </w:r>
          </w:p>
        </w:tc>
        <w:tc>
          <w:tcPr>
            <w:tcW w:w="1486" w:type="dxa"/>
            <w:vAlign w:val="center"/>
          </w:tcPr>
          <w:p w14:paraId="64641603" w14:textId="77777777" w:rsidR="000B148D" w:rsidRPr="00966FF8" w:rsidRDefault="000B148D" w:rsidP="00617689">
            <w:pPr>
              <w:pStyle w:val="Tablebody"/>
              <w:spacing w:before="0" w:after="0"/>
              <w:jc w:val="center"/>
            </w:pPr>
            <w:r w:rsidRPr="00966FF8">
              <w:t>162 (99.4)</w:t>
            </w:r>
          </w:p>
        </w:tc>
        <w:tc>
          <w:tcPr>
            <w:tcW w:w="1485" w:type="dxa"/>
            <w:vAlign w:val="center"/>
          </w:tcPr>
          <w:p w14:paraId="6EAD6B5F" w14:textId="77777777" w:rsidR="000B148D" w:rsidRPr="00966FF8" w:rsidRDefault="000B148D" w:rsidP="00617689">
            <w:pPr>
              <w:pStyle w:val="Tablebody"/>
              <w:spacing w:before="0" w:after="0"/>
              <w:jc w:val="center"/>
            </w:pPr>
            <w:r w:rsidRPr="00966FF8">
              <w:t>333 (89.3)</w:t>
            </w:r>
          </w:p>
        </w:tc>
        <w:tc>
          <w:tcPr>
            <w:tcW w:w="1486" w:type="dxa"/>
            <w:vAlign w:val="center"/>
          </w:tcPr>
          <w:p w14:paraId="0DFD0623" w14:textId="77777777" w:rsidR="000B148D" w:rsidRPr="00966FF8" w:rsidRDefault="000B148D" w:rsidP="00617689">
            <w:pPr>
              <w:pStyle w:val="Tablebody"/>
              <w:spacing w:before="0" w:after="0"/>
              <w:jc w:val="center"/>
            </w:pPr>
            <w:r w:rsidRPr="00966FF8">
              <w:t>166 (90.2)</w:t>
            </w:r>
          </w:p>
        </w:tc>
      </w:tr>
      <w:tr w:rsidR="000B148D" w:rsidRPr="00966FF8" w14:paraId="4F360297" w14:textId="77777777">
        <w:trPr>
          <w:trHeight w:val="20"/>
        </w:trPr>
        <w:tc>
          <w:tcPr>
            <w:tcW w:w="2972" w:type="dxa"/>
            <w:shd w:val="clear" w:color="auto" w:fill="F2F2F2" w:themeFill="background1" w:themeFillShade="F2"/>
            <w:vAlign w:val="center"/>
          </w:tcPr>
          <w:p w14:paraId="605A29EA" w14:textId="77777777" w:rsidR="000B148D" w:rsidRPr="00966FF8" w:rsidRDefault="000B148D" w:rsidP="00617689">
            <w:pPr>
              <w:pStyle w:val="Tablebody"/>
              <w:spacing w:before="0" w:after="0"/>
              <w:ind w:left="171"/>
            </w:pPr>
            <w:r w:rsidRPr="00966FF8">
              <w:t>Negative</w:t>
            </w:r>
          </w:p>
        </w:tc>
        <w:tc>
          <w:tcPr>
            <w:tcW w:w="1485" w:type="dxa"/>
            <w:vAlign w:val="center"/>
          </w:tcPr>
          <w:p w14:paraId="7E06EDAA" w14:textId="77777777" w:rsidR="000B148D" w:rsidRPr="00966FF8" w:rsidRDefault="000B148D" w:rsidP="00617689">
            <w:pPr>
              <w:pStyle w:val="Tablebody"/>
              <w:spacing w:before="0" w:after="0"/>
              <w:jc w:val="center"/>
            </w:pPr>
            <w:r w:rsidRPr="00966FF8">
              <w:t>3 (0.9)</w:t>
            </w:r>
          </w:p>
        </w:tc>
        <w:tc>
          <w:tcPr>
            <w:tcW w:w="1486" w:type="dxa"/>
            <w:vAlign w:val="center"/>
          </w:tcPr>
          <w:p w14:paraId="6AD89608" w14:textId="77777777" w:rsidR="000B148D" w:rsidRPr="00966FF8" w:rsidRDefault="000B148D" w:rsidP="00617689">
            <w:pPr>
              <w:pStyle w:val="Tablebody"/>
              <w:spacing w:before="0" w:after="0"/>
              <w:jc w:val="center"/>
            </w:pPr>
            <w:r w:rsidRPr="00966FF8">
              <w:t>1 (0.6)</w:t>
            </w:r>
          </w:p>
        </w:tc>
        <w:tc>
          <w:tcPr>
            <w:tcW w:w="1485" w:type="dxa"/>
            <w:vAlign w:val="center"/>
          </w:tcPr>
          <w:p w14:paraId="120093BD" w14:textId="77777777" w:rsidR="000B148D" w:rsidRPr="00966FF8" w:rsidRDefault="000B148D" w:rsidP="00617689">
            <w:pPr>
              <w:pStyle w:val="Tablebody"/>
              <w:spacing w:before="0" w:after="0"/>
              <w:jc w:val="center"/>
            </w:pPr>
            <w:r w:rsidRPr="00966FF8">
              <w:t>40 (10.7)</w:t>
            </w:r>
          </w:p>
        </w:tc>
        <w:tc>
          <w:tcPr>
            <w:tcW w:w="1486" w:type="dxa"/>
            <w:vAlign w:val="center"/>
          </w:tcPr>
          <w:p w14:paraId="3B30839D" w14:textId="77777777" w:rsidR="000B148D" w:rsidRPr="00966FF8" w:rsidRDefault="000B148D" w:rsidP="00617689">
            <w:pPr>
              <w:pStyle w:val="Tablebody"/>
              <w:spacing w:before="0" w:after="0"/>
              <w:jc w:val="center"/>
            </w:pPr>
            <w:r w:rsidRPr="00966FF8">
              <w:t>18 (9.8)</w:t>
            </w:r>
          </w:p>
        </w:tc>
      </w:tr>
      <w:tr w:rsidR="000B148D" w:rsidRPr="00966FF8" w14:paraId="48A9B21D" w14:textId="77777777">
        <w:trPr>
          <w:trHeight w:val="20"/>
        </w:trPr>
        <w:tc>
          <w:tcPr>
            <w:tcW w:w="8914" w:type="dxa"/>
            <w:gridSpan w:val="5"/>
            <w:shd w:val="clear" w:color="auto" w:fill="F2F2F2" w:themeFill="background1" w:themeFillShade="F2"/>
            <w:vAlign w:val="center"/>
          </w:tcPr>
          <w:p w14:paraId="660E2B8D" w14:textId="77777777" w:rsidR="000B148D" w:rsidRPr="00966FF8" w:rsidRDefault="000B148D" w:rsidP="00617689">
            <w:pPr>
              <w:pStyle w:val="Tablebody"/>
              <w:spacing w:before="0" w:after="0"/>
            </w:pPr>
            <w:r>
              <w:t xml:space="preserve">Stratification factor: </w:t>
            </w:r>
            <w:r w:rsidRPr="00966FF8">
              <w:t>HR/CDK status</w:t>
            </w:r>
            <w:r>
              <w:t xml:space="preserve"> per IXRS</w:t>
            </w:r>
            <w:r w:rsidRPr="00966FF8">
              <w:t>, n (%)</w:t>
            </w:r>
          </w:p>
        </w:tc>
      </w:tr>
      <w:tr w:rsidR="000B148D" w:rsidRPr="00966FF8" w14:paraId="30E50564" w14:textId="77777777">
        <w:trPr>
          <w:trHeight w:val="20"/>
        </w:trPr>
        <w:tc>
          <w:tcPr>
            <w:tcW w:w="2972" w:type="dxa"/>
            <w:shd w:val="clear" w:color="auto" w:fill="F2F2F2" w:themeFill="background1" w:themeFillShade="F2"/>
            <w:vAlign w:val="center"/>
          </w:tcPr>
          <w:p w14:paraId="3122DFF9" w14:textId="77777777" w:rsidR="000B148D" w:rsidRPr="00966FF8" w:rsidRDefault="000B148D" w:rsidP="00617689">
            <w:pPr>
              <w:pStyle w:val="Tablebody"/>
              <w:spacing w:before="0" w:after="0"/>
              <w:ind w:left="171"/>
            </w:pPr>
            <w:r w:rsidRPr="00966FF8">
              <w:t>HR</w:t>
            </w:r>
            <w:r>
              <w:t>-positive</w:t>
            </w:r>
            <w:r w:rsidRPr="00966FF8">
              <w:t xml:space="preserve"> with prior CDK4/6</w:t>
            </w:r>
          </w:p>
        </w:tc>
        <w:tc>
          <w:tcPr>
            <w:tcW w:w="1485" w:type="dxa"/>
            <w:vAlign w:val="center"/>
          </w:tcPr>
          <w:p w14:paraId="21F71A57" w14:textId="08781F04"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1FBA4F01" w14:textId="5F2CE75F"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49759335" w14:textId="3620DE6B"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3E9D3AC9" w14:textId="2342A72A"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66650C74" w14:textId="77777777">
        <w:trPr>
          <w:trHeight w:val="20"/>
        </w:trPr>
        <w:tc>
          <w:tcPr>
            <w:tcW w:w="2972" w:type="dxa"/>
            <w:shd w:val="clear" w:color="auto" w:fill="F2F2F2" w:themeFill="background1" w:themeFillShade="F2"/>
            <w:vAlign w:val="center"/>
          </w:tcPr>
          <w:p w14:paraId="5D0C9508" w14:textId="77777777" w:rsidR="000B148D" w:rsidRPr="00966FF8" w:rsidRDefault="000B148D" w:rsidP="00617689">
            <w:pPr>
              <w:pStyle w:val="Tablebody"/>
              <w:spacing w:before="0" w:after="0"/>
              <w:ind w:left="171"/>
            </w:pPr>
            <w:r w:rsidRPr="00966FF8">
              <w:t>HR</w:t>
            </w:r>
            <w:r>
              <w:t>-positive</w:t>
            </w:r>
            <w:r w:rsidRPr="00966FF8">
              <w:t xml:space="preserve"> without prior CDK4/6</w:t>
            </w:r>
          </w:p>
        </w:tc>
        <w:tc>
          <w:tcPr>
            <w:tcW w:w="1485" w:type="dxa"/>
            <w:vAlign w:val="center"/>
          </w:tcPr>
          <w:p w14:paraId="46BE4D97" w14:textId="41073B99"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0DB37319" w14:textId="301C47D5"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5" w:type="dxa"/>
            <w:vAlign w:val="center"/>
          </w:tcPr>
          <w:p w14:paraId="3853465F" w14:textId="3BC30DB8"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6DBF7E81" w14:textId="186B9E73"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2CB71ECA" w14:textId="77777777">
        <w:trPr>
          <w:trHeight w:val="20"/>
        </w:trPr>
        <w:tc>
          <w:tcPr>
            <w:tcW w:w="2972" w:type="dxa"/>
            <w:shd w:val="clear" w:color="auto" w:fill="F2F2F2" w:themeFill="background1" w:themeFillShade="F2"/>
            <w:vAlign w:val="center"/>
          </w:tcPr>
          <w:p w14:paraId="4D9BA611" w14:textId="77777777" w:rsidR="000B148D" w:rsidRPr="00966FF8" w:rsidRDefault="000B148D" w:rsidP="00617689">
            <w:pPr>
              <w:pStyle w:val="Tablebody"/>
              <w:spacing w:before="0" w:after="0"/>
              <w:ind w:left="171"/>
            </w:pPr>
            <w:r w:rsidRPr="00966FF8">
              <w:t>HR-</w:t>
            </w:r>
            <w:r>
              <w:t>negative</w:t>
            </w:r>
          </w:p>
        </w:tc>
        <w:tc>
          <w:tcPr>
            <w:tcW w:w="1485" w:type="dxa"/>
            <w:vAlign w:val="center"/>
          </w:tcPr>
          <w:p w14:paraId="673EB18A" w14:textId="67845C92"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6" w:type="dxa"/>
            <w:vAlign w:val="center"/>
          </w:tcPr>
          <w:p w14:paraId="6B2DF364" w14:textId="425FCA7A"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5" w:type="dxa"/>
            <w:vAlign w:val="center"/>
          </w:tcPr>
          <w:p w14:paraId="5CDF319F" w14:textId="21301A46"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797F88FC" w14:textId="5E4D51F3"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7BC9048C" w14:textId="77777777">
        <w:trPr>
          <w:trHeight w:val="20"/>
        </w:trPr>
        <w:tc>
          <w:tcPr>
            <w:tcW w:w="2972" w:type="dxa"/>
            <w:shd w:val="clear" w:color="auto" w:fill="F2F2F2" w:themeFill="background1" w:themeFillShade="F2"/>
            <w:vAlign w:val="center"/>
          </w:tcPr>
          <w:p w14:paraId="0824ECF3" w14:textId="77777777" w:rsidR="000B148D" w:rsidRPr="00966FF8" w:rsidRDefault="000B148D" w:rsidP="00617689">
            <w:pPr>
              <w:pStyle w:val="Tablebody"/>
              <w:spacing w:before="0" w:after="0"/>
            </w:pPr>
            <w:r w:rsidRPr="00966FF8">
              <w:t>Stable brain metastases, n (%)</w:t>
            </w:r>
          </w:p>
        </w:tc>
        <w:tc>
          <w:tcPr>
            <w:tcW w:w="1485" w:type="dxa"/>
            <w:vAlign w:val="center"/>
          </w:tcPr>
          <w:p w14:paraId="0BA2D749" w14:textId="5AF2592C"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0129B70F" w14:textId="10EDC815"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5" w:type="dxa"/>
            <w:vAlign w:val="center"/>
          </w:tcPr>
          <w:p w14:paraId="38605C05" w14:textId="5C53D898"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63B6EDAD" w14:textId="520CEE40"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r>
      <w:tr w:rsidR="000B148D" w:rsidRPr="00966FF8" w14:paraId="07C2DB2B" w14:textId="77777777">
        <w:trPr>
          <w:trHeight w:val="20"/>
        </w:trPr>
        <w:tc>
          <w:tcPr>
            <w:tcW w:w="2972" w:type="dxa"/>
            <w:shd w:val="clear" w:color="auto" w:fill="F2F2F2" w:themeFill="background1" w:themeFillShade="F2"/>
            <w:vAlign w:val="center"/>
          </w:tcPr>
          <w:p w14:paraId="69C074FB" w14:textId="77777777" w:rsidR="000B148D" w:rsidRPr="00966FF8" w:rsidRDefault="000B148D" w:rsidP="00617689">
            <w:pPr>
              <w:pStyle w:val="Tablebody"/>
              <w:keepNext/>
              <w:spacing w:before="0" w:after="0"/>
            </w:pPr>
            <w:r w:rsidRPr="00966FF8">
              <w:t>Stable brain metastases defined as a reported history of CNS metastases, n (%)</w:t>
            </w:r>
          </w:p>
        </w:tc>
        <w:tc>
          <w:tcPr>
            <w:tcW w:w="1485" w:type="dxa"/>
            <w:vAlign w:val="center"/>
          </w:tcPr>
          <w:p w14:paraId="1754A06C" w14:textId="5432C87D"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249AFD8B" w14:textId="77121379"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5" w:type="dxa"/>
            <w:vAlign w:val="center"/>
          </w:tcPr>
          <w:p w14:paraId="68FD7AB6" w14:textId="127EAB7F"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5F598151" w14:textId="49A4F045"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r>
      <w:tr w:rsidR="000B148D" w:rsidRPr="00966FF8" w14:paraId="19817AB0" w14:textId="77777777">
        <w:trPr>
          <w:trHeight w:val="20"/>
        </w:trPr>
        <w:tc>
          <w:tcPr>
            <w:tcW w:w="2972" w:type="dxa"/>
            <w:shd w:val="clear" w:color="auto" w:fill="F2F2F2" w:themeFill="background1" w:themeFillShade="F2"/>
            <w:vAlign w:val="center"/>
          </w:tcPr>
          <w:p w14:paraId="595EB2D2" w14:textId="77777777" w:rsidR="000B148D" w:rsidRPr="00966FF8" w:rsidRDefault="000B148D" w:rsidP="00617689">
            <w:pPr>
              <w:pStyle w:val="Tablebody"/>
              <w:keepNext/>
              <w:spacing w:before="0" w:after="0"/>
              <w:rPr>
                <w:rFonts w:cs="Arial"/>
              </w:rPr>
            </w:pPr>
            <w:r w:rsidRPr="00966FF8">
              <w:rPr>
                <w:rFonts w:eastAsia="Times New Roman" w:cs="Arial"/>
              </w:rPr>
              <w:t>Presence of baseline lung metastases, n (%)</w:t>
            </w:r>
          </w:p>
        </w:tc>
        <w:tc>
          <w:tcPr>
            <w:tcW w:w="1485" w:type="dxa"/>
            <w:vAlign w:val="center"/>
          </w:tcPr>
          <w:p w14:paraId="20FF16F4" w14:textId="092AAFF4"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6" w:type="dxa"/>
            <w:vAlign w:val="center"/>
          </w:tcPr>
          <w:p w14:paraId="7520615C" w14:textId="105B6761"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5" w:type="dxa"/>
            <w:vAlign w:val="center"/>
          </w:tcPr>
          <w:p w14:paraId="7643F4A3" w14:textId="2B3F8398"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280D18E9" w14:textId="52DAF2E4"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966FF8" w14:paraId="5116ECA6" w14:textId="77777777">
        <w:trPr>
          <w:trHeight w:val="20"/>
        </w:trPr>
        <w:tc>
          <w:tcPr>
            <w:tcW w:w="2972" w:type="dxa"/>
            <w:shd w:val="clear" w:color="auto" w:fill="F2F2F2" w:themeFill="background1" w:themeFillShade="F2"/>
            <w:vAlign w:val="center"/>
          </w:tcPr>
          <w:p w14:paraId="174C75D3" w14:textId="77777777" w:rsidR="000B148D" w:rsidRPr="00966FF8" w:rsidRDefault="000B148D" w:rsidP="00617689">
            <w:pPr>
              <w:pStyle w:val="Tablebody"/>
              <w:keepNext/>
              <w:spacing w:before="0" w:after="0"/>
              <w:rPr>
                <w:rFonts w:cs="Arial"/>
              </w:rPr>
            </w:pPr>
            <w:r w:rsidRPr="00966FF8">
              <w:rPr>
                <w:rFonts w:eastAsia="Times New Roman" w:cs="Arial"/>
              </w:rPr>
              <w:t>Presence of baseline liver metastases, n (%)</w:t>
            </w:r>
          </w:p>
        </w:tc>
        <w:tc>
          <w:tcPr>
            <w:tcW w:w="1485" w:type="dxa"/>
            <w:vAlign w:val="center"/>
          </w:tcPr>
          <w:p w14:paraId="6B50E8DB" w14:textId="3A55DA66"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1A020529" w14:textId="786E741C"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5" w:type="dxa"/>
            <w:vAlign w:val="center"/>
          </w:tcPr>
          <w:p w14:paraId="5A8CA313" w14:textId="20C239A0"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6058FE0C" w14:textId="10A9723A"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r>
      <w:tr w:rsidR="000B148D" w:rsidRPr="00966FF8" w14:paraId="77471A18" w14:textId="77777777">
        <w:trPr>
          <w:trHeight w:val="20"/>
        </w:trPr>
        <w:tc>
          <w:tcPr>
            <w:tcW w:w="2972" w:type="dxa"/>
            <w:shd w:val="clear" w:color="auto" w:fill="F2F2F2" w:themeFill="background1" w:themeFillShade="F2"/>
            <w:vAlign w:val="center"/>
          </w:tcPr>
          <w:p w14:paraId="7781716C" w14:textId="77777777" w:rsidR="000B148D" w:rsidRPr="00966FF8" w:rsidRDefault="000B148D" w:rsidP="00617689">
            <w:pPr>
              <w:pStyle w:val="Tablebody"/>
              <w:spacing w:before="0" w:after="0"/>
            </w:pPr>
            <w:r w:rsidRPr="00966FF8">
              <w:t>Baseline visceral disease, n (%)</w:t>
            </w:r>
          </w:p>
        </w:tc>
        <w:tc>
          <w:tcPr>
            <w:tcW w:w="1485" w:type="dxa"/>
            <w:vAlign w:val="center"/>
          </w:tcPr>
          <w:p w14:paraId="3BE92343" w14:textId="5C946FC7"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79FA91E2" w14:textId="68F711BC"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1CBB956C" w14:textId="1240E20D"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63600FB2" w14:textId="775A44BD"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70A79EAB" w14:textId="77777777">
        <w:trPr>
          <w:trHeight w:val="20"/>
        </w:trPr>
        <w:tc>
          <w:tcPr>
            <w:tcW w:w="8914" w:type="dxa"/>
            <w:gridSpan w:val="5"/>
            <w:shd w:val="clear" w:color="auto" w:fill="F2F2F2" w:themeFill="background1" w:themeFillShade="F2"/>
            <w:vAlign w:val="center"/>
          </w:tcPr>
          <w:p w14:paraId="7DC10346" w14:textId="77777777" w:rsidR="000B148D" w:rsidRPr="00966FF8" w:rsidRDefault="000B148D" w:rsidP="00617689">
            <w:pPr>
              <w:pStyle w:val="Tablebody"/>
              <w:spacing w:before="0" w:after="0"/>
            </w:pPr>
            <w:r>
              <w:t>Prior lines of systemic therapy in any setting, n (%)</w:t>
            </w:r>
          </w:p>
        </w:tc>
      </w:tr>
      <w:tr w:rsidR="000B148D" w:rsidRPr="00966FF8" w14:paraId="6101DB09" w14:textId="77777777">
        <w:trPr>
          <w:trHeight w:val="20"/>
        </w:trPr>
        <w:tc>
          <w:tcPr>
            <w:tcW w:w="2972" w:type="dxa"/>
            <w:shd w:val="clear" w:color="auto" w:fill="F2F2F2" w:themeFill="background1" w:themeFillShade="F2"/>
            <w:vAlign w:val="center"/>
          </w:tcPr>
          <w:p w14:paraId="697F0B44" w14:textId="77777777" w:rsidR="000B148D" w:rsidRPr="00966FF8" w:rsidRDefault="000B148D" w:rsidP="00617689">
            <w:pPr>
              <w:pStyle w:val="Tablebody"/>
              <w:spacing w:before="0" w:after="0"/>
              <w:ind w:firstLine="112"/>
            </w:pPr>
            <w:r>
              <w:t>1</w:t>
            </w:r>
          </w:p>
        </w:tc>
        <w:tc>
          <w:tcPr>
            <w:tcW w:w="1485" w:type="dxa"/>
            <w:vAlign w:val="center"/>
          </w:tcPr>
          <w:p w14:paraId="49E0275D" w14:textId="2E7C1FF9"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3752F7B2" w14:textId="2D86A097"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5" w:type="dxa"/>
            <w:vAlign w:val="center"/>
          </w:tcPr>
          <w:p w14:paraId="04F54A80" w14:textId="3CB2BF14"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c>
          <w:tcPr>
            <w:tcW w:w="1486" w:type="dxa"/>
            <w:vAlign w:val="center"/>
          </w:tcPr>
          <w:p w14:paraId="5137B404" w14:textId="6BBC99F6" w:rsidR="000B148D" w:rsidRPr="00294FDC" w:rsidRDefault="00294FDC" w:rsidP="00617689">
            <w:pPr>
              <w:pStyle w:val="Tablebody"/>
              <w:spacing w:before="0" w:after="0"/>
              <w:jc w:val="center"/>
              <w:rPr>
                <w:color w:val="000000"/>
                <w:highlight w:val="black"/>
              </w:rPr>
            </w:pPr>
            <w:r w:rsidRPr="00294FDC">
              <w:rPr>
                <w:color w:val="000000"/>
                <w:highlight w:val="black"/>
              </w:rPr>
              <w:t>xxxxxxx</w:t>
            </w:r>
          </w:p>
        </w:tc>
      </w:tr>
      <w:tr w:rsidR="000B148D" w:rsidRPr="00966FF8" w14:paraId="287F5A3A" w14:textId="77777777">
        <w:trPr>
          <w:trHeight w:val="20"/>
        </w:trPr>
        <w:tc>
          <w:tcPr>
            <w:tcW w:w="2972" w:type="dxa"/>
            <w:shd w:val="clear" w:color="auto" w:fill="F2F2F2" w:themeFill="background1" w:themeFillShade="F2"/>
            <w:vAlign w:val="center"/>
          </w:tcPr>
          <w:p w14:paraId="1F3CE374" w14:textId="77777777" w:rsidR="000B148D" w:rsidRPr="00966FF8" w:rsidRDefault="000B148D" w:rsidP="00617689">
            <w:pPr>
              <w:pStyle w:val="Tablebody"/>
              <w:spacing w:before="0" w:after="0"/>
              <w:ind w:firstLine="112"/>
            </w:pPr>
            <w:r>
              <w:t>2</w:t>
            </w:r>
          </w:p>
        </w:tc>
        <w:tc>
          <w:tcPr>
            <w:tcW w:w="1485" w:type="dxa"/>
            <w:vAlign w:val="center"/>
          </w:tcPr>
          <w:p w14:paraId="7DEEA44A" w14:textId="58E71888"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4721B234" w14:textId="3BAC34AA"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5" w:type="dxa"/>
            <w:vAlign w:val="center"/>
          </w:tcPr>
          <w:p w14:paraId="72BE5086" w14:textId="714856C2"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0A242A81" w14:textId="3BE64F10"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6D0A1B7D" w14:textId="77777777">
        <w:trPr>
          <w:trHeight w:val="20"/>
        </w:trPr>
        <w:tc>
          <w:tcPr>
            <w:tcW w:w="2972" w:type="dxa"/>
            <w:shd w:val="clear" w:color="auto" w:fill="F2F2F2" w:themeFill="background1" w:themeFillShade="F2"/>
            <w:vAlign w:val="center"/>
          </w:tcPr>
          <w:p w14:paraId="38B521DC" w14:textId="77777777" w:rsidR="000B148D" w:rsidRPr="00966FF8" w:rsidRDefault="000B148D" w:rsidP="00617689">
            <w:pPr>
              <w:pStyle w:val="Tablebody"/>
              <w:spacing w:before="0" w:after="0"/>
              <w:ind w:firstLine="112"/>
            </w:pPr>
            <w:r w:rsidRPr="00966FF8">
              <w:rPr>
                <w:rFonts w:cs="Arial"/>
              </w:rPr>
              <w:t>≥</w:t>
            </w:r>
            <w:r w:rsidRPr="00966FF8">
              <w:t>3</w:t>
            </w:r>
          </w:p>
        </w:tc>
        <w:tc>
          <w:tcPr>
            <w:tcW w:w="1485" w:type="dxa"/>
            <w:vAlign w:val="center"/>
          </w:tcPr>
          <w:p w14:paraId="17E0D701" w14:textId="3516B7FF"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27A5124A" w14:textId="0A818116"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02BB5AF5" w14:textId="6C5D261F"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689D13B6" w14:textId="43BAA807"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66368423" w14:textId="77777777">
        <w:trPr>
          <w:trHeight w:val="20"/>
        </w:trPr>
        <w:tc>
          <w:tcPr>
            <w:tcW w:w="2972" w:type="dxa"/>
            <w:shd w:val="clear" w:color="auto" w:fill="F2F2F2" w:themeFill="background1" w:themeFillShade="F2"/>
            <w:vAlign w:val="center"/>
          </w:tcPr>
          <w:p w14:paraId="37CD6A3F" w14:textId="77777777" w:rsidR="000B148D" w:rsidRDefault="000B148D" w:rsidP="00617689">
            <w:pPr>
              <w:pStyle w:val="Tablebody"/>
              <w:spacing w:before="0" w:after="0"/>
              <w:ind w:firstLine="112"/>
              <w:rPr>
                <w:rFonts w:cs="Arial"/>
              </w:rPr>
            </w:pPr>
            <w:r>
              <w:rPr>
                <w:rFonts w:cs="Arial"/>
              </w:rPr>
              <w:t>Mean (SD)</w:t>
            </w:r>
          </w:p>
        </w:tc>
        <w:tc>
          <w:tcPr>
            <w:tcW w:w="1485" w:type="dxa"/>
            <w:vAlign w:val="center"/>
          </w:tcPr>
          <w:p w14:paraId="5E71B2A6" w14:textId="54324824"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4ADF7A3F" w14:textId="1B13FB1C"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7A61AAF5" w14:textId="3EC981FD"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0FE884AC" w14:textId="53E0445B"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5947D323" w14:textId="77777777">
        <w:trPr>
          <w:trHeight w:val="20"/>
        </w:trPr>
        <w:tc>
          <w:tcPr>
            <w:tcW w:w="2972" w:type="dxa"/>
            <w:shd w:val="clear" w:color="auto" w:fill="F2F2F2" w:themeFill="background1" w:themeFillShade="F2"/>
            <w:vAlign w:val="center"/>
          </w:tcPr>
          <w:p w14:paraId="547821C2" w14:textId="77777777" w:rsidR="000B148D" w:rsidRPr="00966FF8" w:rsidRDefault="000B148D" w:rsidP="00617689">
            <w:pPr>
              <w:pStyle w:val="Tablebody"/>
              <w:spacing w:before="0" w:after="0"/>
              <w:ind w:firstLine="112"/>
              <w:rPr>
                <w:rFonts w:cs="Arial"/>
              </w:rPr>
            </w:pPr>
            <w:r>
              <w:rPr>
                <w:rFonts w:cs="Arial"/>
              </w:rPr>
              <w:t>Median</w:t>
            </w:r>
          </w:p>
        </w:tc>
        <w:tc>
          <w:tcPr>
            <w:tcW w:w="1485" w:type="dxa"/>
            <w:vAlign w:val="center"/>
          </w:tcPr>
          <w:p w14:paraId="1FB3F0A9" w14:textId="09F30B14"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6" w:type="dxa"/>
            <w:vAlign w:val="center"/>
          </w:tcPr>
          <w:p w14:paraId="55244D6C" w14:textId="3727A41D"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5" w:type="dxa"/>
            <w:vAlign w:val="center"/>
          </w:tcPr>
          <w:p w14:paraId="6CBB13C1" w14:textId="67F510D8"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6" w:type="dxa"/>
            <w:vAlign w:val="center"/>
          </w:tcPr>
          <w:p w14:paraId="5FF1C60D" w14:textId="2F9EF2E3" w:rsidR="000B148D" w:rsidRPr="00294FDC" w:rsidRDefault="00294FDC" w:rsidP="00617689">
            <w:pPr>
              <w:pStyle w:val="Tablebody"/>
              <w:spacing w:before="0" w:after="0"/>
              <w:jc w:val="center"/>
              <w:rPr>
                <w:color w:val="000000"/>
                <w:highlight w:val="black"/>
              </w:rPr>
            </w:pPr>
            <w:r w:rsidRPr="00294FDC">
              <w:rPr>
                <w:color w:val="000000"/>
                <w:highlight w:val="black"/>
              </w:rPr>
              <w:t>x</w:t>
            </w:r>
          </w:p>
        </w:tc>
      </w:tr>
      <w:tr w:rsidR="000B148D" w:rsidRPr="00966FF8" w14:paraId="2F8A0413" w14:textId="77777777">
        <w:trPr>
          <w:trHeight w:val="20"/>
        </w:trPr>
        <w:tc>
          <w:tcPr>
            <w:tcW w:w="8914" w:type="dxa"/>
            <w:gridSpan w:val="5"/>
            <w:shd w:val="clear" w:color="auto" w:fill="F2F2F2" w:themeFill="background1" w:themeFillShade="F2"/>
            <w:vAlign w:val="center"/>
          </w:tcPr>
          <w:p w14:paraId="337BCD91" w14:textId="77777777" w:rsidR="000B148D" w:rsidRPr="00966FF8" w:rsidRDefault="000B148D" w:rsidP="00617689">
            <w:pPr>
              <w:pStyle w:val="Tablebody"/>
              <w:spacing w:before="0" w:after="0"/>
            </w:pPr>
            <w:r w:rsidRPr="00966FF8">
              <w:t>Prior lines of systemic therapy in the metastatic setting, n (%)</w:t>
            </w:r>
          </w:p>
        </w:tc>
      </w:tr>
      <w:tr w:rsidR="000B148D" w:rsidRPr="00966FF8" w14:paraId="7933DA74" w14:textId="77777777">
        <w:trPr>
          <w:trHeight w:val="20"/>
        </w:trPr>
        <w:tc>
          <w:tcPr>
            <w:tcW w:w="2972" w:type="dxa"/>
            <w:shd w:val="clear" w:color="auto" w:fill="F2F2F2" w:themeFill="background1" w:themeFillShade="F2"/>
            <w:vAlign w:val="center"/>
          </w:tcPr>
          <w:p w14:paraId="5CCB22EB" w14:textId="77777777" w:rsidR="000B148D" w:rsidRPr="00966FF8" w:rsidRDefault="000B148D" w:rsidP="00617689">
            <w:pPr>
              <w:pStyle w:val="Tablebody"/>
              <w:keepNext/>
              <w:spacing w:before="0" w:after="0"/>
              <w:ind w:left="171"/>
            </w:pPr>
            <w:r w:rsidRPr="00966FF8">
              <w:t>0</w:t>
            </w:r>
          </w:p>
        </w:tc>
        <w:tc>
          <w:tcPr>
            <w:tcW w:w="1485" w:type="dxa"/>
            <w:vAlign w:val="center"/>
          </w:tcPr>
          <w:p w14:paraId="78077F4A" w14:textId="37A38B60"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52AB25A1" w14:textId="1F4740D0"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5" w:type="dxa"/>
            <w:vAlign w:val="center"/>
          </w:tcPr>
          <w:p w14:paraId="0ACF7320" w14:textId="681B3F5A"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538039BD" w14:textId="3BBC67A5"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1EFD7F3B" w14:textId="77777777">
        <w:trPr>
          <w:trHeight w:val="20"/>
        </w:trPr>
        <w:tc>
          <w:tcPr>
            <w:tcW w:w="2972" w:type="dxa"/>
            <w:shd w:val="clear" w:color="auto" w:fill="F2F2F2" w:themeFill="background1" w:themeFillShade="F2"/>
            <w:vAlign w:val="center"/>
          </w:tcPr>
          <w:p w14:paraId="55508954" w14:textId="77777777" w:rsidR="000B148D" w:rsidRPr="00966FF8" w:rsidRDefault="000B148D" w:rsidP="00617689">
            <w:pPr>
              <w:pStyle w:val="Tablebody"/>
              <w:keepNext/>
              <w:spacing w:before="0" w:after="0"/>
              <w:ind w:left="171"/>
            </w:pPr>
            <w:r w:rsidRPr="00966FF8">
              <w:t>1</w:t>
            </w:r>
          </w:p>
        </w:tc>
        <w:tc>
          <w:tcPr>
            <w:tcW w:w="1485" w:type="dxa"/>
            <w:vAlign w:val="center"/>
          </w:tcPr>
          <w:p w14:paraId="0DB138A8" w14:textId="62421FD8"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6" w:type="dxa"/>
            <w:vAlign w:val="center"/>
          </w:tcPr>
          <w:p w14:paraId="62D7300A" w14:textId="4DB0DD2D"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5" w:type="dxa"/>
            <w:vAlign w:val="center"/>
          </w:tcPr>
          <w:p w14:paraId="745AD382" w14:textId="4DC35763"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5B71274C" w14:textId="40ABBD0A"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2B1F2AA3" w14:textId="77777777">
        <w:trPr>
          <w:trHeight w:val="20"/>
        </w:trPr>
        <w:tc>
          <w:tcPr>
            <w:tcW w:w="2972" w:type="dxa"/>
            <w:shd w:val="clear" w:color="auto" w:fill="F2F2F2" w:themeFill="background1" w:themeFillShade="F2"/>
            <w:vAlign w:val="center"/>
          </w:tcPr>
          <w:p w14:paraId="7E06AE21" w14:textId="77777777" w:rsidR="000B148D" w:rsidRPr="00966FF8" w:rsidRDefault="000B148D" w:rsidP="00617689">
            <w:pPr>
              <w:pStyle w:val="Tablebody"/>
              <w:spacing w:before="0" w:after="0"/>
              <w:ind w:left="171"/>
            </w:pPr>
            <w:r w:rsidRPr="00966FF8">
              <w:t>2</w:t>
            </w:r>
          </w:p>
        </w:tc>
        <w:tc>
          <w:tcPr>
            <w:tcW w:w="1485" w:type="dxa"/>
            <w:vAlign w:val="center"/>
          </w:tcPr>
          <w:p w14:paraId="615334ED" w14:textId="25D1A349"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c>
          <w:tcPr>
            <w:tcW w:w="1486" w:type="dxa"/>
            <w:vAlign w:val="center"/>
          </w:tcPr>
          <w:p w14:paraId="50225B90" w14:textId="0B2FE030" w:rsidR="000B148D" w:rsidRPr="00294FDC" w:rsidRDefault="00294FDC" w:rsidP="00617689">
            <w:pPr>
              <w:pStyle w:val="Tablebody"/>
              <w:spacing w:before="0" w:after="0"/>
              <w:jc w:val="center"/>
              <w:rPr>
                <w:color w:val="000000"/>
                <w:highlight w:val="black"/>
              </w:rPr>
            </w:pPr>
            <w:r w:rsidRPr="00294FDC">
              <w:rPr>
                <w:color w:val="000000"/>
                <w:highlight w:val="black"/>
              </w:rPr>
              <w:t>xxxxxxxx</w:t>
            </w:r>
          </w:p>
        </w:tc>
        <w:tc>
          <w:tcPr>
            <w:tcW w:w="1485" w:type="dxa"/>
            <w:vAlign w:val="center"/>
          </w:tcPr>
          <w:p w14:paraId="511F79A1" w14:textId="27E2038B"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3F89F8EB" w14:textId="5A99C22E" w:rsidR="000B148D" w:rsidRPr="00294FDC" w:rsidRDefault="00294FDC" w:rsidP="00617689">
            <w:pPr>
              <w:pStyle w:val="Tablebody"/>
              <w:spacing w:before="0" w:after="0"/>
              <w:jc w:val="center"/>
              <w:rPr>
                <w:color w:val="000000"/>
                <w:highlight w:val="black"/>
              </w:rPr>
            </w:pPr>
            <w:r w:rsidRPr="00294FDC">
              <w:rPr>
                <w:color w:val="000000"/>
                <w:highlight w:val="black"/>
              </w:rPr>
              <w:t>xxxxxxxxx</w:t>
            </w:r>
          </w:p>
        </w:tc>
      </w:tr>
      <w:tr w:rsidR="000B148D" w:rsidRPr="00966FF8" w14:paraId="46F23174" w14:textId="77777777">
        <w:trPr>
          <w:trHeight w:val="20"/>
        </w:trPr>
        <w:tc>
          <w:tcPr>
            <w:tcW w:w="2972" w:type="dxa"/>
            <w:shd w:val="clear" w:color="auto" w:fill="F2F2F2" w:themeFill="background1" w:themeFillShade="F2"/>
            <w:vAlign w:val="center"/>
          </w:tcPr>
          <w:p w14:paraId="65B36BD4" w14:textId="77777777" w:rsidR="000B148D" w:rsidRPr="00966FF8" w:rsidRDefault="000B148D" w:rsidP="00617689">
            <w:pPr>
              <w:pStyle w:val="Tablebody"/>
              <w:spacing w:before="0" w:after="0"/>
              <w:ind w:left="171"/>
            </w:pPr>
            <w:r w:rsidRPr="00966FF8">
              <w:rPr>
                <w:rFonts w:cs="Arial"/>
              </w:rPr>
              <w:t>≥</w:t>
            </w:r>
            <w:r w:rsidRPr="00966FF8">
              <w:t>3</w:t>
            </w:r>
          </w:p>
        </w:tc>
        <w:tc>
          <w:tcPr>
            <w:tcW w:w="1485" w:type="dxa"/>
            <w:vAlign w:val="center"/>
          </w:tcPr>
          <w:p w14:paraId="2F3CA232" w14:textId="44BA47CA"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44272D82" w14:textId="58620338"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2E09A9CC" w14:textId="19A3214C"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43C3BB38" w14:textId="37B78A21"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33396AA4" w14:textId="77777777">
        <w:trPr>
          <w:trHeight w:val="20"/>
        </w:trPr>
        <w:tc>
          <w:tcPr>
            <w:tcW w:w="2972" w:type="dxa"/>
            <w:shd w:val="clear" w:color="auto" w:fill="F2F2F2" w:themeFill="background1" w:themeFillShade="F2"/>
            <w:vAlign w:val="center"/>
          </w:tcPr>
          <w:p w14:paraId="54600E60" w14:textId="77777777" w:rsidR="000B148D" w:rsidRPr="00966FF8" w:rsidRDefault="000B148D" w:rsidP="00617689">
            <w:pPr>
              <w:pStyle w:val="Tablebody"/>
              <w:spacing w:before="0" w:after="0"/>
              <w:ind w:left="171"/>
              <w:rPr>
                <w:rFonts w:cs="Arial"/>
              </w:rPr>
            </w:pPr>
            <w:r>
              <w:rPr>
                <w:rFonts w:cs="Arial"/>
              </w:rPr>
              <w:t>Mean (SD)</w:t>
            </w:r>
          </w:p>
        </w:tc>
        <w:tc>
          <w:tcPr>
            <w:tcW w:w="1485" w:type="dxa"/>
            <w:vAlign w:val="center"/>
          </w:tcPr>
          <w:p w14:paraId="04144D8C" w14:textId="4786D4EF"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19EFB114" w14:textId="14034659"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5" w:type="dxa"/>
            <w:vAlign w:val="center"/>
          </w:tcPr>
          <w:p w14:paraId="1B690F1B" w14:textId="2C9E8D38"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c>
          <w:tcPr>
            <w:tcW w:w="1486" w:type="dxa"/>
            <w:vAlign w:val="center"/>
          </w:tcPr>
          <w:p w14:paraId="2875332F" w14:textId="5D8791F1" w:rsidR="000B148D" w:rsidRPr="00294FDC" w:rsidRDefault="00294FDC" w:rsidP="00617689">
            <w:pPr>
              <w:pStyle w:val="Tablebody"/>
              <w:spacing w:before="0" w:after="0"/>
              <w:jc w:val="center"/>
              <w:rPr>
                <w:color w:val="000000"/>
                <w:highlight w:val="black"/>
              </w:rPr>
            </w:pPr>
            <w:r w:rsidRPr="00294FDC">
              <w:rPr>
                <w:color w:val="000000"/>
                <w:highlight w:val="black"/>
              </w:rPr>
              <w:t>xxxxxxxxxx</w:t>
            </w:r>
          </w:p>
        </w:tc>
      </w:tr>
      <w:tr w:rsidR="000B148D" w:rsidRPr="00966FF8" w14:paraId="304DEF8C" w14:textId="77777777">
        <w:trPr>
          <w:trHeight w:val="20"/>
        </w:trPr>
        <w:tc>
          <w:tcPr>
            <w:tcW w:w="2972" w:type="dxa"/>
            <w:shd w:val="clear" w:color="auto" w:fill="F2F2F2" w:themeFill="background1" w:themeFillShade="F2"/>
            <w:vAlign w:val="center"/>
          </w:tcPr>
          <w:p w14:paraId="3CBCE3E1" w14:textId="77777777" w:rsidR="000B148D" w:rsidRPr="00966FF8" w:rsidRDefault="000B148D" w:rsidP="00617689">
            <w:pPr>
              <w:pStyle w:val="Tablebody"/>
              <w:spacing w:before="0" w:after="0"/>
              <w:ind w:left="171"/>
              <w:rPr>
                <w:rFonts w:cs="Arial"/>
              </w:rPr>
            </w:pPr>
            <w:r>
              <w:rPr>
                <w:rFonts w:cs="Arial"/>
              </w:rPr>
              <w:t xml:space="preserve">Median </w:t>
            </w:r>
          </w:p>
        </w:tc>
        <w:tc>
          <w:tcPr>
            <w:tcW w:w="1485" w:type="dxa"/>
            <w:vAlign w:val="center"/>
          </w:tcPr>
          <w:p w14:paraId="357F0176" w14:textId="76F04C45"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6" w:type="dxa"/>
            <w:vAlign w:val="center"/>
          </w:tcPr>
          <w:p w14:paraId="6467D3B9" w14:textId="67ED33B1"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5" w:type="dxa"/>
            <w:vAlign w:val="center"/>
          </w:tcPr>
          <w:p w14:paraId="7E324176" w14:textId="17C8C7A1" w:rsidR="000B148D" w:rsidRPr="00294FDC" w:rsidRDefault="00294FDC" w:rsidP="00617689">
            <w:pPr>
              <w:pStyle w:val="Tablebody"/>
              <w:spacing w:before="0" w:after="0"/>
              <w:jc w:val="center"/>
              <w:rPr>
                <w:color w:val="000000"/>
                <w:highlight w:val="black"/>
              </w:rPr>
            </w:pPr>
            <w:r w:rsidRPr="00294FDC">
              <w:rPr>
                <w:color w:val="000000"/>
                <w:highlight w:val="black"/>
              </w:rPr>
              <w:t>x</w:t>
            </w:r>
          </w:p>
        </w:tc>
        <w:tc>
          <w:tcPr>
            <w:tcW w:w="1486" w:type="dxa"/>
            <w:vAlign w:val="center"/>
          </w:tcPr>
          <w:p w14:paraId="6906433A" w14:textId="511D2843" w:rsidR="000B148D" w:rsidRPr="00294FDC" w:rsidRDefault="00294FDC" w:rsidP="00617689">
            <w:pPr>
              <w:pStyle w:val="Tablebody"/>
              <w:spacing w:before="0" w:after="0"/>
              <w:jc w:val="center"/>
              <w:rPr>
                <w:color w:val="000000"/>
                <w:highlight w:val="black"/>
              </w:rPr>
            </w:pPr>
            <w:r w:rsidRPr="00294FDC">
              <w:rPr>
                <w:color w:val="000000"/>
                <w:highlight w:val="black"/>
              </w:rPr>
              <w:t>x</w:t>
            </w:r>
          </w:p>
        </w:tc>
      </w:tr>
      <w:tr w:rsidR="000B148D" w:rsidRPr="00966FF8" w14:paraId="42AA39EB" w14:textId="77777777">
        <w:trPr>
          <w:trHeight w:val="20"/>
        </w:trPr>
        <w:tc>
          <w:tcPr>
            <w:tcW w:w="8914" w:type="dxa"/>
            <w:gridSpan w:val="5"/>
            <w:shd w:val="clear" w:color="auto" w:fill="F2F2F2" w:themeFill="background1" w:themeFillShade="F2"/>
            <w:vAlign w:val="center"/>
          </w:tcPr>
          <w:p w14:paraId="38EBA1C8" w14:textId="77777777" w:rsidR="000B148D" w:rsidRPr="00966FF8" w:rsidRDefault="000B148D" w:rsidP="00617689">
            <w:pPr>
              <w:pStyle w:val="Tablebody"/>
              <w:spacing w:before="0" w:after="0"/>
            </w:pPr>
            <w:r w:rsidRPr="00966FF8">
              <w:rPr>
                <w:rFonts w:eastAsia="Times New Roman" w:cs="Arial"/>
              </w:rPr>
              <w:t>Type of prior systemic cancer therapy, n (%)</w:t>
            </w:r>
          </w:p>
        </w:tc>
      </w:tr>
      <w:tr w:rsidR="000B148D" w:rsidRPr="00966FF8" w14:paraId="18B1AF0A" w14:textId="77777777">
        <w:trPr>
          <w:trHeight w:val="20"/>
        </w:trPr>
        <w:tc>
          <w:tcPr>
            <w:tcW w:w="2972" w:type="dxa"/>
            <w:shd w:val="clear" w:color="auto" w:fill="F2F2F2" w:themeFill="background1" w:themeFillShade="F2"/>
            <w:vAlign w:val="center"/>
          </w:tcPr>
          <w:p w14:paraId="177CB20F" w14:textId="77777777" w:rsidR="000B148D" w:rsidRPr="00966FF8" w:rsidRDefault="000B148D" w:rsidP="00617689">
            <w:pPr>
              <w:pStyle w:val="Tablebody"/>
              <w:spacing w:before="0" w:after="0"/>
              <w:ind w:left="171"/>
              <w:rPr>
                <w:rFonts w:cs="Arial"/>
              </w:rPr>
            </w:pPr>
            <w:r w:rsidRPr="00966FF8">
              <w:rPr>
                <w:rFonts w:eastAsia="Times New Roman" w:cs="Arial"/>
              </w:rPr>
              <w:t xml:space="preserve">CDK4/6 inhibitor </w:t>
            </w:r>
          </w:p>
        </w:tc>
        <w:tc>
          <w:tcPr>
            <w:tcW w:w="1485" w:type="dxa"/>
            <w:vAlign w:val="center"/>
          </w:tcPr>
          <w:p w14:paraId="25C79A14" w14:textId="77777777" w:rsidR="000B148D" w:rsidRPr="00966FF8" w:rsidRDefault="000B148D" w:rsidP="00617689">
            <w:pPr>
              <w:pStyle w:val="Tablebody"/>
              <w:spacing w:before="0" w:after="0"/>
              <w:jc w:val="center"/>
            </w:pPr>
            <w:r w:rsidRPr="00966FF8">
              <w:rPr>
                <w:rFonts w:eastAsia="Times New Roman" w:cs="Arial"/>
              </w:rPr>
              <w:t>233 (70.4)</w:t>
            </w:r>
          </w:p>
        </w:tc>
        <w:tc>
          <w:tcPr>
            <w:tcW w:w="1486" w:type="dxa"/>
            <w:vAlign w:val="center"/>
          </w:tcPr>
          <w:p w14:paraId="756EC6AE" w14:textId="77777777" w:rsidR="000B148D" w:rsidRPr="00966FF8" w:rsidRDefault="000B148D" w:rsidP="00617689">
            <w:pPr>
              <w:pStyle w:val="Tablebody"/>
              <w:spacing w:before="0" w:after="0"/>
              <w:jc w:val="center"/>
            </w:pPr>
            <w:r w:rsidRPr="00966FF8">
              <w:rPr>
                <w:rFonts w:eastAsia="Times New Roman" w:cs="Arial"/>
              </w:rPr>
              <w:t>115 (70.6)</w:t>
            </w:r>
          </w:p>
        </w:tc>
        <w:tc>
          <w:tcPr>
            <w:tcW w:w="1485" w:type="dxa"/>
            <w:vAlign w:val="center"/>
          </w:tcPr>
          <w:p w14:paraId="35C9041D" w14:textId="77777777" w:rsidR="000B148D" w:rsidRPr="00966FF8" w:rsidRDefault="000B148D" w:rsidP="00617689">
            <w:pPr>
              <w:pStyle w:val="Tablebody"/>
              <w:spacing w:before="0" w:after="0"/>
              <w:jc w:val="center"/>
            </w:pPr>
            <w:r w:rsidRPr="00966FF8">
              <w:rPr>
                <w:rFonts w:eastAsia="Times New Roman" w:cs="Arial"/>
              </w:rPr>
              <w:t>239 (64.1)</w:t>
            </w:r>
          </w:p>
        </w:tc>
        <w:tc>
          <w:tcPr>
            <w:tcW w:w="1486" w:type="dxa"/>
            <w:vAlign w:val="center"/>
          </w:tcPr>
          <w:p w14:paraId="7BAF8C98" w14:textId="77777777" w:rsidR="000B148D" w:rsidRPr="00966FF8" w:rsidRDefault="000B148D" w:rsidP="00617689">
            <w:pPr>
              <w:pStyle w:val="Tablebody"/>
              <w:spacing w:before="0" w:after="0"/>
              <w:jc w:val="center"/>
            </w:pPr>
            <w:r w:rsidRPr="00966FF8">
              <w:rPr>
                <w:rFonts w:eastAsia="Times New Roman" w:cs="Arial"/>
              </w:rPr>
              <w:t>119 (64.7)</w:t>
            </w:r>
          </w:p>
        </w:tc>
      </w:tr>
      <w:tr w:rsidR="000B148D" w:rsidRPr="00966FF8" w14:paraId="7E053BF3" w14:textId="77777777">
        <w:trPr>
          <w:trHeight w:val="20"/>
        </w:trPr>
        <w:tc>
          <w:tcPr>
            <w:tcW w:w="2972" w:type="dxa"/>
            <w:shd w:val="clear" w:color="auto" w:fill="F2F2F2" w:themeFill="background1" w:themeFillShade="F2"/>
            <w:vAlign w:val="center"/>
          </w:tcPr>
          <w:p w14:paraId="7394C402" w14:textId="77777777" w:rsidR="000B148D" w:rsidRPr="00966FF8" w:rsidRDefault="000B148D" w:rsidP="00617689">
            <w:pPr>
              <w:pStyle w:val="Tablebody"/>
              <w:spacing w:before="0" w:after="0"/>
              <w:ind w:left="171"/>
              <w:rPr>
                <w:rFonts w:cs="Arial"/>
              </w:rPr>
            </w:pPr>
            <w:r w:rsidRPr="00966FF8">
              <w:rPr>
                <w:rFonts w:eastAsia="Times New Roman" w:cs="Arial"/>
              </w:rPr>
              <w:t xml:space="preserve">Immunotherapy </w:t>
            </w:r>
          </w:p>
        </w:tc>
        <w:tc>
          <w:tcPr>
            <w:tcW w:w="1485" w:type="dxa"/>
            <w:vAlign w:val="center"/>
          </w:tcPr>
          <w:p w14:paraId="2D307577" w14:textId="77777777" w:rsidR="000B148D" w:rsidRPr="00966FF8" w:rsidRDefault="000B148D" w:rsidP="00617689">
            <w:pPr>
              <w:pStyle w:val="Tablebody"/>
              <w:spacing w:before="0" w:after="0"/>
              <w:jc w:val="center"/>
            </w:pPr>
            <w:r w:rsidRPr="00966FF8">
              <w:rPr>
                <w:rFonts w:eastAsia="Times New Roman" w:cs="Arial"/>
              </w:rPr>
              <w:t>10 (3.0)</w:t>
            </w:r>
          </w:p>
        </w:tc>
        <w:tc>
          <w:tcPr>
            <w:tcW w:w="1486" w:type="dxa"/>
            <w:vAlign w:val="center"/>
          </w:tcPr>
          <w:p w14:paraId="37173012" w14:textId="77777777" w:rsidR="000B148D" w:rsidRPr="00966FF8" w:rsidRDefault="000B148D" w:rsidP="00617689">
            <w:pPr>
              <w:pStyle w:val="Tablebody"/>
              <w:spacing w:before="0" w:after="0"/>
              <w:jc w:val="center"/>
            </w:pPr>
            <w:r w:rsidRPr="00966FF8">
              <w:rPr>
                <w:rFonts w:eastAsia="Times New Roman" w:cs="Arial"/>
              </w:rPr>
              <w:t>8 (4.9)</w:t>
            </w:r>
          </w:p>
        </w:tc>
        <w:tc>
          <w:tcPr>
            <w:tcW w:w="1485" w:type="dxa"/>
            <w:vAlign w:val="center"/>
          </w:tcPr>
          <w:p w14:paraId="0F9BF437" w14:textId="77777777" w:rsidR="000B148D" w:rsidRPr="00966FF8" w:rsidRDefault="000B148D" w:rsidP="00617689">
            <w:pPr>
              <w:pStyle w:val="Tablebody"/>
              <w:spacing w:before="0" w:after="0"/>
              <w:jc w:val="center"/>
            </w:pPr>
            <w:r w:rsidRPr="00966FF8">
              <w:rPr>
                <w:rFonts w:eastAsia="Times New Roman" w:cs="Arial"/>
              </w:rPr>
              <w:t>20 (5.4)</w:t>
            </w:r>
          </w:p>
        </w:tc>
        <w:tc>
          <w:tcPr>
            <w:tcW w:w="1486" w:type="dxa"/>
            <w:vAlign w:val="center"/>
          </w:tcPr>
          <w:p w14:paraId="6CF49501" w14:textId="77777777" w:rsidR="000B148D" w:rsidRPr="00966FF8" w:rsidRDefault="000B148D" w:rsidP="00617689">
            <w:pPr>
              <w:pStyle w:val="Tablebody"/>
              <w:spacing w:before="0" w:after="0"/>
              <w:jc w:val="center"/>
            </w:pPr>
            <w:r w:rsidRPr="00966FF8">
              <w:rPr>
                <w:rFonts w:eastAsia="Times New Roman" w:cs="Arial"/>
              </w:rPr>
              <w:t>12 (6.5)</w:t>
            </w:r>
          </w:p>
        </w:tc>
      </w:tr>
      <w:tr w:rsidR="000B148D" w:rsidRPr="00966FF8" w14:paraId="7FE254D5" w14:textId="77777777">
        <w:trPr>
          <w:trHeight w:val="20"/>
        </w:trPr>
        <w:tc>
          <w:tcPr>
            <w:tcW w:w="2972" w:type="dxa"/>
            <w:shd w:val="clear" w:color="auto" w:fill="F2F2F2" w:themeFill="background1" w:themeFillShade="F2"/>
            <w:vAlign w:val="center"/>
          </w:tcPr>
          <w:p w14:paraId="29D9CB65" w14:textId="77777777" w:rsidR="000B148D" w:rsidRPr="00966FF8" w:rsidRDefault="000B148D" w:rsidP="00617689">
            <w:pPr>
              <w:pStyle w:val="Tablebody"/>
              <w:spacing w:before="0" w:after="0"/>
              <w:ind w:left="171"/>
              <w:rPr>
                <w:rFonts w:cs="Arial"/>
              </w:rPr>
            </w:pPr>
            <w:r w:rsidRPr="00966FF8">
              <w:rPr>
                <w:rFonts w:eastAsia="Times New Roman" w:cs="Arial"/>
              </w:rPr>
              <w:t xml:space="preserve">Endocrine therapy </w:t>
            </w:r>
          </w:p>
        </w:tc>
        <w:tc>
          <w:tcPr>
            <w:tcW w:w="1485" w:type="dxa"/>
            <w:vAlign w:val="center"/>
          </w:tcPr>
          <w:p w14:paraId="235CADBF" w14:textId="77777777" w:rsidR="000B148D" w:rsidRPr="00966FF8" w:rsidRDefault="000B148D" w:rsidP="00617689">
            <w:pPr>
              <w:pStyle w:val="Tablebody"/>
              <w:spacing w:before="0" w:after="0"/>
              <w:jc w:val="center"/>
            </w:pPr>
            <w:r w:rsidRPr="00966FF8">
              <w:rPr>
                <w:rFonts w:eastAsia="Times New Roman" w:cs="Arial"/>
              </w:rPr>
              <w:t>330 (99.7)</w:t>
            </w:r>
          </w:p>
        </w:tc>
        <w:tc>
          <w:tcPr>
            <w:tcW w:w="1486" w:type="dxa"/>
            <w:vAlign w:val="center"/>
          </w:tcPr>
          <w:p w14:paraId="358239E0" w14:textId="77777777" w:rsidR="000B148D" w:rsidRPr="00966FF8" w:rsidRDefault="000B148D" w:rsidP="00617689">
            <w:pPr>
              <w:pStyle w:val="Tablebody"/>
              <w:spacing w:before="0" w:after="0"/>
              <w:jc w:val="center"/>
            </w:pPr>
            <w:r w:rsidRPr="00966FF8">
              <w:rPr>
                <w:rFonts w:eastAsia="Times New Roman" w:cs="Arial"/>
              </w:rPr>
              <w:t>160 (98.2)</w:t>
            </w:r>
          </w:p>
        </w:tc>
        <w:tc>
          <w:tcPr>
            <w:tcW w:w="1485" w:type="dxa"/>
            <w:vAlign w:val="center"/>
          </w:tcPr>
          <w:p w14:paraId="5FF316C5" w14:textId="77777777" w:rsidR="000B148D" w:rsidRPr="00966FF8" w:rsidRDefault="000B148D" w:rsidP="00617689">
            <w:pPr>
              <w:pStyle w:val="Tablebody"/>
              <w:spacing w:before="0" w:after="0"/>
              <w:jc w:val="center"/>
            </w:pPr>
            <w:r w:rsidRPr="00966FF8">
              <w:rPr>
                <w:rFonts w:eastAsia="Times New Roman" w:cs="Arial"/>
              </w:rPr>
              <w:t>347 (93.0)</w:t>
            </w:r>
          </w:p>
        </w:tc>
        <w:tc>
          <w:tcPr>
            <w:tcW w:w="1486" w:type="dxa"/>
            <w:vAlign w:val="center"/>
          </w:tcPr>
          <w:p w14:paraId="0BBD7FF3" w14:textId="77777777" w:rsidR="000B148D" w:rsidRPr="00966FF8" w:rsidRDefault="000B148D" w:rsidP="00617689">
            <w:pPr>
              <w:pStyle w:val="Tablebody"/>
              <w:spacing w:before="0" w:after="0"/>
              <w:jc w:val="center"/>
            </w:pPr>
            <w:r w:rsidRPr="00966FF8">
              <w:rPr>
                <w:rFonts w:eastAsia="Times New Roman" w:cs="Arial"/>
              </w:rPr>
              <w:t>165 (89.7)</w:t>
            </w:r>
          </w:p>
        </w:tc>
      </w:tr>
      <w:tr w:rsidR="000B148D" w:rsidRPr="00966FF8" w14:paraId="54CAE32C" w14:textId="77777777">
        <w:trPr>
          <w:trHeight w:val="20"/>
        </w:trPr>
        <w:tc>
          <w:tcPr>
            <w:tcW w:w="2972" w:type="dxa"/>
            <w:shd w:val="clear" w:color="auto" w:fill="F2F2F2" w:themeFill="background1" w:themeFillShade="F2"/>
            <w:vAlign w:val="center"/>
          </w:tcPr>
          <w:p w14:paraId="28DD5B21" w14:textId="77777777" w:rsidR="000B148D" w:rsidRPr="00966FF8" w:rsidRDefault="000B148D" w:rsidP="00617689">
            <w:pPr>
              <w:pStyle w:val="Tablebody"/>
              <w:spacing w:before="0" w:after="0"/>
              <w:ind w:left="171"/>
              <w:rPr>
                <w:rFonts w:cs="Arial"/>
              </w:rPr>
            </w:pPr>
            <w:r w:rsidRPr="00966FF8">
              <w:rPr>
                <w:rFonts w:eastAsia="Times New Roman" w:cs="Arial"/>
              </w:rPr>
              <w:t xml:space="preserve">Chemotherapy </w:t>
            </w:r>
          </w:p>
        </w:tc>
        <w:tc>
          <w:tcPr>
            <w:tcW w:w="1485" w:type="dxa"/>
            <w:vAlign w:val="center"/>
          </w:tcPr>
          <w:p w14:paraId="4EFDBC42" w14:textId="77777777" w:rsidR="000B148D" w:rsidRPr="00966FF8" w:rsidRDefault="000B148D" w:rsidP="00617689">
            <w:pPr>
              <w:pStyle w:val="Tablebody"/>
              <w:spacing w:before="0" w:after="0"/>
              <w:jc w:val="center"/>
            </w:pPr>
            <w:r w:rsidRPr="00966FF8">
              <w:rPr>
                <w:rFonts w:eastAsia="Times New Roman" w:cs="Arial"/>
              </w:rPr>
              <w:t>331 (100.0)</w:t>
            </w:r>
          </w:p>
        </w:tc>
        <w:tc>
          <w:tcPr>
            <w:tcW w:w="1486" w:type="dxa"/>
            <w:vAlign w:val="center"/>
          </w:tcPr>
          <w:p w14:paraId="772BFD73" w14:textId="77777777" w:rsidR="000B148D" w:rsidRPr="00966FF8" w:rsidRDefault="000B148D" w:rsidP="00617689">
            <w:pPr>
              <w:pStyle w:val="Tablebody"/>
              <w:spacing w:before="0" w:after="0"/>
              <w:jc w:val="center"/>
            </w:pPr>
            <w:r w:rsidRPr="00966FF8">
              <w:rPr>
                <w:rFonts w:eastAsia="Times New Roman" w:cs="Arial"/>
              </w:rPr>
              <w:t>162 (99.4)</w:t>
            </w:r>
          </w:p>
        </w:tc>
        <w:tc>
          <w:tcPr>
            <w:tcW w:w="1485" w:type="dxa"/>
            <w:vAlign w:val="center"/>
          </w:tcPr>
          <w:p w14:paraId="6DA71DEF" w14:textId="77777777" w:rsidR="000B148D" w:rsidRPr="00966FF8" w:rsidRDefault="000B148D" w:rsidP="00617689">
            <w:pPr>
              <w:pStyle w:val="Tablebody"/>
              <w:spacing w:before="0" w:after="0"/>
              <w:jc w:val="center"/>
            </w:pPr>
            <w:r w:rsidRPr="00966FF8">
              <w:rPr>
                <w:rFonts w:eastAsia="Times New Roman" w:cs="Arial"/>
              </w:rPr>
              <w:t>373 (100.0)</w:t>
            </w:r>
          </w:p>
        </w:tc>
        <w:tc>
          <w:tcPr>
            <w:tcW w:w="1486" w:type="dxa"/>
            <w:vAlign w:val="center"/>
          </w:tcPr>
          <w:p w14:paraId="3F344F16" w14:textId="77777777" w:rsidR="000B148D" w:rsidRPr="00966FF8" w:rsidRDefault="000B148D" w:rsidP="00617689">
            <w:pPr>
              <w:pStyle w:val="Tablebody"/>
              <w:spacing w:before="0" w:after="0"/>
              <w:jc w:val="center"/>
            </w:pPr>
            <w:r w:rsidRPr="00966FF8">
              <w:rPr>
                <w:rFonts w:eastAsia="Times New Roman" w:cs="Arial"/>
              </w:rPr>
              <w:t>183 (99.5)</w:t>
            </w:r>
          </w:p>
        </w:tc>
      </w:tr>
      <w:tr w:rsidR="000B148D" w:rsidRPr="00966FF8" w14:paraId="7FAABA3B" w14:textId="77777777">
        <w:trPr>
          <w:trHeight w:val="20"/>
        </w:trPr>
        <w:tc>
          <w:tcPr>
            <w:tcW w:w="2972" w:type="dxa"/>
            <w:shd w:val="clear" w:color="auto" w:fill="F2F2F2" w:themeFill="background1" w:themeFillShade="F2"/>
            <w:vAlign w:val="center"/>
          </w:tcPr>
          <w:p w14:paraId="0679E335" w14:textId="77777777" w:rsidR="000B148D" w:rsidRPr="00966FF8" w:rsidRDefault="000B148D" w:rsidP="00617689">
            <w:pPr>
              <w:pStyle w:val="Tablebody"/>
              <w:spacing w:before="0" w:after="0"/>
              <w:ind w:left="171"/>
              <w:rPr>
                <w:rFonts w:cs="Arial"/>
              </w:rPr>
            </w:pPr>
            <w:r w:rsidRPr="00966FF8">
              <w:rPr>
                <w:rFonts w:eastAsia="Times New Roman" w:cs="Arial"/>
              </w:rPr>
              <w:t xml:space="preserve">Supportive Therapy </w:t>
            </w:r>
          </w:p>
        </w:tc>
        <w:tc>
          <w:tcPr>
            <w:tcW w:w="1485" w:type="dxa"/>
            <w:vAlign w:val="center"/>
          </w:tcPr>
          <w:p w14:paraId="0D0E2207" w14:textId="672D2C6F" w:rsidR="000B148D" w:rsidRPr="00294FDC" w:rsidRDefault="00294FDC" w:rsidP="00617689">
            <w:pPr>
              <w:pStyle w:val="Tablebody"/>
              <w:spacing w:before="0" w:after="0"/>
              <w:jc w:val="center"/>
              <w:rPr>
                <w:color w:val="000000"/>
                <w:highlight w:val="black"/>
              </w:rPr>
            </w:pPr>
            <w:r w:rsidRPr="00294FDC">
              <w:rPr>
                <w:rFonts w:eastAsia="Times New Roman" w:cs="Arial"/>
                <w:color w:val="000000"/>
                <w:highlight w:val="black"/>
              </w:rPr>
              <w:t>xxxxxxxxx</w:t>
            </w:r>
          </w:p>
        </w:tc>
        <w:tc>
          <w:tcPr>
            <w:tcW w:w="1486" w:type="dxa"/>
            <w:vAlign w:val="center"/>
          </w:tcPr>
          <w:p w14:paraId="723C1BBD" w14:textId="0569B1D4" w:rsidR="000B148D" w:rsidRPr="00294FDC" w:rsidRDefault="00294FDC" w:rsidP="00617689">
            <w:pPr>
              <w:pStyle w:val="Tablebody"/>
              <w:spacing w:before="0" w:after="0"/>
              <w:jc w:val="center"/>
              <w:rPr>
                <w:color w:val="000000"/>
                <w:highlight w:val="black"/>
              </w:rPr>
            </w:pPr>
            <w:r w:rsidRPr="00294FDC">
              <w:rPr>
                <w:rFonts w:eastAsia="Times New Roman" w:cs="Arial"/>
                <w:color w:val="000000"/>
                <w:highlight w:val="black"/>
              </w:rPr>
              <w:t>xxxxxxxxx</w:t>
            </w:r>
          </w:p>
        </w:tc>
        <w:tc>
          <w:tcPr>
            <w:tcW w:w="1485" w:type="dxa"/>
            <w:vAlign w:val="center"/>
          </w:tcPr>
          <w:p w14:paraId="07012084" w14:textId="6D1BE949" w:rsidR="000B148D" w:rsidRPr="00294FDC" w:rsidRDefault="00294FDC" w:rsidP="00617689">
            <w:pPr>
              <w:pStyle w:val="Tablebody"/>
              <w:spacing w:before="0" w:after="0"/>
              <w:jc w:val="center"/>
              <w:rPr>
                <w:color w:val="000000"/>
                <w:highlight w:val="black"/>
              </w:rPr>
            </w:pPr>
            <w:r w:rsidRPr="00294FDC">
              <w:rPr>
                <w:rFonts w:eastAsia="Times New Roman" w:cs="Arial"/>
                <w:color w:val="000000"/>
                <w:highlight w:val="black"/>
              </w:rPr>
              <w:t>xxxxxxxxx</w:t>
            </w:r>
          </w:p>
        </w:tc>
        <w:tc>
          <w:tcPr>
            <w:tcW w:w="1486" w:type="dxa"/>
            <w:vAlign w:val="center"/>
          </w:tcPr>
          <w:p w14:paraId="51492F5C" w14:textId="1A2251B8" w:rsidR="000B148D" w:rsidRPr="00294FDC" w:rsidRDefault="00294FDC" w:rsidP="00617689">
            <w:pPr>
              <w:pStyle w:val="Tablebody"/>
              <w:spacing w:before="0" w:after="0"/>
              <w:jc w:val="center"/>
              <w:rPr>
                <w:color w:val="000000"/>
                <w:highlight w:val="black"/>
              </w:rPr>
            </w:pPr>
            <w:r w:rsidRPr="00294FDC">
              <w:rPr>
                <w:rFonts w:eastAsia="Times New Roman" w:cs="Arial"/>
                <w:color w:val="000000"/>
                <w:highlight w:val="black"/>
              </w:rPr>
              <w:t>xxxxxxxxx</w:t>
            </w:r>
          </w:p>
        </w:tc>
      </w:tr>
      <w:tr w:rsidR="000B148D" w:rsidRPr="00966FF8" w14:paraId="3AFE0AC3" w14:textId="77777777">
        <w:trPr>
          <w:trHeight w:val="20"/>
        </w:trPr>
        <w:tc>
          <w:tcPr>
            <w:tcW w:w="8914" w:type="dxa"/>
            <w:gridSpan w:val="5"/>
            <w:shd w:val="clear" w:color="auto" w:fill="F2F2F2" w:themeFill="background1" w:themeFillShade="F2"/>
            <w:vAlign w:val="center"/>
          </w:tcPr>
          <w:p w14:paraId="53B75328" w14:textId="77777777" w:rsidR="000B148D" w:rsidRPr="00966FF8" w:rsidRDefault="000B148D" w:rsidP="00617689">
            <w:pPr>
              <w:pStyle w:val="Tablebody"/>
              <w:spacing w:before="0" w:after="0"/>
              <w:rPr>
                <w:rFonts w:eastAsia="Times New Roman" w:cs="Arial"/>
              </w:rPr>
            </w:pPr>
            <w:r>
              <w:rPr>
                <w:rFonts w:eastAsia="Times New Roman" w:cs="Arial"/>
              </w:rPr>
              <w:t>Lines of prior endocrine therapy, n (%)</w:t>
            </w:r>
          </w:p>
        </w:tc>
      </w:tr>
      <w:tr w:rsidR="000B148D" w:rsidRPr="00966FF8" w14:paraId="42CB4027" w14:textId="77777777">
        <w:trPr>
          <w:trHeight w:val="20"/>
        </w:trPr>
        <w:tc>
          <w:tcPr>
            <w:tcW w:w="2972" w:type="dxa"/>
            <w:shd w:val="clear" w:color="auto" w:fill="F2F2F2" w:themeFill="background1" w:themeFillShade="F2"/>
            <w:vAlign w:val="center"/>
          </w:tcPr>
          <w:p w14:paraId="3EEF9D87" w14:textId="77777777" w:rsidR="000B148D" w:rsidRPr="00966FF8" w:rsidRDefault="000B148D" w:rsidP="00617689">
            <w:pPr>
              <w:pStyle w:val="Tablebody"/>
              <w:spacing w:before="0" w:after="0"/>
              <w:ind w:left="171"/>
              <w:rPr>
                <w:rFonts w:eastAsia="Times New Roman" w:cs="Arial"/>
              </w:rPr>
            </w:pPr>
            <w:r>
              <w:rPr>
                <w:rFonts w:eastAsia="Times New Roman" w:cs="Arial"/>
              </w:rPr>
              <w:t>0</w:t>
            </w:r>
          </w:p>
        </w:tc>
        <w:tc>
          <w:tcPr>
            <w:tcW w:w="1485" w:type="dxa"/>
            <w:vAlign w:val="center"/>
          </w:tcPr>
          <w:p w14:paraId="097B10D9" w14:textId="3FF39EE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6" w:type="dxa"/>
            <w:vAlign w:val="center"/>
          </w:tcPr>
          <w:p w14:paraId="51420F46" w14:textId="7211F3F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5" w:type="dxa"/>
            <w:vAlign w:val="center"/>
          </w:tcPr>
          <w:p w14:paraId="6E50E457" w14:textId="7D091D93"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486" w:type="dxa"/>
            <w:vAlign w:val="center"/>
          </w:tcPr>
          <w:p w14:paraId="3054DDBC" w14:textId="30845DFF"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3AF313C6" w14:textId="77777777">
        <w:trPr>
          <w:trHeight w:val="20"/>
        </w:trPr>
        <w:tc>
          <w:tcPr>
            <w:tcW w:w="2972" w:type="dxa"/>
            <w:shd w:val="clear" w:color="auto" w:fill="F2F2F2" w:themeFill="background1" w:themeFillShade="F2"/>
            <w:vAlign w:val="center"/>
          </w:tcPr>
          <w:p w14:paraId="0A68DD41" w14:textId="77777777" w:rsidR="000B148D" w:rsidRPr="00966FF8" w:rsidRDefault="000B148D" w:rsidP="00617689">
            <w:pPr>
              <w:pStyle w:val="Tablebody"/>
              <w:spacing w:before="0" w:after="0"/>
              <w:ind w:left="171"/>
              <w:rPr>
                <w:rFonts w:eastAsia="Times New Roman" w:cs="Arial"/>
              </w:rPr>
            </w:pPr>
            <w:r>
              <w:rPr>
                <w:rFonts w:eastAsia="Times New Roman" w:cs="Arial"/>
              </w:rPr>
              <w:t>1</w:t>
            </w:r>
          </w:p>
        </w:tc>
        <w:tc>
          <w:tcPr>
            <w:tcW w:w="1485" w:type="dxa"/>
            <w:vAlign w:val="center"/>
          </w:tcPr>
          <w:p w14:paraId="73FCCC38" w14:textId="4043C14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443376BB" w14:textId="0A1EEC1C"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055EBD7A" w14:textId="4EC14F5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1E97A71F" w14:textId="46C20292"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512196C1" w14:textId="77777777">
        <w:trPr>
          <w:trHeight w:val="20"/>
        </w:trPr>
        <w:tc>
          <w:tcPr>
            <w:tcW w:w="2972" w:type="dxa"/>
            <w:shd w:val="clear" w:color="auto" w:fill="F2F2F2" w:themeFill="background1" w:themeFillShade="F2"/>
            <w:vAlign w:val="center"/>
          </w:tcPr>
          <w:p w14:paraId="1A4A5FA9" w14:textId="77777777" w:rsidR="000B148D" w:rsidRPr="00966FF8" w:rsidRDefault="000B148D" w:rsidP="00617689">
            <w:pPr>
              <w:pStyle w:val="Tablebody"/>
              <w:spacing w:before="0" w:after="0"/>
              <w:ind w:left="171"/>
              <w:rPr>
                <w:rFonts w:eastAsia="Times New Roman" w:cs="Arial"/>
              </w:rPr>
            </w:pPr>
            <w:r>
              <w:rPr>
                <w:rFonts w:eastAsia="Times New Roman" w:cs="Arial"/>
              </w:rPr>
              <w:t>2</w:t>
            </w:r>
          </w:p>
        </w:tc>
        <w:tc>
          <w:tcPr>
            <w:tcW w:w="1485" w:type="dxa"/>
            <w:vAlign w:val="center"/>
          </w:tcPr>
          <w:p w14:paraId="324489DF" w14:textId="68F8CD98"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0A6A01B0" w14:textId="51D45DE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1FCF6FF7" w14:textId="4A84B04A"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740724F4" w14:textId="49B85DF2"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176CC736" w14:textId="77777777">
        <w:trPr>
          <w:trHeight w:val="20"/>
        </w:trPr>
        <w:tc>
          <w:tcPr>
            <w:tcW w:w="2972" w:type="dxa"/>
            <w:shd w:val="clear" w:color="auto" w:fill="F2F2F2" w:themeFill="background1" w:themeFillShade="F2"/>
            <w:vAlign w:val="center"/>
          </w:tcPr>
          <w:p w14:paraId="10A15C88"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t>≥3</w:t>
            </w:r>
          </w:p>
        </w:tc>
        <w:tc>
          <w:tcPr>
            <w:tcW w:w="1485" w:type="dxa"/>
            <w:vAlign w:val="center"/>
          </w:tcPr>
          <w:p w14:paraId="19678EE5" w14:textId="29237B7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34E1B797" w14:textId="6BF2FEEA"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524CF1DF" w14:textId="47C23FF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6CE7E5EE" w14:textId="270E3071"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4EEC377E" w14:textId="77777777">
        <w:trPr>
          <w:trHeight w:val="20"/>
        </w:trPr>
        <w:tc>
          <w:tcPr>
            <w:tcW w:w="2972" w:type="dxa"/>
            <w:shd w:val="clear" w:color="auto" w:fill="F2F2F2" w:themeFill="background1" w:themeFillShade="F2"/>
            <w:vAlign w:val="center"/>
          </w:tcPr>
          <w:p w14:paraId="43231DE3" w14:textId="77777777" w:rsidR="000B148D" w:rsidRPr="00966FF8" w:rsidRDefault="000B148D" w:rsidP="00617689">
            <w:pPr>
              <w:pStyle w:val="Tablebody"/>
              <w:spacing w:before="0" w:after="0"/>
              <w:ind w:left="171"/>
              <w:rPr>
                <w:rFonts w:eastAsia="Times New Roman" w:cs="Arial"/>
              </w:rPr>
            </w:pPr>
            <w:r>
              <w:rPr>
                <w:rFonts w:eastAsia="Times New Roman" w:cs="Arial"/>
              </w:rPr>
              <w:t>Mean (SD)</w:t>
            </w:r>
          </w:p>
        </w:tc>
        <w:tc>
          <w:tcPr>
            <w:tcW w:w="1485" w:type="dxa"/>
            <w:vAlign w:val="center"/>
          </w:tcPr>
          <w:p w14:paraId="353E5AF1" w14:textId="51842B3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3433A259" w14:textId="14EDB2D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5" w:type="dxa"/>
            <w:vAlign w:val="center"/>
          </w:tcPr>
          <w:p w14:paraId="3BE7FF28" w14:textId="36D54E4A"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4E347EAB" w14:textId="36AE255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966FF8" w14:paraId="438255D1" w14:textId="77777777">
        <w:trPr>
          <w:trHeight w:val="20"/>
        </w:trPr>
        <w:tc>
          <w:tcPr>
            <w:tcW w:w="2972" w:type="dxa"/>
            <w:shd w:val="clear" w:color="auto" w:fill="F2F2F2" w:themeFill="background1" w:themeFillShade="F2"/>
            <w:vAlign w:val="center"/>
          </w:tcPr>
          <w:p w14:paraId="5719C0A7" w14:textId="77777777" w:rsidR="000B148D" w:rsidRPr="00966FF8" w:rsidRDefault="000B148D" w:rsidP="00617689">
            <w:pPr>
              <w:pStyle w:val="Tablebody"/>
              <w:spacing w:before="0" w:after="0"/>
              <w:ind w:left="171"/>
              <w:rPr>
                <w:rFonts w:eastAsia="Times New Roman" w:cs="Arial"/>
              </w:rPr>
            </w:pPr>
            <w:r>
              <w:rPr>
                <w:rFonts w:eastAsia="Times New Roman" w:cs="Arial"/>
              </w:rPr>
              <w:t>Median</w:t>
            </w:r>
          </w:p>
        </w:tc>
        <w:tc>
          <w:tcPr>
            <w:tcW w:w="1485" w:type="dxa"/>
            <w:vAlign w:val="center"/>
          </w:tcPr>
          <w:p w14:paraId="1200A561" w14:textId="0E2B5F7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3DD5447E" w14:textId="04D6627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5" w:type="dxa"/>
            <w:vAlign w:val="center"/>
          </w:tcPr>
          <w:p w14:paraId="39B16FD7" w14:textId="2A95B409"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671C4B51" w14:textId="4A9BF17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r>
      <w:tr w:rsidR="000B148D" w:rsidRPr="00966FF8" w14:paraId="2C1B1EFB" w14:textId="77777777">
        <w:trPr>
          <w:trHeight w:val="20"/>
        </w:trPr>
        <w:tc>
          <w:tcPr>
            <w:tcW w:w="8914" w:type="dxa"/>
            <w:gridSpan w:val="5"/>
            <w:shd w:val="clear" w:color="auto" w:fill="F2F2F2" w:themeFill="background1" w:themeFillShade="F2"/>
            <w:vAlign w:val="center"/>
          </w:tcPr>
          <w:p w14:paraId="7A230246" w14:textId="77777777" w:rsidR="000B148D" w:rsidRPr="00966FF8" w:rsidRDefault="000B148D" w:rsidP="00617689">
            <w:pPr>
              <w:pStyle w:val="Tablebody"/>
              <w:spacing w:before="0" w:after="0"/>
              <w:rPr>
                <w:rFonts w:cs="Arial"/>
              </w:rPr>
            </w:pPr>
            <w:r w:rsidRPr="00966FF8">
              <w:rPr>
                <w:rFonts w:eastAsia="Times New Roman" w:cs="Arial"/>
              </w:rPr>
              <w:t>Lines of prior endocrine therapy in metastatic setting, n (%)</w:t>
            </w:r>
          </w:p>
        </w:tc>
      </w:tr>
      <w:tr w:rsidR="000B148D" w:rsidRPr="00966FF8" w14:paraId="7D6CC65F" w14:textId="77777777">
        <w:trPr>
          <w:trHeight w:val="20"/>
        </w:trPr>
        <w:tc>
          <w:tcPr>
            <w:tcW w:w="2972" w:type="dxa"/>
            <w:shd w:val="clear" w:color="auto" w:fill="F2F2F2" w:themeFill="background1" w:themeFillShade="F2"/>
            <w:vAlign w:val="center"/>
          </w:tcPr>
          <w:p w14:paraId="27805E39" w14:textId="77777777" w:rsidR="000B148D" w:rsidRPr="00966FF8" w:rsidRDefault="000B148D" w:rsidP="00617689">
            <w:pPr>
              <w:pStyle w:val="Tablebody"/>
              <w:spacing w:before="0" w:after="0"/>
              <w:ind w:left="171"/>
              <w:rPr>
                <w:rFonts w:cs="Arial"/>
              </w:rPr>
            </w:pPr>
            <w:r w:rsidRPr="00966FF8">
              <w:rPr>
                <w:rFonts w:eastAsia="Times New Roman" w:cs="Arial"/>
              </w:rPr>
              <w:t xml:space="preserve">0 </w:t>
            </w:r>
          </w:p>
        </w:tc>
        <w:tc>
          <w:tcPr>
            <w:tcW w:w="1485" w:type="dxa"/>
            <w:vAlign w:val="center"/>
          </w:tcPr>
          <w:p w14:paraId="02AB7EC9" w14:textId="0A2CF1F4"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w:t>
            </w:r>
          </w:p>
        </w:tc>
        <w:tc>
          <w:tcPr>
            <w:tcW w:w="1486" w:type="dxa"/>
            <w:vAlign w:val="center"/>
          </w:tcPr>
          <w:p w14:paraId="082BA2D7" w14:textId="456AC766"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5" w:type="dxa"/>
            <w:vAlign w:val="center"/>
          </w:tcPr>
          <w:p w14:paraId="0D12BFF8" w14:textId="711AB184"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6" w:type="dxa"/>
            <w:vAlign w:val="center"/>
          </w:tcPr>
          <w:p w14:paraId="235B377F" w14:textId="61D2595E"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966FF8" w14:paraId="53AEEE2D" w14:textId="77777777">
        <w:trPr>
          <w:trHeight w:val="20"/>
        </w:trPr>
        <w:tc>
          <w:tcPr>
            <w:tcW w:w="2972" w:type="dxa"/>
            <w:shd w:val="clear" w:color="auto" w:fill="F2F2F2" w:themeFill="background1" w:themeFillShade="F2"/>
            <w:vAlign w:val="center"/>
          </w:tcPr>
          <w:p w14:paraId="51032F82" w14:textId="77777777" w:rsidR="000B148D" w:rsidRPr="00966FF8" w:rsidRDefault="000B148D" w:rsidP="00617689">
            <w:pPr>
              <w:pStyle w:val="Tablebody"/>
              <w:spacing w:before="0" w:after="0"/>
              <w:ind w:left="171"/>
              <w:rPr>
                <w:rFonts w:cs="Arial"/>
              </w:rPr>
            </w:pPr>
            <w:r w:rsidRPr="00966FF8">
              <w:rPr>
                <w:rFonts w:eastAsia="Times New Roman" w:cs="Arial"/>
              </w:rPr>
              <w:t xml:space="preserve">1 </w:t>
            </w:r>
          </w:p>
        </w:tc>
        <w:tc>
          <w:tcPr>
            <w:tcW w:w="1485" w:type="dxa"/>
            <w:vAlign w:val="center"/>
          </w:tcPr>
          <w:p w14:paraId="024277F4" w14:textId="77073069"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4B008A6E" w14:textId="4C19BD8F"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5" w:type="dxa"/>
            <w:vAlign w:val="center"/>
          </w:tcPr>
          <w:p w14:paraId="6ECB800B" w14:textId="502C6F76"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0FFC0DED" w14:textId="0F1A625E"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966FF8" w14:paraId="3C7341DD" w14:textId="77777777">
        <w:trPr>
          <w:trHeight w:val="20"/>
        </w:trPr>
        <w:tc>
          <w:tcPr>
            <w:tcW w:w="2972" w:type="dxa"/>
            <w:shd w:val="clear" w:color="auto" w:fill="F2F2F2" w:themeFill="background1" w:themeFillShade="F2"/>
            <w:vAlign w:val="center"/>
          </w:tcPr>
          <w:p w14:paraId="78F40D36" w14:textId="77777777" w:rsidR="000B148D" w:rsidRPr="00966FF8" w:rsidRDefault="000B148D" w:rsidP="00617689">
            <w:pPr>
              <w:pStyle w:val="Tablebody"/>
              <w:spacing w:before="0" w:after="0"/>
              <w:ind w:left="171"/>
              <w:rPr>
                <w:rFonts w:cs="Arial"/>
              </w:rPr>
            </w:pPr>
            <w:r w:rsidRPr="00966FF8">
              <w:rPr>
                <w:rFonts w:eastAsia="Times New Roman" w:cs="Arial"/>
              </w:rPr>
              <w:t xml:space="preserve">2 </w:t>
            </w:r>
          </w:p>
        </w:tc>
        <w:tc>
          <w:tcPr>
            <w:tcW w:w="1485" w:type="dxa"/>
            <w:vAlign w:val="center"/>
          </w:tcPr>
          <w:p w14:paraId="45ABBACA" w14:textId="65393B18"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6829C00E" w14:textId="209472FB"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85" w:type="dxa"/>
            <w:vAlign w:val="center"/>
          </w:tcPr>
          <w:p w14:paraId="24B9CFC6" w14:textId="3040E8D8"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486" w:type="dxa"/>
            <w:vAlign w:val="center"/>
          </w:tcPr>
          <w:p w14:paraId="0764ADFC" w14:textId="12515F35" w:rsidR="000B148D" w:rsidRPr="00294FDC" w:rsidRDefault="00294FDC" w:rsidP="00617689">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966FF8" w14:paraId="40E6DBA4" w14:textId="77777777">
        <w:trPr>
          <w:trHeight w:val="20"/>
        </w:trPr>
        <w:tc>
          <w:tcPr>
            <w:tcW w:w="2972" w:type="dxa"/>
            <w:shd w:val="clear" w:color="auto" w:fill="F2F2F2" w:themeFill="background1" w:themeFillShade="F2"/>
            <w:vAlign w:val="center"/>
          </w:tcPr>
          <w:p w14:paraId="2CB2804C"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lastRenderedPageBreak/>
              <w:t xml:space="preserve">≥3 </w:t>
            </w:r>
          </w:p>
        </w:tc>
        <w:tc>
          <w:tcPr>
            <w:tcW w:w="1485" w:type="dxa"/>
            <w:vAlign w:val="center"/>
          </w:tcPr>
          <w:p w14:paraId="56F0A240" w14:textId="5B1A9F2B"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688D4564" w14:textId="21BCF1D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0EAC0CDC" w14:textId="4A21AD7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79760D3D" w14:textId="4D1339A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2B4C5300" w14:textId="77777777">
        <w:trPr>
          <w:trHeight w:val="20"/>
        </w:trPr>
        <w:tc>
          <w:tcPr>
            <w:tcW w:w="2972" w:type="dxa"/>
            <w:shd w:val="clear" w:color="auto" w:fill="F2F2F2" w:themeFill="background1" w:themeFillShade="F2"/>
            <w:vAlign w:val="center"/>
          </w:tcPr>
          <w:p w14:paraId="7384ED6E" w14:textId="77777777" w:rsidR="000B148D" w:rsidRPr="00966FF8" w:rsidRDefault="000B148D" w:rsidP="00617689">
            <w:pPr>
              <w:pStyle w:val="Tablebody"/>
              <w:spacing w:before="0" w:after="0"/>
              <w:ind w:left="171"/>
              <w:rPr>
                <w:rFonts w:eastAsia="Times New Roman" w:cs="Arial"/>
              </w:rPr>
            </w:pPr>
            <w:r>
              <w:rPr>
                <w:rFonts w:eastAsia="Times New Roman" w:cs="Arial"/>
              </w:rPr>
              <w:t>Mean (SD)</w:t>
            </w:r>
          </w:p>
        </w:tc>
        <w:tc>
          <w:tcPr>
            <w:tcW w:w="1485" w:type="dxa"/>
            <w:vAlign w:val="center"/>
          </w:tcPr>
          <w:p w14:paraId="4D958068" w14:textId="76189D3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7B6C01E6" w14:textId="4A994B62"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5" w:type="dxa"/>
            <w:vAlign w:val="center"/>
          </w:tcPr>
          <w:p w14:paraId="7991D8E0" w14:textId="40A4EC6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6B3A012F" w14:textId="3BD8EA1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966FF8" w14:paraId="7946FE37" w14:textId="77777777">
        <w:trPr>
          <w:trHeight w:val="20"/>
        </w:trPr>
        <w:tc>
          <w:tcPr>
            <w:tcW w:w="2972" w:type="dxa"/>
            <w:shd w:val="clear" w:color="auto" w:fill="F2F2F2" w:themeFill="background1" w:themeFillShade="F2"/>
            <w:vAlign w:val="center"/>
          </w:tcPr>
          <w:p w14:paraId="2A18E245" w14:textId="77777777" w:rsidR="000B148D" w:rsidRPr="00966FF8" w:rsidRDefault="000B148D" w:rsidP="00617689">
            <w:pPr>
              <w:pStyle w:val="Tablebody"/>
              <w:spacing w:before="0" w:after="0"/>
              <w:ind w:left="171"/>
              <w:rPr>
                <w:rFonts w:eastAsia="Times New Roman" w:cs="Arial"/>
              </w:rPr>
            </w:pPr>
            <w:r>
              <w:rPr>
                <w:rFonts w:eastAsia="Times New Roman" w:cs="Arial"/>
              </w:rPr>
              <w:t>Median</w:t>
            </w:r>
          </w:p>
        </w:tc>
        <w:tc>
          <w:tcPr>
            <w:tcW w:w="1485" w:type="dxa"/>
            <w:vAlign w:val="center"/>
          </w:tcPr>
          <w:p w14:paraId="17AD3E8C" w14:textId="0A470E5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6C452D4A" w14:textId="379BAEB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5" w:type="dxa"/>
            <w:vAlign w:val="center"/>
          </w:tcPr>
          <w:p w14:paraId="34E76512" w14:textId="04EEE4E5"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2C1D40AD" w14:textId="4E2B3BA4"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r>
      <w:tr w:rsidR="000B148D" w:rsidRPr="00966FF8" w14:paraId="3EC3FF7E" w14:textId="77777777">
        <w:trPr>
          <w:trHeight w:val="20"/>
        </w:trPr>
        <w:tc>
          <w:tcPr>
            <w:tcW w:w="8914" w:type="dxa"/>
            <w:gridSpan w:val="5"/>
            <w:shd w:val="clear" w:color="auto" w:fill="F2F2F2" w:themeFill="background1" w:themeFillShade="F2"/>
            <w:vAlign w:val="center"/>
          </w:tcPr>
          <w:p w14:paraId="33938E39" w14:textId="77777777" w:rsidR="000B148D" w:rsidRDefault="000B148D" w:rsidP="00617689">
            <w:pPr>
              <w:pStyle w:val="Tablebody"/>
              <w:spacing w:before="0" w:after="0"/>
              <w:rPr>
                <w:rFonts w:eastAsia="Times New Roman" w:cs="Arial"/>
              </w:rPr>
            </w:pPr>
            <w:r>
              <w:rPr>
                <w:rFonts w:eastAsia="Times New Roman" w:cs="Arial"/>
              </w:rPr>
              <w:t>Lines of prior chemotherapy, n (%)</w:t>
            </w:r>
          </w:p>
        </w:tc>
      </w:tr>
      <w:tr w:rsidR="000B148D" w:rsidRPr="00966FF8" w14:paraId="336D351F" w14:textId="77777777">
        <w:trPr>
          <w:trHeight w:val="20"/>
        </w:trPr>
        <w:tc>
          <w:tcPr>
            <w:tcW w:w="2972" w:type="dxa"/>
            <w:shd w:val="clear" w:color="auto" w:fill="F2F2F2" w:themeFill="background1" w:themeFillShade="F2"/>
            <w:vAlign w:val="center"/>
          </w:tcPr>
          <w:p w14:paraId="002D5600" w14:textId="77777777" w:rsidR="000B148D" w:rsidRDefault="000B148D" w:rsidP="00617689">
            <w:pPr>
              <w:pStyle w:val="Tablebody"/>
              <w:spacing w:before="0" w:after="0"/>
              <w:ind w:left="171"/>
              <w:rPr>
                <w:rFonts w:eastAsia="Times New Roman" w:cs="Arial"/>
              </w:rPr>
            </w:pPr>
            <w:r>
              <w:rPr>
                <w:rFonts w:eastAsia="Times New Roman" w:cs="Arial"/>
              </w:rPr>
              <w:t>0</w:t>
            </w:r>
          </w:p>
        </w:tc>
        <w:tc>
          <w:tcPr>
            <w:tcW w:w="1485" w:type="dxa"/>
            <w:vAlign w:val="center"/>
          </w:tcPr>
          <w:p w14:paraId="6648ED94" w14:textId="544FD2F5"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6" w:type="dxa"/>
            <w:vAlign w:val="center"/>
          </w:tcPr>
          <w:p w14:paraId="16CF2DB9" w14:textId="2804CDF8" w:rsidR="000B148D" w:rsidRPr="00B942B1" w:rsidRDefault="00294FDC" w:rsidP="00617689">
            <w:pPr>
              <w:pStyle w:val="Tablebody"/>
              <w:spacing w:before="0" w:after="0"/>
              <w:jc w:val="center"/>
              <w:rPr>
                <w:rFonts w:eastAsia="Times New Roman" w:cs="Arial"/>
                <w:highlight w:val="yellow"/>
                <w:u w:val="single"/>
              </w:rPr>
            </w:pPr>
            <w:r w:rsidRPr="00294FDC">
              <w:rPr>
                <w:rFonts w:eastAsia="Times New Roman" w:cs="Arial"/>
                <w:color w:val="000000"/>
                <w:highlight w:val="black"/>
              </w:rPr>
              <w:t>xxxxxxx</w:t>
            </w:r>
            <w:r w:rsidR="000B148D" w:rsidRPr="00B942B1">
              <w:rPr>
                <w:rFonts w:eastAsia="Times New Roman" w:cs="Arial"/>
              </w:rPr>
              <w:t>**</w:t>
            </w:r>
          </w:p>
        </w:tc>
        <w:tc>
          <w:tcPr>
            <w:tcW w:w="1485" w:type="dxa"/>
            <w:vAlign w:val="center"/>
          </w:tcPr>
          <w:p w14:paraId="2519C3BD" w14:textId="4E7F2173"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6" w:type="dxa"/>
            <w:vAlign w:val="center"/>
          </w:tcPr>
          <w:p w14:paraId="6876DF9B" w14:textId="0A29F462" w:rsidR="000B148D" w:rsidRPr="00B942B1" w:rsidRDefault="00294FDC" w:rsidP="00617689">
            <w:pPr>
              <w:pStyle w:val="Tablebody"/>
              <w:spacing w:before="0" w:after="0"/>
              <w:jc w:val="center"/>
              <w:rPr>
                <w:rFonts w:eastAsia="Times New Roman" w:cs="Arial"/>
                <w:highlight w:val="yellow"/>
                <w:u w:val="single"/>
              </w:rPr>
            </w:pPr>
            <w:r w:rsidRPr="00294FDC">
              <w:rPr>
                <w:rFonts w:eastAsia="Times New Roman" w:cs="Arial"/>
                <w:color w:val="000000"/>
                <w:highlight w:val="black"/>
              </w:rPr>
              <w:t>xxxxxxx</w:t>
            </w:r>
            <w:r w:rsidR="000B148D" w:rsidRPr="00B942B1">
              <w:rPr>
                <w:rFonts w:eastAsia="Times New Roman" w:cs="Arial"/>
              </w:rPr>
              <w:t>**</w:t>
            </w:r>
          </w:p>
        </w:tc>
      </w:tr>
      <w:tr w:rsidR="000B148D" w:rsidRPr="00966FF8" w14:paraId="76BFB8F0" w14:textId="77777777">
        <w:trPr>
          <w:trHeight w:val="20"/>
        </w:trPr>
        <w:tc>
          <w:tcPr>
            <w:tcW w:w="2972" w:type="dxa"/>
            <w:shd w:val="clear" w:color="auto" w:fill="F2F2F2" w:themeFill="background1" w:themeFillShade="F2"/>
            <w:vAlign w:val="center"/>
          </w:tcPr>
          <w:p w14:paraId="7F9BAABE" w14:textId="77777777" w:rsidR="000B148D" w:rsidRDefault="000B148D" w:rsidP="00617689">
            <w:pPr>
              <w:pStyle w:val="Tablebody"/>
              <w:spacing w:before="0" w:after="0"/>
              <w:ind w:left="171"/>
              <w:rPr>
                <w:rFonts w:eastAsia="Times New Roman" w:cs="Arial"/>
              </w:rPr>
            </w:pPr>
            <w:r>
              <w:rPr>
                <w:rFonts w:eastAsia="Times New Roman" w:cs="Arial"/>
              </w:rPr>
              <w:t>1</w:t>
            </w:r>
          </w:p>
        </w:tc>
        <w:tc>
          <w:tcPr>
            <w:tcW w:w="1485" w:type="dxa"/>
            <w:vAlign w:val="center"/>
          </w:tcPr>
          <w:p w14:paraId="11F23BFA" w14:textId="03A9E8E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14F3B087" w14:textId="4036AAB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63C7E230" w14:textId="0E780FE1"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063D3FA8" w14:textId="10E561B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7A23C187" w14:textId="77777777">
        <w:trPr>
          <w:trHeight w:val="20"/>
        </w:trPr>
        <w:tc>
          <w:tcPr>
            <w:tcW w:w="2972" w:type="dxa"/>
            <w:shd w:val="clear" w:color="auto" w:fill="F2F2F2" w:themeFill="background1" w:themeFillShade="F2"/>
            <w:vAlign w:val="center"/>
          </w:tcPr>
          <w:p w14:paraId="3426D622" w14:textId="77777777" w:rsidR="000B148D" w:rsidRDefault="000B148D" w:rsidP="00617689">
            <w:pPr>
              <w:pStyle w:val="Tablebody"/>
              <w:spacing w:before="0" w:after="0"/>
              <w:ind w:left="171"/>
              <w:rPr>
                <w:rFonts w:eastAsia="Times New Roman" w:cs="Arial"/>
              </w:rPr>
            </w:pPr>
            <w:r>
              <w:rPr>
                <w:rFonts w:eastAsia="Times New Roman" w:cs="Arial"/>
              </w:rPr>
              <w:t>2</w:t>
            </w:r>
          </w:p>
        </w:tc>
        <w:tc>
          <w:tcPr>
            <w:tcW w:w="1485" w:type="dxa"/>
            <w:vAlign w:val="center"/>
          </w:tcPr>
          <w:p w14:paraId="50F1B56F" w14:textId="0E22C9E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63CA506B" w14:textId="42E15184"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637C04B1" w14:textId="16EC6714"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27CCE2C1" w14:textId="26C27EBF"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5625685D" w14:textId="77777777">
        <w:trPr>
          <w:trHeight w:val="20"/>
        </w:trPr>
        <w:tc>
          <w:tcPr>
            <w:tcW w:w="2972" w:type="dxa"/>
            <w:shd w:val="clear" w:color="auto" w:fill="F2F2F2" w:themeFill="background1" w:themeFillShade="F2"/>
            <w:vAlign w:val="center"/>
          </w:tcPr>
          <w:p w14:paraId="48C459D2" w14:textId="77777777" w:rsidR="000B148D" w:rsidRDefault="000B148D" w:rsidP="00617689">
            <w:pPr>
              <w:pStyle w:val="Tablebody"/>
              <w:spacing w:before="0" w:after="0"/>
              <w:ind w:left="171"/>
              <w:rPr>
                <w:rFonts w:eastAsia="Times New Roman" w:cs="Arial"/>
              </w:rPr>
            </w:pPr>
            <w:r w:rsidRPr="00966FF8">
              <w:rPr>
                <w:rFonts w:eastAsia="Times New Roman" w:cs="Arial"/>
              </w:rPr>
              <w:t>≥3</w:t>
            </w:r>
          </w:p>
        </w:tc>
        <w:tc>
          <w:tcPr>
            <w:tcW w:w="1485" w:type="dxa"/>
            <w:vAlign w:val="center"/>
          </w:tcPr>
          <w:p w14:paraId="2FB697D8" w14:textId="26760129"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6" w:type="dxa"/>
            <w:vAlign w:val="center"/>
          </w:tcPr>
          <w:p w14:paraId="0AEC090C" w14:textId="51C85CBF"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1C23C117" w14:textId="67E2AD88"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22B35DE2" w14:textId="67660F7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682B8D52" w14:textId="77777777">
        <w:trPr>
          <w:trHeight w:val="20"/>
        </w:trPr>
        <w:tc>
          <w:tcPr>
            <w:tcW w:w="2972" w:type="dxa"/>
            <w:shd w:val="clear" w:color="auto" w:fill="F2F2F2" w:themeFill="background1" w:themeFillShade="F2"/>
            <w:vAlign w:val="center"/>
          </w:tcPr>
          <w:p w14:paraId="742199A3" w14:textId="77777777" w:rsidR="000B148D" w:rsidRDefault="000B148D" w:rsidP="00617689">
            <w:pPr>
              <w:pStyle w:val="Tablebody"/>
              <w:spacing w:before="0" w:after="0"/>
              <w:ind w:left="171"/>
              <w:rPr>
                <w:rFonts w:eastAsia="Times New Roman" w:cs="Arial"/>
              </w:rPr>
            </w:pPr>
            <w:r>
              <w:rPr>
                <w:rFonts w:eastAsia="Times New Roman" w:cs="Arial"/>
              </w:rPr>
              <w:t>Mean (SD)</w:t>
            </w:r>
          </w:p>
        </w:tc>
        <w:tc>
          <w:tcPr>
            <w:tcW w:w="1485" w:type="dxa"/>
            <w:vAlign w:val="center"/>
          </w:tcPr>
          <w:p w14:paraId="48100AF5" w14:textId="3DB14F3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2A8145E0" w14:textId="53524D79"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5" w:type="dxa"/>
            <w:vAlign w:val="center"/>
          </w:tcPr>
          <w:p w14:paraId="3C62794B" w14:textId="300F08D1"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28D400B3" w14:textId="546CE1F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966FF8" w14:paraId="22C708A4" w14:textId="77777777">
        <w:trPr>
          <w:trHeight w:val="20"/>
        </w:trPr>
        <w:tc>
          <w:tcPr>
            <w:tcW w:w="2972" w:type="dxa"/>
            <w:shd w:val="clear" w:color="auto" w:fill="F2F2F2" w:themeFill="background1" w:themeFillShade="F2"/>
            <w:vAlign w:val="center"/>
          </w:tcPr>
          <w:p w14:paraId="69D968C4" w14:textId="77777777" w:rsidR="000B148D" w:rsidRDefault="000B148D" w:rsidP="00617689">
            <w:pPr>
              <w:pStyle w:val="Tablebody"/>
              <w:spacing w:before="0" w:after="0"/>
              <w:ind w:left="171"/>
              <w:rPr>
                <w:rFonts w:eastAsia="Times New Roman" w:cs="Arial"/>
              </w:rPr>
            </w:pPr>
            <w:r>
              <w:rPr>
                <w:rFonts w:eastAsia="Times New Roman" w:cs="Arial"/>
              </w:rPr>
              <w:t>Median</w:t>
            </w:r>
          </w:p>
        </w:tc>
        <w:tc>
          <w:tcPr>
            <w:tcW w:w="1485" w:type="dxa"/>
            <w:vAlign w:val="center"/>
          </w:tcPr>
          <w:p w14:paraId="54950935" w14:textId="6A044E9C"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748F2692" w14:textId="79718E7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5" w:type="dxa"/>
            <w:vAlign w:val="center"/>
          </w:tcPr>
          <w:p w14:paraId="32C79398" w14:textId="541738F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c>
          <w:tcPr>
            <w:tcW w:w="1486" w:type="dxa"/>
            <w:vAlign w:val="center"/>
          </w:tcPr>
          <w:p w14:paraId="2D75FF11" w14:textId="51F4FE00"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w:t>
            </w:r>
          </w:p>
        </w:tc>
      </w:tr>
      <w:tr w:rsidR="000B148D" w:rsidRPr="00966FF8" w14:paraId="3C5E8390" w14:textId="77777777">
        <w:trPr>
          <w:trHeight w:val="20"/>
        </w:trPr>
        <w:tc>
          <w:tcPr>
            <w:tcW w:w="8914" w:type="dxa"/>
            <w:gridSpan w:val="5"/>
            <w:shd w:val="clear" w:color="auto" w:fill="F2F2F2" w:themeFill="background1" w:themeFillShade="F2"/>
            <w:vAlign w:val="center"/>
          </w:tcPr>
          <w:p w14:paraId="48A350C5" w14:textId="77777777" w:rsidR="000B148D" w:rsidRPr="00966FF8" w:rsidRDefault="000B148D" w:rsidP="00617689">
            <w:pPr>
              <w:pStyle w:val="Tablebody"/>
              <w:spacing w:before="0" w:after="0"/>
              <w:rPr>
                <w:rFonts w:eastAsia="Times New Roman" w:cs="Arial"/>
              </w:rPr>
            </w:pPr>
            <w:r>
              <w:rPr>
                <w:rFonts w:eastAsia="Times New Roman" w:cs="Arial"/>
              </w:rPr>
              <w:t xml:space="preserve">Stratification factor: </w:t>
            </w:r>
            <w:r w:rsidRPr="00966FF8">
              <w:rPr>
                <w:rFonts w:eastAsia="Times New Roman" w:cs="Arial"/>
              </w:rPr>
              <w:t>Lines of prior chemotherapy in metastatic setting</w:t>
            </w:r>
            <w:r>
              <w:rPr>
                <w:rFonts w:eastAsia="Times New Roman" w:cs="Arial"/>
              </w:rPr>
              <w:t xml:space="preserve"> per IXRS</w:t>
            </w:r>
            <w:r w:rsidRPr="00966FF8">
              <w:rPr>
                <w:rFonts w:cs="Yu Gothic Light"/>
                <w:vertAlign w:val="superscript"/>
              </w:rPr>
              <w:t>†</w:t>
            </w:r>
            <w:r w:rsidRPr="00966FF8">
              <w:rPr>
                <w:rFonts w:eastAsia="Times New Roman" w:cs="Arial"/>
              </w:rPr>
              <w:t>, n (%)</w:t>
            </w:r>
          </w:p>
        </w:tc>
      </w:tr>
      <w:tr w:rsidR="000B148D" w:rsidRPr="00966FF8" w14:paraId="4FAF9CB6" w14:textId="77777777">
        <w:trPr>
          <w:trHeight w:val="20"/>
        </w:trPr>
        <w:tc>
          <w:tcPr>
            <w:tcW w:w="2972" w:type="dxa"/>
            <w:shd w:val="clear" w:color="auto" w:fill="F2F2F2" w:themeFill="background1" w:themeFillShade="F2"/>
            <w:vAlign w:val="center"/>
          </w:tcPr>
          <w:p w14:paraId="10E9F7AB"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t>0</w:t>
            </w:r>
            <w:r>
              <w:rPr>
                <w:rFonts w:eastAsia="Times New Roman" w:cs="Arial"/>
              </w:rPr>
              <w:t>**</w:t>
            </w:r>
          </w:p>
        </w:tc>
        <w:tc>
          <w:tcPr>
            <w:tcW w:w="1485" w:type="dxa"/>
            <w:vAlign w:val="center"/>
          </w:tcPr>
          <w:p w14:paraId="7ACF121D" w14:textId="1298E526"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6" w:type="dxa"/>
            <w:vAlign w:val="center"/>
          </w:tcPr>
          <w:p w14:paraId="74F6EF2C" w14:textId="059E4EC4"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5" w:type="dxa"/>
            <w:vAlign w:val="center"/>
          </w:tcPr>
          <w:p w14:paraId="404268F0" w14:textId="343BBE8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6" w:type="dxa"/>
            <w:vAlign w:val="center"/>
          </w:tcPr>
          <w:p w14:paraId="4EC0A610" w14:textId="3FB7FD82"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r>
      <w:tr w:rsidR="000B148D" w:rsidRPr="00966FF8" w14:paraId="661D6C99" w14:textId="77777777">
        <w:trPr>
          <w:trHeight w:val="20"/>
        </w:trPr>
        <w:tc>
          <w:tcPr>
            <w:tcW w:w="2972" w:type="dxa"/>
            <w:shd w:val="clear" w:color="auto" w:fill="F2F2F2" w:themeFill="background1" w:themeFillShade="F2"/>
            <w:vAlign w:val="center"/>
          </w:tcPr>
          <w:p w14:paraId="1F1BD759"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t xml:space="preserve">1 </w:t>
            </w:r>
          </w:p>
        </w:tc>
        <w:tc>
          <w:tcPr>
            <w:tcW w:w="1485" w:type="dxa"/>
            <w:vAlign w:val="center"/>
          </w:tcPr>
          <w:p w14:paraId="0A213406" w14:textId="5F7A8893"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36D5709E" w14:textId="0C9EC05A"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354E3E35" w14:textId="3166AD51"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15B544CF" w14:textId="4F21ADA3"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966FF8" w14:paraId="63D134CD" w14:textId="77777777">
        <w:trPr>
          <w:trHeight w:val="20"/>
        </w:trPr>
        <w:tc>
          <w:tcPr>
            <w:tcW w:w="2972" w:type="dxa"/>
            <w:shd w:val="clear" w:color="auto" w:fill="F2F2F2" w:themeFill="background1" w:themeFillShade="F2"/>
            <w:vAlign w:val="center"/>
          </w:tcPr>
          <w:p w14:paraId="11DC1AA7"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t xml:space="preserve">2 </w:t>
            </w:r>
          </w:p>
        </w:tc>
        <w:tc>
          <w:tcPr>
            <w:tcW w:w="1485" w:type="dxa"/>
            <w:vAlign w:val="center"/>
          </w:tcPr>
          <w:p w14:paraId="43F72FD1" w14:textId="14ABE3F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7CF232C6" w14:textId="5A7BC8B4"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85" w:type="dxa"/>
            <w:vAlign w:val="center"/>
          </w:tcPr>
          <w:p w14:paraId="7292CB90" w14:textId="084151E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04985A6A" w14:textId="2370C57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966FF8" w14:paraId="1A37F885" w14:textId="77777777">
        <w:trPr>
          <w:trHeight w:val="20"/>
        </w:trPr>
        <w:tc>
          <w:tcPr>
            <w:tcW w:w="2972" w:type="dxa"/>
            <w:shd w:val="clear" w:color="auto" w:fill="F2F2F2" w:themeFill="background1" w:themeFillShade="F2"/>
            <w:vAlign w:val="center"/>
          </w:tcPr>
          <w:p w14:paraId="6BE38153" w14:textId="77777777" w:rsidR="000B148D" w:rsidRPr="00966FF8" w:rsidRDefault="000B148D" w:rsidP="00617689">
            <w:pPr>
              <w:pStyle w:val="Tablebody"/>
              <w:spacing w:before="0" w:after="0"/>
              <w:ind w:left="171"/>
              <w:rPr>
                <w:rFonts w:eastAsia="Times New Roman" w:cs="Arial"/>
              </w:rPr>
            </w:pPr>
            <w:r w:rsidRPr="00966FF8">
              <w:rPr>
                <w:rFonts w:eastAsia="Times New Roman" w:cs="Arial"/>
              </w:rPr>
              <w:t>≥3</w:t>
            </w:r>
            <w:r>
              <w:rPr>
                <w:rFonts w:eastAsia="Times New Roman" w:cs="Arial"/>
              </w:rPr>
              <w:t>**</w:t>
            </w:r>
          </w:p>
        </w:tc>
        <w:tc>
          <w:tcPr>
            <w:tcW w:w="1485" w:type="dxa"/>
            <w:vAlign w:val="center"/>
          </w:tcPr>
          <w:p w14:paraId="11E539BA" w14:textId="3136EA23"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6" w:type="dxa"/>
            <w:vAlign w:val="center"/>
          </w:tcPr>
          <w:p w14:paraId="21E44FB1" w14:textId="626CEA8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5" w:type="dxa"/>
            <w:vAlign w:val="center"/>
          </w:tcPr>
          <w:p w14:paraId="4ED1F8D7" w14:textId="4D97DF4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86" w:type="dxa"/>
            <w:vAlign w:val="center"/>
          </w:tcPr>
          <w:p w14:paraId="68442B24" w14:textId="037A931C"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966FF8" w14:paraId="5C79DAD8" w14:textId="77777777">
        <w:trPr>
          <w:trHeight w:val="20"/>
        </w:trPr>
        <w:tc>
          <w:tcPr>
            <w:tcW w:w="2972" w:type="dxa"/>
            <w:shd w:val="clear" w:color="auto" w:fill="F2F2F2" w:themeFill="background1" w:themeFillShade="F2"/>
            <w:vAlign w:val="center"/>
          </w:tcPr>
          <w:p w14:paraId="7045C421" w14:textId="77777777" w:rsidR="000B148D" w:rsidRPr="00966FF8" w:rsidRDefault="000B148D" w:rsidP="00617689">
            <w:pPr>
              <w:pStyle w:val="Tablebody"/>
              <w:spacing w:before="0" w:after="0"/>
              <w:ind w:left="171"/>
              <w:rPr>
                <w:rFonts w:eastAsia="Times New Roman" w:cs="Arial"/>
              </w:rPr>
            </w:pPr>
            <w:r>
              <w:rPr>
                <w:rFonts w:eastAsia="Times New Roman" w:cs="Arial"/>
              </w:rPr>
              <w:t>Mean (SD)</w:t>
            </w:r>
          </w:p>
        </w:tc>
        <w:tc>
          <w:tcPr>
            <w:tcW w:w="1485" w:type="dxa"/>
            <w:vAlign w:val="center"/>
          </w:tcPr>
          <w:p w14:paraId="3F822092" w14:textId="5B27B5A9"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7E28612B" w14:textId="14FF50F7"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5" w:type="dxa"/>
            <w:vAlign w:val="center"/>
          </w:tcPr>
          <w:p w14:paraId="6E24B08B" w14:textId="09FBF519"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486" w:type="dxa"/>
            <w:vAlign w:val="center"/>
          </w:tcPr>
          <w:p w14:paraId="1095C381" w14:textId="08D2AE92"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966FF8" w14:paraId="3C867E7A" w14:textId="77777777">
        <w:trPr>
          <w:trHeight w:val="20"/>
        </w:trPr>
        <w:tc>
          <w:tcPr>
            <w:tcW w:w="2972" w:type="dxa"/>
            <w:shd w:val="clear" w:color="auto" w:fill="F2F2F2" w:themeFill="background1" w:themeFillShade="F2"/>
            <w:vAlign w:val="center"/>
          </w:tcPr>
          <w:p w14:paraId="49CD6609" w14:textId="77777777" w:rsidR="000B148D" w:rsidRPr="00966FF8" w:rsidRDefault="000B148D" w:rsidP="00617689">
            <w:pPr>
              <w:pStyle w:val="Tablebody"/>
              <w:spacing w:before="0" w:after="0"/>
              <w:ind w:left="171"/>
              <w:rPr>
                <w:rFonts w:eastAsia="Times New Roman" w:cs="Arial"/>
              </w:rPr>
            </w:pPr>
            <w:r>
              <w:rPr>
                <w:rFonts w:eastAsia="Times New Roman" w:cs="Arial"/>
              </w:rPr>
              <w:t>Median</w:t>
            </w:r>
          </w:p>
        </w:tc>
        <w:tc>
          <w:tcPr>
            <w:tcW w:w="1485" w:type="dxa"/>
            <w:vAlign w:val="center"/>
          </w:tcPr>
          <w:p w14:paraId="67D051BE" w14:textId="62947B1B"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6" w:type="dxa"/>
            <w:vAlign w:val="center"/>
          </w:tcPr>
          <w:p w14:paraId="3DDCC422" w14:textId="3FE090FD"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5" w:type="dxa"/>
            <w:vAlign w:val="center"/>
          </w:tcPr>
          <w:p w14:paraId="595D2B96" w14:textId="68B46CD5"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86" w:type="dxa"/>
            <w:vAlign w:val="center"/>
          </w:tcPr>
          <w:p w14:paraId="665DEE29" w14:textId="1F2939EE" w:rsidR="000B148D" w:rsidRPr="00294FDC" w:rsidRDefault="00294FDC" w:rsidP="00617689">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bl>
    <w:p w14:paraId="0EAED129" w14:textId="15EFF83D" w:rsidR="000B148D" w:rsidRPr="0007049D" w:rsidRDefault="000B148D" w:rsidP="000B148D">
      <w:pPr>
        <w:pStyle w:val="Footnotes"/>
        <w:spacing w:after="0"/>
      </w:pPr>
      <w:r>
        <w:t>*</w:t>
      </w:r>
      <w:r w:rsidR="00294FDC" w:rsidRPr="00294FDC">
        <w:rPr>
          <w:color w:val="000000"/>
          <w:highlight w:val="black"/>
        </w:rPr>
        <w:t>xxxxxxxxxxxxxxxxxxxxxxxxxxxxxxxxxxxxxxxxxxxxxxxxxxxxxxxxxxxxxxxxxxxxxxxxxxxxxxxxxxxxxxxxxxxxxxxxxxxxxxxxxxxxxxxxxxxxxxxxxxxxxxxxxxxxxxxxxxxxxxxxxxxxxxxxxxxxxxxxxxxxxxxxxxxxxxxxxxxxxxxxxxx</w:t>
      </w:r>
      <w:r>
        <w:t>.</w:t>
      </w:r>
      <w:r>
        <w:cr/>
        <w:t>**Represents a protocol deviation.</w:t>
      </w:r>
      <w:r w:rsidRPr="00966FF8">
        <w:br/>
      </w:r>
      <w:r w:rsidRPr="00966FF8">
        <w:rPr>
          <w:rFonts w:cs="Yu Gothic Light"/>
          <w:vertAlign w:val="superscript"/>
        </w:rPr>
        <w:t>†</w:t>
      </w:r>
      <w:r w:rsidRPr="00AB7A3E">
        <w:t xml:space="preserve">If recurrence occurred </w:t>
      </w:r>
      <w:r w:rsidRPr="00AB7A3E">
        <w:rPr>
          <w:rFonts w:cs="Arial"/>
        </w:rPr>
        <w:t>≤</w:t>
      </w:r>
      <w:r w:rsidRPr="00AB7A3E">
        <w:t>6 months of (neo)adjuvant chemotherapy, (neo)adjuvant chemotherapy was counted as one line of chemotherapy.</w:t>
      </w:r>
      <w:r w:rsidRPr="00AB7A3E">
        <w:rPr>
          <w:u w:val="single"/>
        </w:rPr>
        <w:t xml:space="preserve"> </w:t>
      </w:r>
      <w:r w:rsidR="00C76DB7" w:rsidRPr="00294FDC">
        <w:rPr>
          <w:color w:val="000000"/>
          <w:highlight w:val="black"/>
        </w:rPr>
        <w:t>X</w:t>
      </w:r>
      <w:r w:rsidR="00294FDC" w:rsidRPr="00294FDC">
        <w:rPr>
          <w:color w:val="000000"/>
          <w:highlight w:val="black"/>
        </w:rPr>
        <w:t>xxxxxxxxxxxxxxxxxxxxxx</w:t>
      </w:r>
      <w:r w:rsidR="00C76DB7">
        <w:rPr>
          <w:color w:val="000000"/>
          <w:highlight w:val="black"/>
        </w:rPr>
        <w:t xml:space="preserve"> </w:t>
      </w:r>
      <w:r w:rsidR="00294FDC" w:rsidRPr="00294FDC">
        <w:rPr>
          <w:color w:val="000000"/>
          <w:highlight w:val="black"/>
        </w:rPr>
        <w:t>xxxxxxxxxxxxxxxxxxxx</w:t>
      </w:r>
      <w:r w:rsidR="00C76DB7">
        <w:rPr>
          <w:color w:val="000000"/>
          <w:highlight w:val="black"/>
        </w:rPr>
        <w:t xml:space="preserve"> </w:t>
      </w:r>
      <w:r w:rsidR="00294FDC" w:rsidRPr="00294FDC">
        <w:rPr>
          <w:color w:val="000000"/>
          <w:highlight w:val="black"/>
        </w:rPr>
        <w:t>xxxxxxxxxxxxxxxx</w:t>
      </w:r>
      <w:r w:rsidR="00C76DB7">
        <w:rPr>
          <w:color w:val="000000"/>
          <w:highlight w:val="black"/>
        </w:rPr>
        <w:t xml:space="preserve"> </w:t>
      </w:r>
      <w:r w:rsidR="00294FDC" w:rsidRPr="00294FDC">
        <w:rPr>
          <w:color w:val="000000"/>
          <w:highlight w:val="black"/>
        </w:rPr>
        <w:t>xxxxxxxxxxx</w:t>
      </w:r>
      <w:r w:rsidR="00C76DB7">
        <w:rPr>
          <w:color w:val="000000"/>
          <w:highlight w:val="black"/>
        </w:rPr>
        <w:t xml:space="preserve"> </w:t>
      </w:r>
      <w:r w:rsidR="00294FDC" w:rsidRPr="00294FDC">
        <w:rPr>
          <w:color w:val="000000"/>
          <w:highlight w:val="black"/>
        </w:rPr>
        <w:t>xxx</w:t>
      </w:r>
      <w:r w:rsidR="00C76DB7">
        <w:rPr>
          <w:color w:val="000000"/>
          <w:highlight w:val="black"/>
        </w:rPr>
        <w:t xml:space="preserve"> </w:t>
      </w:r>
      <w:r w:rsidRPr="004003CB">
        <w:rPr>
          <w:u w:val="single"/>
        </w:rPr>
        <w:t>.</w:t>
      </w:r>
      <w:r w:rsidRPr="00966FF8">
        <w:t xml:space="preserve"> </w:t>
      </w:r>
      <w:r w:rsidRPr="00966FF8">
        <w:br/>
        <w:t xml:space="preserve">Abbreviations: BMI, body mass index; CDK, cyclic-dependent kinase; CNS, central nervous system; ECOG, Eastern Cooperative Oncology Group; FAS, full analysis set; HER2, human epidermal growth factor receptor 2; </w:t>
      </w:r>
      <w:r>
        <w:t>HR</w:t>
      </w:r>
      <w:r w:rsidR="002E5550">
        <w:t>-positive</w:t>
      </w:r>
      <w:r>
        <w:t>, hormone receptor</w:t>
      </w:r>
      <w:r w:rsidR="002E5550">
        <w:t>-positive</w:t>
      </w:r>
      <w:r>
        <w:t xml:space="preserve">; </w:t>
      </w:r>
      <w:r w:rsidRPr="00966FF8">
        <w:t xml:space="preserve">IHC, immunohistochemistry; ISH, in situ hybridisation; </w:t>
      </w:r>
      <w:r>
        <w:t xml:space="preserve">ITT, intent-to-treat; </w:t>
      </w:r>
      <w:r w:rsidRPr="00966FF8">
        <w:t xml:space="preserve">IXRS, interactive web/voice response system; PS, performance status; </w:t>
      </w:r>
      <w:r>
        <w:t>SD, standard deviation;</w:t>
      </w:r>
      <w:r w:rsidRPr="00966FF8">
        <w:t xml:space="preserve"> T</w:t>
      </w:r>
      <w:r w:rsidRPr="00966FF8">
        <w:noBreakHyphen/>
        <w:t>DXd, trastuzumab deruxtecan; TPC, treatment of physician’s choice.</w:t>
      </w:r>
      <w:r w:rsidRPr="00966FF8">
        <w:br/>
      </w:r>
      <w:r w:rsidRPr="00966FF8">
        <w:rPr>
          <w:lang w:val="fr-FR"/>
        </w:rPr>
        <w:t>Sources: Modi et al., 2022</w:t>
      </w:r>
      <w:r>
        <w:rPr>
          <w:lang w:val="fr-FR"/>
        </w:rPr>
        <w:t>;</w:t>
      </w:r>
      <w:r>
        <w:rPr>
          <w:lang w:val="fr-FR"/>
        </w:rPr>
        <w:fldChar w:fldCharType="begin"/>
      </w:r>
      <w:r w:rsidR="00CA6345">
        <w:rPr>
          <w:lang w:val="fr-FR"/>
        </w:rPr>
        <w:instrText xml:space="preserve"> ADDIN ZOTERO_ITEM CSL_CITATION {"citationID":"ezapoBM8","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D57F4">
        <w:rPr>
          <w:rFonts w:cs="Arial"/>
          <w:szCs w:val="24"/>
          <w:vertAlign w:val="superscript"/>
        </w:rPr>
        <w:t>6</w:t>
      </w:r>
      <w:r>
        <w:rPr>
          <w:lang w:val="fr-FR"/>
        </w:rPr>
        <w:fldChar w:fldCharType="end"/>
      </w:r>
      <w:r w:rsidRPr="00966FF8">
        <w:rPr>
          <w:lang w:val="fr-FR"/>
        </w:rPr>
        <w:t xml:space="preserve"> Daiichi Sankyo Inc., 2022 (CSR and SAP, Data on File)</w:t>
      </w:r>
      <w:r w:rsidRPr="00966FF8">
        <w:rPr>
          <w:lang w:val="fr-FR"/>
        </w:rPr>
        <w:fldChar w:fldCharType="begin"/>
      </w:r>
      <w:r w:rsidR="00CA6345">
        <w:rPr>
          <w:lang w:val="fr-FR"/>
        </w:rPr>
        <w:instrText xml:space="preserve"> ADDIN ZOTERO_ITEM CSL_CITATION {"citationID":"NikDz0dU","properties":{"formattedCitation":"\\super 7,153\\nosupersub{}","plainCitation":"7,153","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966FF8">
        <w:rPr>
          <w:lang w:val="fr-FR"/>
        </w:rPr>
        <w:fldChar w:fldCharType="separate"/>
      </w:r>
      <w:r w:rsidR="00CA6345" w:rsidRPr="00CA6345">
        <w:rPr>
          <w:rFonts w:cs="Arial"/>
          <w:szCs w:val="24"/>
          <w:vertAlign w:val="superscript"/>
        </w:rPr>
        <w:t>7,153</w:t>
      </w:r>
      <w:r w:rsidRPr="00966FF8">
        <w:rPr>
          <w:lang w:val="fr-FR"/>
        </w:rPr>
        <w:fldChar w:fldCharType="end"/>
      </w:r>
      <w:r w:rsidRPr="00966FF8">
        <w:t xml:space="preserve"> </w:t>
      </w:r>
    </w:p>
    <w:p w14:paraId="639AC644" w14:textId="77777777" w:rsidR="000B148D" w:rsidRDefault="000B148D" w:rsidP="000B148D">
      <w:pPr>
        <w:pStyle w:val="Heading2"/>
      </w:pPr>
      <w:bookmarkStart w:id="200" w:name="_Toc124447836"/>
      <w:bookmarkStart w:id="201" w:name="_Toc129350863"/>
      <w:r>
        <w:t>Critical appraisal of the relevant clinical effectiveness evidence</w:t>
      </w:r>
      <w:bookmarkEnd w:id="200"/>
      <w:bookmarkEnd w:id="201"/>
    </w:p>
    <w:p w14:paraId="43B51DA2" w14:textId="6BEEB08F" w:rsidR="000B148D" w:rsidRPr="0007049D" w:rsidRDefault="000B148D" w:rsidP="000B148D">
      <w:pPr>
        <w:pStyle w:val="Body"/>
      </w:pPr>
      <w:r w:rsidRPr="0007049D">
        <w:t>Quality assessment of DESTINY-Breast04 was conducted using the NICE single technology assessment: User guide for company evidence submission template, adapted from Systematic reviews: Centre for Reviews and Dissemination’s guidance for undertaking reviews in health care (University of York Centre for Reviews and Dissemination;</w:t>
      </w:r>
      <w:r>
        <w:t xml:space="preserve"> </w:t>
      </w:r>
      <w:r w:rsidRPr="00792ECA">
        <w:rPr>
          <w:b/>
          <w:bCs/>
        </w:rPr>
        <w:fldChar w:fldCharType="begin"/>
      </w:r>
      <w:r w:rsidRPr="00792ECA">
        <w:rPr>
          <w:b/>
          <w:bCs/>
        </w:rPr>
        <w:instrText xml:space="preserve"> REF _Ref124432606 \h </w:instrText>
      </w:r>
      <w:r>
        <w:rPr>
          <w:b/>
          <w:bCs/>
        </w:rPr>
        <w:instrText xml:space="preserve"> \* MERGEFORMAT </w:instrText>
      </w:r>
      <w:r w:rsidRPr="00792ECA">
        <w:rPr>
          <w:b/>
          <w:bCs/>
        </w:rPr>
      </w:r>
      <w:r w:rsidRPr="00792ECA">
        <w:rPr>
          <w:b/>
          <w:bCs/>
        </w:rPr>
        <w:fldChar w:fldCharType="separate"/>
      </w:r>
      <w:r w:rsidR="00145F42" w:rsidRPr="00145F42">
        <w:rPr>
          <w:b/>
          <w:bCs/>
        </w:rPr>
        <w:t xml:space="preserve">Table </w:t>
      </w:r>
      <w:r w:rsidR="00145F42" w:rsidRPr="00145F42">
        <w:rPr>
          <w:b/>
          <w:bCs/>
          <w:noProof/>
        </w:rPr>
        <w:t>16</w:t>
      </w:r>
      <w:r w:rsidRPr="00792ECA">
        <w:rPr>
          <w:b/>
          <w:bCs/>
        </w:rPr>
        <w:fldChar w:fldCharType="end"/>
      </w:r>
      <w:r>
        <w:t>)</w:t>
      </w:r>
      <w:r w:rsidRPr="0007049D">
        <w:t>.</w:t>
      </w:r>
    </w:p>
    <w:p w14:paraId="163E9E28" w14:textId="688485C3" w:rsidR="000B148D" w:rsidRPr="0007049D" w:rsidRDefault="000B148D" w:rsidP="000B148D">
      <w:bookmarkStart w:id="202" w:name="_Ref85799907"/>
      <w:bookmarkStart w:id="203" w:name="_Toc95826065"/>
      <w:r w:rsidRPr="0007049D">
        <w:t xml:space="preserve">The quality assessment review was initially conducted by an agency consultant used by the </w:t>
      </w:r>
      <w:r w:rsidR="00956A8A">
        <w:t>c</w:t>
      </w:r>
      <w:r w:rsidRPr="0007049D">
        <w:t xml:space="preserve">ompany to support submission development, and subsequently independently and separately checked by two representatives from the </w:t>
      </w:r>
      <w:r w:rsidR="00956A8A">
        <w:t>c</w:t>
      </w:r>
      <w:r w:rsidRPr="0007049D">
        <w:t xml:space="preserve">ompany. Any disagreements were resolved through discussion between the reviewers. It was not possible to conduct the review in a blinded manner as all reviewers were aware that DESTINY-Breast04 was the only relevant trial identified by the systematic review. The assessment decisions are as described in </w:t>
      </w:r>
      <w:r w:rsidRPr="00A6448D">
        <w:rPr>
          <w:b/>
          <w:bCs/>
        </w:rPr>
        <w:t>Appendix D.2</w:t>
      </w:r>
      <w:r w:rsidRPr="0007049D">
        <w:t>.</w:t>
      </w:r>
    </w:p>
    <w:p w14:paraId="7B4610E3" w14:textId="2F0A2889" w:rsidR="000B148D" w:rsidRPr="0007049D" w:rsidRDefault="000B148D" w:rsidP="000B148D">
      <w:pPr>
        <w:pStyle w:val="Caption"/>
      </w:pPr>
      <w:bookmarkStart w:id="204" w:name="_Ref124432606"/>
      <w:bookmarkStart w:id="205" w:name="_Toc124447876"/>
      <w:bookmarkStart w:id="206" w:name="_Toc129350991"/>
      <w:r w:rsidRPr="0007049D">
        <w:t xml:space="preserve">Table </w:t>
      </w:r>
      <w:r w:rsidRPr="0007049D">
        <w:fldChar w:fldCharType="begin"/>
      </w:r>
      <w:r w:rsidRPr="0007049D">
        <w:instrText>SEQ Table \* ARABIC</w:instrText>
      </w:r>
      <w:r w:rsidRPr="0007049D">
        <w:fldChar w:fldCharType="separate"/>
      </w:r>
      <w:r w:rsidR="00145F42">
        <w:rPr>
          <w:noProof/>
        </w:rPr>
        <w:t>16</w:t>
      </w:r>
      <w:r w:rsidRPr="0007049D">
        <w:fldChar w:fldCharType="end"/>
      </w:r>
      <w:bookmarkEnd w:id="202"/>
      <w:bookmarkEnd w:id="204"/>
      <w:r w:rsidRPr="0007049D">
        <w:t>: DESTINY-Breast04 | Quality assessment results</w:t>
      </w:r>
      <w:bookmarkEnd w:id="203"/>
      <w:bookmarkEnd w:id="205"/>
      <w:bookmarkEnd w:id="206"/>
    </w:p>
    <w:tbl>
      <w:tblPr>
        <w:tblStyle w:val="Generaltable"/>
        <w:tblW w:w="5000" w:type="pct"/>
        <w:tblLook w:val="04A0" w:firstRow="1" w:lastRow="0" w:firstColumn="1" w:lastColumn="0" w:noHBand="0" w:noVBand="1"/>
      </w:tblPr>
      <w:tblGrid>
        <w:gridCol w:w="2122"/>
        <w:gridCol w:w="6894"/>
      </w:tblGrid>
      <w:tr w:rsidR="000B148D" w:rsidRPr="0007049D" w14:paraId="29A46040" w14:textId="77777777">
        <w:trPr>
          <w:cnfStyle w:val="100000000000" w:firstRow="1" w:lastRow="0" w:firstColumn="0" w:lastColumn="0" w:oddVBand="0" w:evenVBand="0" w:oddHBand="0" w:evenHBand="0" w:firstRowFirstColumn="0" w:firstRowLastColumn="0" w:lastRowFirstColumn="0" w:lastRowLastColumn="0"/>
          <w:tblHeader/>
        </w:trPr>
        <w:tc>
          <w:tcPr>
            <w:tcW w:w="1177" w:type="pct"/>
          </w:tcPr>
          <w:p w14:paraId="4A02C2AF" w14:textId="77777777" w:rsidR="000B148D" w:rsidRPr="0007049D" w:rsidRDefault="000B148D" w:rsidP="0042119C">
            <w:pPr>
              <w:pStyle w:val="Tableheading"/>
              <w:spacing w:before="0" w:after="0"/>
            </w:pPr>
            <w:r w:rsidRPr="0007049D">
              <w:t>Questions</w:t>
            </w:r>
          </w:p>
        </w:tc>
        <w:tc>
          <w:tcPr>
            <w:tcW w:w="3823" w:type="pct"/>
          </w:tcPr>
          <w:p w14:paraId="66F394E7" w14:textId="77777777" w:rsidR="000B148D" w:rsidRPr="0007049D" w:rsidRDefault="000B148D" w:rsidP="0042119C">
            <w:pPr>
              <w:pStyle w:val="Tableheading"/>
              <w:spacing w:before="0" w:after="0"/>
            </w:pPr>
            <w:r w:rsidRPr="0007049D">
              <w:t>DESTINY-Breast0</w:t>
            </w:r>
            <w:r>
              <w:t>4</w:t>
            </w:r>
            <w:r w:rsidRPr="0007049D">
              <w:fldChar w:fldCharType="begin">
                <w:fldData xml:space="preserve">PEVuZE5vdGU+PENpdGU+PEF1dGhvcj5Db3J0w6lzPC9BdXRob3I+PFllYXI+MjAyMTwvWWVhcj48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</w:fldData>
              </w:fldChar>
            </w:r>
            <w:r w:rsidRPr="0007049D">
              <w:instrText xml:space="preserve"> ADDIN EN.CITE </w:instrText>
            </w:r>
            <w:r w:rsidRPr="0007049D">
              <w:fldChar w:fldCharType="begin">
                <w:fldData xml:space="preserve">PEVuZE5vdGU+PENpdGU+PEF1dGhvcj5Db3J0w6lzPC9BdXRob3I+PFllYXI+MjAyMTwvWWVhcj48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</w:fldData>
              </w:fldChar>
            </w:r>
            <w:r w:rsidRPr="0007049D">
              <w:instrText xml:space="preserve"> ADDIN EN.CITE.DATA </w:instrText>
            </w:r>
            <w:r w:rsidRPr="0007049D">
              <w:fldChar w:fldCharType="end"/>
            </w:r>
            <w:r w:rsidRPr="0007049D">
              <w:fldChar w:fldCharType="separate"/>
            </w:r>
            <w:r w:rsidRPr="0007049D">
              <w:fldChar w:fldCharType="end"/>
            </w:r>
          </w:p>
        </w:tc>
      </w:tr>
      <w:tr w:rsidR="000B148D" w:rsidRPr="0007049D" w14:paraId="14248924" w14:textId="77777777">
        <w:tc>
          <w:tcPr>
            <w:tcW w:w="1177" w:type="pct"/>
          </w:tcPr>
          <w:p w14:paraId="220D342B" w14:textId="77777777" w:rsidR="000B148D" w:rsidRPr="0007049D" w:rsidRDefault="000B148D" w:rsidP="0042119C">
            <w:pPr>
              <w:pStyle w:val="Tablebody"/>
              <w:spacing w:before="0" w:after="0"/>
            </w:pPr>
            <w:r w:rsidRPr="0007049D">
              <w:t>Was randomisation carried out appropriately?</w:t>
            </w:r>
          </w:p>
        </w:tc>
        <w:tc>
          <w:tcPr>
            <w:tcW w:w="3823" w:type="pct"/>
          </w:tcPr>
          <w:p w14:paraId="6F9722F2" w14:textId="77777777" w:rsidR="000B148D" w:rsidRPr="0007049D" w:rsidRDefault="000B148D" w:rsidP="0042119C">
            <w:pPr>
              <w:pStyle w:val="Tablebody"/>
              <w:spacing w:before="0" w:after="0"/>
            </w:pPr>
            <w:r w:rsidRPr="0007049D">
              <w:rPr>
                <w:b/>
                <w:bCs/>
              </w:rPr>
              <w:t>Yes:</w:t>
            </w:r>
            <w:r w:rsidRPr="0007049D">
              <w:t xml:space="preserve"> Patients were randomised 2:1 by an IXRS and stratified by HER2 IHC status (HER2 IHC 1+ vs. HER2 IHC 2+/ISH-negative), number of prior lines of chemotherapy (1 vs. 2) and</w:t>
            </w:r>
            <w:r>
              <w:t xml:space="preserve"> </w:t>
            </w:r>
            <w:r w:rsidRPr="0007049D">
              <w:t xml:space="preserve">HR and CDK status (HR-positive with prior CDK4/6 inhibitor treatment vs. HR-positive without prior CDK4/6 inhibitor treatment vs. HR-negative). </w:t>
            </w:r>
          </w:p>
        </w:tc>
      </w:tr>
      <w:tr w:rsidR="000B148D" w:rsidRPr="0007049D" w14:paraId="63F4734D" w14:textId="77777777">
        <w:tc>
          <w:tcPr>
            <w:tcW w:w="1177" w:type="pct"/>
          </w:tcPr>
          <w:p w14:paraId="58ADDADB" w14:textId="77777777" w:rsidR="000B148D" w:rsidRPr="0007049D" w:rsidRDefault="000B148D" w:rsidP="0042119C">
            <w:pPr>
              <w:pStyle w:val="Tablebody"/>
              <w:spacing w:before="0" w:after="0"/>
            </w:pPr>
            <w:r w:rsidRPr="0007049D">
              <w:lastRenderedPageBreak/>
              <w:t>Was the concealment of treatment allocation adequate?</w:t>
            </w:r>
          </w:p>
        </w:tc>
        <w:tc>
          <w:tcPr>
            <w:tcW w:w="3823" w:type="pct"/>
          </w:tcPr>
          <w:p w14:paraId="20B1E6EA" w14:textId="7A2ED54D" w:rsidR="000B148D" w:rsidRPr="0007049D" w:rsidRDefault="000B148D" w:rsidP="0042119C">
            <w:pPr>
              <w:pStyle w:val="Tablebody"/>
              <w:spacing w:before="0" w:after="0"/>
              <w:rPr>
                <w:highlight w:val="cyan"/>
              </w:rPr>
            </w:pPr>
            <w:r w:rsidRPr="0007049D">
              <w:rPr>
                <w:b/>
                <w:bCs/>
              </w:rPr>
              <w:t>No</w:t>
            </w:r>
            <w:r w:rsidR="004A7117">
              <w:rPr>
                <w:b/>
                <w:bCs/>
              </w:rPr>
              <w:t xml:space="preserve">t </w:t>
            </w:r>
            <w:r w:rsidR="00672A64">
              <w:rPr>
                <w:b/>
                <w:bCs/>
              </w:rPr>
              <w:t>applicable:</w:t>
            </w:r>
            <w:r w:rsidRPr="0007049D">
              <w:t xml:space="preserve"> DESTINY-Breast04 is an open-label study. To minimi</w:t>
            </w:r>
            <w:r w:rsidR="00BA1B37">
              <w:t>s</w:t>
            </w:r>
            <w:r w:rsidRPr="0007049D">
              <w:t xml:space="preserve">e any risk of bias, the </w:t>
            </w:r>
            <w:r w:rsidR="00CD0FB2">
              <w:t>s</w:t>
            </w:r>
            <w:r w:rsidRPr="0007049D">
              <w:t>ponsor was blinded to aggregate data by treatment arm, although the study participant and investigator would be aware of the study drug administered</w:t>
            </w:r>
            <w:r>
              <w:t xml:space="preserve">. </w:t>
            </w:r>
            <w:r w:rsidRPr="00314A60">
              <w:t xml:space="preserve">It was not feasible to blind treatment allocations for individual subjects because of different routes of administration and different treatment schedules between T-DXd and TPC. The study team did not perform or have access to efficacy analysis/summary during the study. </w:t>
            </w:r>
            <w:r>
              <w:t xml:space="preserve">An independent biostatistician generated the randomisation schedule per the randomisation specification. Methods of concealment to study arms (i.e., via IXRS) are summarised in the row above. </w:t>
            </w:r>
          </w:p>
        </w:tc>
      </w:tr>
      <w:tr w:rsidR="000B148D" w:rsidRPr="0007049D" w14:paraId="1B28F0D6" w14:textId="77777777">
        <w:tc>
          <w:tcPr>
            <w:tcW w:w="1177" w:type="pct"/>
          </w:tcPr>
          <w:p w14:paraId="33F83813" w14:textId="77777777" w:rsidR="000B148D" w:rsidRPr="0007049D" w:rsidRDefault="000B148D" w:rsidP="0042119C">
            <w:pPr>
              <w:pStyle w:val="Tablebody"/>
              <w:spacing w:before="0" w:after="0"/>
            </w:pPr>
            <w:r w:rsidRPr="0007049D">
              <w:t>Were the groups similar at the outset of the study in terms of prognostic factors?</w:t>
            </w:r>
          </w:p>
        </w:tc>
        <w:tc>
          <w:tcPr>
            <w:tcW w:w="3823" w:type="pct"/>
          </w:tcPr>
          <w:p w14:paraId="548C0858" w14:textId="61EE6521" w:rsidR="000B148D" w:rsidRPr="0007049D" w:rsidRDefault="000B148D" w:rsidP="0042119C">
            <w:pPr>
              <w:pStyle w:val="Tablebody"/>
              <w:spacing w:before="0" w:after="0"/>
              <w:rPr>
                <w:highlight w:val="cyan"/>
              </w:rPr>
            </w:pPr>
            <w:r w:rsidRPr="0007049D">
              <w:rPr>
                <w:b/>
                <w:bCs/>
              </w:rPr>
              <w:t>Yes:</w:t>
            </w:r>
            <w:r w:rsidRPr="0007049D">
              <w:t xml:space="preserve"> There was no significant difference in the baseline characteristics reported between the treatment arms</w:t>
            </w:r>
            <w:r w:rsidR="003A5FB5">
              <w:t>.</w:t>
            </w:r>
          </w:p>
        </w:tc>
      </w:tr>
      <w:tr w:rsidR="000B148D" w:rsidRPr="0007049D" w14:paraId="794111E5" w14:textId="77777777">
        <w:tc>
          <w:tcPr>
            <w:tcW w:w="1177" w:type="pct"/>
          </w:tcPr>
          <w:p w14:paraId="0CAC058E" w14:textId="77777777" w:rsidR="000B148D" w:rsidRPr="0007049D" w:rsidRDefault="000B148D" w:rsidP="0042119C">
            <w:pPr>
              <w:pStyle w:val="Tablebody"/>
              <w:spacing w:before="0" w:after="0"/>
            </w:pPr>
            <w:r w:rsidRPr="0007049D">
              <w:t>Were the care providers, participants and outcome assessors blind to treatment allocation?</w:t>
            </w:r>
          </w:p>
        </w:tc>
        <w:tc>
          <w:tcPr>
            <w:tcW w:w="3823" w:type="pct"/>
            <w:tcBorders>
              <w:bottom w:val="single" w:sz="4" w:space="0" w:color="auto"/>
            </w:tcBorders>
          </w:tcPr>
          <w:p w14:paraId="3E5DDAD3" w14:textId="77777777" w:rsidR="000B148D" w:rsidRPr="0007049D" w:rsidRDefault="000B148D" w:rsidP="0042119C">
            <w:pPr>
              <w:spacing w:after="60"/>
              <w:rPr>
                <w:sz w:val="20"/>
                <w:szCs w:val="20"/>
              </w:rPr>
            </w:pPr>
            <w:r w:rsidRPr="0007049D">
              <w:rPr>
                <w:b/>
                <w:bCs/>
                <w:sz w:val="20"/>
                <w:szCs w:val="20"/>
              </w:rPr>
              <w:t>No:</w:t>
            </w:r>
            <w:r w:rsidRPr="0007049D">
              <w:rPr>
                <w:sz w:val="20"/>
                <w:szCs w:val="20"/>
              </w:rPr>
              <w:t xml:space="preserve"> Open-label study design. As stated in the CSR, it was not feasible to blind treatment allocations for individual patients because of different routes of administration and different treatment schedules between T-DXd and TPC. </w:t>
            </w:r>
          </w:p>
          <w:p w14:paraId="31A09A02" w14:textId="0BE8695D" w:rsidR="000B148D" w:rsidRPr="0007049D" w:rsidRDefault="000B148D" w:rsidP="0042119C">
            <w:pPr>
              <w:rPr>
                <w:sz w:val="20"/>
                <w:szCs w:val="20"/>
              </w:rPr>
            </w:pPr>
            <w:r w:rsidRPr="0007049D">
              <w:rPr>
                <w:sz w:val="20"/>
                <w:szCs w:val="20"/>
              </w:rPr>
              <w:t xml:space="preserve">Outcome assessors for key endpoints – including the primary endpoint (PFS by BICR in the HR-positive cohort) and a key secondary endpoint (PFS by BICR in the </w:t>
            </w:r>
            <w:r w:rsidR="00DF3D14" w:rsidRPr="0007049D">
              <w:rPr>
                <w:sz w:val="20"/>
                <w:szCs w:val="20"/>
              </w:rPr>
              <w:t>FAS) –</w:t>
            </w:r>
            <w:r w:rsidRPr="0007049D">
              <w:rPr>
                <w:sz w:val="20"/>
                <w:szCs w:val="20"/>
              </w:rPr>
              <w:t xml:space="preserve"> were blinded to treatment allocation. The study team did not perform or have access to efficacy analysis/summary during the study. An independent biostatistician generated the randomisation schedule per the randomisation specification.</w:t>
            </w:r>
          </w:p>
        </w:tc>
      </w:tr>
      <w:tr w:rsidR="000B148D" w:rsidRPr="0007049D" w14:paraId="75A1FC41" w14:textId="77777777" w:rsidTr="0042119C">
        <w:trPr>
          <w:trHeight w:val="706"/>
        </w:trPr>
        <w:tc>
          <w:tcPr>
            <w:tcW w:w="1177" w:type="pct"/>
          </w:tcPr>
          <w:p w14:paraId="50586FDB" w14:textId="77777777" w:rsidR="000B148D" w:rsidRPr="0007049D" w:rsidRDefault="000B148D" w:rsidP="0042119C">
            <w:pPr>
              <w:pStyle w:val="Tablebody"/>
              <w:spacing w:before="0" w:after="0"/>
            </w:pPr>
            <w:r w:rsidRPr="0007049D">
              <w:t>Were there any unexpected imbalances in drop-outs between groups?</w:t>
            </w:r>
          </w:p>
        </w:tc>
        <w:tc>
          <w:tcPr>
            <w:tcW w:w="3823" w:type="pct"/>
          </w:tcPr>
          <w:p w14:paraId="6BC81386" w14:textId="19DF2539" w:rsidR="000B148D" w:rsidRPr="0007049D" w:rsidRDefault="000B148D" w:rsidP="0042119C">
            <w:pPr>
              <w:pStyle w:val="Tablebody"/>
              <w:spacing w:before="0" w:after="0"/>
            </w:pPr>
            <w:r w:rsidRPr="0007049D">
              <w:rPr>
                <w:b/>
                <w:bCs/>
              </w:rPr>
              <w:t xml:space="preserve">No: </w:t>
            </w:r>
            <w:r w:rsidRPr="0007049D">
              <w:t>Dropout rates from randomisation to first dose were lower in the T-DXd arm versus TPC arm (2 [0.5%] vs. 12 [6.</w:t>
            </w:r>
            <w:r>
              <w:t>5</w:t>
            </w:r>
            <w:r w:rsidRPr="0007049D">
              <w:t>%]; FAS). The majority of drop</w:t>
            </w:r>
            <w:r w:rsidR="008A298C">
              <w:t>-outs</w:t>
            </w:r>
            <w:r w:rsidRPr="0007049D">
              <w:t xml:space="preserve"> were due to withdrawal of consent after randomisation. </w:t>
            </w:r>
          </w:p>
        </w:tc>
      </w:tr>
      <w:tr w:rsidR="000B148D" w:rsidRPr="0007049D" w14:paraId="72E627E5" w14:textId="77777777">
        <w:tc>
          <w:tcPr>
            <w:tcW w:w="1177" w:type="pct"/>
          </w:tcPr>
          <w:p w14:paraId="62573E20" w14:textId="77777777" w:rsidR="000B148D" w:rsidRPr="0007049D" w:rsidRDefault="000B148D" w:rsidP="0042119C">
            <w:pPr>
              <w:pStyle w:val="Tablebody"/>
              <w:spacing w:before="0" w:after="0"/>
            </w:pPr>
            <w:r w:rsidRPr="0007049D">
              <w:t>Is there any evidence to suggest that the authors measured more outcomes than they reported?</w:t>
            </w:r>
          </w:p>
        </w:tc>
        <w:tc>
          <w:tcPr>
            <w:tcW w:w="3823" w:type="pct"/>
          </w:tcPr>
          <w:p w14:paraId="47F73CD9" w14:textId="11AA8D2A" w:rsidR="000B148D" w:rsidRPr="0007049D" w:rsidRDefault="000B148D" w:rsidP="0042119C">
            <w:pPr>
              <w:pStyle w:val="Tablebody"/>
              <w:spacing w:before="0" w:after="0"/>
            </w:pPr>
            <w:r w:rsidRPr="0007049D">
              <w:rPr>
                <w:b/>
                <w:bCs/>
              </w:rPr>
              <w:t>No:</w:t>
            </w:r>
            <w:r w:rsidRPr="0007049D">
              <w:t xml:space="preserve"> </w:t>
            </w:r>
            <w:r>
              <w:t>There is n</w:t>
            </w:r>
            <w:r w:rsidRPr="0007049D">
              <w:t>o evidence to suggest that the authors measured more outcomes than they reported</w:t>
            </w:r>
            <w:r w:rsidR="003A5FB5">
              <w:t>.</w:t>
            </w:r>
          </w:p>
        </w:tc>
      </w:tr>
      <w:tr w:rsidR="000B148D" w:rsidRPr="0007049D" w14:paraId="4DEFB95C" w14:textId="77777777">
        <w:tc>
          <w:tcPr>
            <w:tcW w:w="1177" w:type="pct"/>
          </w:tcPr>
          <w:p w14:paraId="02957EF2" w14:textId="77777777" w:rsidR="000B148D" w:rsidRPr="0007049D" w:rsidRDefault="000B148D" w:rsidP="0042119C">
            <w:pPr>
              <w:pStyle w:val="Tablebody"/>
              <w:spacing w:before="0" w:after="0"/>
            </w:pPr>
            <w:r w:rsidRPr="0007049D">
              <w:t>Did the analysis include an intention-to-treat analysis? If so, was this appropriate and were appropriate methods used to account for missing data?</w:t>
            </w:r>
          </w:p>
        </w:tc>
        <w:tc>
          <w:tcPr>
            <w:tcW w:w="3823" w:type="pct"/>
          </w:tcPr>
          <w:p w14:paraId="3C33BC0B" w14:textId="77777777" w:rsidR="000B148D" w:rsidRPr="0007049D" w:rsidRDefault="000B148D" w:rsidP="0042119C">
            <w:pPr>
              <w:pStyle w:val="Tablebody"/>
              <w:spacing w:before="0" w:after="60"/>
            </w:pPr>
            <w:r w:rsidRPr="0007049D">
              <w:rPr>
                <w:b/>
                <w:bCs/>
              </w:rPr>
              <w:t>Yes:</w:t>
            </w:r>
            <w:r w:rsidRPr="0007049D">
              <w:t xml:space="preserve"> Efficacy analys</w:t>
            </w:r>
            <w:r>
              <w:t>e</w:t>
            </w:r>
            <w:r w:rsidRPr="0007049D">
              <w:t>s w</w:t>
            </w:r>
            <w:r>
              <w:t>ere</w:t>
            </w:r>
            <w:r w:rsidRPr="0007049D">
              <w:t xml:space="preserve"> performed using the FAS and HR-positive cohort. Following the intention-to-treat principle, subjects were analysed according to the treatments and strata to which they were assigned at randomisation.</w:t>
            </w:r>
          </w:p>
          <w:p w14:paraId="27C1B955" w14:textId="56F6467E" w:rsidR="000B148D" w:rsidRPr="0007049D" w:rsidRDefault="000B148D" w:rsidP="0042119C">
            <w:pPr>
              <w:pStyle w:val="Tablebody"/>
              <w:spacing w:before="0" w:after="0"/>
              <w:rPr>
                <w:highlight w:val="cyan"/>
              </w:rPr>
            </w:pPr>
            <w:r w:rsidRPr="0007049D">
              <w:t>For missing data: In general, missing or dropout data were treated as missing, and were not imputed for the purpose of data analysis, unless otherwise specified in the SAP</w:t>
            </w:r>
            <w:r w:rsidR="003A5FB5">
              <w:t>.</w:t>
            </w:r>
          </w:p>
        </w:tc>
      </w:tr>
    </w:tbl>
    <w:p w14:paraId="00A6E334" w14:textId="53F38474" w:rsidR="000B148D" w:rsidRPr="0007049D" w:rsidRDefault="000B148D" w:rsidP="000B148D">
      <w:pPr>
        <w:pStyle w:val="Footnotes"/>
      </w:pPr>
      <w:r w:rsidRPr="0007049D">
        <w:t>Abbreviations: AE, adverse event; BICR, blinded independent central review; CDK, cyclic-dependent kinase; FAS, full analysis set; HER2, human epidermal growth factor receptor 2; HR</w:t>
      </w:r>
      <w:r w:rsidR="002E5550">
        <w:t>-positive</w:t>
      </w:r>
      <w:r w:rsidRPr="0007049D">
        <w:t>, hormone receptor</w:t>
      </w:r>
      <w:r w:rsidR="002E5550">
        <w:t>-positive</w:t>
      </w:r>
      <w:r w:rsidRPr="0007049D">
        <w:t>; IHC, immunohistochemistry; ISH, in situ hybridisation; IXRS, interactive voice and web response system; PFS, progression-free survival; RCT, randomised controlled trial; T-DXd, trastuzumab deruxtecan; TPC, treatment of physician’s choice; SAP, statistical analysis plan.</w:t>
      </w:r>
    </w:p>
    <w:p w14:paraId="1D670122" w14:textId="77777777" w:rsidR="000B148D" w:rsidRPr="0007049D" w:rsidRDefault="000B148D" w:rsidP="000B148D">
      <w:pPr>
        <w:pStyle w:val="Heading3"/>
      </w:pPr>
      <w:bookmarkStart w:id="207" w:name="_Toc124447837"/>
      <w:bookmarkStart w:id="208" w:name="_Toc129350864"/>
      <w:r w:rsidRPr="0007049D">
        <w:t>Limitations of the evidence base</w:t>
      </w:r>
      <w:bookmarkEnd w:id="207"/>
      <w:bookmarkEnd w:id="208"/>
    </w:p>
    <w:p w14:paraId="13A33485" w14:textId="511F8CA0" w:rsidR="000B148D" w:rsidRPr="0007049D" w:rsidRDefault="000B148D" w:rsidP="000B148D">
      <w:pPr>
        <w:pStyle w:val="Body"/>
      </w:pPr>
      <w:r w:rsidRPr="0007049D">
        <w:t>The open</w:t>
      </w:r>
      <w:r w:rsidR="002300A6">
        <w:t>-</w:t>
      </w:r>
      <w:r w:rsidRPr="0007049D">
        <w:t>label study design presents a limitation to the evidence base, but the impact is considered minimal given that key endpoints, including the primary endpoint (PFS by BICR in the HR-positive cohort) were assessed by BICR.</w:t>
      </w:r>
      <w:r w:rsidRPr="0007049D">
        <w:fldChar w:fldCharType="begin"/>
      </w:r>
      <w:r w:rsidR="00CA6345">
        <w:instrText xml:space="preserve"> ADDIN ZOTERO_ITEM CSL_CITATION {"citationID":"Toy2PBm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7049D">
        <w:fldChar w:fldCharType="separate"/>
      </w:r>
      <w:r w:rsidR="00FD57F4" w:rsidRPr="00FD57F4">
        <w:rPr>
          <w:rFonts w:cs="Arial"/>
          <w:szCs w:val="24"/>
          <w:vertAlign w:val="superscript"/>
        </w:rPr>
        <w:t>7</w:t>
      </w:r>
      <w:r w:rsidRPr="0007049D">
        <w:fldChar w:fldCharType="end"/>
      </w:r>
    </w:p>
    <w:p w14:paraId="77229603" w14:textId="44178603" w:rsidR="000B148D" w:rsidRPr="0007049D" w:rsidRDefault="000B148D" w:rsidP="000B148D">
      <w:pPr>
        <w:pStyle w:val="Body"/>
      </w:pPr>
      <w:r w:rsidRPr="0007049D">
        <w:t xml:space="preserve">Another potential limitation was that study recruitment restricted the total number of patients in the HR-negative cohort to </w:t>
      </w:r>
      <w:r>
        <w:t>~</w:t>
      </w:r>
      <w:r w:rsidRPr="0007049D">
        <w:t>60</w:t>
      </w:r>
      <w:r w:rsidR="00FB23E9">
        <w:t>.</w:t>
      </w:r>
      <w:r w:rsidRPr="0007049D">
        <w:fldChar w:fldCharType="begin"/>
      </w:r>
      <w:r w:rsidR="00CA6345">
        <w:instrText xml:space="preserve"> ADDIN ZOTERO_ITEM CSL_CITATION {"citationID":"SsD58KeZ","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7049D">
        <w:fldChar w:fldCharType="separate"/>
      </w:r>
      <w:r w:rsidR="00FD57F4" w:rsidRPr="00FD57F4">
        <w:rPr>
          <w:rFonts w:cs="Arial"/>
          <w:szCs w:val="24"/>
          <w:vertAlign w:val="superscript"/>
        </w:rPr>
        <w:t>7</w:t>
      </w:r>
      <w:r w:rsidRPr="0007049D">
        <w:fldChar w:fldCharType="end"/>
      </w:r>
      <w:r w:rsidR="00CC0603">
        <w:t xml:space="preserve"> </w:t>
      </w:r>
      <w:r w:rsidR="00EA433D">
        <w:t>T</w:t>
      </w:r>
      <w:r w:rsidR="00556F27" w:rsidRPr="0007049D">
        <w:t xml:space="preserve">he relative proportion of patients in </w:t>
      </w:r>
      <w:r w:rsidR="00EA433D">
        <w:t xml:space="preserve">DESTINY-Breast04 </w:t>
      </w:r>
      <w:r w:rsidR="00556F27" w:rsidRPr="0007049D">
        <w:lastRenderedPageBreak/>
        <w:t>with HR-positive and HR-negative BC</w:t>
      </w:r>
      <w:r w:rsidR="00556F27">
        <w:t xml:space="preserve"> was </w:t>
      </w:r>
      <w:r w:rsidR="00FB23E9">
        <w:t>88.7</w:t>
      </w:r>
      <w:r w:rsidR="00556F27">
        <w:t xml:space="preserve">% and </w:t>
      </w:r>
      <w:r w:rsidR="00FB23E9">
        <w:t>11.3</w:t>
      </w:r>
      <w:r w:rsidR="00556F27">
        <w:t>%, respectively.</w:t>
      </w:r>
      <w:r w:rsidR="00556F27" w:rsidRPr="0007049D">
        <w:fldChar w:fldCharType="begin"/>
      </w:r>
      <w:r w:rsidR="00CA6345">
        <w:instrText xml:space="preserve"> ADDIN ZOTERO_ITEM CSL_CITATION {"citationID":"AEWhhV38","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56F27" w:rsidRPr="0007049D">
        <w:fldChar w:fldCharType="separate"/>
      </w:r>
      <w:r w:rsidR="00FD57F4" w:rsidRPr="00FD57F4">
        <w:rPr>
          <w:rFonts w:cs="Arial"/>
          <w:szCs w:val="24"/>
          <w:vertAlign w:val="superscript"/>
        </w:rPr>
        <w:t>7</w:t>
      </w:r>
      <w:r w:rsidR="00556F27" w:rsidRPr="0007049D">
        <w:fldChar w:fldCharType="end"/>
      </w:r>
      <w:r w:rsidR="00E81A0A">
        <w:t xml:space="preserve"> This is</w:t>
      </w:r>
      <w:r w:rsidR="00824FDB">
        <w:t xml:space="preserve"> </w:t>
      </w:r>
      <w:r w:rsidR="00E81A0A">
        <w:t>consistent with a</w:t>
      </w:r>
      <w:r>
        <w:t xml:space="preserve"> published UK biomarker analysis involving over 199,000 patient data sets</w:t>
      </w:r>
      <w:r w:rsidR="003B60FE">
        <w:t>,</w:t>
      </w:r>
      <w:r w:rsidR="00E81A0A">
        <w:t xml:space="preserve"> which</w:t>
      </w:r>
      <w:r>
        <w:t xml:space="preserve"> show</w:t>
      </w:r>
      <w:r w:rsidR="00E81A0A">
        <w:t>ed</w:t>
      </w:r>
      <w:r>
        <w:t xml:space="preserve"> that 89.6% of all HER2-low u/mBC patients are HR-positive and 10.4% are HR-negative.</w:t>
      </w:r>
      <w:r>
        <w:fldChar w:fldCharType="begin"/>
      </w:r>
      <w:r w:rsidR="00CA6345">
        <w:instrText xml:space="preserve"> ADDIN ZOTERO_ITEM CSL_CITATION {"citationID":"UyhmwyeM","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fldChar w:fldCharType="separate"/>
      </w:r>
      <w:r w:rsidR="00FD57F4" w:rsidRPr="00FD57F4">
        <w:rPr>
          <w:rFonts w:cs="Arial"/>
          <w:szCs w:val="24"/>
          <w:vertAlign w:val="superscript"/>
        </w:rPr>
        <w:t>56</w:t>
      </w:r>
      <w:r>
        <w:fldChar w:fldCharType="end"/>
      </w:r>
      <w:r>
        <w:t xml:space="preserve"> </w:t>
      </w:r>
      <w:r w:rsidR="00497A2C">
        <w:t xml:space="preserve">This </w:t>
      </w:r>
      <w:r w:rsidR="002B59B1">
        <w:t>confirms</w:t>
      </w:r>
      <w:r w:rsidR="00497A2C" w:rsidRPr="0007049D">
        <w:t xml:space="preserve"> that the DESTINY-Breast04</w:t>
      </w:r>
      <w:r w:rsidR="00497A2C">
        <w:t xml:space="preserve"> population</w:t>
      </w:r>
      <w:r w:rsidR="00497A2C" w:rsidRPr="0007049D">
        <w:t xml:space="preserve"> is representative of UK clinical practice</w:t>
      </w:r>
      <w:r w:rsidR="00384830">
        <w:t xml:space="preserve"> and consistent with </w:t>
      </w:r>
      <w:r w:rsidRPr="0007049D">
        <w:t xml:space="preserve">UK Clinical expert feedback received by the </w:t>
      </w:r>
      <w:r w:rsidR="00956A8A">
        <w:t>c</w:t>
      </w:r>
      <w:r w:rsidRPr="0007049D">
        <w:t>ompany (Dec 2022 advisory board)</w:t>
      </w:r>
      <w:r w:rsidR="00384830">
        <w:t>.</w:t>
      </w:r>
      <w:r w:rsidRPr="0007049D">
        <w:fldChar w:fldCharType="begin"/>
      </w:r>
      <w:r w:rsidR="00CA6345">
        <w:instrText xml:space="preserve"> ADDIN ZOTERO_ITEM CSL_CITATION {"citationID":"Xvfis1k8","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7049D">
        <w:fldChar w:fldCharType="separate"/>
      </w:r>
      <w:r w:rsidR="00CA6345" w:rsidRPr="00CA6345">
        <w:rPr>
          <w:rFonts w:cs="Arial"/>
          <w:szCs w:val="24"/>
          <w:vertAlign w:val="superscript"/>
        </w:rPr>
        <w:t>121</w:t>
      </w:r>
      <w:r w:rsidRPr="0007049D">
        <w:fldChar w:fldCharType="end"/>
      </w:r>
    </w:p>
    <w:p w14:paraId="04E1E26C" w14:textId="55A8F94C" w:rsidR="000B148D" w:rsidRPr="0007049D" w:rsidRDefault="000B148D" w:rsidP="000B148D">
      <w:pPr>
        <w:pStyle w:val="Body"/>
      </w:pPr>
      <w:r w:rsidRPr="0007049D">
        <w:t xml:space="preserve">Another limitation may be that the number of patients receiving individual TPC agents is too small to allow </w:t>
      </w:r>
      <w:r w:rsidR="00871E60">
        <w:t xml:space="preserve">meaningful </w:t>
      </w:r>
      <w:r>
        <w:t>subgroup</w:t>
      </w:r>
      <w:r w:rsidRPr="0007049D">
        <w:t xml:space="preserve"> analyses (e.g., by individual chemotherapy agent </w:t>
      </w:r>
      <w:r w:rsidR="00656506">
        <w:t>or</w:t>
      </w:r>
      <w:r w:rsidR="00656506" w:rsidRPr="0007049D">
        <w:t xml:space="preserve"> </w:t>
      </w:r>
      <w:r w:rsidRPr="0007049D">
        <w:t>by line of therapy). However, this is not expected to have an impact on the interpretation of DESTINY-Breast04 results, as there was consensus from UK clinical experts</w:t>
      </w:r>
      <w:r>
        <w:t xml:space="preserve"> </w:t>
      </w:r>
      <w:r w:rsidRPr="0007049D">
        <w:t>(Dec</w:t>
      </w:r>
      <w:r>
        <w:t>ember</w:t>
      </w:r>
      <w:r w:rsidRPr="0007049D">
        <w:t xml:space="preserve"> 2022 advisory board) that there is no difference in efficacy across </w:t>
      </w:r>
      <w:r>
        <w:t xml:space="preserve">non-targeted </w:t>
      </w:r>
      <w:r w:rsidRPr="0007049D">
        <w:t>chemotherapy agents in the metastatic setting.</w:t>
      </w:r>
      <w:r w:rsidRPr="0007049D">
        <w:fldChar w:fldCharType="begin"/>
      </w:r>
      <w:r w:rsidR="00CA6345">
        <w:instrText xml:space="preserve"> ADDIN ZOTERO_ITEM CSL_CITATION {"citationID":"gJrTqN7k","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7049D">
        <w:fldChar w:fldCharType="separate"/>
      </w:r>
      <w:r w:rsidR="00CA6345" w:rsidRPr="00CA6345">
        <w:rPr>
          <w:rFonts w:cs="Arial"/>
          <w:szCs w:val="24"/>
          <w:vertAlign w:val="superscript"/>
        </w:rPr>
        <w:t>121</w:t>
      </w:r>
      <w:r w:rsidRPr="0007049D">
        <w:fldChar w:fldCharType="end"/>
      </w:r>
      <w:r w:rsidRPr="0007049D">
        <w:t xml:space="preserve"> </w:t>
      </w:r>
      <w:r>
        <w:t xml:space="preserve">In addition, as described in </w:t>
      </w:r>
      <w:r w:rsidRPr="00243A9E">
        <w:rPr>
          <w:b/>
          <w:bCs/>
        </w:rPr>
        <w:t>Section</w:t>
      </w:r>
      <w:r w:rsidR="00243A9E" w:rsidRPr="00243A9E">
        <w:rPr>
          <w:b/>
          <w:bCs/>
        </w:rPr>
        <w:t xml:space="preserve"> </w:t>
      </w:r>
      <w:r w:rsidR="006C3C48">
        <w:rPr>
          <w:b/>
          <w:bCs/>
        </w:rPr>
        <w:fldChar w:fldCharType="begin"/>
      </w:r>
      <w:r w:rsidR="006C3C48">
        <w:rPr>
          <w:b/>
          <w:bCs/>
        </w:rPr>
        <w:instrText xml:space="preserve"> REF _Ref129209200 \r \h </w:instrText>
      </w:r>
      <w:r w:rsidR="006C3C48">
        <w:rPr>
          <w:b/>
          <w:bCs/>
        </w:rPr>
      </w:r>
      <w:r w:rsidR="006C3C48">
        <w:rPr>
          <w:b/>
          <w:bCs/>
        </w:rPr>
        <w:fldChar w:fldCharType="separate"/>
      </w:r>
      <w:r w:rsidR="00145F42">
        <w:rPr>
          <w:b/>
          <w:bCs/>
        </w:rPr>
        <w:t>B.1.3.6</w:t>
      </w:r>
      <w:r w:rsidR="006C3C48">
        <w:rPr>
          <w:b/>
          <w:bCs/>
        </w:rPr>
        <w:fldChar w:fldCharType="end"/>
      </w:r>
      <w:r>
        <w:t>, the pooled TPC arm is broadly representative of UK practice</w:t>
      </w:r>
      <w:r w:rsidR="002A7DC4">
        <w:t>,</w:t>
      </w:r>
      <w:r>
        <w:t xml:space="preserve"> </w:t>
      </w:r>
      <w:r w:rsidR="00610349">
        <w:t>as there is no single standard of care in this setting</w:t>
      </w:r>
      <w:r w:rsidR="002A7DC4">
        <w:t>,</w:t>
      </w:r>
      <w:r>
        <w:t xml:space="preserve"> and is the most robust comparator for this appraisal.</w:t>
      </w:r>
    </w:p>
    <w:p w14:paraId="68B805B3" w14:textId="39984B12" w:rsidR="000B148D" w:rsidRPr="0007049D" w:rsidRDefault="000B148D" w:rsidP="000B148D">
      <w:pPr>
        <w:pStyle w:val="Body"/>
      </w:pPr>
      <w:r w:rsidRPr="0007049D">
        <w:t>At the time of the primary analysis database lock, targeted source data verification could not be completed for some sites due to site access limitations as a result of the COVID-19 pandemic. The risk to data quality was considered minimal, as alternative methods of risk-based monitoring/central monitoring of data review and data cleaning activities were conducted over the course of the study.</w:t>
      </w:r>
      <w:r w:rsidRPr="0007049D">
        <w:fldChar w:fldCharType="begin"/>
      </w:r>
      <w:r w:rsidR="00CA6345">
        <w:instrText xml:space="preserve"> ADDIN ZOTERO_ITEM CSL_CITATION {"citationID":"KKERnM9G","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7049D">
        <w:fldChar w:fldCharType="separate"/>
      </w:r>
      <w:r w:rsidR="00FD57F4" w:rsidRPr="00FD57F4">
        <w:rPr>
          <w:rFonts w:cs="Arial"/>
          <w:szCs w:val="24"/>
          <w:vertAlign w:val="superscript"/>
        </w:rPr>
        <w:t>7</w:t>
      </w:r>
      <w:r w:rsidRPr="0007049D">
        <w:fldChar w:fldCharType="end"/>
      </w:r>
      <w:r w:rsidRPr="0007049D">
        <w:t xml:space="preserve"> </w:t>
      </w:r>
    </w:p>
    <w:p w14:paraId="76BF9444" w14:textId="77777777" w:rsidR="000B148D" w:rsidRDefault="000B148D" w:rsidP="000B148D">
      <w:pPr>
        <w:pStyle w:val="Heading2"/>
      </w:pPr>
      <w:bookmarkStart w:id="209" w:name="_Toc124447838"/>
      <w:bookmarkStart w:id="210" w:name="_Toc129350865"/>
      <w:r>
        <w:t>Clinical effectiveness results of the relevant trials</w:t>
      </w:r>
      <w:bookmarkEnd w:id="209"/>
      <w:bookmarkEnd w:id="210"/>
    </w:p>
    <w:p w14:paraId="2EA7F8A7" w14:textId="77777777" w:rsidR="000B148D" w:rsidRDefault="000B148D" w:rsidP="000B148D">
      <w:pPr>
        <w:pStyle w:val="Heading3"/>
      </w:pPr>
      <w:bookmarkStart w:id="211" w:name="_Ref92452297"/>
      <w:bookmarkStart w:id="212" w:name="_Ref95225100"/>
      <w:bookmarkStart w:id="213" w:name="_Toc124447839"/>
      <w:bookmarkStart w:id="214" w:name="_Ref127007584"/>
      <w:bookmarkStart w:id="215" w:name="_Ref127007664"/>
      <w:bookmarkStart w:id="216" w:name="_Ref127007791"/>
      <w:bookmarkStart w:id="217" w:name="_Toc129350866"/>
      <w:r>
        <w:t>DESTINY-</w:t>
      </w:r>
      <w:bookmarkEnd w:id="211"/>
      <w:bookmarkEnd w:id="212"/>
      <w:r>
        <w:t>Breas</w:t>
      </w:r>
      <w:r w:rsidRPr="005E0882">
        <w:t>t04</w:t>
      </w:r>
      <w:bookmarkEnd w:id="213"/>
      <w:bookmarkEnd w:id="214"/>
      <w:bookmarkEnd w:id="215"/>
      <w:bookmarkEnd w:id="216"/>
      <w:bookmarkEnd w:id="217"/>
    </w:p>
    <w:p w14:paraId="7CFAF38F" w14:textId="4D29BF69" w:rsidR="000B148D" w:rsidRPr="00054570" w:rsidRDefault="000B148D" w:rsidP="000B148D">
      <w:pPr>
        <w:pStyle w:val="Body"/>
      </w:pPr>
      <w:r w:rsidRPr="00054570">
        <w:t xml:space="preserve">Data presented in this submission are from the </w:t>
      </w:r>
      <w:r>
        <w:t>primary</w:t>
      </w:r>
      <w:r w:rsidRPr="00054570">
        <w:t xml:space="preserve"> analysis for PFS (DCO, 11 Jan 2022) with a median follow-up of </w:t>
      </w:r>
      <w:r w:rsidR="00294FDC" w:rsidRPr="00294FDC">
        <w:rPr>
          <w:color w:val="000000"/>
          <w:highlight w:val="black"/>
        </w:rPr>
        <w:t>xxxx</w:t>
      </w:r>
      <w:r w:rsidRPr="00054570">
        <w:t xml:space="preserve"> months (range: </w:t>
      </w:r>
      <w:r w:rsidR="00294FDC" w:rsidRPr="00294FDC">
        <w:rPr>
          <w:color w:val="000000"/>
          <w:highlight w:val="black"/>
        </w:rPr>
        <w:t>xxxxxxxx</w:t>
      </w:r>
      <w:r w:rsidRPr="00054570">
        <w:t>) in the T</w:t>
      </w:r>
      <w:r w:rsidRPr="00054570">
        <w:noBreakHyphen/>
        <w:t>DXd arm (</w:t>
      </w:r>
      <w:r>
        <w:t>N=</w:t>
      </w:r>
      <w:r w:rsidRPr="00054570">
        <w:t>373)</w:t>
      </w:r>
      <w:r>
        <w:t xml:space="preserve">, </w:t>
      </w:r>
      <w:r w:rsidR="00294FDC" w:rsidRPr="00294FDC">
        <w:rPr>
          <w:color w:val="000000"/>
          <w:highlight w:val="black"/>
        </w:rPr>
        <w:t>xxxx</w:t>
      </w:r>
      <w:r w:rsidRPr="00054570">
        <w:t xml:space="preserve"> months (range: </w:t>
      </w:r>
      <w:r w:rsidR="00294FDC" w:rsidRPr="00294FDC">
        <w:rPr>
          <w:color w:val="000000"/>
          <w:highlight w:val="black"/>
        </w:rPr>
        <w:t>xxxxxxxx</w:t>
      </w:r>
      <w:r w:rsidRPr="00054570">
        <w:t>) in the TPC arm (</w:t>
      </w:r>
      <w:r>
        <w:t>N=</w:t>
      </w:r>
      <w:r w:rsidRPr="00054570">
        <w:t>184),</w:t>
      </w:r>
      <w:r>
        <w:t xml:space="preserve"> and </w:t>
      </w:r>
      <w:r w:rsidR="00294FDC" w:rsidRPr="00294FDC">
        <w:rPr>
          <w:color w:val="000000"/>
          <w:highlight w:val="black"/>
        </w:rPr>
        <w:t>xxxx</w:t>
      </w:r>
      <w:r>
        <w:t xml:space="preserve"> months (range: </w:t>
      </w:r>
      <w:r w:rsidR="00294FDC" w:rsidRPr="00294FDC">
        <w:rPr>
          <w:color w:val="000000"/>
          <w:highlight w:val="black"/>
        </w:rPr>
        <w:t>xxxxxxxx</w:t>
      </w:r>
      <w:r>
        <w:t>) in total (N=557),</w:t>
      </w:r>
      <w:r w:rsidRPr="00054570">
        <w:t xml:space="preserve"> in the FAS.</w:t>
      </w:r>
      <w:r w:rsidRPr="00054570">
        <w:fldChar w:fldCharType="begin"/>
      </w:r>
      <w:r w:rsidR="00CA6345">
        <w:instrText xml:space="preserve"> ADDIN ZOTERO_ITEM CSL_CITATION {"citationID":"aBAy289h","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Efficacy analyses were conducted in the HR-positive </w:t>
      </w:r>
      <w:r>
        <w:t xml:space="preserve">and </w:t>
      </w:r>
      <w:r w:rsidRPr="00054570">
        <w:t xml:space="preserve">FAS, following the intention-to-treat principle (see Section </w:t>
      </w:r>
      <w:r w:rsidRPr="00054570">
        <w:fldChar w:fldCharType="begin"/>
      </w:r>
      <w:r w:rsidRPr="00054570">
        <w:instrText xml:space="preserve"> REF _Ref95474345 \r \h  \* MERGEFORMAT </w:instrText>
      </w:r>
      <w:r w:rsidRPr="00054570">
        <w:fldChar w:fldCharType="separate"/>
      </w:r>
      <w:r w:rsidR="00145F42">
        <w:t>B.2.4.1</w:t>
      </w:r>
      <w:r w:rsidRPr="00054570">
        <w:fldChar w:fldCharType="end"/>
      </w:r>
      <w:r w:rsidRPr="00054570">
        <w:t>).</w:t>
      </w:r>
      <w:r w:rsidRPr="00054570">
        <w:rPr>
          <w:rFonts w:cs="Arial"/>
          <w:szCs w:val="24"/>
          <w:vertAlign w:val="superscript"/>
        </w:rPr>
        <w:t>2,3</w:t>
      </w:r>
    </w:p>
    <w:p w14:paraId="425EAD6F" w14:textId="198B892F" w:rsidR="000B148D" w:rsidRPr="00054570" w:rsidRDefault="000B148D" w:rsidP="000B148D">
      <w:pPr>
        <w:pStyle w:val="Body"/>
      </w:pPr>
      <w:r w:rsidRPr="00054570">
        <w:t xml:space="preserve">DESTINY-Breast04 met its primary endpoint, with a statistically significant improvement in BICR-assessed PFS in </w:t>
      </w:r>
      <w:r>
        <w:t xml:space="preserve">HR-positive </w:t>
      </w:r>
      <w:r w:rsidRPr="00054570">
        <w:t>patients treated with T</w:t>
      </w:r>
      <w:r w:rsidRPr="00054570">
        <w:noBreakHyphen/>
        <w:t>DXd compared with TPC (HR: 0.51; p&lt;0.001; HR-positive cohort).</w:t>
      </w:r>
      <w:r>
        <w:fldChar w:fldCharType="begin"/>
      </w:r>
      <w:r w:rsidR="00CA6345">
        <w:instrText xml:space="preserve"> ADDIN ZOTERO_ITEM CSL_CITATION {"citationID":"XZtTyaM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he statistically significant result for the primary endpoint of PFS by BICR </w:t>
      </w:r>
      <w:r w:rsidR="00294FDC" w:rsidRPr="00294FDC">
        <w:rPr>
          <w:color w:val="000000"/>
          <w:highlight w:val="black"/>
        </w:rPr>
        <w:t>xxxxxxxxxxxxxxxxxxxxxxxxxx</w:t>
      </w:r>
      <w:r w:rsidRPr="00054570">
        <w:t>.</w:t>
      </w:r>
      <w:r w:rsidRPr="00054570">
        <w:fldChar w:fldCharType="begin"/>
      </w:r>
      <w:r w:rsidR="00CA6345">
        <w:instrText xml:space="preserve"> ADDIN ZOTERO_ITEM CSL_CITATION {"citationID":"a1h69iami50","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T</w:t>
      </w:r>
      <w:r w:rsidRPr="00054570">
        <w:noBreakHyphen/>
        <w:t>DXd was also associated with statistically significant improvements over TPC in the secondary efficacy endpoints of PFS by BICR in the FAS (HR: 0.50; p&lt;0.001), OS in the HR-positive cohort (HR: 0.64; p=0.00</w:t>
      </w:r>
      <w:r>
        <w:t>3</w:t>
      </w:r>
      <w:r w:rsidRPr="00054570">
        <w:t>), and OS in the FAS (HR: 0.64; p=0.001).</w:t>
      </w:r>
      <w:r>
        <w:fldChar w:fldCharType="begin"/>
      </w:r>
      <w:r w:rsidR="00CA6345">
        <w:instrText xml:space="preserve"> ADDIN ZOTERO_ITEM CSL_CITATION {"citationID":"dQfEnqQZ","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DXd was similarly associated with statistically significant </w:t>
      </w:r>
      <w:r>
        <w:t>improvements</w:t>
      </w:r>
      <w:r w:rsidRPr="00054570">
        <w:t xml:space="preserve"> </w:t>
      </w:r>
      <w:r>
        <w:t>over TPC in other clinically meaningful endpoints including</w:t>
      </w:r>
      <w:r w:rsidRPr="00054570">
        <w:t xml:space="preserve"> the secondary efficacy endpoint of</w:t>
      </w:r>
      <w:r>
        <w:t xml:space="preserve"> confirmed objective response rate</w:t>
      </w:r>
      <w:r w:rsidRPr="00054570">
        <w:t xml:space="preserve"> </w:t>
      </w:r>
      <w:r>
        <w:t>(</w:t>
      </w:r>
      <w:r w:rsidRPr="00054570">
        <w:t>ORR</w:t>
      </w:r>
      <w:r>
        <w:t>)</w:t>
      </w:r>
      <w:r w:rsidRPr="00054570">
        <w:t xml:space="preserve"> by BICR (</w:t>
      </w:r>
      <w:r w:rsidRPr="00725C0A">
        <w:t>p&lt;0.0001</w:t>
      </w:r>
      <w:r w:rsidRPr="00054570">
        <w:t>; FAS</w:t>
      </w:r>
      <w:r>
        <w:t>)</w:t>
      </w:r>
      <w:r w:rsidRPr="00054570">
        <w:t xml:space="preserve"> </w:t>
      </w:r>
      <w:r>
        <w:t>and</w:t>
      </w:r>
      <w:r w:rsidRPr="00054570">
        <w:t xml:space="preserve"> key exploratory endpoints, including the clinical benefit rate</w:t>
      </w:r>
      <w:r>
        <w:t xml:space="preserve"> (CBR)</w:t>
      </w:r>
      <w:r w:rsidRPr="00054570">
        <w:t xml:space="preserve"> by </w:t>
      </w:r>
      <w:r w:rsidRPr="00725C0A">
        <w:t>BICR (p&lt;0.0001; FAS),</w:t>
      </w:r>
      <w:r w:rsidRPr="00054570">
        <w:t xml:space="preserve"> and the disease control rate</w:t>
      </w:r>
      <w:r>
        <w:t xml:space="preserve"> (DCR)</w:t>
      </w:r>
      <w:r w:rsidRPr="00054570">
        <w:t xml:space="preserve"> by BICR (</w:t>
      </w:r>
      <w:r w:rsidRPr="00725C0A">
        <w:t>p&lt;0.0001;</w:t>
      </w:r>
      <w:r w:rsidRPr="00054570">
        <w:t xml:space="preserve"> FAS).</w:t>
      </w:r>
      <w:r>
        <w:fldChar w:fldCharType="begin"/>
      </w:r>
      <w:r w:rsidR="00CA6345">
        <w:instrText xml:space="preserve"> ADDIN ZOTERO_ITEM CSL_CITATION {"citationID":"87RC45Os","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54570">
        <w:t xml:space="preserve"> </w:t>
      </w:r>
    </w:p>
    <w:p w14:paraId="45305829" w14:textId="77777777" w:rsidR="000B148D" w:rsidRPr="00054570" w:rsidRDefault="000B148D" w:rsidP="000B148D">
      <w:pPr>
        <w:pStyle w:val="Body"/>
      </w:pPr>
      <w:r w:rsidRPr="00054570">
        <w:t xml:space="preserve">The primary efficacy endpoint </w:t>
      </w:r>
      <w:r>
        <w:t xml:space="preserve">in </w:t>
      </w:r>
      <w:r w:rsidRPr="000C5DE2">
        <w:t xml:space="preserve">DESTINY-Breast04 </w:t>
      </w:r>
      <w:r w:rsidRPr="00054570">
        <w:t>is PFS by BICR in the HR-positive cohort. This submission focuses on the FAS</w:t>
      </w:r>
      <w:r>
        <w:t xml:space="preserve"> although key results in the HR-positive cohort are presented for completeness.</w:t>
      </w:r>
      <w:r w:rsidRPr="00054570">
        <w:t xml:space="preserve"> </w:t>
      </w:r>
    </w:p>
    <w:p w14:paraId="6AB2F8C1" w14:textId="77777777" w:rsidR="000B148D" w:rsidRPr="00054570" w:rsidRDefault="000B148D" w:rsidP="003C648C">
      <w:pPr>
        <w:pStyle w:val="Heading4"/>
      </w:pPr>
      <w:r w:rsidRPr="00054570">
        <w:lastRenderedPageBreak/>
        <w:t xml:space="preserve">Primary efficacy | PFS by BICR in HR-positive cohort </w:t>
      </w:r>
    </w:p>
    <w:p w14:paraId="6EFDF879" w14:textId="1F9D2A24" w:rsidR="000B148D" w:rsidRPr="00054570" w:rsidRDefault="000B148D" w:rsidP="000B148D">
      <w:pPr>
        <w:pStyle w:val="Body"/>
        <w:spacing w:before="240" w:after="240"/>
      </w:pPr>
      <w:r>
        <w:t>In the HR-positive cohort a</w:t>
      </w:r>
      <w:r w:rsidRPr="00054570">
        <w:t xml:space="preserve">t DCO, the median duration of </w:t>
      </w:r>
      <w:r>
        <w:t xml:space="preserve">PFS </w:t>
      </w:r>
      <w:r w:rsidRPr="00054570">
        <w:t xml:space="preserve">follow-up was </w:t>
      </w:r>
      <w:r w:rsidR="00294FDC" w:rsidRPr="00294FDC">
        <w:rPr>
          <w:color w:val="000000"/>
          <w:highlight w:val="black"/>
        </w:rPr>
        <w:t>xxxx</w:t>
      </w:r>
      <w:r w:rsidRPr="00054570">
        <w:t xml:space="preserve"> months and events of disease progression or death were reported in </w:t>
      </w:r>
      <w:r w:rsidR="00294FDC" w:rsidRPr="00294FDC">
        <w:rPr>
          <w:color w:val="000000"/>
          <w:highlight w:val="black"/>
        </w:rPr>
        <w:t>xxx</w:t>
      </w:r>
      <w:r w:rsidRPr="00054570">
        <w:t>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x</w:t>
      </w:r>
      <w:r w:rsidRPr="00054570">
        <w:t> patients (</w:t>
      </w:r>
      <w:r w:rsidR="00294FDC" w:rsidRPr="00294FDC">
        <w:rPr>
          <w:color w:val="000000"/>
          <w:highlight w:val="black"/>
        </w:rPr>
        <w:t>xxxxx</w:t>
      </w:r>
      <w:r w:rsidRPr="00054570">
        <w:t>) in the TPC arm (</w:t>
      </w:r>
      <w:r w:rsidRPr="007A2F76">
        <w:rPr>
          <w:b/>
          <w:bCs/>
        </w:rPr>
        <w:fldChar w:fldCharType="begin"/>
      </w:r>
      <w:r w:rsidRPr="007A2F76">
        <w:rPr>
          <w:b/>
          <w:bCs/>
        </w:rPr>
        <w:instrText xml:space="preserve"> REF _Ref88659206 \h  \* MERGEFORMAT </w:instrText>
      </w:r>
      <w:r w:rsidRPr="007A2F76">
        <w:rPr>
          <w:b/>
          <w:bCs/>
        </w:rPr>
      </w:r>
      <w:r w:rsidRPr="007A2F76">
        <w:rPr>
          <w:b/>
          <w:bCs/>
        </w:rPr>
        <w:fldChar w:fldCharType="separate"/>
      </w:r>
      <w:r w:rsidR="00145F42" w:rsidRPr="00145F42">
        <w:rPr>
          <w:b/>
          <w:bCs/>
        </w:rPr>
        <w:t xml:space="preserve">Table </w:t>
      </w:r>
      <w:r w:rsidR="00145F42" w:rsidRPr="00145F42">
        <w:rPr>
          <w:b/>
          <w:bCs/>
          <w:noProof/>
        </w:rPr>
        <w:t>17</w:t>
      </w:r>
      <w:r w:rsidRPr="007A2F76">
        <w:rPr>
          <w:b/>
          <w:bCs/>
        </w:rPr>
        <w:fldChar w:fldCharType="end"/>
      </w:r>
      <w:r w:rsidRPr="007A2F76">
        <w:rPr>
          <w:b/>
          <w:bCs/>
        </w:rPr>
        <w:t xml:space="preserve">; </w:t>
      </w:r>
      <w:r w:rsidRPr="007A2F76">
        <w:rPr>
          <w:b/>
          <w:bCs/>
        </w:rPr>
        <w:fldChar w:fldCharType="begin"/>
      </w:r>
      <w:r w:rsidRPr="007A2F76">
        <w:rPr>
          <w:b/>
          <w:bCs/>
        </w:rPr>
        <w:instrText xml:space="preserve"> REF _Ref88463924 \h  \* MERGEFORMAT </w:instrText>
      </w:r>
      <w:r w:rsidRPr="007A2F76">
        <w:rPr>
          <w:b/>
          <w:bCs/>
        </w:rPr>
      </w:r>
      <w:r w:rsidRPr="007A2F76">
        <w:rPr>
          <w:b/>
          <w:bCs/>
        </w:rPr>
        <w:fldChar w:fldCharType="separate"/>
      </w:r>
      <w:r w:rsidR="00145F42" w:rsidRPr="00145F42">
        <w:rPr>
          <w:b/>
          <w:bCs/>
        </w:rPr>
        <w:t>Figure 11</w:t>
      </w:r>
      <w:r w:rsidRPr="007A2F76">
        <w:rPr>
          <w:b/>
          <w:bCs/>
        </w:rPr>
        <w:fldChar w:fldCharType="end"/>
      </w:r>
      <w:r w:rsidRPr="00054570">
        <w:t>).</w:t>
      </w:r>
      <w:r w:rsidRPr="00054570">
        <w:fldChar w:fldCharType="begin"/>
      </w:r>
      <w:r w:rsidR="00CA6345">
        <w:instrText xml:space="preserve"> ADDIN ZOTERO_ITEM CSL_CITATION {"citationID":"ThWb73t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r>
        <w:t>Of these,</w:t>
      </w:r>
      <w:r w:rsidRPr="00054570">
        <w:t xml:space="preserve"> </w:t>
      </w:r>
      <w:r w:rsidR="00294FDC" w:rsidRPr="00294FDC">
        <w:rPr>
          <w:color w:val="000000"/>
          <w:highlight w:val="black"/>
        </w:rPr>
        <w:t>xxx</w:t>
      </w:r>
      <w:r w:rsidRPr="00054570">
        <w:t> patients (</w:t>
      </w:r>
      <w:r w:rsidR="00294FDC" w:rsidRPr="00294FDC">
        <w:rPr>
          <w:color w:val="000000"/>
          <w:highlight w:val="black"/>
        </w:rPr>
        <w:t>xxxxx</w:t>
      </w:r>
      <w:r w:rsidRPr="00054570">
        <w:t>) in the T</w:t>
      </w:r>
      <w:r w:rsidRPr="00054570">
        <w:noBreakHyphen/>
        <w:t>DXd arm and</w:t>
      </w:r>
      <w:r w:rsidRPr="00164A21">
        <w:t xml:space="preserve"> </w:t>
      </w:r>
      <w:r w:rsidR="00294FDC" w:rsidRPr="00294FDC">
        <w:rPr>
          <w:color w:val="000000"/>
          <w:highlight w:val="black"/>
        </w:rPr>
        <w:t>xxx</w:t>
      </w:r>
      <w:r w:rsidRPr="00054570">
        <w:t> patients (</w:t>
      </w:r>
      <w:r w:rsidR="00294FDC" w:rsidRPr="00294FDC">
        <w:rPr>
          <w:color w:val="000000"/>
          <w:highlight w:val="black"/>
        </w:rPr>
        <w:t>xxxxx</w:t>
      </w:r>
      <w:r w:rsidRPr="00054570">
        <w:t>) in the TPC arm had disease progression.</w:t>
      </w:r>
      <w:r w:rsidRPr="00054570">
        <w:fldChar w:fldCharType="begin"/>
      </w:r>
      <w:r w:rsidR="00CA6345">
        <w:instrText xml:space="preserve"> ADDIN ZOTERO_ITEM CSL_CITATION {"citationID":"aga6g3kta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bookmarkStart w:id="218" w:name="_Hlk123823826"/>
      <w:r w:rsidRPr="00054570">
        <w:t xml:space="preserve">Death was the recorded PFS event in </w:t>
      </w:r>
      <w:r w:rsidR="00294FDC" w:rsidRPr="00294FDC">
        <w:rPr>
          <w:color w:val="000000"/>
          <w:highlight w:val="black"/>
        </w:rPr>
        <w:t>xx</w:t>
      </w:r>
      <w:r w:rsidRPr="00054570">
        <w:t> patients (</w:t>
      </w:r>
      <w:r w:rsidR="00294FDC" w:rsidRPr="00294FDC">
        <w:rPr>
          <w:color w:val="000000"/>
          <w:highlight w:val="black"/>
        </w:rPr>
        <w:t>xxxx</w:t>
      </w:r>
      <w:r w:rsidRPr="00054570">
        <w:t>) in the T</w:t>
      </w:r>
      <w:r w:rsidRPr="00054570">
        <w:noBreakHyphen/>
        <w:t xml:space="preserve">DXd arm and </w:t>
      </w:r>
      <w:r w:rsidR="00294FDC" w:rsidRPr="00294FDC">
        <w:rPr>
          <w:color w:val="000000"/>
          <w:highlight w:val="black"/>
        </w:rPr>
        <w:t>xxxx</w:t>
      </w:r>
      <w:r w:rsidRPr="00054570">
        <w:t> patients (</w:t>
      </w:r>
      <w:r w:rsidR="00294FDC" w:rsidRPr="00294FDC">
        <w:rPr>
          <w:color w:val="000000"/>
          <w:highlight w:val="black"/>
        </w:rPr>
        <w:t>xxxx</w:t>
      </w:r>
      <w:r w:rsidRPr="00054570">
        <w:t>) in the TPC arm</w:t>
      </w:r>
      <w:bookmarkEnd w:id="218"/>
      <w:r w:rsidRPr="00054570">
        <w:t>.</w:t>
      </w:r>
      <w:r w:rsidRPr="00054570">
        <w:fldChar w:fldCharType="begin"/>
      </w:r>
      <w:r w:rsidR="00CA6345">
        <w:instrText xml:space="preserve"> ADDIN ZOTERO_ITEM CSL_CITATION {"citationID":"fvmNCwg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20323D89" w14:textId="64114527" w:rsidR="000B148D" w:rsidRPr="00054570" w:rsidRDefault="000B148D" w:rsidP="000B148D">
      <w:pPr>
        <w:pStyle w:val="Body"/>
      </w:pPr>
      <w:r>
        <w:t>A</w:t>
      </w:r>
      <w:r w:rsidR="00081163">
        <w:t>t</w:t>
      </w:r>
      <w:r>
        <w:t xml:space="preserve"> DCO, </w:t>
      </w:r>
      <w:r w:rsidR="00294FDC" w:rsidRPr="00294FDC">
        <w:rPr>
          <w:color w:val="000000"/>
          <w:highlight w:val="black"/>
        </w:rPr>
        <w:t>xxx</w:t>
      </w:r>
      <w:r>
        <w:t xml:space="preserve"> patients (</w:t>
      </w:r>
      <w:r w:rsidR="00294FDC" w:rsidRPr="00294FDC">
        <w:rPr>
          <w:color w:val="000000"/>
          <w:highlight w:val="black"/>
        </w:rPr>
        <w:t>xxxxx</w:t>
      </w:r>
      <w:r>
        <w:t xml:space="preserve">) in the T-DXd arm and </w:t>
      </w:r>
      <w:r w:rsidR="00294FDC" w:rsidRPr="00294FDC">
        <w:rPr>
          <w:color w:val="000000"/>
          <w:highlight w:val="black"/>
        </w:rPr>
        <w:t>xx</w:t>
      </w:r>
      <w:r>
        <w:t xml:space="preserve"> patients (</w:t>
      </w:r>
      <w:r w:rsidR="00294FDC" w:rsidRPr="00294FDC">
        <w:rPr>
          <w:color w:val="000000"/>
          <w:highlight w:val="black"/>
        </w:rPr>
        <w:t>xxxxx</w:t>
      </w:r>
      <w:r>
        <w:t>) in the TPC arm were censored.</w:t>
      </w:r>
      <w:r>
        <w:fldChar w:fldCharType="begin"/>
      </w:r>
      <w:r w:rsidR="00CA6345">
        <w:instrText xml:space="preserve"> ADDIN ZOTERO_ITEM CSL_CITATION {"citationID":"jObdEXhg","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Of these, </w:t>
      </w:r>
      <w:r w:rsidR="00294FDC" w:rsidRPr="00294FDC">
        <w:rPr>
          <w:color w:val="000000"/>
          <w:highlight w:val="black"/>
        </w:rPr>
        <w:t>xx</w:t>
      </w:r>
      <w:r>
        <w:t xml:space="preserve"> patients (</w:t>
      </w:r>
      <w:r w:rsidR="00294FDC" w:rsidRPr="00294FDC">
        <w:rPr>
          <w:color w:val="000000"/>
          <w:highlight w:val="black"/>
        </w:rPr>
        <w:t>xxxxx</w:t>
      </w:r>
      <w:r>
        <w:t xml:space="preserve">) in the T-DXd arm and </w:t>
      </w:r>
      <w:r w:rsidR="00294FDC" w:rsidRPr="00294FDC">
        <w:rPr>
          <w:color w:val="000000"/>
          <w:highlight w:val="black"/>
        </w:rPr>
        <w:t>xxxxx</w:t>
      </w:r>
      <w:r>
        <w:t xml:space="preserve"> patients (</w:t>
      </w:r>
      <w:r w:rsidR="00294FDC" w:rsidRPr="00294FDC">
        <w:rPr>
          <w:color w:val="000000"/>
          <w:highlight w:val="black"/>
        </w:rPr>
        <w:t>xxxx</w:t>
      </w:r>
      <w:r>
        <w:t>) in the TPC arm were ongoing without an event.</w:t>
      </w:r>
      <w:r>
        <w:fldChar w:fldCharType="begin"/>
      </w:r>
      <w:r w:rsidR="00CA6345">
        <w:instrText xml:space="preserve"> ADDIN ZOTERO_ITEM CSL_CITATION {"citationID":"LOKYRii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r w:rsidRPr="00054570">
        <w:t xml:space="preserve">The remaining </w:t>
      </w:r>
      <w:r w:rsidR="00294FDC" w:rsidRPr="00294FDC">
        <w:rPr>
          <w:color w:val="000000"/>
          <w:highlight w:val="black"/>
        </w:rPr>
        <w:t>xx</w:t>
      </w:r>
      <w:r w:rsidRPr="00054570">
        <w:t>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w:t>
      </w:r>
      <w:r w:rsidRPr="00054570">
        <w:t xml:space="preserve"> patients (</w:t>
      </w:r>
      <w:r w:rsidR="00294FDC" w:rsidRPr="00294FDC">
        <w:rPr>
          <w:color w:val="000000"/>
          <w:highlight w:val="black"/>
        </w:rPr>
        <w:t>xxxxx</w:t>
      </w:r>
      <w:r w:rsidRPr="00054570">
        <w:t>) in the TPC arm were censored for other reasons (</w:t>
      </w:r>
      <w:r w:rsidRPr="00314A60">
        <w:rPr>
          <w:b/>
          <w:bCs/>
        </w:rPr>
        <w:fldChar w:fldCharType="begin"/>
      </w:r>
      <w:r w:rsidRPr="00314A60">
        <w:rPr>
          <w:b/>
          <w:bCs/>
        </w:rPr>
        <w:instrText xml:space="preserve"> REF _Ref88659206 \h </w:instrText>
      </w:r>
      <w:r>
        <w:rPr>
          <w:b/>
          <w:bCs/>
        </w:rPr>
        <w:instrText xml:space="preserve"> \* MERGEFORMAT </w:instrText>
      </w:r>
      <w:r w:rsidRPr="00314A60">
        <w:rPr>
          <w:b/>
          <w:bCs/>
        </w:rPr>
      </w:r>
      <w:r w:rsidRPr="00314A60">
        <w:rPr>
          <w:b/>
          <w:bCs/>
        </w:rPr>
        <w:fldChar w:fldCharType="separate"/>
      </w:r>
      <w:r w:rsidR="00145F42" w:rsidRPr="00145F42">
        <w:rPr>
          <w:b/>
          <w:bCs/>
        </w:rPr>
        <w:t xml:space="preserve">Table </w:t>
      </w:r>
      <w:r w:rsidR="00145F42" w:rsidRPr="00145F42">
        <w:rPr>
          <w:b/>
          <w:bCs/>
          <w:noProof/>
        </w:rPr>
        <w:t>17</w:t>
      </w:r>
      <w:r w:rsidRPr="00314A60">
        <w:rPr>
          <w:b/>
          <w:bCs/>
        </w:rPr>
        <w:fldChar w:fldCharType="end"/>
      </w:r>
      <w:r w:rsidRPr="00054570">
        <w:t>).</w:t>
      </w:r>
      <w:r w:rsidRPr="00054570">
        <w:fldChar w:fldCharType="begin"/>
      </w:r>
      <w:r w:rsidR="00CA6345">
        <w:instrText xml:space="preserve"> ADDIN ZOTERO_ITEM CSL_CITATION {"citationID":"9PpTJbt9","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426F62BF" w14:textId="251C0D6E" w:rsidR="000B148D" w:rsidRPr="00054570" w:rsidRDefault="000B148D" w:rsidP="000B148D">
      <w:pPr>
        <w:pStyle w:val="Body"/>
      </w:pPr>
      <w:r w:rsidRPr="00054570">
        <w:t>T</w:t>
      </w:r>
      <w:r w:rsidRPr="00054570">
        <w:noBreakHyphen/>
        <w:t>DXd was associated with a statistically significant 49% lower risk of progression or death compared with TPC (HR: 0.51; 95% CI: 0.40, 0.64; p&lt;0.001).</w:t>
      </w:r>
      <w:r>
        <w:fldChar w:fldCharType="begin"/>
      </w:r>
      <w:r w:rsidR="00CA6345">
        <w:instrText xml:space="preserve"> ADDIN ZOTERO_ITEM CSL_CITATION {"citationID":"pqGqgHBs","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DESTINY-Breast04 therefore met its primary endpoint of PFS by BICR in the HR-positive cohort.</w:t>
      </w:r>
      <w:r w:rsidR="00DB709B">
        <w:fldChar w:fldCharType="begin"/>
      </w:r>
      <w:r w:rsidR="00CA6345">
        <w:instrText xml:space="preserve"> ADDIN ZOTERO_ITEM CSL_CITATION {"citationID":"hTFMMWa2","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DB709B">
        <w:fldChar w:fldCharType="separate"/>
      </w:r>
      <w:r w:rsidR="00FD57F4" w:rsidRPr="00FD57F4">
        <w:rPr>
          <w:rFonts w:cs="Arial"/>
          <w:szCs w:val="24"/>
          <w:vertAlign w:val="superscript"/>
        </w:rPr>
        <w:t>6</w:t>
      </w:r>
      <w:r w:rsidR="00DB709B">
        <w:fldChar w:fldCharType="end"/>
      </w:r>
    </w:p>
    <w:p w14:paraId="462C1925" w14:textId="4BAABEAE" w:rsidR="000B148D" w:rsidRPr="00054570" w:rsidRDefault="000B148D" w:rsidP="000B148D">
      <w:pPr>
        <w:pStyle w:val="Body"/>
      </w:pPr>
      <w:r w:rsidRPr="00054570">
        <w:t>Median PFS by BICR was 10.1 months (95% CI: 9.5, 11.5) in the T-DXd arm vs. 5.4 months (95% CI: 4.4, 7.1) in the TPC arm.</w:t>
      </w:r>
      <w:r>
        <w:fldChar w:fldCharType="begin"/>
      </w:r>
      <w:r w:rsidR="00CA6345">
        <w:instrText xml:space="preserve"> ADDIN ZOTERO_ITEM CSL_CITATION {"citationID":"uqUkvCW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t 12 months, </w:t>
      </w:r>
      <w:r w:rsidR="00294FDC" w:rsidRPr="00294FDC">
        <w:rPr>
          <w:color w:val="000000"/>
          <w:highlight w:val="black"/>
        </w:rPr>
        <w:t>xxxxx</w:t>
      </w:r>
      <w:r w:rsidRPr="00054570">
        <w:t xml:space="preserve"> (95% CI: </w:t>
      </w:r>
      <w:r w:rsidR="00294FDC" w:rsidRPr="00294FDC">
        <w:rPr>
          <w:color w:val="000000"/>
          <w:highlight w:val="black"/>
        </w:rPr>
        <w:t>xxxxxxxxxx</w:t>
      </w:r>
      <w:r w:rsidRPr="00054570">
        <w:t xml:space="preserve">) and </w:t>
      </w:r>
      <w:r w:rsidR="00294FDC" w:rsidRPr="00294FDC">
        <w:rPr>
          <w:color w:val="000000"/>
          <w:highlight w:val="black"/>
        </w:rPr>
        <w:t>xxxxx</w:t>
      </w:r>
      <w:r w:rsidRPr="00054570">
        <w:t xml:space="preserve"> (95% CI: </w:t>
      </w:r>
      <w:r w:rsidR="00294FDC" w:rsidRPr="00294FDC">
        <w:rPr>
          <w:color w:val="000000"/>
          <w:highlight w:val="black"/>
        </w:rPr>
        <w:t>xxxxxxxxxx</w:t>
      </w:r>
      <w:r w:rsidRPr="00054570">
        <w:t>) of patients were alive and progression free in the T</w:t>
      </w:r>
      <w:r w:rsidRPr="00054570">
        <w:noBreakHyphen/>
        <w:t>DXd and TPC arms, respectively (</w:t>
      </w:r>
      <w:r w:rsidRPr="007F4DDF">
        <w:rPr>
          <w:b/>
          <w:bCs/>
        </w:rPr>
        <w:fldChar w:fldCharType="begin"/>
      </w:r>
      <w:r w:rsidRPr="007F4DDF">
        <w:rPr>
          <w:b/>
          <w:bCs/>
        </w:rPr>
        <w:instrText xml:space="preserve"> REF _Ref88463924 \h </w:instrText>
      </w:r>
      <w:r>
        <w:rPr>
          <w:b/>
          <w:bCs/>
        </w:rPr>
        <w:instrText xml:space="preserve"> \* MERGEFORMAT </w:instrText>
      </w:r>
      <w:r w:rsidRPr="007F4DDF">
        <w:rPr>
          <w:b/>
          <w:bCs/>
        </w:rPr>
      </w:r>
      <w:r w:rsidRPr="007F4DDF">
        <w:rPr>
          <w:b/>
          <w:bCs/>
        </w:rPr>
        <w:fldChar w:fldCharType="separate"/>
      </w:r>
      <w:r w:rsidR="00145F42" w:rsidRPr="00145F42">
        <w:rPr>
          <w:b/>
          <w:bCs/>
        </w:rPr>
        <w:t xml:space="preserve">Figure </w:t>
      </w:r>
      <w:r w:rsidR="00145F42" w:rsidRPr="00145F42">
        <w:rPr>
          <w:b/>
          <w:bCs/>
          <w:noProof/>
        </w:rPr>
        <w:t>11</w:t>
      </w:r>
      <w:r w:rsidRPr="007F4DDF">
        <w:rPr>
          <w:b/>
          <w:bCs/>
        </w:rPr>
        <w:fldChar w:fldCharType="end"/>
      </w:r>
      <w:r w:rsidRPr="00054570">
        <w:t>).</w:t>
      </w:r>
      <w:r w:rsidRPr="00054570">
        <w:fldChar w:fldCharType="begin"/>
      </w:r>
      <w:r w:rsidR="00CA6345">
        <w:instrText xml:space="preserve"> ADDIN ZOTERO_ITEM CSL_CITATION {"citationID":"4PA5KMl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rPr>
          <w:rFonts w:ascii="Times New Roman" w:hAnsi="Times New Roman" w:cs="Times New Roman"/>
          <w:sz w:val="24"/>
          <w:szCs w:val="24"/>
        </w:rPr>
        <w:t xml:space="preserve"> </w:t>
      </w:r>
      <w:r w:rsidRPr="00054570">
        <w:t>There was an early and sustained separation of the PFS curves in favour of T-DXd that was maintained throughout the study.</w:t>
      </w:r>
      <w:r w:rsidRPr="00054570" w:rsidDel="00763B17">
        <w:t xml:space="preserve"> </w:t>
      </w:r>
    </w:p>
    <w:tbl>
      <w:tblPr>
        <w:tblStyle w:val="Figurebox"/>
        <w:tblW w:w="5000" w:type="pct"/>
        <w:tblCellMar>
          <w:top w:w="57" w:type="dxa"/>
          <w:bottom w:w="57" w:type="dxa"/>
        </w:tblCellMar>
        <w:tblLook w:val="04A0" w:firstRow="1" w:lastRow="0" w:firstColumn="1" w:lastColumn="0" w:noHBand="0" w:noVBand="1"/>
      </w:tblPr>
      <w:tblGrid>
        <w:gridCol w:w="9026"/>
      </w:tblGrid>
      <w:tr w:rsidR="000B148D" w:rsidRPr="00054570" w14:paraId="7AA224C6" w14:textId="77777777">
        <w:tc>
          <w:tcPr>
            <w:tcW w:w="5000" w:type="pct"/>
            <w:tcBorders>
              <w:bottom w:val="single" w:sz="4" w:space="0" w:color="auto"/>
            </w:tcBorders>
          </w:tcPr>
          <w:p w14:paraId="24CD7F87" w14:textId="2E4F7270" w:rsidR="000B148D" w:rsidRPr="00054570" w:rsidRDefault="000B148D">
            <w:pPr>
              <w:pStyle w:val="Caption"/>
            </w:pPr>
            <w:r w:rsidRPr="00054570">
              <w:t xml:space="preserve"> </w:t>
            </w:r>
            <w:bookmarkStart w:id="219" w:name="_Ref124249964"/>
            <w:bookmarkStart w:id="220" w:name="_Ref88463924"/>
            <w:bookmarkStart w:id="221" w:name="_Toc95826046"/>
            <w:bookmarkStart w:id="222" w:name="_Toc124447857"/>
            <w:bookmarkStart w:id="223" w:name="_Toc129350937"/>
            <w:r w:rsidRPr="00054570">
              <w:t xml:space="preserve">Figure </w:t>
            </w:r>
            <w:r w:rsidRPr="00054570">
              <w:fldChar w:fldCharType="begin"/>
            </w:r>
            <w:r w:rsidRPr="00054570">
              <w:instrText>SEQ Figure \* ARABIC</w:instrText>
            </w:r>
            <w:r w:rsidRPr="00054570">
              <w:fldChar w:fldCharType="separate"/>
            </w:r>
            <w:r w:rsidR="00145F42">
              <w:rPr>
                <w:noProof/>
              </w:rPr>
              <w:t>11</w:t>
            </w:r>
            <w:r w:rsidRPr="00054570">
              <w:fldChar w:fldCharType="end"/>
            </w:r>
            <w:bookmarkEnd w:id="219"/>
            <w:bookmarkEnd w:id="220"/>
            <w:r w:rsidRPr="00054570">
              <w:t xml:space="preserve">: DESTINY-Breast04 | Kaplan-Meier of PFS by BICR | </w:t>
            </w:r>
            <w:bookmarkEnd w:id="221"/>
            <w:r w:rsidRPr="00054570">
              <w:t>HR-positive cohort</w:t>
            </w:r>
            <w:bookmarkEnd w:id="222"/>
            <w:bookmarkEnd w:id="223"/>
            <w:r w:rsidRPr="00054570">
              <w:t xml:space="preserve"> </w:t>
            </w:r>
          </w:p>
        </w:tc>
      </w:tr>
      <w:tr w:rsidR="000B148D" w:rsidRPr="00054570" w14:paraId="25EECD47" w14:textId="77777777">
        <w:tc>
          <w:tcPr>
            <w:tcW w:w="5000" w:type="pct"/>
            <w:tcBorders>
              <w:top w:val="single" w:sz="4" w:space="0" w:color="auto"/>
              <w:left w:val="single" w:sz="4" w:space="0" w:color="auto"/>
              <w:bottom w:val="single" w:sz="4" w:space="0" w:color="auto"/>
              <w:right w:val="single" w:sz="4" w:space="0" w:color="auto"/>
            </w:tcBorders>
            <w:vAlign w:val="center"/>
          </w:tcPr>
          <w:p w14:paraId="3969ABC1" w14:textId="77777777" w:rsidR="000B148D" w:rsidRPr="00054570" w:rsidRDefault="000B148D">
            <w:pPr>
              <w:pStyle w:val="Body"/>
              <w:keepNext/>
              <w:spacing w:before="20" w:after="0"/>
              <w:jc w:val="center"/>
            </w:pPr>
            <w:r w:rsidRPr="00587469">
              <w:rPr>
                <w:noProof/>
              </w:rPr>
              <w:drawing>
                <wp:inline distT="0" distB="0" distL="0" distR="0" wp14:anchorId="3197E4F6" wp14:editId="2B378E5B">
                  <wp:extent cx="5731510" cy="362521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625215"/>
                          </a:xfrm>
                          <a:prstGeom prst="rect">
                            <a:avLst/>
                          </a:prstGeom>
                        </pic:spPr>
                      </pic:pic>
                    </a:graphicData>
                  </a:graphic>
                </wp:inline>
              </w:drawing>
            </w:r>
          </w:p>
        </w:tc>
      </w:tr>
      <w:tr w:rsidR="000B148D" w:rsidRPr="00054570" w14:paraId="748FBF00" w14:textId="77777777">
        <w:tc>
          <w:tcPr>
            <w:tcW w:w="5000" w:type="pct"/>
            <w:tcBorders>
              <w:top w:val="single" w:sz="4" w:space="0" w:color="auto"/>
            </w:tcBorders>
          </w:tcPr>
          <w:p w14:paraId="5545DF2E" w14:textId="74F6FE52" w:rsidR="000B148D" w:rsidRPr="00054570" w:rsidRDefault="000B148D" w:rsidP="003B60FE">
            <w:pPr>
              <w:pStyle w:val="Footnotes"/>
              <w:spacing w:after="120"/>
            </w:pPr>
            <w:r w:rsidRPr="00054570">
              <w:t>Abbreviations: BICR, blinded independent central review; CI, confidence interval; HR, hazard ratio</w:t>
            </w:r>
            <w:r>
              <w:t xml:space="preserve">; </w:t>
            </w:r>
            <w:r w:rsidR="00F50DBB">
              <w:t xml:space="preserve">HR-positive, hormone receptor-positive; </w:t>
            </w:r>
            <w:r w:rsidRPr="00054570">
              <w:t xml:space="preserve">PFS, progression-free survival; T-DXd, trastuzumab deruxtecan; TPC; treatment of </w:t>
            </w:r>
            <w:r w:rsidRPr="00054570">
              <w:lastRenderedPageBreak/>
              <w:t>physician</w:t>
            </w:r>
            <w:r>
              <w:t>’</w:t>
            </w:r>
            <w:r w:rsidRPr="00054570">
              <w:t>s choice</w:t>
            </w:r>
            <w:r w:rsidR="00F50DBB">
              <w:t>.</w:t>
            </w:r>
            <w:r w:rsidRPr="00054570">
              <w:br/>
              <w:t>Source: Daiichi Sankyo Inc., 2022 (CSR; Data on File).</w:t>
            </w:r>
            <w:r w:rsidRPr="00054570">
              <w:fldChar w:fldCharType="begin"/>
            </w:r>
            <w:r w:rsidR="00CA6345">
              <w:instrText xml:space="preserve"> ADDIN ZOTERO_ITEM CSL_CITATION {"citationID":"UqSXmCe7","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tc>
      </w:tr>
    </w:tbl>
    <w:p w14:paraId="499F544B" w14:textId="235A8885" w:rsidR="000B148D" w:rsidRPr="00054570" w:rsidRDefault="000B148D" w:rsidP="000B148D">
      <w:pPr>
        <w:pStyle w:val="Caption"/>
      </w:pPr>
      <w:bookmarkStart w:id="224" w:name="_Ref88659206"/>
      <w:bookmarkStart w:id="225" w:name="_Ref96516379"/>
      <w:bookmarkStart w:id="226" w:name="_Toc95826066"/>
      <w:bookmarkStart w:id="227" w:name="_Toc124447877"/>
      <w:bookmarkStart w:id="228" w:name="_Toc129350992"/>
      <w:r w:rsidRPr="00054570">
        <w:lastRenderedPageBreak/>
        <w:t xml:space="preserve">Table </w:t>
      </w:r>
      <w:r w:rsidRPr="00054570">
        <w:fldChar w:fldCharType="begin"/>
      </w:r>
      <w:r w:rsidRPr="00054570">
        <w:instrText>SEQ Table \* ARABIC</w:instrText>
      </w:r>
      <w:r w:rsidRPr="00054570">
        <w:fldChar w:fldCharType="separate"/>
      </w:r>
      <w:r w:rsidR="00145F42">
        <w:rPr>
          <w:noProof/>
        </w:rPr>
        <w:t>17</w:t>
      </w:r>
      <w:r w:rsidRPr="00054570">
        <w:fldChar w:fldCharType="end"/>
      </w:r>
      <w:bookmarkEnd w:id="224"/>
      <w:bookmarkEnd w:id="225"/>
      <w:r w:rsidRPr="00054570">
        <w:t xml:space="preserve">: DESTINY-Breast04 | Analysis of PFS by BICR | </w:t>
      </w:r>
      <w:bookmarkEnd w:id="226"/>
      <w:r w:rsidRPr="00054570">
        <w:t>HR-positive cohort</w:t>
      </w:r>
      <w:bookmarkEnd w:id="227"/>
      <w:bookmarkEnd w:id="228"/>
      <w:r w:rsidRPr="00054570">
        <w:t xml:space="preserve"> </w:t>
      </w:r>
    </w:p>
    <w:tbl>
      <w:tblPr>
        <w:tblStyle w:val="Generaltable"/>
        <w:tblW w:w="0" w:type="auto"/>
        <w:tblLook w:val="04A0" w:firstRow="1" w:lastRow="0" w:firstColumn="1" w:lastColumn="0" w:noHBand="0" w:noVBand="1"/>
      </w:tblPr>
      <w:tblGrid>
        <w:gridCol w:w="4984"/>
        <w:gridCol w:w="2016"/>
        <w:gridCol w:w="2016"/>
      </w:tblGrid>
      <w:tr w:rsidR="000B148D" w:rsidRPr="00054570" w14:paraId="15D6D93A" w14:textId="77777777">
        <w:trPr>
          <w:cnfStyle w:val="100000000000" w:firstRow="1" w:lastRow="0" w:firstColumn="0" w:lastColumn="0" w:oddVBand="0" w:evenVBand="0" w:oddHBand="0" w:evenHBand="0" w:firstRowFirstColumn="0" w:firstRowLastColumn="0" w:lastRowFirstColumn="0" w:lastRowLastColumn="0"/>
          <w:tblHeader/>
        </w:trPr>
        <w:tc>
          <w:tcPr>
            <w:tcW w:w="5098" w:type="dxa"/>
            <w:tcBorders>
              <w:bottom w:val="single" w:sz="4" w:space="0" w:color="auto"/>
            </w:tcBorders>
            <w:shd w:val="clear" w:color="auto" w:fill="F2F2F2" w:themeFill="background1" w:themeFillShade="F2"/>
          </w:tcPr>
          <w:p w14:paraId="00718D4D" w14:textId="77777777" w:rsidR="000B148D" w:rsidRPr="00054570" w:rsidRDefault="000B148D">
            <w:pPr>
              <w:pStyle w:val="Tableheading"/>
            </w:pPr>
          </w:p>
        </w:tc>
        <w:tc>
          <w:tcPr>
            <w:tcW w:w="1959" w:type="dxa"/>
            <w:tcBorders>
              <w:bottom w:val="single" w:sz="4" w:space="0" w:color="auto"/>
            </w:tcBorders>
            <w:shd w:val="clear" w:color="auto" w:fill="F2F2F2" w:themeFill="background1" w:themeFillShade="F2"/>
          </w:tcPr>
          <w:p w14:paraId="1F468476" w14:textId="77777777" w:rsidR="000B148D" w:rsidRPr="00054570" w:rsidRDefault="000B148D">
            <w:pPr>
              <w:pStyle w:val="Tableheading"/>
              <w:jc w:val="center"/>
              <w:rPr>
                <w:rFonts w:cs="Arial"/>
              </w:rPr>
            </w:pPr>
            <w:r w:rsidRPr="00054570">
              <w:rPr>
                <w:rFonts w:cs="Arial"/>
              </w:rPr>
              <w:t>T-DXd</w:t>
            </w:r>
            <w:r w:rsidRPr="00054570">
              <w:rPr>
                <w:rFonts w:cs="Arial"/>
              </w:rPr>
              <w:br/>
              <w:t>(</w:t>
            </w:r>
            <w:r>
              <w:rPr>
                <w:rFonts w:cs="Arial"/>
              </w:rPr>
              <w:t>N=</w:t>
            </w:r>
            <w:r w:rsidRPr="00054570">
              <w:rPr>
                <w:rFonts w:cs="Arial"/>
              </w:rPr>
              <w:t>331)</w:t>
            </w:r>
          </w:p>
        </w:tc>
        <w:tc>
          <w:tcPr>
            <w:tcW w:w="1959" w:type="dxa"/>
            <w:tcBorders>
              <w:bottom w:val="single" w:sz="4" w:space="0" w:color="auto"/>
            </w:tcBorders>
            <w:shd w:val="clear" w:color="auto" w:fill="F2F2F2" w:themeFill="background1" w:themeFillShade="F2"/>
          </w:tcPr>
          <w:p w14:paraId="6F547344" w14:textId="77777777" w:rsidR="000B148D" w:rsidRPr="00054570" w:rsidRDefault="000B148D">
            <w:pPr>
              <w:pStyle w:val="Tableheading"/>
              <w:jc w:val="center"/>
              <w:rPr>
                <w:rFonts w:cs="Arial"/>
              </w:rPr>
            </w:pPr>
            <w:r w:rsidRPr="00054570">
              <w:rPr>
                <w:rFonts w:cs="Arial"/>
              </w:rPr>
              <w:t>TPC</w:t>
            </w:r>
            <w:r w:rsidRPr="00054570">
              <w:rPr>
                <w:rFonts w:cs="Arial"/>
              </w:rPr>
              <w:br/>
              <w:t>(</w:t>
            </w:r>
            <w:r>
              <w:rPr>
                <w:rFonts w:cs="Arial"/>
              </w:rPr>
              <w:t>N=</w:t>
            </w:r>
            <w:r w:rsidRPr="00054570">
              <w:rPr>
                <w:rFonts w:cs="Arial"/>
              </w:rPr>
              <w:t>163)</w:t>
            </w:r>
          </w:p>
        </w:tc>
      </w:tr>
      <w:tr w:rsidR="000B148D" w:rsidRPr="00054570" w14:paraId="4AF67158" w14:textId="77777777">
        <w:tc>
          <w:tcPr>
            <w:tcW w:w="5098" w:type="dxa"/>
            <w:tcBorders>
              <w:bottom w:val="single" w:sz="4" w:space="0" w:color="auto"/>
            </w:tcBorders>
            <w:shd w:val="clear" w:color="auto" w:fill="F2F2F2" w:themeFill="background1" w:themeFillShade="F2"/>
          </w:tcPr>
          <w:p w14:paraId="6E5835F2" w14:textId="77777777" w:rsidR="000B148D" w:rsidRPr="00054570" w:rsidRDefault="000B148D">
            <w:pPr>
              <w:pStyle w:val="Tablebody"/>
              <w:keepNext/>
            </w:pPr>
            <w:r w:rsidRPr="00054570">
              <w:t>Subjects with events, n (%)</w:t>
            </w:r>
          </w:p>
        </w:tc>
        <w:tc>
          <w:tcPr>
            <w:tcW w:w="1959" w:type="dxa"/>
            <w:tcBorders>
              <w:bottom w:val="single" w:sz="4" w:space="0" w:color="auto"/>
            </w:tcBorders>
          </w:tcPr>
          <w:p w14:paraId="491A87BD" w14:textId="7AAD14C2"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bottom w:val="single" w:sz="4" w:space="0" w:color="auto"/>
            </w:tcBorders>
          </w:tcPr>
          <w:p w14:paraId="19D63D32" w14:textId="3EDDD649"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r>
      <w:tr w:rsidR="000B148D" w:rsidRPr="00054570" w14:paraId="50CB3378" w14:textId="77777777">
        <w:tc>
          <w:tcPr>
            <w:tcW w:w="5098" w:type="dxa"/>
            <w:tcBorders>
              <w:top w:val="single" w:sz="4" w:space="0" w:color="auto"/>
              <w:bottom w:val="single" w:sz="4" w:space="0" w:color="auto"/>
            </w:tcBorders>
            <w:shd w:val="clear" w:color="auto" w:fill="F2F2F2" w:themeFill="background1" w:themeFillShade="F2"/>
          </w:tcPr>
          <w:p w14:paraId="6B671010" w14:textId="77777777" w:rsidR="000B148D" w:rsidRPr="00054570" w:rsidRDefault="000B148D">
            <w:pPr>
              <w:pStyle w:val="Tablebody"/>
              <w:ind w:left="174"/>
            </w:pPr>
            <w:r w:rsidRPr="00054570">
              <w:t>Progressive disease</w:t>
            </w:r>
          </w:p>
        </w:tc>
        <w:tc>
          <w:tcPr>
            <w:tcW w:w="1959" w:type="dxa"/>
            <w:tcBorders>
              <w:top w:val="single" w:sz="4" w:space="0" w:color="auto"/>
              <w:bottom w:val="single" w:sz="4" w:space="0" w:color="auto"/>
            </w:tcBorders>
          </w:tcPr>
          <w:p w14:paraId="6BE02082" w14:textId="45D7FAC3"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top w:val="single" w:sz="4" w:space="0" w:color="auto"/>
              <w:bottom w:val="single" w:sz="4" w:space="0" w:color="auto"/>
            </w:tcBorders>
          </w:tcPr>
          <w:p w14:paraId="104C0E3F" w14:textId="0638704B"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r>
      <w:tr w:rsidR="000B148D" w:rsidRPr="00054570" w14:paraId="2B0CF9AD" w14:textId="77777777">
        <w:tc>
          <w:tcPr>
            <w:tcW w:w="5098" w:type="dxa"/>
            <w:tcBorders>
              <w:top w:val="single" w:sz="4" w:space="0" w:color="auto"/>
              <w:bottom w:val="single" w:sz="4" w:space="0" w:color="auto"/>
            </w:tcBorders>
            <w:shd w:val="clear" w:color="auto" w:fill="F2F2F2" w:themeFill="background1" w:themeFillShade="F2"/>
          </w:tcPr>
          <w:p w14:paraId="1E825F5B" w14:textId="77777777" w:rsidR="000B148D" w:rsidRPr="00054570" w:rsidRDefault="000B148D">
            <w:pPr>
              <w:pStyle w:val="Tablebody"/>
              <w:ind w:left="174"/>
            </w:pPr>
            <w:r w:rsidRPr="00054570">
              <w:t>Death</w:t>
            </w:r>
          </w:p>
        </w:tc>
        <w:tc>
          <w:tcPr>
            <w:tcW w:w="1959" w:type="dxa"/>
            <w:tcBorders>
              <w:top w:val="single" w:sz="4" w:space="0" w:color="auto"/>
              <w:bottom w:val="single" w:sz="4" w:space="0" w:color="auto"/>
            </w:tcBorders>
          </w:tcPr>
          <w:p w14:paraId="0A90FAF5" w14:textId="1FF5EE4D"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w:t>
            </w:r>
          </w:p>
        </w:tc>
        <w:tc>
          <w:tcPr>
            <w:tcW w:w="1959" w:type="dxa"/>
            <w:tcBorders>
              <w:top w:val="single" w:sz="4" w:space="0" w:color="auto"/>
              <w:bottom w:val="single" w:sz="4" w:space="0" w:color="auto"/>
            </w:tcBorders>
          </w:tcPr>
          <w:p w14:paraId="76F834C2" w14:textId="48352406"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w:t>
            </w:r>
          </w:p>
        </w:tc>
      </w:tr>
      <w:tr w:rsidR="000B148D" w:rsidRPr="00054570" w14:paraId="0657ABB8" w14:textId="77777777">
        <w:tc>
          <w:tcPr>
            <w:tcW w:w="5098" w:type="dxa"/>
            <w:tcBorders>
              <w:top w:val="single" w:sz="4" w:space="0" w:color="auto"/>
              <w:bottom w:val="single" w:sz="4" w:space="0" w:color="auto"/>
            </w:tcBorders>
            <w:shd w:val="clear" w:color="auto" w:fill="F2F2F2" w:themeFill="background1" w:themeFillShade="F2"/>
          </w:tcPr>
          <w:p w14:paraId="2BD33DC9" w14:textId="77777777" w:rsidR="000B148D" w:rsidRPr="00054570" w:rsidRDefault="000B148D">
            <w:pPr>
              <w:pStyle w:val="Tablebody"/>
              <w:keepNext/>
            </w:pPr>
            <w:r w:rsidRPr="00054570">
              <w:t>Subjects without events (censored), n (%)</w:t>
            </w:r>
          </w:p>
        </w:tc>
        <w:tc>
          <w:tcPr>
            <w:tcW w:w="1959" w:type="dxa"/>
            <w:tcBorders>
              <w:top w:val="single" w:sz="4" w:space="0" w:color="auto"/>
              <w:bottom w:val="single" w:sz="4" w:space="0" w:color="auto"/>
            </w:tcBorders>
          </w:tcPr>
          <w:p w14:paraId="61F61CFD" w14:textId="44D65E99"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top w:val="single" w:sz="4" w:space="0" w:color="auto"/>
              <w:bottom w:val="single" w:sz="4" w:space="0" w:color="auto"/>
            </w:tcBorders>
          </w:tcPr>
          <w:p w14:paraId="39C2EF00" w14:textId="3836BB97"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w:t>
            </w:r>
          </w:p>
        </w:tc>
      </w:tr>
      <w:tr w:rsidR="000B148D" w:rsidRPr="00054570" w14:paraId="5F6C0C6E" w14:textId="77777777">
        <w:tc>
          <w:tcPr>
            <w:tcW w:w="5098" w:type="dxa"/>
            <w:tcBorders>
              <w:top w:val="single" w:sz="4" w:space="0" w:color="auto"/>
              <w:bottom w:val="single" w:sz="4" w:space="0" w:color="auto"/>
            </w:tcBorders>
            <w:shd w:val="clear" w:color="auto" w:fill="F2F2F2" w:themeFill="background1" w:themeFillShade="F2"/>
          </w:tcPr>
          <w:p w14:paraId="6C6367B7" w14:textId="77777777" w:rsidR="000B148D" w:rsidRPr="00054570" w:rsidRDefault="000B148D">
            <w:pPr>
              <w:pStyle w:val="Tablebody"/>
              <w:ind w:left="174"/>
            </w:pPr>
            <w:r w:rsidRPr="00054570">
              <w:t>Ongoing without event</w:t>
            </w:r>
          </w:p>
        </w:tc>
        <w:tc>
          <w:tcPr>
            <w:tcW w:w="1959" w:type="dxa"/>
            <w:tcBorders>
              <w:top w:val="single" w:sz="4" w:space="0" w:color="auto"/>
              <w:bottom w:val="single" w:sz="4" w:space="0" w:color="auto"/>
            </w:tcBorders>
          </w:tcPr>
          <w:p w14:paraId="3C8EC853" w14:textId="47A80BF2"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w:t>
            </w:r>
          </w:p>
        </w:tc>
        <w:tc>
          <w:tcPr>
            <w:tcW w:w="1959" w:type="dxa"/>
            <w:tcBorders>
              <w:top w:val="single" w:sz="4" w:space="0" w:color="auto"/>
              <w:bottom w:val="single" w:sz="4" w:space="0" w:color="auto"/>
            </w:tcBorders>
          </w:tcPr>
          <w:p w14:paraId="4CA7E0E8" w14:textId="4CC0FC68"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w:t>
            </w:r>
          </w:p>
        </w:tc>
      </w:tr>
      <w:tr w:rsidR="000B148D" w:rsidRPr="00054570" w14:paraId="281DEE90" w14:textId="77777777">
        <w:tc>
          <w:tcPr>
            <w:tcW w:w="5098" w:type="dxa"/>
            <w:tcBorders>
              <w:top w:val="single" w:sz="4" w:space="0" w:color="auto"/>
              <w:bottom w:val="single" w:sz="4" w:space="0" w:color="auto"/>
            </w:tcBorders>
            <w:shd w:val="clear" w:color="auto" w:fill="F2F2F2" w:themeFill="background1" w:themeFillShade="F2"/>
          </w:tcPr>
          <w:p w14:paraId="4F25C43B" w14:textId="77777777" w:rsidR="000B148D" w:rsidRPr="00054570" w:rsidRDefault="000B148D">
            <w:pPr>
              <w:pStyle w:val="Tablebody"/>
              <w:ind w:left="174"/>
            </w:pPr>
            <w:r w:rsidRPr="00054570">
              <w:t>Other reason</w:t>
            </w:r>
            <w:r w:rsidRPr="00054570">
              <w:rPr>
                <w:vertAlign w:val="superscript"/>
              </w:rPr>
              <w:t>*</w:t>
            </w:r>
          </w:p>
        </w:tc>
        <w:tc>
          <w:tcPr>
            <w:tcW w:w="1959" w:type="dxa"/>
            <w:tcBorders>
              <w:top w:val="single" w:sz="4" w:space="0" w:color="auto"/>
              <w:bottom w:val="single" w:sz="4" w:space="0" w:color="auto"/>
            </w:tcBorders>
          </w:tcPr>
          <w:p w14:paraId="76E5F754" w14:textId="7125762B" w:rsidR="000B148D" w:rsidRPr="00294FDC" w:rsidRDefault="00294FDC">
            <w:pPr>
              <w:pStyle w:val="Tablebody"/>
              <w:jc w:val="center"/>
              <w:rPr>
                <w:rFonts w:cs="Arial"/>
                <w:color w:val="000000"/>
                <w:highlight w:val="black"/>
              </w:rPr>
            </w:pPr>
            <w:r w:rsidRPr="00294FDC">
              <w:rPr>
                <w:rFonts w:cs="Arial"/>
                <w:color w:val="000000"/>
                <w:highlight w:val="black"/>
              </w:rPr>
              <w:t>xxxxxxxxx</w:t>
            </w:r>
          </w:p>
        </w:tc>
        <w:tc>
          <w:tcPr>
            <w:tcW w:w="1959" w:type="dxa"/>
            <w:tcBorders>
              <w:top w:val="single" w:sz="4" w:space="0" w:color="auto"/>
              <w:bottom w:val="single" w:sz="4" w:space="0" w:color="auto"/>
            </w:tcBorders>
          </w:tcPr>
          <w:p w14:paraId="6F4E40EE" w14:textId="5BAFAD3A" w:rsidR="000B148D" w:rsidRPr="00294FDC" w:rsidRDefault="00294FDC">
            <w:pPr>
              <w:pStyle w:val="Tablebody"/>
              <w:jc w:val="center"/>
              <w:rPr>
                <w:rFonts w:cs="Arial"/>
                <w:color w:val="000000"/>
                <w:highlight w:val="black"/>
              </w:rPr>
            </w:pPr>
            <w:r w:rsidRPr="00294FDC">
              <w:rPr>
                <w:rFonts w:cs="Arial"/>
                <w:color w:val="000000"/>
                <w:highlight w:val="black"/>
              </w:rPr>
              <w:t>xxxxxxxxx</w:t>
            </w:r>
          </w:p>
        </w:tc>
      </w:tr>
      <w:tr w:rsidR="000B148D" w:rsidRPr="00054570" w14:paraId="606358E0" w14:textId="77777777">
        <w:tc>
          <w:tcPr>
            <w:tcW w:w="5098" w:type="dxa"/>
            <w:tcBorders>
              <w:bottom w:val="single" w:sz="4" w:space="0" w:color="auto"/>
            </w:tcBorders>
            <w:shd w:val="clear" w:color="auto" w:fill="F2F2F2" w:themeFill="background1" w:themeFillShade="F2"/>
          </w:tcPr>
          <w:p w14:paraId="1F55C6C8" w14:textId="77777777" w:rsidR="000B148D" w:rsidRPr="00054570" w:rsidRDefault="000B148D">
            <w:pPr>
              <w:pStyle w:val="Tablebody"/>
              <w:keepNext/>
            </w:pPr>
            <w:r w:rsidRPr="00054570">
              <w:t>Median PFS, months</w:t>
            </w:r>
            <w:r w:rsidRPr="00054570">
              <w:rPr>
                <w:rFonts w:cs="Arial"/>
                <w:vertAlign w:val="superscript"/>
              </w:rPr>
              <w:t>†</w:t>
            </w:r>
          </w:p>
        </w:tc>
        <w:tc>
          <w:tcPr>
            <w:tcW w:w="1959" w:type="dxa"/>
            <w:tcBorders>
              <w:bottom w:val="single" w:sz="4" w:space="0" w:color="auto"/>
            </w:tcBorders>
          </w:tcPr>
          <w:p w14:paraId="38B7B089" w14:textId="77777777" w:rsidR="000B148D" w:rsidRPr="00054570" w:rsidRDefault="000B148D">
            <w:pPr>
              <w:pStyle w:val="Tablebody"/>
              <w:jc w:val="center"/>
              <w:rPr>
                <w:rFonts w:cs="Arial"/>
              </w:rPr>
            </w:pPr>
            <w:r w:rsidRPr="00054570">
              <w:rPr>
                <w:rFonts w:eastAsia="Times New Roman" w:cs="Arial"/>
              </w:rPr>
              <w:t xml:space="preserve">10.1 </w:t>
            </w:r>
          </w:p>
        </w:tc>
        <w:tc>
          <w:tcPr>
            <w:tcW w:w="1959" w:type="dxa"/>
            <w:tcBorders>
              <w:bottom w:val="single" w:sz="4" w:space="0" w:color="auto"/>
            </w:tcBorders>
          </w:tcPr>
          <w:p w14:paraId="79FC555A" w14:textId="77777777" w:rsidR="000B148D" w:rsidRPr="00054570" w:rsidRDefault="000B148D">
            <w:pPr>
              <w:pStyle w:val="Tablebody"/>
              <w:jc w:val="center"/>
              <w:rPr>
                <w:rFonts w:cs="Arial"/>
              </w:rPr>
            </w:pPr>
            <w:r w:rsidRPr="00054570">
              <w:rPr>
                <w:rFonts w:eastAsia="Times New Roman" w:cs="Arial"/>
              </w:rPr>
              <w:t xml:space="preserve">5.4 </w:t>
            </w:r>
          </w:p>
        </w:tc>
      </w:tr>
      <w:tr w:rsidR="000B148D" w:rsidRPr="00054570" w14:paraId="4FE323BF" w14:textId="77777777">
        <w:tc>
          <w:tcPr>
            <w:tcW w:w="5098" w:type="dxa"/>
            <w:tcBorders>
              <w:top w:val="single" w:sz="4" w:space="0" w:color="auto"/>
              <w:bottom w:val="single" w:sz="4" w:space="0" w:color="auto"/>
            </w:tcBorders>
            <w:shd w:val="clear" w:color="auto" w:fill="F2F2F2" w:themeFill="background1" w:themeFillShade="F2"/>
          </w:tcPr>
          <w:p w14:paraId="5E557AE4" w14:textId="77777777" w:rsidR="000B148D" w:rsidRPr="00054570" w:rsidRDefault="000B148D">
            <w:pPr>
              <w:pStyle w:val="Tablebody"/>
              <w:ind w:left="174"/>
            </w:pPr>
            <w:r w:rsidRPr="00054570">
              <w:t>(95% CI)</w:t>
            </w:r>
            <w:r w:rsidRPr="00054570">
              <w:rPr>
                <w:rFonts w:cs="Yu Gothic Light"/>
                <w:vertAlign w:val="superscript"/>
              </w:rPr>
              <w:t>†</w:t>
            </w:r>
          </w:p>
        </w:tc>
        <w:tc>
          <w:tcPr>
            <w:tcW w:w="1959" w:type="dxa"/>
            <w:tcBorders>
              <w:top w:val="single" w:sz="4" w:space="0" w:color="auto"/>
              <w:bottom w:val="single" w:sz="4" w:space="0" w:color="auto"/>
            </w:tcBorders>
          </w:tcPr>
          <w:p w14:paraId="10585DCA" w14:textId="77777777" w:rsidR="000B148D" w:rsidRPr="00054570" w:rsidRDefault="000B148D">
            <w:pPr>
              <w:pStyle w:val="Tablebody"/>
              <w:jc w:val="center"/>
              <w:rPr>
                <w:rFonts w:cs="Arial"/>
              </w:rPr>
            </w:pPr>
            <w:r w:rsidRPr="00054570">
              <w:rPr>
                <w:rFonts w:eastAsia="Times New Roman" w:cs="Arial"/>
              </w:rPr>
              <w:t xml:space="preserve">(9.5, 11.5) </w:t>
            </w:r>
          </w:p>
        </w:tc>
        <w:tc>
          <w:tcPr>
            <w:tcW w:w="1959" w:type="dxa"/>
            <w:tcBorders>
              <w:top w:val="single" w:sz="4" w:space="0" w:color="auto"/>
              <w:bottom w:val="single" w:sz="4" w:space="0" w:color="auto"/>
            </w:tcBorders>
          </w:tcPr>
          <w:p w14:paraId="2912C382" w14:textId="77777777" w:rsidR="000B148D" w:rsidRPr="00054570" w:rsidRDefault="000B148D">
            <w:pPr>
              <w:pStyle w:val="Tablebody"/>
              <w:jc w:val="center"/>
              <w:rPr>
                <w:rFonts w:cs="Arial"/>
              </w:rPr>
            </w:pPr>
            <w:r w:rsidRPr="00054570">
              <w:rPr>
                <w:rFonts w:eastAsia="Times New Roman" w:cs="Arial"/>
              </w:rPr>
              <w:t xml:space="preserve">(4.4, 7.1) </w:t>
            </w:r>
          </w:p>
        </w:tc>
      </w:tr>
      <w:tr w:rsidR="000B148D" w:rsidRPr="00054570" w14:paraId="0FF6996E" w14:textId="77777777">
        <w:tc>
          <w:tcPr>
            <w:tcW w:w="5098" w:type="dxa"/>
            <w:tcBorders>
              <w:top w:val="single" w:sz="4" w:space="0" w:color="auto"/>
              <w:bottom w:val="single" w:sz="4" w:space="0" w:color="auto"/>
            </w:tcBorders>
            <w:shd w:val="clear" w:color="auto" w:fill="F2F2F2" w:themeFill="background1" w:themeFillShade="F2"/>
          </w:tcPr>
          <w:p w14:paraId="57DF4834" w14:textId="77777777" w:rsidR="000B148D" w:rsidRPr="00054570" w:rsidRDefault="000B148D">
            <w:pPr>
              <w:pStyle w:val="Tablebody"/>
              <w:ind w:left="174"/>
            </w:pPr>
            <w:r w:rsidRPr="00054570">
              <w:t>Stratified Cox hazard ratio</w:t>
            </w:r>
            <w:r w:rsidRPr="00054570">
              <w:rPr>
                <w:rFonts w:cs="Arial"/>
                <w:vertAlign w:val="superscript"/>
              </w:rPr>
              <w:t>‡</w:t>
            </w:r>
          </w:p>
        </w:tc>
        <w:tc>
          <w:tcPr>
            <w:tcW w:w="3918" w:type="dxa"/>
            <w:gridSpan w:val="2"/>
            <w:tcBorders>
              <w:top w:val="single" w:sz="4" w:space="0" w:color="auto"/>
              <w:bottom w:val="single" w:sz="4" w:space="0" w:color="auto"/>
            </w:tcBorders>
          </w:tcPr>
          <w:p w14:paraId="2BE1C95C" w14:textId="77777777" w:rsidR="000B148D" w:rsidRPr="00054570" w:rsidRDefault="000B148D">
            <w:pPr>
              <w:pStyle w:val="Tablebody"/>
              <w:jc w:val="center"/>
              <w:rPr>
                <w:rFonts w:cs="Arial"/>
              </w:rPr>
            </w:pPr>
            <w:r w:rsidRPr="00054570">
              <w:rPr>
                <w:rFonts w:eastAsia="Times New Roman" w:cs="Arial"/>
              </w:rPr>
              <w:t>0.5085</w:t>
            </w:r>
          </w:p>
        </w:tc>
      </w:tr>
      <w:tr w:rsidR="000B148D" w:rsidRPr="00054570" w14:paraId="1FA5D4C4" w14:textId="77777777">
        <w:tc>
          <w:tcPr>
            <w:tcW w:w="5098" w:type="dxa"/>
            <w:tcBorders>
              <w:top w:val="single" w:sz="4" w:space="0" w:color="auto"/>
              <w:bottom w:val="single" w:sz="4" w:space="0" w:color="auto"/>
            </w:tcBorders>
            <w:shd w:val="clear" w:color="auto" w:fill="F2F2F2" w:themeFill="background1" w:themeFillShade="F2"/>
          </w:tcPr>
          <w:p w14:paraId="0268BD9F" w14:textId="77777777" w:rsidR="000B148D" w:rsidRPr="00054570" w:rsidRDefault="000B148D">
            <w:pPr>
              <w:pStyle w:val="Tablebody"/>
              <w:ind w:firstLine="306"/>
            </w:pPr>
            <w:r w:rsidRPr="00054570">
              <w:t>(95% CI)</w:t>
            </w:r>
            <w:r w:rsidRPr="00054570">
              <w:rPr>
                <w:rFonts w:cs="Arial"/>
                <w:vertAlign w:val="superscript"/>
              </w:rPr>
              <w:t>§</w:t>
            </w:r>
          </w:p>
        </w:tc>
        <w:tc>
          <w:tcPr>
            <w:tcW w:w="3918" w:type="dxa"/>
            <w:gridSpan w:val="2"/>
            <w:tcBorders>
              <w:top w:val="single" w:sz="4" w:space="0" w:color="auto"/>
              <w:bottom w:val="single" w:sz="4" w:space="0" w:color="auto"/>
            </w:tcBorders>
          </w:tcPr>
          <w:p w14:paraId="073F3A22" w14:textId="77777777" w:rsidR="000B148D" w:rsidRPr="00054570" w:rsidRDefault="000B148D">
            <w:pPr>
              <w:pStyle w:val="Tablebody"/>
              <w:jc w:val="center"/>
              <w:rPr>
                <w:rFonts w:cs="Arial"/>
              </w:rPr>
            </w:pPr>
            <w:r w:rsidRPr="00054570">
              <w:rPr>
                <w:rFonts w:eastAsia="Times New Roman" w:cs="Arial"/>
              </w:rPr>
              <w:t xml:space="preserve">(0.4012, 0.6444)  </w:t>
            </w:r>
          </w:p>
        </w:tc>
      </w:tr>
      <w:tr w:rsidR="000B148D" w:rsidRPr="00054570" w14:paraId="710AD359" w14:textId="77777777">
        <w:tc>
          <w:tcPr>
            <w:tcW w:w="5098" w:type="dxa"/>
            <w:tcBorders>
              <w:top w:val="single" w:sz="4" w:space="0" w:color="auto"/>
              <w:bottom w:val="single" w:sz="4" w:space="0" w:color="auto"/>
            </w:tcBorders>
            <w:shd w:val="clear" w:color="auto" w:fill="F2F2F2" w:themeFill="background1" w:themeFillShade="F2"/>
          </w:tcPr>
          <w:p w14:paraId="37E02655" w14:textId="77777777" w:rsidR="000B148D" w:rsidRPr="00054570" w:rsidRDefault="000B148D">
            <w:pPr>
              <w:pStyle w:val="Tablebody"/>
              <w:ind w:firstLine="306"/>
            </w:pPr>
            <w:r w:rsidRPr="00054570">
              <w:t>Stratified log-rank p-value</w:t>
            </w:r>
          </w:p>
        </w:tc>
        <w:tc>
          <w:tcPr>
            <w:tcW w:w="3918" w:type="dxa"/>
            <w:gridSpan w:val="2"/>
            <w:tcBorders>
              <w:top w:val="single" w:sz="4" w:space="0" w:color="auto"/>
              <w:bottom w:val="single" w:sz="4" w:space="0" w:color="auto"/>
            </w:tcBorders>
          </w:tcPr>
          <w:p w14:paraId="2D2B4BE1" w14:textId="77777777" w:rsidR="000B148D" w:rsidRPr="00054570" w:rsidRDefault="000B148D">
            <w:pPr>
              <w:pStyle w:val="Tablebody"/>
              <w:jc w:val="center"/>
              <w:rPr>
                <w:rFonts w:cs="Arial"/>
              </w:rPr>
            </w:pPr>
            <w:r w:rsidRPr="00054570">
              <w:rPr>
                <w:rFonts w:eastAsia="Times New Roman" w:cs="Arial"/>
              </w:rPr>
              <w:t>&lt;0.0001</w:t>
            </w:r>
          </w:p>
        </w:tc>
      </w:tr>
      <w:tr w:rsidR="000B148D" w:rsidRPr="00054570" w14:paraId="05E8E31C" w14:textId="77777777">
        <w:tc>
          <w:tcPr>
            <w:tcW w:w="9016" w:type="dxa"/>
            <w:gridSpan w:val="3"/>
            <w:tcBorders>
              <w:bottom w:val="single" w:sz="4" w:space="0" w:color="auto"/>
            </w:tcBorders>
            <w:shd w:val="clear" w:color="auto" w:fill="F2F2F2" w:themeFill="background1" w:themeFillShade="F2"/>
            <w:vAlign w:val="center"/>
          </w:tcPr>
          <w:p w14:paraId="475AEAA7" w14:textId="77777777" w:rsidR="000B148D" w:rsidRPr="00054570" w:rsidRDefault="000B148D">
            <w:pPr>
              <w:pStyle w:val="Tablebody"/>
              <w:rPr>
                <w:rFonts w:cs="Arial"/>
              </w:rPr>
            </w:pPr>
            <w:r w:rsidRPr="00054570">
              <w:t>Proportion alive and progression-free at landmark (%)</w:t>
            </w:r>
            <w:r w:rsidRPr="00054570">
              <w:rPr>
                <w:rFonts w:cs="Arial"/>
                <w:vertAlign w:val="superscript"/>
              </w:rPr>
              <w:t>§</w:t>
            </w:r>
          </w:p>
        </w:tc>
      </w:tr>
      <w:tr w:rsidR="000B148D" w:rsidRPr="00054570" w14:paraId="1CDE43C9" w14:textId="77777777">
        <w:tc>
          <w:tcPr>
            <w:tcW w:w="5098" w:type="dxa"/>
            <w:tcBorders>
              <w:top w:val="single" w:sz="4" w:space="0" w:color="auto"/>
              <w:bottom w:val="single" w:sz="4" w:space="0" w:color="auto"/>
            </w:tcBorders>
            <w:shd w:val="clear" w:color="auto" w:fill="F2F2F2" w:themeFill="background1" w:themeFillShade="F2"/>
          </w:tcPr>
          <w:p w14:paraId="525D65DD" w14:textId="77777777" w:rsidR="000B148D" w:rsidRPr="00054570" w:rsidRDefault="000B148D">
            <w:pPr>
              <w:pStyle w:val="Tablebody"/>
              <w:ind w:left="174"/>
            </w:pPr>
            <w:r w:rsidRPr="00054570">
              <w:t>3 months (95% CI)</w:t>
            </w:r>
          </w:p>
        </w:tc>
        <w:tc>
          <w:tcPr>
            <w:tcW w:w="1959" w:type="dxa"/>
            <w:tcBorders>
              <w:top w:val="single" w:sz="4" w:space="0" w:color="auto"/>
              <w:bottom w:val="single" w:sz="4" w:space="0" w:color="auto"/>
            </w:tcBorders>
          </w:tcPr>
          <w:p w14:paraId="6419AE11" w14:textId="69123D33"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4837B9C3" w14:textId="792DA9B1"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64B81690" w14:textId="77777777">
        <w:tc>
          <w:tcPr>
            <w:tcW w:w="5098" w:type="dxa"/>
            <w:tcBorders>
              <w:top w:val="single" w:sz="4" w:space="0" w:color="auto"/>
              <w:bottom w:val="single" w:sz="4" w:space="0" w:color="auto"/>
            </w:tcBorders>
            <w:shd w:val="clear" w:color="auto" w:fill="F2F2F2" w:themeFill="background1" w:themeFillShade="F2"/>
          </w:tcPr>
          <w:p w14:paraId="15DB369C" w14:textId="77777777" w:rsidR="000B148D" w:rsidRPr="00054570" w:rsidRDefault="000B148D">
            <w:pPr>
              <w:pStyle w:val="Tablebody"/>
              <w:ind w:left="174"/>
            </w:pPr>
            <w:r w:rsidRPr="00054570">
              <w:t>6 months (95% CI)</w:t>
            </w:r>
          </w:p>
        </w:tc>
        <w:tc>
          <w:tcPr>
            <w:tcW w:w="1959" w:type="dxa"/>
            <w:tcBorders>
              <w:top w:val="single" w:sz="4" w:space="0" w:color="auto"/>
              <w:bottom w:val="single" w:sz="4" w:space="0" w:color="auto"/>
            </w:tcBorders>
          </w:tcPr>
          <w:p w14:paraId="15CAC82E" w14:textId="470190FE"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1F6E4775" w14:textId="60AB752A"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2CEFFB5E" w14:textId="77777777">
        <w:tc>
          <w:tcPr>
            <w:tcW w:w="5098" w:type="dxa"/>
            <w:tcBorders>
              <w:top w:val="single" w:sz="4" w:space="0" w:color="auto"/>
              <w:bottom w:val="single" w:sz="4" w:space="0" w:color="auto"/>
            </w:tcBorders>
            <w:shd w:val="clear" w:color="auto" w:fill="F2F2F2" w:themeFill="background1" w:themeFillShade="F2"/>
          </w:tcPr>
          <w:p w14:paraId="054681F6" w14:textId="77777777" w:rsidR="000B148D" w:rsidRPr="00054570" w:rsidRDefault="000B148D">
            <w:pPr>
              <w:pStyle w:val="Tablebody"/>
              <w:ind w:left="174"/>
            </w:pPr>
            <w:r w:rsidRPr="00054570">
              <w:t>9 months (95% CI)</w:t>
            </w:r>
          </w:p>
        </w:tc>
        <w:tc>
          <w:tcPr>
            <w:tcW w:w="1959" w:type="dxa"/>
            <w:tcBorders>
              <w:top w:val="single" w:sz="4" w:space="0" w:color="auto"/>
              <w:bottom w:val="single" w:sz="4" w:space="0" w:color="auto"/>
            </w:tcBorders>
          </w:tcPr>
          <w:p w14:paraId="7CF46034" w14:textId="13A78F09"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461BA0AE" w14:textId="5B309CE8"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2968A63B" w14:textId="77777777">
        <w:tc>
          <w:tcPr>
            <w:tcW w:w="5098" w:type="dxa"/>
            <w:tcBorders>
              <w:top w:val="single" w:sz="4" w:space="0" w:color="auto"/>
              <w:bottom w:val="single" w:sz="4" w:space="0" w:color="auto"/>
            </w:tcBorders>
            <w:shd w:val="clear" w:color="auto" w:fill="F2F2F2" w:themeFill="background1" w:themeFillShade="F2"/>
          </w:tcPr>
          <w:p w14:paraId="0D8B1BEB" w14:textId="77777777" w:rsidR="000B148D" w:rsidRPr="00054570" w:rsidRDefault="000B148D">
            <w:pPr>
              <w:pStyle w:val="Tablebody"/>
              <w:ind w:left="174"/>
            </w:pPr>
            <w:r w:rsidRPr="00054570">
              <w:t>12 months (95% CI)</w:t>
            </w:r>
          </w:p>
        </w:tc>
        <w:tc>
          <w:tcPr>
            <w:tcW w:w="1959" w:type="dxa"/>
            <w:tcBorders>
              <w:top w:val="single" w:sz="4" w:space="0" w:color="auto"/>
              <w:bottom w:val="single" w:sz="4" w:space="0" w:color="auto"/>
            </w:tcBorders>
          </w:tcPr>
          <w:p w14:paraId="2CBAC6E3" w14:textId="718686A0"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146CB501" w14:textId="5D9CA507"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62E71950" w14:textId="77777777">
        <w:tc>
          <w:tcPr>
            <w:tcW w:w="5098" w:type="dxa"/>
            <w:tcBorders>
              <w:top w:val="single" w:sz="4" w:space="0" w:color="auto"/>
              <w:bottom w:val="single" w:sz="4" w:space="0" w:color="auto"/>
            </w:tcBorders>
            <w:shd w:val="clear" w:color="auto" w:fill="F2F2F2" w:themeFill="background1" w:themeFillShade="F2"/>
          </w:tcPr>
          <w:p w14:paraId="2EBDE81F" w14:textId="77777777" w:rsidR="000B148D" w:rsidRPr="00054570" w:rsidRDefault="000B148D">
            <w:pPr>
              <w:pStyle w:val="Tablebody"/>
              <w:keepNext/>
              <w:ind w:left="176"/>
            </w:pPr>
            <w:r w:rsidRPr="00054570">
              <w:t>18 months (95% CI)</w:t>
            </w:r>
          </w:p>
        </w:tc>
        <w:tc>
          <w:tcPr>
            <w:tcW w:w="1959" w:type="dxa"/>
            <w:tcBorders>
              <w:top w:val="single" w:sz="4" w:space="0" w:color="auto"/>
              <w:bottom w:val="single" w:sz="4" w:space="0" w:color="auto"/>
            </w:tcBorders>
          </w:tcPr>
          <w:p w14:paraId="467EBA10" w14:textId="4017BC67"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06B4D8A0" w14:textId="442EB050"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w:t>
            </w:r>
          </w:p>
        </w:tc>
      </w:tr>
      <w:tr w:rsidR="000B148D" w:rsidRPr="00054570" w14:paraId="1060FEEA" w14:textId="77777777">
        <w:tc>
          <w:tcPr>
            <w:tcW w:w="5098" w:type="dxa"/>
            <w:tcBorders>
              <w:top w:val="single" w:sz="4" w:space="0" w:color="auto"/>
            </w:tcBorders>
            <w:shd w:val="clear" w:color="auto" w:fill="F2F2F2" w:themeFill="background1" w:themeFillShade="F2"/>
          </w:tcPr>
          <w:p w14:paraId="56C2EBD3" w14:textId="77777777" w:rsidR="000B148D" w:rsidRPr="00054570" w:rsidRDefault="000B148D">
            <w:pPr>
              <w:pStyle w:val="Tablebody"/>
              <w:keepNext/>
              <w:ind w:left="176"/>
            </w:pPr>
            <w:r w:rsidRPr="00054570">
              <w:t>24 months (95% CI)</w:t>
            </w:r>
          </w:p>
        </w:tc>
        <w:tc>
          <w:tcPr>
            <w:tcW w:w="1959" w:type="dxa"/>
            <w:tcBorders>
              <w:top w:val="single" w:sz="4" w:space="0" w:color="auto"/>
            </w:tcBorders>
          </w:tcPr>
          <w:p w14:paraId="0EDDEEB9" w14:textId="71FC0FD2"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tcBorders>
          </w:tcPr>
          <w:p w14:paraId="731BE65A" w14:textId="5BD86985"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w:t>
            </w:r>
          </w:p>
        </w:tc>
      </w:tr>
    </w:tbl>
    <w:p w14:paraId="741FFFFE" w14:textId="5151D966" w:rsidR="000B148D" w:rsidRPr="00054570" w:rsidRDefault="000B148D" w:rsidP="000B148D">
      <w:pPr>
        <w:pStyle w:val="Footnotes"/>
      </w:pPr>
      <w:r w:rsidRPr="00054570">
        <w:t xml:space="preserve">*Censoring reasons included: </w:t>
      </w:r>
      <w:r w:rsidR="00294FDC" w:rsidRPr="00294FDC">
        <w:rPr>
          <w:color w:val="000000"/>
          <w:highlight w:val="black"/>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sidRPr="00054570">
        <w:t xml:space="preserve">. </w:t>
      </w:r>
      <w:r w:rsidRPr="00054570">
        <w:br/>
      </w:r>
      <w:r w:rsidRPr="00054570">
        <w:rPr>
          <w:rFonts w:cs="Arial"/>
        </w:rPr>
        <w:t>†</w:t>
      </w:r>
      <w:r w:rsidRPr="005C518C">
        <w:t>Median PFS is from the KM analysis</w:t>
      </w:r>
      <w:r w:rsidRPr="0009471E">
        <w:t>. CI for median was computed using the Brookmeyer-Crowley method.</w:t>
      </w:r>
      <w:r w:rsidRPr="00054570">
        <w:t xml:space="preserve"> </w:t>
      </w:r>
      <w:r w:rsidRPr="00054570">
        <w:br/>
      </w:r>
      <w:r w:rsidRPr="00054570">
        <w:rPr>
          <w:rFonts w:cs="Arial"/>
        </w:rPr>
        <w:t>‡</w:t>
      </w:r>
      <w:r w:rsidRPr="00054570">
        <w:rPr>
          <w:rFonts w:cs="Yu Gothic Light"/>
        </w:rPr>
        <w:t>Two</w:t>
      </w:r>
      <w:r w:rsidRPr="00054570">
        <w:t xml:space="preserve">-sided p-value is from the stratified log-rank test; hazard ratio and 95% CI are from the stratified Cox proportional hazards model with stratification factors: HER2 status, number of prior lines of chemotherapy, HR/CDK status, as defined by the IXRS. </w:t>
      </w:r>
      <w:r w:rsidRPr="00054570">
        <w:br/>
      </w:r>
      <w:r w:rsidRPr="0009471E">
        <w:rPr>
          <w:rFonts w:cs="Arial"/>
        </w:rPr>
        <w:t>§</w:t>
      </w:r>
      <w:r w:rsidRPr="0009471E">
        <w:t>Estimate and CI for PFS rate at the specified time point are from the KM analysis.</w:t>
      </w:r>
      <w:r w:rsidRPr="00054570">
        <w:br/>
        <w:t xml:space="preserve">Abbreviations: BICR, blinded independent central review; CI, confidence interval; </w:t>
      </w:r>
      <w:r w:rsidR="00F50DBB">
        <w:t xml:space="preserve">HR-positive, hormone receptor-positive; </w:t>
      </w:r>
      <w:r w:rsidRPr="00054570">
        <w:t xml:space="preserve">PFS, progression-free survival; T-DXd, trastuzumab deruxtecan; TPC, treatment of physician’s choice. </w:t>
      </w:r>
      <w:r w:rsidRPr="00054570">
        <w:br/>
        <w:t>Source: Modi et al., 2022</w:t>
      </w:r>
      <w:r>
        <w:fldChar w:fldCharType="begin"/>
      </w:r>
      <w:r w:rsidR="00CA6345">
        <w:instrText xml:space="preserve"> ADDIN ZOTERO_ITEM CSL_CITATION {"citationID":"ZDESmLns","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Daiichi Sankyo Inc., 2022 (CSR; Data on File).</w:t>
      </w:r>
      <w:r w:rsidRPr="00054570">
        <w:fldChar w:fldCharType="begin"/>
      </w:r>
      <w:r w:rsidR="00CA6345">
        <w:instrText xml:space="preserve"> ADDIN ZOTERO_ITEM CSL_CITATION {"citationID":"NfjGON1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0AAC9AD4" w14:textId="77777777" w:rsidR="000B148D" w:rsidRPr="00054570" w:rsidRDefault="000B148D" w:rsidP="003C648C">
      <w:pPr>
        <w:pStyle w:val="Heading4"/>
      </w:pPr>
      <w:r w:rsidRPr="00054570">
        <w:t>Key secondary efficacy</w:t>
      </w:r>
    </w:p>
    <w:p w14:paraId="1ABC6BB1" w14:textId="77777777" w:rsidR="000B148D" w:rsidRPr="00612D3F" w:rsidRDefault="000B148D" w:rsidP="000B148D">
      <w:pPr>
        <w:pStyle w:val="Heading5"/>
        <w:numPr>
          <w:ilvl w:val="0"/>
          <w:numId w:val="0"/>
        </w:numPr>
        <w:ind w:left="1276" w:hanging="1276"/>
      </w:pPr>
      <w:r w:rsidRPr="00314A60">
        <w:rPr>
          <w:bCs/>
        </w:rPr>
        <w:t xml:space="preserve">Key secondary efficacy </w:t>
      </w:r>
      <w:r w:rsidRPr="0086718D">
        <w:rPr>
          <w:bCs/>
        </w:rPr>
        <w:t>|</w:t>
      </w:r>
      <w:r w:rsidRPr="00612D3F">
        <w:t xml:space="preserve"> PFS by BICR in FAS </w:t>
      </w:r>
    </w:p>
    <w:p w14:paraId="497C3360" w14:textId="412E5934" w:rsidR="000B148D" w:rsidRPr="00054570" w:rsidRDefault="000B148D" w:rsidP="000B148D">
      <w:pPr>
        <w:pStyle w:val="Body"/>
      </w:pPr>
      <w:r w:rsidRPr="00054570">
        <w:t xml:space="preserve">In the FAS at DCO, the median duration of follow-up was </w:t>
      </w:r>
      <w:r w:rsidR="00294FDC" w:rsidRPr="00294FDC">
        <w:rPr>
          <w:color w:val="000000"/>
          <w:highlight w:val="black"/>
        </w:rPr>
        <w:t>xxxx</w:t>
      </w:r>
      <w:r w:rsidRPr="001822FA">
        <w:t xml:space="preserve"> </w:t>
      </w:r>
      <w:r w:rsidRPr="00054570">
        <w:t xml:space="preserve">months and </w:t>
      </w:r>
      <w:r>
        <w:t xml:space="preserve">events of disease progression or death were reported in </w:t>
      </w:r>
      <w:r w:rsidR="00294FDC" w:rsidRPr="00294FDC">
        <w:rPr>
          <w:color w:val="000000"/>
          <w:highlight w:val="black"/>
        </w:rPr>
        <w:t>xxx</w:t>
      </w:r>
      <w:r w:rsidRPr="00054570">
        <w:t xml:space="preserve"> patients (</w:t>
      </w:r>
      <w:r w:rsidR="00294FDC" w:rsidRPr="00294FDC">
        <w:rPr>
          <w:color w:val="000000"/>
          <w:highlight w:val="black"/>
        </w:rPr>
        <w:t>xxxxx</w:t>
      </w:r>
      <w:r w:rsidRPr="00054570">
        <w:t xml:space="preserve">) in the T-DXd arm </w:t>
      </w:r>
      <w:r>
        <w:t xml:space="preserve">and </w:t>
      </w:r>
      <w:r w:rsidR="00294FDC" w:rsidRPr="00294FDC">
        <w:rPr>
          <w:color w:val="000000"/>
          <w:highlight w:val="black"/>
        </w:rPr>
        <w:t>xxx</w:t>
      </w:r>
      <w:r w:rsidRPr="00054570">
        <w:t xml:space="preserve"> patients (</w:t>
      </w:r>
      <w:r w:rsidR="00294FDC" w:rsidRPr="00294FDC">
        <w:rPr>
          <w:color w:val="000000"/>
          <w:highlight w:val="black"/>
        </w:rPr>
        <w:t>xxxxx</w:t>
      </w:r>
      <w:r w:rsidRPr="00054570">
        <w:t>) in the TPC arm (</w:t>
      </w:r>
      <w:r w:rsidRPr="00054570">
        <w:rPr>
          <w:b/>
          <w:bCs/>
        </w:rPr>
        <w:fldChar w:fldCharType="begin"/>
      </w:r>
      <w:r w:rsidRPr="00054570">
        <w:rPr>
          <w:b/>
          <w:bCs/>
        </w:rPr>
        <w:instrText xml:space="preserve"> REF _Ref124249969 \h  \* MERGEFORMAT </w:instrText>
      </w:r>
      <w:r w:rsidRPr="00054570">
        <w:rPr>
          <w:b/>
          <w:bCs/>
        </w:rPr>
      </w:r>
      <w:r w:rsidRPr="00054570">
        <w:rPr>
          <w:b/>
          <w:bCs/>
        </w:rPr>
        <w:fldChar w:fldCharType="separate"/>
      </w:r>
      <w:r w:rsidR="00145F42" w:rsidRPr="00145F42">
        <w:rPr>
          <w:b/>
          <w:bCs/>
        </w:rPr>
        <w:t xml:space="preserve">Figure </w:t>
      </w:r>
      <w:r w:rsidR="00145F42" w:rsidRPr="00145F42">
        <w:rPr>
          <w:b/>
          <w:bCs/>
          <w:noProof/>
        </w:rPr>
        <w:t>12</w:t>
      </w:r>
      <w:r w:rsidRPr="00054570">
        <w:rPr>
          <w:b/>
          <w:bCs/>
        </w:rPr>
        <w:fldChar w:fldCharType="end"/>
      </w:r>
      <w:r w:rsidRPr="00054570">
        <w:rPr>
          <w:b/>
          <w:bCs/>
        </w:rPr>
        <w:t xml:space="preserve">, </w:t>
      </w:r>
      <w:r w:rsidRPr="00054570">
        <w:rPr>
          <w:b/>
          <w:bCs/>
        </w:rPr>
        <w:fldChar w:fldCharType="begin"/>
      </w:r>
      <w:r w:rsidRPr="00054570">
        <w:rPr>
          <w:b/>
          <w:bCs/>
        </w:rPr>
        <w:instrText xml:space="preserve"> REF _Ref124249982 \h  \* MERGEFORMAT </w:instrText>
      </w:r>
      <w:r w:rsidRPr="00054570">
        <w:rPr>
          <w:b/>
          <w:bCs/>
        </w:rPr>
      </w:r>
      <w:r w:rsidRPr="00054570">
        <w:rPr>
          <w:b/>
          <w:bCs/>
        </w:rPr>
        <w:fldChar w:fldCharType="separate"/>
      </w:r>
      <w:r w:rsidR="00145F42" w:rsidRPr="00145F42">
        <w:rPr>
          <w:b/>
          <w:bCs/>
        </w:rPr>
        <w:t xml:space="preserve">Table </w:t>
      </w:r>
      <w:r w:rsidR="00145F42" w:rsidRPr="00145F42">
        <w:rPr>
          <w:b/>
          <w:bCs/>
          <w:noProof/>
        </w:rPr>
        <w:t>18</w:t>
      </w:r>
      <w:r w:rsidRPr="00054570">
        <w:rPr>
          <w:b/>
          <w:bCs/>
        </w:rPr>
        <w:fldChar w:fldCharType="end"/>
      </w:r>
      <w:r w:rsidRPr="00054570">
        <w:t>).</w:t>
      </w:r>
      <w:r w:rsidRPr="00054570">
        <w:fldChar w:fldCharType="begin"/>
      </w:r>
      <w:r w:rsidR="00CA6345">
        <w:instrText xml:space="preserve"> ADDIN ZOTERO_ITEM CSL_CITATION {"citationID":"UQvTGkq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Of these, </w:t>
      </w:r>
      <w:r w:rsidR="00294FDC" w:rsidRPr="00294FDC">
        <w:rPr>
          <w:color w:val="000000"/>
          <w:highlight w:val="black"/>
        </w:rPr>
        <w:t>xxx</w:t>
      </w:r>
      <w:r w:rsidRPr="00314A60">
        <w:rPr>
          <w:u w:val="single"/>
        </w:rPr>
        <w:t xml:space="preserve"> </w:t>
      </w:r>
      <w:r w:rsidRPr="00054570">
        <w:t>(</w:t>
      </w:r>
      <w:r w:rsidR="00294FDC" w:rsidRPr="00294FDC">
        <w:rPr>
          <w:color w:val="000000"/>
          <w:highlight w:val="black"/>
        </w:rPr>
        <w:t>xxxxx</w:t>
      </w:r>
      <w:r w:rsidRPr="00054570">
        <w:t xml:space="preserve">) in the T-DXd arm </w:t>
      </w:r>
      <w:r>
        <w:t xml:space="preserve">and </w:t>
      </w:r>
      <w:r w:rsidR="00294FDC" w:rsidRPr="00294FDC">
        <w:rPr>
          <w:color w:val="000000"/>
          <w:highlight w:val="black"/>
        </w:rPr>
        <w:t>xxx</w:t>
      </w:r>
      <w:r>
        <w:t xml:space="preserve"> (</w:t>
      </w:r>
      <w:r w:rsidR="00294FDC" w:rsidRPr="00294FDC">
        <w:rPr>
          <w:color w:val="000000"/>
          <w:highlight w:val="black"/>
        </w:rPr>
        <w:t>xxxxx</w:t>
      </w:r>
      <w:r>
        <w:t xml:space="preserve">) in the TPC arm </w:t>
      </w:r>
      <w:r w:rsidRPr="00054570">
        <w:t>had disease progression</w:t>
      </w:r>
      <w:r>
        <w:t>.</w:t>
      </w:r>
      <w:r w:rsidRPr="00054570">
        <w:fldChar w:fldCharType="begin"/>
      </w:r>
      <w:r w:rsidR="00CA6345">
        <w:instrText xml:space="preserve"> ADDIN ZOTERO_ITEM CSL_CITATION {"citationID":"kYbzlYe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Death was the recorded PFS event in </w:t>
      </w:r>
      <w:r w:rsidR="00294FDC" w:rsidRPr="00294FDC">
        <w:rPr>
          <w:color w:val="000000"/>
          <w:highlight w:val="black"/>
        </w:rPr>
        <w:t>xx</w:t>
      </w:r>
      <w:r w:rsidRPr="00054570">
        <w:t> patients (</w:t>
      </w:r>
      <w:r w:rsidR="00294FDC" w:rsidRPr="00294FDC">
        <w:rPr>
          <w:color w:val="000000"/>
          <w:highlight w:val="black"/>
        </w:rPr>
        <w:t>xxxx</w:t>
      </w:r>
      <w:r w:rsidRPr="00054570">
        <w:t>) in the T</w:t>
      </w:r>
      <w:r w:rsidRPr="00054570">
        <w:noBreakHyphen/>
        <w:t xml:space="preserve">DXd arm and </w:t>
      </w:r>
      <w:r w:rsidR="00294FDC" w:rsidRPr="00294FDC">
        <w:rPr>
          <w:color w:val="000000"/>
          <w:highlight w:val="black"/>
        </w:rPr>
        <w:t>xx</w:t>
      </w:r>
      <w:r w:rsidRPr="00054570">
        <w:t> patients (</w:t>
      </w:r>
      <w:r w:rsidR="00294FDC" w:rsidRPr="00294FDC">
        <w:rPr>
          <w:color w:val="000000"/>
          <w:highlight w:val="black"/>
        </w:rPr>
        <w:t>xxxx</w:t>
      </w:r>
      <w:r w:rsidRPr="00054570">
        <w:t>) in the TPC arm.</w:t>
      </w:r>
      <w:r w:rsidRPr="00054570">
        <w:fldChar w:fldCharType="begin"/>
      </w:r>
      <w:r w:rsidR="00CA6345">
        <w:instrText xml:space="preserve"> ADDIN ZOTERO_ITEM CSL_CITATION {"citationID":"lbumXS7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3CCBCE0E" w14:textId="507480E7" w:rsidR="000B148D" w:rsidRPr="00054570" w:rsidRDefault="000B148D" w:rsidP="000B148D">
      <w:pPr>
        <w:pStyle w:val="Body"/>
      </w:pPr>
      <w:r w:rsidRPr="00054570">
        <w:lastRenderedPageBreak/>
        <w:t xml:space="preserve">At DCO, </w:t>
      </w:r>
      <w:r w:rsidR="00294FDC" w:rsidRPr="00294FDC">
        <w:rPr>
          <w:color w:val="000000"/>
          <w:highlight w:val="black"/>
        </w:rPr>
        <w:t>xxx</w:t>
      </w:r>
      <w:r w:rsidRPr="00054570">
        <w:t xml:space="preserve"> (</w:t>
      </w:r>
      <w:r w:rsidR="00294FDC" w:rsidRPr="00294FDC">
        <w:rPr>
          <w:color w:val="000000"/>
          <w:highlight w:val="black"/>
        </w:rPr>
        <w:t>xxxxx</w:t>
      </w:r>
      <w:r w:rsidRPr="00054570">
        <w:t xml:space="preserve">) patients in the T-DXd arm and </w:t>
      </w:r>
      <w:r w:rsidR="00294FDC" w:rsidRPr="00294FDC">
        <w:rPr>
          <w:color w:val="000000"/>
          <w:highlight w:val="black"/>
        </w:rPr>
        <w:t>xx</w:t>
      </w:r>
      <w:r w:rsidRPr="00054570">
        <w:t xml:space="preserve"> (</w:t>
      </w:r>
      <w:r w:rsidR="00294FDC" w:rsidRPr="00294FDC">
        <w:rPr>
          <w:color w:val="000000"/>
          <w:highlight w:val="black"/>
        </w:rPr>
        <w:t>xxxxx</w:t>
      </w:r>
      <w:r w:rsidRPr="00054570">
        <w:t>) of patients in the TPC arm were censored.</w:t>
      </w:r>
      <w:r w:rsidRPr="00054570">
        <w:fldChar w:fldCharType="begin"/>
      </w:r>
      <w:r w:rsidR="00CA6345">
        <w:instrText xml:space="preserve"> ADDIN ZOTERO_ITEM CSL_CITATION {"citationID":"vSCKJ9C4","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Of these, </w:t>
      </w:r>
      <w:r w:rsidR="00294FDC" w:rsidRPr="00294FDC">
        <w:rPr>
          <w:color w:val="000000"/>
          <w:highlight w:val="black"/>
        </w:rPr>
        <w:t>xx</w:t>
      </w:r>
      <w:r w:rsidRPr="006D6195">
        <w:t> </w:t>
      </w:r>
      <w:r w:rsidRPr="00054570">
        <w:t>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xxx</w:t>
      </w:r>
      <w:r w:rsidRPr="00054570">
        <w:t> patients (</w:t>
      </w:r>
      <w:r w:rsidR="00294FDC" w:rsidRPr="00294FDC">
        <w:rPr>
          <w:color w:val="000000"/>
          <w:highlight w:val="black"/>
        </w:rPr>
        <w:t>xxxx</w:t>
      </w:r>
      <w:r w:rsidRPr="00054570">
        <w:t>) in the TPC arm were recorded as ongoing without an event.</w:t>
      </w:r>
      <w:r w:rsidRPr="00054570">
        <w:fldChar w:fldCharType="begin"/>
      </w:r>
      <w:r w:rsidR="00CA6345">
        <w:instrText xml:space="preserve"> ADDIN ZOTERO_ITEM CSL_CITATION {"citationID":"hStMz3s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The remaining </w:t>
      </w:r>
      <w:r w:rsidR="00294FDC" w:rsidRPr="00294FDC">
        <w:rPr>
          <w:color w:val="000000"/>
          <w:highlight w:val="black"/>
        </w:rPr>
        <w:t>xx</w:t>
      </w:r>
      <w:r w:rsidRPr="00054570">
        <w:t xml:space="preserve">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w:t>
      </w:r>
      <w:r w:rsidRPr="00054570">
        <w:t> patients (</w:t>
      </w:r>
      <w:r w:rsidR="00294FDC" w:rsidRPr="00294FDC">
        <w:rPr>
          <w:color w:val="000000"/>
          <w:highlight w:val="black"/>
        </w:rPr>
        <w:t>xxxxx</w:t>
      </w:r>
      <w:r w:rsidRPr="00054570">
        <w:t>) in the TPC arm were censored for other reasons</w:t>
      </w:r>
      <w:r>
        <w:t xml:space="preserve"> (</w:t>
      </w:r>
      <w:r w:rsidRPr="00314A60">
        <w:rPr>
          <w:b/>
          <w:bCs/>
        </w:rPr>
        <w:fldChar w:fldCharType="begin"/>
      </w:r>
      <w:r w:rsidRPr="00314A60">
        <w:rPr>
          <w:b/>
          <w:bCs/>
        </w:rPr>
        <w:instrText xml:space="preserve"> REF _Ref124249982 \h </w:instrText>
      </w:r>
      <w:r>
        <w:rPr>
          <w:b/>
          <w:bCs/>
        </w:rPr>
        <w:instrText xml:space="preserve"> \* MERGEFORMAT </w:instrText>
      </w:r>
      <w:r w:rsidRPr="00314A60">
        <w:rPr>
          <w:b/>
          <w:bCs/>
        </w:rPr>
      </w:r>
      <w:r w:rsidRPr="00314A60">
        <w:rPr>
          <w:b/>
          <w:bCs/>
        </w:rPr>
        <w:fldChar w:fldCharType="separate"/>
      </w:r>
      <w:r w:rsidR="00145F42" w:rsidRPr="00145F42">
        <w:rPr>
          <w:b/>
          <w:bCs/>
        </w:rPr>
        <w:t xml:space="preserve">Table </w:t>
      </w:r>
      <w:r w:rsidR="00145F42" w:rsidRPr="00145F42">
        <w:rPr>
          <w:b/>
          <w:bCs/>
          <w:noProof/>
        </w:rPr>
        <w:t>18</w:t>
      </w:r>
      <w:r w:rsidRPr="00314A60">
        <w:rPr>
          <w:b/>
          <w:bCs/>
        </w:rPr>
        <w:fldChar w:fldCharType="end"/>
      </w:r>
      <w:r>
        <w:t>)</w:t>
      </w:r>
      <w:r w:rsidRPr="00054570">
        <w:t>.</w:t>
      </w:r>
      <w:r w:rsidRPr="00054570">
        <w:fldChar w:fldCharType="begin"/>
      </w:r>
      <w:r w:rsidR="00CA6345">
        <w:instrText xml:space="preserve"> ADDIN ZOTERO_ITEM CSL_CITATION {"citationID":"HvEo8Lz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71ACC34D" w14:textId="6B2E2263" w:rsidR="000B148D" w:rsidRDefault="000B148D" w:rsidP="000B148D">
      <w:pPr>
        <w:pStyle w:val="Body"/>
      </w:pPr>
      <w:hyperlink w:anchor="_ENREF_102" w:tooltip="Cortés, 2022 #167" w:history="1">
        <w:r w:rsidRPr="00054570">
          <w:fldChar w:fldCharType="begin"/>
        </w:r>
        <w:r w:rsidRPr="00054570">
          <w:instrText xml:space="preserve"> ADDIN EN.CITE &lt;EndNote&gt;&lt;Cite&gt;&lt;Author&gt;Cortés&lt;/Author&gt;&lt;Year&gt;2022&lt;/Year&gt;&lt;RecNum&gt;167&lt;/RecNum&gt;&lt;DisplayText&gt;&lt;style face="superscript"&gt;102&lt;/style&gt;&lt;/DisplayText&gt;&lt;record&gt;&lt;rec-number&gt;167&lt;/rec-number&gt;&lt;foreign-keys&gt;&lt;key app="EN" db-id="zsraxr2sldvt0herzw7x5028s0efeazsx9r0" timestamp="1648198293"&gt;167&lt;/key&gt;&lt;/foreign-keys&gt;&lt;ref-type name="Journal Article"&gt;17&lt;/ref-type&gt;&lt;contributors&gt;&lt;authors&gt;&lt;author&gt;Cortés, Javier&lt;/author&gt;&lt;author&gt;Kim, Sung-Bae&lt;/author&gt;&lt;author&gt;Chung, Wei-Pang&lt;/author&gt;&lt;author&gt;Im, Seock-Ah&lt;/author&gt;&lt;author&gt;Park, Yeon Hee&lt;/author&gt;&lt;author&gt;Hegg, Roberto&lt;/author&gt;&lt;author&gt;Kim, Min Hwan&lt;/author&gt;&lt;author&gt;Tseng, Ling-Ming&lt;/author&gt;&lt;author&gt;Petry, Vanessa&lt;/author&gt;&lt;author&gt;Chung, Chi-Feng&lt;/author&gt;&lt;author&gt;Iwata, Hiroji&lt;/author&gt;&lt;author&gt;Hamilton, Erika&lt;/author&gt;&lt;author&gt;Curigliano, Giuseppe&lt;/author&gt;&lt;author&gt;Xu, Binghe&lt;/author&gt;&lt;author&gt;Huang, Chiun-Sheng&lt;/author&gt;&lt;author&gt;Kim, Jee Hyun&lt;/author&gt;&lt;author&gt;Chiu, Joanne W. Y.&lt;/author&gt;&lt;author&gt;Pedrini, Jose Luiz&lt;/author&gt;&lt;author&gt;Lee, Caleb&lt;/author&gt;&lt;author&gt;Liu, Yali&lt;/author&gt;&lt;author&gt;Cathcart, Jillian&lt;/author&gt;&lt;author&gt;Bako, Emarjola&lt;/author&gt;&lt;author&gt;Verma, Sunil&lt;/author&gt;&lt;author&gt;Hurvitz, Sara A.&lt;/author&gt;&lt;/authors&gt;&lt;/contributors&gt;&lt;titles&gt;&lt;title&gt;Trastuzumab Deruxtecan versus Trastuzumab Emtansine for Breast Cancer&lt;/title&gt;&lt;secondary-title&gt;New England Journal of Medicine&lt;/secondary-title&gt;&lt;/titles&gt;&lt;periodical&gt;&lt;full-title&gt;New England Journal of Medicine&lt;/full-title&gt;&lt;/periodical&gt;&lt;pages&gt;1143-1154&lt;/pages&gt;&lt;volume&gt;386&lt;/volume&gt;&lt;number&gt;12&lt;/number&gt;&lt;dates&gt;&lt;year&gt;2022&lt;/year&gt;&lt;pub-dates&gt;&lt;date&gt;2022/03/24&lt;/date&gt;&lt;/pub-dates&gt;&lt;/dates&gt;&lt;publisher&gt;Massachusetts Medical Society&lt;/publisher&gt;&lt;isbn&gt;0028-4793&lt;/isbn&gt;&lt;urls&gt;&lt;related-urls&gt;&lt;url&gt;https://doi.org/10.1056/NEJMoa2115022&lt;/url&gt;&lt;/related-urls&gt;&lt;/urls&gt;&lt;electronic-resource-num&gt;10.1056/NEJMoa2115022&lt;/electronic-resource-num&gt;&lt;access-date&gt;2022/03/25&lt;/access-date&gt;&lt;/record&gt;&lt;/Cite&gt;&lt;/EndNote&gt;</w:instrText>
        </w:r>
        <w:r w:rsidRPr="00054570">
          <w:fldChar w:fldCharType="separate"/>
        </w:r>
        <w:r w:rsidRPr="00054570">
          <w:fldChar w:fldCharType="end"/>
        </w:r>
      </w:hyperlink>
      <w:r w:rsidRPr="00054570">
        <w:t>Results in the FAS were consistent with those in the HR-positive cohort</w:t>
      </w:r>
      <w:r>
        <w:t>.</w:t>
      </w:r>
      <w:r w:rsidRPr="00054570">
        <w:t xml:space="preserve"> </w:t>
      </w:r>
      <w:r>
        <w:t xml:space="preserve">T-DXd was associated with a statistically significant 50% lower risk of progression or death compared with TPC </w:t>
      </w:r>
      <w:r w:rsidRPr="00054570">
        <w:t>(HR: 0.50; 95% CI: 0.40, 0.63; p&lt;0.001</w:t>
      </w:r>
      <w:r>
        <w:t>).</w:t>
      </w:r>
      <w:r>
        <w:fldChar w:fldCharType="begin"/>
      </w:r>
      <w:r w:rsidR="00CA6345">
        <w:instrText xml:space="preserve"> ADDIN ZOTERO_ITEM CSL_CITATION {"citationID":"jLWfussG","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Pr="00054570">
        <w:t xml:space="preserve">DESTINY-Breast04 therefore met its </w:t>
      </w:r>
      <w:r>
        <w:t xml:space="preserve">secondary </w:t>
      </w:r>
      <w:r w:rsidRPr="00054570">
        <w:t xml:space="preserve">endpoint of PFS by BICR in the </w:t>
      </w:r>
      <w:r>
        <w:t xml:space="preserve">FAS. </w:t>
      </w:r>
    </w:p>
    <w:p w14:paraId="0BCD6779" w14:textId="5AB21952" w:rsidR="000B148D" w:rsidRPr="00D3095B" w:rsidRDefault="000B148D" w:rsidP="000B148D">
      <w:pPr>
        <w:pStyle w:val="Body"/>
        <w:rPr>
          <w:rFonts w:cs="Arial"/>
          <w:szCs w:val="24"/>
          <w:vertAlign w:val="superscript"/>
        </w:rPr>
      </w:pPr>
      <w:r w:rsidRPr="00054570">
        <w:t>Median PFS by BICR in the FAS was 9.9 months (95% CI: 9.0, 11.3) in the T-DXd arm vs. 5.1 months (95% CI: 4.2, 6.8) in the TPC arm.</w:t>
      </w:r>
      <w:r>
        <w:fldChar w:fldCharType="begin"/>
      </w:r>
      <w:r w:rsidR="00CA6345">
        <w:instrText xml:space="preserve"> ADDIN ZOTERO_ITEM CSL_CITATION {"citationID":"XtUSQiE0","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t 12 months, </w:t>
      </w:r>
      <w:r w:rsidR="00294FDC" w:rsidRPr="00294FDC">
        <w:rPr>
          <w:color w:val="000000"/>
          <w:highlight w:val="black"/>
        </w:rPr>
        <w:t>xxxxx</w:t>
      </w:r>
      <w:r w:rsidRPr="00054570">
        <w:t xml:space="preserve"> </w:t>
      </w:r>
      <w:r>
        <w:t xml:space="preserve">(95% CI: </w:t>
      </w:r>
      <w:r w:rsidR="00294FDC" w:rsidRPr="00294FDC">
        <w:rPr>
          <w:color w:val="000000"/>
          <w:highlight w:val="black"/>
        </w:rPr>
        <w:t>xxxxxxxxxx</w:t>
      </w:r>
      <w:r>
        <w:t xml:space="preserve">) </w:t>
      </w:r>
      <w:r w:rsidRPr="00054570">
        <w:t xml:space="preserve">and </w:t>
      </w:r>
      <w:r w:rsidR="00294FDC" w:rsidRPr="00294FDC">
        <w:rPr>
          <w:color w:val="000000"/>
          <w:highlight w:val="black"/>
        </w:rPr>
        <w:t>xxxxx</w:t>
      </w:r>
      <w:r w:rsidRPr="00054570">
        <w:t xml:space="preserve"> </w:t>
      </w:r>
      <w:r>
        <w:t xml:space="preserve">(95% CI: </w:t>
      </w:r>
      <w:r w:rsidR="00294FDC" w:rsidRPr="00294FDC">
        <w:rPr>
          <w:color w:val="000000"/>
          <w:highlight w:val="black"/>
        </w:rPr>
        <w:t>xxxxxxxxxx</w:t>
      </w:r>
      <w:r>
        <w:t xml:space="preserve">) </w:t>
      </w:r>
      <w:r w:rsidRPr="00054570">
        <w:t>of patients were alive and progression-free in the T</w:t>
      </w:r>
      <w:r w:rsidRPr="00054570">
        <w:noBreakHyphen/>
        <w:t>DXd and TPC arms, respectively</w:t>
      </w:r>
      <w:r>
        <w:t xml:space="preserve"> (</w:t>
      </w:r>
      <w:r w:rsidRPr="00314A60">
        <w:rPr>
          <w:b/>
          <w:bCs/>
        </w:rPr>
        <w:fldChar w:fldCharType="begin"/>
      </w:r>
      <w:r w:rsidRPr="00314A60">
        <w:rPr>
          <w:b/>
          <w:bCs/>
        </w:rPr>
        <w:instrText xml:space="preserve"> REF _Ref124249969 \h </w:instrText>
      </w:r>
      <w:r>
        <w:rPr>
          <w:b/>
          <w:bCs/>
        </w:rPr>
        <w:instrText xml:space="preserve"> \* MERGEFORMAT </w:instrText>
      </w:r>
      <w:r w:rsidRPr="00314A60">
        <w:rPr>
          <w:b/>
          <w:bCs/>
        </w:rPr>
      </w:r>
      <w:r w:rsidRPr="00314A60">
        <w:rPr>
          <w:b/>
          <w:bCs/>
        </w:rPr>
        <w:fldChar w:fldCharType="separate"/>
      </w:r>
      <w:r w:rsidR="00145F42" w:rsidRPr="00145F42">
        <w:rPr>
          <w:b/>
          <w:bCs/>
        </w:rPr>
        <w:t xml:space="preserve">Figure </w:t>
      </w:r>
      <w:r w:rsidR="00145F42" w:rsidRPr="00145F42">
        <w:rPr>
          <w:b/>
          <w:bCs/>
          <w:noProof/>
        </w:rPr>
        <w:t>12</w:t>
      </w:r>
      <w:r w:rsidRPr="00314A60">
        <w:rPr>
          <w:b/>
          <w:bCs/>
        </w:rPr>
        <w:fldChar w:fldCharType="end"/>
      </w:r>
      <w:r>
        <w:t>)</w:t>
      </w:r>
      <w:r w:rsidRPr="00054570">
        <w:t>.</w:t>
      </w:r>
      <w:r>
        <w:fldChar w:fldCharType="begin"/>
      </w:r>
      <w:r w:rsidR="00CA6345">
        <w:instrText xml:space="preserve"> ADDIN ZOTERO_ITEM CSL_CITATION {"citationID":"GufcDVH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054570">
        <w:rPr>
          <w:rFonts w:cs="Arial"/>
          <w:szCs w:val="24"/>
          <w:vertAlign w:val="superscript"/>
        </w:rPr>
        <w:t xml:space="preserve"> </w:t>
      </w:r>
      <w:r w:rsidRPr="00523520">
        <w:t>There was an early and sustained separation of the PFS curves in favour of T-DXd that was maintained throughout the study</w:t>
      </w:r>
      <w:r w:rsidRPr="00054570">
        <w:t xml:space="preserve">. </w:t>
      </w:r>
    </w:p>
    <w:tbl>
      <w:tblPr>
        <w:tblStyle w:val="Figurebox"/>
        <w:tblW w:w="0" w:type="auto"/>
        <w:tblLook w:val="04A0" w:firstRow="1" w:lastRow="0" w:firstColumn="1" w:lastColumn="0" w:noHBand="0" w:noVBand="1"/>
      </w:tblPr>
      <w:tblGrid>
        <w:gridCol w:w="9026"/>
      </w:tblGrid>
      <w:tr w:rsidR="000B148D" w:rsidRPr="00054570" w14:paraId="4B84B0E4" w14:textId="77777777">
        <w:tc>
          <w:tcPr>
            <w:tcW w:w="13892" w:type="dxa"/>
            <w:tcBorders>
              <w:bottom w:val="single" w:sz="4" w:space="0" w:color="auto"/>
            </w:tcBorders>
          </w:tcPr>
          <w:p w14:paraId="6207423B" w14:textId="100A40F3" w:rsidR="000B148D" w:rsidRPr="00054570" w:rsidRDefault="000B148D">
            <w:pPr>
              <w:pStyle w:val="Caption"/>
            </w:pPr>
            <w:bookmarkStart w:id="229" w:name="_Ref124249969"/>
            <w:bookmarkStart w:id="230" w:name="_Toc124447858"/>
            <w:bookmarkStart w:id="231" w:name="_Toc129350938"/>
            <w:r w:rsidRPr="00054570">
              <w:t xml:space="preserve">Figure </w:t>
            </w:r>
            <w:r>
              <w:fldChar w:fldCharType="begin"/>
            </w:r>
            <w:r>
              <w:instrText>SEQ Figure \* ARABIC</w:instrText>
            </w:r>
            <w:r>
              <w:fldChar w:fldCharType="separate"/>
            </w:r>
            <w:r w:rsidR="00145F42">
              <w:rPr>
                <w:noProof/>
              </w:rPr>
              <w:t>12</w:t>
            </w:r>
            <w:r>
              <w:fldChar w:fldCharType="end"/>
            </w:r>
            <w:bookmarkEnd w:id="229"/>
            <w:r w:rsidRPr="00054570">
              <w:t>: DESTINY-Breast04 | Kaplan-Meier of PFS by BICR | FAS</w:t>
            </w:r>
            <w:bookmarkEnd w:id="230"/>
            <w:bookmarkEnd w:id="231"/>
          </w:p>
        </w:tc>
      </w:tr>
      <w:tr w:rsidR="000B148D" w:rsidRPr="00054570" w14:paraId="094CBAA3" w14:textId="77777777">
        <w:tc>
          <w:tcPr>
            <w:tcW w:w="13892" w:type="dxa"/>
            <w:tcBorders>
              <w:top w:val="single" w:sz="4" w:space="0" w:color="auto"/>
              <w:left w:val="single" w:sz="4" w:space="0" w:color="auto"/>
              <w:bottom w:val="single" w:sz="4" w:space="0" w:color="auto"/>
              <w:right w:val="single" w:sz="4" w:space="0" w:color="auto"/>
            </w:tcBorders>
          </w:tcPr>
          <w:p w14:paraId="3C830467" w14:textId="77777777" w:rsidR="000B148D" w:rsidRPr="00054570" w:rsidRDefault="000B148D">
            <w:pPr>
              <w:pStyle w:val="Body"/>
              <w:keepNext/>
              <w:spacing w:before="20" w:after="0"/>
              <w:jc w:val="center"/>
            </w:pPr>
            <w:r w:rsidRPr="00054570">
              <w:rPr>
                <w:noProof/>
              </w:rPr>
              <w:drawing>
                <wp:inline distT="0" distB="0" distL="0" distR="0" wp14:anchorId="0D5CFC7F" wp14:editId="434F59E5">
                  <wp:extent cx="5691541" cy="3600450"/>
                  <wp:effectExtent l="0" t="0" r="4445" b="0"/>
                  <wp:docPr id="7" name="Picture 7"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 line chart&#10;&#10;Description automatically generated"/>
                          <pic:cNvPicPr/>
                        </pic:nvPicPr>
                        <pic:blipFill>
                          <a:blip r:embed="rId24"/>
                          <a:stretch>
                            <a:fillRect/>
                          </a:stretch>
                        </pic:blipFill>
                        <pic:spPr>
                          <a:xfrm>
                            <a:off x="0" y="0"/>
                            <a:ext cx="5694674" cy="3602432"/>
                          </a:xfrm>
                          <a:prstGeom prst="rect">
                            <a:avLst/>
                          </a:prstGeom>
                        </pic:spPr>
                      </pic:pic>
                    </a:graphicData>
                  </a:graphic>
                </wp:inline>
              </w:drawing>
            </w:r>
          </w:p>
        </w:tc>
      </w:tr>
      <w:tr w:rsidR="000B148D" w:rsidRPr="00054570" w14:paraId="356C6586" w14:textId="77777777">
        <w:trPr>
          <w:trHeight w:val="578"/>
        </w:trPr>
        <w:tc>
          <w:tcPr>
            <w:tcW w:w="13892" w:type="dxa"/>
            <w:tcBorders>
              <w:top w:val="single" w:sz="4" w:space="0" w:color="auto"/>
            </w:tcBorders>
          </w:tcPr>
          <w:p w14:paraId="5FA0C32C" w14:textId="31D3BE91" w:rsidR="000B148D" w:rsidRPr="00054570" w:rsidRDefault="000B148D">
            <w:pPr>
              <w:pStyle w:val="Footnotes"/>
            </w:pPr>
            <w:r w:rsidRPr="00054570">
              <w:t xml:space="preserve">Abbreviations: BICR; blinded independent central review; CI, confidence interval; FAS, full analysis set; HR, hazard ratio; PFS, progression-free survival; </w:t>
            </w:r>
            <w:r w:rsidR="007A2618">
              <w:t>T-DXd, trastuzumab deruxtecan, TPC, treatment of physician’s choice.</w:t>
            </w:r>
            <w:r w:rsidRPr="00054570">
              <w:br/>
              <w:t>Source:  Daiichi Sankyo Inc., 2022 (CSR; Data on File).</w:t>
            </w:r>
            <w:r w:rsidRPr="00054570">
              <w:fldChar w:fldCharType="begin"/>
            </w:r>
            <w:r w:rsidR="00CA6345">
              <w:instrText xml:space="preserve"> ADDIN ZOTERO_ITEM CSL_CITATION {"citationID":"9evDQ6Dn","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hyperlink w:anchor="_ENREF_102" w:tooltip="Cortés, 2022 #167" w:history="1">
              <w:r w:rsidRPr="00054570">
                <w:fldChar w:fldCharType="begin"/>
              </w:r>
              <w:r w:rsidRPr="00054570">
                <w:instrText xml:space="preserve"> ADDIN EN.CITE &lt;EndNote&gt;&lt;Cite&gt;&lt;Author&gt;Cortés&lt;/Author&gt;&lt;Year&gt;2022&lt;/Year&gt;&lt;RecNum&gt;167&lt;/RecNum&gt;&lt;DisplayText&gt;&lt;style face="superscript"&gt;102&lt;/style&gt;&lt;/DisplayText&gt;&lt;record&gt;&lt;rec-number&gt;167&lt;/rec-number&gt;&lt;foreign-keys&gt;&lt;key app="EN" db-id="zsraxr2sldvt0herzw7x5028s0efeazsx9r0" timestamp="1648198293"&gt;167&lt;/key&gt;&lt;/foreign-keys&gt;&lt;ref-type name="Journal Article"&gt;17&lt;/ref-type&gt;&lt;contributors&gt;&lt;authors&gt;&lt;author&gt;Cortés, Javier&lt;/author&gt;&lt;author&gt;Kim, Sung-Bae&lt;/author&gt;&lt;author&gt;Chung, Wei-Pang&lt;/author&gt;&lt;author&gt;Im, Seock-Ah&lt;/author&gt;&lt;author&gt;Park, Yeon Hee&lt;/author&gt;&lt;author&gt;Hegg, Roberto&lt;/author&gt;&lt;author&gt;Kim, Min Hwan&lt;/author&gt;&lt;author&gt;Tseng, Ling-Ming&lt;/author&gt;&lt;author&gt;Petry, Vanessa&lt;/author&gt;&lt;author&gt;Chung, Chi-Feng&lt;/author&gt;&lt;author&gt;Iwata, Hiroji&lt;/author&gt;&lt;author&gt;Hamilton, Erika&lt;/author&gt;&lt;author&gt;Curigliano, Giuseppe&lt;/author&gt;&lt;author&gt;Xu, Binghe&lt;/author&gt;&lt;author&gt;Huang, Chiun-Sheng&lt;/author&gt;&lt;author&gt;Kim, Jee Hyun&lt;/author&gt;&lt;author&gt;Chiu, Joanne W. Y.&lt;/author&gt;&lt;author&gt;Pedrini, Jose Luiz&lt;/author&gt;&lt;author&gt;Lee, Caleb&lt;/author&gt;&lt;author&gt;Liu, Yali&lt;/author&gt;&lt;author&gt;Cathcart, Jillian&lt;/author&gt;&lt;author&gt;Bako, Emarjola&lt;/author&gt;&lt;author&gt;Verma, Sunil&lt;/author&gt;&lt;author&gt;Hurvitz, Sara A.&lt;/author&gt;&lt;/authors&gt;&lt;/contributors&gt;&lt;titles&gt;&lt;title&gt;Trastuzumab Deruxtecan versus Trastuzumab Emtansine for Breast Cancer&lt;/title&gt;&lt;secondary-title&gt;New England Journal of Medicine&lt;/secondary-title&gt;&lt;/titles&gt;&lt;periodical&gt;&lt;full-title&gt;New England Journal of Medicine&lt;/full-title&gt;&lt;/periodical&gt;&lt;pages&gt;1143-1154&lt;/pages&gt;&lt;volume&gt;386&lt;/volume&gt;&lt;number&gt;12&lt;/number&gt;&lt;dates&gt;&lt;year&gt;2022&lt;/year&gt;&lt;pub-dates&gt;&lt;date&gt;2022/03/24&lt;/date&gt;&lt;/pub-dates&gt;&lt;/dates&gt;&lt;publisher&gt;Massachusetts Medical Society&lt;/publisher&gt;&lt;isbn&gt;0028-4793&lt;/isbn&gt;&lt;urls&gt;&lt;related-urls&gt;&lt;url&gt;https://doi.org/10.1056/NEJMoa2115022&lt;/url&gt;&lt;/related-urls&gt;&lt;/urls&gt;&lt;electronic-resource-num&gt;10.1056/NEJMoa2115022&lt;/electronic-resource-num&gt;&lt;access-date&gt;2022/03/25&lt;/access-date&gt;&lt;/record&gt;&lt;/Cite&gt;&lt;/EndNote&gt;</w:instrText>
              </w:r>
              <w:r w:rsidRPr="00054570">
                <w:fldChar w:fldCharType="separate"/>
              </w:r>
              <w:r w:rsidRPr="00054570">
                <w:fldChar w:fldCharType="end"/>
              </w:r>
            </w:hyperlink>
          </w:p>
        </w:tc>
      </w:tr>
    </w:tbl>
    <w:p w14:paraId="1A7F86CC" w14:textId="13C452E5" w:rsidR="000B148D" w:rsidRPr="00054570" w:rsidRDefault="000B148D" w:rsidP="000B148D">
      <w:pPr>
        <w:pStyle w:val="Caption"/>
      </w:pPr>
      <w:bookmarkStart w:id="232" w:name="_Ref124249982"/>
      <w:bookmarkStart w:id="233" w:name="_Ref124249978"/>
      <w:bookmarkStart w:id="234" w:name="_Toc124447878"/>
      <w:bookmarkStart w:id="235" w:name="_Toc129350993"/>
      <w:r w:rsidRPr="00054570">
        <w:t xml:space="preserve">Table </w:t>
      </w:r>
      <w:r w:rsidRPr="00054570">
        <w:fldChar w:fldCharType="begin"/>
      </w:r>
      <w:r w:rsidRPr="00054570">
        <w:instrText>SEQ Table \* ARABIC</w:instrText>
      </w:r>
      <w:r w:rsidRPr="00054570">
        <w:fldChar w:fldCharType="separate"/>
      </w:r>
      <w:r w:rsidR="00145F42">
        <w:rPr>
          <w:noProof/>
        </w:rPr>
        <w:t>18</w:t>
      </w:r>
      <w:r w:rsidRPr="00054570">
        <w:fldChar w:fldCharType="end"/>
      </w:r>
      <w:bookmarkEnd w:id="232"/>
      <w:r w:rsidRPr="00054570">
        <w:t>: DESTINY-Breast04 | Analysis of PFS by BICR | FAS</w:t>
      </w:r>
      <w:bookmarkEnd w:id="233"/>
      <w:bookmarkEnd w:id="234"/>
      <w:bookmarkEnd w:id="235"/>
    </w:p>
    <w:tbl>
      <w:tblPr>
        <w:tblStyle w:val="Generaltable"/>
        <w:tblW w:w="0" w:type="auto"/>
        <w:tblLook w:val="04A0" w:firstRow="1" w:lastRow="0" w:firstColumn="1" w:lastColumn="0" w:noHBand="0" w:noVBand="1"/>
      </w:tblPr>
      <w:tblGrid>
        <w:gridCol w:w="4984"/>
        <w:gridCol w:w="2016"/>
        <w:gridCol w:w="2016"/>
      </w:tblGrid>
      <w:tr w:rsidR="000B148D" w:rsidRPr="00054570" w14:paraId="3B7E6D83" w14:textId="77777777">
        <w:trPr>
          <w:cnfStyle w:val="100000000000" w:firstRow="1" w:lastRow="0" w:firstColumn="0" w:lastColumn="0" w:oddVBand="0" w:evenVBand="0" w:oddHBand="0" w:evenHBand="0" w:firstRowFirstColumn="0" w:firstRowLastColumn="0" w:lastRowFirstColumn="0" w:lastRowLastColumn="0"/>
          <w:tblHeader/>
        </w:trPr>
        <w:tc>
          <w:tcPr>
            <w:tcW w:w="5098" w:type="dxa"/>
            <w:tcBorders>
              <w:bottom w:val="single" w:sz="4" w:space="0" w:color="auto"/>
            </w:tcBorders>
            <w:shd w:val="clear" w:color="auto" w:fill="F2F2F2" w:themeFill="background1" w:themeFillShade="F2"/>
          </w:tcPr>
          <w:p w14:paraId="2962EDAB" w14:textId="77777777" w:rsidR="000B148D" w:rsidRPr="00054570" w:rsidRDefault="000B148D">
            <w:pPr>
              <w:pStyle w:val="Tableheading"/>
            </w:pPr>
          </w:p>
        </w:tc>
        <w:tc>
          <w:tcPr>
            <w:tcW w:w="1959" w:type="dxa"/>
            <w:tcBorders>
              <w:bottom w:val="single" w:sz="4" w:space="0" w:color="auto"/>
            </w:tcBorders>
            <w:shd w:val="clear" w:color="auto" w:fill="F2F2F2" w:themeFill="background1" w:themeFillShade="F2"/>
          </w:tcPr>
          <w:p w14:paraId="53447D61" w14:textId="77777777" w:rsidR="000B148D" w:rsidRPr="00054570" w:rsidRDefault="000B148D">
            <w:pPr>
              <w:pStyle w:val="Tableheading"/>
              <w:jc w:val="center"/>
              <w:rPr>
                <w:rFonts w:cs="Arial"/>
              </w:rPr>
            </w:pPr>
            <w:r w:rsidRPr="00054570">
              <w:rPr>
                <w:rFonts w:cs="Arial"/>
              </w:rPr>
              <w:t>T-DXd</w:t>
            </w:r>
            <w:r w:rsidRPr="00054570">
              <w:rPr>
                <w:rFonts w:cs="Arial"/>
              </w:rPr>
              <w:br/>
              <w:t>(</w:t>
            </w:r>
            <w:r>
              <w:rPr>
                <w:rFonts w:cs="Arial"/>
              </w:rPr>
              <w:t>N=</w:t>
            </w:r>
            <w:r w:rsidRPr="00054570">
              <w:rPr>
                <w:rFonts w:cs="Arial"/>
              </w:rPr>
              <w:t>373)</w:t>
            </w:r>
          </w:p>
        </w:tc>
        <w:tc>
          <w:tcPr>
            <w:tcW w:w="1959" w:type="dxa"/>
            <w:tcBorders>
              <w:bottom w:val="single" w:sz="4" w:space="0" w:color="auto"/>
            </w:tcBorders>
            <w:shd w:val="clear" w:color="auto" w:fill="F2F2F2" w:themeFill="background1" w:themeFillShade="F2"/>
          </w:tcPr>
          <w:p w14:paraId="058ADE4A" w14:textId="77777777" w:rsidR="000B148D" w:rsidRPr="00054570" w:rsidRDefault="000B148D">
            <w:pPr>
              <w:pStyle w:val="Tableheading"/>
              <w:jc w:val="center"/>
              <w:rPr>
                <w:rFonts w:cs="Arial"/>
              </w:rPr>
            </w:pPr>
            <w:r w:rsidRPr="00054570">
              <w:rPr>
                <w:rFonts w:cs="Arial"/>
              </w:rPr>
              <w:t>TPC</w:t>
            </w:r>
            <w:r w:rsidRPr="00054570">
              <w:rPr>
                <w:rFonts w:cs="Arial"/>
              </w:rPr>
              <w:br/>
              <w:t>(</w:t>
            </w:r>
            <w:r>
              <w:rPr>
                <w:rFonts w:cs="Arial"/>
              </w:rPr>
              <w:t>N=</w:t>
            </w:r>
            <w:r w:rsidRPr="00054570">
              <w:rPr>
                <w:rFonts w:cs="Arial"/>
              </w:rPr>
              <w:t>184)</w:t>
            </w:r>
          </w:p>
        </w:tc>
      </w:tr>
      <w:tr w:rsidR="000B148D" w:rsidRPr="00054570" w14:paraId="6F65F5A7" w14:textId="77777777">
        <w:tc>
          <w:tcPr>
            <w:tcW w:w="5098" w:type="dxa"/>
            <w:tcBorders>
              <w:bottom w:val="single" w:sz="4" w:space="0" w:color="auto"/>
            </w:tcBorders>
            <w:shd w:val="clear" w:color="auto" w:fill="F2F2F2" w:themeFill="background1" w:themeFillShade="F2"/>
          </w:tcPr>
          <w:p w14:paraId="7C3C1001" w14:textId="77777777" w:rsidR="000B148D" w:rsidRPr="00054570" w:rsidRDefault="000B148D">
            <w:pPr>
              <w:pStyle w:val="Tablebody"/>
              <w:keepNext/>
            </w:pPr>
            <w:r w:rsidRPr="00054570">
              <w:t>Subjects with events, n (%)</w:t>
            </w:r>
          </w:p>
        </w:tc>
        <w:tc>
          <w:tcPr>
            <w:tcW w:w="1959" w:type="dxa"/>
            <w:tcBorders>
              <w:bottom w:val="single" w:sz="4" w:space="0" w:color="auto"/>
            </w:tcBorders>
          </w:tcPr>
          <w:p w14:paraId="273EF944" w14:textId="096F96E5"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bottom w:val="single" w:sz="4" w:space="0" w:color="auto"/>
            </w:tcBorders>
          </w:tcPr>
          <w:p w14:paraId="35ED65C5" w14:textId="2A16ACD4"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r>
      <w:tr w:rsidR="000B148D" w:rsidRPr="00054570" w14:paraId="543B9EC3" w14:textId="77777777">
        <w:tc>
          <w:tcPr>
            <w:tcW w:w="5098" w:type="dxa"/>
            <w:tcBorders>
              <w:top w:val="single" w:sz="4" w:space="0" w:color="auto"/>
              <w:bottom w:val="single" w:sz="4" w:space="0" w:color="auto"/>
            </w:tcBorders>
            <w:shd w:val="clear" w:color="auto" w:fill="F2F2F2" w:themeFill="background1" w:themeFillShade="F2"/>
          </w:tcPr>
          <w:p w14:paraId="358E05A0" w14:textId="77777777" w:rsidR="000B148D" w:rsidRPr="00054570" w:rsidRDefault="000B148D">
            <w:pPr>
              <w:pStyle w:val="Tablebody"/>
              <w:ind w:left="174"/>
            </w:pPr>
            <w:r w:rsidRPr="00054570">
              <w:t>Progressive disease</w:t>
            </w:r>
          </w:p>
        </w:tc>
        <w:tc>
          <w:tcPr>
            <w:tcW w:w="1959" w:type="dxa"/>
            <w:tcBorders>
              <w:top w:val="single" w:sz="4" w:space="0" w:color="auto"/>
              <w:bottom w:val="single" w:sz="4" w:space="0" w:color="auto"/>
            </w:tcBorders>
          </w:tcPr>
          <w:p w14:paraId="247A8BA4" w14:textId="35BFDF52"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top w:val="single" w:sz="4" w:space="0" w:color="auto"/>
              <w:bottom w:val="single" w:sz="4" w:space="0" w:color="auto"/>
            </w:tcBorders>
          </w:tcPr>
          <w:p w14:paraId="0C4BD51E" w14:textId="671E6A0F"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r>
      <w:tr w:rsidR="000B148D" w:rsidRPr="00054570" w14:paraId="68C32028" w14:textId="77777777">
        <w:tc>
          <w:tcPr>
            <w:tcW w:w="5098" w:type="dxa"/>
            <w:tcBorders>
              <w:top w:val="single" w:sz="4" w:space="0" w:color="auto"/>
              <w:bottom w:val="single" w:sz="4" w:space="0" w:color="auto"/>
            </w:tcBorders>
            <w:shd w:val="clear" w:color="auto" w:fill="F2F2F2" w:themeFill="background1" w:themeFillShade="F2"/>
          </w:tcPr>
          <w:p w14:paraId="0E4687E5" w14:textId="77777777" w:rsidR="000B148D" w:rsidRPr="00054570" w:rsidRDefault="000B148D">
            <w:pPr>
              <w:pStyle w:val="Tablebody"/>
              <w:ind w:left="174"/>
            </w:pPr>
            <w:r w:rsidRPr="00054570">
              <w:lastRenderedPageBreak/>
              <w:t>Death</w:t>
            </w:r>
          </w:p>
        </w:tc>
        <w:tc>
          <w:tcPr>
            <w:tcW w:w="1959" w:type="dxa"/>
            <w:tcBorders>
              <w:top w:val="single" w:sz="4" w:space="0" w:color="auto"/>
              <w:bottom w:val="single" w:sz="4" w:space="0" w:color="auto"/>
            </w:tcBorders>
          </w:tcPr>
          <w:p w14:paraId="42D802A1" w14:textId="32FC430D"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w:t>
            </w:r>
          </w:p>
        </w:tc>
        <w:tc>
          <w:tcPr>
            <w:tcW w:w="1959" w:type="dxa"/>
            <w:tcBorders>
              <w:top w:val="single" w:sz="4" w:space="0" w:color="auto"/>
              <w:bottom w:val="single" w:sz="4" w:space="0" w:color="auto"/>
            </w:tcBorders>
          </w:tcPr>
          <w:p w14:paraId="73E9BB4B" w14:textId="60BA465E"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w:t>
            </w:r>
          </w:p>
        </w:tc>
      </w:tr>
      <w:tr w:rsidR="000B148D" w:rsidRPr="00054570" w14:paraId="02B0355A" w14:textId="77777777">
        <w:tc>
          <w:tcPr>
            <w:tcW w:w="5098" w:type="dxa"/>
            <w:tcBorders>
              <w:top w:val="single" w:sz="4" w:space="0" w:color="auto"/>
              <w:bottom w:val="single" w:sz="4" w:space="0" w:color="auto"/>
            </w:tcBorders>
            <w:shd w:val="clear" w:color="auto" w:fill="F2F2F2" w:themeFill="background1" w:themeFillShade="F2"/>
          </w:tcPr>
          <w:p w14:paraId="20B59EBC" w14:textId="77777777" w:rsidR="000B148D" w:rsidRPr="00054570" w:rsidRDefault="000B148D">
            <w:pPr>
              <w:pStyle w:val="Tablebody"/>
              <w:keepNext/>
            </w:pPr>
            <w:r w:rsidRPr="00054570">
              <w:t>Subjects without events (censored), n (%)</w:t>
            </w:r>
          </w:p>
        </w:tc>
        <w:tc>
          <w:tcPr>
            <w:tcW w:w="1959" w:type="dxa"/>
            <w:tcBorders>
              <w:top w:val="single" w:sz="4" w:space="0" w:color="auto"/>
              <w:bottom w:val="single" w:sz="4" w:space="0" w:color="auto"/>
            </w:tcBorders>
          </w:tcPr>
          <w:p w14:paraId="729763F7" w14:textId="277B2C87"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w:t>
            </w:r>
          </w:p>
        </w:tc>
        <w:tc>
          <w:tcPr>
            <w:tcW w:w="1959" w:type="dxa"/>
            <w:tcBorders>
              <w:top w:val="single" w:sz="4" w:space="0" w:color="auto"/>
              <w:bottom w:val="single" w:sz="4" w:space="0" w:color="auto"/>
            </w:tcBorders>
          </w:tcPr>
          <w:p w14:paraId="34E2FA7C" w14:textId="2267FF42"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w:t>
            </w:r>
          </w:p>
        </w:tc>
      </w:tr>
      <w:tr w:rsidR="000B148D" w:rsidRPr="00054570" w14:paraId="18E5867F" w14:textId="77777777">
        <w:tc>
          <w:tcPr>
            <w:tcW w:w="5098" w:type="dxa"/>
            <w:tcBorders>
              <w:top w:val="single" w:sz="4" w:space="0" w:color="auto"/>
              <w:bottom w:val="single" w:sz="4" w:space="0" w:color="auto"/>
            </w:tcBorders>
            <w:shd w:val="clear" w:color="auto" w:fill="F2F2F2" w:themeFill="background1" w:themeFillShade="F2"/>
          </w:tcPr>
          <w:p w14:paraId="3CFB6A0E" w14:textId="77777777" w:rsidR="000B148D" w:rsidRPr="00054570" w:rsidRDefault="000B148D">
            <w:pPr>
              <w:pStyle w:val="Tablebody"/>
              <w:ind w:left="174"/>
            </w:pPr>
            <w:r w:rsidRPr="00054570">
              <w:t>Ongoing without event</w:t>
            </w:r>
          </w:p>
        </w:tc>
        <w:tc>
          <w:tcPr>
            <w:tcW w:w="1959" w:type="dxa"/>
            <w:tcBorders>
              <w:top w:val="single" w:sz="4" w:space="0" w:color="auto"/>
              <w:bottom w:val="single" w:sz="4" w:space="0" w:color="auto"/>
            </w:tcBorders>
          </w:tcPr>
          <w:p w14:paraId="142062F3" w14:textId="5BDD60D3"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w:t>
            </w:r>
          </w:p>
        </w:tc>
        <w:tc>
          <w:tcPr>
            <w:tcW w:w="1959" w:type="dxa"/>
            <w:tcBorders>
              <w:top w:val="single" w:sz="4" w:space="0" w:color="auto"/>
              <w:bottom w:val="single" w:sz="4" w:space="0" w:color="auto"/>
            </w:tcBorders>
          </w:tcPr>
          <w:p w14:paraId="3980AFD0" w14:textId="464E99DB"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w:t>
            </w:r>
          </w:p>
        </w:tc>
      </w:tr>
      <w:tr w:rsidR="000B148D" w:rsidRPr="00054570" w14:paraId="0C4E1A9A" w14:textId="77777777">
        <w:tc>
          <w:tcPr>
            <w:tcW w:w="5098" w:type="dxa"/>
            <w:tcBorders>
              <w:top w:val="single" w:sz="4" w:space="0" w:color="auto"/>
              <w:bottom w:val="single" w:sz="4" w:space="0" w:color="auto"/>
            </w:tcBorders>
            <w:shd w:val="clear" w:color="auto" w:fill="F2F2F2" w:themeFill="background1" w:themeFillShade="F2"/>
          </w:tcPr>
          <w:p w14:paraId="38657800" w14:textId="77777777" w:rsidR="000B148D" w:rsidRPr="00054570" w:rsidRDefault="000B148D">
            <w:pPr>
              <w:pStyle w:val="Tablebody"/>
              <w:ind w:left="174"/>
            </w:pPr>
            <w:r w:rsidRPr="00054570">
              <w:t>Other reason</w:t>
            </w:r>
            <w:r w:rsidRPr="00054570">
              <w:rPr>
                <w:vertAlign w:val="superscript"/>
              </w:rPr>
              <w:t>*</w:t>
            </w:r>
          </w:p>
        </w:tc>
        <w:tc>
          <w:tcPr>
            <w:tcW w:w="1959" w:type="dxa"/>
            <w:tcBorders>
              <w:top w:val="single" w:sz="4" w:space="0" w:color="auto"/>
              <w:bottom w:val="single" w:sz="4" w:space="0" w:color="auto"/>
            </w:tcBorders>
          </w:tcPr>
          <w:p w14:paraId="27B964E1" w14:textId="25EE01A4" w:rsidR="000B148D" w:rsidRPr="00294FDC" w:rsidRDefault="00294FDC">
            <w:pPr>
              <w:pStyle w:val="Tablebody"/>
              <w:jc w:val="center"/>
              <w:rPr>
                <w:rFonts w:cs="Arial"/>
                <w:color w:val="000000"/>
                <w:highlight w:val="black"/>
              </w:rPr>
            </w:pPr>
            <w:r w:rsidRPr="00294FDC">
              <w:rPr>
                <w:rFonts w:cs="Arial"/>
                <w:color w:val="000000"/>
                <w:highlight w:val="black"/>
              </w:rPr>
              <w:t>xxxxxxxxx</w:t>
            </w:r>
          </w:p>
        </w:tc>
        <w:tc>
          <w:tcPr>
            <w:tcW w:w="1959" w:type="dxa"/>
            <w:tcBorders>
              <w:top w:val="single" w:sz="4" w:space="0" w:color="auto"/>
              <w:bottom w:val="single" w:sz="4" w:space="0" w:color="auto"/>
            </w:tcBorders>
          </w:tcPr>
          <w:p w14:paraId="0E5FCD27" w14:textId="3E99F4EE" w:rsidR="000B148D" w:rsidRPr="00294FDC" w:rsidRDefault="00294FDC">
            <w:pPr>
              <w:pStyle w:val="Tablebody"/>
              <w:jc w:val="center"/>
              <w:rPr>
                <w:rFonts w:cs="Arial"/>
                <w:color w:val="000000"/>
                <w:highlight w:val="black"/>
              </w:rPr>
            </w:pPr>
            <w:r w:rsidRPr="00294FDC">
              <w:rPr>
                <w:rFonts w:cs="Arial"/>
                <w:color w:val="000000"/>
                <w:highlight w:val="black"/>
              </w:rPr>
              <w:t>xxxxxxxxx</w:t>
            </w:r>
          </w:p>
        </w:tc>
      </w:tr>
      <w:tr w:rsidR="000B148D" w:rsidRPr="00054570" w14:paraId="051AFB99" w14:textId="77777777">
        <w:tc>
          <w:tcPr>
            <w:tcW w:w="5098" w:type="dxa"/>
            <w:tcBorders>
              <w:bottom w:val="single" w:sz="4" w:space="0" w:color="auto"/>
            </w:tcBorders>
            <w:shd w:val="clear" w:color="auto" w:fill="F2F2F2" w:themeFill="background1" w:themeFillShade="F2"/>
          </w:tcPr>
          <w:p w14:paraId="2B5F39B9" w14:textId="77777777" w:rsidR="000B148D" w:rsidRPr="00054570" w:rsidRDefault="000B148D">
            <w:pPr>
              <w:pStyle w:val="Tablebody"/>
              <w:keepNext/>
            </w:pPr>
            <w:r w:rsidRPr="00054570">
              <w:t>Median PFS, months</w:t>
            </w:r>
            <w:r w:rsidRPr="00054570">
              <w:rPr>
                <w:rFonts w:cs="Arial"/>
                <w:vertAlign w:val="superscript"/>
              </w:rPr>
              <w:t>†</w:t>
            </w:r>
          </w:p>
        </w:tc>
        <w:tc>
          <w:tcPr>
            <w:tcW w:w="1959" w:type="dxa"/>
            <w:tcBorders>
              <w:bottom w:val="single" w:sz="4" w:space="0" w:color="auto"/>
            </w:tcBorders>
          </w:tcPr>
          <w:p w14:paraId="7F363563" w14:textId="77777777" w:rsidR="000B148D" w:rsidRPr="00054570" w:rsidRDefault="000B148D">
            <w:pPr>
              <w:pStyle w:val="Tablebody"/>
              <w:jc w:val="center"/>
              <w:rPr>
                <w:rFonts w:cs="Arial"/>
              </w:rPr>
            </w:pPr>
            <w:r w:rsidRPr="00054570">
              <w:rPr>
                <w:rFonts w:eastAsia="Times New Roman" w:cs="Arial"/>
              </w:rPr>
              <w:t xml:space="preserve">9.9 </w:t>
            </w:r>
          </w:p>
        </w:tc>
        <w:tc>
          <w:tcPr>
            <w:tcW w:w="1959" w:type="dxa"/>
            <w:tcBorders>
              <w:bottom w:val="single" w:sz="4" w:space="0" w:color="auto"/>
            </w:tcBorders>
          </w:tcPr>
          <w:p w14:paraId="5DAB063B" w14:textId="77777777" w:rsidR="000B148D" w:rsidRPr="00054570" w:rsidRDefault="000B148D">
            <w:pPr>
              <w:pStyle w:val="Tablebody"/>
              <w:jc w:val="center"/>
              <w:rPr>
                <w:rFonts w:cs="Arial"/>
              </w:rPr>
            </w:pPr>
            <w:r w:rsidRPr="00054570">
              <w:rPr>
                <w:rFonts w:eastAsia="Times New Roman" w:cs="Arial"/>
              </w:rPr>
              <w:t xml:space="preserve">5.1 </w:t>
            </w:r>
          </w:p>
        </w:tc>
      </w:tr>
      <w:tr w:rsidR="000B148D" w:rsidRPr="00054570" w14:paraId="005AA247" w14:textId="77777777">
        <w:tc>
          <w:tcPr>
            <w:tcW w:w="5098" w:type="dxa"/>
            <w:tcBorders>
              <w:top w:val="single" w:sz="4" w:space="0" w:color="auto"/>
              <w:bottom w:val="single" w:sz="4" w:space="0" w:color="auto"/>
            </w:tcBorders>
            <w:shd w:val="clear" w:color="auto" w:fill="F2F2F2" w:themeFill="background1" w:themeFillShade="F2"/>
          </w:tcPr>
          <w:p w14:paraId="7732E137" w14:textId="77777777" w:rsidR="000B148D" w:rsidRPr="00054570" w:rsidRDefault="000B148D">
            <w:pPr>
              <w:pStyle w:val="Tablebody"/>
              <w:ind w:left="174"/>
            </w:pPr>
            <w:r w:rsidRPr="00054570">
              <w:t>(95% CI)</w:t>
            </w:r>
            <w:r w:rsidRPr="00054570">
              <w:rPr>
                <w:rFonts w:cs="Yu Gothic Light"/>
                <w:vertAlign w:val="superscript"/>
              </w:rPr>
              <w:t>†</w:t>
            </w:r>
          </w:p>
        </w:tc>
        <w:tc>
          <w:tcPr>
            <w:tcW w:w="1959" w:type="dxa"/>
            <w:tcBorders>
              <w:top w:val="single" w:sz="4" w:space="0" w:color="auto"/>
              <w:bottom w:val="single" w:sz="4" w:space="0" w:color="auto"/>
            </w:tcBorders>
          </w:tcPr>
          <w:p w14:paraId="75F6E381" w14:textId="77777777" w:rsidR="000B148D" w:rsidRPr="00054570" w:rsidRDefault="000B148D">
            <w:pPr>
              <w:pStyle w:val="Tablebody"/>
              <w:jc w:val="center"/>
              <w:rPr>
                <w:rFonts w:cs="Arial"/>
              </w:rPr>
            </w:pPr>
            <w:r w:rsidRPr="00054570">
              <w:rPr>
                <w:rFonts w:eastAsia="Times New Roman" w:cs="Arial"/>
              </w:rPr>
              <w:t xml:space="preserve">(9.0, 11.3) </w:t>
            </w:r>
          </w:p>
        </w:tc>
        <w:tc>
          <w:tcPr>
            <w:tcW w:w="1959" w:type="dxa"/>
            <w:tcBorders>
              <w:top w:val="single" w:sz="4" w:space="0" w:color="auto"/>
              <w:bottom w:val="single" w:sz="4" w:space="0" w:color="auto"/>
            </w:tcBorders>
          </w:tcPr>
          <w:p w14:paraId="1B82B4B1" w14:textId="77777777" w:rsidR="000B148D" w:rsidRPr="00054570" w:rsidRDefault="000B148D">
            <w:pPr>
              <w:pStyle w:val="Tablebody"/>
              <w:jc w:val="center"/>
              <w:rPr>
                <w:rFonts w:cs="Arial"/>
              </w:rPr>
            </w:pPr>
            <w:r w:rsidRPr="00054570">
              <w:rPr>
                <w:rFonts w:eastAsia="Times New Roman" w:cs="Arial"/>
              </w:rPr>
              <w:t xml:space="preserve">(4.2, 6.8) </w:t>
            </w:r>
          </w:p>
        </w:tc>
      </w:tr>
      <w:tr w:rsidR="000B148D" w:rsidRPr="00054570" w14:paraId="481DA30A" w14:textId="77777777">
        <w:tc>
          <w:tcPr>
            <w:tcW w:w="5098" w:type="dxa"/>
            <w:tcBorders>
              <w:top w:val="single" w:sz="4" w:space="0" w:color="auto"/>
              <w:bottom w:val="single" w:sz="4" w:space="0" w:color="auto"/>
            </w:tcBorders>
            <w:shd w:val="clear" w:color="auto" w:fill="F2F2F2" w:themeFill="background1" w:themeFillShade="F2"/>
          </w:tcPr>
          <w:p w14:paraId="30102535" w14:textId="77777777" w:rsidR="000B148D" w:rsidRPr="00054570" w:rsidRDefault="000B148D">
            <w:pPr>
              <w:pStyle w:val="Tablebody"/>
              <w:ind w:left="174"/>
            </w:pPr>
            <w:r w:rsidRPr="00054570">
              <w:t>Stratified Cox hazard ratio</w:t>
            </w:r>
            <w:r w:rsidRPr="00054570">
              <w:rPr>
                <w:rFonts w:cs="Arial"/>
                <w:vertAlign w:val="superscript"/>
              </w:rPr>
              <w:t>‡</w:t>
            </w:r>
          </w:p>
        </w:tc>
        <w:tc>
          <w:tcPr>
            <w:tcW w:w="3918" w:type="dxa"/>
            <w:gridSpan w:val="2"/>
            <w:tcBorders>
              <w:top w:val="single" w:sz="4" w:space="0" w:color="auto"/>
              <w:bottom w:val="single" w:sz="4" w:space="0" w:color="auto"/>
            </w:tcBorders>
          </w:tcPr>
          <w:p w14:paraId="76702A8F" w14:textId="77777777" w:rsidR="000B148D" w:rsidRPr="00054570" w:rsidRDefault="000B148D">
            <w:pPr>
              <w:pStyle w:val="Tablebody"/>
              <w:jc w:val="center"/>
              <w:rPr>
                <w:rFonts w:cs="Arial"/>
              </w:rPr>
            </w:pPr>
            <w:r w:rsidRPr="00054570">
              <w:rPr>
                <w:rFonts w:eastAsia="Times New Roman" w:cs="Arial"/>
              </w:rPr>
              <w:t xml:space="preserve">0.5014 </w:t>
            </w:r>
          </w:p>
        </w:tc>
      </w:tr>
      <w:tr w:rsidR="000B148D" w:rsidRPr="00054570" w14:paraId="335A50E1" w14:textId="77777777">
        <w:tc>
          <w:tcPr>
            <w:tcW w:w="5098" w:type="dxa"/>
            <w:tcBorders>
              <w:top w:val="single" w:sz="4" w:space="0" w:color="auto"/>
              <w:bottom w:val="single" w:sz="4" w:space="0" w:color="auto"/>
            </w:tcBorders>
            <w:shd w:val="clear" w:color="auto" w:fill="F2F2F2" w:themeFill="background1" w:themeFillShade="F2"/>
          </w:tcPr>
          <w:p w14:paraId="34049079" w14:textId="77777777" w:rsidR="000B148D" w:rsidRPr="00054570" w:rsidRDefault="000B148D">
            <w:pPr>
              <w:pStyle w:val="Tablebody"/>
              <w:ind w:left="316"/>
            </w:pPr>
            <w:r w:rsidRPr="00054570">
              <w:t>(95% CI)</w:t>
            </w:r>
            <w:r w:rsidRPr="00054570">
              <w:rPr>
                <w:rFonts w:cs="Arial"/>
                <w:vertAlign w:val="superscript"/>
              </w:rPr>
              <w:t>§</w:t>
            </w:r>
          </w:p>
        </w:tc>
        <w:tc>
          <w:tcPr>
            <w:tcW w:w="3918" w:type="dxa"/>
            <w:gridSpan w:val="2"/>
            <w:tcBorders>
              <w:top w:val="single" w:sz="4" w:space="0" w:color="auto"/>
              <w:bottom w:val="single" w:sz="4" w:space="0" w:color="auto"/>
            </w:tcBorders>
          </w:tcPr>
          <w:p w14:paraId="2E2743A1" w14:textId="77777777" w:rsidR="000B148D" w:rsidRPr="00054570" w:rsidRDefault="000B148D">
            <w:pPr>
              <w:pStyle w:val="Tablebody"/>
              <w:jc w:val="center"/>
              <w:rPr>
                <w:rFonts w:cs="Arial"/>
              </w:rPr>
            </w:pPr>
            <w:r w:rsidRPr="00054570">
              <w:rPr>
                <w:rFonts w:eastAsia="Times New Roman" w:cs="Arial"/>
              </w:rPr>
              <w:t xml:space="preserve">(0.4013, 0.6265) </w:t>
            </w:r>
          </w:p>
        </w:tc>
      </w:tr>
      <w:tr w:rsidR="000B148D" w:rsidRPr="00054570" w14:paraId="4AEC9106" w14:textId="77777777">
        <w:tc>
          <w:tcPr>
            <w:tcW w:w="5098" w:type="dxa"/>
            <w:tcBorders>
              <w:top w:val="single" w:sz="4" w:space="0" w:color="auto"/>
              <w:bottom w:val="single" w:sz="4" w:space="0" w:color="auto"/>
            </w:tcBorders>
            <w:shd w:val="clear" w:color="auto" w:fill="F2F2F2" w:themeFill="background1" w:themeFillShade="F2"/>
          </w:tcPr>
          <w:p w14:paraId="2ADD95F7" w14:textId="77777777" w:rsidR="000B148D" w:rsidRPr="00054570" w:rsidRDefault="000B148D">
            <w:pPr>
              <w:pStyle w:val="Tablebody"/>
              <w:ind w:left="316"/>
            </w:pPr>
            <w:r w:rsidRPr="00054570">
              <w:t>Stratified log-rank p-value</w:t>
            </w:r>
          </w:p>
        </w:tc>
        <w:tc>
          <w:tcPr>
            <w:tcW w:w="3918" w:type="dxa"/>
            <w:gridSpan w:val="2"/>
            <w:tcBorders>
              <w:top w:val="single" w:sz="4" w:space="0" w:color="auto"/>
              <w:bottom w:val="single" w:sz="4" w:space="0" w:color="auto"/>
            </w:tcBorders>
          </w:tcPr>
          <w:p w14:paraId="11CEF07C" w14:textId="77777777" w:rsidR="000B148D" w:rsidRPr="00054570" w:rsidRDefault="000B148D">
            <w:pPr>
              <w:pStyle w:val="Tablebody"/>
              <w:jc w:val="center"/>
              <w:rPr>
                <w:rFonts w:cs="Arial"/>
              </w:rPr>
            </w:pPr>
            <w:r w:rsidRPr="00054570">
              <w:rPr>
                <w:rFonts w:eastAsia="Times New Roman" w:cs="Arial"/>
              </w:rPr>
              <w:t>&lt;0.0001</w:t>
            </w:r>
          </w:p>
        </w:tc>
      </w:tr>
      <w:tr w:rsidR="000B148D" w:rsidRPr="00054570" w14:paraId="4B13B7C2" w14:textId="77777777">
        <w:tc>
          <w:tcPr>
            <w:tcW w:w="5098" w:type="dxa"/>
            <w:tcBorders>
              <w:bottom w:val="single" w:sz="4" w:space="0" w:color="auto"/>
            </w:tcBorders>
            <w:shd w:val="clear" w:color="auto" w:fill="F2F2F2" w:themeFill="background1" w:themeFillShade="F2"/>
          </w:tcPr>
          <w:p w14:paraId="7084740F" w14:textId="77777777" w:rsidR="000B148D" w:rsidRPr="00054570" w:rsidRDefault="000B148D">
            <w:pPr>
              <w:pStyle w:val="Tablebody"/>
              <w:keepNext/>
            </w:pPr>
            <w:r w:rsidRPr="00054570">
              <w:t>Proportion alive and progression-free at landmark (%)</w:t>
            </w:r>
            <w:r w:rsidRPr="00054570">
              <w:rPr>
                <w:rFonts w:cs="Arial"/>
                <w:vertAlign w:val="superscript"/>
              </w:rPr>
              <w:t>§</w:t>
            </w:r>
          </w:p>
        </w:tc>
        <w:tc>
          <w:tcPr>
            <w:tcW w:w="1959" w:type="dxa"/>
            <w:tcBorders>
              <w:bottom w:val="single" w:sz="4" w:space="0" w:color="auto"/>
            </w:tcBorders>
            <w:shd w:val="clear" w:color="auto" w:fill="F2F2F2" w:themeFill="background1" w:themeFillShade="F2"/>
          </w:tcPr>
          <w:p w14:paraId="24655E55" w14:textId="77777777" w:rsidR="000B148D" w:rsidRPr="00054570" w:rsidRDefault="000B148D">
            <w:pPr>
              <w:pStyle w:val="Tablebody"/>
              <w:jc w:val="center"/>
              <w:rPr>
                <w:rFonts w:cs="Arial"/>
              </w:rPr>
            </w:pPr>
          </w:p>
        </w:tc>
        <w:tc>
          <w:tcPr>
            <w:tcW w:w="1959" w:type="dxa"/>
            <w:tcBorders>
              <w:bottom w:val="single" w:sz="4" w:space="0" w:color="auto"/>
            </w:tcBorders>
            <w:shd w:val="clear" w:color="auto" w:fill="F2F2F2" w:themeFill="background1" w:themeFillShade="F2"/>
          </w:tcPr>
          <w:p w14:paraId="5FE0B885" w14:textId="77777777" w:rsidR="000B148D" w:rsidRPr="00054570" w:rsidRDefault="000B148D">
            <w:pPr>
              <w:pStyle w:val="Tablebody"/>
              <w:jc w:val="center"/>
              <w:rPr>
                <w:rFonts w:cs="Arial"/>
              </w:rPr>
            </w:pPr>
          </w:p>
        </w:tc>
      </w:tr>
      <w:tr w:rsidR="000B148D" w:rsidRPr="00054570" w14:paraId="51B32896" w14:textId="77777777">
        <w:tc>
          <w:tcPr>
            <w:tcW w:w="5098" w:type="dxa"/>
            <w:tcBorders>
              <w:top w:val="single" w:sz="4" w:space="0" w:color="auto"/>
              <w:bottom w:val="single" w:sz="4" w:space="0" w:color="auto"/>
            </w:tcBorders>
            <w:shd w:val="clear" w:color="auto" w:fill="F2F2F2" w:themeFill="background1" w:themeFillShade="F2"/>
          </w:tcPr>
          <w:p w14:paraId="4E7D6777" w14:textId="77777777" w:rsidR="000B148D" w:rsidRPr="00054570" w:rsidRDefault="000B148D">
            <w:pPr>
              <w:pStyle w:val="Tablebody"/>
              <w:ind w:left="174"/>
            </w:pPr>
            <w:r w:rsidRPr="00054570">
              <w:t>3 months (95% CI)</w:t>
            </w:r>
          </w:p>
        </w:tc>
        <w:tc>
          <w:tcPr>
            <w:tcW w:w="1959" w:type="dxa"/>
            <w:tcBorders>
              <w:top w:val="single" w:sz="4" w:space="0" w:color="auto"/>
              <w:bottom w:val="single" w:sz="4" w:space="0" w:color="auto"/>
            </w:tcBorders>
          </w:tcPr>
          <w:p w14:paraId="3BF71FD7" w14:textId="0A522F4A"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128D4C42" w14:textId="50FAFADB"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34BAFFF9" w14:textId="77777777">
        <w:tc>
          <w:tcPr>
            <w:tcW w:w="5098" w:type="dxa"/>
            <w:tcBorders>
              <w:top w:val="single" w:sz="4" w:space="0" w:color="auto"/>
              <w:bottom w:val="single" w:sz="4" w:space="0" w:color="auto"/>
            </w:tcBorders>
            <w:shd w:val="clear" w:color="auto" w:fill="F2F2F2" w:themeFill="background1" w:themeFillShade="F2"/>
          </w:tcPr>
          <w:p w14:paraId="6128ED90" w14:textId="77777777" w:rsidR="000B148D" w:rsidRPr="00054570" w:rsidRDefault="000B148D">
            <w:pPr>
              <w:pStyle w:val="Tablebody"/>
              <w:ind w:left="174"/>
            </w:pPr>
            <w:r w:rsidRPr="00054570">
              <w:t>6 months (95% CI)</w:t>
            </w:r>
          </w:p>
        </w:tc>
        <w:tc>
          <w:tcPr>
            <w:tcW w:w="1959" w:type="dxa"/>
            <w:tcBorders>
              <w:top w:val="single" w:sz="4" w:space="0" w:color="auto"/>
              <w:bottom w:val="single" w:sz="4" w:space="0" w:color="auto"/>
            </w:tcBorders>
          </w:tcPr>
          <w:p w14:paraId="7A2E9CCD" w14:textId="271A4AB6"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69426F76" w14:textId="3E6E73A5"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2C7EAF10" w14:textId="77777777">
        <w:tc>
          <w:tcPr>
            <w:tcW w:w="5098" w:type="dxa"/>
            <w:tcBorders>
              <w:top w:val="single" w:sz="4" w:space="0" w:color="auto"/>
              <w:bottom w:val="single" w:sz="4" w:space="0" w:color="auto"/>
            </w:tcBorders>
            <w:shd w:val="clear" w:color="auto" w:fill="F2F2F2" w:themeFill="background1" w:themeFillShade="F2"/>
          </w:tcPr>
          <w:p w14:paraId="04FAC1D6" w14:textId="77777777" w:rsidR="000B148D" w:rsidRPr="00054570" w:rsidRDefault="000B148D">
            <w:pPr>
              <w:pStyle w:val="Tablebody"/>
              <w:ind w:left="174"/>
            </w:pPr>
            <w:r w:rsidRPr="00054570">
              <w:t>9 months (95% CI)</w:t>
            </w:r>
          </w:p>
        </w:tc>
        <w:tc>
          <w:tcPr>
            <w:tcW w:w="1959" w:type="dxa"/>
            <w:tcBorders>
              <w:top w:val="single" w:sz="4" w:space="0" w:color="auto"/>
              <w:bottom w:val="single" w:sz="4" w:space="0" w:color="auto"/>
            </w:tcBorders>
          </w:tcPr>
          <w:p w14:paraId="22EAE212" w14:textId="65E6D77C"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27EF9047" w14:textId="7B0C76EC"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1D7F1F68" w14:textId="77777777">
        <w:tc>
          <w:tcPr>
            <w:tcW w:w="5098" w:type="dxa"/>
            <w:tcBorders>
              <w:top w:val="single" w:sz="4" w:space="0" w:color="auto"/>
              <w:bottom w:val="single" w:sz="4" w:space="0" w:color="auto"/>
            </w:tcBorders>
            <w:shd w:val="clear" w:color="auto" w:fill="F2F2F2" w:themeFill="background1" w:themeFillShade="F2"/>
          </w:tcPr>
          <w:p w14:paraId="130EC64B" w14:textId="77777777" w:rsidR="000B148D" w:rsidRPr="00054570" w:rsidRDefault="000B148D">
            <w:pPr>
              <w:pStyle w:val="Tablebody"/>
              <w:ind w:left="174"/>
            </w:pPr>
            <w:r w:rsidRPr="00054570">
              <w:t>12 months (95% CI)</w:t>
            </w:r>
          </w:p>
        </w:tc>
        <w:tc>
          <w:tcPr>
            <w:tcW w:w="1959" w:type="dxa"/>
            <w:tcBorders>
              <w:top w:val="single" w:sz="4" w:space="0" w:color="auto"/>
              <w:bottom w:val="single" w:sz="4" w:space="0" w:color="auto"/>
            </w:tcBorders>
          </w:tcPr>
          <w:p w14:paraId="38D9D7AE" w14:textId="02F2FDE3"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1833FD0A" w14:textId="6388E7DA"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r>
      <w:tr w:rsidR="000B148D" w:rsidRPr="00054570" w14:paraId="2E8E89CB" w14:textId="77777777">
        <w:tc>
          <w:tcPr>
            <w:tcW w:w="5098" w:type="dxa"/>
            <w:tcBorders>
              <w:top w:val="single" w:sz="4" w:space="0" w:color="auto"/>
              <w:bottom w:val="single" w:sz="4" w:space="0" w:color="auto"/>
            </w:tcBorders>
            <w:shd w:val="clear" w:color="auto" w:fill="F2F2F2" w:themeFill="background1" w:themeFillShade="F2"/>
          </w:tcPr>
          <w:p w14:paraId="30E4AA28" w14:textId="77777777" w:rsidR="000B148D" w:rsidRPr="00054570" w:rsidRDefault="000B148D">
            <w:pPr>
              <w:pStyle w:val="Tablebody"/>
              <w:keepNext/>
              <w:ind w:left="176"/>
            </w:pPr>
            <w:r w:rsidRPr="00054570">
              <w:t>18 months (95% CI)</w:t>
            </w:r>
          </w:p>
        </w:tc>
        <w:tc>
          <w:tcPr>
            <w:tcW w:w="1959" w:type="dxa"/>
            <w:tcBorders>
              <w:top w:val="single" w:sz="4" w:space="0" w:color="auto"/>
              <w:bottom w:val="single" w:sz="4" w:space="0" w:color="auto"/>
            </w:tcBorders>
          </w:tcPr>
          <w:p w14:paraId="4F607E0C" w14:textId="5109FC29"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bottom w:val="single" w:sz="4" w:space="0" w:color="auto"/>
            </w:tcBorders>
          </w:tcPr>
          <w:p w14:paraId="43D07112" w14:textId="49130409"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w:t>
            </w:r>
          </w:p>
        </w:tc>
      </w:tr>
      <w:tr w:rsidR="000B148D" w:rsidRPr="00054570" w14:paraId="14669124" w14:textId="77777777">
        <w:tc>
          <w:tcPr>
            <w:tcW w:w="5098" w:type="dxa"/>
            <w:tcBorders>
              <w:top w:val="single" w:sz="4" w:space="0" w:color="auto"/>
            </w:tcBorders>
            <w:shd w:val="clear" w:color="auto" w:fill="F2F2F2" w:themeFill="background1" w:themeFillShade="F2"/>
          </w:tcPr>
          <w:p w14:paraId="2D490AD0" w14:textId="77777777" w:rsidR="000B148D" w:rsidRPr="00054570" w:rsidRDefault="000B148D">
            <w:pPr>
              <w:pStyle w:val="Tablebody"/>
              <w:keepNext/>
              <w:ind w:left="176"/>
            </w:pPr>
            <w:r w:rsidRPr="00054570">
              <w:t>24 months (95% CI)</w:t>
            </w:r>
          </w:p>
        </w:tc>
        <w:tc>
          <w:tcPr>
            <w:tcW w:w="1959" w:type="dxa"/>
            <w:tcBorders>
              <w:top w:val="single" w:sz="4" w:space="0" w:color="auto"/>
            </w:tcBorders>
          </w:tcPr>
          <w:p w14:paraId="66308DC6" w14:textId="6F717D11"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xx</w:t>
            </w:r>
          </w:p>
        </w:tc>
        <w:tc>
          <w:tcPr>
            <w:tcW w:w="1959" w:type="dxa"/>
            <w:tcBorders>
              <w:top w:val="single" w:sz="4" w:space="0" w:color="auto"/>
            </w:tcBorders>
          </w:tcPr>
          <w:p w14:paraId="6FBBD851" w14:textId="49CDE8EB" w:rsidR="000B148D" w:rsidRPr="00294FDC" w:rsidRDefault="00294FDC">
            <w:pPr>
              <w:pStyle w:val="Tablebody"/>
              <w:jc w:val="center"/>
              <w:rPr>
                <w:rFonts w:cs="Arial"/>
                <w:color w:val="000000"/>
                <w:highlight w:val="black"/>
              </w:rPr>
            </w:pPr>
            <w:r w:rsidRPr="00294FDC">
              <w:rPr>
                <w:rFonts w:eastAsia="Times New Roman" w:cs="Arial"/>
                <w:color w:val="000000"/>
                <w:highlight w:val="black"/>
              </w:rPr>
              <w:t>xxxxxxxxxxxxxxxx</w:t>
            </w:r>
          </w:p>
        </w:tc>
      </w:tr>
    </w:tbl>
    <w:p w14:paraId="3DDAD357" w14:textId="086D245B" w:rsidR="000B148D" w:rsidRPr="00054570" w:rsidRDefault="000B148D" w:rsidP="000B148D">
      <w:pPr>
        <w:pStyle w:val="Footnotes"/>
      </w:pPr>
      <w:r w:rsidRPr="00054570">
        <w:t xml:space="preserve">*Censoring reasons included: </w:t>
      </w:r>
      <w:r w:rsidR="00294FDC" w:rsidRPr="00294FDC">
        <w:rPr>
          <w:color w:val="000000"/>
          <w:highlight w:val="black"/>
        </w:rPr>
        <w:t>xxxxxxxxxxxxxxxxxxxxxxxxxxxxxxxxxxxxxxxxxxxxxxxxxxxxxxxxxxxxxxxxxxxxxxxx</w:t>
      </w:r>
      <w:r w:rsidR="001822FA">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x</w:t>
      </w:r>
      <w:r>
        <w:rPr>
          <w:u w:val="single"/>
        </w:rPr>
        <w:t>.</w:t>
      </w:r>
      <w:r w:rsidRPr="00054570">
        <w:t xml:space="preserve"> </w:t>
      </w:r>
      <w:r w:rsidRPr="00054570">
        <w:br/>
      </w:r>
      <w:r w:rsidRPr="00054570">
        <w:rPr>
          <w:rFonts w:cs="Arial"/>
        </w:rPr>
        <w:t>†</w:t>
      </w:r>
      <w:r w:rsidRPr="005C518C">
        <w:t xml:space="preserve">Median PFS is from the KM </w:t>
      </w:r>
      <w:r w:rsidRPr="0071670B">
        <w:t>analysis. CI for median was computed using the Brookmeyer-Crowley method.</w:t>
      </w:r>
      <w:r w:rsidRPr="00054570">
        <w:t xml:space="preserve"> </w:t>
      </w:r>
      <w:r w:rsidRPr="00054570">
        <w:br/>
      </w:r>
      <w:r w:rsidRPr="00054570">
        <w:rPr>
          <w:rFonts w:cs="Arial"/>
        </w:rPr>
        <w:t>‡</w:t>
      </w:r>
      <w:r w:rsidRPr="00054570">
        <w:rPr>
          <w:rFonts w:cs="Yu Gothic Light"/>
        </w:rPr>
        <w:t>Two</w:t>
      </w:r>
      <w:r w:rsidRPr="00054570">
        <w:t xml:space="preserve">-sided p-value is from the stratified log-rank test; hazard ratio and 95% CI are from the stratified Cox proportional hazards model with stratification factors: HER2 status, number of prior lines of chemotherapy, HR/CDK status, as defined by the IXRS. </w:t>
      </w:r>
      <w:r w:rsidRPr="00054570">
        <w:br/>
      </w:r>
      <w:r w:rsidRPr="00054570">
        <w:rPr>
          <w:rFonts w:cs="Arial"/>
        </w:rPr>
        <w:t>§</w:t>
      </w:r>
      <w:r w:rsidRPr="0071670B">
        <w:t>Estimate and CI for PFS rate at the specified time point are from the KM analysis.</w:t>
      </w:r>
      <w:r w:rsidRPr="00054570">
        <w:br/>
        <w:t xml:space="preserve">Abbreviations: BICR, blinded independent central review; CI, confidence interval; PFS, progression-free survival; T-DXd, trastuzumab deruxtecan; TPC, treatment of physician’s choice. </w:t>
      </w:r>
      <w:r w:rsidRPr="00054570">
        <w:br/>
      </w:r>
      <w:r w:rsidRPr="008778EF">
        <w:t>Source: Modi et al., 2022</w:t>
      </w:r>
      <w:r>
        <w:rPr>
          <w:lang w:val="fr-FR"/>
        </w:rPr>
        <w:fldChar w:fldCharType="begin"/>
      </w:r>
      <w:r w:rsidR="00CA6345">
        <w:instrText xml:space="preserve"> ADDIN ZOTERO_ITEM CSL_CITATION {"citationID":"VV8g9Ow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D57F4">
        <w:rPr>
          <w:rFonts w:cs="Arial"/>
          <w:szCs w:val="24"/>
          <w:vertAlign w:val="superscript"/>
        </w:rPr>
        <w:t>6</w:t>
      </w:r>
      <w:r>
        <w:rPr>
          <w:lang w:val="fr-FR"/>
        </w:rPr>
        <w:fldChar w:fldCharType="end"/>
      </w:r>
      <w:r w:rsidRPr="008778EF">
        <w:t>; Daiichi Sankyo Inc., 2022 (CSR; Data on File).</w:t>
      </w:r>
      <w:r w:rsidRPr="00054570">
        <w:fldChar w:fldCharType="begin"/>
      </w:r>
      <w:r w:rsidR="00CA6345">
        <w:instrText xml:space="preserve"> ADDIN ZOTERO_ITEM CSL_CITATION {"citationID":"T4MXAxcd","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bookmarkStart w:id="236" w:name="_Ref90883919"/>
    </w:p>
    <w:p w14:paraId="0EEA9277" w14:textId="77777777" w:rsidR="000B148D" w:rsidRPr="008778EF" w:rsidRDefault="000B148D" w:rsidP="000B148D">
      <w:pPr>
        <w:pStyle w:val="Heading5"/>
        <w:numPr>
          <w:ilvl w:val="0"/>
          <w:numId w:val="0"/>
        </w:numPr>
        <w:ind w:left="1276" w:hanging="1276"/>
      </w:pPr>
      <w:r w:rsidRPr="008778EF">
        <w:t xml:space="preserve">Key secondary efficacy | OS in HR-positive cohort </w:t>
      </w:r>
    </w:p>
    <w:p w14:paraId="58019B3F" w14:textId="7B82F925" w:rsidR="000B148D" w:rsidRDefault="000B148D" w:rsidP="000B148D">
      <w:pPr>
        <w:pStyle w:val="Body"/>
      </w:pPr>
      <w:r w:rsidRPr="00054570">
        <w:t xml:space="preserve">At DCO in the HR-positive cohort, the median duration of </w:t>
      </w:r>
      <w:r>
        <w:t xml:space="preserve">survival </w:t>
      </w:r>
      <w:r w:rsidRPr="00054570">
        <w:t>follow-up was 18.4 months</w:t>
      </w:r>
      <w:r>
        <w:fldChar w:fldCharType="begin"/>
      </w:r>
      <w:r w:rsidR="00CA6345">
        <w:instrText xml:space="preserve"> ADDIN ZOTERO_ITEM CSL_CITATION {"citationID":"HFcLOb1q","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nd </w:t>
      </w:r>
      <w:r>
        <w:t xml:space="preserve">events of death were reported in </w:t>
      </w:r>
      <w:r w:rsidR="00294FDC" w:rsidRPr="00294FDC">
        <w:rPr>
          <w:color w:val="000000"/>
          <w:highlight w:val="black"/>
        </w:rPr>
        <w:t>xxx</w:t>
      </w:r>
      <w:r w:rsidRPr="00054570">
        <w:t>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w:t>
      </w:r>
      <w:r w:rsidRPr="00054570">
        <w:t> patients (</w:t>
      </w:r>
      <w:r w:rsidR="00294FDC" w:rsidRPr="00294FDC">
        <w:rPr>
          <w:color w:val="000000"/>
          <w:highlight w:val="black"/>
        </w:rPr>
        <w:t>xxxxx</w:t>
      </w:r>
      <w:r w:rsidRPr="00054570">
        <w:t>) in the TPC arm (</w:t>
      </w:r>
      <w:r w:rsidRPr="00FF0A37">
        <w:rPr>
          <w:b/>
          <w:bCs/>
        </w:rPr>
        <w:fldChar w:fldCharType="begin"/>
      </w:r>
      <w:r w:rsidRPr="00FF0A37">
        <w:rPr>
          <w:b/>
          <w:bCs/>
        </w:rPr>
        <w:instrText xml:space="preserve"> REF _Ref124433502 \h  \* MERGEFORMAT </w:instrText>
      </w:r>
      <w:r w:rsidRPr="00FF0A37">
        <w:rPr>
          <w:b/>
          <w:bCs/>
        </w:rPr>
      </w:r>
      <w:r w:rsidRPr="00FF0A37">
        <w:rPr>
          <w:b/>
          <w:bCs/>
        </w:rPr>
        <w:fldChar w:fldCharType="separate"/>
      </w:r>
      <w:r w:rsidR="00145F42" w:rsidRPr="00145F42">
        <w:rPr>
          <w:b/>
          <w:bCs/>
        </w:rPr>
        <w:t xml:space="preserve">Figure </w:t>
      </w:r>
      <w:r w:rsidR="00145F42" w:rsidRPr="00145F42">
        <w:rPr>
          <w:b/>
          <w:bCs/>
          <w:noProof/>
        </w:rPr>
        <w:t>13</w:t>
      </w:r>
      <w:r w:rsidRPr="00FF0A37">
        <w:rPr>
          <w:b/>
          <w:bCs/>
        </w:rPr>
        <w:fldChar w:fldCharType="end"/>
      </w:r>
      <w:r>
        <w:rPr>
          <w:b/>
          <w:bCs/>
        </w:rPr>
        <w:t xml:space="preserve">; </w:t>
      </w:r>
      <w:r w:rsidRPr="00FF0A37">
        <w:rPr>
          <w:b/>
          <w:bCs/>
        </w:rPr>
        <w:fldChar w:fldCharType="begin"/>
      </w:r>
      <w:r w:rsidRPr="00FF0A37">
        <w:rPr>
          <w:b/>
          <w:bCs/>
        </w:rPr>
        <w:instrText xml:space="preserve"> REF _Ref118738545 \h  \* MERGEFORMAT </w:instrText>
      </w:r>
      <w:r w:rsidRPr="00FF0A37">
        <w:rPr>
          <w:b/>
          <w:bCs/>
        </w:rPr>
      </w:r>
      <w:r w:rsidRPr="00FF0A37">
        <w:rPr>
          <w:b/>
          <w:bCs/>
        </w:rPr>
        <w:fldChar w:fldCharType="separate"/>
      </w:r>
      <w:r w:rsidR="00145F42" w:rsidRPr="00145F42">
        <w:rPr>
          <w:b/>
          <w:bCs/>
        </w:rPr>
        <w:t xml:space="preserve">Table </w:t>
      </w:r>
      <w:r w:rsidR="00145F42" w:rsidRPr="00145F42">
        <w:rPr>
          <w:b/>
          <w:bCs/>
          <w:noProof/>
        </w:rPr>
        <w:t>19</w:t>
      </w:r>
      <w:r w:rsidRPr="00FF0A37">
        <w:rPr>
          <w:b/>
          <w:bCs/>
        </w:rPr>
        <w:fldChar w:fldCharType="end"/>
      </w:r>
      <w:r w:rsidRPr="00054570">
        <w:t>).</w:t>
      </w:r>
      <w:r w:rsidRPr="00054570">
        <w:fldChar w:fldCharType="begin"/>
      </w:r>
      <w:r w:rsidR="00CA6345">
        <w:instrText xml:space="preserve"> ADDIN ZOTERO_ITEM CSL_CITATION {"citationID":"CVQDh1ds","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50ADACAF" w14:textId="430DC969" w:rsidR="000B148D" w:rsidRPr="00054570" w:rsidRDefault="000B148D" w:rsidP="000B148D">
      <w:pPr>
        <w:pStyle w:val="Body"/>
      </w:pPr>
      <w:r>
        <w:t xml:space="preserve">At DCO, </w:t>
      </w:r>
      <w:r w:rsidR="00294FDC" w:rsidRPr="00294FDC">
        <w:rPr>
          <w:color w:val="000000"/>
          <w:highlight w:val="black"/>
        </w:rPr>
        <w:t>xxx</w:t>
      </w:r>
      <w:r>
        <w:t xml:space="preserve"> patients (</w:t>
      </w:r>
      <w:r w:rsidR="00294FDC" w:rsidRPr="00294FDC">
        <w:rPr>
          <w:color w:val="000000"/>
          <w:highlight w:val="black"/>
        </w:rPr>
        <w:t>xxxxx</w:t>
      </w:r>
      <w:r>
        <w:t xml:space="preserve">) in the T-DXd arm and </w:t>
      </w:r>
      <w:r w:rsidR="00294FDC" w:rsidRPr="00294FDC">
        <w:rPr>
          <w:color w:val="000000"/>
          <w:highlight w:val="black"/>
        </w:rPr>
        <w:t>xx</w:t>
      </w:r>
      <w:r>
        <w:t xml:space="preserve"> patients (</w:t>
      </w:r>
      <w:r w:rsidR="00294FDC" w:rsidRPr="00294FDC">
        <w:rPr>
          <w:color w:val="000000"/>
          <w:highlight w:val="black"/>
        </w:rPr>
        <w:t>xxxxx</w:t>
      </w:r>
      <w:r>
        <w:t>) in the TPC arm were censored.</w:t>
      </w:r>
      <w:r>
        <w:fldChar w:fldCharType="begin"/>
      </w:r>
      <w:r w:rsidR="00CA6345">
        <w:instrText xml:space="preserve"> ADDIN ZOTERO_ITEM CSL_CITATION {"citationID":"mUSVkkz2","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Of these, </w:t>
      </w:r>
      <w:r w:rsidR="00294FDC" w:rsidRPr="00294FDC">
        <w:rPr>
          <w:color w:val="000000"/>
          <w:highlight w:val="black"/>
        </w:rPr>
        <w:t>xxx</w:t>
      </w:r>
      <w:r w:rsidRPr="00054570">
        <w:t>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w:t>
      </w:r>
      <w:r w:rsidRPr="00314A60">
        <w:rPr>
          <w:u w:val="single"/>
        </w:rPr>
        <w:t> </w:t>
      </w:r>
      <w:r w:rsidRPr="00054570">
        <w:t>patients (</w:t>
      </w:r>
      <w:r w:rsidR="00294FDC" w:rsidRPr="00294FDC">
        <w:rPr>
          <w:color w:val="000000"/>
          <w:highlight w:val="black"/>
        </w:rPr>
        <w:t>xxxxx</w:t>
      </w:r>
      <w:r w:rsidRPr="00054570">
        <w:t>) in the TPC arm were alive.</w:t>
      </w:r>
      <w:r w:rsidRPr="00054570">
        <w:fldChar w:fldCharType="begin"/>
      </w:r>
      <w:r w:rsidR="00CA6345">
        <w:instrText xml:space="preserve"> ADDIN ZOTERO_ITEM CSL_CITATION {"citationID":"4wx5W4T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r>
        <w:t xml:space="preserve">The remaining </w:t>
      </w:r>
      <w:r w:rsidR="00294FDC" w:rsidRPr="00294FDC">
        <w:rPr>
          <w:color w:val="000000"/>
          <w:highlight w:val="black"/>
        </w:rPr>
        <w:t>xx</w:t>
      </w:r>
      <w:r>
        <w:t xml:space="preserve"> patients (</w:t>
      </w:r>
      <w:r w:rsidR="00294FDC" w:rsidRPr="00294FDC">
        <w:rPr>
          <w:color w:val="000000"/>
          <w:highlight w:val="black"/>
        </w:rPr>
        <w:t>xxxx</w:t>
      </w:r>
      <w:r>
        <w:t xml:space="preserve">) in the T-DXd arm and </w:t>
      </w:r>
      <w:r w:rsidR="00294FDC" w:rsidRPr="00294FDC">
        <w:rPr>
          <w:color w:val="000000"/>
          <w:highlight w:val="black"/>
        </w:rPr>
        <w:t>xx</w:t>
      </w:r>
      <w:r>
        <w:t xml:space="preserve"> patients (</w:t>
      </w:r>
      <w:r w:rsidR="00294FDC" w:rsidRPr="00294FDC">
        <w:rPr>
          <w:color w:val="000000"/>
          <w:highlight w:val="black"/>
        </w:rPr>
        <w:t>xxxxx</w:t>
      </w:r>
      <w:r>
        <w:t>) in the TPC arm were censored for other reasons (</w:t>
      </w:r>
      <w:r w:rsidRPr="00314A60">
        <w:rPr>
          <w:b/>
          <w:bCs/>
        </w:rPr>
        <w:fldChar w:fldCharType="begin"/>
      </w:r>
      <w:r w:rsidRPr="00314A60">
        <w:rPr>
          <w:b/>
          <w:bCs/>
        </w:rPr>
        <w:instrText xml:space="preserve"> REF _Ref118738545 \h </w:instrText>
      </w:r>
      <w:r>
        <w:rPr>
          <w:b/>
          <w:bCs/>
        </w:rPr>
        <w:instrText xml:space="preserve"> \* MERGEFORMAT </w:instrText>
      </w:r>
      <w:r w:rsidRPr="00314A60">
        <w:rPr>
          <w:b/>
          <w:bCs/>
        </w:rPr>
      </w:r>
      <w:r w:rsidRPr="00314A60">
        <w:rPr>
          <w:b/>
          <w:bCs/>
        </w:rPr>
        <w:fldChar w:fldCharType="separate"/>
      </w:r>
      <w:r w:rsidR="00145F42" w:rsidRPr="00145F42">
        <w:rPr>
          <w:b/>
          <w:bCs/>
        </w:rPr>
        <w:t xml:space="preserve">Table </w:t>
      </w:r>
      <w:r w:rsidR="00145F42" w:rsidRPr="00145F42">
        <w:rPr>
          <w:b/>
          <w:bCs/>
          <w:noProof/>
        </w:rPr>
        <w:t>19</w:t>
      </w:r>
      <w:r w:rsidRPr="00314A60">
        <w:rPr>
          <w:b/>
          <w:bCs/>
        </w:rPr>
        <w:fldChar w:fldCharType="end"/>
      </w:r>
      <w:r>
        <w:t>).</w:t>
      </w:r>
      <w:r w:rsidRPr="00054570">
        <w:fldChar w:fldCharType="begin"/>
      </w:r>
      <w:r w:rsidR="00CA6345">
        <w:instrText xml:space="preserve"> ADDIN ZOTERO_ITEM CSL_CITATION {"citationID":"OE6Ib70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31C68586" w14:textId="41FAF181" w:rsidR="000B148D" w:rsidRDefault="000B148D" w:rsidP="000B148D">
      <w:pPr>
        <w:pStyle w:val="Body"/>
      </w:pPr>
      <w:r w:rsidRPr="00054570">
        <w:t>T</w:t>
      </w:r>
      <w:r w:rsidRPr="00054570">
        <w:noBreakHyphen/>
        <w:t xml:space="preserve">DXd was associated with a statistically significant </w:t>
      </w:r>
      <w:r>
        <w:t xml:space="preserve">36% lower risk of death </w:t>
      </w:r>
      <w:r w:rsidRPr="00054570">
        <w:t>compared with TPC (HR: 0.64; 95% CI: 0.48, 0.86</w:t>
      </w:r>
      <w:r>
        <w:t xml:space="preserve">; </w:t>
      </w:r>
      <w:r w:rsidRPr="00054570">
        <w:t>p=0.00</w:t>
      </w:r>
      <w:r>
        <w:t>3</w:t>
      </w:r>
      <w:r w:rsidRPr="00054570">
        <w:t>).</w:t>
      </w:r>
      <w:r>
        <w:fldChar w:fldCharType="begin"/>
      </w:r>
      <w:r w:rsidR="00CA6345">
        <w:instrText xml:space="preserve"> ADDIN ZOTERO_ITEM CSL_CITATION {"citationID":"8i593qvC","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t xml:space="preserve">The stratified log-rank </w:t>
      </w:r>
      <w:r w:rsidR="00CD0FB2">
        <w:t>p</w:t>
      </w:r>
      <w:r>
        <w:t xml:space="preserve">-value of 0.003 </w:t>
      </w:r>
      <w:r w:rsidRPr="00054570">
        <w:t>crossed the pre-specified efficacy stopping boundary of 0.007</w:t>
      </w:r>
      <w:r>
        <w:t>5, confirming the efficacy of T-DXd vs. TPC for this outcome</w:t>
      </w:r>
      <w:r w:rsidRPr="00054570">
        <w:t>.</w:t>
      </w:r>
      <w:r>
        <w:fldChar w:fldCharType="begin"/>
      </w:r>
      <w:r w:rsidR="00CA6345">
        <w:instrText xml:space="preserve"> ADDIN ZOTERO_ITEM CSL_CITATION {"citationID":"VWk8Ye3M","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t xml:space="preserve">DESTINY-Breast04 therefore met its secondary endpoint of OS in the HR-positive cohort. </w:t>
      </w:r>
    </w:p>
    <w:p w14:paraId="27FD3841" w14:textId="5F24D660" w:rsidR="000B148D" w:rsidRPr="00054570" w:rsidRDefault="000B148D" w:rsidP="000B148D">
      <w:pPr>
        <w:pStyle w:val="Body"/>
      </w:pPr>
      <w:r>
        <w:lastRenderedPageBreak/>
        <w:t>M</w:t>
      </w:r>
      <w:r w:rsidRPr="00054570">
        <w:t>edian OS was 23.9 months (95% CI: 20.8, 24.8) in the T-DXd arm vs. 17.5 months (95% CI: 15.2, 22.4) in the TPC arm.</w:t>
      </w:r>
      <w:r>
        <w:fldChar w:fldCharType="begin"/>
      </w:r>
      <w:r w:rsidR="00CA6345">
        <w:instrText xml:space="preserve"> ADDIN ZOTERO_ITEM CSL_CITATION {"citationID":"ILSle9n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t 12 months, </w:t>
      </w:r>
      <w:r w:rsidR="00294FDC" w:rsidRPr="00294FDC">
        <w:rPr>
          <w:color w:val="000000"/>
          <w:highlight w:val="black"/>
        </w:rPr>
        <w:t>xxxxx</w:t>
      </w:r>
      <w:r>
        <w:t xml:space="preserve"> (95% CI: </w:t>
      </w:r>
      <w:r w:rsidR="00294FDC" w:rsidRPr="00294FDC">
        <w:rPr>
          <w:color w:val="000000"/>
          <w:highlight w:val="black"/>
        </w:rPr>
        <w:t>xxxxxxxxxx</w:t>
      </w:r>
      <w:r>
        <w:t xml:space="preserve">) and </w:t>
      </w:r>
      <w:r w:rsidR="00294FDC" w:rsidRPr="00294FDC">
        <w:rPr>
          <w:color w:val="000000"/>
          <w:highlight w:val="black"/>
        </w:rPr>
        <w:t>xxxxx</w:t>
      </w:r>
      <w:r>
        <w:t xml:space="preserve"> (95% CI: </w:t>
      </w:r>
      <w:r w:rsidR="00294FDC" w:rsidRPr="00294FDC">
        <w:rPr>
          <w:color w:val="000000"/>
          <w:highlight w:val="black"/>
        </w:rPr>
        <w:t>xxxxxxxxxx</w:t>
      </w:r>
      <w:r>
        <w:t>) of patients were alive in the T-DXd and TPC arms, respectively (</w:t>
      </w:r>
      <w:r w:rsidRPr="00314A60">
        <w:rPr>
          <w:b/>
          <w:bCs/>
        </w:rPr>
        <w:fldChar w:fldCharType="begin"/>
      </w:r>
      <w:r w:rsidRPr="00314A60">
        <w:rPr>
          <w:b/>
          <w:bCs/>
        </w:rPr>
        <w:instrText xml:space="preserve"> REF _Ref124433502 \h </w:instrText>
      </w:r>
      <w:r>
        <w:rPr>
          <w:b/>
          <w:bCs/>
        </w:rPr>
        <w:instrText xml:space="preserve"> \* MERGEFORMAT </w:instrText>
      </w:r>
      <w:r w:rsidRPr="00314A60">
        <w:rPr>
          <w:b/>
          <w:bCs/>
        </w:rPr>
      </w:r>
      <w:r w:rsidRPr="00314A60">
        <w:rPr>
          <w:b/>
          <w:bCs/>
        </w:rPr>
        <w:fldChar w:fldCharType="separate"/>
      </w:r>
      <w:r w:rsidR="00145F42" w:rsidRPr="00145F42">
        <w:rPr>
          <w:b/>
          <w:bCs/>
        </w:rPr>
        <w:t xml:space="preserve">Figure </w:t>
      </w:r>
      <w:r w:rsidR="00145F42" w:rsidRPr="00145F42">
        <w:rPr>
          <w:b/>
          <w:bCs/>
          <w:noProof/>
        </w:rPr>
        <w:t>13</w:t>
      </w:r>
      <w:r w:rsidRPr="00314A60">
        <w:rPr>
          <w:b/>
          <w:bCs/>
        </w:rPr>
        <w:fldChar w:fldCharType="end"/>
      </w:r>
      <w:r>
        <w:t>).</w:t>
      </w:r>
      <w:r w:rsidRPr="00054570">
        <w:fldChar w:fldCharType="begin"/>
      </w:r>
      <w:r w:rsidR="00CA6345">
        <w:instrText xml:space="preserve"> ADDIN ZOTERO_ITEM CSL_CITATION {"citationID":"K6cEY8QJ","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t xml:space="preserve"> </w:t>
      </w:r>
      <w:r w:rsidRPr="00054570">
        <w:t>A sustained separation of the KM OS curve in favour of the T-DXd arm was observed starting at approximately 4 months.</w:t>
      </w:r>
    </w:p>
    <w:tbl>
      <w:tblPr>
        <w:tblStyle w:val="Figurebox"/>
        <w:tblW w:w="0" w:type="auto"/>
        <w:tblLook w:val="04A0" w:firstRow="1" w:lastRow="0" w:firstColumn="1" w:lastColumn="0" w:noHBand="0" w:noVBand="1"/>
      </w:tblPr>
      <w:tblGrid>
        <w:gridCol w:w="9026"/>
      </w:tblGrid>
      <w:tr w:rsidR="000B148D" w:rsidRPr="00054570" w14:paraId="681D7DE7" w14:textId="77777777">
        <w:tc>
          <w:tcPr>
            <w:tcW w:w="13892" w:type="dxa"/>
            <w:tcBorders>
              <w:bottom w:val="single" w:sz="4" w:space="0" w:color="auto"/>
            </w:tcBorders>
          </w:tcPr>
          <w:p w14:paraId="3863CF89" w14:textId="53055CDC" w:rsidR="000B148D" w:rsidRPr="00054570" w:rsidRDefault="000B148D">
            <w:pPr>
              <w:pStyle w:val="Caption"/>
              <w:spacing w:before="0"/>
            </w:pPr>
            <w:bookmarkStart w:id="237" w:name="_Ref124433502"/>
            <w:bookmarkStart w:id="238" w:name="_Toc124447859"/>
            <w:bookmarkStart w:id="239" w:name="_Toc129350939"/>
            <w:r w:rsidRPr="00054570">
              <w:t xml:space="preserve">Figure </w:t>
            </w:r>
            <w:r w:rsidRPr="00054570">
              <w:fldChar w:fldCharType="begin"/>
            </w:r>
            <w:r w:rsidRPr="00054570">
              <w:instrText>SEQ Figure \* ARABIC</w:instrText>
            </w:r>
            <w:r w:rsidRPr="00054570">
              <w:fldChar w:fldCharType="separate"/>
            </w:r>
            <w:r w:rsidR="00145F42">
              <w:rPr>
                <w:noProof/>
              </w:rPr>
              <w:t>13</w:t>
            </w:r>
            <w:r w:rsidRPr="00054570">
              <w:fldChar w:fldCharType="end"/>
            </w:r>
            <w:bookmarkEnd w:id="237"/>
            <w:r w:rsidRPr="00054570">
              <w:t>: DESTINY-Breast04 | Kaplan-Meier of OS | HR-positive cohort</w:t>
            </w:r>
            <w:bookmarkEnd w:id="238"/>
            <w:bookmarkEnd w:id="239"/>
            <w:r w:rsidRPr="00054570">
              <w:t xml:space="preserve"> </w:t>
            </w:r>
          </w:p>
        </w:tc>
      </w:tr>
      <w:tr w:rsidR="000B148D" w:rsidRPr="00054570" w14:paraId="52D2127D" w14:textId="77777777">
        <w:tc>
          <w:tcPr>
            <w:tcW w:w="13892" w:type="dxa"/>
            <w:tcBorders>
              <w:top w:val="single" w:sz="4" w:space="0" w:color="auto"/>
              <w:left w:val="single" w:sz="4" w:space="0" w:color="auto"/>
              <w:bottom w:val="single" w:sz="4" w:space="0" w:color="auto"/>
              <w:right w:val="single" w:sz="4" w:space="0" w:color="auto"/>
            </w:tcBorders>
          </w:tcPr>
          <w:p w14:paraId="4E73FD87" w14:textId="77777777" w:rsidR="000B148D" w:rsidRPr="00054570" w:rsidRDefault="000B148D">
            <w:pPr>
              <w:pStyle w:val="Body"/>
              <w:keepNext/>
              <w:spacing w:before="20" w:after="0"/>
              <w:jc w:val="center"/>
            </w:pPr>
            <w:r w:rsidRPr="003B05C2">
              <w:rPr>
                <w:noProof/>
              </w:rPr>
              <w:drawing>
                <wp:inline distT="0" distB="0" distL="0" distR="0" wp14:anchorId="56388427" wp14:editId="51329D77">
                  <wp:extent cx="5731510" cy="36576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657600"/>
                          </a:xfrm>
                          <a:prstGeom prst="rect">
                            <a:avLst/>
                          </a:prstGeom>
                        </pic:spPr>
                      </pic:pic>
                    </a:graphicData>
                  </a:graphic>
                </wp:inline>
              </w:drawing>
            </w:r>
          </w:p>
        </w:tc>
      </w:tr>
      <w:tr w:rsidR="000B148D" w:rsidRPr="00054570" w14:paraId="30667D41" w14:textId="77777777">
        <w:trPr>
          <w:trHeight w:val="1044"/>
        </w:trPr>
        <w:tc>
          <w:tcPr>
            <w:tcW w:w="13892" w:type="dxa"/>
            <w:tcBorders>
              <w:top w:val="single" w:sz="4" w:space="0" w:color="auto"/>
            </w:tcBorders>
          </w:tcPr>
          <w:p w14:paraId="601C1535" w14:textId="65F9719A" w:rsidR="000B148D" w:rsidRPr="00054570" w:rsidRDefault="000B148D" w:rsidP="006441F0">
            <w:pPr>
              <w:pStyle w:val="Footnotes"/>
              <w:spacing w:after="180"/>
            </w:pPr>
            <w:r w:rsidRPr="00054570">
              <w:t>Abbreviations: CI, confidence interval; HR, hazard ratio;</w:t>
            </w:r>
            <w:r w:rsidR="006C4279">
              <w:t xml:space="preserve"> HR-positive, hormone receptor-positive</w:t>
            </w:r>
            <w:r w:rsidRPr="00054570">
              <w:t>; OS, overall survival; T-DXd, trastuzumab deruxtecan; TPC, treatment of physician’s choice</w:t>
            </w:r>
            <w:r w:rsidR="00C814FD">
              <w:t>.</w:t>
            </w:r>
            <w:r w:rsidRPr="00054570">
              <w:br/>
              <w:t xml:space="preserve">Source: </w:t>
            </w:r>
            <w:bookmarkStart w:id="240" w:name="_Hlk123830959"/>
            <w:r w:rsidRPr="00054570">
              <w:t>Daiichi Sankyo Inc., 2022 (CSR; Data on File).</w:t>
            </w:r>
            <w:bookmarkEnd w:id="240"/>
            <w:r w:rsidRPr="00054570">
              <w:fldChar w:fldCharType="begin"/>
            </w:r>
            <w:r w:rsidR="00CA6345">
              <w:instrText xml:space="preserve"> ADDIN ZOTERO_ITEM CSL_CITATION {"citationID":"WRvB3n3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tc>
      </w:tr>
    </w:tbl>
    <w:p w14:paraId="66DFE8C6" w14:textId="0445FF98" w:rsidR="000B148D" w:rsidRPr="00054570" w:rsidRDefault="000B148D" w:rsidP="000B148D">
      <w:pPr>
        <w:pStyle w:val="Caption"/>
      </w:pPr>
      <w:bookmarkStart w:id="241" w:name="_Ref118738545"/>
      <w:bookmarkStart w:id="242" w:name="_Toc95826067"/>
      <w:bookmarkStart w:id="243" w:name="_Toc124447879"/>
      <w:bookmarkStart w:id="244" w:name="_Toc129350994"/>
      <w:r w:rsidRPr="00054570">
        <w:t xml:space="preserve">Table </w:t>
      </w:r>
      <w:r w:rsidRPr="00054570">
        <w:fldChar w:fldCharType="begin"/>
      </w:r>
      <w:r w:rsidRPr="00054570">
        <w:instrText>SEQ Table \* ARABIC</w:instrText>
      </w:r>
      <w:r w:rsidRPr="00054570">
        <w:fldChar w:fldCharType="separate"/>
      </w:r>
      <w:r w:rsidR="00145F42">
        <w:rPr>
          <w:noProof/>
        </w:rPr>
        <w:t>19</w:t>
      </w:r>
      <w:r w:rsidRPr="00054570">
        <w:fldChar w:fldCharType="end"/>
      </w:r>
      <w:bookmarkEnd w:id="241"/>
      <w:r w:rsidRPr="00054570">
        <w:t xml:space="preserve">: DESTINY-Breast04 | Analysis of OS | </w:t>
      </w:r>
      <w:bookmarkEnd w:id="242"/>
      <w:r w:rsidRPr="00054570">
        <w:t>HR-positive cohort</w:t>
      </w:r>
      <w:bookmarkEnd w:id="243"/>
      <w:bookmarkEnd w:id="244"/>
      <w:r w:rsidRPr="00054570">
        <w:t xml:space="preserve"> </w:t>
      </w:r>
    </w:p>
    <w:tbl>
      <w:tblPr>
        <w:tblStyle w:val="Generaltable"/>
        <w:tblW w:w="9067" w:type="dxa"/>
        <w:tblLook w:val="04A0" w:firstRow="1" w:lastRow="0" w:firstColumn="1" w:lastColumn="0" w:noHBand="0" w:noVBand="1"/>
      </w:tblPr>
      <w:tblGrid>
        <w:gridCol w:w="5098"/>
        <w:gridCol w:w="1984"/>
        <w:gridCol w:w="1985"/>
      </w:tblGrid>
      <w:tr w:rsidR="000B148D" w:rsidRPr="00054570" w14:paraId="1650DDCB" w14:textId="77777777">
        <w:trPr>
          <w:cnfStyle w:val="100000000000" w:firstRow="1" w:lastRow="0" w:firstColumn="0" w:lastColumn="0" w:oddVBand="0" w:evenVBand="0" w:oddHBand="0" w:evenHBand="0" w:firstRowFirstColumn="0" w:firstRowLastColumn="0" w:lastRowFirstColumn="0" w:lastRowLastColumn="0"/>
          <w:trHeight w:val="20"/>
          <w:tblHeader/>
        </w:trPr>
        <w:tc>
          <w:tcPr>
            <w:tcW w:w="5098" w:type="dxa"/>
            <w:vMerge w:val="restart"/>
            <w:shd w:val="clear" w:color="auto" w:fill="F2F2F2" w:themeFill="background1" w:themeFillShade="F2"/>
            <w:vAlign w:val="center"/>
          </w:tcPr>
          <w:p w14:paraId="36F1DCAE" w14:textId="77777777" w:rsidR="000B148D" w:rsidRPr="00054570" w:rsidRDefault="000B148D">
            <w:pPr>
              <w:pStyle w:val="Tableheading"/>
              <w:spacing w:before="0" w:after="0"/>
            </w:pPr>
          </w:p>
        </w:tc>
        <w:tc>
          <w:tcPr>
            <w:tcW w:w="3969" w:type="dxa"/>
            <w:gridSpan w:val="2"/>
            <w:shd w:val="clear" w:color="auto" w:fill="F2F2F2" w:themeFill="background1" w:themeFillShade="F2"/>
            <w:vAlign w:val="center"/>
          </w:tcPr>
          <w:p w14:paraId="77ABD680" w14:textId="77777777" w:rsidR="000B148D" w:rsidRPr="00054570" w:rsidRDefault="000B148D">
            <w:pPr>
              <w:pStyle w:val="Tableheading"/>
              <w:spacing w:before="0" w:after="0"/>
              <w:jc w:val="center"/>
            </w:pPr>
            <w:r w:rsidRPr="00054570">
              <w:t>HR-positive cohort</w:t>
            </w:r>
          </w:p>
        </w:tc>
      </w:tr>
      <w:tr w:rsidR="000B148D" w:rsidRPr="00054570" w14:paraId="44B850D9" w14:textId="77777777">
        <w:trPr>
          <w:cnfStyle w:val="100000000000" w:firstRow="1" w:lastRow="0" w:firstColumn="0" w:lastColumn="0" w:oddVBand="0" w:evenVBand="0" w:oddHBand="0" w:evenHBand="0" w:firstRowFirstColumn="0" w:firstRowLastColumn="0" w:lastRowFirstColumn="0" w:lastRowLastColumn="0"/>
          <w:trHeight w:val="20"/>
          <w:tblHeader/>
        </w:trPr>
        <w:tc>
          <w:tcPr>
            <w:tcW w:w="5098" w:type="dxa"/>
            <w:vMerge/>
            <w:shd w:val="clear" w:color="auto" w:fill="F2F2F2" w:themeFill="background1" w:themeFillShade="F2"/>
            <w:vAlign w:val="center"/>
          </w:tcPr>
          <w:p w14:paraId="375980CD" w14:textId="77777777" w:rsidR="000B148D" w:rsidRPr="00054570" w:rsidRDefault="000B148D">
            <w:pPr>
              <w:pStyle w:val="Tableheading"/>
              <w:spacing w:before="0" w:after="0"/>
            </w:pPr>
          </w:p>
        </w:tc>
        <w:tc>
          <w:tcPr>
            <w:tcW w:w="1984" w:type="dxa"/>
            <w:shd w:val="clear" w:color="auto" w:fill="F2F2F2" w:themeFill="background1" w:themeFillShade="F2"/>
            <w:vAlign w:val="center"/>
          </w:tcPr>
          <w:p w14:paraId="7FAEF9F5" w14:textId="77777777" w:rsidR="000B148D" w:rsidRPr="00054570" w:rsidRDefault="000B148D">
            <w:pPr>
              <w:ind w:right="28"/>
              <w:jc w:val="center"/>
              <w:rPr>
                <w:rFonts w:cs="Arial"/>
                <w:sz w:val="20"/>
                <w:szCs w:val="20"/>
              </w:rPr>
            </w:pPr>
            <w:r w:rsidRPr="00054570">
              <w:rPr>
                <w:rFonts w:eastAsia="Times New Roman" w:cs="Arial"/>
                <w:b/>
                <w:sz w:val="20"/>
                <w:szCs w:val="20"/>
              </w:rPr>
              <w:t>T-DXd</w:t>
            </w:r>
          </w:p>
          <w:p w14:paraId="76B822C3" w14:textId="5744C4D1" w:rsidR="000B148D" w:rsidRPr="00054570" w:rsidRDefault="000B148D">
            <w:pPr>
              <w:pStyle w:val="Tableheading"/>
              <w:spacing w:before="0" w:after="0"/>
              <w:jc w:val="center"/>
              <w:rPr>
                <w:rFonts w:cs="Arial"/>
              </w:rPr>
            </w:pPr>
            <w:r w:rsidRPr="00054570">
              <w:rPr>
                <w:rFonts w:eastAsia="Times New Roman" w:cs="Arial"/>
              </w:rPr>
              <w:t>(N=331)</w:t>
            </w:r>
          </w:p>
        </w:tc>
        <w:tc>
          <w:tcPr>
            <w:tcW w:w="1985" w:type="dxa"/>
            <w:shd w:val="clear" w:color="auto" w:fill="F2F2F2" w:themeFill="background1" w:themeFillShade="F2"/>
            <w:vAlign w:val="center"/>
          </w:tcPr>
          <w:p w14:paraId="111A8F4D" w14:textId="77777777" w:rsidR="000B148D" w:rsidRPr="00054570" w:rsidRDefault="000B148D">
            <w:pPr>
              <w:ind w:right="7"/>
              <w:jc w:val="center"/>
              <w:rPr>
                <w:rFonts w:cs="Arial"/>
                <w:sz w:val="20"/>
                <w:szCs w:val="20"/>
              </w:rPr>
            </w:pPr>
            <w:r w:rsidRPr="00054570">
              <w:rPr>
                <w:rFonts w:eastAsia="Times New Roman" w:cs="Arial"/>
                <w:b/>
                <w:sz w:val="20"/>
                <w:szCs w:val="20"/>
              </w:rPr>
              <w:t>TPC</w:t>
            </w:r>
          </w:p>
          <w:p w14:paraId="42F82536" w14:textId="0F49885E" w:rsidR="000B148D" w:rsidRPr="00054570" w:rsidRDefault="000B148D">
            <w:pPr>
              <w:pStyle w:val="Tableheading"/>
              <w:spacing w:before="0" w:after="0"/>
              <w:jc w:val="center"/>
              <w:rPr>
                <w:rFonts w:cs="Arial"/>
              </w:rPr>
            </w:pPr>
            <w:r w:rsidRPr="00054570">
              <w:rPr>
                <w:rFonts w:eastAsia="Times New Roman" w:cs="Arial"/>
              </w:rPr>
              <w:t>(N=163)</w:t>
            </w:r>
          </w:p>
        </w:tc>
      </w:tr>
      <w:tr w:rsidR="000B148D" w:rsidRPr="00054570" w14:paraId="55F9CF52" w14:textId="77777777">
        <w:trPr>
          <w:trHeight w:val="20"/>
        </w:trPr>
        <w:tc>
          <w:tcPr>
            <w:tcW w:w="5098" w:type="dxa"/>
            <w:shd w:val="clear" w:color="auto" w:fill="F2F2F2" w:themeFill="background1" w:themeFillShade="F2"/>
            <w:vAlign w:val="center"/>
          </w:tcPr>
          <w:p w14:paraId="6E027291" w14:textId="77777777" w:rsidR="000B148D" w:rsidRPr="00054570" w:rsidRDefault="000B148D">
            <w:pPr>
              <w:pStyle w:val="Tablebody"/>
              <w:spacing w:before="0" w:after="0"/>
            </w:pPr>
            <w:r w:rsidRPr="00054570">
              <w:t>Subjects with events (deaths), n (%)</w:t>
            </w:r>
          </w:p>
        </w:tc>
        <w:tc>
          <w:tcPr>
            <w:tcW w:w="1984" w:type="dxa"/>
            <w:vAlign w:val="center"/>
          </w:tcPr>
          <w:p w14:paraId="6EF2076E" w14:textId="13DB56BC"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985" w:type="dxa"/>
            <w:vAlign w:val="center"/>
          </w:tcPr>
          <w:p w14:paraId="5613F062" w14:textId="3B81333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054570" w14:paraId="58E9B291" w14:textId="77777777">
        <w:trPr>
          <w:trHeight w:val="20"/>
        </w:trPr>
        <w:tc>
          <w:tcPr>
            <w:tcW w:w="5098" w:type="dxa"/>
            <w:shd w:val="clear" w:color="auto" w:fill="F2F2F2" w:themeFill="background1" w:themeFillShade="F2"/>
            <w:vAlign w:val="center"/>
          </w:tcPr>
          <w:p w14:paraId="6B934FF5" w14:textId="77777777" w:rsidR="000B148D" w:rsidRPr="00054570" w:rsidRDefault="000B148D">
            <w:pPr>
              <w:pStyle w:val="Tablebody"/>
              <w:keepNext/>
              <w:spacing w:before="0" w:after="0"/>
            </w:pPr>
            <w:r w:rsidRPr="00054570">
              <w:t>Subjects without events (censored), n (%)</w:t>
            </w:r>
          </w:p>
        </w:tc>
        <w:tc>
          <w:tcPr>
            <w:tcW w:w="1984" w:type="dxa"/>
            <w:vAlign w:val="center"/>
          </w:tcPr>
          <w:p w14:paraId="0D6F5BAC" w14:textId="29607EE2"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985" w:type="dxa"/>
            <w:vAlign w:val="center"/>
          </w:tcPr>
          <w:p w14:paraId="041C9E18" w14:textId="25532147"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054570" w14:paraId="6E351C5C" w14:textId="77777777">
        <w:trPr>
          <w:trHeight w:val="20"/>
        </w:trPr>
        <w:tc>
          <w:tcPr>
            <w:tcW w:w="5098" w:type="dxa"/>
            <w:shd w:val="clear" w:color="auto" w:fill="F2F2F2" w:themeFill="background1" w:themeFillShade="F2"/>
            <w:vAlign w:val="center"/>
          </w:tcPr>
          <w:p w14:paraId="18745931" w14:textId="77777777" w:rsidR="000B148D" w:rsidRPr="00054570" w:rsidRDefault="000B148D">
            <w:pPr>
              <w:pStyle w:val="Tablebody"/>
              <w:spacing w:before="0" w:after="0"/>
              <w:ind w:left="169"/>
            </w:pPr>
            <w:r w:rsidRPr="00054570">
              <w:t>Alive</w:t>
            </w:r>
          </w:p>
        </w:tc>
        <w:tc>
          <w:tcPr>
            <w:tcW w:w="1984" w:type="dxa"/>
            <w:vAlign w:val="center"/>
          </w:tcPr>
          <w:p w14:paraId="428E7196" w14:textId="39090B1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985" w:type="dxa"/>
            <w:vAlign w:val="center"/>
          </w:tcPr>
          <w:p w14:paraId="6DA85797" w14:textId="28554922"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054570" w14:paraId="70D6ECBF" w14:textId="77777777">
        <w:trPr>
          <w:trHeight w:val="20"/>
        </w:trPr>
        <w:tc>
          <w:tcPr>
            <w:tcW w:w="5098" w:type="dxa"/>
            <w:shd w:val="clear" w:color="auto" w:fill="F2F2F2" w:themeFill="background1" w:themeFillShade="F2"/>
            <w:vAlign w:val="center"/>
          </w:tcPr>
          <w:p w14:paraId="068DF3D4" w14:textId="77777777" w:rsidR="000B148D" w:rsidRPr="00054570" w:rsidRDefault="000B148D">
            <w:pPr>
              <w:pStyle w:val="Tablebody"/>
              <w:spacing w:before="0" w:after="0"/>
              <w:ind w:left="169"/>
            </w:pPr>
            <w:r>
              <w:t>Lost to follow-up</w:t>
            </w:r>
          </w:p>
        </w:tc>
        <w:tc>
          <w:tcPr>
            <w:tcW w:w="1984" w:type="dxa"/>
            <w:vAlign w:val="center"/>
          </w:tcPr>
          <w:p w14:paraId="0ECFCFFB" w14:textId="30D3E1D5"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985" w:type="dxa"/>
            <w:vAlign w:val="center"/>
          </w:tcPr>
          <w:p w14:paraId="556A79FE" w14:textId="3E77996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r>
      <w:tr w:rsidR="000B148D" w:rsidRPr="00054570" w14:paraId="13FE4BEC" w14:textId="77777777">
        <w:trPr>
          <w:trHeight w:val="20"/>
        </w:trPr>
        <w:tc>
          <w:tcPr>
            <w:tcW w:w="5098" w:type="dxa"/>
            <w:shd w:val="clear" w:color="auto" w:fill="F2F2F2" w:themeFill="background1" w:themeFillShade="F2"/>
            <w:vAlign w:val="center"/>
          </w:tcPr>
          <w:p w14:paraId="004555AD" w14:textId="77777777" w:rsidR="000B148D" w:rsidRPr="00054570" w:rsidRDefault="000B148D">
            <w:pPr>
              <w:pStyle w:val="Tablebody"/>
              <w:spacing w:before="0" w:after="0"/>
              <w:ind w:left="169"/>
            </w:pPr>
            <w:r>
              <w:t xml:space="preserve">Withdrawal by subject </w:t>
            </w:r>
          </w:p>
        </w:tc>
        <w:tc>
          <w:tcPr>
            <w:tcW w:w="1984" w:type="dxa"/>
            <w:vAlign w:val="center"/>
          </w:tcPr>
          <w:p w14:paraId="7EF46BBE" w14:textId="226645D0"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985" w:type="dxa"/>
            <w:vAlign w:val="center"/>
          </w:tcPr>
          <w:p w14:paraId="01D64413" w14:textId="7B6100C9"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054570" w14:paraId="4EA07026" w14:textId="77777777">
        <w:trPr>
          <w:trHeight w:val="20"/>
        </w:trPr>
        <w:tc>
          <w:tcPr>
            <w:tcW w:w="5098" w:type="dxa"/>
            <w:shd w:val="clear" w:color="auto" w:fill="F2F2F2" w:themeFill="background1" w:themeFillShade="F2"/>
            <w:vAlign w:val="center"/>
          </w:tcPr>
          <w:p w14:paraId="1DB34700" w14:textId="77777777" w:rsidR="000B148D" w:rsidRPr="00054570" w:rsidRDefault="000B148D">
            <w:pPr>
              <w:pStyle w:val="Tablebody"/>
              <w:spacing w:before="0" w:after="0"/>
              <w:ind w:left="169"/>
            </w:pPr>
            <w:r>
              <w:t>Other</w:t>
            </w:r>
          </w:p>
        </w:tc>
        <w:tc>
          <w:tcPr>
            <w:tcW w:w="1984" w:type="dxa"/>
            <w:vAlign w:val="center"/>
          </w:tcPr>
          <w:p w14:paraId="01B78034" w14:textId="59F8FCAE"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985" w:type="dxa"/>
            <w:vAlign w:val="center"/>
          </w:tcPr>
          <w:p w14:paraId="77BDFD04" w14:textId="3C7CFBC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619703FB" w14:textId="77777777">
        <w:trPr>
          <w:trHeight w:val="20"/>
        </w:trPr>
        <w:tc>
          <w:tcPr>
            <w:tcW w:w="5098" w:type="dxa"/>
            <w:shd w:val="clear" w:color="auto" w:fill="F2F2F2" w:themeFill="background1" w:themeFillShade="F2"/>
            <w:vAlign w:val="center"/>
          </w:tcPr>
          <w:p w14:paraId="7BFB4FB9" w14:textId="77777777" w:rsidR="000B148D" w:rsidRPr="00054570" w:rsidRDefault="000B148D">
            <w:pPr>
              <w:pStyle w:val="Tablebody"/>
              <w:keepNext/>
              <w:spacing w:before="0" w:after="0"/>
            </w:pPr>
            <w:r w:rsidRPr="00054570">
              <w:t>Median overall survival, months*</w:t>
            </w:r>
          </w:p>
        </w:tc>
        <w:tc>
          <w:tcPr>
            <w:tcW w:w="1984" w:type="dxa"/>
            <w:vAlign w:val="center"/>
          </w:tcPr>
          <w:p w14:paraId="732E57F3" w14:textId="77777777" w:rsidR="000B148D" w:rsidRPr="00054570" w:rsidRDefault="000B148D">
            <w:pPr>
              <w:pStyle w:val="Tablebody"/>
              <w:spacing w:before="0" w:after="0"/>
              <w:jc w:val="center"/>
              <w:rPr>
                <w:rFonts w:eastAsia="Times New Roman" w:cs="Arial"/>
              </w:rPr>
            </w:pPr>
            <w:r w:rsidRPr="00054570">
              <w:rPr>
                <w:rFonts w:eastAsia="Times New Roman" w:cs="Arial"/>
              </w:rPr>
              <w:t>23.9</w:t>
            </w:r>
          </w:p>
        </w:tc>
        <w:tc>
          <w:tcPr>
            <w:tcW w:w="1985" w:type="dxa"/>
            <w:vAlign w:val="center"/>
          </w:tcPr>
          <w:p w14:paraId="53F10D45" w14:textId="77777777" w:rsidR="000B148D" w:rsidRPr="00054570" w:rsidRDefault="000B148D">
            <w:pPr>
              <w:pStyle w:val="Tablebody"/>
              <w:spacing w:before="0" w:after="0"/>
              <w:jc w:val="center"/>
              <w:rPr>
                <w:rFonts w:eastAsia="Times New Roman" w:cs="Arial"/>
              </w:rPr>
            </w:pPr>
            <w:r w:rsidRPr="00054570">
              <w:rPr>
                <w:rFonts w:eastAsia="Times New Roman" w:cs="Arial"/>
              </w:rPr>
              <w:t>17.5</w:t>
            </w:r>
          </w:p>
        </w:tc>
      </w:tr>
      <w:tr w:rsidR="000B148D" w:rsidRPr="00054570" w14:paraId="784D4162" w14:textId="77777777">
        <w:trPr>
          <w:trHeight w:val="20"/>
        </w:trPr>
        <w:tc>
          <w:tcPr>
            <w:tcW w:w="5098" w:type="dxa"/>
            <w:shd w:val="clear" w:color="auto" w:fill="F2F2F2" w:themeFill="background1" w:themeFillShade="F2"/>
            <w:vAlign w:val="center"/>
          </w:tcPr>
          <w:p w14:paraId="79808DF2" w14:textId="77777777" w:rsidR="000B148D" w:rsidRPr="00054570" w:rsidRDefault="000B148D">
            <w:pPr>
              <w:pStyle w:val="Tablebody"/>
              <w:spacing w:before="0" w:after="0"/>
              <w:ind w:left="169"/>
            </w:pPr>
            <w:r w:rsidRPr="00054570">
              <w:t>(95% CI)*</w:t>
            </w:r>
          </w:p>
        </w:tc>
        <w:tc>
          <w:tcPr>
            <w:tcW w:w="1984" w:type="dxa"/>
            <w:vAlign w:val="center"/>
          </w:tcPr>
          <w:p w14:paraId="53D26DFB" w14:textId="77777777" w:rsidR="000B148D" w:rsidRPr="00054570" w:rsidRDefault="000B148D">
            <w:pPr>
              <w:pStyle w:val="Tablebody"/>
              <w:spacing w:before="0" w:after="0"/>
              <w:jc w:val="center"/>
              <w:rPr>
                <w:rFonts w:eastAsia="Times New Roman" w:cs="Arial"/>
              </w:rPr>
            </w:pPr>
            <w:r w:rsidRPr="00054570">
              <w:rPr>
                <w:rFonts w:eastAsia="Times New Roman" w:cs="Arial"/>
              </w:rPr>
              <w:t>(20.8, 24.8)</w:t>
            </w:r>
          </w:p>
        </w:tc>
        <w:tc>
          <w:tcPr>
            <w:tcW w:w="1985" w:type="dxa"/>
            <w:vAlign w:val="center"/>
          </w:tcPr>
          <w:p w14:paraId="4AD213C5" w14:textId="77777777" w:rsidR="000B148D" w:rsidRPr="00054570" w:rsidRDefault="000B148D">
            <w:pPr>
              <w:pStyle w:val="Tablebody"/>
              <w:spacing w:before="0" w:after="0"/>
              <w:jc w:val="center"/>
              <w:rPr>
                <w:rFonts w:eastAsia="Times New Roman" w:cs="Arial"/>
              </w:rPr>
            </w:pPr>
            <w:r w:rsidRPr="00054570">
              <w:rPr>
                <w:rFonts w:eastAsia="Times New Roman" w:cs="Arial"/>
              </w:rPr>
              <w:t>(15.2, 22.4)</w:t>
            </w:r>
          </w:p>
        </w:tc>
      </w:tr>
      <w:tr w:rsidR="000B148D" w:rsidRPr="00054570" w14:paraId="1972BDEB" w14:textId="77777777">
        <w:trPr>
          <w:trHeight w:val="20"/>
        </w:trPr>
        <w:tc>
          <w:tcPr>
            <w:tcW w:w="5098" w:type="dxa"/>
            <w:shd w:val="clear" w:color="auto" w:fill="F2F2F2" w:themeFill="background1" w:themeFillShade="F2"/>
            <w:vAlign w:val="center"/>
          </w:tcPr>
          <w:p w14:paraId="46D23E1E" w14:textId="77777777" w:rsidR="000B148D" w:rsidRPr="00054570" w:rsidRDefault="000B148D">
            <w:pPr>
              <w:pStyle w:val="Tablebody"/>
              <w:spacing w:before="0" w:after="0"/>
            </w:pPr>
            <w:r w:rsidRPr="00054570">
              <w:t>Stratified Cox proportional hazards model hazard ratio</w:t>
            </w:r>
            <w:r w:rsidRPr="00054570">
              <w:rPr>
                <w:rFonts w:cs="Yu Gothic Light"/>
                <w:vertAlign w:val="superscript"/>
              </w:rPr>
              <w:t>†</w:t>
            </w:r>
          </w:p>
        </w:tc>
        <w:tc>
          <w:tcPr>
            <w:tcW w:w="3969" w:type="dxa"/>
            <w:gridSpan w:val="2"/>
            <w:vAlign w:val="center"/>
          </w:tcPr>
          <w:p w14:paraId="0AA5E5EF" w14:textId="77777777" w:rsidR="000B148D" w:rsidRPr="00054570" w:rsidRDefault="000B148D">
            <w:pPr>
              <w:pStyle w:val="Tablebody"/>
              <w:spacing w:before="0" w:after="0"/>
              <w:jc w:val="center"/>
              <w:rPr>
                <w:rFonts w:eastAsia="Times New Roman" w:cs="Arial"/>
              </w:rPr>
            </w:pPr>
            <w:r w:rsidRPr="00054570">
              <w:rPr>
                <w:rFonts w:eastAsia="Times New Roman" w:cs="Arial"/>
              </w:rPr>
              <w:t>0.6432</w:t>
            </w:r>
          </w:p>
        </w:tc>
      </w:tr>
      <w:tr w:rsidR="000B148D" w:rsidRPr="00054570" w14:paraId="78CDF56B" w14:textId="77777777">
        <w:trPr>
          <w:trHeight w:val="20"/>
        </w:trPr>
        <w:tc>
          <w:tcPr>
            <w:tcW w:w="5098" w:type="dxa"/>
            <w:shd w:val="clear" w:color="auto" w:fill="F2F2F2" w:themeFill="background1" w:themeFillShade="F2"/>
            <w:vAlign w:val="center"/>
          </w:tcPr>
          <w:p w14:paraId="61ECADC5" w14:textId="77777777" w:rsidR="000B148D" w:rsidRPr="00054570" w:rsidRDefault="000B148D">
            <w:pPr>
              <w:pStyle w:val="Tablebody"/>
              <w:spacing w:before="0" w:after="0"/>
              <w:ind w:left="311"/>
            </w:pPr>
            <w:r w:rsidRPr="00054570">
              <w:t>(95% CI)</w:t>
            </w:r>
            <w:r w:rsidRPr="00054570">
              <w:rPr>
                <w:rFonts w:cs="Yu Gothic Light"/>
                <w:vertAlign w:val="superscript"/>
              </w:rPr>
              <w:t>†</w:t>
            </w:r>
          </w:p>
        </w:tc>
        <w:tc>
          <w:tcPr>
            <w:tcW w:w="3969" w:type="dxa"/>
            <w:gridSpan w:val="2"/>
            <w:vAlign w:val="center"/>
          </w:tcPr>
          <w:p w14:paraId="4FD350C2" w14:textId="77777777" w:rsidR="000B148D" w:rsidRPr="00054570" w:rsidRDefault="000B148D">
            <w:pPr>
              <w:pStyle w:val="Tablebody"/>
              <w:spacing w:before="0" w:after="0"/>
              <w:jc w:val="center"/>
              <w:rPr>
                <w:rFonts w:eastAsia="Times New Roman" w:cs="Arial"/>
              </w:rPr>
            </w:pPr>
            <w:r w:rsidRPr="00054570">
              <w:rPr>
                <w:rFonts w:eastAsia="Times New Roman" w:cs="Arial"/>
              </w:rPr>
              <w:t>(0.4804, 0.8610)</w:t>
            </w:r>
          </w:p>
        </w:tc>
      </w:tr>
      <w:tr w:rsidR="000B148D" w:rsidRPr="00054570" w14:paraId="32AE5E45" w14:textId="77777777">
        <w:trPr>
          <w:trHeight w:val="20"/>
        </w:trPr>
        <w:tc>
          <w:tcPr>
            <w:tcW w:w="5098" w:type="dxa"/>
            <w:shd w:val="clear" w:color="auto" w:fill="F2F2F2" w:themeFill="background1" w:themeFillShade="F2"/>
            <w:vAlign w:val="center"/>
          </w:tcPr>
          <w:p w14:paraId="104D0D00" w14:textId="77777777" w:rsidR="000B148D" w:rsidRPr="00054570" w:rsidRDefault="000B148D">
            <w:pPr>
              <w:pStyle w:val="Tablebody"/>
              <w:spacing w:before="0" w:after="0"/>
              <w:ind w:left="311"/>
            </w:pPr>
            <w:r w:rsidRPr="00054570">
              <w:t>Stratified log-rank test p-value</w:t>
            </w:r>
            <w:r w:rsidRPr="00054570">
              <w:rPr>
                <w:rFonts w:cs="Yu Gothic Light"/>
                <w:vertAlign w:val="superscript"/>
              </w:rPr>
              <w:t>†</w:t>
            </w:r>
          </w:p>
        </w:tc>
        <w:tc>
          <w:tcPr>
            <w:tcW w:w="3969" w:type="dxa"/>
            <w:gridSpan w:val="2"/>
            <w:vAlign w:val="center"/>
          </w:tcPr>
          <w:p w14:paraId="76F867AD" w14:textId="77777777" w:rsidR="000B148D" w:rsidRPr="00054570" w:rsidRDefault="000B148D">
            <w:pPr>
              <w:pStyle w:val="Tablebody"/>
              <w:spacing w:before="0" w:after="0"/>
              <w:jc w:val="center"/>
              <w:rPr>
                <w:rFonts w:eastAsia="Times New Roman" w:cs="Arial"/>
              </w:rPr>
            </w:pPr>
            <w:r w:rsidRPr="00054570">
              <w:rPr>
                <w:rFonts w:eastAsia="Times New Roman" w:cs="Arial"/>
              </w:rPr>
              <w:t>0.0028</w:t>
            </w:r>
          </w:p>
        </w:tc>
      </w:tr>
      <w:tr w:rsidR="000B148D" w:rsidRPr="00054570" w14:paraId="12F5E059" w14:textId="77777777">
        <w:trPr>
          <w:trHeight w:val="20"/>
        </w:trPr>
        <w:tc>
          <w:tcPr>
            <w:tcW w:w="5098" w:type="dxa"/>
            <w:shd w:val="clear" w:color="auto" w:fill="F2F2F2" w:themeFill="background1" w:themeFillShade="F2"/>
            <w:vAlign w:val="center"/>
          </w:tcPr>
          <w:p w14:paraId="666351CF" w14:textId="77777777" w:rsidR="000B148D" w:rsidRPr="00054570" w:rsidRDefault="000B148D">
            <w:pPr>
              <w:pStyle w:val="Tablebody"/>
              <w:spacing w:before="0" w:after="0"/>
              <w:ind w:left="169"/>
            </w:pPr>
            <w:r w:rsidRPr="00054570">
              <w:t>3 months (95% CI)</w:t>
            </w:r>
          </w:p>
        </w:tc>
        <w:tc>
          <w:tcPr>
            <w:tcW w:w="1984" w:type="dxa"/>
            <w:vAlign w:val="center"/>
          </w:tcPr>
          <w:p w14:paraId="0B465CC0" w14:textId="59C67F49"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2560F078" w14:textId="47DB6B9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r w:rsidR="000B148D" w:rsidRPr="00054570" w14:paraId="13C3B769" w14:textId="77777777">
        <w:trPr>
          <w:trHeight w:val="20"/>
        </w:trPr>
        <w:tc>
          <w:tcPr>
            <w:tcW w:w="5098" w:type="dxa"/>
            <w:shd w:val="clear" w:color="auto" w:fill="F2F2F2" w:themeFill="background1" w:themeFillShade="F2"/>
            <w:vAlign w:val="center"/>
          </w:tcPr>
          <w:p w14:paraId="7DAC6502" w14:textId="77777777" w:rsidR="000B148D" w:rsidRPr="00054570" w:rsidRDefault="000B148D">
            <w:pPr>
              <w:pStyle w:val="Tablebody"/>
              <w:spacing w:before="0" w:after="0"/>
              <w:ind w:left="169"/>
            </w:pPr>
            <w:r w:rsidRPr="00054570">
              <w:t>6 months (95% CI)</w:t>
            </w:r>
          </w:p>
        </w:tc>
        <w:tc>
          <w:tcPr>
            <w:tcW w:w="1984" w:type="dxa"/>
            <w:vAlign w:val="center"/>
          </w:tcPr>
          <w:p w14:paraId="59AC0426" w14:textId="1E04CDDE"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3727FA8D" w14:textId="5D2010E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r w:rsidR="000B148D" w:rsidRPr="00054570" w14:paraId="391D071F" w14:textId="77777777">
        <w:trPr>
          <w:trHeight w:val="20"/>
        </w:trPr>
        <w:tc>
          <w:tcPr>
            <w:tcW w:w="5098" w:type="dxa"/>
            <w:shd w:val="clear" w:color="auto" w:fill="F2F2F2" w:themeFill="background1" w:themeFillShade="F2"/>
            <w:vAlign w:val="center"/>
          </w:tcPr>
          <w:p w14:paraId="565FF5DC" w14:textId="77777777" w:rsidR="000B148D" w:rsidRPr="00054570" w:rsidRDefault="000B148D">
            <w:pPr>
              <w:pStyle w:val="Tablebody"/>
              <w:spacing w:before="0" w:after="0"/>
              <w:ind w:left="169"/>
              <w:rPr>
                <w:u w:val="single" w:color="ED7D31" w:themeColor="accent2"/>
              </w:rPr>
            </w:pPr>
            <w:r w:rsidRPr="00054570">
              <w:t>9 months (95% CI)</w:t>
            </w:r>
          </w:p>
        </w:tc>
        <w:tc>
          <w:tcPr>
            <w:tcW w:w="1984" w:type="dxa"/>
            <w:vAlign w:val="center"/>
          </w:tcPr>
          <w:p w14:paraId="3A67D409" w14:textId="327E76E3"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3C3E3250" w14:textId="788ADB6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r w:rsidR="000B148D" w:rsidRPr="00054570" w14:paraId="4AE4CFEA" w14:textId="77777777">
        <w:trPr>
          <w:trHeight w:val="20"/>
        </w:trPr>
        <w:tc>
          <w:tcPr>
            <w:tcW w:w="5098" w:type="dxa"/>
            <w:shd w:val="clear" w:color="auto" w:fill="F2F2F2" w:themeFill="background1" w:themeFillShade="F2"/>
            <w:vAlign w:val="center"/>
          </w:tcPr>
          <w:p w14:paraId="29A704DC" w14:textId="77777777" w:rsidR="000B148D" w:rsidRPr="00054570" w:rsidRDefault="000B148D">
            <w:pPr>
              <w:pStyle w:val="Tablebody"/>
              <w:spacing w:before="0" w:after="0"/>
              <w:ind w:left="169"/>
            </w:pPr>
            <w:r w:rsidRPr="00054570">
              <w:t>12 months (95% CI)</w:t>
            </w:r>
          </w:p>
        </w:tc>
        <w:tc>
          <w:tcPr>
            <w:tcW w:w="1984" w:type="dxa"/>
            <w:vAlign w:val="center"/>
          </w:tcPr>
          <w:p w14:paraId="0772222C" w14:textId="3324E21B"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4095B8F1" w14:textId="6E95BFD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r w:rsidR="000B148D" w:rsidRPr="00054570" w14:paraId="0178BEED" w14:textId="77777777">
        <w:trPr>
          <w:trHeight w:val="20"/>
        </w:trPr>
        <w:tc>
          <w:tcPr>
            <w:tcW w:w="5098" w:type="dxa"/>
            <w:shd w:val="clear" w:color="auto" w:fill="F2F2F2" w:themeFill="background1" w:themeFillShade="F2"/>
            <w:vAlign w:val="center"/>
          </w:tcPr>
          <w:p w14:paraId="47092018" w14:textId="77777777" w:rsidR="000B148D" w:rsidRPr="00054570" w:rsidRDefault="000B148D">
            <w:pPr>
              <w:pStyle w:val="Tablebody"/>
              <w:spacing w:before="0" w:after="0"/>
              <w:ind w:left="169"/>
            </w:pPr>
            <w:r w:rsidRPr="00054570">
              <w:lastRenderedPageBreak/>
              <w:t>18 months (95% CI)</w:t>
            </w:r>
          </w:p>
        </w:tc>
        <w:tc>
          <w:tcPr>
            <w:tcW w:w="1984" w:type="dxa"/>
            <w:vAlign w:val="center"/>
          </w:tcPr>
          <w:p w14:paraId="44211BA0" w14:textId="0CAF450C"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452D99F9" w14:textId="6AAE835E"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r w:rsidR="000B148D" w:rsidRPr="00054570" w14:paraId="78F5170C" w14:textId="77777777">
        <w:trPr>
          <w:trHeight w:val="20"/>
        </w:trPr>
        <w:tc>
          <w:tcPr>
            <w:tcW w:w="5098" w:type="dxa"/>
            <w:shd w:val="clear" w:color="auto" w:fill="F2F2F2" w:themeFill="background1" w:themeFillShade="F2"/>
            <w:vAlign w:val="center"/>
          </w:tcPr>
          <w:p w14:paraId="104138EE" w14:textId="77777777" w:rsidR="000B148D" w:rsidRPr="00054570" w:rsidRDefault="000B148D">
            <w:pPr>
              <w:pStyle w:val="Tablebody"/>
              <w:keepNext/>
              <w:spacing w:before="0" w:after="0"/>
              <w:ind w:left="170"/>
            </w:pPr>
            <w:r w:rsidRPr="00054570">
              <w:t>24 months (95% CI)</w:t>
            </w:r>
          </w:p>
        </w:tc>
        <w:tc>
          <w:tcPr>
            <w:tcW w:w="1984" w:type="dxa"/>
            <w:vAlign w:val="center"/>
          </w:tcPr>
          <w:p w14:paraId="3131CA18" w14:textId="4AAFE3E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c>
          <w:tcPr>
            <w:tcW w:w="1985" w:type="dxa"/>
            <w:vAlign w:val="center"/>
          </w:tcPr>
          <w:p w14:paraId="5E22D292" w14:textId="53044F7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xxxxxx</w:t>
            </w:r>
          </w:p>
        </w:tc>
      </w:tr>
    </w:tbl>
    <w:p w14:paraId="6D820E02" w14:textId="6D97E167" w:rsidR="000B148D" w:rsidRPr="00054570" w:rsidRDefault="000B148D" w:rsidP="000B148D">
      <w:pPr>
        <w:pStyle w:val="Footnotes"/>
      </w:pPr>
      <w:r w:rsidRPr="00054570">
        <w:t xml:space="preserve">*Median OS is from KM analysis. </w:t>
      </w:r>
      <w:r w:rsidRPr="002A02A9">
        <w:t>CI for median was computed using the Brookmeyer-Crowley method.</w:t>
      </w:r>
      <w:r w:rsidRPr="00054570">
        <w:t xml:space="preserve"> </w:t>
      </w:r>
      <w:r>
        <w:br/>
      </w:r>
      <w:r w:rsidRPr="00054570">
        <w:t xml:space="preserve">†Two-sided p-value is from the stratified log-rank test; hazard ratio and 95% CI are from the stratified Cox proportional hazards model with stratification factors: HER2 status, number of prior lines of chemotherapy, HR/CDK status, as defined by the IXRS. </w:t>
      </w:r>
      <w:r>
        <w:br/>
      </w:r>
      <w:r w:rsidRPr="00054570">
        <w:t>‡Estimate and CI for OS rate at the specified timepoint are from KM analysis.</w:t>
      </w:r>
      <w:r w:rsidRPr="00054570">
        <w:br/>
        <w:t xml:space="preserve">Abbreviations: CI, confidence interval; FAS, full analysis set; </w:t>
      </w:r>
      <w:r w:rsidR="006C4279">
        <w:t xml:space="preserve">HR-positive, hormone receptor-positive; </w:t>
      </w:r>
      <w:r w:rsidRPr="00054570">
        <w:t>IXRS, Interactive Web/Voice Response System; KM, Kaplan-Meier; NE, not estimable; OS, overall survival; T-DXd, trastuzumab deruxtecan; TPC, treatment of physician’s choice.</w:t>
      </w:r>
      <w:r w:rsidRPr="00054570">
        <w:br/>
      </w:r>
      <w:r w:rsidRPr="000C741C">
        <w:t>Sources: Modi et al., 2022</w:t>
      </w:r>
      <w:r>
        <w:rPr>
          <w:lang w:val="fr-FR"/>
        </w:rPr>
        <w:fldChar w:fldCharType="begin"/>
      </w:r>
      <w:r w:rsidR="00CA6345">
        <w:instrText xml:space="preserve"> ADDIN ZOTERO_ITEM CSL_CITATION {"citationID":"QgEyf7oj","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D57F4">
        <w:rPr>
          <w:rFonts w:cs="Arial"/>
          <w:szCs w:val="24"/>
          <w:vertAlign w:val="superscript"/>
        </w:rPr>
        <w:t>6</w:t>
      </w:r>
      <w:r>
        <w:rPr>
          <w:lang w:val="fr-FR"/>
        </w:rPr>
        <w:fldChar w:fldCharType="end"/>
      </w:r>
      <w:r w:rsidRPr="000C741C">
        <w:t>; Daiichi Sankyo Inc., 2022 (CSR, Data on File)</w:t>
      </w:r>
      <w:r w:rsidRPr="00054570">
        <w:rPr>
          <w:lang w:val="fr-FR"/>
        </w:rPr>
        <w:fldChar w:fldCharType="begin"/>
      </w:r>
      <w:r w:rsidR="00CA6345">
        <w:instrText xml:space="preserve"> ADDIN ZOTERO_ITEM CSL_CITATION {"citationID":"hZtoM18W","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lang w:val="fr-FR"/>
        </w:rPr>
        <w:fldChar w:fldCharType="separate"/>
      </w:r>
      <w:r w:rsidR="00FD57F4" w:rsidRPr="00FD57F4">
        <w:rPr>
          <w:rFonts w:cs="Arial"/>
          <w:szCs w:val="24"/>
          <w:vertAlign w:val="superscript"/>
        </w:rPr>
        <w:t>7</w:t>
      </w:r>
      <w:r w:rsidRPr="00054570">
        <w:rPr>
          <w:lang w:val="fr-FR"/>
        </w:rPr>
        <w:fldChar w:fldCharType="end"/>
      </w:r>
      <w:r w:rsidRPr="000C741C" w:rsidDel="00881788">
        <w:t xml:space="preserve"> </w:t>
      </w:r>
    </w:p>
    <w:p w14:paraId="31605D3C" w14:textId="77777777" w:rsidR="000B148D" w:rsidRPr="00054570" w:rsidRDefault="000B148D" w:rsidP="000B148D">
      <w:pPr>
        <w:pStyle w:val="Heading5"/>
        <w:numPr>
          <w:ilvl w:val="0"/>
          <w:numId w:val="0"/>
        </w:numPr>
        <w:ind w:left="1276" w:hanging="1276"/>
      </w:pPr>
      <w:r w:rsidRPr="000C741C">
        <w:t>Key</w:t>
      </w:r>
      <w:r w:rsidRPr="00054570">
        <w:t xml:space="preserve"> secondary efficacy | O</w:t>
      </w:r>
      <w:r>
        <w:t>S</w:t>
      </w:r>
      <w:r w:rsidRPr="00054570">
        <w:t xml:space="preserve"> in FAS </w:t>
      </w:r>
    </w:p>
    <w:p w14:paraId="58E5A009" w14:textId="491C46E0" w:rsidR="000B148D" w:rsidRPr="00054570" w:rsidRDefault="000B148D" w:rsidP="000B148D">
      <w:pPr>
        <w:pStyle w:val="Body"/>
      </w:pPr>
      <w:r w:rsidRPr="00054570">
        <w:t>At DCO</w:t>
      </w:r>
      <w:r>
        <w:t xml:space="preserve"> in the FAS</w:t>
      </w:r>
      <w:r w:rsidRPr="00054570">
        <w:t xml:space="preserve">, median duration of </w:t>
      </w:r>
      <w:r>
        <w:t xml:space="preserve">survival </w:t>
      </w:r>
      <w:r w:rsidRPr="00054570">
        <w:t>follow-up was 18.4 months</w:t>
      </w:r>
      <w:r>
        <w:fldChar w:fldCharType="begin"/>
      </w:r>
      <w:r w:rsidR="00CA6345">
        <w:instrText xml:space="preserve"> ADDIN ZOTERO_ITEM CSL_CITATION {"citationID":"m1XdiAPm","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nd</w:t>
      </w:r>
      <w:r>
        <w:t xml:space="preserve"> events of death were reported in</w:t>
      </w:r>
      <w:r w:rsidRPr="00054570">
        <w:t xml:space="preserve"> </w:t>
      </w:r>
      <w:r w:rsidR="00294FDC" w:rsidRPr="00294FDC">
        <w:rPr>
          <w:color w:val="000000"/>
          <w:highlight w:val="black"/>
        </w:rPr>
        <w:t>xxx</w:t>
      </w:r>
      <w:r w:rsidRPr="00054570">
        <w:t> patients (</w:t>
      </w:r>
      <w:r w:rsidR="00294FDC" w:rsidRPr="00294FDC">
        <w:rPr>
          <w:color w:val="000000"/>
          <w:highlight w:val="black"/>
        </w:rPr>
        <w:t>xxxxx</w:t>
      </w:r>
      <w:r w:rsidRPr="00054570">
        <w:t>) in the T</w:t>
      </w:r>
      <w:r w:rsidRPr="00054570">
        <w:noBreakHyphen/>
        <w:t xml:space="preserve">DXd arm and </w:t>
      </w:r>
      <w:r w:rsidR="00294FDC" w:rsidRPr="00294FDC">
        <w:rPr>
          <w:color w:val="000000"/>
          <w:highlight w:val="black"/>
        </w:rPr>
        <w:t>xx</w:t>
      </w:r>
      <w:r w:rsidRPr="00054570">
        <w:t> patients (</w:t>
      </w:r>
      <w:r w:rsidR="00294FDC" w:rsidRPr="00294FDC">
        <w:rPr>
          <w:color w:val="000000"/>
          <w:highlight w:val="black"/>
        </w:rPr>
        <w:t>xxxxx</w:t>
      </w:r>
      <w:r w:rsidRPr="00054570">
        <w:t xml:space="preserve">) in the TPC arm </w:t>
      </w:r>
      <w:r>
        <w:t>(</w:t>
      </w:r>
      <w:r w:rsidRPr="00C4523D">
        <w:rPr>
          <w:b/>
          <w:bCs/>
        </w:rPr>
        <w:fldChar w:fldCharType="begin"/>
      </w:r>
      <w:r w:rsidRPr="00C4523D">
        <w:rPr>
          <w:b/>
          <w:bCs/>
        </w:rPr>
        <w:instrText xml:space="preserve"> REF _Ref124433585 \h </w:instrText>
      </w:r>
      <w:r>
        <w:rPr>
          <w:b/>
          <w:bCs/>
        </w:rPr>
        <w:instrText xml:space="preserve"> \* MERGEFORMAT </w:instrText>
      </w:r>
      <w:r w:rsidRPr="00C4523D">
        <w:rPr>
          <w:b/>
          <w:bCs/>
        </w:rPr>
      </w:r>
      <w:r w:rsidRPr="00C4523D">
        <w:rPr>
          <w:b/>
          <w:bCs/>
        </w:rPr>
        <w:fldChar w:fldCharType="separate"/>
      </w:r>
      <w:r w:rsidR="00145F42" w:rsidRPr="00145F42">
        <w:rPr>
          <w:b/>
          <w:bCs/>
        </w:rPr>
        <w:t xml:space="preserve">Table </w:t>
      </w:r>
      <w:r w:rsidR="00145F42" w:rsidRPr="00145F42">
        <w:rPr>
          <w:b/>
          <w:bCs/>
          <w:noProof/>
        </w:rPr>
        <w:t>20</w:t>
      </w:r>
      <w:r w:rsidRPr="00C4523D">
        <w:rPr>
          <w:b/>
          <w:bCs/>
        </w:rPr>
        <w:fldChar w:fldCharType="end"/>
      </w:r>
      <w:r>
        <w:t xml:space="preserve">; </w:t>
      </w:r>
      <w:r>
        <w:fldChar w:fldCharType="begin"/>
      </w:r>
      <w:r>
        <w:instrText xml:space="preserve"> REF _Ref117676113 \h </w:instrText>
      </w:r>
      <w:r>
        <w:fldChar w:fldCharType="separate"/>
      </w:r>
      <w:r w:rsidR="00145F42" w:rsidRPr="00054570">
        <w:rPr>
          <w:b/>
        </w:rPr>
        <w:t xml:space="preserve">Figure </w:t>
      </w:r>
      <w:r w:rsidR="00145F42">
        <w:rPr>
          <w:b/>
          <w:noProof/>
        </w:rPr>
        <w:t>14</w:t>
      </w:r>
      <w:r>
        <w:fldChar w:fldCharType="end"/>
      </w:r>
      <w:r w:rsidRPr="00054570">
        <w:t>).</w:t>
      </w:r>
      <w:r w:rsidRPr="00054570">
        <w:fldChar w:fldCharType="begin"/>
      </w:r>
      <w:r w:rsidR="00CA6345">
        <w:instrText xml:space="preserve"> ADDIN ZOTERO_ITEM CSL_CITATION {"citationID":"0FJGdwE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7C395FEB" w14:textId="56B7A2C8" w:rsidR="000B148D" w:rsidRPr="00054570" w:rsidRDefault="000B148D" w:rsidP="000B148D">
      <w:pPr>
        <w:pStyle w:val="Body"/>
      </w:pPr>
      <w:r>
        <w:t xml:space="preserve">At DCO, </w:t>
      </w:r>
      <w:r w:rsidR="00294FDC" w:rsidRPr="00294FDC">
        <w:rPr>
          <w:color w:val="000000"/>
          <w:highlight w:val="black"/>
        </w:rPr>
        <w:t>xxx</w:t>
      </w:r>
      <w:r>
        <w:t xml:space="preserve"> patients (</w:t>
      </w:r>
      <w:r w:rsidR="00294FDC" w:rsidRPr="00294FDC">
        <w:rPr>
          <w:color w:val="000000"/>
          <w:highlight w:val="black"/>
        </w:rPr>
        <w:t>xxxxx</w:t>
      </w:r>
      <w:r>
        <w:t xml:space="preserve">) in the T-DXd arm and </w:t>
      </w:r>
      <w:r w:rsidR="00294FDC" w:rsidRPr="00294FDC">
        <w:rPr>
          <w:color w:val="000000"/>
          <w:highlight w:val="black"/>
        </w:rPr>
        <w:t>xx</w:t>
      </w:r>
      <w:r>
        <w:t xml:space="preserve"> patients (</w:t>
      </w:r>
      <w:r w:rsidR="00294FDC" w:rsidRPr="00294FDC">
        <w:rPr>
          <w:color w:val="000000"/>
          <w:highlight w:val="black"/>
        </w:rPr>
        <w:t>xxxxx</w:t>
      </w:r>
      <w:r>
        <w:t>) in the TPC arm were censored.</w:t>
      </w:r>
      <w:r>
        <w:fldChar w:fldCharType="begin"/>
      </w:r>
      <w:r w:rsidR="00CA6345">
        <w:instrText xml:space="preserve"> ADDIN ZOTERO_ITEM CSL_CITATION {"citationID":"WIX9wKck","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Of these, </w:t>
      </w:r>
      <w:r w:rsidR="00294FDC" w:rsidRPr="00294FDC">
        <w:rPr>
          <w:color w:val="000000"/>
          <w:highlight w:val="black"/>
        </w:rPr>
        <w:t>xxx</w:t>
      </w:r>
      <w:r w:rsidRPr="00054570">
        <w:t xml:space="preserve"> patients (</w:t>
      </w:r>
      <w:r w:rsidR="00294FDC" w:rsidRPr="00294FDC">
        <w:rPr>
          <w:color w:val="000000"/>
          <w:highlight w:val="black"/>
        </w:rPr>
        <w:t>xxxx</w:t>
      </w:r>
      <w:r w:rsidRPr="00054570">
        <w:t>%) in the T</w:t>
      </w:r>
      <w:r w:rsidRPr="00054570">
        <w:noBreakHyphen/>
        <w:t xml:space="preserve">DXd arm and </w:t>
      </w:r>
      <w:r w:rsidR="00294FDC" w:rsidRPr="00294FDC">
        <w:rPr>
          <w:color w:val="000000"/>
          <w:highlight w:val="black"/>
        </w:rPr>
        <w:t>xx</w:t>
      </w:r>
      <w:r w:rsidRPr="00314A60">
        <w:rPr>
          <w:u w:val="single"/>
        </w:rPr>
        <w:t> </w:t>
      </w:r>
      <w:r w:rsidRPr="00054570">
        <w:t>patients (</w:t>
      </w:r>
      <w:r w:rsidR="00294FDC" w:rsidRPr="00294FDC">
        <w:rPr>
          <w:color w:val="000000"/>
          <w:highlight w:val="black"/>
        </w:rPr>
        <w:t>xxxxx</w:t>
      </w:r>
      <w:r w:rsidRPr="00054570">
        <w:t>) in the TPC arm were alive.</w:t>
      </w:r>
      <w:r w:rsidRPr="00054570">
        <w:fldChar w:fldCharType="begin"/>
      </w:r>
      <w:r w:rsidR="00CA6345">
        <w:instrText xml:space="preserve"> ADDIN ZOTERO_ITEM CSL_CITATION {"citationID":"aHX355c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r>
        <w:t xml:space="preserve">The remaining </w:t>
      </w:r>
      <w:r w:rsidR="00294FDC" w:rsidRPr="00294FDC">
        <w:rPr>
          <w:color w:val="000000"/>
          <w:highlight w:val="black"/>
        </w:rPr>
        <w:t>xx</w:t>
      </w:r>
      <w:r>
        <w:t xml:space="preserve"> patients (</w:t>
      </w:r>
      <w:r w:rsidR="00294FDC" w:rsidRPr="00294FDC">
        <w:rPr>
          <w:color w:val="000000"/>
          <w:highlight w:val="black"/>
        </w:rPr>
        <w:t>xxxx</w:t>
      </w:r>
      <w:r>
        <w:t xml:space="preserve">) in the T-DXd arm and </w:t>
      </w:r>
      <w:r w:rsidR="00294FDC" w:rsidRPr="00294FDC">
        <w:rPr>
          <w:color w:val="000000"/>
          <w:highlight w:val="black"/>
        </w:rPr>
        <w:t>xx</w:t>
      </w:r>
      <w:r>
        <w:t xml:space="preserve"> patients (</w:t>
      </w:r>
      <w:r w:rsidR="00294FDC" w:rsidRPr="00294FDC">
        <w:rPr>
          <w:color w:val="000000"/>
          <w:highlight w:val="black"/>
        </w:rPr>
        <w:t>xxxxx</w:t>
      </w:r>
      <w:r>
        <w:t>) in the TPC arm were censored for other reasons (</w:t>
      </w:r>
      <w:r w:rsidRPr="00314A60">
        <w:rPr>
          <w:b/>
          <w:bCs/>
        </w:rPr>
        <w:fldChar w:fldCharType="begin"/>
      </w:r>
      <w:r w:rsidRPr="00314A60">
        <w:rPr>
          <w:b/>
          <w:bCs/>
        </w:rPr>
        <w:instrText xml:space="preserve"> REF _Ref124433585 \h </w:instrText>
      </w:r>
      <w:r>
        <w:rPr>
          <w:b/>
          <w:bCs/>
        </w:rPr>
        <w:instrText xml:space="preserve"> \* MERGEFORMAT </w:instrText>
      </w:r>
      <w:r w:rsidRPr="00314A60">
        <w:rPr>
          <w:b/>
          <w:bCs/>
        </w:rPr>
      </w:r>
      <w:r w:rsidRPr="00314A60">
        <w:rPr>
          <w:b/>
          <w:bCs/>
        </w:rPr>
        <w:fldChar w:fldCharType="separate"/>
      </w:r>
      <w:r w:rsidR="00145F42" w:rsidRPr="00145F42">
        <w:rPr>
          <w:b/>
          <w:bCs/>
        </w:rPr>
        <w:t xml:space="preserve">Table </w:t>
      </w:r>
      <w:r w:rsidR="00145F42" w:rsidRPr="00145F42">
        <w:rPr>
          <w:b/>
          <w:bCs/>
          <w:noProof/>
        </w:rPr>
        <w:t>20</w:t>
      </w:r>
      <w:r w:rsidRPr="00314A60">
        <w:rPr>
          <w:b/>
          <w:bCs/>
        </w:rPr>
        <w:fldChar w:fldCharType="end"/>
      </w:r>
      <w:r>
        <w:t>).</w:t>
      </w:r>
      <w:r w:rsidRPr="00054570">
        <w:fldChar w:fldCharType="begin"/>
      </w:r>
      <w:r w:rsidR="00CA6345">
        <w:instrText xml:space="preserve"> ADDIN ZOTERO_ITEM CSL_CITATION {"citationID":"nIfzOAI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4021B4BB" w14:textId="1C045BA4" w:rsidR="000B148D" w:rsidRPr="00054570" w:rsidRDefault="000B148D" w:rsidP="000B148D">
      <w:pPr>
        <w:pStyle w:val="Body"/>
      </w:pPr>
      <w:r w:rsidRPr="00054570">
        <w:t>OS results in the FAS were consistent with those from the HR-positive cohort</w:t>
      </w:r>
      <w:r>
        <w:t>.</w:t>
      </w:r>
      <w:r w:rsidRPr="00054570">
        <w:t xml:space="preserve"> </w:t>
      </w:r>
      <w:r>
        <w:t xml:space="preserve">T-DXd was associated </w:t>
      </w:r>
      <w:r w:rsidRPr="00054570">
        <w:t xml:space="preserve">with a statistically significant </w:t>
      </w:r>
      <w:r>
        <w:t xml:space="preserve">36% lower risk of death </w:t>
      </w:r>
      <w:r w:rsidRPr="00054570">
        <w:t>compared with TPC (HR: 0.64 [95% CI: 0.49, 0.84]; p=0.001).</w:t>
      </w:r>
      <w:r>
        <w:fldChar w:fldCharType="begin"/>
      </w:r>
      <w:r w:rsidR="00CA6345">
        <w:instrText xml:space="preserve"> ADDIN ZOTERO_ITEM CSL_CITATION {"citationID":"reHXAUT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t xml:space="preserve">The stratified log-rank </w:t>
      </w:r>
      <w:r w:rsidR="00CD0FB2">
        <w:t>p</w:t>
      </w:r>
      <w:r>
        <w:t xml:space="preserve">-value of 0.001 </w:t>
      </w:r>
      <w:r w:rsidRPr="00054570">
        <w:t>crossed the pre-specified efficacy stopping boundary of 0.007</w:t>
      </w:r>
      <w:r>
        <w:t>5, confirming the efficacy of T-DXd vs. TPC for this outcome</w:t>
      </w:r>
      <w:r w:rsidRPr="00054570">
        <w:t>.</w:t>
      </w:r>
      <w:r>
        <w:fldChar w:fldCharType="begin"/>
      </w:r>
      <w:r w:rsidR="00CA6345">
        <w:instrText xml:space="preserve"> ADDIN ZOTERO_ITEM CSL_CITATION {"citationID":"ruT41cL1","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t>DESTINY-Breast04 therefore met its secondary endpoint of OS in the FAS.</w:t>
      </w:r>
      <w:r w:rsidRPr="00054570">
        <w:t xml:space="preserve"> </w:t>
      </w:r>
    </w:p>
    <w:p w14:paraId="681F353C" w14:textId="67AD6085" w:rsidR="000B148D" w:rsidRPr="00054570" w:rsidRDefault="000B148D" w:rsidP="000B148D">
      <w:pPr>
        <w:pStyle w:val="Body"/>
      </w:pPr>
      <w:r w:rsidRPr="00054570">
        <w:t>Median OS in the FAS was 23.4 months (95% CI: 20.0, 24.8) in the T-DXd arm vs. 16.8 months (95% CI: 14.5, 20.0) in the TPC arm.</w:t>
      </w:r>
      <w:r>
        <w:fldChar w:fldCharType="begin"/>
      </w:r>
      <w:r w:rsidR="00CA6345">
        <w:instrText xml:space="preserve"> ADDIN ZOTERO_ITEM CSL_CITATION {"citationID":"BaV0o9C6","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t 12 months, </w:t>
      </w:r>
      <w:r w:rsidR="00294FDC" w:rsidRPr="00294FDC">
        <w:rPr>
          <w:color w:val="000000"/>
          <w:highlight w:val="black"/>
        </w:rPr>
        <w:t>xxxxx</w:t>
      </w:r>
      <w:r>
        <w:t xml:space="preserve"> (95% CI: </w:t>
      </w:r>
      <w:r w:rsidR="00294FDC" w:rsidRPr="00294FDC">
        <w:rPr>
          <w:color w:val="000000"/>
          <w:highlight w:val="black"/>
        </w:rPr>
        <w:t>xxxxxxxxxx</w:t>
      </w:r>
      <w:r>
        <w:t>)</w:t>
      </w:r>
      <w:r w:rsidRPr="00054570">
        <w:t xml:space="preserve"> and </w:t>
      </w:r>
      <w:r w:rsidR="00294FDC" w:rsidRPr="00294FDC">
        <w:rPr>
          <w:color w:val="000000"/>
          <w:highlight w:val="black"/>
        </w:rPr>
        <w:t>xxxxx</w:t>
      </w:r>
      <w:r>
        <w:t xml:space="preserve"> (95% CI: </w:t>
      </w:r>
      <w:r w:rsidR="00294FDC" w:rsidRPr="00294FDC">
        <w:rPr>
          <w:color w:val="000000"/>
          <w:highlight w:val="black"/>
        </w:rPr>
        <w:t>xxxxxxxxxx</w:t>
      </w:r>
      <w:r>
        <w:t xml:space="preserve">) of patients were alive </w:t>
      </w:r>
      <w:r w:rsidRPr="00054570">
        <w:t>in the T</w:t>
      </w:r>
      <w:r w:rsidRPr="00054570">
        <w:noBreakHyphen/>
        <w:t>DXd and TPC arms, respectively</w:t>
      </w:r>
      <w:r>
        <w:t xml:space="preserve"> (</w:t>
      </w:r>
      <w:r w:rsidRPr="00314A60">
        <w:rPr>
          <w:b/>
          <w:bCs/>
        </w:rPr>
        <w:fldChar w:fldCharType="begin"/>
      </w:r>
      <w:r w:rsidRPr="00314A60">
        <w:rPr>
          <w:b/>
          <w:bCs/>
        </w:rPr>
        <w:instrText xml:space="preserve"> REF _Ref117676113 \h </w:instrText>
      </w:r>
      <w:r>
        <w:rPr>
          <w:b/>
          <w:bCs/>
        </w:rPr>
        <w:instrText xml:space="preserve"> \* MERGEFORMAT </w:instrText>
      </w:r>
      <w:r w:rsidRPr="00314A60">
        <w:rPr>
          <w:b/>
          <w:bCs/>
        </w:rPr>
      </w:r>
      <w:r w:rsidRPr="00314A60">
        <w:rPr>
          <w:b/>
          <w:bCs/>
        </w:rPr>
        <w:fldChar w:fldCharType="separate"/>
      </w:r>
      <w:r w:rsidR="00145F42" w:rsidRPr="00145F42">
        <w:rPr>
          <w:b/>
          <w:bCs/>
        </w:rPr>
        <w:t xml:space="preserve">Figure </w:t>
      </w:r>
      <w:r w:rsidR="00145F42" w:rsidRPr="00145F42">
        <w:rPr>
          <w:b/>
          <w:bCs/>
          <w:noProof/>
        </w:rPr>
        <w:t>14</w:t>
      </w:r>
      <w:r w:rsidRPr="00314A60">
        <w:rPr>
          <w:b/>
          <w:bCs/>
        </w:rPr>
        <w:fldChar w:fldCharType="end"/>
      </w:r>
      <w:r>
        <w:t>)</w:t>
      </w:r>
      <w:r w:rsidRPr="00054570">
        <w:t>.</w:t>
      </w:r>
      <w:r w:rsidRPr="00054570">
        <w:fldChar w:fldCharType="begin"/>
      </w:r>
      <w:r w:rsidR="00CA6345">
        <w:instrText xml:space="preserve"> ADDIN ZOTERO_ITEM CSL_CITATION {"citationID":"EXwR1rg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r w:rsidRPr="00207CDA">
        <w:t>A sustained separation of the KM OS curve in favour of the T-DXd arm was observed starting at approximately 4 months</w:t>
      </w:r>
      <w:r>
        <w:t>.</w:t>
      </w:r>
    </w:p>
    <w:p w14:paraId="104A2DB2" w14:textId="714C0D17" w:rsidR="000B148D" w:rsidRPr="00054570" w:rsidRDefault="000B148D" w:rsidP="000B148D">
      <w:pPr>
        <w:pStyle w:val="Body"/>
        <w:keepNext/>
        <w:spacing w:after="0"/>
        <w:rPr>
          <w:rStyle w:val="CommentReference"/>
          <w:sz w:val="22"/>
          <w:szCs w:val="22"/>
        </w:rPr>
      </w:pPr>
      <w:bookmarkStart w:id="245" w:name="_Ref117676113"/>
      <w:bookmarkStart w:id="246" w:name="_Ref118384062"/>
      <w:bookmarkStart w:id="247" w:name="_Toc124447860"/>
      <w:bookmarkStart w:id="248" w:name="_Toc129350940"/>
      <w:bookmarkEnd w:id="236"/>
      <w:r w:rsidRPr="00054570">
        <w:rPr>
          <w:b/>
        </w:rPr>
        <w:lastRenderedPageBreak/>
        <w:t xml:space="preserve">Figure </w:t>
      </w:r>
      <w:r w:rsidRPr="00054570">
        <w:rPr>
          <w:b/>
        </w:rPr>
        <w:fldChar w:fldCharType="begin"/>
      </w:r>
      <w:r w:rsidRPr="00054570">
        <w:rPr>
          <w:b/>
        </w:rPr>
        <w:instrText xml:space="preserve"> SEQ Figure \* ARABIC </w:instrText>
      </w:r>
      <w:r w:rsidRPr="00054570">
        <w:rPr>
          <w:b/>
        </w:rPr>
        <w:fldChar w:fldCharType="separate"/>
      </w:r>
      <w:r w:rsidR="00145F42">
        <w:rPr>
          <w:b/>
          <w:noProof/>
        </w:rPr>
        <w:t>14</w:t>
      </w:r>
      <w:r w:rsidRPr="00054570">
        <w:rPr>
          <w:b/>
        </w:rPr>
        <w:fldChar w:fldCharType="end"/>
      </w:r>
      <w:bookmarkEnd w:id="245"/>
      <w:r w:rsidRPr="00054570">
        <w:rPr>
          <w:b/>
        </w:rPr>
        <w:t>: DESTINY-Breast04 | Kaplan-Meier of OS | FAS</w:t>
      </w:r>
      <w:bookmarkEnd w:id="246"/>
      <w:bookmarkEnd w:id="247"/>
      <w:bookmarkEnd w:id="248"/>
      <w:r w:rsidRPr="0005457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left w:w="57" w:type="dxa"/>
          <w:bottom w:w="113" w:type="dxa"/>
          <w:right w:w="57" w:type="dxa"/>
        </w:tblCellMar>
        <w:tblLook w:val="04A0" w:firstRow="1" w:lastRow="0" w:firstColumn="1" w:lastColumn="0" w:noHBand="0" w:noVBand="1"/>
      </w:tblPr>
      <w:tblGrid>
        <w:gridCol w:w="9016"/>
      </w:tblGrid>
      <w:tr w:rsidR="000B148D" w:rsidRPr="00054570" w14:paraId="70197721" w14:textId="77777777">
        <w:tc>
          <w:tcPr>
            <w:tcW w:w="13887" w:type="dxa"/>
            <w:tcBorders>
              <w:top w:val="single" w:sz="4" w:space="0" w:color="auto"/>
              <w:left w:val="single" w:sz="4" w:space="0" w:color="auto"/>
              <w:bottom w:val="single" w:sz="4" w:space="0" w:color="auto"/>
              <w:right w:val="single" w:sz="4" w:space="0" w:color="auto"/>
            </w:tcBorders>
          </w:tcPr>
          <w:p w14:paraId="08C7B28D" w14:textId="77777777" w:rsidR="000B148D" w:rsidRPr="00054570" w:rsidRDefault="000B148D">
            <w:pPr>
              <w:pStyle w:val="Footnotes"/>
              <w:spacing w:after="0"/>
              <w:jc w:val="center"/>
              <w:rPr>
                <w:b/>
                <w:sz w:val="22"/>
                <w:szCs w:val="22"/>
              </w:rPr>
            </w:pPr>
            <w:r w:rsidRPr="00054570">
              <w:rPr>
                <w:b/>
                <w:noProof/>
                <w:sz w:val="22"/>
                <w:szCs w:val="22"/>
              </w:rPr>
              <w:drawing>
                <wp:inline distT="0" distB="0" distL="0" distR="0" wp14:anchorId="1DCFBB25" wp14:editId="454B36E9">
                  <wp:extent cx="5634639" cy="3619500"/>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35472" cy="3620035"/>
                          </a:xfrm>
                          <a:prstGeom prst="rect">
                            <a:avLst/>
                          </a:prstGeom>
                        </pic:spPr>
                      </pic:pic>
                    </a:graphicData>
                  </a:graphic>
                </wp:inline>
              </w:drawing>
            </w:r>
          </w:p>
        </w:tc>
      </w:tr>
    </w:tbl>
    <w:p w14:paraId="1BFC17C3" w14:textId="0156FC1A" w:rsidR="000B148D" w:rsidRPr="00054570" w:rsidRDefault="000B148D" w:rsidP="000B148D">
      <w:pPr>
        <w:pStyle w:val="Footnotes"/>
        <w:spacing w:after="0"/>
      </w:pPr>
      <w:r w:rsidRPr="00054570">
        <w:t>Abbreviations: CI, confidence interval; FAS, full analysis set; HR, hazard ratio; OS, overall survival; T</w:t>
      </w:r>
      <w:r w:rsidR="001D0D1A">
        <w:t>-</w:t>
      </w:r>
      <w:r w:rsidRPr="00054570">
        <w:t>DXd, trastuzumab deruxtecan; TPC, treatment of physician’s choice.</w:t>
      </w:r>
    </w:p>
    <w:p w14:paraId="31286789" w14:textId="3B013E19" w:rsidR="000B148D" w:rsidRPr="00054570" w:rsidRDefault="000B148D" w:rsidP="000B148D">
      <w:pPr>
        <w:pStyle w:val="Footnotes"/>
        <w:rPr>
          <w:vertAlign w:val="superscript"/>
        </w:rPr>
      </w:pPr>
      <w:r w:rsidRPr="00054570">
        <w:t>Source:  Daiichi Sankyo Inc., 2022 (CSR; Data on File).</w:t>
      </w:r>
      <w:r w:rsidRPr="00054570">
        <w:rPr>
          <w:sz w:val="14"/>
          <w:szCs w:val="14"/>
        </w:rPr>
        <w:fldChar w:fldCharType="begin"/>
      </w:r>
      <w:r w:rsidR="00CA6345">
        <w:instrText xml:space="preserve"> ADDIN ZOTERO_ITEM CSL_CITATION {"citationID":"iB1ywaRd","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sz w:val="14"/>
          <w:szCs w:val="14"/>
        </w:rPr>
        <w:fldChar w:fldCharType="separate"/>
      </w:r>
      <w:r w:rsidR="00FD57F4" w:rsidRPr="00FD57F4">
        <w:rPr>
          <w:rFonts w:cs="Arial"/>
          <w:szCs w:val="24"/>
          <w:vertAlign w:val="superscript"/>
        </w:rPr>
        <w:t>7</w:t>
      </w:r>
      <w:r w:rsidRPr="00054570">
        <w:rPr>
          <w:sz w:val="14"/>
          <w:szCs w:val="14"/>
        </w:rPr>
        <w:fldChar w:fldCharType="end"/>
      </w:r>
    </w:p>
    <w:p w14:paraId="7618C87C" w14:textId="76175B06" w:rsidR="000B148D" w:rsidRPr="00054570" w:rsidRDefault="000B148D" w:rsidP="000B148D">
      <w:pPr>
        <w:pStyle w:val="Caption"/>
      </w:pPr>
      <w:bookmarkStart w:id="249" w:name="_Ref124433585"/>
      <w:bookmarkStart w:id="250" w:name="_Toc124447880"/>
      <w:bookmarkStart w:id="251" w:name="_Toc129350995"/>
      <w:r w:rsidRPr="00054570">
        <w:t xml:space="preserve">Table </w:t>
      </w:r>
      <w:r w:rsidRPr="00054570">
        <w:fldChar w:fldCharType="begin"/>
      </w:r>
      <w:r w:rsidRPr="00054570">
        <w:instrText>SEQ Table \* ARABIC</w:instrText>
      </w:r>
      <w:r w:rsidRPr="00054570">
        <w:fldChar w:fldCharType="separate"/>
      </w:r>
      <w:r w:rsidR="00145F42">
        <w:rPr>
          <w:noProof/>
        </w:rPr>
        <w:t>20</w:t>
      </w:r>
      <w:r w:rsidRPr="00054570">
        <w:fldChar w:fldCharType="end"/>
      </w:r>
      <w:bookmarkEnd w:id="249"/>
      <w:r w:rsidRPr="00054570">
        <w:t>: DESTINY-Breast04 | Analysis of OS | FAS</w:t>
      </w:r>
      <w:bookmarkEnd w:id="250"/>
      <w:bookmarkEnd w:id="251"/>
    </w:p>
    <w:tbl>
      <w:tblPr>
        <w:tblStyle w:val="Generaltable"/>
        <w:tblW w:w="9067" w:type="dxa"/>
        <w:tblLook w:val="04A0" w:firstRow="1" w:lastRow="0" w:firstColumn="1" w:lastColumn="0" w:noHBand="0" w:noVBand="1"/>
      </w:tblPr>
      <w:tblGrid>
        <w:gridCol w:w="5098"/>
        <w:gridCol w:w="1984"/>
        <w:gridCol w:w="1985"/>
      </w:tblGrid>
      <w:tr w:rsidR="000B148D" w:rsidRPr="00054570" w14:paraId="43B4BF5E" w14:textId="77777777">
        <w:trPr>
          <w:cnfStyle w:val="100000000000" w:firstRow="1" w:lastRow="0" w:firstColumn="0" w:lastColumn="0" w:oddVBand="0" w:evenVBand="0" w:oddHBand="0" w:evenHBand="0" w:firstRowFirstColumn="0" w:firstRowLastColumn="0" w:lastRowFirstColumn="0" w:lastRowLastColumn="0"/>
          <w:trHeight w:val="20"/>
        </w:trPr>
        <w:tc>
          <w:tcPr>
            <w:tcW w:w="5098" w:type="dxa"/>
            <w:vMerge w:val="restart"/>
            <w:shd w:val="clear" w:color="auto" w:fill="F2F2F2" w:themeFill="background1" w:themeFillShade="F2"/>
            <w:vAlign w:val="center"/>
          </w:tcPr>
          <w:p w14:paraId="2FD03575" w14:textId="77777777" w:rsidR="000B148D" w:rsidRPr="00054570" w:rsidRDefault="000B148D">
            <w:pPr>
              <w:pStyle w:val="Tableheading"/>
              <w:spacing w:before="0" w:after="0"/>
            </w:pPr>
          </w:p>
        </w:tc>
        <w:tc>
          <w:tcPr>
            <w:tcW w:w="3969" w:type="dxa"/>
            <w:gridSpan w:val="2"/>
            <w:shd w:val="clear" w:color="auto" w:fill="F2F2F2" w:themeFill="background1" w:themeFillShade="F2"/>
            <w:vAlign w:val="center"/>
          </w:tcPr>
          <w:p w14:paraId="619F9F72" w14:textId="77777777" w:rsidR="000B148D" w:rsidRPr="00054570" w:rsidRDefault="000B148D">
            <w:pPr>
              <w:pStyle w:val="Tableheading"/>
              <w:spacing w:before="0" w:after="0"/>
              <w:jc w:val="center"/>
            </w:pPr>
            <w:r w:rsidRPr="00054570">
              <w:t>FAS</w:t>
            </w:r>
          </w:p>
        </w:tc>
      </w:tr>
      <w:tr w:rsidR="000B148D" w:rsidRPr="00054570" w14:paraId="23253657" w14:textId="77777777">
        <w:trPr>
          <w:trHeight w:val="20"/>
        </w:trPr>
        <w:tc>
          <w:tcPr>
            <w:tcW w:w="5098" w:type="dxa"/>
            <w:vMerge/>
            <w:shd w:val="clear" w:color="auto" w:fill="F2F2F2" w:themeFill="background1" w:themeFillShade="F2"/>
            <w:vAlign w:val="center"/>
          </w:tcPr>
          <w:p w14:paraId="081E42A8" w14:textId="77777777" w:rsidR="000B148D" w:rsidRPr="00054570" w:rsidRDefault="000B148D">
            <w:pPr>
              <w:pStyle w:val="Tableheading"/>
              <w:spacing w:before="0" w:after="0"/>
            </w:pPr>
          </w:p>
        </w:tc>
        <w:tc>
          <w:tcPr>
            <w:tcW w:w="1984" w:type="dxa"/>
            <w:shd w:val="clear" w:color="auto" w:fill="F2F2F2" w:themeFill="background1" w:themeFillShade="F2"/>
            <w:vAlign w:val="center"/>
          </w:tcPr>
          <w:p w14:paraId="0BEFE1C7" w14:textId="7FBB5C3D" w:rsidR="000B148D" w:rsidRPr="00054570" w:rsidRDefault="000B148D">
            <w:pPr>
              <w:pStyle w:val="Tableheading"/>
              <w:spacing w:before="0" w:after="0"/>
              <w:jc w:val="center"/>
              <w:rPr>
                <w:rFonts w:cs="Arial"/>
              </w:rPr>
            </w:pPr>
            <w:r w:rsidRPr="00054570">
              <w:rPr>
                <w:rFonts w:eastAsia="Times New Roman" w:cs="Arial"/>
              </w:rPr>
              <w:t>T-DXd (N=373)</w:t>
            </w:r>
          </w:p>
        </w:tc>
        <w:tc>
          <w:tcPr>
            <w:tcW w:w="1985" w:type="dxa"/>
            <w:shd w:val="clear" w:color="auto" w:fill="F2F2F2" w:themeFill="background1" w:themeFillShade="F2"/>
            <w:vAlign w:val="center"/>
          </w:tcPr>
          <w:p w14:paraId="0CB5525B" w14:textId="7BE138FA" w:rsidR="000B148D" w:rsidRPr="00054570" w:rsidRDefault="000B148D">
            <w:pPr>
              <w:ind w:right="7"/>
              <w:jc w:val="center"/>
            </w:pPr>
            <w:r w:rsidRPr="00054570">
              <w:rPr>
                <w:rFonts w:eastAsia="Times New Roman" w:cs="Arial"/>
                <w:b/>
                <w:sz w:val="20"/>
                <w:szCs w:val="20"/>
              </w:rPr>
              <w:t xml:space="preserve">TPC </w:t>
            </w:r>
            <w:r w:rsidRPr="00054570">
              <w:rPr>
                <w:b/>
                <w:sz w:val="20"/>
                <w:szCs w:val="20"/>
              </w:rPr>
              <w:t>(N=184)</w:t>
            </w:r>
          </w:p>
        </w:tc>
      </w:tr>
      <w:tr w:rsidR="000B148D" w:rsidRPr="00054570" w14:paraId="782FCDEC" w14:textId="77777777">
        <w:trPr>
          <w:trHeight w:val="20"/>
        </w:trPr>
        <w:tc>
          <w:tcPr>
            <w:tcW w:w="5098" w:type="dxa"/>
            <w:shd w:val="clear" w:color="auto" w:fill="F2F2F2" w:themeFill="background1" w:themeFillShade="F2"/>
            <w:vAlign w:val="center"/>
          </w:tcPr>
          <w:p w14:paraId="65A273CE" w14:textId="77777777" w:rsidR="000B148D" w:rsidRPr="00054570" w:rsidRDefault="000B148D">
            <w:pPr>
              <w:pStyle w:val="Tablebody"/>
              <w:spacing w:before="0" w:after="0"/>
            </w:pPr>
            <w:r w:rsidRPr="00054570">
              <w:t>Subjects with events (deaths), n (%)</w:t>
            </w:r>
          </w:p>
        </w:tc>
        <w:tc>
          <w:tcPr>
            <w:tcW w:w="1984" w:type="dxa"/>
            <w:vAlign w:val="center"/>
          </w:tcPr>
          <w:p w14:paraId="24419BA0" w14:textId="5C5824EF"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985" w:type="dxa"/>
            <w:vAlign w:val="center"/>
          </w:tcPr>
          <w:p w14:paraId="03FC1149" w14:textId="24BE7E0F"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054570" w14:paraId="625873A4" w14:textId="77777777">
        <w:trPr>
          <w:trHeight w:val="20"/>
        </w:trPr>
        <w:tc>
          <w:tcPr>
            <w:tcW w:w="5098" w:type="dxa"/>
            <w:shd w:val="clear" w:color="auto" w:fill="F2F2F2" w:themeFill="background1" w:themeFillShade="F2"/>
            <w:vAlign w:val="center"/>
          </w:tcPr>
          <w:p w14:paraId="5CFBBD9C" w14:textId="77777777" w:rsidR="000B148D" w:rsidRPr="00054570" w:rsidRDefault="000B148D">
            <w:pPr>
              <w:pStyle w:val="Tablebody"/>
              <w:keepNext/>
              <w:spacing w:before="0" w:after="0"/>
            </w:pPr>
            <w:r w:rsidRPr="00054570">
              <w:t>Subjects without events (censored), n (%)</w:t>
            </w:r>
          </w:p>
        </w:tc>
        <w:tc>
          <w:tcPr>
            <w:tcW w:w="1984" w:type="dxa"/>
            <w:vAlign w:val="center"/>
          </w:tcPr>
          <w:p w14:paraId="40A5F2A6" w14:textId="2A6B3C5E"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985" w:type="dxa"/>
            <w:vAlign w:val="center"/>
          </w:tcPr>
          <w:p w14:paraId="395A9023" w14:textId="30AEADB0"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054570" w14:paraId="7A522F1B" w14:textId="77777777">
        <w:trPr>
          <w:trHeight w:val="20"/>
        </w:trPr>
        <w:tc>
          <w:tcPr>
            <w:tcW w:w="5098" w:type="dxa"/>
            <w:shd w:val="clear" w:color="auto" w:fill="F2F2F2" w:themeFill="background1" w:themeFillShade="F2"/>
            <w:vAlign w:val="center"/>
          </w:tcPr>
          <w:p w14:paraId="76594E1D" w14:textId="77777777" w:rsidR="000B148D" w:rsidRPr="00054570" w:rsidRDefault="000B148D">
            <w:pPr>
              <w:pStyle w:val="Tablebody"/>
              <w:spacing w:before="0" w:after="0"/>
              <w:ind w:left="169"/>
            </w:pPr>
            <w:r w:rsidRPr="00054570">
              <w:t>Alive</w:t>
            </w:r>
          </w:p>
        </w:tc>
        <w:tc>
          <w:tcPr>
            <w:tcW w:w="1984" w:type="dxa"/>
            <w:vAlign w:val="center"/>
          </w:tcPr>
          <w:p w14:paraId="5B16B22F" w14:textId="0A46CA6C"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985" w:type="dxa"/>
            <w:vAlign w:val="center"/>
          </w:tcPr>
          <w:p w14:paraId="10BE9476" w14:textId="46BB24E1"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r>
      <w:tr w:rsidR="000B148D" w:rsidRPr="00054570" w14:paraId="379BDC9B" w14:textId="77777777">
        <w:trPr>
          <w:trHeight w:val="20"/>
        </w:trPr>
        <w:tc>
          <w:tcPr>
            <w:tcW w:w="5098" w:type="dxa"/>
            <w:shd w:val="clear" w:color="auto" w:fill="F2F2F2" w:themeFill="background1" w:themeFillShade="F2"/>
            <w:vAlign w:val="center"/>
          </w:tcPr>
          <w:p w14:paraId="3DE62083" w14:textId="77777777" w:rsidR="000B148D" w:rsidRPr="00054570" w:rsidRDefault="000B148D">
            <w:pPr>
              <w:pStyle w:val="Tablebody"/>
              <w:spacing w:before="0" w:after="0"/>
              <w:ind w:left="169"/>
            </w:pPr>
            <w:r w:rsidRPr="00054570">
              <w:t>Lost to follow-up</w:t>
            </w:r>
          </w:p>
        </w:tc>
        <w:tc>
          <w:tcPr>
            <w:tcW w:w="1984" w:type="dxa"/>
            <w:vAlign w:val="center"/>
          </w:tcPr>
          <w:p w14:paraId="407A0540" w14:textId="7219FBD1"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w:t>
            </w:r>
          </w:p>
        </w:tc>
        <w:tc>
          <w:tcPr>
            <w:tcW w:w="1985" w:type="dxa"/>
            <w:vAlign w:val="center"/>
          </w:tcPr>
          <w:p w14:paraId="242842EA" w14:textId="14D685BA"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w:t>
            </w:r>
          </w:p>
        </w:tc>
      </w:tr>
      <w:tr w:rsidR="000B148D" w:rsidRPr="00054570" w14:paraId="4633C824" w14:textId="77777777">
        <w:trPr>
          <w:trHeight w:val="20"/>
        </w:trPr>
        <w:tc>
          <w:tcPr>
            <w:tcW w:w="5098" w:type="dxa"/>
            <w:shd w:val="clear" w:color="auto" w:fill="F2F2F2" w:themeFill="background1" w:themeFillShade="F2"/>
            <w:vAlign w:val="center"/>
          </w:tcPr>
          <w:p w14:paraId="716AF8BA" w14:textId="77777777" w:rsidR="000B148D" w:rsidRPr="00054570" w:rsidRDefault="000B148D">
            <w:pPr>
              <w:pStyle w:val="Tablebody"/>
              <w:spacing w:before="0" w:after="0"/>
              <w:ind w:left="169"/>
            </w:pPr>
            <w:r>
              <w:t xml:space="preserve">Withdrawal by subject </w:t>
            </w:r>
          </w:p>
        </w:tc>
        <w:tc>
          <w:tcPr>
            <w:tcW w:w="1984" w:type="dxa"/>
            <w:vAlign w:val="center"/>
          </w:tcPr>
          <w:p w14:paraId="2FD4F048" w14:textId="759F592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985" w:type="dxa"/>
            <w:vAlign w:val="center"/>
          </w:tcPr>
          <w:p w14:paraId="1712C59D" w14:textId="10FDD4D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r>
      <w:tr w:rsidR="000B148D" w:rsidRPr="00054570" w14:paraId="17194E0C" w14:textId="77777777">
        <w:trPr>
          <w:trHeight w:val="20"/>
        </w:trPr>
        <w:tc>
          <w:tcPr>
            <w:tcW w:w="5098" w:type="dxa"/>
            <w:shd w:val="clear" w:color="auto" w:fill="F2F2F2" w:themeFill="background1" w:themeFillShade="F2"/>
            <w:vAlign w:val="center"/>
          </w:tcPr>
          <w:p w14:paraId="4B91D815" w14:textId="77777777" w:rsidR="000B148D" w:rsidRPr="00054570" w:rsidRDefault="000B148D">
            <w:pPr>
              <w:pStyle w:val="Tablebody"/>
              <w:spacing w:before="0" w:after="0"/>
              <w:ind w:left="169"/>
            </w:pPr>
            <w:r>
              <w:t>Other</w:t>
            </w:r>
          </w:p>
        </w:tc>
        <w:tc>
          <w:tcPr>
            <w:tcW w:w="1984" w:type="dxa"/>
            <w:vAlign w:val="center"/>
          </w:tcPr>
          <w:p w14:paraId="351B70A7" w14:textId="08AB37EA"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985" w:type="dxa"/>
            <w:vAlign w:val="center"/>
          </w:tcPr>
          <w:p w14:paraId="78BD7408" w14:textId="53FC2E4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24238551" w14:textId="77777777">
        <w:trPr>
          <w:trHeight w:val="20"/>
        </w:trPr>
        <w:tc>
          <w:tcPr>
            <w:tcW w:w="5098" w:type="dxa"/>
            <w:shd w:val="clear" w:color="auto" w:fill="F2F2F2" w:themeFill="background1" w:themeFillShade="F2"/>
            <w:vAlign w:val="center"/>
          </w:tcPr>
          <w:p w14:paraId="40D3CEA4" w14:textId="77777777" w:rsidR="000B148D" w:rsidRPr="00054570" w:rsidRDefault="000B148D">
            <w:pPr>
              <w:pStyle w:val="Tablebody"/>
              <w:keepNext/>
              <w:spacing w:before="0" w:after="0"/>
            </w:pPr>
            <w:r w:rsidRPr="00054570">
              <w:t>Median overall survival, months*</w:t>
            </w:r>
          </w:p>
        </w:tc>
        <w:tc>
          <w:tcPr>
            <w:tcW w:w="1984" w:type="dxa"/>
            <w:vAlign w:val="center"/>
          </w:tcPr>
          <w:p w14:paraId="18AB50D5" w14:textId="77777777" w:rsidR="000B148D" w:rsidRPr="00054570" w:rsidRDefault="000B148D">
            <w:pPr>
              <w:pStyle w:val="Tablebody"/>
              <w:spacing w:before="0" w:after="0"/>
              <w:jc w:val="center"/>
              <w:rPr>
                <w:rFonts w:cs="Arial"/>
              </w:rPr>
            </w:pPr>
            <w:r w:rsidRPr="00054570">
              <w:rPr>
                <w:rFonts w:eastAsia="Times New Roman" w:cs="Arial"/>
              </w:rPr>
              <w:t>23.4</w:t>
            </w:r>
          </w:p>
        </w:tc>
        <w:tc>
          <w:tcPr>
            <w:tcW w:w="1985" w:type="dxa"/>
            <w:vAlign w:val="center"/>
          </w:tcPr>
          <w:p w14:paraId="7F48BA64" w14:textId="77777777" w:rsidR="000B148D" w:rsidRPr="00054570" w:rsidRDefault="000B148D">
            <w:pPr>
              <w:pStyle w:val="Tablebody"/>
              <w:spacing w:before="0" w:after="0"/>
              <w:jc w:val="center"/>
              <w:rPr>
                <w:rFonts w:cs="Arial"/>
              </w:rPr>
            </w:pPr>
            <w:r w:rsidRPr="00054570">
              <w:rPr>
                <w:rFonts w:eastAsia="Times New Roman" w:cs="Arial"/>
              </w:rPr>
              <w:t>16.8</w:t>
            </w:r>
          </w:p>
        </w:tc>
      </w:tr>
      <w:tr w:rsidR="000B148D" w:rsidRPr="00054570" w14:paraId="156D0059" w14:textId="77777777">
        <w:trPr>
          <w:trHeight w:val="20"/>
        </w:trPr>
        <w:tc>
          <w:tcPr>
            <w:tcW w:w="5098" w:type="dxa"/>
            <w:shd w:val="clear" w:color="auto" w:fill="F2F2F2" w:themeFill="background1" w:themeFillShade="F2"/>
            <w:vAlign w:val="center"/>
          </w:tcPr>
          <w:p w14:paraId="01BE38FD" w14:textId="77777777" w:rsidR="000B148D" w:rsidRPr="00054570" w:rsidRDefault="000B148D">
            <w:pPr>
              <w:pStyle w:val="Tablebody"/>
              <w:spacing w:before="0" w:after="0"/>
              <w:ind w:left="169"/>
            </w:pPr>
            <w:r w:rsidRPr="00054570">
              <w:t>(95% CI)*</w:t>
            </w:r>
          </w:p>
        </w:tc>
        <w:tc>
          <w:tcPr>
            <w:tcW w:w="1984" w:type="dxa"/>
            <w:vAlign w:val="center"/>
          </w:tcPr>
          <w:p w14:paraId="799CFD1A" w14:textId="77777777" w:rsidR="000B148D" w:rsidRPr="00054570" w:rsidRDefault="000B148D">
            <w:pPr>
              <w:pStyle w:val="Tablebody"/>
              <w:spacing w:before="0" w:after="0"/>
              <w:jc w:val="center"/>
              <w:rPr>
                <w:rFonts w:cs="Arial"/>
              </w:rPr>
            </w:pPr>
            <w:r w:rsidRPr="00054570">
              <w:rPr>
                <w:rFonts w:eastAsia="Times New Roman" w:cs="Arial"/>
              </w:rPr>
              <w:t>(20.0, 24.8)</w:t>
            </w:r>
          </w:p>
        </w:tc>
        <w:tc>
          <w:tcPr>
            <w:tcW w:w="1985" w:type="dxa"/>
            <w:vAlign w:val="center"/>
          </w:tcPr>
          <w:p w14:paraId="16A6BB52" w14:textId="77777777" w:rsidR="000B148D" w:rsidRPr="00054570" w:rsidRDefault="000B148D">
            <w:pPr>
              <w:pStyle w:val="Tablebody"/>
              <w:spacing w:before="0" w:after="0"/>
              <w:jc w:val="center"/>
              <w:rPr>
                <w:rFonts w:cs="Arial"/>
              </w:rPr>
            </w:pPr>
            <w:r w:rsidRPr="00054570">
              <w:rPr>
                <w:rFonts w:eastAsia="Times New Roman" w:cs="Arial"/>
              </w:rPr>
              <w:t>(14.5, 20.0)</w:t>
            </w:r>
          </w:p>
        </w:tc>
      </w:tr>
      <w:tr w:rsidR="000B148D" w:rsidRPr="00054570" w14:paraId="39D2EF45" w14:textId="77777777">
        <w:trPr>
          <w:trHeight w:val="20"/>
        </w:trPr>
        <w:tc>
          <w:tcPr>
            <w:tcW w:w="5098" w:type="dxa"/>
            <w:shd w:val="clear" w:color="auto" w:fill="F2F2F2" w:themeFill="background1" w:themeFillShade="F2"/>
            <w:vAlign w:val="center"/>
          </w:tcPr>
          <w:p w14:paraId="11B31BB8" w14:textId="77777777" w:rsidR="000B148D" w:rsidRPr="00054570" w:rsidRDefault="000B148D">
            <w:pPr>
              <w:pStyle w:val="Tablebody"/>
              <w:spacing w:before="0" w:after="0"/>
            </w:pPr>
            <w:r w:rsidRPr="00054570">
              <w:t>Stratified Cox proportional hazards model hazard ratio</w:t>
            </w:r>
            <w:r w:rsidRPr="00054570">
              <w:rPr>
                <w:rFonts w:cs="Yu Gothic Light"/>
                <w:vertAlign w:val="superscript"/>
              </w:rPr>
              <w:t>†</w:t>
            </w:r>
          </w:p>
        </w:tc>
        <w:tc>
          <w:tcPr>
            <w:tcW w:w="3969" w:type="dxa"/>
            <w:gridSpan w:val="2"/>
            <w:vAlign w:val="center"/>
          </w:tcPr>
          <w:p w14:paraId="1F3B1CF7" w14:textId="77777777" w:rsidR="000B148D" w:rsidRPr="00054570" w:rsidRDefault="000B148D">
            <w:pPr>
              <w:pStyle w:val="Tablebody"/>
              <w:spacing w:before="0" w:after="0"/>
              <w:jc w:val="center"/>
              <w:rPr>
                <w:rFonts w:cs="Arial"/>
              </w:rPr>
            </w:pPr>
            <w:r w:rsidRPr="00054570">
              <w:rPr>
                <w:rFonts w:eastAsia="Times New Roman" w:cs="Arial"/>
              </w:rPr>
              <w:t>0.6408</w:t>
            </w:r>
          </w:p>
        </w:tc>
      </w:tr>
      <w:tr w:rsidR="000B148D" w:rsidRPr="00054570" w14:paraId="0C7A846F" w14:textId="77777777">
        <w:trPr>
          <w:trHeight w:val="20"/>
        </w:trPr>
        <w:tc>
          <w:tcPr>
            <w:tcW w:w="5098" w:type="dxa"/>
            <w:shd w:val="clear" w:color="auto" w:fill="F2F2F2" w:themeFill="background1" w:themeFillShade="F2"/>
            <w:vAlign w:val="center"/>
          </w:tcPr>
          <w:p w14:paraId="6C32051A" w14:textId="77777777" w:rsidR="000B148D" w:rsidRPr="00054570" w:rsidRDefault="000B148D">
            <w:pPr>
              <w:pStyle w:val="Tablebody"/>
              <w:spacing w:before="0" w:after="0"/>
              <w:ind w:left="311"/>
            </w:pPr>
            <w:r w:rsidRPr="00054570">
              <w:t>(95% CI)</w:t>
            </w:r>
            <w:r w:rsidRPr="00054570">
              <w:rPr>
                <w:rFonts w:cs="Yu Gothic Light"/>
                <w:vertAlign w:val="superscript"/>
              </w:rPr>
              <w:t>†</w:t>
            </w:r>
          </w:p>
        </w:tc>
        <w:tc>
          <w:tcPr>
            <w:tcW w:w="3969" w:type="dxa"/>
            <w:gridSpan w:val="2"/>
            <w:vAlign w:val="center"/>
          </w:tcPr>
          <w:p w14:paraId="55FAAAE2" w14:textId="77777777" w:rsidR="000B148D" w:rsidRPr="00054570" w:rsidRDefault="000B148D">
            <w:pPr>
              <w:pStyle w:val="Tablebody"/>
              <w:spacing w:before="0" w:after="0"/>
              <w:jc w:val="center"/>
              <w:rPr>
                <w:rFonts w:cs="Arial"/>
              </w:rPr>
            </w:pPr>
            <w:r w:rsidRPr="00054570">
              <w:rPr>
                <w:rFonts w:eastAsia="Times New Roman" w:cs="Arial"/>
              </w:rPr>
              <w:t>(0.4903, 0.8375)</w:t>
            </w:r>
          </w:p>
        </w:tc>
      </w:tr>
      <w:tr w:rsidR="000B148D" w:rsidRPr="00054570" w14:paraId="5F34C1B1" w14:textId="77777777">
        <w:trPr>
          <w:trHeight w:val="20"/>
        </w:trPr>
        <w:tc>
          <w:tcPr>
            <w:tcW w:w="5098" w:type="dxa"/>
            <w:shd w:val="clear" w:color="auto" w:fill="F2F2F2" w:themeFill="background1" w:themeFillShade="F2"/>
            <w:vAlign w:val="center"/>
          </w:tcPr>
          <w:p w14:paraId="5337521E" w14:textId="77777777" w:rsidR="000B148D" w:rsidRPr="00054570" w:rsidRDefault="000B148D">
            <w:pPr>
              <w:pStyle w:val="Tablebody"/>
              <w:spacing w:before="0" w:after="0"/>
              <w:ind w:left="311"/>
            </w:pPr>
            <w:r w:rsidRPr="00054570">
              <w:t>Stratified log-rank test p-value</w:t>
            </w:r>
            <w:r w:rsidRPr="00054570">
              <w:rPr>
                <w:rFonts w:cs="Yu Gothic Light"/>
                <w:vertAlign w:val="superscript"/>
              </w:rPr>
              <w:t>†</w:t>
            </w:r>
          </w:p>
        </w:tc>
        <w:tc>
          <w:tcPr>
            <w:tcW w:w="3969" w:type="dxa"/>
            <w:gridSpan w:val="2"/>
            <w:vAlign w:val="center"/>
          </w:tcPr>
          <w:p w14:paraId="0C5620CB" w14:textId="77777777" w:rsidR="000B148D" w:rsidRPr="00054570" w:rsidRDefault="000B148D">
            <w:pPr>
              <w:pStyle w:val="Tablebody"/>
              <w:spacing w:before="0" w:after="0"/>
              <w:jc w:val="center"/>
              <w:rPr>
                <w:rFonts w:cs="Arial"/>
              </w:rPr>
            </w:pPr>
            <w:r w:rsidRPr="00054570">
              <w:rPr>
                <w:rFonts w:eastAsia="Times New Roman" w:cs="Arial"/>
              </w:rPr>
              <w:t>0.0010</w:t>
            </w:r>
          </w:p>
        </w:tc>
      </w:tr>
      <w:tr w:rsidR="000B148D" w:rsidRPr="00054570" w14:paraId="49B01E69" w14:textId="77777777">
        <w:trPr>
          <w:trHeight w:val="20"/>
        </w:trPr>
        <w:tc>
          <w:tcPr>
            <w:tcW w:w="5098" w:type="dxa"/>
            <w:shd w:val="clear" w:color="auto" w:fill="F2F2F2" w:themeFill="background1" w:themeFillShade="F2"/>
            <w:vAlign w:val="center"/>
          </w:tcPr>
          <w:p w14:paraId="05F79B1D" w14:textId="77777777" w:rsidR="000B148D" w:rsidRPr="00054570" w:rsidRDefault="000B148D">
            <w:pPr>
              <w:pStyle w:val="Tablebody"/>
              <w:spacing w:before="0" w:after="0"/>
              <w:ind w:left="169"/>
            </w:pPr>
            <w:r w:rsidRPr="00054570">
              <w:t>3 months (95% CI)</w:t>
            </w:r>
          </w:p>
        </w:tc>
        <w:tc>
          <w:tcPr>
            <w:tcW w:w="1984" w:type="dxa"/>
            <w:vAlign w:val="center"/>
          </w:tcPr>
          <w:p w14:paraId="07066C06" w14:textId="03EC4403"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1C6AD668" w14:textId="223FB2F8"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r w:rsidR="000B148D" w:rsidRPr="00054570" w14:paraId="5559BEAD" w14:textId="77777777">
        <w:trPr>
          <w:trHeight w:val="20"/>
        </w:trPr>
        <w:tc>
          <w:tcPr>
            <w:tcW w:w="5098" w:type="dxa"/>
            <w:shd w:val="clear" w:color="auto" w:fill="F2F2F2" w:themeFill="background1" w:themeFillShade="F2"/>
            <w:vAlign w:val="center"/>
          </w:tcPr>
          <w:p w14:paraId="048B78B1" w14:textId="77777777" w:rsidR="000B148D" w:rsidRPr="00054570" w:rsidRDefault="000B148D">
            <w:pPr>
              <w:pStyle w:val="Tablebody"/>
              <w:spacing w:before="0" w:after="0"/>
              <w:ind w:left="169"/>
            </w:pPr>
            <w:r w:rsidRPr="00054570">
              <w:t>6 months (95% CI)</w:t>
            </w:r>
          </w:p>
        </w:tc>
        <w:tc>
          <w:tcPr>
            <w:tcW w:w="1984" w:type="dxa"/>
            <w:vAlign w:val="center"/>
          </w:tcPr>
          <w:p w14:paraId="75A1C9E8" w14:textId="1E8E5A47"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5ACBBE8B" w14:textId="28E2D483"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r w:rsidR="000B148D" w:rsidRPr="00054570" w14:paraId="3E961BB4" w14:textId="77777777">
        <w:trPr>
          <w:trHeight w:val="20"/>
        </w:trPr>
        <w:tc>
          <w:tcPr>
            <w:tcW w:w="5098" w:type="dxa"/>
            <w:shd w:val="clear" w:color="auto" w:fill="F2F2F2" w:themeFill="background1" w:themeFillShade="F2"/>
            <w:vAlign w:val="center"/>
          </w:tcPr>
          <w:p w14:paraId="6EF4C711" w14:textId="77777777" w:rsidR="000B148D" w:rsidRPr="00054570" w:rsidRDefault="000B148D">
            <w:pPr>
              <w:pStyle w:val="Tablebody"/>
              <w:spacing w:before="0" w:after="0"/>
              <w:ind w:left="169"/>
              <w:rPr>
                <w:u w:val="single" w:color="ED7D31" w:themeColor="accent2"/>
              </w:rPr>
            </w:pPr>
            <w:r w:rsidRPr="00054570">
              <w:t>9 months (95% CI)</w:t>
            </w:r>
          </w:p>
        </w:tc>
        <w:tc>
          <w:tcPr>
            <w:tcW w:w="1984" w:type="dxa"/>
            <w:vAlign w:val="center"/>
          </w:tcPr>
          <w:p w14:paraId="3F85B74F" w14:textId="03FC59D2"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07D62D57" w14:textId="5C386A5A"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r w:rsidR="000B148D" w:rsidRPr="00054570" w14:paraId="51FDE197" w14:textId="77777777">
        <w:trPr>
          <w:trHeight w:val="20"/>
        </w:trPr>
        <w:tc>
          <w:tcPr>
            <w:tcW w:w="5098" w:type="dxa"/>
            <w:shd w:val="clear" w:color="auto" w:fill="F2F2F2" w:themeFill="background1" w:themeFillShade="F2"/>
            <w:vAlign w:val="center"/>
          </w:tcPr>
          <w:p w14:paraId="1FB18B9B" w14:textId="77777777" w:rsidR="000B148D" w:rsidRPr="00054570" w:rsidRDefault="000B148D">
            <w:pPr>
              <w:pStyle w:val="Tablebody"/>
              <w:spacing w:before="0" w:after="0"/>
              <w:ind w:left="169"/>
            </w:pPr>
            <w:r w:rsidRPr="00054570">
              <w:t>12 months (95% CI)</w:t>
            </w:r>
          </w:p>
        </w:tc>
        <w:tc>
          <w:tcPr>
            <w:tcW w:w="1984" w:type="dxa"/>
            <w:vAlign w:val="center"/>
          </w:tcPr>
          <w:p w14:paraId="79456A29" w14:textId="01E13E7E"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77069137" w14:textId="29565A11"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r w:rsidR="000B148D" w:rsidRPr="00054570" w14:paraId="5281DA1D" w14:textId="77777777">
        <w:trPr>
          <w:trHeight w:val="20"/>
        </w:trPr>
        <w:tc>
          <w:tcPr>
            <w:tcW w:w="5098" w:type="dxa"/>
            <w:shd w:val="clear" w:color="auto" w:fill="F2F2F2" w:themeFill="background1" w:themeFillShade="F2"/>
            <w:vAlign w:val="center"/>
          </w:tcPr>
          <w:p w14:paraId="13C44C61" w14:textId="77777777" w:rsidR="000B148D" w:rsidRPr="00054570" w:rsidRDefault="000B148D">
            <w:pPr>
              <w:pStyle w:val="Tablebody"/>
              <w:spacing w:before="0" w:after="0"/>
              <w:ind w:left="169"/>
            </w:pPr>
            <w:r w:rsidRPr="00054570">
              <w:t>18 months (95% CI)</w:t>
            </w:r>
          </w:p>
        </w:tc>
        <w:tc>
          <w:tcPr>
            <w:tcW w:w="1984" w:type="dxa"/>
            <w:vAlign w:val="center"/>
          </w:tcPr>
          <w:p w14:paraId="6CB2D5A4" w14:textId="13BA869F"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23BADB75" w14:textId="0F253E14"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r w:rsidR="000B148D" w:rsidRPr="00054570" w14:paraId="54BFF327" w14:textId="77777777">
        <w:trPr>
          <w:trHeight w:val="20"/>
        </w:trPr>
        <w:tc>
          <w:tcPr>
            <w:tcW w:w="5098" w:type="dxa"/>
            <w:shd w:val="clear" w:color="auto" w:fill="F2F2F2" w:themeFill="background1" w:themeFillShade="F2"/>
            <w:vAlign w:val="center"/>
          </w:tcPr>
          <w:p w14:paraId="5A9976BB" w14:textId="77777777" w:rsidR="000B148D" w:rsidRPr="00054570" w:rsidRDefault="000B148D">
            <w:pPr>
              <w:pStyle w:val="Tablebody"/>
              <w:keepNext/>
              <w:spacing w:before="0" w:after="0"/>
              <w:ind w:left="170"/>
            </w:pPr>
            <w:r w:rsidRPr="00054570">
              <w:t>24 months (95% CI)</w:t>
            </w:r>
          </w:p>
        </w:tc>
        <w:tc>
          <w:tcPr>
            <w:tcW w:w="1984" w:type="dxa"/>
            <w:vAlign w:val="center"/>
          </w:tcPr>
          <w:p w14:paraId="4C6CC8DD" w14:textId="6958222D"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c>
          <w:tcPr>
            <w:tcW w:w="1985" w:type="dxa"/>
            <w:vAlign w:val="center"/>
          </w:tcPr>
          <w:p w14:paraId="04629377" w14:textId="02450820"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xxxxxx</w:t>
            </w:r>
          </w:p>
        </w:tc>
      </w:tr>
    </w:tbl>
    <w:p w14:paraId="62DFFE7A" w14:textId="7D22FF33" w:rsidR="000B148D" w:rsidRPr="00DC2676" w:rsidRDefault="000B148D" w:rsidP="000B148D">
      <w:pPr>
        <w:pStyle w:val="Footnotes"/>
      </w:pPr>
      <w:r w:rsidRPr="00054570">
        <w:t xml:space="preserve">*Median OS is from KM analysis. </w:t>
      </w:r>
      <w:r w:rsidRPr="00314A60">
        <w:rPr>
          <w:sz w:val="16"/>
          <w:szCs w:val="16"/>
        </w:rPr>
        <w:t xml:space="preserve">CI for median was computed using the Brookmeyer-Crowley method. </w:t>
      </w:r>
      <w:r w:rsidRPr="00054570">
        <w:br/>
        <w:t xml:space="preserve">†Two-sided p-value is from the stratified log-rank test; hazard ratio and 95% CI are from the stratified Cox proportional hazards model with stratification factors: HER2 status, number of prior lines of chemotherapy, </w:t>
      </w:r>
      <w:r w:rsidRPr="00F46F5F">
        <w:t xml:space="preserve">HR/CDK status, as defined by the IXRS. </w:t>
      </w:r>
      <w:r w:rsidRPr="00F46F5F">
        <w:br/>
      </w:r>
      <w:r w:rsidRPr="00054570">
        <w:t>‡Estimate and CI for OS rate at the specified timepoint are from KM analysis.</w:t>
      </w:r>
      <w:r w:rsidRPr="00054570">
        <w:br/>
        <w:t xml:space="preserve">Abbreviations: CI, confidence interval; FAS, full analysis set; IXRS, Interactive Web/Voice Response System; KM, Kaplan-Meier; NE, not estimable; OS, overall survival; T-DXd, trastuzumab deruxtecan; TPC, treatment of </w:t>
      </w:r>
      <w:r w:rsidRPr="00054570">
        <w:lastRenderedPageBreak/>
        <w:t>physician’s choice.</w:t>
      </w:r>
      <w:r w:rsidRPr="00054570">
        <w:br/>
      </w:r>
      <w:r w:rsidRPr="00DC2676">
        <w:t>Sources: Modi et al., 2022</w:t>
      </w:r>
      <w:r>
        <w:t>;</w:t>
      </w:r>
      <w:r>
        <w:rPr>
          <w:lang w:val="fr-FR"/>
        </w:rPr>
        <w:fldChar w:fldCharType="begin"/>
      </w:r>
      <w:r w:rsidR="00CA6345">
        <w:instrText xml:space="preserve"> ADDIN ZOTERO_ITEM CSL_CITATION {"citationID":"R5OyG24c","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lang w:val="fr-FR"/>
        </w:rPr>
        <w:fldChar w:fldCharType="separate"/>
      </w:r>
      <w:r w:rsidR="00FD57F4" w:rsidRPr="00FD57F4">
        <w:rPr>
          <w:rFonts w:cs="Arial"/>
          <w:szCs w:val="24"/>
          <w:vertAlign w:val="superscript"/>
        </w:rPr>
        <w:t>6</w:t>
      </w:r>
      <w:r>
        <w:rPr>
          <w:lang w:val="fr-FR"/>
        </w:rPr>
        <w:fldChar w:fldCharType="end"/>
      </w:r>
      <w:r w:rsidRPr="00DC2676">
        <w:t xml:space="preserve"> Daiichi Sankyo Inc., 2022 (CSR, Data on File)</w:t>
      </w:r>
      <w:r w:rsidRPr="00054570">
        <w:rPr>
          <w:lang w:val="fr-FR"/>
        </w:rPr>
        <w:fldChar w:fldCharType="begin"/>
      </w:r>
      <w:r w:rsidR="00CA6345">
        <w:instrText xml:space="preserve"> ADDIN ZOTERO_ITEM CSL_CITATION {"citationID":"dhAwS2og","properties":{"formattedCitation":"\\super 1,2\\nosupersub{}","plainCitation":"1,2","dontUpdate":true,"noteIndex":0},"citationItems":[{"id":65944,"uris":["http://zotero.org/groups/4797619/items/WBVSVVF7"],"itemData":{"id":65944,"type":"document","title":"Clinical Study Report for DS8201-A-U303. Data cut-off date: 11 Jan 2022. Data on File.","author":[{"family":"Daiichi Sankyo Inc.","given":""}],"issued":{"date-parts":[["2022"]]}}},{"id":65924,"uris":["http://zotero.org/groups/4797619/items/5D3NP3DU"],"itemData":{"id":65924,"type":"document","title":"Statistical Analysis Plan Version 2.0 for DS8201-A-U303. 04 January 2022. Data on File.","author":[{"family":"Daiichi Sankyo Inc.","given":""}],"issued":{"date-parts":[["2022"]]}}}],"schema":"https://github.com/citation-style-language/schema/raw/master/csl-citation.json"} </w:instrText>
      </w:r>
      <w:r w:rsidRPr="00054570">
        <w:rPr>
          <w:lang w:val="fr-FR"/>
        </w:rPr>
        <w:fldChar w:fldCharType="separate"/>
      </w:r>
      <w:r w:rsidRPr="00054570">
        <w:rPr>
          <w:rFonts w:cs="Arial"/>
          <w:szCs w:val="24"/>
          <w:vertAlign w:val="superscript"/>
        </w:rPr>
        <w:t>2</w:t>
      </w:r>
      <w:r w:rsidRPr="00054570">
        <w:rPr>
          <w:lang w:val="fr-FR"/>
        </w:rPr>
        <w:fldChar w:fldCharType="end"/>
      </w:r>
    </w:p>
    <w:p w14:paraId="463269F5" w14:textId="77777777" w:rsidR="000B148D" w:rsidRPr="00054570" w:rsidRDefault="000B148D" w:rsidP="003C648C">
      <w:pPr>
        <w:pStyle w:val="Heading4"/>
      </w:pPr>
      <w:r w:rsidRPr="00054570">
        <w:t>Other secondary efficacy</w:t>
      </w:r>
      <w:r>
        <w:t xml:space="preserve"> </w:t>
      </w:r>
    </w:p>
    <w:p w14:paraId="1717BB77" w14:textId="77777777" w:rsidR="000B148D" w:rsidRPr="00DC2676" w:rsidRDefault="000B148D" w:rsidP="000B148D">
      <w:pPr>
        <w:pStyle w:val="Heading5"/>
        <w:numPr>
          <w:ilvl w:val="0"/>
          <w:numId w:val="0"/>
        </w:numPr>
        <w:ind w:left="1276" w:hanging="1276"/>
      </w:pPr>
      <w:r w:rsidRPr="00DC2676">
        <w:t xml:space="preserve">Other secondary efficacy </w:t>
      </w:r>
      <w:r w:rsidRPr="00054570">
        <w:t xml:space="preserve">| </w:t>
      </w:r>
      <w:r w:rsidRPr="00DC2676">
        <w:t xml:space="preserve">PFS by IA </w:t>
      </w:r>
      <w:r w:rsidRPr="00054570">
        <w:t>|</w:t>
      </w:r>
      <w:r w:rsidRPr="00DC2676">
        <w:t xml:space="preserve"> HR-positive cohort and in the FAS</w:t>
      </w:r>
    </w:p>
    <w:p w14:paraId="047F8772" w14:textId="52ADBE71" w:rsidR="000B148D" w:rsidRPr="00054570" w:rsidRDefault="000B148D" w:rsidP="000B148D">
      <w:pPr>
        <w:pStyle w:val="Body"/>
      </w:pPr>
      <w:r w:rsidRPr="00054570">
        <w:t xml:space="preserve">The </w:t>
      </w:r>
      <w:r w:rsidRPr="00BF1433">
        <w:t>statistically significant result</w:t>
      </w:r>
      <w:r w:rsidRPr="00054570">
        <w:t xml:space="preserve"> for the primary endpoint of PFS by BICR in the HR-positive cohort </w:t>
      </w:r>
      <w:r w:rsidRPr="00BF1433">
        <w:t xml:space="preserve">was </w:t>
      </w:r>
      <w:r w:rsidR="00294FDC" w:rsidRPr="00294FDC">
        <w:rPr>
          <w:color w:val="000000"/>
          <w:highlight w:val="black"/>
        </w:rPr>
        <w:t>xxxxxxxxxxxxxxxxxxxxxx</w:t>
      </w:r>
      <w:r w:rsidRPr="00054570">
        <w:t xml:space="preserve">. In the HR-positive cohort, median PFS by IA was </w:t>
      </w:r>
      <w:r w:rsidR="00294FDC" w:rsidRPr="00294FDC">
        <w:rPr>
          <w:color w:val="000000"/>
          <w:highlight w:val="black"/>
        </w:rPr>
        <w:t>xxx</w:t>
      </w:r>
      <w:r w:rsidRPr="00054570">
        <w:t xml:space="preserve"> months (95% CI: </w:t>
      </w:r>
      <w:r w:rsidR="00294FDC" w:rsidRPr="00294FDC">
        <w:rPr>
          <w:color w:val="000000"/>
          <w:highlight w:val="black"/>
        </w:rPr>
        <w:t>xxxxxxxxx</w:t>
      </w:r>
      <w:r w:rsidRPr="00054570">
        <w:t>) with T</w:t>
      </w:r>
      <w:r w:rsidRPr="00054570">
        <w:noBreakHyphen/>
        <w:t xml:space="preserve">DXd compared with </w:t>
      </w:r>
      <w:r w:rsidR="00294FDC" w:rsidRPr="00294FDC">
        <w:rPr>
          <w:color w:val="000000"/>
          <w:highlight w:val="black"/>
        </w:rPr>
        <w:t>xxx</w:t>
      </w:r>
      <w:r w:rsidRPr="00054570">
        <w:t xml:space="preserve"> months (95% CI: </w:t>
      </w:r>
      <w:r w:rsidR="00294FDC" w:rsidRPr="00294FDC">
        <w:rPr>
          <w:color w:val="000000"/>
          <w:highlight w:val="black"/>
        </w:rPr>
        <w:t>xxxxxxxx</w:t>
      </w:r>
      <w:r w:rsidRPr="00054570">
        <w:t>) with TPC</w:t>
      </w:r>
      <w:r w:rsidRPr="00054570" w:rsidDel="00B62CE3">
        <w:t xml:space="preserve"> </w:t>
      </w:r>
      <w:r>
        <w:t xml:space="preserve">(HR: </w:t>
      </w:r>
      <w:r w:rsidR="00294FDC" w:rsidRPr="00294FDC">
        <w:rPr>
          <w:color w:val="000000"/>
          <w:sz w:val="20"/>
          <w:szCs w:val="20"/>
          <w:highlight w:val="black"/>
        </w:rPr>
        <w:t>xxxx</w:t>
      </w:r>
      <w:r>
        <w:t>;</w:t>
      </w:r>
      <w:r w:rsidRPr="00054570">
        <w:t xml:space="preserve"> 95%</w:t>
      </w:r>
      <w:r>
        <w:t xml:space="preserve"> </w:t>
      </w:r>
      <w:r w:rsidRPr="00054570">
        <w:t xml:space="preserve">CI: </w:t>
      </w:r>
      <w:r w:rsidR="00294FDC" w:rsidRPr="00294FDC">
        <w:rPr>
          <w:color w:val="000000"/>
          <w:highlight w:val="black"/>
        </w:rPr>
        <w:t>xxxxxxxxxx</w:t>
      </w:r>
      <w:r w:rsidRPr="00054570">
        <w:t>).</w:t>
      </w:r>
      <w:r w:rsidRPr="00054570">
        <w:fldChar w:fldCharType="begin"/>
      </w:r>
      <w:r w:rsidR="00CA6345">
        <w:instrText xml:space="preserve"> ADDIN ZOTERO_ITEM CSL_CITATION {"citationID":"5i5rXDq7","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2B7BD145" w14:textId="13AF38B9" w:rsidR="000B148D" w:rsidRPr="00054570" w:rsidRDefault="00294FDC" w:rsidP="000B148D">
      <w:pPr>
        <w:pStyle w:val="Body"/>
      </w:pPr>
      <w:r w:rsidRPr="00294FDC">
        <w:rPr>
          <w:color w:val="000000"/>
          <w:highlight w:val="black"/>
        </w:rPr>
        <w:t>xxxxxxxxxxxxxxx</w:t>
      </w:r>
      <w:r w:rsidR="000B148D" w:rsidRPr="00054570">
        <w:t xml:space="preserve"> were observed for the FAS, where the statistically significant result for PFS by BICR was</w:t>
      </w:r>
      <w:r w:rsidR="000B148D">
        <w:t xml:space="preserve"> also</w:t>
      </w:r>
      <w:r w:rsidR="000B148D" w:rsidRPr="00054570">
        <w:t xml:space="preserve"> </w:t>
      </w:r>
      <w:r w:rsidRPr="00294FDC">
        <w:rPr>
          <w:color w:val="000000"/>
          <w:highlight w:val="black"/>
        </w:rPr>
        <w:t>xxxxxxxxxxxxxxxxxxxxxx</w:t>
      </w:r>
      <w:r w:rsidR="000B148D" w:rsidRPr="00054570">
        <w:t xml:space="preserve">. In the FAS, median PFS by IA in the HR-positive cohort was </w:t>
      </w:r>
      <w:r w:rsidRPr="00294FDC">
        <w:rPr>
          <w:color w:val="000000"/>
          <w:highlight w:val="black"/>
        </w:rPr>
        <w:t>xxx</w:t>
      </w:r>
      <w:r w:rsidR="000B148D" w:rsidRPr="00054570">
        <w:t xml:space="preserve"> months (95% CI: </w:t>
      </w:r>
      <w:r w:rsidRPr="00294FDC">
        <w:rPr>
          <w:color w:val="000000"/>
          <w:highlight w:val="black"/>
        </w:rPr>
        <w:t>xxxxxxxx</w:t>
      </w:r>
      <w:r w:rsidR="000B148D" w:rsidRPr="00054570">
        <w:t>) with T</w:t>
      </w:r>
      <w:r w:rsidR="000B148D" w:rsidRPr="00054570">
        <w:noBreakHyphen/>
        <w:t xml:space="preserve">DXd compared with </w:t>
      </w:r>
      <w:r w:rsidRPr="00294FDC">
        <w:rPr>
          <w:color w:val="000000"/>
          <w:highlight w:val="black"/>
        </w:rPr>
        <w:t>xxx</w:t>
      </w:r>
      <w:r w:rsidR="000B148D" w:rsidRPr="0079246D">
        <w:t> </w:t>
      </w:r>
      <w:r w:rsidR="000B148D" w:rsidRPr="00054570">
        <w:t xml:space="preserve">months (95% CI: </w:t>
      </w:r>
      <w:r w:rsidRPr="00294FDC">
        <w:rPr>
          <w:color w:val="000000"/>
          <w:highlight w:val="black"/>
        </w:rPr>
        <w:t>xxxxxxxx</w:t>
      </w:r>
      <w:r w:rsidR="000B148D" w:rsidRPr="00054570">
        <w:t>) with TPC</w:t>
      </w:r>
      <w:r w:rsidR="000B148D">
        <w:t xml:space="preserve"> (HR: </w:t>
      </w:r>
      <w:r w:rsidRPr="00294FDC">
        <w:rPr>
          <w:color w:val="000000"/>
          <w:highlight w:val="black"/>
        </w:rPr>
        <w:t>xxxx</w:t>
      </w:r>
      <w:r w:rsidR="000B148D">
        <w:t xml:space="preserve">; </w:t>
      </w:r>
      <w:r w:rsidR="000B148D" w:rsidRPr="00054570">
        <w:t>95%</w:t>
      </w:r>
      <w:r w:rsidR="000B148D">
        <w:t xml:space="preserve"> </w:t>
      </w:r>
      <w:r w:rsidR="000B148D" w:rsidRPr="00054570">
        <w:t xml:space="preserve">CI: </w:t>
      </w:r>
      <w:r w:rsidRPr="00294FDC">
        <w:rPr>
          <w:color w:val="000000"/>
          <w:highlight w:val="black"/>
        </w:rPr>
        <w:t>xxxxxxxxxx</w:t>
      </w:r>
      <w:r w:rsidR="000B148D" w:rsidRPr="00054570">
        <w:t>).</w:t>
      </w:r>
      <w:r w:rsidR="000B148D" w:rsidRPr="00054570">
        <w:rPr>
          <w:rFonts w:eastAsiaTheme="majorEastAsia" w:cstheme="majorBidi"/>
          <w:b/>
          <w:iCs/>
        </w:rPr>
        <w:fldChar w:fldCharType="begin"/>
      </w:r>
      <w:r w:rsidR="00CA6345">
        <w:instrText xml:space="preserve"> ADDIN ZOTERO_ITEM CSL_CITATION {"citationID":"sCnwAJUw","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054570">
        <w:rPr>
          <w:rFonts w:eastAsiaTheme="majorEastAsia" w:cstheme="majorBidi"/>
          <w:b/>
          <w:iCs/>
        </w:rPr>
        <w:fldChar w:fldCharType="separate"/>
      </w:r>
      <w:r w:rsidR="00FD57F4" w:rsidRPr="00FD57F4">
        <w:rPr>
          <w:rFonts w:cs="Arial"/>
          <w:szCs w:val="24"/>
          <w:vertAlign w:val="superscript"/>
        </w:rPr>
        <w:t>7</w:t>
      </w:r>
      <w:r w:rsidR="000B148D" w:rsidRPr="00054570">
        <w:rPr>
          <w:rFonts w:eastAsiaTheme="majorEastAsia" w:cstheme="majorBidi"/>
          <w:b/>
          <w:iCs/>
        </w:rPr>
        <w:fldChar w:fldCharType="end"/>
      </w:r>
    </w:p>
    <w:p w14:paraId="48180807" w14:textId="77777777" w:rsidR="000B148D" w:rsidRPr="00DC2676" w:rsidRDefault="000B148D" w:rsidP="000B148D">
      <w:pPr>
        <w:pStyle w:val="Heading5"/>
        <w:numPr>
          <w:ilvl w:val="0"/>
          <w:numId w:val="0"/>
        </w:numPr>
        <w:ind w:left="1276" w:hanging="1276"/>
      </w:pPr>
      <w:r w:rsidRPr="00DC2676">
        <w:t xml:space="preserve">Other secondary efficacy </w:t>
      </w:r>
      <w:r w:rsidRPr="00DC2676">
        <w:rPr>
          <w:b w:val="0"/>
        </w:rPr>
        <w:t>|</w:t>
      </w:r>
      <w:r w:rsidRPr="00DC2676">
        <w:t xml:space="preserve"> Response rates </w:t>
      </w:r>
      <w:r w:rsidRPr="00DC2676">
        <w:rPr>
          <w:b w:val="0"/>
        </w:rPr>
        <w:t>|</w:t>
      </w:r>
      <w:r w:rsidRPr="00DC2676">
        <w:t xml:space="preserve"> FAS and HR-positive cohort</w:t>
      </w:r>
    </w:p>
    <w:p w14:paraId="5CF8C4B7" w14:textId="220D6A44" w:rsidR="000B148D" w:rsidRPr="00DC2676" w:rsidRDefault="000B148D" w:rsidP="000B148D">
      <w:pPr>
        <w:pStyle w:val="Body"/>
      </w:pPr>
      <w:r w:rsidRPr="00DC2676">
        <w:t xml:space="preserve">At DCO in the FAS, the </w:t>
      </w:r>
      <w:r>
        <w:t>DCR (</w:t>
      </w:r>
      <w:r w:rsidRPr="00DC2676">
        <w:t>defined as</w:t>
      </w:r>
      <w:r>
        <w:t xml:space="preserve"> sum of patients with best overall response of</w:t>
      </w:r>
      <w:r w:rsidRPr="00DC2676">
        <w:t xml:space="preserve"> </w:t>
      </w:r>
      <w:r>
        <w:t>complete response (</w:t>
      </w:r>
      <w:r w:rsidRPr="00DC2676">
        <w:t>CR</w:t>
      </w:r>
      <w:r>
        <w:t>)</w:t>
      </w:r>
      <w:r w:rsidRPr="00DC2676">
        <w:t xml:space="preserve">, </w:t>
      </w:r>
      <w:r>
        <w:t>partial response (</w:t>
      </w:r>
      <w:r w:rsidRPr="00DC2676">
        <w:t>PR</w:t>
      </w:r>
      <w:r>
        <w:t>)</w:t>
      </w:r>
      <w:r w:rsidRPr="00DC2676">
        <w:t xml:space="preserve">, or </w:t>
      </w:r>
      <w:r>
        <w:t>stable disease (</w:t>
      </w:r>
      <w:r w:rsidRPr="00DC2676">
        <w:t>SD</w:t>
      </w:r>
      <w:r>
        <w:t>)</w:t>
      </w:r>
      <w:r w:rsidRPr="00DC2676">
        <w:t xml:space="preserve">) </w:t>
      </w:r>
      <w:r w:rsidRPr="00AB6AD7">
        <w:t xml:space="preserve">by BICR </w:t>
      </w:r>
      <w:r w:rsidRPr="00DC2676">
        <w:t>was</w:t>
      </w:r>
      <w:r>
        <w:t xml:space="preserve"> statistically significantly greater in the T-DXd arm</w:t>
      </w:r>
      <w:r w:rsidRPr="00DC2676">
        <w:t xml:space="preserve"> </w:t>
      </w:r>
      <w:r>
        <w:t>(</w:t>
      </w:r>
      <w:r w:rsidRPr="00DC2676">
        <w:t>87.1%</w:t>
      </w:r>
      <w:r>
        <w:t xml:space="preserve">; </w:t>
      </w:r>
      <w:r w:rsidRPr="00DC2676">
        <w:t>325</w:t>
      </w:r>
      <w:r>
        <w:t xml:space="preserve"> of 373</w:t>
      </w:r>
      <w:r w:rsidRPr="00DC2676">
        <w:t xml:space="preserve"> patients</w:t>
      </w:r>
      <w:r w:rsidRPr="00091D35">
        <w:t>)</w:t>
      </w:r>
      <w:r w:rsidRPr="00DC2676">
        <w:t xml:space="preserve"> </w:t>
      </w:r>
      <w:r>
        <w:t>compared with the TPC arm</w:t>
      </w:r>
      <w:r w:rsidRPr="00DC2676">
        <w:t xml:space="preserve"> </w:t>
      </w:r>
      <w:r>
        <w:t>(</w:t>
      </w:r>
      <w:r w:rsidRPr="00DC2676">
        <w:t>65.8%</w:t>
      </w:r>
      <w:r>
        <w:t xml:space="preserve">; </w:t>
      </w:r>
      <w:r w:rsidRPr="00DC2676">
        <w:t>121</w:t>
      </w:r>
      <w:r>
        <w:t xml:space="preserve"> of 184</w:t>
      </w:r>
      <w:r w:rsidRPr="00DC2676">
        <w:t xml:space="preserve"> patients</w:t>
      </w:r>
      <w:r>
        <w:t xml:space="preserve">; </w:t>
      </w:r>
      <w:r w:rsidRPr="00091D35">
        <w:t>p&lt;0.0001</w:t>
      </w:r>
      <w:r w:rsidRPr="00DC2676">
        <w:t>).</w:t>
      </w:r>
      <w:r>
        <w:fldChar w:fldCharType="begin"/>
      </w:r>
      <w:r w:rsidR="00CA6345">
        <w:instrText xml:space="preserve"> ADDIN ZOTERO_ITEM CSL_CITATION {"citationID":"0gIEcpKd","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DC2676">
        <w:t xml:space="preserve"> </w:t>
      </w:r>
      <w:r>
        <w:t>Similarly, the</w:t>
      </w:r>
      <w:r w:rsidRPr="00DC2676">
        <w:t xml:space="preserve"> confirmed </w:t>
      </w:r>
      <w:r>
        <w:t>ORR (</w:t>
      </w:r>
      <w:r w:rsidRPr="000C741C">
        <w:t xml:space="preserve">CR+PR) by BICR was </w:t>
      </w:r>
      <w:r>
        <w:t>also statistically significantly greater with T-DXd (</w:t>
      </w:r>
      <w:r w:rsidRPr="00DC2676">
        <w:t>52.3%</w:t>
      </w:r>
      <w:r>
        <w:t>;</w:t>
      </w:r>
      <w:r w:rsidRPr="00DC2676">
        <w:t xml:space="preserve"> </w:t>
      </w:r>
      <w:r w:rsidRPr="000C741C">
        <w:t>195</w:t>
      </w:r>
      <w:r w:rsidRPr="002612F7">
        <w:rPr>
          <w:rStyle w:val="FootnoteReference"/>
        </w:rPr>
        <w:footnoteReference w:id="11"/>
      </w:r>
      <w:r w:rsidRPr="000C741C">
        <w:t xml:space="preserve"> patients) compared with </w:t>
      </w:r>
      <w:r w:rsidRPr="005C5277">
        <w:t>TPC</w:t>
      </w:r>
      <w:r>
        <w:t xml:space="preserve"> (</w:t>
      </w:r>
      <w:r w:rsidRPr="00DC2676">
        <w:t>16.3%</w:t>
      </w:r>
      <w:r>
        <w:t xml:space="preserve">; </w:t>
      </w:r>
      <w:r w:rsidRPr="000C741C">
        <w:t>30 patients</w:t>
      </w:r>
      <w:r>
        <w:t xml:space="preserve">; </w:t>
      </w:r>
      <w:r w:rsidRPr="00091D35">
        <w:t>p&lt;0.0001</w:t>
      </w:r>
      <w:r>
        <w:t xml:space="preserve">; </w:t>
      </w:r>
      <w:r w:rsidRPr="00314A60">
        <w:rPr>
          <w:b/>
          <w:bCs/>
        </w:rPr>
        <w:fldChar w:fldCharType="begin"/>
      </w:r>
      <w:r w:rsidRPr="00314A60">
        <w:rPr>
          <w:b/>
          <w:bCs/>
        </w:rPr>
        <w:instrText xml:space="preserve"> REF _Ref123902630 \h </w:instrText>
      </w:r>
      <w:r>
        <w:rPr>
          <w:b/>
          <w:bCs/>
        </w:rPr>
        <w:instrText xml:space="preserve"> \* MERGEFORMAT </w:instrText>
      </w:r>
      <w:r w:rsidRPr="00314A60">
        <w:rPr>
          <w:b/>
          <w:bCs/>
        </w:rPr>
      </w:r>
      <w:r w:rsidRPr="00314A60">
        <w:rPr>
          <w:b/>
          <w:bCs/>
        </w:rPr>
        <w:fldChar w:fldCharType="separate"/>
      </w:r>
      <w:r w:rsidR="00145F42" w:rsidRPr="00145F42">
        <w:rPr>
          <w:b/>
          <w:bCs/>
        </w:rPr>
        <w:t xml:space="preserve">Table </w:t>
      </w:r>
      <w:r w:rsidR="00145F42" w:rsidRPr="00145F42">
        <w:rPr>
          <w:b/>
          <w:bCs/>
          <w:noProof/>
        </w:rPr>
        <w:t>21</w:t>
      </w:r>
      <w:r w:rsidRPr="00314A60">
        <w:rPr>
          <w:b/>
          <w:bCs/>
        </w:rPr>
        <w:fldChar w:fldCharType="end"/>
      </w:r>
      <w:r w:rsidRPr="000C741C" w:rsidDel="00A72755">
        <w:t>)</w:t>
      </w:r>
      <w:r>
        <w:t>.</w:t>
      </w:r>
      <w:r>
        <w:fldChar w:fldCharType="begin"/>
      </w:r>
      <w:r w:rsidR="00CA6345">
        <w:instrText xml:space="preserve"> ADDIN ZOTERO_ITEM CSL_CITATION {"citationID":"Ky6HJwyq","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p>
    <w:p w14:paraId="4E9F87F5" w14:textId="34BAA5DB" w:rsidR="000B148D" w:rsidRPr="00054570" w:rsidRDefault="000B148D" w:rsidP="000B148D">
      <w:r>
        <w:t>A</w:t>
      </w:r>
      <w:r w:rsidRPr="00054570">
        <w:t xml:space="preserve"> best overall response by BICR of CR was observed in 3.5% (13 of 373 patients) in the T-DXd arm and 1.1% (2 of 184 patients) in the TPC arm.</w:t>
      </w:r>
      <w:r>
        <w:fldChar w:fldCharType="begin"/>
      </w:r>
      <w:r w:rsidR="00CA6345">
        <w:instrText xml:space="preserve"> ADDIN ZOTERO_ITEM CSL_CITATION {"citationID":"r4e4gaJ6","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 best response of PR was observed in 49.1% (183 patients) in the T-DXd arm and 15.2% (28 patients) in the TPC arm.</w:t>
      </w:r>
      <w:r>
        <w:fldChar w:fldCharType="begin"/>
      </w:r>
      <w:r w:rsidR="00CA6345">
        <w:instrText xml:space="preserve"> ADDIN ZOTERO_ITEM CSL_CITATION {"citationID":"DXWTFZgK","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 best response of SD was observed in 34.6% (129 patients) in the T-DXd arm and 49.5</w:t>
      </w:r>
      <w:r w:rsidR="00CC3D09">
        <w:t>%</w:t>
      </w:r>
      <w:r w:rsidRPr="00054570">
        <w:t xml:space="preserve"> (91 patients) in the TPC arm.</w:t>
      </w:r>
      <w:r>
        <w:fldChar w:fldCharType="begin"/>
      </w:r>
      <w:r w:rsidR="00CA6345">
        <w:instrText xml:space="preserve"> ADDIN ZOTERO_ITEM CSL_CITATION {"citationID":"kMrWEKfI","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Progressive disease (PD) was observed in 8.3% (31 patients) in the T-DXd arm compared with 22.3% (41 patients) in the TPC arm.</w:t>
      </w:r>
      <w:r>
        <w:fldChar w:fldCharType="begin"/>
      </w:r>
      <w:r w:rsidR="00CA6345">
        <w:instrText xml:space="preserve"> ADDIN ZOTERO_ITEM CSL_CITATION {"citationID":"4oZUKlR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p>
    <w:p w14:paraId="592F95EC" w14:textId="6824F945" w:rsidR="000B148D" w:rsidRPr="00054570" w:rsidRDefault="000B148D" w:rsidP="000B148D">
      <w:r w:rsidRPr="00054570">
        <w:t xml:space="preserve">The </w:t>
      </w:r>
      <w:r>
        <w:t xml:space="preserve">CBR </w:t>
      </w:r>
      <w:r w:rsidRPr="00054570">
        <w:t xml:space="preserve">by BICR (CBR; a best response of CR, PR, or SD for </w:t>
      </w:r>
      <w:r w:rsidRPr="00054570">
        <w:rPr>
          <w:rFonts w:cs="Arial"/>
        </w:rPr>
        <w:t>≥</w:t>
      </w:r>
      <w:r w:rsidRPr="00054570">
        <w:t>6 months) was significantly higher with T-DXd than with TPC at DCO: 70.2% (262 patients) compared with 33.7% (62 patients)</w:t>
      </w:r>
      <w:r>
        <w:t>,</w:t>
      </w:r>
      <w:r>
        <w:fldChar w:fldCharType="begin"/>
      </w:r>
      <w:r w:rsidR="00CA6345">
        <w:instrText xml:space="preserve"> ADDIN ZOTERO_ITEM CSL_CITATION {"citationID":"3e6ZdBvD","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respectively</w:t>
      </w:r>
      <w:r w:rsidRPr="00054570">
        <w:t xml:space="preserve"> (</w:t>
      </w:r>
      <w:r w:rsidRPr="00091D35">
        <w:t>p&lt;0.0001</w:t>
      </w:r>
      <w:r w:rsidRPr="00054570">
        <w:t>).</w:t>
      </w:r>
      <w:r w:rsidRPr="00054570">
        <w:fldChar w:fldCharType="begin"/>
      </w:r>
      <w:r w:rsidR="00CA6345">
        <w:instrText xml:space="preserve"> ADDIN ZOTERO_ITEM CSL_CITATION {"citationID":"cmVQ710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1197695C" w14:textId="1B046744" w:rsidR="000B148D" w:rsidRPr="00AB4A1A" w:rsidRDefault="000B148D" w:rsidP="000B148D">
      <w:pPr>
        <w:spacing w:after="180"/>
      </w:pPr>
      <w:r w:rsidRPr="00AB4A1A">
        <w:t>Response rates by IA</w:t>
      </w:r>
      <w:r>
        <w:t xml:space="preserve"> in the FAS</w:t>
      </w:r>
      <w:r w:rsidRPr="00AB4A1A">
        <w:t xml:space="preserve"> </w:t>
      </w:r>
      <w:r w:rsidR="00294FDC" w:rsidRPr="00294FDC">
        <w:rPr>
          <w:color w:val="000000"/>
          <w:highlight w:val="black"/>
        </w:rPr>
        <w:t>xxxxxxxxxxxxxxxxxx</w:t>
      </w:r>
      <w:r w:rsidRPr="00AB4A1A">
        <w:t xml:space="preserve"> the assessment of response by BICR</w:t>
      </w:r>
      <w:r>
        <w:t xml:space="preserve">, showing a </w:t>
      </w:r>
      <w:r w:rsidR="00294FDC" w:rsidRPr="00294FDC">
        <w:rPr>
          <w:color w:val="000000"/>
          <w:highlight w:val="black"/>
        </w:rPr>
        <w:t>xxxxxxxxxxxxxxxxxxxxx</w:t>
      </w:r>
      <w:r>
        <w:t xml:space="preserve"> benefit of T-DXd compared with TPC</w:t>
      </w:r>
      <w:r w:rsidRPr="00AB4A1A">
        <w:t xml:space="preserve"> (</w:t>
      </w:r>
      <w:r w:rsidRPr="00AB4A1A">
        <w:rPr>
          <w:b/>
          <w:bCs/>
          <w:lang w:val="fr-FR"/>
        </w:rPr>
        <w:fldChar w:fldCharType="begin"/>
      </w:r>
      <w:r w:rsidRPr="000C741C">
        <w:rPr>
          <w:b/>
          <w:bCs/>
        </w:rPr>
        <w:instrText xml:space="preserve"> REF _Ref123902630 \h  \* MERGEFORMAT </w:instrText>
      </w:r>
      <w:r w:rsidRPr="00AB4A1A">
        <w:rPr>
          <w:b/>
          <w:bCs/>
          <w:lang w:val="fr-FR"/>
        </w:rPr>
      </w:r>
      <w:r w:rsidRPr="00AB4A1A">
        <w:rPr>
          <w:b/>
          <w:bCs/>
          <w:lang w:val="fr-FR"/>
        </w:rPr>
        <w:fldChar w:fldCharType="separate"/>
      </w:r>
      <w:r w:rsidR="00145F42" w:rsidRPr="00145F42">
        <w:rPr>
          <w:b/>
          <w:bCs/>
        </w:rPr>
        <w:t xml:space="preserve">Table </w:t>
      </w:r>
      <w:r w:rsidR="00145F42" w:rsidRPr="00145F42">
        <w:rPr>
          <w:b/>
          <w:bCs/>
          <w:noProof/>
        </w:rPr>
        <w:t>21</w:t>
      </w:r>
      <w:r w:rsidRPr="00AB4A1A">
        <w:rPr>
          <w:b/>
          <w:bCs/>
          <w:lang w:val="fr-FR"/>
        </w:rPr>
        <w:fldChar w:fldCharType="end"/>
      </w:r>
      <w:r w:rsidRPr="00DC2676">
        <w:t>)</w:t>
      </w:r>
      <w:r w:rsidRPr="00AB4A1A">
        <w:t>.</w:t>
      </w:r>
      <w:r>
        <w:fldChar w:fldCharType="begin"/>
      </w:r>
      <w:r w:rsidR="00CA6345">
        <w:instrText xml:space="preserve"> ADDIN ZOTERO_ITEM CSL_CITATION {"citationID":"vkyW0p0m","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r w:rsidR="00294FDC" w:rsidRPr="00294FDC">
        <w:rPr>
          <w:color w:val="000000"/>
          <w:highlight w:val="black"/>
        </w:rPr>
        <w:t>xxxxxx</w:t>
      </w:r>
      <w:r w:rsidR="008127E9">
        <w:rPr>
          <w:color w:val="000000"/>
          <w:highlight w:val="black"/>
        </w:rPr>
        <w:t xml:space="preserve"> </w:t>
      </w:r>
      <w:r w:rsidR="00294FDC" w:rsidRPr="00294FDC">
        <w:rPr>
          <w:color w:val="000000"/>
          <w:highlight w:val="black"/>
        </w:rPr>
        <w:t>xxxxxxxxx</w:t>
      </w:r>
      <w:r>
        <w:t xml:space="preserve"> were also seen in the HR-positive cohort (BICR and IA).</w:t>
      </w:r>
      <w:r>
        <w:fldChar w:fldCharType="begin"/>
      </w:r>
      <w:r w:rsidR="00CA6345">
        <w:instrText xml:space="preserve"> ADDIN ZOTERO_ITEM CSL_CITATION {"citationID":"uYOLfEHw","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r w:rsidRPr="00054570">
        <w:t>Waterfall plots (</w:t>
      </w:r>
      <w:r w:rsidRPr="00314A60">
        <w:rPr>
          <w:b/>
          <w:bCs/>
        </w:rPr>
        <w:fldChar w:fldCharType="begin"/>
      </w:r>
      <w:r w:rsidRPr="00314A60">
        <w:rPr>
          <w:b/>
          <w:bCs/>
        </w:rPr>
        <w:instrText xml:space="preserve"> REF _Ref126147360 \h </w:instrText>
      </w:r>
      <w:r>
        <w:rPr>
          <w:b/>
          <w:bCs/>
        </w:rPr>
        <w:instrText xml:space="preserve"> \* MERGEFORMAT </w:instrText>
      </w:r>
      <w:r w:rsidRPr="00314A60">
        <w:rPr>
          <w:b/>
          <w:bCs/>
        </w:rPr>
      </w:r>
      <w:r w:rsidRPr="00314A60">
        <w:rPr>
          <w:b/>
          <w:bCs/>
        </w:rPr>
        <w:fldChar w:fldCharType="separate"/>
      </w:r>
      <w:r w:rsidR="00145F42" w:rsidRPr="00145F42">
        <w:rPr>
          <w:b/>
          <w:bCs/>
        </w:rPr>
        <w:t xml:space="preserve">Figure </w:t>
      </w:r>
      <w:r w:rsidR="00145F42" w:rsidRPr="00145F42">
        <w:rPr>
          <w:b/>
          <w:bCs/>
          <w:noProof/>
        </w:rPr>
        <w:t>15</w:t>
      </w:r>
      <w:r w:rsidRPr="00314A60">
        <w:rPr>
          <w:b/>
          <w:bCs/>
        </w:rPr>
        <w:fldChar w:fldCharType="end"/>
      </w:r>
      <w:r w:rsidRPr="00054570">
        <w:t xml:space="preserve">) visually display the impact of T-DXd and TPC on percentage change in sum of diameters of target lesions from baseline to best </w:t>
      </w:r>
      <w:r>
        <w:t xml:space="preserve">(minimum) </w:t>
      </w:r>
      <w:r w:rsidRPr="00054570">
        <w:t xml:space="preserve">post-baseline value based on BICR </w:t>
      </w:r>
      <w:r>
        <w:t>(FAS)</w:t>
      </w:r>
      <w:r w:rsidRPr="00054570">
        <w:t>.</w:t>
      </w:r>
    </w:p>
    <w:p w14:paraId="78B1B41A" w14:textId="5900C67E" w:rsidR="000B148D" w:rsidRPr="00054570" w:rsidRDefault="000B148D" w:rsidP="000B148D">
      <w:pPr>
        <w:pStyle w:val="Caption"/>
      </w:pPr>
      <w:bookmarkStart w:id="252" w:name="_Ref123902630"/>
      <w:bookmarkStart w:id="253" w:name="_Toc124447881"/>
      <w:bookmarkStart w:id="254" w:name="_Toc129350996"/>
      <w:r w:rsidRPr="00054570">
        <w:t xml:space="preserve">Table </w:t>
      </w:r>
      <w:fldSimple w:instr=" SEQ Table \* ARABIC ">
        <w:r w:rsidR="00145F42">
          <w:rPr>
            <w:noProof/>
          </w:rPr>
          <w:t>21</w:t>
        </w:r>
      </w:fldSimple>
      <w:bookmarkEnd w:id="252"/>
      <w:r w:rsidRPr="00054570">
        <w:t>: DESTINY-Breast04 | Best overall response and ORR by BICR or IA | FAS and HR-positive cohort</w:t>
      </w:r>
      <w:bookmarkEnd w:id="253"/>
      <w:bookmarkEnd w:id="254"/>
      <w:r w:rsidRPr="00054570">
        <w:t xml:space="preserve"> </w:t>
      </w:r>
    </w:p>
    <w:tbl>
      <w:tblPr>
        <w:tblStyle w:val="Generaltable"/>
        <w:tblW w:w="9016" w:type="dxa"/>
        <w:tblLayout w:type="fixed"/>
        <w:tblLook w:val="04A0" w:firstRow="1" w:lastRow="0" w:firstColumn="1" w:lastColumn="0" w:noHBand="0" w:noVBand="1"/>
      </w:tblPr>
      <w:tblGrid>
        <w:gridCol w:w="3539"/>
        <w:gridCol w:w="1369"/>
        <w:gridCol w:w="1369"/>
        <w:gridCol w:w="1369"/>
        <w:gridCol w:w="1370"/>
      </w:tblGrid>
      <w:tr w:rsidR="000B148D" w:rsidRPr="00054570" w14:paraId="1A2FDE08" w14:textId="77777777">
        <w:trPr>
          <w:cnfStyle w:val="100000000000" w:firstRow="1" w:lastRow="0" w:firstColumn="0" w:lastColumn="0" w:oddVBand="0" w:evenVBand="0" w:oddHBand="0" w:evenHBand="0" w:firstRowFirstColumn="0" w:firstRowLastColumn="0" w:lastRowFirstColumn="0" w:lastRowLastColumn="0"/>
          <w:tblHeader/>
        </w:trPr>
        <w:tc>
          <w:tcPr>
            <w:tcW w:w="3539" w:type="dxa"/>
            <w:vMerge w:val="restart"/>
            <w:shd w:val="clear" w:color="auto" w:fill="F2F2F2" w:themeFill="background1" w:themeFillShade="F2"/>
          </w:tcPr>
          <w:p w14:paraId="545746CD" w14:textId="77777777" w:rsidR="000B148D" w:rsidRPr="00054570" w:rsidRDefault="000B148D">
            <w:pPr>
              <w:pStyle w:val="Tableheading"/>
              <w:spacing w:before="0" w:after="0"/>
              <w:rPr>
                <w:rFonts w:cs="Arial"/>
              </w:rPr>
            </w:pPr>
          </w:p>
        </w:tc>
        <w:tc>
          <w:tcPr>
            <w:tcW w:w="2738" w:type="dxa"/>
            <w:gridSpan w:val="2"/>
            <w:shd w:val="clear" w:color="auto" w:fill="F2F2F2" w:themeFill="background1" w:themeFillShade="F2"/>
          </w:tcPr>
          <w:p w14:paraId="3343FBF8" w14:textId="77777777" w:rsidR="000B148D" w:rsidRPr="00054570" w:rsidRDefault="000B148D">
            <w:pPr>
              <w:pStyle w:val="Tableheading"/>
              <w:spacing w:before="0" w:after="0"/>
              <w:jc w:val="center"/>
              <w:rPr>
                <w:rFonts w:cs="Arial"/>
              </w:rPr>
            </w:pPr>
            <w:r w:rsidRPr="00054570">
              <w:rPr>
                <w:rFonts w:cs="Arial"/>
              </w:rPr>
              <w:t xml:space="preserve">HR-positive cohort </w:t>
            </w:r>
          </w:p>
        </w:tc>
        <w:tc>
          <w:tcPr>
            <w:tcW w:w="2739" w:type="dxa"/>
            <w:gridSpan w:val="2"/>
            <w:shd w:val="clear" w:color="auto" w:fill="F2F2F2" w:themeFill="background1" w:themeFillShade="F2"/>
          </w:tcPr>
          <w:p w14:paraId="5226163C" w14:textId="77777777" w:rsidR="000B148D" w:rsidRPr="00054570" w:rsidRDefault="000B148D">
            <w:pPr>
              <w:pStyle w:val="Tableheading"/>
              <w:spacing w:before="0" w:after="0"/>
              <w:jc w:val="center"/>
              <w:rPr>
                <w:rFonts w:cs="Arial"/>
              </w:rPr>
            </w:pPr>
            <w:r>
              <w:rPr>
                <w:rFonts w:cs="Arial"/>
              </w:rPr>
              <w:t>FAS</w:t>
            </w:r>
          </w:p>
        </w:tc>
      </w:tr>
      <w:tr w:rsidR="000B148D" w:rsidRPr="00054570" w14:paraId="7BA18C63" w14:textId="77777777">
        <w:trPr>
          <w:cnfStyle w:val="100000000000" w:firstRow="1" w:lastRow="0" w:firstColumn="0" w:lastColumn="0" w:oddVBand="0" w:evenVBand="0" w:oddHBand="0" w:evenHBand="0" w:firstRowFirstColumn="0" w:firstRowLastColumn="0" w:lastRowFirstColumn="0" w:lastRowLastColumn="0"/>
          <w:tblHeader/>
        </w:trPr>
        <w:tc>
          <w:tcPr>
            <w:tcW w:w="3539" w:type="dxa"/>
            <w:vMerge/>
            <w:shd w:val="clear" w:color="auto" w:fill="F2F2F2" w:themeFill="background1" w:themeFillShade="F2"/>
          </w:tcPr>
          <w:p w14:paraId="39659167" w14:textId="77777777" w:rsidR="000B148D" w:rsidRPr="00054570" w:rsidRDefault="000B148D">
            <w:pPr>
              <w:pStyle w:val="Tableheading"/>
              <w:spacing w:before="0" w:after="0"/>
              <w:rPr>
                <w:rFonts w:cs="Arial"/>
              </w:rPr>
            </w:pPr>
          </w:p>
        </w:tc>
        <w:tc>
          <w:tcPr>
            <w:tcW w:w="1369" w:type="dxa"/>
            <w:shd w:val="clear" w:color="auto" w:fill="F2F2F2" w:themeFill="background1" w:themeFillShade="F2"/>
          </w:tcPr>
          <w:p w14:paraId="0887F49D" w14:textId="77777777" w:rsidR="000B148D" w:rsidRPr="00054570" w:rsidRDefault="000B148D">
            <w:pPr>
              <w:pStyle w:val="Tableheading"/>
              <w:spacing w:before="0" w:after="0"/>
              <w:jc w:val="center"/>
              <w:rPr>
                <w:rFonts w:eastAsia="Times New Roman" w:cs="Arial"/>
              </w:rPr>
            </w:pPr>
            <w:r w:rsidRPr="00054570">
              <w:rPr>
                <w:rFonts w:eastAsia="Times New Roman" w:cs="Arial"/>
              </w:rPr>
              <w:t>T-DXd</w:t>
            </w:r>
          </w:p>
          <w:p w14:paraId="62BFD67E" w14:textId="77777777" w:rsidR="000B148D" w:rsidRPr="00054570" w:rsidRDefault="000B148D">
            <w:pPr>
              <w:pStyle w:val="Tableheading"/>
              <w:spacing w:before="0" w:after="0"/>
              <w:jc w:val="center"/>
              <w:rPr>
                <w:rFonts w:cs="Arial"/>
              </w:rPr>
            </w:pPr>
            <w:r w:rsidRPr="00054570">
              <w:rPr>
                <w:rFonts w:eastAsia="Times New Roman" w:cs="Arial"/>
              </w:rPr>
              <w:t>(</w:t>
            </w:r>
            <w:r>
              <w:rPr>
                <w:rFonts w:eastAsia="Times New Roman" w:cs="Arial"/>
              </w:rPr>
              <w:t>N=</w:t>
            </w:r>
            <w:r w:rsidRPr="00054570">
              <w:rPr>
                <w:rFonts w:eastAsia="Times New Roman" w:cs="Arial"/>
              </w:rPr>
              <w:t xml:space="preserve">331) </w:t>
            </w:r>
          </w:p>
        </w:tc>
        <w:tc>
          <w:tcPr>
            <w:tcW w:w="1369" w:type="dxa"/>
            <w:shd w:val="clear" w:color="auto" w:fill="F2F2F2" w:themeFill="background1" w:themeFillShade="F2"/>
          </w:tcPr>
          <w:p w14:paraId="74948719" w14:textId="77777777" w:rsidR="000B148D" w:rsidRPr="00054570" w:rsidRDefault="000B148D">
            <w:pPr>
              <w:pStyle w:val="Tableheading"/>
              <w:spacing w:before="0" w:after="0"/>
              <w:jc w:val="center"/>
              <w:rPr>
                <w:rFonts w:eastAsia="Times New Roman" w:cs="Arial"/>
              </w:rPr>
            </w:pPr>
            <w:r w:rsidRPr="00054570">
              <w:rPr>
                <w:rFonts w:eastAsia="Times New Roman" w:cs="Arial"/>
              </w:rPr>
              <w:t>T</w:t>
            </w:r>
            <w:r>
              <w:rPr>
                <w:rFonts w:eastAsia="Times New Roman" w:cs="Arial"/>
              </w:rPr>
              <w:t>PC</w:t>
            </w:r>
          </w:p>
          <w:p w14:paraId="010FB66F" w14:textId="77777777" w:rsidR="000B148D" w:rsidRPr="00054570" w:rsidRDefault="000B148D">
            <w:pPr>
              <w:pStyle w:val="Tableheading"/>
              <w:spacing w:before="0" w:after="0"/>
              <w:jc w:val="center"/>
              <w:rPr>
                <w:rFonts w:cs="Arial"/>
              </w:rPr>
            </w:pPr>
            <w:r w:rsidRPr="00054570">
              <w:rPr>
                <w:rFonts w:eastAsia="Times New Roman" w:cs="Arial"/>
              </w:rPr>
              <w:t>(</w:t>
            </w:r>
            <w:r>
              <w:rPr>
                <w:rFonts w:eastAsia="Times New Roman" w:cs="Arial"/>
              </w:rPr>
              <w:t>N=163</w:t>
            </w:r>
            <w:r w:rsidRPr="00054570">
              <w:rPr>
                <w:rFonts w:eastAsia="Times New Roman" w:cs="Arial"/>
              </w:rPr>
              <w:t xml:space="preserve">) </w:t>
            </w:r>
          </w:p>
        </w:tc>
        <w:tc>
          <w:tcPr>
            <w:tcW w:w="1369" w:type="dxa"/>
            <w:shd w:val="clear" w:color="auto" w:fill="F2F2F2" w:themeFill="background1" w:themeFillShade="F2"/>
          </w:tcPr>
          <w:p w14:paraId="52D6669D" w14:textId="77777777" w:rsidR="000B148D" w:rsidRPr="00054570" w:rsidRDefault="000B148D">
            <w:pPr>
              <w:pStyle w:val="Tableheading"/>
              <w:spacing w:before="0" w:after="0"/>
              <w:jc w:val="center"/>
              <w:rPr>
                <w:rFonts w:eastAsia="Times New Roman" w:cs="Arial"/>
              </w:rPr>
            </w:pPr>
            <w:r w:rsidRPr="00054570">
              <w:rPr>
                <w:rFonts w:eastAsia="Times New Roman" w:cs="Arial"/>
              </w:rPr>
              <w:t xml:space="preserve">T-DXd </w:t>
            </w:r>
          </w:p>
          <w:p w14:paraId="062B67E9" w14:textId="77777777" w:rsidR="000B148D" w:rsidRPr="00054570" w:rsidRDefault="000B148D">
            <w:pPr>
              <w:pStyle w:val="Tableheading"/>
              <w:spacing w:before="0" w:after="0"/>
              <w:jc w:val="center"/>
              <w:rPr>
                <w:rFonts w:eastAsia="Times New Roman" w:cs="Arial"/>
              </w:rPr>
            </w:pPr>
            <w:r w:rsidRPr="00054570">
              <w:rPr>
                <w:rFonts w:eastAsia="Times New Roman" w:cs="Arial"/>
              </w:rPr>
              <w:t>(</w:t>
            </w:r>
            <w:r>
              <w:rPr>
                <w:rFonts w:eastAsia="Times New Roman" w:cs="Arial"/>
              </w:rPr>
              <w:t>N=</w:t>
            </w:r>
            <w:r w:rsidRPr="00054570">
              <w:rPr>
                <w:rFonts w:eastAsia="Times New Roman" w:cs="Arial"/>
              </w:rPr>
              <w:t xml:space="preserve">373) </w:t>
            </w:r>
          </w:p>
        </w:tc>
        <w:tc>
          <w:tcPr>
            <w:tcW w:w="1370" w:type="dxa"/>
            <w:shd w:val="clear" w:color="auto" w:fill="F2F2F2" w:themeFill="background1" w:themeFillShade="F2"/>
          </w:tcPr>
          <w:p w14:paraId="4A3E108A" w14:textId="77777777" w:rsidR="000B148D" w:rsidRPr="00054570" w:rsidRDefault="000B148D">
            <w:pPr>
              <w:pStyle w:val="Tableheading"/>
              <w:spacing w:before="0" w:after="0"/>
              <w:jc w:val="center"/>
              <w:rPr>
                <w:rFonts w:eastAsia="Times New Roman" w:cs="Arial"/>
              </w:rPr>
            </w:pPr>
            <w:r w:rsidRPr="00054570">
              <w:rPr>
                <w:rFonts w:eastAsia="Times New Roman" w:cs="Arial"/>
              </w:rPr>
              <w:t xml:space="preserve">TPC </w:t>
            </w:r>
          </w:p>
          <w:p w14:paraId="4A0D4F21" w14:textId="77777777" w:rsidR="000B148D" w:rsidRPr="00054570" w:rsidRDefault="000B148D">
            <w:pPr>
              <w:pStyle w:val="Tableheading"/>
              <w:spacing w:before="0" w:after="0"/>
              <w:jc w:val="center"/>
              <w:rPr>
                <w:rFonts w:eastAsia="Times New Roman" w:cs="Arial"/>
              </w:rPr>
            </w:pPr>
            <w:r w:rsidRPr="00054570">
              <w:rPr>
                <w:rFonts w:eastAsia="Times New Roman" w:cs="Arial"/>
              </w:rPr>
              <w:t>(</w:t>
            </w:r>
            <w:r>
              <w:rPr>
                <w:rFonts w:eastAsia="Times New Roman" w:cs="Arial"/>
              </w:rPr>
              <w:t>N=</w:t>
            </w:r>
            <w:r w:rsidRPr="00054570">
              <w:rPr>
                <w:rFonts w:eastAsia="Times New Roman" w:cs="Arial"/>
              </w:rPr>
              <w:t xml:space="preserve">184) </w:t>
            </w:r>
          </w:p>
        </w:tc>
      </w:tr>
      <w:tr w:rsidR="000B148D" w:rsidRPr="00054570" w14:paraId="5961AE7A" w14:textId="77777777">
        <w:tc>
          <w:tcPr>
            <w:tcW w:w="3539" w:type="dxa"/>
            <w:shd w:val="clear" w:color="auto" w:fill="F2F2F2" w:themeFill="background1" w:themeFillShade="F2"/>
          </w:tcPr>
          <w:p w14:paraId="7F93A547" w14:textId="77777777" w:rsidR="000B148D" w:rsidRPr="00054570" w:rsidRDefault="000B148D">
            <w:pPr>
              <w:pStyle w:val="Tablebody"/>
              <w:spacing w:before="0" w:after="0"/>
              <w:rPr>
                <w:rFonts w:cs="Arial"/>
              </w:rPr>
            </w:pPr>
            <w:r w:rsidRPr="00054570">
              <w:rPr>
                <w:rFonts w:cs="Arial"/>
              </w:rPr>
              <w:t>Confirmed ORR by BICR, n (%)</w:t>
            </w:r>
          </w:p>
        </w:tc>
        <w:tc>
          <w:tcPr>
            <w:tcW w:w="1369" w:type="dxa"/>
          </w:tcPr>
          <w:p w14:paraId="5E38839C" w14:textId="77777777" w:rsidR="000B148D" w:rsidRPr="00054570" w:rsidRDefault="000B148D">
            <w:pPr>
              <w:pStyle w:val="Tablebody"/>
              <w:spacing w:before="0" w:after="0"/>
              <w:jc w:val="center"/>
              <w:rPr>
                <w:rFonts w:cs="Arial"/>
              </w:rPr>
            </w:pPr>
            <w:r w:rsidRPr="00054570">
              <w:rPr>
                <w:rFonts w:eastAsia="Times New Roman" w:cs="Arial"/>
              </w:rPr>
              <w:t>175 (52.9)</w:t>
            </w:r>
            <w:r w:rsidRPr="00054570">
              <w:rPr>
                <w:rFonts w:eastAsia="Times New Roman" w:cs="Arial"/>
                <w:vertAlign w:val="superscript"/>
              </w:rPr>
              <w:t>a</w:t>
            </w:r>
            <w:r w:rsidRPr="00054570">
              <w:rPr>
                <w:rFonts w:eastAsia="Times New Roman" w:cs="Arial"/>
              </w:rPr>
              <w:t xml:space="preserve"> </w:t>
            </w:r>
          </w:p>
        </w:tc>
        <w:tc>
          <w:tcPr>
            <w:tcW w:w="1369" w:type="dxa"/>
          </w:tcPr>
          <w:p w14:paraId="391DEA63" w14:textId="77777777" w:rsidR="000B148D" w:rsidRPr="00054570" w:rsidRDefault="000B148D">
            <w:pPr>
              <w:pStyle w:val="Tablebody"/>
              <w:spacing w:before="0" w:after="0"/>
              <w:jc w:val="center"/>
              <w:rPr>
                <w:rFonts w:cs="Arial"/>
              </w:rPr>
            </w:pPr>
            <w:r w:rsidRPr="00054570">
              <w:rPr>
                <w:rFonts w:eastAsia="Times New Roman" w:cs="Arial"/>
              </w:rPr>
              <w:t xml:space="preserve">27 (16.6) </w:t>
            </w:r>
          </w:p>
        </w:tc>
        <w:tc>
          <w:tcPr>
            <w:tcW w:w="1369" w:type="dxa"/>
          </w:tcPr>
          <w:p w14:paraId="4BB5B553" w14:textId="77777777" w:rsidR="000B148D" w:rsidRPr="00054570" w:rsidRDefault="000B148D">
            <w:pPr>
              <w:pStyle w:val="Tablebody"/>
              <w:spacing w:before="0" w:after="0"/>
              <w:jc w:val="center"/>
              <w:rPr>
                <w:rFonts w:eastAsia="Times New Roman" w:cs="Arial"/>
              </w:rPr>
            </w:pPr>
            <w:r w:rsidRPr="00054570">
              <w:rPr>
                <w:rFonts w:eastAsia="Times New Roman" w:cs="Arial"/>
              </w:rPr>
              <w:t>195 (52.3)</w:t>
            </w:r>
            <w:r w:rsidRPr="00054570">
              <w:rPr>
                <w:rFonts w:eastAsia="Times New Roman" w:cs="Arial"/>
                <w:vertAlign w:val="superscript"/>
              </w:rPr>
              <w:t>a</w:t>
            </w:r>
            <w:r w:rsidRPr="00054570">
              <w:rPr>
                <w:rFonts w:eastAsia="Times New Roman" w:cs="Arial"/>
              </w:rPr>
              <w:t xml:space="preserve"> </w:t>
            </w:r>
          </w:p>
        </w:tc>
        <w:tc>
          <w:tcPr>
            <w:tcW w:w="1370" w:type="dxa"/>
          </w:tcPr>
          <w:p w14:paraId="14FA176F"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30 (16.3) </w:t>
            </w:r>
          </w:p>
        </w:tc>
      </w:tr>
      <w:tr w:rsidR="000B148D" w:rsidRPr="00054570" w14:paraId="1501977B" w14:textId="77777777">
        <w:tc>
          <w:tcPr>
            <w:tcW w:w="3539" w:type="dxa"/>
            <w:shd w:val="clear" w:color="auto" w:fill="F2F2F2" w:themeFill="background1" w:themeFillShade="F2"/>
          </w:tcPr>
          <w:p w14:paraId="136F5E28" w14:textId="77777777" w:rsidR="000B148D" w:rsidRPr="00054570" w:rsidRDefault="000B148D">
            <w:pPr>
              <w:pStyle w:val="Tablebody"/>
              <w:spacing w:before="0" w:after="0"/>
              <w:ind w:left="166"/>
              <w:rPr>
                <w:rFonts w:cs="Arial"/>
              </w:rPr>
            </w:pPr>
            <w:r w:rsidRPr="00054570">
              <w:rPr>
                <w:rFonts w:cs="Arial"/>
              </w:rPr>
              <w:t>95% CI</w:t>
            </w:r>
          </w:p>
        </w:tc>
        <w:tc>
          <w:tcPr>
            <w:tcW w:w="1369" w:type="dxa"/>
          </w:tcPr>
          <w:p w14:paraId="327BE439" w14:textId="77777777" w:rsidR="000B148D" w:rsidRPr="00054570" w:rsidRDefault="000B148D">
            <w:pPr>
              <w:pStyle w:val="Tablebody"/>
              <w:spacing w:before="0" w:after="0"/>
              <w:jc w:val="center"/>
              <w:rPr>
                <w:rFonts w:cs="Arial"/>
              </w:rPr>
            </w:pPr>
            <w:r w:rsidRPr="00054570">
              <w:rPr>
                <w:rFonts w:eastAsia="Times New Roman" w:cs="Arial"/>
              </w:rPr>
              <w:t xml:space="preserve">(47.3, 58.4) </w:t>
            </w:r>
          </w:p>
        </w:tc>
        <w:tc>
          <w:tcPr>
            <w:tcW w:w="1369" w:type="dxa"/>
          </w:tcPr>
          <w:p w14:paraId="55EF2151" w14:textId="77777777" w:rsidR="000B148D" w:rsidRPr="00054570" w:rsidRDefault="000B148D">
            <w:pPr>
              <w:pStyle w:val="Tablebody"/>
              <w:spacing w:before="0" w:after="0"/>
              <w:jc w:val="center"/>
              <w:rPr>
                <w:rFonts w:cs="Arial"/>
              </w:rPr>
            </w:pPr>
            <w:r w:rsidRPr="00054570">
              <w:rPr>
                <w:rFonts w:eastAsia="Times New Roman" w:cs="Arial"/>
              </w:rPr>
              <w:t xml:space="preserve">(11.2, 23.2) </w:t>
            </w:r>
          </w:p>
        </w:tc>
        <w:tc>
          <w:tcPr>
            <w:tcW w:w="1369" w:type="dxa"/>
          </w:tcPr>
          <w:p w14:paraId="51DE0C9F"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47.1, 57.4) </w:t>
            </w:r>
          </w:p>
        </w:tc>
        <w:tc>
          <w:tcPr>
            <w:tcW w:w="1370" w:type="dxa"/>
          </w:tcPr>
          <w:p w14:paraId="4E9714B1"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1.3, 22.5) </w:t>
            </w:r>
          </w:p>
        </w:tc>
      </w:tr>
      <w:tr w:rsidR="000B148D" w:rsidRPr="00054570" w14:paraId="06079EBB" w14:textId="77777777">
        <w:tc>
          <w:tcPr>
            <w:tcW w:w="3539" w:type="dxa"/>
            <w:shd w:val="clear" w:color="auto" w:fill="F2F2F2" w:themeFill="background1" w:themeFillShade="F2"/>
          </w:tcPr>
          <w:p w14:paraId="791D009A" w14:textId="4028345C" w:rsidR="000B148D" w:rsidRPr="00054570" w:rsidRDefault="000B148D">
            <w:pPr>
              <w:pStyle w:val="Tablebody"/>
              <w:spacing w:before="0" w:after="0"/>
              <w:ind w:left="166"/>
              <w:rPr>
                <w:rFonts w:cs="Arial"/>
              </w:rPr>
            </w:pPr>
            <w:r w:rsidRPr="00054570">
              <w:rPr>
                <w:rFonts w:cs="Arial"/>
              </w:rPr>
              <w:t>p-value</w:t>
            </w:r>
            <w:r w:rsidR="008F6994">
              <w:rPr>
                <w:rFonts w:cs="Arial"/>
              </w:rPr>
              <w:t>*</w:t>
            </w:r>
          </w:p>
        </w:tc>
        <w:tc>
          <w:tcPr>
            <w:tcW w:w="2738" w:type="dxa"/>
            <w:gridSpan w:val="2"/>
          </w:tcPr>
          <w:p w14:paraId="68AD199D" w14:textId="77777777" w:rsidR="000B148D" w:rsidRPr="00054570" w:rsidRDefault="000B148D">
            <w:pPr>
              <w:pStyle w:val="Tablebody"/>
              <w:spacing w:before="0" w:after="0"/>
              <w:jc w:val="center"/>
              <w:rPr>
                <w:rFonts w:cs="Arial"/>
              </w:rPr>
            </w:pPr>
            <w:r>
              <w:rPr>
                <w:rFonts w:eastAsia="Times New Roman" w:cs="Arial"/>
              </w:rPr>
              <w:t>&lt;0.0001</w:t>
            </w:r>
          </w:p>
        </w:tc>
        <w:tc>
          <w:tcPr>
            <w:tcW w:w="2739" w:type="dxa"/>
            <w:gridSpan w:val="2"/>
          </w:tcPr>
          <w:p w14:paraId="53BC9E09" w14:textId="77777777" w:rsidR="000B148D" w:rsidRPr="00054570" w:rsidRDefault="000B148D">
            <w:pPr>
              <w:pStyle w:val="Tablebody"/>
              <w:spacing w:before="0" w:after="0"/>
              <w:jc w:val="center"/>
              <w:rPr>
                <w:rFonts w:eastAsia="Times New Roman" w:cs="Arial"/>
              </w:rPr>
            </w:pPr>
            <w:r w:rsidRPr="00054570">
              <w:rPr>
                <w:rFonts w:eastAsia="Times New Roman" w:cs="Arial"/>
              </w:rPr>
              <w:t>&lt;0.0001</w:t>
            </w:r>
          </w:p>
        </w:tc>
      </w:tr>
      <w:tr w:rsidR="000B148D" w:rsidRPr="00054570" w14:paraId="59980790" w14:textId="77777777">
        <w:tc>
          <w:tcPr>
            <w:tcW w:w="3539" w:type="dxa"/>
            <w:shd w:val="clear" w:color="auto" w:fill="F2F2F2" w:themeFill="background1" w:themeFillShade="F2"/>
          </w:tcPr>
          <w:p w14:paraId="6D612F24" w14:textId="77777777" w:rsidR="000B148D" w:rsidRPr="00054570" w:rsidRDefault="000B148D">
            <w:pPr>
              <w:pStyle w:val="Tablebody"/>
              <w:keepNext/>
              <w:spacing w:before="0" w:after="0"/>
              <w:rPr>
                <w:rFonts w:cs="Arial"/>
                <w:lang w:val="pt-PT"/>
              </w:rPr>
            </w:pPr>
            <w:r w:rsidRPr="00054570">
              <w:rPr>
                <w:rFonts w:cs="Arial"/>
                <w:lang w:val="pt-PT"/>
              </w:rPr>
              <w:lastRenderedPageBreak/>
              <w:t>Confirmed ORR by IA, n (%)</w:t>
            </w:r>
          </w:p>
        </w:tc>
        <w:tc>
          <w:tcPr>
            <w:tcW w:w="1369" w:type="dxa"/>
          </w:tcPr>
          <w:p w14:paraId="445A75A8" w14:textId="525FA82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w:t>
            </w:r>
          </w:p>
        </w:tc>
        <w:tc>
          <w:tcPr>
            <w:tcW w:w="1369" w:type="dxa"/>
          </w:tcPr>
          <w:p w14:paraId="5D60985A" w14:textId="59500874"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5DC1AB3B" w14:textId="1F8027E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w:t>
            </w:r>
          </w:p>
        </w:tc>
        <w:tc>
          <w:tcPr>
            <w:tcW w:w="1370" w:type="dxa"/>
          </w:tcPr>
          <w:p w14:paraId="69D2DDE8" w14:textId="1950C401"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4CA5CD3A" w14:textId="77777777">
        <w:tc>
          <w:tcPr>
            <w:tcW w:w="3539" w:type="dxa"/>
            <w:shd w:val="clear" w:color="auto" w:fill="F2F2F2" w:themeFill="background1" w:themeFillShade="F2"/>
          </w:tcPr>
          <w:p w14:paraId="386709F0" w14:textId="77777777" w:rsidR="000B148D" w:rsidRPr="00054570" w:rsidRDefault="000B148D">
            <w:pPr>
              <w:pStyle w:val="Tablebody"/>
              <w:spacing w:before="0" w:after="0"/>
              <w:ind w:left="169"/>
              <w:rPr>
                <w:rFonts w:cs="Arial"/>
              </w:rPr>
            </w:pPr>
            <w:r w:rsidRPr="00054570">
              <w:rPr>
                <w:rFonts w:cs="Arial"/>
              </w:rPr>
              <w:t>95% CI</w:t>
            </w:r>
          </w:p>
        </w:tc>
        <w:tc>
          <w:tcPr>
            <w:tcW w:w="1369" w:type="dxa"/>
          </w:tcPr>
          <w:p w14:paraId="63F501DE" w14:textId="48F33BF9"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49559F01" w14:textId="322780D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74C1BEC7" w14:textId="3E7CC13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c>
          <w:tcPr>
            <w:tcW w:w="1370" w:type="dxa"/>
          </w:tcPr>
          <w:p w14:paraId="47C0DB31" w14:textId="19822B8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0435E695" w14:textId="77777777">
        <w:tc>
          <w:tcPr>
            <w:tcW w:w="3539" w:type="dxa"/>
            <w:shd w:val="clear" w:color="auto" w:fill="F2F2F2" w:themeFill="background1" w:themeFillShade="F2"/>
          </w:tcPr>
          <w:p w14:paraId="0FBF0F87" w14:textId="77777777" w:rsidR="000B148D" w:rsidRPr="00054570" w:rsidRDefault="000B148D">
            <w:pPr>
              <w:pStyle w:val="Tablebody"/>
              <w:spacing w:before="0" w:after="0"/>
              <w:ind w:left="169"/>
              <w:rPr>
                <w:rFonts w:cs="Arial"/>
              </w:rPr>
            </w:pPr>
            <w:r w:rsidRPr="00054570">
              <w:rPr>
                <w:rFonts w:cs="Arial"/>
              </w:rPr>
              <w:t>p-value</w:t>
            </w:r>
          </w:p>
        </w:tc>
        <w:tc>
          <w:tcPr>
            <w:tcW w:w="2738" w:type="dxa"/>
            <w:gridSpan w:val="2"/>
          </w:tcPr>
          <w:p w14:paraId="2FC35F46" w14:textId="0506C845"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w:t>
            </w:r>
          </w:p>
        </w:tc>
        <w:tc>
          <w:tcPr>
            <w:tcW w:w="2739" w:type="dxa"/>
            <w:gridSpan w:val="2"/>
          </w:tcPr>
          <w:p w14:paraId="752AC0DD" w14:textId="08118607"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r>
      <w:tr w:rsidR="000B148D" w:rsidRPr="00054570" w14:paraId="41F3A60A" w14:textId="77777777">
        <w:tc>
          <w:tcPr>
            <w:tcW w:w="3539" w:type="dxa"/>
            <w:shd w:val="clear" w:color="auto" w:fill="F2F2F2" w:themeFill="background1" w:themeFillShade="F2"/>
          </w:tcPr>
          <w:p w14:paraId="22DBA531" w14:textId="6B8A0F28" w:rsidR="000B148D" w:rsidRPr="00054570" w:rsidRDefault="000B148D">
            <w:pPr>
              <w:pStyle w:val="Tablebody"/>
              <w:keepNext/>
              <w:spacing w:before="0" w:after="0"/>
              <w:rPr>
                <w:rFonts w:cs="Arial"/>
              </w:rPr>
            </w:pPr>
            <w:r w:rsidRPr="00054570">
              <w:rPr>
                <w:rFonts w:cs="Arial"/>
              </w:rPr>
              <w:t>Disease control rate by BICR</w:t>
            </w:r>
            <w:r w:rsidR="00F97FF6">
              <w:rPr>
                <w:rFonts w:cs="Arial"/>
              </w:rPr>
              <w:t>*</w:t>
            </w:r>
            <w:r w:rsidR="003374A3">
              <w:rPr>
                <w:rFonts w:cs="Arial"/>
              </w:rPr>
              <w:t>*</w:t>
            </w:r>
            <w:r w:rsidRPr="00054570">
              <w:rPr>
                <w:rFonts w:cs="Arial"/>
              </w:rPr>
              <w:t>, n (%)</w:t>
            </w:r>
          </w:p>
        </w:tc>
        <w:tc>
          <w:tcPr>
            <w:tcW w:w="1369" w:type="dxa"/>
          </w:tcPr>
          <w:p w14:paraId="5F5D1214" w14:textId="77777777" w:rsidR="000B148D" w:rsidRPr="00054570" w:rsidRDefault="000B148D">
            <w:pPr>
              <w:pStyle w:val="Tablebody"/>
              <w:spacing w:before="0" w:after="0"/>
              <w:jc w:val="center"/>
              <w:rPr>
                <w:rFonts w:cs="Arial"/>
              </w:rPr>
            </w:pPr>
            <w:r w:rsidRPr="00054570">
              <w:rPr>
                <w:rFonts w:eastAsia="Times New Roman" w:cs="Arial"/>
              </w:rPr>
              <w:t xml:space="preserve">291 (87.9) </w:t>
            </w:r>
          </w:p>
        </w:tc>
        <w:tc>
          <w:tcPr>
            <w:tcW w:w="1369" w:type="dxa"/>
          </w:tcPr>
          <w:p w14:paraId="108B7BD6" w14:textId="77777777" w:rsidR="000B148D" w:rsidRPr="00054570" w:rsidRDefault="000B148D">
            <w:pPr>
              <w:pStyle w:val="Tablebody"/>
              <w:spacing w:before="0" w:after="0"/>
              <w:jc w:val="center"/>
              <w:rPr>
                <w:rFonts w:cs="Arial"/>
              </w:rPr>
            </w:pPr>
            <w:r w:rsidRPr="00054570">
              <w:rPr>
                <w:rFonts w:eastAsia="Times New Roman" w:cs="Arial"/>
              </w:rPr>
              <w:t xml:space="preserve">108 (66.3) </w:t>
            </w:r>
          </w:p>
        </w:tc>
        <w:tc>
          <w:tcPr>
            <w:tcW w:w="1369" w:type="dxa"/>
          </w:tcPr>
          <w:p w14:paraId="521A69CD"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325 (87.1) </w:t>
            </w:r>
          </w:p>
        </w:tc>
        <w:tc>
          <w:tcPr>
            <w:tcW w:w="1370" w:type="dxa"/>
          </w:tcPr>
          <w:p w14:paraId="5A59CBFE"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21 (65.8) </w:t>
            </w:r>
          </w:p>
        </w:tc>
      </w:tr>
      <w:tr w:rsidR="000B148D" w:rsidRPr="00054570" w14:paraId="57C455BE" w14:textId="77777777">
        <w:tc>
          <w:tcPr>
            <w:tcW w:w="3539" w:type="dxa"/>
            <w:shd w:val="clear" w:color="auto" w:fill="F2F2F2" w:themeFill="background1" w:themeFillShade="F2"/>
          </w:tcPr>
          <w:p w14:paraId="3B35B483" w14:textId="77777777" w:rsidR="000B148D" w:rsidRPr="00054570" w:rsidRDefault="000B148D">
            <w:pPr>
              <w:pStyle w:val="Tablebody"/>
              <w:keepNext/>
              <w:spacing w:before="0" w:after="0"/>
              <w:ind w:firstLine="175"/>
              <w:rPr>
                <w:rFonts w:cs="Arial"/>
              </w:rPr>
            </w:pPr>
            <w:r w:rsidRPr="00054570">
              <w:rPr>
                <w:rFonts w:cs="Arial"/>
              </w:rPr>
              <w:t>95% CI</w:t>
            </w:r>
          </w:p>
        </w:tc>
        <w:tc>
          <w:tcPr>
            <w:tcW w:w="1369" w:type="dxa"/>
          </w:tcPr>
          <w:p w14:paraId="165AC821" w14:textId="77777777" w:rsidR="000B148D" w:rsidRPr="00054570" w:rsidRDefault="000B148D">
            <w:pPr>
              <w:pStyle w:val="Tablebody"/>
              <w:spacing w:before="0" w:after="0"/>
              <w:jc w:val="center"/>
              <w:rPr>
                <w:rFonts w:eastAsia="Times New Roman" w:cs="Arial"/>
              </w:rPr>
            </w:pPr>
            <w:r w:rsidRPr="00054570">
              <w:rPr>
                <w:rFonts w:eastAsia="Times New Roman" w:cs="Arial"/>
              </w:rPr>
              <w:t>(83.9, 91.2)</w:t>
            </w:r>
          </w:p>
        </w:tc>
        <w:tc>
          <w:tcPr>
            <w:tcW w:w="1369" w:type="dxa"/>
          </w:tcPr>
          <w:p w14:paraId="33BC58DB" w14:textId="77777777" w:rsidR="000B148D" w:rsidRPr="00054570" w:rsidRDefault="000B148D">
            <w:pPr>
              <w:pStyle w:val="Tablebody"/>
              <w:spacing w:before="0" w:after="0"/>
              <w:jc w:val="center"/>
              <w:rPr>
                <w:rFonts w:eastAsia="Times New Roman" w:cs="Arial"/>
              </w:rPr>
            </w:pPr>
            <w:r w:rsidRPr="00054570">
              <w:rPr>
                <w:rFonts w:eastAsia="Times New Roman" w:cs="Arial"/>
              </w:rPr>
              <w:t>(58.4, 73.5)</w:t>
            </w:r>
          </w:p>
        </w:tc>
        <w:tc>
          <w:tcPr>
            <w:tcW w:w="1369" w:type="dxa"/>
          </w:tcPr>
          <w:p w14:paraId="5BA98C3E" w14:textId="77777777" w:rsidR="000B148D" w:rsidRPr="00054570" w:rsidRDefault="000B148D">
            <w:pPr>
              <w:pStyle w:val="Tablebody"/>
              <w:spacing w:before="0" w:after="0"/>
              <w:jc w:val="center"/>
              <w:rPr>
                <w:rFonts w:eastAsia="Times New Roman" w:cs="Arial"/>
              </w:rPr>
            </w:pPr>
            <w:r w:rsidRPr="00054570">
              <w:rPr>
                <w:rFonts w:eastAsia="Times New Roman" w:cs="Arial"/>
              </w:rPr>
              <w:t>(83.3, 90.4)</w:t>
            </w:r>
          </w:p>
        </w:tc>
        <w:tc>
          <w:tcPr>
            <w:tcW w:w="1370" w:type="dxa"/>
          </w:tcPr>
          <w:p w14:paraId="127619B1" w14:textId="77777777" w:rsidR="000B148D" w:rsidRPr="00054570" w:rsidRDefault="000B148D">
            <w:pPr>
              <w:pStyle w:val="Tablebody"/>
              <w:spacing w:before="0" w:after="0"/>
              <w:jc w:val="center"/>
              <w:rPr>
                <w:rFonts w:eastAsia="Times New Roman" w:cs="Arial"/>
              </w:rPr>
            </w:pPr>
            <w:r w:rsidRPr="00054570">
              <w:rPr>
                <w:rFonts w:eastAsia="Times New Roman" w:cs="Arial"/>
              </w:rPr>
              <w:t>(58.4, 72.6)</w:t>
            </w:r>
          </w:p>
        </w:tc>
      </w:tr>
      <w:tr w:rsidR="000B148D" w:rsidRPr="00054570" w14:paraId="1018ED7C" w14:textId="77777777">
        <w:tc>
          <w:tcPr>
            <w:tcW w:w="3539" w:type="dxa"/>
            <w:shd w:val="clear" w:color="auto" w:fill="F2F2F2" w:themeFill="background1" w:themeFillShade="F2"/>
          </w:tcPr>
          <w:p w14:paraId="221A4DF1" w14:textId="14E870D2" w:rsidR="000B148D" w:rsidRPr="00054570" w:rsidRDefault="000B148D">
            <w:pPr>
              <w:pStyle w:val="Tablebody"/>
              <w:keepNext/>
              <w:spacing w:before="0" w:after="0"/>
              <w:ind w:firstLine="175"/>
              <w:rPr>
                <w:rFonts w:cs="Arial"/>
              </w:rPr>
            </w:pPr>
            <w:r w:rsidRPr="00054570">
              <w:rPr>
                <w:rFonts w:cs="Arial"/>
              </w:rPr>
              <w:t>p-value</w:t>
            </w:r>
            <w:r w:rsidR="00103D80">
              <w:rPr>
                <w:rFonts w:cs="Arial"/>
              </w:rPr>
              <w:t>*</w:t>
            </w:r>
          </w:p>
        </w:tc>
        <w:tc>
          <w:tcPr>
            <w:tcW w:w="2738" w:type="dxa"/>
            <w:gridSpan w:val="2"/>
          </w:tcPr>
          <w:p w14:paraId="662CC9F3" w14:textId="77777777" w:rsidR="000B148D" w:rsidRPr="00054570" w:rsidRDefault="000B148D">
            <w:pPr>
              <w:pStyle w:val="Tablebody"/>
              <w:spacing w:before="0" w:after="0"/>
              <w:jc w:val="center"/>
              <w:rPr>
                <w:rFonts w:eastAsia="Times New Roman" w:cs="Arial"/>
              </w:rPr>
            </w:pPr>
            <w:r>
              <w:rPr>
                <w:rFonts w:eastAsia="Times New Roman" w:cs="Arial"/>
              </w:rPr>
              <w:t>&lt;0.0001</w:t>
            </w:r>
          </w:p>
        </w:tc>
        <w:tc>
          <w:tcPr>
            <w:tcW w:w="2739" w:type="dxa"/>
            <w:gridSpan w:val="2"/>
          </w:tcPr>
          <w:p w14:paraId="5F4C6058" w14:textId="77777777" w:rsidR="000B148D" w:rsidRPr="00054570" w:rsidRDefault="000B148D">
            <w:pPr>
              <w:pStyle w:val="Tablebody"/>
              <w:spacing w:before="0" w:after="0"/>
              <w:jc w:val="center"/>
              <w:rPr>
                <w:rFonts w:eastAsia="Times New Roman" w:cs="Arial"/>
              </w:rPr>
            </w:pPr>
            <w:r w:rsidRPr="00054570">
              <w:rPr>
                <w:rFonts w:eastAsia="Times New Roman" w:cs="Arial"/>
              </w:rPr>
              <w:t>&lt;0.0001</w:t>
            </w:r>
          </w:p>
        </w:tc>
      </w:tr>
      <w:tr w:rsidR="000B148D" w:rsidRPr="00054570" w14:paraId="66043EEB" w14:textId="77777777">
        <w:tc>
          <w:tcPr>
            <w:tcW w:w="3539" w:type="dxa"/>
            <w:shd w:val="clear" w:color="auto" w:fill="F2F2F2" w:themeFill="background1" w:themeFillShade="F2"/>
          </w:tcPr>
          <w:p w14:paraId="275B5589" w14:textId="400B92F8" w:rsidR="000B148D" w:rsidRPr="00054570" w:rsidRDefault="000B148D">
            <w:pPr>
              <w:pStyle w:val="Tablebody"/>
              <w:keepNext/>
              <w:spacing w:before="0" w:after="0"/>
              <w:rPr>
                <w:rFonts w:cs="Arial"/>
              </w:rPr>
            </w:pPr>
            <w:r w:rsidRPr="00054570">
              <w:rPr>
                <w:rFonts w:cs="Arial"/>
              </w:rPr>
              <w:t>Clinical benefit rate by BICR</w:t>
            </w:r>
            <w:r w:rsidRPr="00054570">
              <w:rPr>
                <w:rFonts w:cs="Arial"/>
                <w:vertAlign w:val="superscript"/>
              </w:rPr>
              <w:t>†</w:t>
            </w:r>
            <w:r w:rsidRPr="00054570">
              <w:rPr>
                <w:rFonts w:cs="Arial"/>
              </w:rPr>
              <w:t>, n (%)</w:t>
            </w:r>
          </w:p>
        </w:tc>
        <w:tc>
          <w:tcPr>
            <w:tcW w:w="1369" w:type="dxa"/>
          </w:tcPr>
          <w:p w14:paraId="75ED380A" w14:textId="77777777" w:rsidR="000B148D" w:rsidRPr="00054570" w:rsidRDefault="000B148D">
            <w:pPr>
              <w:pStyle w:val="Tablebody"/>
              <w:spacing w:before="0" w:after="0"/>
              <w:jc w:val="center"/>
              <w:rPr>
                <w:rFonts w:cs="Arial"/>
                <w:u w:val="single"/>
              </w:rPr>
            </w:pPr>
            <w:r w:rsidRPr="00054570">
              <w:rPr>
                <w:rFonts w:eastAsia="Times New Roman" w:cs="Arial"/>
              </w:rPr>
              <w:t xml:space="preserve">238 (71.9) </w:t>
            </w:r>
          </w:p>
        </w:tc>
        <w:tc>
          <w:tcPr>
            <w:tcW w:w="1369" w:type="dxa"/>
          </w:tcPr>
          <w:p w14:paraId="288BDE95" w14:textId="77777777" w:rsidR="000B148D" w:rsidRPr="00054570" w:rsidRDefault="000B148D">
            <w:pPr>
              <w:pStyle w:val="Tablebody"/>
              <w:spacing w:before="0" w:after="0"/>
              <w:jc w:val="center"/>
              <w:rPr>
                <w:rFonts w:cs="Arial"/>
                <w:u w:val="single"/>
              </w:rPr>
            </w:pPr>
            <w:r w:rsidRPr="00054570">
              <w:rPr>
                <w:rFonts w:eastAsia="Times New Roman" w:cs="Arial"/>
              </w:rPr>
              <w:t xml:space="preserve">57 (35.0) </w:t>
            </w:r>
          </w:p>
        </w:tc>
        <w:tc>
          <w:tcPr>
            <w:tcW w:w="1369" w:type="dxa"/>
          </w:tcPr>
          <w:p w14:paraId="18E6B2DA"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62 (70.2) </w:t>
            </w:r>
          </w:p>
        </w:tc>
        <w:tc>
          <w:tcPr>
            <w:tcW w:w="1370" w:type="dxa"/>
          </w:tcPr>
          <w:p w14:paraId="65681BED"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62 (33.7) </w:t>
            </w:r>
          </w:p>
        </w:tc>
      </w:tr>
      <w:tr w:rsidR="000B148D" w:rsidRPr="00054570" w14:paraId="02E570A1" w14:textId="77777777">
        <w:tc>
          <w:tcPr>
            <w:tcW w:w="3539" w:type="dxa"/>
            <w:shd w:val="clear" w:color="auto" w:fill="F2F2F2" w:themeFill="background1" w:themeFillShade="F2"/>
          </w:tcPr>
          <w:p w14:paraId="4BEEA5D2" w14:textId="77777777" w:rsidR="000B148D" w:rsidRPr="00054570" w:rsidRDefault="000B148D">
            <w:pPr>
              <w:pStyle w:val="Tablebody"/>
              <w:keepNext/>
              <w:spacing w:before="0" w:after="0"/>
              <w:ind w:left="169"/>
              <w:rPr>
                <w:rFonts w:cs="Arial"/>
              </w:rPr>
            </w:pPr>
            <w:r w:rsidRPr="00054570">
              <w:rPr>
                <w:rFonts w:cs="Arial"/>
              </w:rPr>
              <w:t>95% CI</w:t>
            </w:r>
          </w:p>
        </w:tc>
        <w:tc>
          <w:tcPr>
            <w:tcW w:w="1369" w:type="dxa"/>
          </w:tcPr>
          <w:p w14:paraId="1D5C4B13"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66.7, 76.7) </w:t>
            </w:r>
          </w:p>
        </w:tc>
        <w:tc>
          <w:tcPr>
            <w:tcW w:w="1369" w:type="dxa"/>
          </w:tcPr>
          <w:p w14:paraId="78B8CCF3"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7.7, 42.8) </w:t>
            </w:r>
          </w:p>
        </w:tc>
        <w:tc>
          <w:tcPr>
            <w:tcW w:w="1369" w:type="dxa"/>
          </w:tcPr>
          <w:p w14:paraId="649B7731"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65.3, 74.8) </w:t>
            </w:r>
          </w:p>
        </w:tc>
        <w:tc>
          <w:tcPr>
            <w:tcW w:w="1370" w:type="dxa"/>
          </w:tcPr>
          <w:p w14:paraId="3B3888D0"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6.9, 41.0) </w:t>
            </w:r>
          </w:p>
        </w:tc>
      </w:tr>
      <w:tr w:rsidR="000B148D" w:rsidRPr="00054570" w14:paraId="757DB5F3" w14:textId="77777777">
        <w:tc>
          <w:tcPr>
            <w:tcW w:w="3539" w:type="dxa"/>
            <w:shd w:val="clear" w:color="auto" w:fill="F2F2F2" w:themeFill="background1" w:themeFillShade="F2"/>
          </w:tcPr>
          <w:p w14:paraId="371E7488" w14:textId="15700692" w:rsidR="000B148D" w:rsidRPr="00054570" w:rsidRDefault="000B148D">
            <w:pPr>
              <w:pStyle w:val="Tablebody"/>
              <w:keepNext/>
              <w:spacing w:before="0" w:after="0"/>
              <w:ind w:left="169"/>
              <w:rPr>
                <w:rFonts w:cs="Arial"/>
              </w:rPr>
            </w:pPr>
            <w:r w:rsidRPr="00054570">
              <w:rPr>
                <w:rFonts w:cs="Arial"/>
              </w:rPr>
              <w:t>p-value</w:t>
            </w:r>
            <w:r w:rsidR="00103D80">
              <w:rPr>
                <w:rFonts w:cs="Arial"/>
              </w:rPr>
              <w:t>*</w:t>
            </w:r>
          </w:p>
        </w:tc>
        <w:tc>
          <w:tcPr>
            <w:tcW w:w="2738" w:type="dxa"/>
            <w:gridSpan w:val="2"/>
          </w:tcPr>
          <w:p w14:paraId="2669470C" w14:textId="77777777" w:rsidR="000B148D" w:rsidRPr="00054570" w:rsidRDefault="000B148D">
            <w:pPr>
              <w:pStyle w:val="Tablebody"/>
              <w:spacing w:before="0" w:after="0"/>
              <w:jc w:val="center"/>
              <w:rPr>
                <w:rFonts w:cs="Arial"/>
                <w:u w:val="single"/>
              </w:rPr>
            </w:pPr>
            <w:r>
              <w:rPr>
                <w:rFonts w:eastAsia="Times New Roman" w:cs="Arial"/>
              </w:rPr>
              <w:t>&lt;0.0001</w:t>
            </w:r>
          </w:p>
        </w:tc>
        <w:tc>
          <w:tcPr>
            <w:tcW w:w="2739" w:type="dxa"/>
            <w:gridSpan w:val="2"/>
          </w:tcPr>
          <w:p w14:paraId="2FD76656" w14:textId="77777777" w:rsidR="000B148D" w:rsidRPr="00054570" w:rsidRDefault="000B148D">
            <w:pPr>
              <w:pStyle w:val="Tablebody"/>
              <w:spacing w:before="0" w:after="0"/>
              <w:jc w:val="center"/>
              <w:rPr>
                <w:rFonts w:eastAsia="Times New Roman" w:cs="Arial"/>
              </w:rPr>
            </w:pPr>
            <w:r w:rsidRPr="00054570">
              <w:rPr>
                <w:rFonts w:eastAsia="Times New Roman" w:cs="Arial"/>
              </w:rPr>
              <w:t>&lt;0.0001</w:t>
            </w:r>
          </w:p>
        </w:tc>
      </w:tr>
      <w:tr w:rsidR="000B148D" w:rsidRPr="00054570" w14:paraId="68A1DC31" w14:textId="77777777">
        <w:tc>
          <w:tcPr>
            <w:tcW w:w="9016" w:type="dxa"/>
            <w:gridSpan w:val="5"/>
            <w:shd w:val="clear" w:color="auto" w:fill="F2F2F2" w:themeFill="background1" w:themeFillShade="F2"/>
          </w:tcPr>
          <w:p w14:paraId="72BA1AC5" w14:textId="77777777" w:rsidR="000B148D" w:rsidRPr="00054570" w:rsidRDefault="000B148D">
            <w:pPr>
              <w:pStyle w:val="Tablebody"/>
              <w:spacing w:before="0" w:after="0"/>
              <w:rPr>
                <w:rFonts w:cs="Arial"/>
              </w:rPr>
            </w:pPr>
            <w:r w:rsidRPr="00054570">
              <w:rPr>
                <w:rFonts w:cs="Arial"/>
              </w:rPr>
              <w:t>Best overall response by BICR, n (%)</w:t>
            </w:r>
          </w:p>
        </w:tc>
      </w:tr>
      <w:tr w:rsidR="000B148D" w:rsidRPr="00054570" w14:paraId="0CDF548E" w14:textId="77777777">
        <w:tc>
          <w:tcPr>
            <w:tcW w:w="3539" w:type="dxa"/>
            <w:shd w:val="clear" w:color="auto" w:fill="F2F2F2" w:themeFill="background1" w:themeFillShade="F2"/>
          </w:tcPr>
          <w:p w14:paraId="248941E8" w14:textId="77777777" w:rsidR="000B148D" w:rsidRPr="00054570" w:rsidRDefault="000B148D">
            <w:pPr>
              <w:pStyle w:val="Tablebody"/>
              <w:spacing w:before="0" w:after="0"/>
              <w:ind w:left="166"/>
              <w:rPr>
                <w:rFonts w:cs="Arial"/>
              </w:rPr>
            </w:pPr>
            <w:r w:rsidRPr="00054570">
              <w:rPr>
                <w:rFonts w:cs="Arial"/>
              </w:rPr>
              <w:t>CR</w:t>
            </w:r>
          </w:p>
        </w:tc>
        <w:tc>
          <w:tcPr>
            <w:tcW w:w="1369" w:type="dxa"/>
          </w:tcPr>
          <w:p w14:paraId="40B22FA8" w14:textId="77777777" w:rsidR="000B148D" w:rsidRPr="00054570" w:rsidRDefault="000B148D">
            <w:pPr>
              <w:pStyle w:val="Tablebody"/>
              <w:spacing w:before="0" w:after="0"/>
              <w:jc w:val="center"/>
              <w:rPr>
                <w:rFonts w:cs="Arial"/>
              </w:rPr>
            </w:pPr>
            <w:r w:rsidRPr="00054570">
              <w:rPr>
                <w:rFonts w:eastAsia="Times New Roman" w:cs="Arial"/>
              </w:rPr>
              <w:t xml:space="preserve">12 (3.6) </w:t>
            </w:r>
          </w:p>
        </w:tc>
        <w:tc>
          <w:tcPr>
            <w:tcW w:w="1369" w:type="dxa"/>
          </w:tcPr>
          <w:p w14:paraId="0EDB19B9" w14:textId="77777777" w:rsidR="000B148D" w:rsidRPr="00054570" w:rsidRDefault="000B148D">
            <w:pPr>
              <w:pStyle w:val="Tablebody"/>
              <w:spacing w:before="0" w:after="0"/>
              <w:jc w:val="center"/>
              <w:rPr>
                <w:rFonts w:cs="Arial"/>
              </w:rPr>
            </w:pPr>
            <w:r w:rsidRPr="00054570">
              <w:rPr>
                <w:rFonts w:eastAsia="Times New Roman" w:cs="Arial"/>
              </w:rPr>
              <w:t xml:space="preserve">1 (0.6) </w:t>
            </w:r>
          </w:p>
        </w:tc>
        <w:tc>
          <w:tcPr>
            <w:tcW w:w="1369" w:type="dxa"/>
          </w:tcPr>
          <w:p w14:paraId="067691F2"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3 (3.5) </w:t>
            </w:r>
          </w:p>
        </w:tc>
        <w:tc>
          <w:tcPr>
            <w:tcW w:w="1370" w:type="dxa"/>
          </w:tcPr>
          <w:p w14:paraId="0DC9AC30"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 (1.1) </w:t>
            </w:r>
          </w:p>
        </w:tc>
      </w:tr>
      <w:tr w:rsidR="000B148D" w:rsidRPr="00054570" w14:paraId="6993C59C" w14:textId="77777777">
        <w:tc>
          <w:tcPr>
            <w:tcW w:w="3539" w:type="dxa"/>
            <w:shd w:val="clear" w:color="auto" w:fill="F2F2F2" w:themeFill="background1" w:themeFillShade="F2"/>
          </w:tcPr>
          <w:p w14:paraId="6EBB7804" w14:textId="77777777" w:rsidR="000B148D" w:rsidRPr="00054570" w:rsidRDefault="000B148D">
            <w:pPr>
              <w:pStyle w:val="Tablebody"/>
              <w:spacing w:before="0" w:after="0"/>
              <w:ind w:left="166"/>
              <w:rPr>
                <w:rFonts w:cs="Arial"/>
              </w:rPr>
            </w:pPr>
            <w:r w:rsidRPr="00054570">
              <w:rPr>
                <w:rFonts w:cs="Arial"/>
              </w:rPr>
              <w:t>PR</w:t>
            </w:r>
          </w:p>
        </w:tc>
        <w:tc>
          <w:tcPr>
            <w:tcW w:w="1369" w:type="dxa"/>
          </w:tcPr>
          <w:p w14:paraId="28F826A5" w14:textId="77777777" w:rsidR="000B148D" w:rsidRPr="00054570" w:rsidRDefault="000B148D">
            <w:pPr>
              <w:pStyle w:val="Tablebody"/>
              <w:spacing w:before="0" w:after="0"/>
              <w:jc w:val="center"/>
              <w:rPr>
                <w:rFonts w:cs="Arial"/>
              </w:rPr>
            </w:pPr>
            <w:r w:rsidRPr="00054570">
              <w:rPr>
                <w:rFonts w:eastAsia="Times New Roman" w:cs="Arial"/>
              </w:rPr>
              <w:t xml:space="preserve">164 (49.5) </w:t>
            </w:r>
          </w:p>
        </w:tc>
        <w:tc>
          <w:tcPr>
            <w:tcW w:w="1369" w:type="dxa"/>
          </w:tcPr>
          <w:p w14:paraId="52EF3EB7" w14:textId="77777777" w:rsidR="000B148D" w:rsidRPr="00054570" w:rsidRDefault="000B148D">
            <w:pPr>
              <w:pStyle w:val="Tablebody"/>
              <w:spacing w:before="0" w:after="0"/>
              <w:jc w:val="center"/>
              <w:rPr>
                <w:rFonts w:cs="Arial"/>
              </w:rPr>
            </w:pPr>
            <w:r w:rsidRPr="00054570">
              <w:rPr>
                <w:rFonts w:eastAsia="Times New Roman" w:cs="Arial"/>
              </w:rPr>
              <w:t xml:space="preserve">26 (16.0) </w:t>
            </w:r>
          </w:p>
        </w:tc>
        <w:tc>
          <w:tcPr>
            <w:tcW w:w="1369" w:type="dxa"/>
          </w:tcPr>
          <w:p w14:paraId="3F45C3DA"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83 (49.1) </w:t>
            </w:r>
          </w:p>
        </w:tc>
        <w:tc>
          <w:tcPr>
            <w:tcW w:w="1370" w:type="dxa"/>
          </w:tcPr>
          <w:p w14:paraId="72776612"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8 (15.2) </w:t>
            </w:r>
          </w:p>
        </w:tc>
      </w:tr>
      <w:tr w:rsidR="000B148D" w:rsidRPr="00054570" w14:paraId="52D604D7" w14:textId="77777777">
        <w:tc>
          <w:tcPr>
            <w:tcW w:w="3539" w:type="dxa"/>
            <w:shd w:val="clear" w:color="auto" w:fill="F2F2F2" w:themeFill="background1" w:themeFillShade="F2"/>
          </w:tcPr>
          <w:p w14:paraId="6510E24A" w14:textId="77777777" w:rsidR="000B148D" w:rsidRPr="00054570" w:rsidRDefault="000B148D">
            <w:pPr>
              <w:pStyle w:val="Tablebody"/>
              <w:spacing w:before="0" w:after="0"/>
              <w:ind w:left="166"/>
              <w:rPr>
                <w:rFonts w:cs="Arial"/>
              </w:rPr>
            </w:pPr>
            <w:r w:rsidRPr="00054570">
              <w:rPr>
                <w:rFonts w:cs="Arial"/>
              </w:rPr>
              <w:t>SD</w:t>
            </w:r>
          </w:p>
        </w:tc>
        <w:tc>
          <w:tcPr>
            <w:tcW w:w="1369" w:type="dxa"/>
          </w:tcPr>
          <w:p w14:paraId="53C60AF2" w14:textId="77777777" w:rsidR="000B148D" w:rsidRPr="00054570" w:rsidRDefault="000B148D">
            <w:pPr>
              <w:pStyle w:val="Tablebody"/>
              <w:spacing w:before="0" w:after="0"/>
              <w:jc w:val="center"/>
              <w:rPr>
                <w:rFonts w:cs="Arial"/>
              </w:rPr>
            </w:pPr>
            <w:r w:rsidRPr="00054570">
              <w:rPr>
                <w:rFonts w:eastAsia="Times New Roman" w:cs="Arial"/>
              </w:rPr>
              <w:t xml:space="preserve">115 (34.7) </w:t>
            </w:r>
          </w:p>
        </w:tc>
        <w:tc>
          <w:tcPr>
            <w:tcW w:w="1369" w:type="dxa"/>
          </w:tcPr>
          <w:p w14:paraId="6F9ECC7D" w14:textId="77777777" w:rsidR="000B148D" w:rsidRPr="00054570" w:rsidRDefault="000B148D">
            <w:pPr>
              <w:pStyle w:val="Tablebody"/>
              <w:spacing w:before="0" w:after="0"/>
              <w:jc w:val="center"/>
              <w:rPr>
                <w:rFonts w:cs="Arial"/>
              </w:rPr>
            </w:pPr>
            <w:r w:rsidRPr="00054570">
              <w:rPr>
                <w:rFonts w:eastAsia="Times New Roman" w:cs="Arial"/>
              </w:rPr>
              <w:t xml:space="preserve">81 (49.7) </w:t>
            </w:r>
          </w:p>
        </w:tc>
        <w:tc>
          <w:tcPr>
            <w:tcW w:w="1369" w:type="dxa"/>
          </w:tcPr>
          <w:p w14:paraId="3A17CACD"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29 (34.6) </w:t>
            </w:r>
          </w:p>
        </w:tc>
        <w:tc>
          <w:tcPr>
            <w:tcW w:w="1370" w:type="dxa"/>
          </w:tcPr>
          <w:p w14:paraId="3DCBE9D2"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91 (49.5) </w:t>
            </w:r>
          </w:p>
        </w:tc>
      </w:tr>
      <w:tr w:rsidR="000B148D" w:rsidRPr="00054570" w14:paraId="477D56BC" w14:textId="77777777">
        <w:tc>
          <w:tcPr>
            <w:tcW w:w="3539" w:type="dxa"/>
            <w:shd w:val="clear" w:color="auto" w:fill="F2F2F2" w:themeFill="background1" w:themeFillShade="F2"/>
          </w:tcPr>
          <w:p w14:paraId="778486FE" w14:textId="77777777" w:rsidR="000B148D" w:rsidRPr="00054570" w:rsidRDefault="000B148D">
            <w:pPr>
              <w:pStyle w:val="Tablebody"/>
              <w:spacing w:before="0" w:after="0"/>
              <w:ind w:left="166"/>
              <w:rPr>
                <w:rFonts w:cs="Arial"/>
              </w:rPr>
            </w:pPr>
            <w:r w:rsidRPr="00054570">
              <w:rPr>
                <w:rFonts w:cs="Arial"/>
              </w:rPr>
              <w:t>PD</w:t>
            </w:r>
          </w:p>
        </w:tc>
        <w:tc>
          <w:tcPr>
            <w:tcW w:w="1369" w:type="dxa"/>
          </w:tcPr>
          <w:p w14:paraId="323BA4C7" w14:textId="77777777" w:rsidR="000B148D" w:rsidRPr="00054570" w:rsidRDefault="000B148D">
            <w:pPr>
              <w:pStyle w:val="Tablebody"/>
              <w:spacing w:before="0" w:after="0"/>
              <w:jc w:val="center"/>
              <w:rPr>
                <w:rFonts w:cs="Arial"/>
              </w:rPr>
            </w:pPr>
            <w:r w:rsidRPr="00054570">
              <w:rPr>
                <w:rFonts w:eastAsia="Times New Roman" w:cs="Arial"/>
              </w:rPr>
              <w:t xml:space="preserve">26 (7.9) </w:t>
            </w:r>
          </w:p>
        </w:tc>
        <w:tc>
          <w:tcPr>
            <w:tcW w:w="1369" w:type="dxa"/>
          </w:tcPr>
          <w:p w14:paraId="352D2C5A" w14:textId="77777777" w:rsidR="000B148D" w:rsidRPr="00054570" w:rsidRDefault="000B148D">
            <w:pPr>
              <w:pStyle w:val="Tablebody"/>
              <w:spacing w:before="0" w:after="0"/>
              <w:jc w:val="center"/>
              <w:rPr>
                <w:rFonts w:cs="Arial"/>
              </w:rPr>
            </w:pPr>
            <w:r w:rsidRPr="00054570">
              <w:rPr>
                <w:rFonts w:eastAsia="Times New Roman" w:cs="Arial"/>
              </w:rPr>
              <w:t xml:space="preserve">34 (20.9) </w:t>
            </w:r>
          </w:p>
        </w:tc>
        <w:tc>
          <w:tcPr>
            <w:tcW w:w="1369" w:type="dxa"/>
          </w:tcPr>
          <w:p w14:paraId="210B4C2B"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31 (8.3) </w:t>
            </w:r>
          </w:p>
        </w:tc>
        <w:tc>
          <w:tcPr>
            <w:tcW w:w="1370" w:type="dxa"/>
          </w:tcPr>
          <w:p w14:paraId="4975CE6F"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41 (22.3) </w:t>
            </w:r>
          </w:p>
        </w:tc>
      </w:tr>
      <w:tr w:rsidR="000B148D" w:rsidRPr="00054570" w14:paraId="7595F7C4" w14:textId="77777777">
        <w:tc>
          <w:tcPr>
            <w:tcW w:w="3539" w:type="dxa"/>
            <w:shd w:val="clear" w:color="auto" w:fill="F2F2F2" w:themeFill="background1" w:themeFillShade="F2"/>
          </w:tcPr>
          <w:p w14:paraId="2E753F0B" w14:textId="77777777" w:rsidR="000B148D" w:rsidRPr="00054570" w:rsidRDefault="000B148D">
            <w:pPr>
              <w:pStyle w:val="Tablebody"/>
              <w:spacing w:before="0" w:after="0"/>
              <w:ind w:left="166"/>
              <w:rPr>
                <w:rFonts w:cs="Arial"/>
              </w:rPr>
            </w:pPr>
            <w:r w:rsidRPr="00054570">
              <w:rPr>
                <w:rFonts w:cs="Arial"/>
              </w:rPr>
              <w:t>Not evaluable</w:t>
            </w:r>
          </w:p>
        </w:tc>
        <w:tc>
          <w:tcPr>
            <w:tcW w:w="1369" w:type="dxa"/>
          </w:tcPr>
          <w:p w14:paraId="63004D2E" w14:textId="77777777" w:rsidR="000B148D" w:rsidRPr="00054570" w:rsidRDefault="000B148D">
            <w:pPr>
              <w:pStyle w:val="Tablebody"/>
              <w:spacing w:before="0" w:after="0"/>
              <w:jc w:val="center"/>
              <w:rPr>
                <w:rFonts w:cs="Arial"/>
              </w:rPr>
            </w:pPr>
            <w:r w:rsidRPr="00054570">
              <w:rPr>
                <w:rFonts w:eastAsia="Times New Roman" w:cs="Arial"/>
              </w:rPr>
              <w:t xml:space="preserve">14 (4.2) </w:t>
            </w:r>
          </w:p>
        </w:tc>
        <w:tc>
          <w:tcPr>
            <w:tcW w:w="1369" w:type="dxa"/>
          </w:tcPr>
          <w:p w14:paraId="1D9DC2CB" w14:textId="77777777" w:rsidR="000B148D" w:rsidRPr="00054570" w:rsidRDefault="000B148D">
            <w:pPr>
              <w:pStyle w:val="Tablebody"/>
              <w:spacing w:before="0" w:after="0"/>
              <w:jc w:val="center"/>
              <w:rPr>
                <w:rFonts w:cs="Arial"/>
              </w:rPr>
            </w:pPr>
            <w:r w:rsidRPr="00054570">
              <w:rPr>
                <w:rFonts w:eastAsia="Times New Roman" w:cs="Arial"/>
              </w:rPr>
              <w:t xml:space="preserve">21 (12.9) </w:t>
            </w:r>
          </w:p>
        </w:tc>
        <w:tc>
          <w:tcPr>
            <w:tcW w:w="1369" w:type="dxa"/>
          </w:tcPr>
          <w:p w14:paraId="48469A7F"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17 (4.6) </w:t>
            </w:r>
          </w:p>
        </w:tc>
        <w:tc>
          <w:tcPr>
            <w:tcW w:w="1370" w:type="dxa"/>
          </w:tcPr>
          <w:p w14:paraId="57A1CF2E" w14:textId="77777777" w:rsidR="000B148D" w:rsidRPr="00054570" w:rsidRDefault="000B148D">
            <w:pPr>
              <w:pStyle w:val="Tablebody"/>
              <w:spacing w:before="0" w:after="0"/>
              <w:jc w:val="center"/>
              <w:rPr>
                <w:rFonts w:eastAsia="Times New Roman" w:cs="Arial"/>
              </w:rPr>
            </w:pPr>
            <w:r w:rsidRPr="00054570">
              <w:rPr>
                <w:rFonts w:eastAsia="Times New Roman" w:cs="Arial"/>
              </w:rPr>
              <w:t xml:space="preserve">22 (12.0) </w:t>
            </w:r>
          </w:p>
        </w:tc>
      </w:tr>
      <w:tr w:rsidR="000B148D" w:rsidRPr="00054570" w14:paraId="15EBA295" w14:textId="77777777">
        <w:tc>
          <w:tcPr>
            <w:tcW w:w="9016" w:type="dxa"/>
            <w:gridSpan w:val="5"/>
            <w:shd w:val="clear" w:color="auto" w:fill="F2F2F2" w:themeFill="background1" w:themeFillShade="F2"/>
          </w:tcPr>
          <w:p w14:paraId="154F152A" w14:textId="77777777" w:rsidR="000B148D" w:rsidRPr="00054570" w:rsidRDefault="000B148D">
            <w:pPr>
              <w:pStyle w:val="Tablebody"/>
              <w:spacing w:before="0" w:after="0"/>
              <w:rPr>
                <w:rFonts w:cs="Arial"/>
              </w:rPr>
            </w:pPr>
            <w:r w:rsidRPr="00054570">
              <w:rPr>
                <w:rFonts w:cs="Arial"/>
              </w:rPr>
              <w:t>Best overall response by IA, n (%)</w:t>
            </w:r>
          </w:p>
        </w:tc>
      </w:tr>
      <w:tr w:rsidR="000B148D" w:rsidRPr="00054570" w14:paraId="535EE779" w14:textId="77777777">
        <w:tc>
          <w:tcPr>
            <w:tcW w:w="3539" w:type="dxa"/>
            <w:shd w:val="clear" w:color="auto" w:fill="F2F2F2" w:themeFill="background1" w:themeFillShade="F2"/>
          </w:tcPr>
          <w:p w14:paraId="0BC8FC0F" w14:textId="77777777" w:rsidR="000B148D" w:rsidRPr="00054570" w:rsidRDefault="000B148D">
            <w:pPr>
              <w:pStyle w:val="Tablebody"/>
              <w:spacing w:before="0" w:after="0"/>
              <w:ind w:left="166"/>
              <w:rPr>
                <w:rFonts w:cs="Arial"/>
              </w:rPr>
            </w:pPr>
            <w:r w:rsidRPr="00054570">
              <w:rPr>
                <w:rFonts w:cs="Arial"/>
              </w:rPr>
              <w:t>CR</w:t>
            </w:r>
          </w:p>
        </w:tc>
        <w:tc>
          <w:tcPr>
            <w:tcW w:w="1369" w:type="dxa"/>
          </w:tcPr>
          <w:p w14:paraId="387A7B54" w14:textId="3A113DEB"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w:t>
            </w:r>
          </w:p>
        </w:tc>
        <w:tc>
          <w:tcPr>
            <w:tcW w:w="1369" w:type="dxa"/>
          </w:tcPr>
          <w:p w14:paraId="4DDA21FA" w14:textId="72DC78B3"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w:t>
            </w:r>
          </w:p>
        </w:tc>
        <w:tc>
          <w:tcPr>
            <w:tcW w:w="1369" w:type="dxa"/>
          </w:tcPr>
          <w:p w14:paraId="44565334" w14:textId="5CA5D2C9"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370" w:type="dxa"/>
          </w:tcPr>
          <w:p w14:paraId="3EC2D47F" w14:textId="32B6250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w:t>
            </w:r>
          </w:p>
        </w:tc>
      </w:tr>
      <w:tr w:rsidR="000B148D" w:rsidRPr="00054570" w14:paraId="2D065AD8" w14:textId="77777777">
        <w:tc>
          <w:tcPr>
            <w:tcW w:w="3539" w:type="dxa"/>
            <w:shd w:val="clear" w:color="auto" w:fill="F2F2F2" w:themeFill="background1" w:themeFillShade="F2"/>
          </w:tcPr>
          <w:p w14:paraId="7AE2F6E7" w14:textId="77777777" w:rsidR="000B148D" w:rsidRPr="00054570" w:rsidRDefault="000B148D">
            <w:pPr>
              <w:pStyle w:val="Tablebody"/>
              <w:spacing w:before="0" w:after="0"/>
              <w:ind w:left="166"/>
              <w:rPr>
                <w:rFonts w:cs="Arial"/>
              </w:rPr>
            </w:pPr>
            <w:r w:rsidRPr="00054570">
              <w:rPr>
                <w:rFonts w:cs="Arial"/>
              </w:rPr>
              <w:t>PR</w:t>
            </w:r>
          </w:p>
        </w:tc>
        <w:tc>
          <w:tcPr>
            <w:tcW w:w="1369" w:type="dxa"/>
          </w:tcPr>
          <w:p w14:paraId="7026F5F9" w14:textId="545AF7AA"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w:t>
            </w:r>
          </w:p>
        </w:tc>
        <w:tc>
          <w:tcPr>
            <w:tcW w:w="1369" w:type="dxa"/>
          </w:tcPr>
          <w:p w14:paraId="21B74D9E" w14:textId="58DA8AB4"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10295921" w14:textId="770F1F4C"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w:t>
            </w:r>
          </w:p>
        </w:tc>
        <w:tc>
          <w:tcPr>
            <w:tcW w:w="1370" w:type="dxa"/>
          </w:tcPr>
          <w:p w14:paraId="1D4CF958" w14:textId="5437D0DE"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67205052" w14:textId="77777777">
        <w:tc>
          <w:tcPr>
            <w:tcW w:w="3539" w:type="dxa"/>
            <w:shd w:val="clear" w:color="auto" w:fill="F2F2F2" w:themeFill="background1" w:themeFillShade="F2"/>
          </w:tcPr>
          <w:p w14:paraId="67D7DAF2" w14:textId="77777777" w:rsidR="000B148D" w:rsidRPr="00054570" w:rsidRDefault="000B148D">
            <w:pPr>
              <w:pStyle w:val="Tablebody"/>
              <w:spacing w:before="0" w:after="0"/>
              <w:ind w:left="166"/>
              <w:rPr>
                <w:rFonts w:cs="Arial"/>
              </w:rPr>
            </w:pPr>
            <w:r w:rsidRPr="00054570">
              <w:rPr>
                <w:rFonts w:cs="Arial"/>
              </w:rPr>
              <w:t>SD</w:t>
            </w:r>
          </w:p>
        </w:tc>
        <w:tc>
          <w:tcPr>
            <w:tcW w:w="1369" w:type="dxa"/>
          </w:tcPr>
          <w:p w14:paraId="5EF764E2" w14:textId="5923D2A8"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x</w:t>
            </w:r>
          </w:p>
        </w:tc>
        <w:tc>
          <w:tcPr>
            <w:tcW w:w="1369" w:type="dxa"/>
          </w:tcPr>
          <w:p w14:paraId="53E60C50" w14:textId="3C0BF5AA"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3B734D94" w14:textId="6BE2CC0C"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x</w:t>
            </w:r>
          </w:p>
        </w:tc>
        <w:tc>
          <w:tcPr>
            <w:tcW w:w="1370" w:type="dxa"/>
          </w:tcPr>
          <w:p w14:paraId="5173EB8D" w14:textId="77681CDF"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10F21F9A" w14:textId="77777777">
        <w:tc>
          <w:tcPr>
            <w:tcW w:w="3539" w:type="dxa"/>
            <w:shd w:val="clear" w:color="auto" w:fill="F2F2F2" w:themeFill="background1" w:themeFillShade="F2"/>
          </w:tcPr>
          <w:p w14:paraId="5DB63A4C" w14:textId="77777777" w:rsidR="000B148D" w:rsidRPr="00054570" w:rsidRDefault="000B148D">
            <w:pPr>
              <w:pStyle w:val="Tablebody"/>
              <w:spacing w:before="0" w:after="0"/>
              <w:ind w:left="166"/>
              <w:rPr>
                <w:rFonts w:cs="Arial"/>
              </w:rPr>
            </w:pPr>
            <w:r w:rsidRPr="00054570">
              <w:rPr>
                <w:rFonts w:cs="Arial"/>
              </w:rPr>
              <w:t>PD</w:t>
            </w:r>
          </w:p>
        </w:tc>
        <w:tc>
          <w:tcPr>
            <w:tcW w:w="1369" w:type="dxa"/>
          </w:tcPr>
          <w:p w14:paraId="32E74DA7" w14:textId="609426D9"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369" w:type="dxa"/>
          </w:tcPr>
          <w:p w14:paraId="6E9AC38D" w14:textId="44AAD785"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424CE7CB" w14:textId="464755B0"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370" w:type="dxa"/>
          </w:tcPr>
          <w:p w14:paraId="1B651C0F" w14:textId="0DBFD4A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3BBAC8AC" w14:textId="77777777">
        <w:tc>
          <w:tcPr>
            <w:tcW w:w="3539" w:type="dxa"/>
            <w:shd w:val="clear" w:color="auto" w:fill="F2F2F2" w:themeFill="background1" w:themeFillShade="F2"/>
          </w:tcPr>
          <w:p w14:paraId="33B31A9B" w14:textId="77777777" w:rsidR="000B148D" w:rsidRPr="00054570" w:rsidRDefault="000B148D">
            <w:pPr>
              <w:pStyle w:val="Tablebody"/>
              <w:keepNext/>
              <w:spacing w:before="0" w:after="0"/>
              <w:ind w:left="164"/>
              <w:rPr>
                <w:rFonts w:cs="Arial"/>
              </w:rPr>
            </w:pPr>
            <w:r w:rsidRPr="00054570">
              <w:rPr>
                <w:rFonts w:cs="Arial"/>
              </w:rPr>
              <w:t>Not evaluable</w:t>
            </w:r>
          </w:p>
        </w:tc>
        <w:tc>
          <w:tcPr>
            <w:tcW w:w="1369" w:type="dxa"/>
          </w:tcPr>
          <w:p w14:paraId="791086F8" w14:textId="4A845B84"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369" w:type="dxa"/>
          </w:tcPr>
          <w:p w14:paraId="0A16D00F" w14:textId="6A62804C"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x</w:t>
            </w:r>
          </w:p>
        </w:tc>
        <w:tc>
          <w:tcPr>
            <w:tcW w:w="1369" w:type="dxa"/>
          </w:tcPr>
          <w:p w14:paraId="28387B95" w14:textId="4FAD89F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370" w:type="dxa"/>
          </w:tcPr>
          <w:p w14:paraId="19E9DC72" w14:textId="41E78C99"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x</w:t>
            </w:r>
          </w:p>
        </w:tc>
      </w:tr>
    </w:tbl>
    <w:p w14:paraId="07B13E5D" w14:textId="4BD7982D" w:rsidR="000B148D" w:rsidRPr="003C648C" w:rsidRDefault="008F6994" w:rsidP="000B148D">
      <w:pPr>
        <w:pStyle w:val="Footnotes"/>
        <w:spacing w:after="120"/>
      </w:pPr>
      <w:r>
        <w:rPr>
          <w:rFonts w:cs="Yu Gothic Light"/>
        </w:rPr>
        <w:t>*</w:t>
      </w:r>
      <w:r w:rsidR="008C4812">
        <w:rPr>
          <w:rFonts w:cs="Yu Gothic Light"/>
        </w:rPr>
        <w:t>Two-sided p-value based on the Cochran-Mantel-Haenszel test adjusted for stratification factors.</w:t>
      </w:r>
      <w:r>
        <w:rPr>
          <w:rFonts w:cs="Yu Gothic Light"/>
        </w:rPr>
        <w:br/>
      </w:r>
      <w:r w:rsidR="003374A3">
        <w:rPr>
          <w:rFonts w:cs="Yu Gothic Light"/>
        </w:rPr>
        <w:t>*</w:t>
      </w:r>
      <w:r w:rsidR="000B148D" w:rsidRPr="00054570">
        <w:rPr>
          <w:rFonts w:cs="Yu Gothic Light"/>
        </w:rPr>
        <w:t>*CR + PR + SD.</w:t>
      </w:r>
      <w:r w:rsidR="000B148D">
        <w:rPr>
          <w:rFonts w:cs="Yu Gothic Light"/>
        </w:rPr>
        <w:t xml:space="preserve"> </w:t>
      </w:r>
      <w:r>
        <w:rPr>
          <w:rFonts w:cs="Yu Gothic Light"/>
        </w:rPr>
        <w:br/>
      </w:r>
      <w:r w:rsidR="000B148D" w:rsidRPr="00B85CFE">
        <w:rPr>
          <w:rFonts w:cs="Arial"/>
          <w:vertAlign w:val="superscript"/>
        </w:rPr>
        <w:t>†</w:t>
      </w:r>
      <w:r w:rsidR="000B148D" w:rsidRPr="00054570">
        <w:rPr>
          <w:rFonts w:cs="Yu Gothic Light"/>
        </w:rPr>
        <w:t>CR + PR + SD ≥6 months.</w:t>
      </w:r>
      <w:r w:rsidR="000B148D">
        <w:rPr>
          <w:rFonts w:cs="Yu Gothic Light"/>
        </w:rPr>
        <w:t xml:space="preserve"> </w:t>
      </w:r>
      <w:r w:rsidR="00A323EE">
        <w:rPr>
          <w:rFonts w:cs="Yu Gothic Light"/>
        </w:rPr>
        <w:br/>
      </w:r>
      <w:r w:rsidR="000B148D" w:rsidRPr="00054570">
        <w:rPr>
          <w:vertAlign w:val="superscript"/>
        </w:rPr>
        <w:t xml:space="preserve">a </w:t>
      </w:r>
      <w:r w:rsidR="000B148D" w:rsidRPr="00054570">
        <w:t>One subject in the T-DXd arm who had a confirmed best overall response of complete or partial response had a baseline scan done after randomisation but before the first dose and thus was considered a non-responder in the calculation of confirmed ORR.</w:t>
      </w:r>
      <w:r w:rsidR="000B148D" w:rsidRPr="00054570">
        <w:br/>
        <w:t xml:space="preserve">Abbreviations: CI, confidence interval; CR, complete response; FAS, full analysis set; </w:t>
      </w:r>
      <w:r w:rsidR="006C4279">
        <w:t>HR-positive, hormone receptor-positive;</w:t>
      </w:r>
      <w:r w:rsidR="000B148D" w:rsidRPr="00054570">
        <w:t xml:space="preserve"> IA, investigator assessment; ORR, objective response rate; PD, progressive disease; PR, partial response; SD, stable disease; T-DXd, trastuzumab deruxtecan; TPC, treatment of physician’s choice.</w:t>
      </w:r>
      <w:r w:rsidR="000B148D" w:rsidRPr="00054570">
        <w:br/>
        <w:t>Source: Modi et al., 2022</w:t>
      </w:r>
      <w:r w:rsidR="000B148D">
        <w:t>;</w:t>
      </w:r>
      <w:r w:rsidR="000B148D">
        <w:fldChar w:fldCharType="begin"/>
      </w:r>
      <w:r w:rsidR="00CA6345">
        <w:instrText xml:space="preserve"> ADDIN ZOTERO_ITEM CSL_CITATION {"citationID":"FMIogvN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fldChar w:fldCharType="separate"/>
      </w:r>
      <w:r w:rsidR="00FD57F4" w:rsidRPr="00FD57F4">
        <w:rPr>
          <w:rFonts w:cs="Arial"/>
          <w:szCs w:val="24"/>
          <w:vertAlign w:val="superscript"/>
        </w:rPr>
        <w:t>6</w:t>
      </w:r>
      <w:r w:rsidR="000B148D">
        <w:fldChar w:fldCharType="end"/>
      </w:r>
      <w:r w:rsidR="000B148D" w:rsidRPr="00054570">
        <w:t xml:space="preserve"> Daiichi Sankyo Inc. (CSR, Data on file)</w:t>
      </w:r>
      <w:r w:rsidR="000B148D" w:rsidRPr="00054570">
        <w:rPr>
          <w:lang w:val="fr-FR"/>
        </w:rPr>
        <w:fldChar w:fldCharType="begin"/>
      </w:r>
      <w:r w:rsidR="00CA6345">
        <w:instrText xml:space="preserve"> ADDIN ZOTERO_ITEM CSL_CITATION {"citationID":"EfBYKIa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054570">
        <w:rPr>
          <w:lang w:val="fr-FR"/>
        </w:rPr>
        <w:fldChar w:fldCharType="separate"/>
      </w:r>
      <w:r w:rsidR="00FD57F4" w:rsidRPr="00FD57F4">
        <w:rPr>
          <w:rFonts w:cs="Arial"/>
          <w:szCs w:val="24"/>
          <w:vertAlign w:val="superscript"/>
        </w:rPr>
        <w:t>7</w:t>
      </w:r>
      <w:r w:rsidR="000B148D" w:rsidRPr="00054570">
        <w:rPr>
          <w:lang w:val="fr-FR"/>
        </w:rPr>
        <w:fldChar w:fldCharType="end"/>
      </w:r>
    </w:p>
    <w:p w14:paraId="35B21B07" w14:textId="7A5092EA" w:rsidR="000B148D" w:rsidRPr="000C741C" w:rsidRDefault="000B148D" w:rsidP="000B148D">
      <w:pPr>
        <w:pStyle w:val="Caption"/>
      </w:pPr>
      <w:bookmarkStart w:id="255" w:name="_Ref126147360"/>
      <w:bookmarkStart w:id="256" w:name="_Toc129350941"/>
      <w:r>
        <w:lastRenderedPageBreak/>
        <w:t xml:space="preserve">Figure </w:t>
      </w:r>
      <w:fldSimple w:instr=" SEQ Figure \* ARABIC ">
        <w:r w:rsidR="00145F42">
          <w:rPr>
            <w:noProof/>
          </w:rPr>
          <w:t>15</w:t>
        </w:r>
      </w:fldSimple>
      <w:bookmarkEnd w:id="255"/>
      <w:r>
        <w:t>: DESTINY-Breast04 | Waterfall plot of percentage change in sum of diameters of target lesions from baseline to best post-baseline value based on BICR | FAS</w:t>
      </w:r>
      <w:bookmarkEnd w:id="256"/>
    </w:p>
    <w:tbl>
      <w:tblPr>
        <w:tblStyle w:val="TableGrid"/>
        <w:tblW w:w="0" w:type="auto"/>
        <w:tblLook w:val="04A0" w:firstRow="1" w:lastRow="0" w:firstColumn="1" w:lastColumn="0" w:noHBand="0" w:noVBand="1"/>
      </w:tblPr>
      <w:tblGrid>
        <w:gridCol w:w="9016"/>
      </w:tblGrid>
      <w:tr w:rsidR="000B148D" w14:paraId="46E7D241" w14:textId="77777777" w:rsidTr="0027334A">
        <w:tc>
          <w:tcPr>
            <w:tcW w:w="9016" w:type="dxa"/>
            <w:shd w:val="clear" w:color="auto" w:fill="auto"/>
          </w:tcPr>
          <w:p w14:paraId="0CC39996" w14:textId="77777777" w:rsidR="000B148D" w:rsidRDefault="000B148D">
            <w:pPr>
              <w:pStyle w:val="Caption"/>
              <w:spacing w:before="0"/>
              <w:jc w:val="center"/>
            </w:pPr>
            <w:r w:rsidRPr="007B73D2">
              <w:rPr>
                <w:noProof/>
              </w:rPr>
              <w:drawing>
                <wp:inline distT="0" distB="0" distL="0" distR="0" wp14:anchorId="71865285" wp14:editId="5FA0DA3A">
                  <wp:extent cx="5563870" cy="2835884"/>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611405" cy="2860112"/>
                          </a:xfrm>
                          <a:prstGeom prst="rect">
                            <a:avLst/>
                          </a:prstGeom>
                        </pic:spPr>
                      </pic:pic>
                    </a:graphicData>
                  </a:graphic>
                </wp:inline>
              </w:drawing>
            </w:r>
            <w:r w:rsidRPr="003C0BC2">
              <w:rPr>
                <w:noProof/>
              </w:rPr>
              <w:drawing>
                <wp:inline distT="0" distB="0" distL="0" distR="0" wp14:anchorId="54FB5199" wp14:editId="750BC314">
                  <wp:extent cx="5581650" cy="28835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5582816" cy="2884137"/>
                          </a:xfrm>
                          <a:prstGeom prst="rect">
                            <a:avLst/>
                          </a:prstGeom>
                        </pic:spPr>
                      </pic:pic>
                    </a:graphicData>
                  </a:graphic>
                </wp:inline>
              </w:drawing>
            </w:r>
          </w:p>
        </w:tc>
      </w:tr>
    </w:tbl>
    <w:p w14:paraId="4679DB62" w14:textId="4934ADCA" w:rsidR="000B148D" w:rsidRPr="000C741C" w:rsidRDefault="000B148D" w:rsidP="000B148D">
      <w:pPr>
        <w:pStyle w:val="Footnotes"/>
      </w:pPr>
      <w:r w:rsidRPr="00054570">
        <w:t>Shown are the best percentage changes from baseline in the sum of the largest diameters of measurable tumours in patients for whom data from both baseline and post</w:t>
      </w:r>
      <w:r w:rsidR="008A298C">
        <w:t>-baseline</w:t>
      </w:r>
      <w:r w:rsidRPr="00054570">
        <w:t xml:space="preserve"> assessments of target lesions by BICR were available.</w:t>
      </w:r>
      <w:r>
        <w:t xml:space="preserve"> </w:t>
      </w:r>
      <w:r w:rsidRPr="00054570">
        <w:t>For each subject, the best (minimum) percent change from baseline in the sum of diameters for all target lesions is represented by a vertical line. Only subjects with measurable disease at baseline and at least one post-baseline assessment are included in t</w:t>
      </w:r>
      <w:r>
        <w:t>h</w:t>
      </w:r>
      <w:r w:rsidRPr="00054570">
        <w:t xml:space="preserve">e waterfall graphs. </w:t>
      </w:r>
      <w:r w:rsidRPr="00054570">
        <w:br/>
      </w:r>
      <w:r w:rsidRPr="00FA179F">
        <w:t xml:space="preserve">Abbreviations: BICR, blinded independent central review; FAS, full analysis set; </w:t>
      </w:r>
      <w:r w:rsidRPr="00FA179F">
        <w:rPr>
          <w:rStyle w:val="CommentReference"/>
          <w:sz w:val="18"/>
          <w:szCs w:val="18"/>
        </w:rPr>
        <w:t xml:space="preserve">T-DXd, trastuzumab deruxtecan; </w:t>
      </w:r>
      <w:r w:rsidRPr="00FA179F">
        <w:t>TPC, treatment of physician’s choice</w:t>
      </w:r>
      <w:r w:rsidR="00F27151">
        <w:t>.</w:t>
      </w:r>
      <w:r w:rsidRPr="00054570">
        <w:t xml:space="preserve">  </w:t>
      </w:r>
      <w:r w:rsidRPr="00054570">
        <w:br/>
        <w:t>Source: Daiichi Sankyo Inc. (</w:t>
      </w:r>
      <w:r>
        <w:t>DESTINY-Breast04</w:t>
      </w:r>
      <w:r w:rsidRPr="000C741C">
        <w:t xml:space="preserve"> </w:t>
      </w:r>
      <w:r>
        <w:t>CSR, Data on file)</w:t>
      </w:r>
      <w:r>
        <w:fldChar w:fldCharType="begin"/>
      </w:r>
      <w:r w:rsidR="00CA6345">
        <w:instrText xml:space="preserve"> ADDIN ZOTERO_ITEM CSL_CITATION {"citationID":"W3n0DOAZ","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p>
    <w:p w14:paraId="4BE21B4A" w14:textId="77777777" w:rsidR="000B148D" w:rsidRPr="000C741C" w:rsidRDefault="000B148D" w:rsidP="000B148D">
      <w:pPr>
        <w:pStyle w:val="Heading5"/>
        <w:numPr>
          <w:ilvl w:val="0"/>
          <w:numId w:val="0"/>
        </w:numPr>
        <w:rPr>
          <w:b w:val="0"/>
          <w:i w:val="0"/>
        </w:rPr>
      </w:pPr>
      <w:r w:rsidRPr="000C741C">
        <w:rPr>
          <w:i w:val="0"/>
        </w:rPr>
        <w:t xml:space="preserve">Other secondary efficacy </w:t>
      </w:r>
      <w:r w:rsidRPr="000C741C">
        <w:t xml:space="preserve">| </w:t>
      </w:r>
      <w:r w:rsidRPr="000C741C">
        <w:rPr>
          <w:i w:val="0"/>
        </w:rPr>
        <w:t xml:space="preserve">Duration of confirmed response | FAS </w:t>
      </w:r>
    </w:p>
    <w:p w14:paraId="3C3DB3CF" w14:textId="0055CFE2" w:rsidR="000B148D" w:rsidRPr="00054570" w:rsidRDefault="000B148D" w:rsidP="000B148D">
      <w:pPr>
        <w:spacing w:after="180"/>
      </w:pPr>
      <w:r w:rsidRPr="00054570">
        <w:t>The median duration of response (DoR) in patients with a confirmed objective response (CR or</w:t>
      </w:r>
      <w:r>
        <w:t xml:space="preserve"> PR</w:t>
      </w:r>
      <w:r w:rsidRPr="00054570">
        <w:t>, by BICR or by IA) was numerically higher with T-DXd than with TPC in the FAS (median DoR by BICR: 10.7 vs 6.8 months).</w:t>
      </w:r>
      <w:r>
        <w:fldChar w:fldCharType="begin"/>
      </w:r>
      <w:r w:rsidR="00CA6345">
        <w:instrText xml:space="preserve"> ADDIN ZOTERO_ITEM CSL_CITATION {"citationID":"iIVzqO6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Similar results were observed for the HR-positive cohort (median DoR by BICR: 10.7 vs. 6.8 months).</w:t>
      </w:r>
      <w:r>
        <w:fldChar w:fldCharType="begin"/>
      </w:r>
      <w:r w:rsidR="00CA6345">
        <w:instrText xml:space="preserve"> ADDIN ZOTERO_ITEM CSL_CITATION {"citationID":"0Mh0w0yQ","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p>
    <w:p w14:paraId="2627E272" w14:textId="77777777" w:rsidR="000B148D" w:rsidRPr="000C741C" w:rsidRDefault="000B148D" w:rsidP="000B148D">
      <w:pPr>
        <w:pStyle w:val="Heading5"/>
        <w:numPr>
          <w:ilvl w:val="0"/>
          <w:numId w:val="0"/>
        </w:numPr>
        <w:ind w:left="1276" w:hanging="1276"/>
        <w:rPr>
          <w:b w:val="0"/>
          <w:i w:val="0"/>
        </w:rPr>
      </w:pPr>
      <w:r w:rsidRPr="000C741C">
        <w:rPr>
          <w:i w:val="0"/>
        </w:rPr>
        <w:lastRenderedPageBreak/>
        <w:t xml:space="preserve">Other secondary efficacy </w:t>
      </w:r>
      <w:r w:rsidRPr="00054570">
        <w:t>|</w:t>
      </w:r>
      <w:r w:rsidRPr="000C741C">
        <w:t xml:space="preserve"> </w:t>
      </w:r>
      <w:r w:rsidRPr="000C741C">
        <w:rPr>
          <w:i w:val="0"/>
        </w:rPr>
        <w:t>Time to response</w:t>
      </w:r>
      <w:r w:rsidRPr="000C741C">
        <w:t xml:space="preserve"> </w:t>
      </w:r>
      <w:r w:rsidRPr="00054570">
        <w:t xml:space="preserve">| </w:t>
      </w:r>
      <w:r w:rsidRPr="00054570">
        <w:rPr>
          <w:i w:val="0"/>
        </w:rPr>
        <w:t>FAS</w:t>
      </w:r>
    </w:p>
    <w:p w14:paraId="6326E583" w14:textId="73D42224" w:rsidR="000B148D" w:rsidRPr="000C741C" w:rsidRDefault="000B148D" w:rsidP="000B148D">
      <w:pPr>
        <w:pStyle w:val="Body"/>
      </w:pPr>
      <w:r w:rsidRPr="00054570">
        <w:t>In the FAS, the median time to response (TTR) based on BICR among responders (patients with CR or</w:t>
      </w:r>
      <w:r>
        <w:t xml:space="preserve"> PR</w:t>
      </w:r>
      <w:r w:rsidRPr="00054570">
        <w:t>) was 2.73 months (range: 1.2, 14.0) in the T</w:t>
      </w:r>
      <w:r w:rsidRPr="00054570">
        <w:noBreakHyphen/>
        <w:t>DXd arm and 2.22 months (range: 1.2, 8.3) in the TPC arm.</w:t>
      </w:r>
      <w:r>
        <w:fldChar w:fldCharType="begin"/>
      </w:r>
      <w:r w:rsidR="00CA6345">
        <w:instrText xml:space="preserve"> ADDIN ZOTERO_ITEM CSL_CITATION {"citationID":"JXRBgLvW","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C741C">
        <w:t xml:space="preserve"> </w:t>
      </w:r>
      <w:r w:rsidR="008221E9">
        <w:t xml:space="preserve">Similar results were observed for the HR-positive cohort (median TTR: </w:t>
      </w:r>
      <w:r w:rsidR="00B55016">
        <w:t>2.76 vs. 2.73</w:t>
      </w:r>
      <w:r w:rsidR="00C24079">
        <w:t xml:space="preserve"> months</w:t>
      </w:r>
      <w:r w:rsidR="00B55016">
        <w:t>).</w:t>
      </w:r>
      <w:r w:rsidR="00C24079">
        <w:fldChar w:fldCharType="begin"/>
      </w:r>
      <w:r w:rsidR="00CA6345">
        <w:instrText xml:space="preserve"> ADDIN ZOTERO_ITEM CSL_CITATION {"citationID":"kdWHKOU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C24079">
        <w:fldChar w:fldCharType="separate"/>
      </w:r>
      <w:r w:rsidR="00FD57F4" w:rsidRPr="00FD57F4">
        <w:rPr>
          <w:rFonts w:cs="Arial"/>
          <w:szCs w:val="24"/>
          <w:vertAlign w:val="superscript"/>
        </w:rPr>
        <w:t>7</w:t>
      </w:r>
      <w:r w:rsidR="00C24079">
        <w:fldChar w:fldCharType="end"/>
      </w:r>
    </w:p>
    <w:p w14:paraId="663FB1F9" w14:textId="77777777" w:rsidR="000B148D" w:rsidRPr="00054570" w:rsidRDefault="000B148D" w:rsidP="003C648C">
      <w:pPr>
        <w:pStyle w:val="Heading4"/>
      </w:pPr>
      <w:r w:rsidRPr="00054570">
        <w:t xml:space="preserve">Patient-reported outcomes and hospitalisation </w:t>
      </w:r>
    </w:p>
    <w:p w14:paraId="349B8010" w14:textId="77777777" w:rsidR="000B148D" w:rsidRPr="00054570" w:rsidRDefault="000B148D" w:rsidP="000B148D">
      <w:pPr>
        <w:pStyle w:val="Heading5"/>
        <w:numPr>
          <w:ilvl w:val="0"/>
          <w:numId w:val="0"/>
        </w:numPr>
        <w:ind w:left="1276" w:hanging="1276"/>
      </w:pPr>
      <w:r w:rsidRPr="00054570">
        <w:t xml:space="preserve">Overview </w:t>
      </w:r>
    </w:p>
    <w:p w14:paraId="4C8CC126" w14:textId="5C30CC48" w:rsidR="000B148D" w:rsidRPr="00054570" w:rsidRDefault="000B148D" w:rsidP="000B148D">
      <w:pPr>
        <w:pStyle w:val="Body"/>
      </w:pPr>
      <w:r w:rsidRPr="00054570">
        <w:t>In DESTINY-Breast04, EQ-5D-5L, EORTC Q</w:t>
      </w:r>
      <w:r w:rsidR="009500DA">
        <w:t>L</w:t>
      </w:r>
      <w:r w:rsidRPr="00054570">
        <w:t xml:space="preserve">Q-BR45 and EORTC QLQ-C30 questionnaires were administered to patients to measure HRQoL. Questionnaires were completed by patients </w:t>
      </w:r>
      <w:r w:rsidR="00294FDC" w:rsidRPr="00294FDC">
        <w:rPr>
          <w:color w:val="000000"/>
          <w:highlight w:val="black"/>
        </w:rPr>
        <w:t>xxxxxxxxxxxxxxxxxxxxxxxxxxxxxxxxxxxxxxxxxxxxxxxxxxxx</w:t>
      </w:r>
      <w:r w:rsidR="0027334A">
        <w:rPr>
          <w:color w:val="000000"/>
          <w:highlight w:val="black"/>
        </w:rPr>
        <w:t xml:space="preserve"> </w:t>
      </w:r>
      <w:r w:rsidR="00294FDC" w:rsidRPr="00294FDC">
        <w:rPr>
          <w:color w:val="000000"/>
          <w:highlight w:val="black"/>
        </w:rPr>
        <w:t>xxxxxx</w:t>
      </w:r>
      <w:r w:rsidR="0027334A">
        <w:rPr>
          <w:color w:val="000000"/>
          <w:highlight w:val="black"/>
        </w:rPr>
        <w:t xml:space="preserve"> </w:t>
      </w:r>
      <w:r w:rsidR="00294FDC" w:rsidRPr="00294FDC">
        <w:rPr>
          <w:color w:val="000000"/>
          <w:highlight w:val="black"/>
        </w:rPr>
        <w:t>xx</w:t>
      </w:r>
      <w:r w:rsidR="0027334A">
        <w:rPr>
          <w:color w:val="000000"/>
          <w:highlight w:val="black"/>
        </w:rPr>
        <w:t xml:space="preserve"> </w:t>
      </w:r>
      <w:r w:rsidR="00294FDC" w:rsidRPr="00294FDC">
        <w:rPr>
          <w:color w:val="000000"/>
          <w:highlight w:val="black"/>
        </w:rPr>
        <w:t>x</w:t>
      </w:r>
      <w:r w:rsidR="0027334A">
        <w:rPr>
          <w:color w:val="000000"/>
          <w:highlight w:val="black"/>
        </w:rPr>
        <w:t xml:space="preserve"> </w:t>
      </w:r>
      <w:r w:rsidR="00294FDC" w:rsidRPr="00294FDC">
        <w:rPr>
          <w:color w:val="000000"/>
          <w:highlight w:val="black"/>
        </w:rPr>
        <w:t>xxxxxxxxxxxxxxxxxxxxxxxxxxxxxxxxxxxxxxxxxxxxxxx</w:t>
      </w:r>
      <w:r w:rsidRPr="00054570">
        <w:t>.</w:t>
      </w:r>
      <w:r w:rsidRPr="00054570">
        <w:fldChar w:fldCharType="begin"/>
      </w:r>
      <w:r w:rsidR="00CA6345">
        <w:instrText xml:space="preserve"> ADDIN ZOTERO_ITEM CSL_CITATION {"citationID":"PtlOsXmJ","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Patients were then followed up at the Day 40 (+7 days) first follow-up assessment (after last study drug administration) or before initiation of new anti-cancer treatment, whichever came first, and then at the first long-term/survival follow-up assessments three months later, which was the last data collection point for </w:t>
      </w:r>
      <w:r>
        <w:t>all HRQoL</w:t>
      </w:r>
      <w:r w:rsidRPr="00054570">
        <w:t xml:space="preserve"> questionnaires.</w:t>
      </w:r>
      <w:r w:rsidRPr="00054570">
        <w:fldChar w:fldCharType="begin"/>
      </w:r>
      <w:r w:rsidR="00CA6345">
        <w:instrText xml:space="preserve"> ADDIN ZOTERO_ITEM CSL_CITATION {"citationID":"fqzN5Hl0","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Patients were required to complete questionnaires before any other study assessments or procedures were performed on the day and prior to infusion.</w:t>
      </w:r>
      <w:r w:rsidRPr="00054570">
        <w:fldChar w:fldCharType="begin"/>
      </w:r>
      <w:r w:rsidR="00CA6345">
        <w:instrText xml:space="preserve"> ADDIN ZOTERO_ITEM CSL_CITATION {"citationID":"wNUkO3i0","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4EDAB8C1" w14:textId="3B62983C" w:rsidR="000B148D" w:rsidRDefault="000B148D" w:rsidP="000B148D">
      <w:pPr>
        <w:pStyle w:val="Heading5"/>
        <w:numPr>
          <w:ilvl w:val="0"/>
          <w:numId w:val="0"/>
        </w:numPr>
        <w:ind w:left="1276" w:hanging="1276"/>
      </w:pPr>
      <w:r>
        <w:t>Q</w:t>
      </w:r>
      <w:r w:rsidRPr="009910CA">
        <w:t>uestionnaire compliance</w:t>
      </w:r>
    </w:p>
    <w:p w14:paraId="37EE97CF" w14:textId="1946A4FC" w:rsidR="000B148D" w:rsidRPr="00054570" w:rsidRDefault="000B148D" w:rsidP="000B148D">
      <w:pPr>
        <w:pStyle w:val="Body"/>
      </w:pPr>
      <w:r w:rsidRPr="00054570">
        <w:t xml:space="preserve">In the T-DXd arm, the compliance rate in the </w:t>
      </w:r>
      <w:r w:rsidR="00777679">
        <w:t>FAS</w:t>
      </w:r>
      <w:r w:rsidRPr="00054570">
        <w:t xml:space="preserve"> was </w:t>
      </w:r>
      <w:r w:rsidR="00294FDC" w:rsidRPr="00294FDC">
        <w:rPr>
          <w:color w:val="000000"/>
          <w:highlight w:val="black"/>
        </w:rPr>
        <w:t>xxxxx</w:t>
      </w:r>
      <w:r w:rsidRPr="00054570">
        <w:t xml:space="preserve"> at baseline and </w:t>
      </w:r>
      <w:r w:rsidR="00294FDC" w:rsidRPr="00294FDC">
        <w:rPr>
          <w:color w:val="000000"/>
          <w:highlight w:val="black"/>
        </w:rPr>
        <w:t>xxxxx</w:t>
      </w:r>
      <w:r w:rsidRPr="00054570">
        <w:t xml:space="preserve"> at the end of treatment for the QLQ-C30 questionnaire, </w:t>
      </w:r>
      <w:r w:rsidR="00294FDC" w:rsidRPr="00294FDC">
        <w:rPr>
          <w:color w:val="000000"/>
          <w:highlight w:val="black"/>
        </w:rPr>
        <w:t>xxxxx</w:t>
      </w:r>
      <w:r w:rsidRPr="00054570">
        <w:t xml:space="preserve"> at baseline and </w:t>
      </w:r>
      <w:r w:rsidR="00294FDC" w:rsidRPr="00294FDC">
        <w:rPr>
          <w:color w:val="000000"/>
          <w:highlight w:val="black"/>
        </w:rPr>
        <w:t>xxxxx</w:t>
      </w:r>
      <w:r w:rsidRPr="00054570">
        <w:t xml:space="preserve"> at end of treatment for the QLQ-B45 (QLQ-BR23) questionnaire, and </w:t>
      </w:r>
      <w:r w:rsidR="00294FDC" w:rsidRPr="00294FDC">
        <w:rPr>
          <w:color w:val="000000"/>
          <w:highlight w:val="black"/>
        </w:rPr>
        <w:t>xxxxx</w:t>
      </w:r>
      <w:r w:rsidRPr="00054570">
        <w:t xml:space="preserve"> at baseline and </w:t>
      </w:r>
      <w:r w:rsidR="00294FDC" w:rsidRPr="00294FDC">
        <w:rPr>
          <w:color w:val="000000"/>
          <w:highlight w:val="black"/>
        </w:rPr>
        <w:t>xxxxx</w:t>
      </w:r>
      <w:r w:rsidRPr="00054570">
        <w:t xml:space="preserve"> at end of treatment for the EQ-5D-5L.</w:t>
      </w:r>
      <w:r w:rsidRPr="00054570">
        <w:fldChar w:fldCharType="begin"/>
      </w:r>
      <w:r w:rsidR="00CA6345">
        <w:instrText xml:space="preserve"> ADDIN ZOTERO_ITEM CSL_CITATION {"citationID":"yGOcQvCK","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In the TPC arm, the compliance rate in the HR-positive cohort was </w:t>
      </w:r>
      <w:r w:rsidR="00294FDC" w:rsidRPr="00294FDC">
        <w:rPr>
          <w:color w:val="000000"/>
          <w:highlight w:val="black"/>
        </w:rPr>
        <w:t>xxxxx</w:t>
      </w:r>
      <w:r w:rsidRPr="00054570">
        <w:t xml:space="preserve"> at baseline and </w:t>
      </w:r>
      <w:r w:rsidR="00294FDC" w:rsidRPr="00294FDC">
        <w:rPr>
          <w:color w:val="000000"/>
          <w:highlight w:val="black"/>
        </w:rPr>
        <w:t>xxxxx</w:t>
      </w:r>
      <w:r w:rsidRPr="00054570">
        <w:t xml:space="preserve"> at the end of treatment for the QLQ-C30 questionnaire, </w:t>
      </w:r>
      <w:r w:rsidR="00294FDC" w:rsidRPr="00294FDC">
        <w:rPr>
          <w:color w:val="000000"/>
          <w:highlight w:val="black"/>
        </w:rPr>
        <w:t>xxxxx</w:t>
      </w:r>
      <w:r w:rsidRPr="00054570">
        <w:t xml:space="preserve"> at baseline and </w:t>
      </w:r>
      <w:r w:rsidR="00294FDC" w:rsidRPr="00294FDC">
        <w:rPr>
          <w:color w:val="000000"/>
          <w:highlight w:val="black"/>
        </w:rPr>
        <w:t>xxxx</w:t>
      </w:r>
      <w:r w:rsidRPr="00054570">
        <w:t xml:space="preserve">% at end of treatment for the QLQ-B45 (QLQ-BR23) questionnaire, and </w:t>
      </w:r>
      <w:r w:rsidR="00294FDC" w:rsidRPr="00294FDC">
        <w:rPr>
          <w:color w:val="000000"/>
          <w:highlight w:val="black"/>
        </w:rPr>
        <w:t>xxxx</w:t>
      </w:r>
      <w:r w:rsidRPr="00054570">
        <w:t xml:space="preserve">% at baseline and </w:t>
      </w:r>
      <w:r w:rsidR="00294FDC" w:rsidRPr="00294FDC">
        <w:rPr>
          <w:color w:val="000000"/>
          <w:highlight w:val="black"/>
        </w:rPr>
        <w:t>xxxxx</w:t>
      </w:r>
      <w:r w:rsidRPr="00054570">
        <w:t xml:space="preserve"> at end of treatment for the EQ-5D-5L questionnaire.</w:t>
      </w:r>
      <w:r w:rsidR="00AA03FE">
        <w:fldChar w:fldCharType="begin"/>
      </w:r>
      <w:r w:rsidR="00CA6345">
        <w:instrText xml:space="preserve"> ADDIN ZOTERO_ITEM CSL_CITATION {"citationID":"ADjUOpOP","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AA03FE">
        <w:fldChar w:fldCharType="separate"/>
      </w:r>
      <w:r w:rsidR="00CA6345" w:rsidRPr="00CA6345">
        <w:rPr>
          <w:rFonts w:cs="Arial"/>
          <w:szCs w:val="24"/>
          <w:vertAlign w:val="superscript"/>
        </w:rPr>
        <w:t>152</w:t>
      </w:r>
      <w:r w:rsidR="00AA03FE">
        <w:fldChar w:fldCharType="end"/>
      </w:r>
      <w:r w:rsidRPr="00054570">
        <w:t xml:space="preserve"> From Cycle 3 onward</w:t>
      </w:r>
      <w:r>
        <w:t>s</w:t>
      </w:r>
      <w:r w:rsidRPr="00054570">
        <w:t xml:space="preserve">, the minimum compliance rate </w:t>
      </w:r>
      <w:r>
        <w:t xml:space="preserve">was at least </w:t>
      </w:r>
      <w:r w:rsidR="00294FDC" w:rsidRPr="00294FDC">
        <w:rPr>
          <w:color w:val="000000"/>
          <w:highlight w:val="black"/>
        </w:rPr>
        <w:t>xxxxx</w:t>
      </w:r>
      <w:r>
        <w:t xml:space="preserve"> </w:t>
      </w:r>
      <w:r w:rsidRPr="00054570">
        <w:t xml:space="preserve">across the questionnaires </w:t>
      </w:r>
      <w:r>
        <w:t>in both treatment arms, except for one cycle</w:t>
      </w:r>
      <w:r w:rsidR="00860ECD">
        <w:t>.</w:t>
      </w:r>
      <w:r w:rsidR="000F4805">
        <w:fldChar w:fldCharType="begin"/>
      </w:r>
      <w:r w:rsidR="00CA6345">
        <w:instrText xml:space="preserve"> ADDIN ZOTERO_ITEM CSL_CITATION {"citationID":"XEI4YVZp","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0F4805">
        <w:fldChar w:fldCharType="separate"/>
      </w:r>
      <w:r w:rsidR="00CA6345" w:rsidRPr="00CA6345">
        <w:rPr>
          <w:rFonts w:cs="Arial"/>
          <w:szCs w:val="24"/>
          <w:vertAlign w:val="superscript"/>
        </w:rPr>
        <w:t>152</w:t>
      </w:r>
      <w:r w:rsidR="000F4805">
        <w:fldChar w:fldCharType="end"/>
      </w:r>
      <w:r>
        <w:t xml:space="preserve"> </w:t>
      </w:r>
    </w:p>
    <w:p w14:paraId="5742B5EB" w14:textId="77777777" w:rsidR="000B148D" w:rsidRPr="00054570" w:rsidRDefault="000B148D" w:rsidP="000B148D">
      <w:pPr>
        <w:pStyle w:val="Heading5"/>
        <w:numPr>
          <w:ilvl w:val="0"/>
          <w:numId w:val="0"/>
        </w:numPr>
      </w:pPr>
      <w:r w:rsidRPr="00054570">
        <w:t>Patient-reported outcome | EQ-5D-5L | FAS</w:t>
      </w:r>
    </w:p>
    <w:p w14:paraId="61E1CC60" w14:textId="6F7986F7" w:rsidR="00287F4C" w:rsidRDefault="00DA126E" w:rsidP="000B148D">
      <w:r>
        <w:t xml:space="preserve">HRQoL as measured by EQ-5D-5L (both index and VAS) was </w:t>
      </w:r>
      <w:r w:rsidR="00294FDC" w:rsidRPr="00294FDC">
        <w:rPr>
          <w:color w:val="000000"/>
          <w:highlight w:val="black"/>
        </w:rPr>
        <w:t>xxxxxxxxxxxxxxxxxxxx</w:t>
      </w:r>
      <w:r w:rsidR="0027334A">
        <w:rPr>
          <w:color w:val="000000"/>
          <w:highlight w:val="black"/>
        </w:rPr>
        <w:t xml:space="preserve"> </w:t>
      </w:r>
      <w:r w:rsidR="00294FDC" w:rsidRPr="00294FDC">
        <w:rPr>
          <w:color w:val="000000"/>
          <w:highlight w:val="black"/>
        </w:rPr>
        <w:t>xxxxxxxxx</w:t>
      </w:r>
      <w:r w:rsidRPr="00F43DD8">
        <w:t xml:space="preserve">. </w:t>
      </w:r>
      <w:r w:rsidR="004A0D5C">
        <w:t xml:space="preserve">For the EQ-5D-5L index score, mean change from baseline to end of treatment was </w:t>
      </w:r>
      <w:r w:rsidR="00294FDC" w:rsidRPr="00294FDC">
        <w:rPr>
          <w:color w:val="000000"/>
          <w:highlight w:val="black"/>
        </w:rPr>
        <w:t>xxxxx</w:t>
      </w:r>
      <w:r w:rsidR="0094344B">
        <w:t xml:space="preserve"> in the T-DXd arm</w:t>
      </w:r>
      <w:r w:rsidR="003A75D1">
        <w:t xml:space="preserve"> and </w:t>
      </w:r>
      <w:r w:rsidR="00294FDC" w:rsidRPr="00294FDC">
        <w:rPr>
          <w:color w:val="000000"/>
          <w:highlight w:val="black"/>
        </w:rPr>
        <w:t>xxxxx</w:t>
      </w:r>
      <w:r w:rsidR="00046F35">
        <w:t xml:space="preserve"> in the TPC arm</w:t>
      </w:r>
      <w:r w:rsidR="00BA1214">
        <w:t xml:space="preserve">; for the EQ-5D-5L VAS, mean change from baseline to end of treatment was </w:t>
      </w:r>
      <w:r w:rsidR="00294FDC" w:rsidRPr="00294FDC">
        <w:rPr>
          <w:color w:val="000000"/>
          <w:highlight w:val="black"/>
        </w:rPr>
        <w:t>xxxxx</w:t>
      </w:r>
      <w:r w:rsidR="006A1D05">
        <w:t xml:space="preserve"> in the T-DXd arm and </w:t>
      </w:r>
      <w:r w:rsidR="00294FDC" w:rsidRPr="00294FDC">
        <w:rPr>
          <w:color w:val="000000"/>
          <w:highlight w:val="black"/>
        </w:rPr>
        <w:t>xxxxx</w:t>
      </w:r>
      <w:r w:rsidR="006A1D05">
        <w:t xml:space="preserve"> in the TPC arm.</w:t>
      </w:r>
      <w:r w:rsidR="000974D9">
        <w:fldChar w:fldCharType="begin"/>
      </w:r>
      <w:r w:rsidR="00CA6345">
        <w:instrText xml:space="preserve"> ADDIN ZOTERO_ITEM CSL_CITATION {"citationID":"6FPO4Mak","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0974D9">
        <w:fldChar w:fldCharType="separate"/>
      </w:r>
      <w:r w:rsidR="00CA6345" w:rsidRPr="00CA6345">
        <w:rPr>
          <w:rFonts w:cs="Arial"/>
          <w:szCs w:val="24"/>
          <w:vertAlign w:val="superscript"/>
        </w:rPr>
        <w:t>152</w:t>
      </w:r>
      <w:r w:rsidR="000974D9">
        <w:fldChar w:fldCharType="end"/>
      </w:r>
      <w:r w:rsidR="006A1D05">
        <w:t xml:space="preserve"> </w:t>
      </w:r>
    </w:p>
    <w:p w14:paraId="3549CA6B" w14:textId="5E40EAD5" w:rsidR="000B148D" w:rsidRPr="0039694A" w:rsidRDefault="000B148D" w:rsidP="000B148D">
      <w:r w:rsidRPr="0039694A">
        <w:t xml:space="preserve">At baseline in the FAS, the median EQ-5D-5L VAS score was </w:t>
      </w:r>
      <w:r w:rsidR="00F43DD8" w:rsidRPr="00F43DD8">
        <w:rPr>
          <w:highlight w:val="black"/>
          <w:u w:val="single"/>
        </w:rPr>
        <w:t>xxxx</w:t>
      </w:r>
      <w:r w:rsidRPr="00F43DD8">
        <w:t xml:space="preserve"> </w:t>
      </w:r>
      <w:r w:rsidRPr="0077608D">
        <w:t>in</w:t>
      </w:r>
      <w:r w:rsidRPr="0039694A">
        <w:t xml:space="preserve"> both the T-DXd arm and the TPC arm.</w:t>
      </w:r>
      <w:r>
        <w:fldChar w:fldCharType="begin"/>
      </w:r>
      <w:r w:rsidR="00CA6345">
        <w:instrText xml:space="preserve"> ADDIN ZOTERO_ITEM CSL_CITATION {"citationID":"Ob89ANfJ","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39694A">
        <w:t xml:space="preserve"> At end of treatment, </w:t>
      </w:r>
      <w:r w:rsidR="00294FDC" w:rsidRPr="00294FDC">
        <w:rPr>
          <w:color w:val="000000"/>
          <w:highlight w:val="black"/>
        </w:rPr>
        <w:t>xxxxxxxxxxxxxxxxxxxxxxxxxxxxxxxxx</w:t>
      </w:r>
      <w:r w:rsidRPr="0039694A">
        <w:t xml:space="preserve"> (median change from baseline: </w:t>
      </w:r>
      <w:r w:rsidR="00294FDC" w:rsidRPr="00294FDC">
        <w:rPr>
          <w:color w:val="000000"/>
          <w:highlight w:val="black"/>
        </w:rPr>
        <w:t>xxxxx</w:t>
      </w:r>
      <w:r w:rsidRPr="0039694A">
        <w:t xml:space="preserve"> in both treatment arms).</w:t>
      </w:r>
      <w:r>
        <w:fldChar w:fldCharType="begin"/>
      </w:r>
      <w:r w:rsidR="00CA6345">
        <w:instrText xml:space="preserve"> ADDIN ZOTERO_ITEM CSL_CITATION {"citationID":"7lYDujlk","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39694A">
        <w:t xml:space="preserve"> </w:t>
      </w:r>
      <w:r w:rsidR="00294FDC" w:rsidRPr="00294FDC">
        <w:rPr>
          <w:color w:val="000000"/>
          <w:highlight w:val="black"/>
        </w:rPr>
        <w:t>xxxxxxxxxxxxxxxxxxxxxxxxxx</w:t>
      </w:r>
      <w:r w:rsidR="00F43DD8">
        <w:rPr>
          <w:color w:val="000000"/>
          <w:highlight w:val="black"/>
        </w:rPr>
        <w:t xml:space="preserve"> </w:t>
      </w:r>
      <w:r w:rsidR="00294FDC" w:rsidRPr="00294FDC">
        <w:rPr>
          <w:color w:val="000000"/>
          <w:highlight w:val="black"/>
        </w:rPr>
        <w:t>xxx</w:t>
      </w:r>
      <w:r w:rsidR="00F43DD8">
        <w:rPr>
          <w:color w:val="000000"/>
          <w:highlight w:val="black"/>
        </w:rPr>
        <w:t xml:space="preserve"> </w:t>
      </w:r>
      <w:r w:rsidR="00294FDC" w:rsidRPr="00294FDC">
        <w:rPr>
          <w:color w:val="000000"/>
          <w:highlight w:val="black"/>
        </w:rPr>
        <w:t>xxxxxxxxxxxxxxxxxxxxxxxxxxxxxxxxxxxxxxxxxxxxxxxxxxxxxx</w:t>
      </w:r>
      <w:r w:rsidRPr="003A5110">
        <w:t xml:space="preserve">, after which the number of subjects was too low </w:t>
      </w:r>
      <w:r w:rsidR="00DD7003">
        <w:t>(</w:t>
      </w:r>
      <w:r w:rsidR="007B4A9C">
        <w:t xml:space="preserve">N&lt;10) </w:t>
      </w:r>
      <w:r w:rsidRPr="003A5110">
        <w:t>to allow for meaningful interpretation, and did not deteriorate compared to the TPC arm.</w:t>
      </w:r>
      <w:r>
        <w:fldChar w:fldCharType="begin"/>
      </w:r>
      <w:r w:rsidR="00CA6345">
        <w:instrText xml:space="preserve"> ADDIN ZOTERO_ITEM CSL_CITATION {"citationID":"P6e4ODYw","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39694A">
        <w:t xml:space="preserve"> </w:t>
      </w:r>
    </w:p>
    <w:p w14:paraId="6AE740BD" w14:textId="41E07BF9" w:rsidR="000B148D" w:rsidRDefault="000B148D" w:rsidP="000B148D">
      <w:r w:rsidRPr="00054570">
        <w:t xml:space="preserve">In the FAS, median time to definitive deterioration (TTDD) by at least 10 points for the EQ-5D-5L VAS was </w:t>
      </w:r>
      <w:r w:rsidR="00294FDC" w:rsidRPr="00294FDC">
        <w:rPr>
          <w:color w:val="000000"/>
          <w:highlight w:val="black"/>
        </w:rPr>
        <w:t>xxxxxx</w:t>
      </w:r>
      <w:r w:rsidRPr="00054570">
        <w:t xml:space="preserve"> </w:t>
      </w:r>
      <w:r>
        <w:t>in</w:t>
      </w:r>
      <w:r w:rsidRPr="00054570">
        <w:t xml:space="preserve"> the T-DXd arm than the TPC arm (</w:t>
      </w:r>
      <w:r w:rsidR="00294FDC" w:rsidRPr="00294FDC">
        <w:rPr>
          <w:color w:val="000000"/>
          <w:highlight w:val="black"/>
        </w:rPr>
        <w:t>xxxx</w:t>
      </w:r>
      <w:r w:rsidRPr="006D77C8">
        <w:rPr>
          <w:u w:val="single"/>
        </w:rPr>
        <w:t xml:space="preserve"> </w:t>
      </w:r>
      <w:r w:rsidR="004428CC" w:rsidRPr="003C648C">
        <w:t>(95% CI:</w:t>
      </w:r>
      <w:r w:rsidR="004428CC">
        <w:rPr>
          <w:u w:val="single"/>
        </w:rPr>
        <w:t xml:space="preserve"> </w:t>
      </w:r>
      <w:r w:rsidR="00294FDC" w:rsidRPr="00294FDC">
        <w:rPr>
          <w:color w:val="000000"/>
          <w:highlight w:val="black"/>
        </w:rPr>
        <w:t>xxxxxxxxx</w:t>
      </w:r>
      <w:r w:rsidR="00DD4A8E" w:rsidRPr="003C648C">
        <w:t xml:space="preserve">) </w:t>
      </w:r>
      <w:r w:rsidRPr="00054570">
        <w:t xml:space="preserve">vs. </w:t>
      </w:r>
      <w:r w:rsidR="00294FDC" w:rsidRPr="00294FDC">
        <w:rPr>
          <w:color w:val="000000"/>
          <w:highlight w:val="black"/>
        </w:rPr>
        <w:t>xxx</w:t>
      </w:r>
      <w:r w:rsidRPr="00054570">
        <w:t xml:space="preserve"> months</w:t>
      </w:r>
      <w:r w:rsidR="00DD4A8E">
        <w:t xml:space="preserve"> (95% CI:</w:t>
      </w:r>
      <w:r w:rsidR="001C24B2">
        <w:t xml:space="preserve"> </w:t>
      </w:r>
      <w:r w:rsidR="00294FDC" w:rsidRPr="00294FDC">
        <w:rPr>
          <w:color w:val="000000"/>
          <w:highlight w:val="black"/>
        </w:rPr>
        <w:t>xxxxxxxxx</w:t>
      </w:r>
      <w:r w:rsidR="001C24B2">
        <w:t>)</w:t>
      </w:r>
      <w:r w:rsidRPr="00054570">
        <w:t xml:space="preserve">;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p=</w:t>
      </w:r>
      <w:r w:rsidR="00294FDC" w:rsidRPr="00294FDC">
        <w:rPr>
          <w:color w:val="000000"/>
          <w:highlight w:val="black"/>
        </w:rPr>
        <w:t>xxxxxx</w:t>
      </w:r>
      <w:r w:rsidRPr="00054570">
        <w:t>).</w:t>
      </w:r>
      <w:r w:rsidRPr="00054570">
        <w:fldChar w:fldCharType="begin"/>
      </w:r>
      <w:r w:rsidR="00CA6345">
        <w:instrText xml:space="preserve"> ADDIN ZOTERO_ITEM CSL_CITATION {"citationID":"oFz0xJGW","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Pr="00054570">
        <w:fldChar w:fldCharType="separate"/>
      </w:r>
      <w:r w:rsidR="00CA6345" w:rsidRPr="00CA6345">
        <w:rPr>
          <w:rFonts w:cs="Arial"/>
          <w:szCs w:val="24"/>
          <w:vertAlign w:val="superscript"/>
        </w:rPr>
        <w:t>152</w:t>
      </w:r>
      <w:r w:rsidRPr="00054570">
        <w:fldChar w:fldCharType="end"/>
      </w:r>
      <w:r w:rsidRPr="00054570">
        <w:t xml:space="preserve"> </w:t>
      </w:r>
    </w:p>
    <w:p w14:paraId="44AB72A5" w14:textId="6E8F3C11" w:rsidR="000B148D" w:rsidRPr="00054570" w:rsidRDefault="000B148D" w:rsidP="000B148D">
      <w:r>
        <w:t>Results in the HR-positive cohort were consistent with those in the FAS.</w:t>
      </w:r>
      <w:r>
        <w:fldChar w:fldCharType="begin"/>
      </w:r>
      <w:r w:rsidR="00CA6345">
        <w:instrText xml:space="preserve"> ADDIN ZOTERO_ITEM CSL_CITATION {"citationID":"aoBETz0I","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7,151</w:t>
      </w:r>
      <w:r>
        <w:fldChar w:fldCharType="end"/>
      </w:r>
    </w:p>
    <w:tbl>
      <w:tblPr>
        <w:tblStyle w:val="Figurebox"/>
        <w:tblW w:w="0" w:type="auto"/>
        <w:tblLook w:val="04A0" w:firstRow="1" w:lastRow="0" w:firstColumn="1" w:lastColumn="0" w:noHBand="0" w:noVBand="1"/>
      </w:tblPr>
      <w:tblGrid>
        <w:gridCol w:w="9016"/>
      </w:tblGrid>
      <w:tr w:rsidR="000B148D" w:rsidRPr="00054570" w14:paraId="15980848" w14:textId="77777777">
        <w:tc>
          <w:tcPr>
            <w:tcW w:w="9016" w:type="dxa"/>
            <w:tcBorders>
              <w:bottom w:val="single" w:sz="4" w:space="0" w:color="auto"/>
            </w:tcBorders>
          </w:tcPr>
          <w:p w14:paraId="0059F1A5" w14:textId="65C54974" w:rsidR="000B148D" w:rsidRPr="00054570" w:rsidRDefault="000B148D">
            <w:pPr>
              <w:pStyle w:val="Caption"/>
            </w:pPr>
            <w:bookmarkStart w:id="257" w:name="_Ref92456612"/>
            <w:bookmarkStart w:id="258" w:name="_Toc95826050"/>
            <w:bookmarkStart w:id="259" w:name="_Toc124447862"/>
            <w:bookmarkStart w:id="260" w:name="_Toc129350942"/>
            <w:r w:rsidRPr="00054570">
              <w:lastRenderedPageBreak/>
              <w:t xml:space="preserve">Figure </w:t>
            </w:r>
            <w:r>
              <w:fldChar w:fldCharType="begin"/>
            </w:r>
            <w:r>
              <w:instrText>SEQ Figure \* ARABIC</w:instrText>
            </w:r>
            <w:r>
              <w:fldChar w:fldCharType="separate"/>
            </w:r>
            <w:r w:rsidR="00145F42">
              <w:rPr>
                <w:noProof/>
              </w:rPr>
              <w:t>16</w:t>
            </w:r>
            <w:r>
              <w:fldChar w:fldCharType="end"/>
            </w:r>
            <w:bookmarkEnd w:id="257"/>
            <w:r w:rsidRPr="00054570">
              <w:t>: DESTINY-Breast04 | Kaplan-Meier plot of time to definitive deterioration of EQ-5D-5L</w:t>
            </w:r>
            <w:r>
              <w:t xml:space="preserve"> VAS</w:t>
            </w:r>
            <w:r w:rsidRPr="00054570">
              <w:t xml:space="preserve"> | FAS</w:t>
            </w:r>
            <w:bookmarkEnd w:id="258"/>
            <w:bookmarkEnd w:id="259"/>
            <w:bookmarkEnd w:id="260"/>
          </w:p>
        </w:tc>
      </w:tr>
      <w:tr w:rsidR="000B148D" w:rsidRPr="00054570" w14:paraId="1BC0BE07" w14:textId="77777777" w:rsidTr="00433B79">
        <w:tc>
          <w:tcPr>
            <w:tcW w:w="9016" w:type="dxa"/>
            <w:tcBorders>
              <w:top w:val="single" w:sz="4" w:space="0" w:color="auto"/>
              <w:left w:val="single" w:sz="4" w:space="0" w:color="auto"/>
              <w:bottom w:val="single" w:sz="4" w:space="0" w:color="auto"/>
              <w:right w:val="single" w:sz="4" w:space="0" w:color="auto"/>
            </w:tcBorders>
            <w:shd w:val="clear" w:color="auto" w:fill="auto"/>
          </w:tcPr>
          <w:p w14:paraId="048274A0" w14:textId="77777777" w:rsidR="000B148D" w:rsidRPr="00054570" w:rsidRDefault="000B148D">
            <w:pPr>
              <w:pStyle w:val="Body"/>
              <w:spacing w:after="120"/>
              <w:jc w:val="center"/>
            </w:pPr>
            <w:r w:rsidRPr="00F102AD">
              <w:rPr>
                <w:noProof/>
              </w:rPr>
              <w:drawing>
                <wp:inline distT="0" distB="0" distL="0" distR="0" wp14:anchorId="789DD239" wp14:editId="70EBFF31">
                  <wp:extent cx="5608923" cy="294957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7">
                            <a:extLst>
                              <a:ext uri="{28A0092B-C50C-407E-A947-70E740481C1C}">
                                <a14:useLocalDpi xmlns:a14="http://schemas.microsoft.com/office/drawing/2010/main" val="0"/>
                              </a:ext>
                            </a:extLst>
                          </a:blip>
                          <a:stretch>
                            <a:fillRect/>
                          </a:stretch>
                        </pic:blipFill>
                        <pic:spPr>
                          <a:xfrm>
                            <a:off x="0" y="0"/>
                            <a:ext cx="5643956" cy="2967998"/>
                          </a:xfrm>
                          <a:prstGeom prst="rect">
                            <a:avLst/>
                          </a:prstGeom>
                        </pic:spPr>
                      </pic:pic>
                    </a:graphicData>
                  </a:graphic>
                </wp:inline>
              </w:drawing>
            </w:r>
          </w:p>
        </w:tc>
      </w:tr>
      <w:tr w:rsidR="000B148D" w:rsidRPr="00054570" w14:paraId="558240DF" w14:textId="77777777">
        <w:tc>
          <w:tcPr>
            <w:tcW w:w="9016" w:type="dxa"/>
            <w:tcBorders>
              <w:top w:val="single" w:sz="4" w:space="0" w:color="auto"/>
            </w:tcBorders>
            <w:vAlign w:val="center"/>
          </w:tcPr>
          <w:p w14:paraId="4C46DC67" w14:textId="2D1F82C8" w:rsidR="000B148D" w:rsidRPr="00054570" w:rsidRDefault="000B148D">
            <w:pPr>
              <w:pStyle w:val="Footnotes"/>
            </w:pPr>
            <w:r w:rsidRPr="00054570">
              <w:t>Abbreviations: CI, confidence interval; FAS, full analysis set; HR, hazard ratio; T-DXd, trastuzumab deruxtecan; TPC, treatment of physician’s choice; VAS, visual analogue score.</w:t>
            </w:r>
            <w:r w:rsidRPr="00054570">
              <w:br/>
              <w:t xml:space="preserve">Source: </w:t>
            </w:r>
            <w:bookmarkStart w:id="261" w:name="_Hlk124423357"/>
            <w:r w:rsidRPr="00054570">
              <w:t>Daiichi Sankyo Inc., 2022 (FAS PRO tables and figures, Data on File)</w:t>
            </w:r>
            <w:bookmarkEnd w:id="261"/>
            <w:r>
              <w:fldChar w:fldCharType="begin"/>
            </w:r>
            <w:r w:rsidR="00CA6345">
              <w:instrText xml:space="preserve"> ADDIN ZOTERO_ITEM CSL_CITATION {"citationID":"p7VGp5UF","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p>
        </w:tc>
      </w:tr>
    </w:tbl>
    <w:p w14:paraId="00FF829B" w14:textId="77777777" w:rsidR="000B148D" w:rsidRPr="00AA6742" w:rsidRDefault="000B148D" w:rsidP="000B148D">
      <w:pPr>
        <w:pStyle w:val="Heading5"/>
        <w:numPr>
          <w:ilvl w:val="0"/>
          <w:numId w:val="0"/>
        </w:numPr>
      </w:pPr>
      <w:r w:rsidRPr="00AA6742">
        <w:t>Patient-reported outcome | EORTC QLQ-C30 | FAS</w:t>
      </w:r>
    </w:p>
    <w:p w14:paraId="654234BF" w14:textId="28A9E726" w:rsidR="000B148D" w:rsidRPr="00AA6742" w:rsidRDefault="000B148D" w:rsidP="003C648C">
      <w:r w:rsidRPr="00AA6742">
        <w:t xml:space="preserve">At baseline in the FAS, the median global health status </w:t>
      </w:r>
      <w:r>
        <w:t xml:space="preserve">(GHS) </w:t>
      </w:r>
      <w:r w:rsidRPr="00AA6742">
        <w:t xml:space="preserve">score was </w:t>
      </w:r>
      <w:r w:rsidR="00294FDC" w:rsidRPr="00294FDC">
        <w:rPr>
          <w:color w:val="000000"/>
          <w:highlight w:val="black"/>
        </w:rPr>
        <w:t>xxxxx</w:t>
      </w:r>
      <w:r w:rsidR="00A559A9" w:rsidRPr="003C648C">
        <w:t xml:space="preserve"> i</w:t>
      </w:r>
      <w:r w:rsidRPr="00D00FF2">
        <w:t>n</w:t>
      </w:r>
      <w:r w:rsidRPr="00AA6742">
        <w:t xml:space="preserve"> both the T</w:t>
      </w:r>
      <w:r w:rsidRPr="00AA6742">
        <w:noBreakHyphen/>
        <w:t>DXd arm and the TPC arm</w:t>
      </w:r>
      <w:r w:rsidR="0067391C">
        <w:t xml:space="preserve"> </w:t>
      </w:r>
      <w:r w:rsidR="0067391C" w:rsidRPr="003C648C">
        <w:t xml:space="preserve">(a high score for GHS represents a low </w:t>
      </w:r>
      <w:r w:rsidR="006421C0">
        <w:t>QoL</w:t>
      </w:r>
      <w:r w:rsidR="0067391C" w:rsidRPr="003C648C">
        <w:t>)</w:t>
      </w:r>
      <w:r w:rsidRPr="007A591C">
        <w:t>.</w:t>
      </w:r>
      <w:r>
        <w:fldChar w:fldCharType="begin"/>
      </w:r>
      <w:r w:rsidR="00CA6345">
        <w:instrText xml:space="preserve"> ADDIN ZOTERO_ITEM CSL_CITATION {"citationID":"r0xJpFSK","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AA6742">
        <w:t xml:space="preserve"> At end of treatment, </w:t>
      </w:r>
      <w:r w:rsidR="00294FDC" w:rsidRPr="00294FDC">
        <w:rPr>
          <w:color w:val="000000"/>
          <w:highlight w:val="black"/>
        </w:rPr>
        <w:t>xxxxxxxxxxxxxxxxxxxxxxxxxxxxxxxxxxxx</w:t>
      </w:r>
      <w:r w:rsidRPr="00AA6742">
        <w:t xml:space="preserve">(median change from baseline: </w:t>
      </w:r>
      <w:r w:rsidR="00294FDC" w:rsidRPr="00294FDC">
        <w:rPr>
          <w:color w:val="000000"/>
          <w:highlight w:val="black"/>
        </w:rPr>
        <w:t>xxxx</w:t>
      </w:r>
      <w:r>
        <w:t>).</w:t>
      </w:r>
      <w:r>
        <w:fldChar w:fldCharType="begin"/>
      </w:r>
      <w:r w:rsidR="00CA6345">
        <w:instrText xml:space="preserve"> ADDIN ZOTERO_ITEM CSL_CITATION {"citationID":"M6nNUPTz","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AA6742">
        <w:t xml:space="preserve"> </w:t>
      </w:r>
      <w:r w:rsidR="00294FDC" w:rsidRPr="00294FDC">
        <w:rPr>
          <w:color w:val="000000"/>
          <w:highlight w:val="black"/>
        </w:rPr>
        <w:t>xxxxxxxxxxxxxxxxxxxxxxxxxxxxxxxxxxxxxxxxxxxxx</w:t>
      </w:r>
      <w:r>
        <w:t xml:space="preserve">, </w:t>
      </w:r>
      <w:r w:rsidRPr="00AA6742">
        <w:t xml:space="preserve">the median change from baseline to end of treatment was </w:t>
      </w:r>
      <w:r w:rsidR="00294FDC" w:rsidRPr="00294FDC">
        <w:rPr>
          <w:color w:val="000000"/>
          <w:highlight w:val="black"/>
        </w:rPr>
        <w:t>xxxx</w:t>
      </w:r>
      <w:r w:rsidRPr="00AA6742">
        <w:t xml:space="preserve"> in both arms. The exception was for </w:t>
      </w:r>
      <w:r w:rsidR="00294FDC" w:rsidRPr="00294FDC">
        <w:rPr>
          <w:color w:val="000000"/>
          <w:highlight w:val="black"/>
        </w:rPr>
        <w:t>xxxxxxxxxxxxxxxxxxxx</w:t>
      </w:r>
      <w:r w:rsidRPr="00AA6742">
        <w:t xml:space="preserve"> for TPC, where </w:t>
      </w:r>
      <w:r>
        <w:t xml:space="preserve">QoL decreased as shown by a </w:t>
      </w:r>
      <w:r w:rsidRPr="00AA6742">
        <w:t xml:space="preserve">median increase from baseline </w:t>
      </w:r>
      <w:r>
        <w:t>of</w:t>
      </w:r>
      <w:r w:rsidRPr="00AA6742">
        <w:t xml:space="preserve"> </w:t>
      </w:r>
      <w:r w:rsidR="00294FDC" w:rsidRPr="00294FDC">
        <w:rPr>
          <w:color w:val="000000"/>
          <w:highlight w:val="black"/>
        </w:rPr>
        <w:t>xxxx</w:t>
      </w:r>
      <w:r w:rsidRPr="00AA6742">
        <w:t>.</w:t>
      </w:r>
      <w:r>
        <w:fldChar w:fldCharType="begin"/>
      </w:r>
      <w:r w:rsidR="00CA6345">
        <w:instrText xml:space="preserve"> ADDIN ZOTERO_ITEM CSL_CITATION {"citationID":"Rjxavpyj","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AA6742">
        <w:t xml:space="preserve"> </w:t>
      </w:r>
      <w:r w:rsidRPr="00054570">
        <w:t xml:space="preserve">Mean change from baseline for overall </w:t>
      </w:r>
      <w:r>
        <w:t>GHS</w:t>
      </w:r>
      <w:r w:rsidRPr="00054570">
        <w:t xml:space="preserve"> remained stable (within </w:t>
      </w:r>
      <w:r w:rsidRPr="00054570">
        <w:rPr>
          <w:rFonts w:cs="Arial"/>
        </w:rPr>
        <w:t>±</w:t>
      </w:r>
      <w:r w:rsidRPr="00054570">
        <w:t xml:space="preserve">10 points) over the course of treatment with T-DXd up to </w:t>
      </w:r>
      <w:r w:rsidR="00294FDC" w:rsidRPr="00294FDC">
        <w:rPr>
          <w:color w:val="000000"/>
          <w:highlight w:val="black"/>
        </w:rPr>
        <w:t>xxxxxxxxx</w:t>
      </w:r>
      <w:r w:rsidRPr="00054570">
        <w:t xml:space="preserve"> and with TPC up to </w:t>
      </w:r>
      <w:r w:rsidR="00294FDC" w:rsidRPr="00294FDC">
        <w:rPr>
          <w:color w:val="000000"/>
          <w:highlight w:val="black"/>
        </w:rPr>
        <w:t>xxxxxxxxx</w:t>
      </w:r>
      <w:r>
        <w:t xml:space="preserve">, </w:t>
      </w:r>
      <w:r w:rsidRPr="00314A60">
        <w:t>after</w:t>
      </w:r>
      <w:r>
        <w:t xml:space="preserve"> </w:t>
      </w:r>
      <w:r w:rsidRPr="00314A60">
        <w:t>which the number of subjects became too small to allow for meaningful interpretation</w:t>
      </w:r>
      <w:r>
        <w:t>.</w:t>
      </w:r>
      <w:r>
        <w:fldChar w:fldCharType="begin"/>
      </w:r>
      <w:r w:rsidR="00CA6345">
        <w:instrText xml:space="preserve"> ADDIN ZOTERO_ITEM CSL_CITATION {"citationID":"6hnKUNLh","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t xml:space="preserve"> </w:t>
      </w:r>
    </w:p>
    <w:p w14:paraId="37EE6552" w14:textId="7115C8AC" w:rsidR="000B148D" w:rsidRPr="00054570" w:rsidRDefault="000B148D" w:rsidP="000B148D">
      <w:pPr>
        <w:pStyle w:val="Body"/>
      </w:pPr>
      <w:r w:rsidRPr="00054570">
        <w:t>In the FAS, median TTDD by at least 10 points for the EORTC QLQ-30</w:t>
      </w:r>
      <w:r>
        <w:t xml:space="preserve"> GHS</w:t>
      </w:r>
      <w:r w:rsidRPr="00054570">
        <w:t xml:space="preserve"> </w:t>
      </w:r>
      <w:r w:rsidR="00A559A9">
        <w:t>was</w:t>
      </w:r>
      <w:r w:rsidR="00BD4583">
        <w:t xml:space="preserve"> </w:t>
      </w:r>
      <w:r w:rsidR="00294FDC" w:rsidRPr="00294FDC">
        <w:rPr>
          <w:color w:val="000000"/>
          <w:highlight w:val="black"/>
        </w:rPr>
        <w:t>xxxxxx</w:t>
      </w:r>
      <w:r w:rsidRPr="00054570">
        <w:t xml:space="preserve"> for the T-DXd arm than the TPC arm (</w:t>
      </w:r>
      <w:r w:rsidR="00294FDC" w:rsidRPr="00294FDC">
        <w:rPr>
          <w:color w:val="000000"/>
          <w:highlight w:val="black"/>
        </w:rPr>
        <w:t>xxxx</w:t>
      </w:r>
      <w:r w:rsidRPr="00054570">
        <w:t xml:space="preserve"> </w:t>
      </w:r>
      <w:r w:rsidR="00115746">
        <w:t>[</w:t>
      </w:r>
      <w:r w:rsidR="00CD3CC2">
        <w:t xml:space="preserve">95% CI: </w:t>
      </w:r>
      <w:r w:rsidR="00294FDC" w:rsidRPr="00294FDC">
        <w:rPr>
          <w:color w:val="000000"/>
          <w:highlight w:val="black"/>
        </w:rPr>
        <w:t>xxxxxxxxx</w:t>
      </w:r>
      <w:r w:rsidR="003B6FAE">
        <w:t>]</w:t>
      </w:r>
      <w:r w:rsidR="00805075">
        <w:t xml:space="preserve"> </w:t>
      </w:r>
      <w:r w:rsidRPr="00054570">
        <w:t xml:space="preserve">vs. </w:t>
      </w:r>
      <w:r w:rsidR="00294FDC" w:rsidRPr="00294FDC">
        <w:rPr>
          <w:color w:val="000000"/>
          <w:highlight w:val="black"/>
        </w:rPr>
        <w:t>xxx</w:t>
      </w:r>
      <w:r w:rsidRPr="00E16168">
        <w:t xml:space="preserve"> </w:t>
      </w:r>
      <w:r w:rsidRPr="00054570">
        <w:t>months</w:t>
      </w:r>
      <w:r w:rsidR="00805075">
        <w:t xml:space="preserve"> </w:t>
      </w:r>
      <w:r w:rsidR="003B6FAE">
        <w:t>[</w:t>
      </w:r>
      <w:r w:rsidR="00805075">
        <w:t xml:space="preserve">95% CI: </w:t>
      </w:r>
      <w:r w:rsidR="00294FDC" w:rsidRPr="00294FDC">
        <w:rPr>
          <w:color w:val="000000"/>
          <w:highlight w:val="black"/>
        </w:rPr>
        <w:t>xxxxxxxx</w:t>
      </w:r>
      <w:r w:rsidR="003B6FAE">
        <w:t>]</w:t>
      </w:r>
      <w:r w:rsidRPr="00054570">
        <w:t xml:space="preserve">;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p=</w:t>
      </w:r>
      <w:r w:rsidR="00294FDC" w:rsidRPr="00294FDC">
        <w:rPr>
          <w:color w:val="000000"/>
          <w:highlight w:val="black"/>
        </w:rPr>
        <w:t>xxxxxx</w:t>
      </w:r>
      <w:r w:rsidRPr="00054570">
        <w:t>).</w:t>
      </w:r>
      <w:r>
        <w:fldChar w:fldCharType="begin"/>
      </w:r>
      <w:r w:rsidR="00CA6345">
        <w:instrText xml:space="preserve"> ADDIN ZOTERO_ITEM CSL_CITATION {"citationID":"9fCpwP8U","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t xml:space="preserve"> </w:t>
      </w:r>
      <w:r w:rsidRPr="00054570">
        <w:t xml:space="preserve">The HR was </w:t>
      </w:r>
      <w:r w:rsidR="00294FDC" w:rsidRPr="00294FDC">
        <w:rPr>
          <w:color w:val="000000"/>
          <w:highlight w:val="black"/>
        </w:rPr>
        <w:t>xxxxxxxxxxxxxxx</w:t>
      </w:r>
      <w:r w:rsidR="00433B79">
        <w:rPr>
          <w:color w:val="000000"/>
          <w:highlight w:val="black"/>
        </w:rPr>
        <w:t xml:space="preserve"> </w:t>
      </w:r>
      <w:r w:rsidR="00294FDC" w:rsidRPr="00294FDC">
        <w:rPr>
          <w:color w:val="000000"/>
          <w:highlight w:val="black"/>
        </w:rPr>
        <w:t>xxxxxxxxxxxxxxxxxxxxxx</w:t>
      </w:r>
      <w:r w:rsidRPr="00054570">
        <w:t xml:space="preserve"> of T</w:t>
      </w:r>
      <w:r w:rsidRPr="00054570">
        <w:noBreakHyphen/>
        <w:t xml:space="preserve">DXd vs. TPC for nearly </w:t>
      </w:r>
      <w:r w:rsidR="00294FDC" w:rsidRPr="00294FDC">
        <w:rPr>
          <w:color w:val="000000"/>
          <w:highlight w:val="black"/>
        </w:rPr>
        <w:t>xxxxxxxxxxxxxxxxxxxxxxxxxxx</w:t>
      </w:r>
      <w:r w:rsidRPr="00054570">
        <w:t xml:space="preserve">, including </w:t>
      </w:r>
      <w:r w:rsidR="00294FDC" w:rsidRPr="00294FDC">
        <w:rPr>
          <w:color w:val="000000"/>
          <w:highlight w:val="black"/>
        </w:rPr>
        <w:t>xxxxxxxxxxxxxxxxxxxxx</w:t>
      </w:r>
      <w:r w:rsidRPr="00054570">
        <w:t xml:space="preserve"> (</w:t>
      </w:r>
      <w:r w:rsidR="00294FDC" w:rsidRPr="00294FDC">
        <w:rPr>
          <w:color w:val="000000"/>
          <w:highlight w:val="black"/>
        </w:rPr>
        <w:t>xxxx</w:t>
      </w:r>
      <w:r w:rsidRPr="00054570">
        <w:t xml:space="preserve"> and </w:t>
      </w:r>
      <w:r w:rsidR="00294FDC" w:rsidRPr="00294FDC">
        <w:rPr>
          <w:color w:val="000000"/>
          <w:highlight w:val="black"/>
        </w:rPr>
        <w:t>xxxx</w:t>
      </w:r>
      <w:r w:rsidRPr="00054570">
        <w:t xml:space="preserve"> months;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xml:space="preserve">), </w:t>
      </w:r>
      <w:r w:rsidR="00294FDC" w:rsidRPr="00294FDC">
        <w:rPr>
          <w:color w:val="000000"/>
          <w:highlight w:val="black"/>
        </w:rPr>
        <w:t>xxxxxxxxxxxxxxxxxxxxx</w:t>
      </w:r>
      <w:r w:rsidRPr="00B46526">
        <w:rPr>
          <w:u w:val="single"/>
        </w:rPr>
        <w:t xml:space="preserve"> </w:t>
      </w:r>
      <w:r>
        <w:t>(</w:t>
      </w:r>
      <w:r w:rsidR="00294FDC" w:rsidRPr="00294FDC">
        <w:rPr>
          <w:color w:val="000000"/>
          <w:highlight w:val="black"/>
        </w:rPr>
        <w:t>xxxx</w:t>
      </w:r>
      <w:r>
        <w:t xml:space="preserve"> and </w:t>
      </w:r>
      <w:r w:rsidR="00294FDC" w:rsidRPr="00294FDC">
        <w:rPr>
          <w:color w:val="000000"/>
          <w:highlight w:val="black"/>
        </w:rPr>
        <w:t>xxx</w:t>
      </w:r>
      <w:r>
        <w:t xml:space="preserve"> months; HR: </w:t>
      </w:r>
      <w:r w:rsidR="00294FDC" w:rsidRPr="00294FDC">
        <w:rPr>
          <w:color w:val="000000"/>
          <w:highlight w:val="black"/>
        </w:rPr>
        <w:t>xxxx</w:t>
      </w:r>
      <w:r>
        <w:t xml:space="preserve">; 95% CI: </w:t>
      </w:r>
      <w:r w:rsidR="00294FDC" w:rsidRPr="00294FDC">
        <w:rPr>
          <w:color w:val="000000"/>
          <w:highlight w:val="black"/>
        </w:rPr>
        <w:t>xxxxxxxxxx</w:t>
      </w:r>
      <w:r>
        <w:t xml:space="preserve">), </w:t>
      </w:r>
      <w:r w:rsidR="00294FDC" w:rsidRPr="00294FDC">
        <w:rPr>
          <w:color w:val="000000"/>
          <w:highlight w:val="black"/>
        </w:rPr>
        <w:t>xxxxx</w:t>
      </w:r>
      <w:r w:rsidR="00433B79">
        <w:rPr>
          <w:color w:val="000000"/>
          <w:highlight w:val="black"/>
        </w:rPr>
        <w:t xml:space="preserve"> </w:t>
      </w:r>
      <w:r w:rsidR="00294FDC" w:rsidRPr="00294FDC">
        <w:rPr>
          <w:color w:val="000000"/>
          <w:highlight w:val="black"/>
        </w:rPr>
        <w:t>xxx</w:t>
      </w:r>
      <w:r w:rsidR="00433B79">
        <w:rPr>
          <w:color w:val="000000"/>
          <w:highlight w:val="black"/>
        </w:rPr>
        <w:t xml:space="preserve"> </w:t>
      </w:r>
      <w:r w:rsidR="00294FDC" w:rsidRPr="00294FDC">
        <w:rPr>
          <w:color w:val="000000"/>
          <w:highlight w:val="black"/>
        </w:rPr>
        <w:t>xxx</w:t>
      </w:r>
      <w:r w:rsidR="00433B79">
        <w:rPr>
          <w:color w:val="000000"/>
          <w:highlight w:val="black"/>
        </w:rPr>
        <w:t xml:space="preserve"> </w:t>
      </w:r>
      <w:r w:rsidR="00294FDC" w:rsidRPr="00294FDC">
        <w:rPr>
          <w:color w:val="000000"/>
          <w:highlight w:val="black"/>
        </w:rPr>
        <w:t>xxxxxxx</w:t>
      </w:r>
      <w:r w:rsidRPr="00054570">
        <w:t xml:space="preserve"> (</w:t>
      </w:r>
      <w:r w:rsidR="00294FDC" w:rsidRPr="00294FDC">
        <w:rPr>
          <w:color w:val="000000"/>
          <w:highlight w:val="black"/>
        </w:rPr>
        <w:t>xxxx</w:t>
      </w:r>
      <w:r w:rsidRPr="00054570">
        <w:t xml:space="preserve"> and </w:t>
      </w:r>
      <w:r w:rsidR="00294FDC" w:rsidRPr="00294FDC">
        <w:rPr>
          <w:color w:val="000000"/>
          <w:highlight w:val="black"/>
        </w:rPr>
        <w:t>xxx</w:t>
      </w:r>
      <w:r w:rsidRPr="00054570">
        <w:t xml:space="preserve"> months;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xml:space="preserve">), </w:t>
      </w:r>
      <w:r w:rsidR="00294FDC" w:rsidRPr="00294FDC">
        <w:rPr>
          <w:color w:val="000000"/>
          <w:highlight w:val="black"/>
        </w:rPr>
        <w:t>xxxxxxxxxxxxxxx</w:t>
      </w:r>
      <w:r w:rsidRPr="00054570">
        <w:t xml:space="preserve"> (</w:t>
      </w:r>
      <w:r w:rsidR="00294FDC" w:rsidRPr="00294FDC">
        <w:rPr>
          <w:color w:val="000000"/>
          <w:highlight w:val="black"/>
        </w:rPr>
        <w:t>xxxx</w:t>
      </w:r>
      <w:r w:rsidRPr="00054570">
        <w:t xml:space="preserve"> and </w:t>
      </w:r>
      <w:r w:rsidR="00294FDC" w:rsidRPr="00294FDC">
        <w:rPr>
          <w:color w:val="000000"/>
          <w:highlight w:val="black"/>
        </w:rPr>
        <w:t>xxx</w:t>
      </w:r>
      <w:r w:rsidRPr="00054570">
        <w:t xml:space="preserve"> months;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xml:space="preserve">), </w:t>
      </w:r>
      <w:r w:rsidR="00294FDC" w:rsidRPr="00294FDC">
        <w:rPr>
          <w:color w:val="000000"/>
          <w:highlight w:val="black"/>
        </w:rPr>
        <w:t>xxxxxxxxxxxxx</w:t>
      </w:r>
      <w:r w:rsidRPr="00054570">
        <w:t xml:space="preserve"> (</w:t>
      </w:r>
      <w:r w:rsidR="00294FDC" w:rsidRPr="00294FDC">
        <w:rPr>
          <w:color w:val="000000"/>
          <w:highlight w:val="black"/>
        </w:rPr>
        <w:t>xxxx</w:t>
      </w:r>
      <w:r w:rsidRPr="00054570">
        <w:t xml:space="preserve"> and </w:t>
      </w:r>
      <w:r w:rsidR="00294FDC" w:rsidRPr="00294FDC">
        <w:rPr>
          <w:color w:val="000000"/>
          <w:highlight w:val="black"/>
        </w:rPr>
        <w:t>xxx</w:t>
      </w:r>
      <w:r w:rsidRPr="00054570">
        <w:t xml:space="preserve"> months; HR: </w:t>
      </w:r>
      <w:r w:rsidR="00294FDC" w:rsidRPr="00294FDC">
        <w:rPr>
          <w:color w:val="000000"/>
          <w:highlight w:val="black"/>
        </w:rPr>
        <w:t>xxxx</w:t>
      </w:r>
      <w:r w:rsidRPr="00054570">
        <w:t xml:space="preserve">; 95% CI: </w:t>
      </w:r>
      <w:r w:rsidR="00433B79" w:rsidRPr="00433B79">
        <w:rPr>
          <w:highlight w:val="black"/>
          <w:u w:val="single"/>
        </w:rPr>
        <w:t>XXXXX</w:t>
      </w:r>
      <w:r w:rsidRPr="00054570">
        <w:t>)</w:t>
      </w:r>
      <w:r>
        <w:t xml:space="preserve">, and </w:t>
      </w:r>
      <w:r w:rsidR="00294FDC" w:rsidRPr="00294FDC">
        <w:rPr>
          <w:color w:val="000000"/>
          <w:highlight w:val="black"/>
        </w:rPr>
        <w:t>xxxxxxx</w:t>
      </w:r>
      <w:r>
        <w:t xml:space="preserve"> (</w:t>
      </w:r>
      <w:r w:rsidR="00294FDC" w:rsidRPr="00294FDC">
        <w:rPr>
          <w:color w:val="000000"/>
          <w:highlight w:val="black"/>
        </w:rPr>
        <w:t>xxxx</w:t>
      </w:r>
      <w:r>
        <w:t xml:space="preserve"> and </w:t>
      </w:r>
      <w:r w:rsidR="00294FDC" w:rsidRPr="00294FDC">
        <w:rPr>
          <w:color w:val="000000"/>
          <w:highlight w:val="black"/>
        </w:rPr>
        <w:t>xxx</w:t>
      </w:r>
      <w:r>
        <w:t xml:space="preserve"> months; HR: </w:t>
      </w:r>
      <w:r w:rsidR="00294FDC" w:rsidRPr="00294FDC">
        <w:rPr>
          <w:color w:val="000000"/>
          <w:highlight w:val="black"/>
        </w:rPr>
        <w:t>xxxx</w:t>
      </w:r>
      <w:r>
        <w:t xml:space="preserve">; 95% CI: </w:t>
      </w:r>
      <w:r w:rsidR="00294FDC" w:rsidRPr="00294FDC">
        <w:rPr>
          <w:color w:val="000000"/>
          <w:highlight w:val="black"/>
        </w:rPr>
        <w:t>xxxxxx</w:t>
      </w:r>
      <w:r>
        <w:t>).</w:t>
      </w:r>
      <w:r>
        <w:fldChar w:fldCharType="begin"/>
      </w:r>
      <w:r w:rsidR="00CA6345">
        <w:instrText xml:space="preserve"> ADDIN ZOTERO_ITEM CSL_CITATION {"citationID":"HfXhTaO1","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t xml:space="preserve"> </w:t>
      </w:r>
      <w:hyperlink w:anchor="_ENREF_105" w:tooltip="Daiichi Sankyo Inc, 2021 #86" w:history="1">
        <w:r w:rsidRPr="00054570">
          <w:fldChar w:fldCharType="begin"/>
        </w:r>
        <w:r w:rsidRPr="00054570">
          <w:instrText xml:space="preserve"> ADDIN EN.CITE &lt;EndNote&gt;&lt;Cite&gt;&lt;Author&gt;Daiichi Sankyo Inc&lt;/Author&gt;&lt;Year&gt;2021&lt;/Year&gt;&lt;RecNum&gt;86&lt;/RecNum&gt;&lt;DisplayText&gt;&lt;style face="superscript"&gt;105&lt;/style&gt;&lt;/DisplayText&gt;&lt;record&gt;&lt;rec-number&gt;86&lt;/rec-number&gt;&lt;foreign-keys&gt;&lt;key app="EN" db-id="zsraxr2sldvt0herzw7x5028s0efeazsx9r0" timestamp="1637662814"&gt;86&lt;/key&gt;&lt;/foreign-keys&gt;&lt;ref-type name="Journal Article"&gt;17&lt;/ref-type&gt;&lt;contributors&gt;&lt;authors&gt;&lt;author&gt;Daiichi Sankyo Inc,&lt;/author&gt;&lt;/authors&gt;&lt;/contributors&gt;&lt;titles&gt;&lt;title&gt;A Phase 3, Multicenter, Randomized, Open-label, Active-controlled Study of Trastuzumab Deruxtecan (DS-8201a), an Anti-HER2-antibody Drug Conjugate, versus Trastuzumab Emtansine (T-DM1) for HER2-positive, Unresectable and/or Metastatic Breast Cancer Subjects Previously Treated with Trastuzumab and Taxane (DESTINY-Breast03)&lt;/title&gt;&lt;secondary-title&gt;Clinical study report version 1.0 for data cut-off May 2021&lt;/secondary-title&gt;&lt;/titles&gt;&lt;periodical&gt;&lt;full-title&gt;Clinical study report version 1.0 for data cut-off May 2021&lt;/full-title&gt;&lt;/periodical&gt;&lt;dates&gt;&lt;year&gt;2021&lt;/year&gt;&lt;/dates&gt;&lt;urls&gt;&lt;/urls&gt;&lt;/record&gt;&lt;/Cite&gt;&lt;/EndNote&gt;</w:instrText>
        </w:r>
        <w:r w:rsidRPr="00054570">
          <w:fldChar w:fldCharType="separate"/>
        </w:r>
        <w:r w:rsidRPr="00054570">
          <w:fldChar w:fldCharType="end"/>
        </w:r>
      </w:hyperlink>
      <w:r>
        <w:t xml:space="preserve">The exception was for </w:t>
      </w:r>
      <w:r w:rsidR="00294FDC" w:rsidRPr="00294FDC">
        <w:rPr>
          <w:color w:val="000000"/>
          <w:highlight w:val="black"/>
        </w:rPr>
        <w:t>xxxxxxxxxxxxxxxxxxx</w:t>
      </w:r>
      <w:r>
        <w:t xml:space="preserve">, where the HR was </w:t>
      </w:r>
      <w:r w:rsidR="00294FDC" w:rsidRPr="00294FDC">
        <w:rPr>
          <w:color w:val="000000"/>
          <w:highlight w:val="black"/>
        </w:rPr>
        <w:t>x</w:t>
      </w:r>
      <w:r w:rsidR="00433B79">
        <w:rPr>
          <w:color w:val="000000"/>
          <w:highlight w:val="black"/>
        </w:rPr>
        <w:t xml:space="preserve"> </w:t>
      </w:r>
      <w:r w:rsidR="00294FDC" w:rsidRPr="00294FDC">
        <w:rPr>
          <w:color w:val="000000"/>
          <w:highlight w:val="black"/>
        </w:rPr>
        <w:t>xxxxxxxxxxxxxxx</w:t>
      </w:r>
      <w:r>
        <w:t xml:space="preserve"> of TPC vs. T-DXd (</w:t>
      </w:r>
      <w:r w:rsidR="00294FDC" w:rsidRPr="00294FDC">
        <w:rPr>
          <w:color w:val="000000"/>
          <w:highlight w:val="black"/>
        </w:rPr>
        <w:t>xxx</w:t>
      </w:r>
      <w:r>
        <w:t xml:space="preserve"> and </w:t>
      </w:r>
      <w:r w:rsidR="00294FDC" w:rsidRPr="00294FDC">
        <w:rPr>
          <w:color w:val="000000"/>
          <w:highlight w:val="black"/>
        </w:rPr>
        <w:t>xxx</w:t>
      </w:r>
      <w:r>
        <w:t xml:space="preserve"> months; HR: </w:t>
      </w:r>
      <w:r w:rsidR="00294FDC" w:rsidRPr="00294FDC">
        <w:rPr>
          <w:color w:val="000000"/>
          <w:highlight w:val="black"/>
        </w:rPr>
        <w:t>xxxx</w:t>
      </w:r>
      <w:r>
        <w:t xml:space="preserve">; 95% CI: </w:t>
      </w:r>
      <w:r w:rsidR="00294FDC" w:rsidRPr="00294FDC">
        <w:rPr>
          <w:color w:val="000000"/>
          <w:highlight w:val="black"/>
        </w:rPr>
        <w:t>xxxxxxxxxx</w:t>
      </w:r>
      <w:r>
        <w:t>).</w:t>
      </w:r>
      <w:r>
        <w:fldChar w:fldCharType="begin"/>
      </w:r>
      <w:r w:rsidR="00CA6345">
        <w:instrText xml:space="preserve"> ADDIN ZOTERO_ITEM CSL_CITATION {"citationID":"6xsnxxZU","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054570">
        <w:t xml:space="preserve"> </w:t>
      </w:r>
    </w:p>
    <w:p w14:paraId="4FB1C93D" w14:textId="2F6ED94A" w:rsidR="000B148D" w:rsidRPr="00054570" w:rsidRDefault="000B148D" w:rsidP="000B148D">
      <w:pPr>
        <w:pStyle w:val="Body"/>
      </w:pPr>
      <w:r>
        <w:t>Results in the HR-positive cohort were consistent with those in the FAS (</w:t>
      </w:r>
      <w:r w:rsidRPr="00A73583">
        <w:rPr>
          <w:b/>
          <w:bCs/>
        </w:rPr>
        <w:fldChar w:fldCharType="begin"/>
      </w:r>
      <w:r w:rsidRPr="00A73583">
        <w:rPr>
          <w:b/>
          <w:bCs/>
        </w:rPr>
        <w:instrText xml:space="preserve"> REF _Ref124278895 \h </w:instrText>
      </w:r>
      <w:r>
        <w:rPr>
          <w:b/>
          <w:bCs/>
        </w:rPr>
        <w:instrText xml:space="preserve"> \* MERGEFORMAT </w:instrText>
      </w:r>
      <w:r w:rsidRPr="00A73583">
        <w:rPr>
          <w:b/>
          <w:bCs/>
        </w:rPr>
      </w:r>
      <w:r w:rsidRPr="00A73583">
        <w:rPr>
          <w:b/>
          <w:bCs/>
        </w:rPr>
        <w:fldChar w:fldCharType="separate"/>
      </w:r>
      <w:r w:rsidR="00145F42" w:rsidRPr="00145F42">
        <w:rPr>
          <w:b/>
          <w:bCs/>
        </w:rPr>
        <w:t xml:space="preserve">Figure </w:t>
      </w:r>
      <w:r w:rsidR="00145F42" w:rsidRPr="00145F42">
        <w:rPr>
          <w:b/>
          <w:bCs/>
          <w:noProof/>
        </w:rPr>
        <w:t>18</w:t>
      </w:r>
      <w:r w:rsidRPr="00A73583">
        <w:rPr>
          <w:b/>
          <w:bCs/>
        </w:rPr>
        <w:fldChar w:fldCharType="end"/>
      </w:r>
      <w:r>
        <w:t xml:space="preserve"> and </w:t>
      </w:r>
      <w:r w:rsidRPr="00A73583">
        <w:rPr>
          <w:b/>
          <w:bCs/>
        </w:rPr>
        <w:fldChar w:fldCharType="begin"/>
      </w:r>
      <w:r w:rsidRPr="00A73583">
        <w:rPr>
          <w:b/>
          <w:bCs/>
        </w:rPr>
        <w:instrText xml:space="preserve"> REF _Ref124279298 \h </w:instrText>
      </w:r>
      <w:r>
        <w:rPr>
          <w:b/>
          <w:bCs/>
        </w:rPr>
        <w:instrText xml:space="preserve"> \* MERGEFORMAT </w:instrText>
      </w:r>
      <w:r w:rsidRPr="00A73583">
        <w:rPr>
          <w:b/>
          <w:bCs/>
        </w:rPr>
      </w:r>
      <w:r w:rsidRPr="00A73583">
        <w:rPr>
          <w:b/>
          <w:bCs/>
        </w:rPr>
        <w:fldChar w:fldCharType="separate"/>
      </w:r>
      <w:r w:rsidR="00145F42" w:rsidRPr="00145F42">
        <w:rPr>
          <w:b/>
          <w:bCs/>
        </w:rPr>
        <w:t xml:space="preserve">Figure </w:t>
      </w:r>
      <w:r w:rsidR="00145F42" w:rsidRPr="00145F42">
        <w:rPr>
          <w:b/>
          <w:bCs/>
          <w:noProof/>
        </w:rPr>
        <w:t>19</w:t>
      </w:r>
      <w:r w:rsidRPr="00A73583">
        <w:rPr>
          <w:b/>
          <w:bCs/>
        </w:rPr>
        <w:fldChar w:fldCharType="end"/>
      </w:r>
      <w:r>
        <w:t>).</w:t>
      </w:r>
      <w:r>
        <w:fldChar w:fldCharType="begin"/>
      </w:r>
      <w:r w:rsidR="00CA6345">
        <w:instrText xml:space="preserve"> ADDIN ZOTERO_ITEM CSL_CITATION {"citationID":"JdiA3IQq","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7,151</w:t>
      </w:r>
      <w:r>
        <w:fldChar w:fldCharType="end"/>
      </w:r>
    </w:p>
    <w:p w14:paraId="728209D1" w14:textId="244F394E" w:rsidR="000B148D" w:rsidRPr="00054570" w:rsidRDefault="000B148D" w:rsidP="000B148D">
      <w:pPr>
        <w:pStyle w:val="Caption"/>
      </w:pPr>
      <w:bookmarkStart w:id="262" w:name="_Toc124447863"/>
      <w:bookmarkStart w:id="263" w:name="_Toc129350943"/>
      <w:r w:rsidRPr="00054570">
        <w:lastRenderedPageBreak/>
        <w:t xml:space="preserve">Figure </w:t>
      </w:r>
      <w:fldSimple w:instr=" SEQ Figure \* ARABIC ">
        <w:r w:rsidR="00145F42">
          <w:rPr>
            <w:noProof/>
          </w:rPr>
          <w:t>17</w:t>
        </w:r>
      </w:fldSimple>
      <w:r w:rsidRPr="00054570">
        <w:t>: DESTINY-Breast04 | Kaplan-Meier plot of time to definitive deterioration of EORTC QLQ-30</w:t>
      </w:r>
      <w:r w:rsidR="00D646F1">
        <w:t xml:space="preserve"> GHS</w:t>
      </w:r>
      <w:r w:rsidRPr="00054570">
        <w:t xml:space="preserve"> | FAS</w:t>
      </w:r>
      <w:bookmarkEnd w:id="262"/>
      <w:bookmarkEnd w:id="263"/>
    </w:p>
    <w:tbl>
      <w:tblPr>
        <w:tblStyle w:val="TableGrid"/>
        <w:tblW w:w="0" w:type="auto"/>
        <w:tblLook w:val="04A0" w:firstRow="1" w:lastRow="0" w:firstColumn="1" w:lastColumn="0" w:noHBand="0" w:noVBand="1"/>
      </w:tblPr>
      <w:tblGrid>
        <w:gridCol w:w="9016"/>
      </w:tblGrid>
      <w:tr w:rsidR="000B148D" w:rsidRPr="00054570" w14:paraId="2A278C00" w14:textId="77777777" w:rsidTr="00433B79">
        <w:tc>
          <w:tcPr>
            <w:tcW w:w="9016" w:type="dxa"/>
            <w:shd w:val="clear" w:color="auto" w:fill="auto"/>
          </w:tcPr>
          <w:p w14:paraId="01BF7CE8" w14:textId="77777777" w:rsidR="000B148D" w:rsidRPr="00054570" w:rsidRDefault="000B148D">
            <w:pPr>
              <w:jc w:val="center"/>
            </w:pPr>
            <w:r w:rsidRPr="00301C35">
              <w:rPr>
                <w:noProof/>
              </w:rPr>
              <w:drawing>
                <wp:inline distT="0" distB="0" distL="0" distR="0" wp14:anchorId="0AC05CFA" wp14:editId="26FCF9D6">
                  <wp:extent cx="5591175" cy="297379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5603754" cy="2980480"/>
                          </a:xfrm>
                          <a:prstGeom prst="rect">
                            <a:avLst/>
                          </a:prstGeom>
                        </pic:spPr>
                      </pic:pic>
                    </a:graphicData>
                  </a:graphic>
                </wp:inline>
              </w:drawing>
            </w:r>
          </w:p>
        </w:tc>
      </w:tr>
    </w:tbl>
    <w:p w14:paraId="4A32ACED" w14:textId="36A05BE3" w:rsidR="000B148D" w:rsidRPr="00054570" w:rsidRDefault="000B148D" w:rsidP="000B148D">
      <w:pPr>
        <w:pStyle w:val="Footnotes"/>
      </w:pPr>
      <w:r w:rsidRPr="00054570">
        <w:rPr>
          <w:rStyle w:val="FootnotesChar"/>
        </w:rPr>
        <w:t xml:space="preserve">Abbreviations: CI, confidence interval; FAS, full analysis set; </w:t>
      </w:r>
      <w:r w:rsidR="00592E78">
        <w:rPr>
          <w:rStyle w:val="FootnotesChar"/>
        </w:rPr>
        <w:t xml:space="preserve">GHS, global health status; </w:t>
      </w:r>
      <w:r w:rsidRPr="00054570">
        <w:rPr>
          <w:rStyle w:val="FootnotesChar"/>
        </w:rPr>
        <w:t>HR, hazard ratio; T-DXd, trastuzumab deruxtecan; TPC, treatment of physician’s choice</w:t>
      </w:r>
      <w:r w:rsidR="00D646F1">
        <w:rPr>
          <w:rStyle w:val="FootnotesChar"/>
        </w:rPr>
        <w:t>.</w:t>
      </w:r>
      <w:r w:rsidRPr="00054570">
        <w:br/>
        <w:t>Source: Daiichi Sankyo Inc., 2022 (FAS PRO tables and figures, Data on File)</w:t>
      </w:r>
      <w:r>
        <w:fldChar w:fldCharType="begin"/>
      </w:r>
      <w:r w:rsidR="00CA6345">
        <w:instrText xml:space="preserve"> ADDIN ZOTERO_ITEM CSL_CITATION {"citationID":"YiixfO3O","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p>
    <w:p w14:paraId="1520D12C" w14:textId="0D1EE939" w:rsidR="000B148D" w:rsidRPr="00054570" w:rsidRDefault="000B148D" w:rsidP="000B148D">
      <w:pPr>
        <w:pStyle w:val="Caption"/>
      </w:pPr>
      <w:bookmarkStart w:id="264" w:name="_Ref124278895"/>
      <w:bookmarkStart w:id="265" w:name="_Ref124278892"/>
      <w:bookmarkStart w:id="266" w:name="_Toc124447864"/>
      <w:bookmarkStart w:id="267" w:name="_Toc129350944"/>
      <w:r w:rsidRPr="00054570">
        <w:t xml:space="preserve">Figure </w:t>
      </w:r>
      <w:fldSimple w:instr=" SEQ Figure \* ARABIC ">
        <w:r w:rsidR="00145F42">
          <w:rPr>
            <w:noProof/>
          </w:rPr>
          <w:t>18</w:t>
        </w:r>
      </w:fldSimple>
      <w:bookmarkEnd w:id="264"/>
      <w:r w:rsidRPr="00054570">
        <w:t>: DESTINY-Breast04 | Kaplan-Meier plot of time to definitive deterioration of the EORTC QLQ-C30 | HR-positive cohort</w:t>
      </w:r>
      <w:bookmarkEnd w:id="265"/>
      <w:bookmarkEnd w:id="266"/>
      <w:bookmarkEnd w:id="26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B148D" w:rsidRPr="00054570" w14:paraId="1167751B" w14:textId="77777777">
        <w:tc>
          <w:tcPr>
            <w:tcW w:w="9026" w:type="dxa"/>
            <w:tcBorders>
              <w:top w:val="single" w:sz="4" w:space="0" w:color="auto"/>
              <w:left w:val="single" w:sz="4" w:space="0" w:color="auto"/>
              <w:bottom w:val="single" w:sz="4" w:space="0" w:color="auto"/>
              <w:right w:val="single" w:sz="4" w:space="0" w:color="auto"/>
            </w:tcBorders>
            <w:vAlign w:val="center"/>
          </w:tcPr>
          <w:p w14:paraId="27054CFE" w14:textId="77777777" w:rsidR="000B148D" w:rsidRPr="00054570" w:rsidRDefault="000B148D">
            <w:pPr>
              <w:pStyle w:val="Body"/>
              <w:spacing w:before="120" w:after="120"/>
              <w:jc w:val="center"/>
            </w:pPr>
            <w:r w:rsidRPr="00054570">
              <w:rPr>
                <w:noProof/>
              </w:rPr>
              <w:drawing>
                <wp:inline distT="0" distB="0" distL="0" distR="0" wp14:anchorId="0A19B569" wp14:editId="1751374B">
                  <wp:extent cx="5607685" cy="3333459"/>
                  <wp:effectExtent l="0" t="0" r="0" b="1905"/>
                  <wp:docPr id="9" name="Picture 9"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with medium confidence"/>
                          <pic:cNvPicPr/>
                        </pic:nvPicPr>
                        <pic:blipFill rotWithShape="1">
                          <a:blip r:embed="rId28"/>
                          <a:srcRect t="13774" b="4522"/>
                          <a:stretch/>
                        </pic:blipFill>
                        <pic:spPr bwMode="auto">
                          <a:xfrm>
                            <a:off x="0" y="0"/>
                            <a:ext cx="5607685" cy="333345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9045590" w14:textId="5853BC18" w:rsidR="000B148D" w:rsidRPr="00054570" w:rsidRDefault="000B148D" w:rsidP="000B148D">
      <w:pPr>
        <w:pStyle w:val="Footnotes"/>
      </w:pPr>
      <w:r w:rsidRPr="00054570">
        <w:t>Abbreviations: CI, confidence intervals;</w:t>
      </w:r>
      <w:r w:rsidR="00445DFF">
        <w:t>HR, hazard ratio</w:t>
      </w:r>
      <w:r w:rsidRPr="00054570">
        <w:t xml:space="preserve">; </w:t>
      </w:r>
      <w:r w:rsidR="00696DC3">
        <w:t xml:space="preserve">HR-positive, hormone receptor-positive; </w:t>
      </w:r>
      <w:r w:rsidRPr="00054570">
        <w:t xml:space="preserve">GHS, global health status; QoL, </w:t>
      </w:r>
      <w:r w:rsidR="005754E8">
        <w:t>quality-of-</w:t>
      </w:r>
      <w:r w:rsidRPr="00054570">
        <w:t>life; TDD, time to definitive deterioration; T-DXd, trastuzumab deruxtecan; TPC, treatment of physician’s choice.</w:t>
      </w:r>
      <w:r w:rsidRPr="00054570">
        <w:br/>
        <w:t>Source: Ueno, N. et al. ASCO, 2022.</w:t>
      </w:r>
      <w:r>
        <w:fldChar w:fldCharType="begin"/>
      </w:r>
      <w:r w:rsidR="00CA6345">
        <w:instrText xml:space="preserve"> ADDIN ZOTERO_ITEM CSL_CITATION {"citationID":"7oJliJw4","properties":{"formattedCitation":"\\super 151\\nosupersub{}","plainCitation":"151","noteIndex":0},"citationItems":[{"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151</w:t>
      </w:r>
      <w:r>
        <w:fldChar w:fldCharType="end"/>
      </w:r>
      <w:r w:rsidRPr="00054570">
        <w:t xml:space="preserve"> </w:t>
      </w:r>
    </w:p>
    <w:p w14:paraId="46535D76" w14:textId="73154E54" w:rsidR="000B148D" w:rsidRPr="00054570" w:rsidRDefault="000B148D" w:rsidP="000B148D">
      <w:pPr>
        <w:pStyle w:val="Caption"/>
      </w:pPr>
      <w:bookmarkStart w:id="268" w:name="_Ref124279298"/>
      <w:bookmarkStart w:id="269" w:name="_Ref124356127"/>
      <w:bookmarkStart w:id="270" w:name="_Toc124447865"/>
      <w:bookmarkStart w:id="271" w:name="_Toc129350945"/>
      <w:r w:rsidRPr="00054570">
        <w:lastRenderedPageBreak/>
        <w:t xml:space="preserve">Figure </w:t>
      </w:r>
      <w:fldSimple w:instr=" SEQ Figure \* ARABIC ">
        <w:r w:rsidR="00145F42">
          <w:rPr>
            <w:noProof/>
          </w:rPr>
          <w:t>19</w:t>
        </w:r>
      </w:fldSimple>
      <w:bookmarkEnd w:id="268"/>
      <w:r w:rsidRPr="00054570">
        <w:t>: DESTINY-Breast04 | Time to definitive deterioration in PRO measures | HR-positive cohort</w:t>
      </w:r>
      <w:bookmarkEnd w:id="269"/>
      <w:bookmarkEnd w:id="270"/>
      <w:bookmarkEnd w:id="27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B148D" w:rsidRPr="00054570" w14:paraId="264F7E9D" w14:textId="77777777">
        <w:tc>
          <w:tcPr>
            <w:tcW w:w="9026" w:type="dxa"/>
            <w:tcBorders>
              <w:top w:val="single" w:sz="4" w:space="0" w:color="auto"/>
              <w:left w:val="single" w:sz="4" w:space="0" w:color="auto"/>
              <w:bottom w:val="single" w:sz="4" w:space="0" w:color="auto"/>
              <w:right w:val="single" w:sz="4" w:space="0" w:color="auto"/>
            </w:tcBorders>
            <w:vAlign w:val="center"/>
          </w:tcPr>
          <w:p w14:paraId="07356424" w14:textId="77777777" w:rsidR="000B148D" w:rsidRPr="00054570" w:rsidRDefault="000B148D">
            <w:pPr>
              <w:pStyle w:val="Body"/>
              <w:spacing w:before="120" w:after="120"/>
              <w:jc w:val="center"/>
            </w:pPr>
            <w:r w:rsidRPr="00054570">
              <w:rPr>
                <w:noProof/>
              </w:rPr>
              <w:drawing>
                <wp:inline distT="0" distB="0" distL="0" distR="0" wp14:anchorId="21C2E9ED" wp14:editId="4D94ECFB">
                  <wp:extent cx="5607685" cy="2413057"/>
                  <wp:effectExtent l="0" t="0" r="0" b="6350"/>
                  <wp:docPr id="14" name="Picture 14" descr="Table&#10;&#10;Description automatically generated">
                    <a:extLst xmlns:a="http://schemas.openxmlformats.org/drawingml/2006/main">
                      <a:ext uri="{FF2B5EF4-FFF2-40B4-BE49-F238E27FC236}">
                        <a16:creationId xmlns:a16="http://schemas.microsoft.com/office/drawing/2014/main" id="{1776B04D-AACD-33AF-BFDD-BB7092862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7" descr="Table&#10;&#10;Description automatically generated">
                            <a:extLst>
                              <a:ext uri="{FF2B5EF4-FFF2-40B4-BE49-F238E27FC236}">
                                <a16:creationId xmlns:a16="http://schemas.microsoft.com/office/drawing/2014/main" id="{1776B04D-AACD-33AF-BFDD-BB7092862207}"/>
                              </a:ext>
                            </a:extLst>
                          </pic:cNvPr>
                          <pic:cNvPicPr>
                            <a:picLocks noChangeAspect="1"/>
                          </pic:cNvPicPr>
                        </pic:nvPicPr>
                        <pic:blipFill>
                          <a:blip r:embed="rId29"/>
                          <a:stretch>
                            <a:fillRect/>
                          </a:stretch>
                        </pic:blipFill>
                        <pic:spPr>
                          <a:xfrm>
                            <a:off x="0" y="0"/>
                            <a:ext cx="5611952" cy="2414893"/>
                          </a:xfrm>
                          <a:prstGeom prst="rect">
                            <a:avLst/>
                          </a:prstGeom>
                        </pic:spPr>
                      </pic:pic>
                    </a:graphicData>
                  </a:graphic>
                </wp:inline>
              </w:drawing>
            </w:r>
          </w:p>
        </w:tc>
      </w:tr>
    </w:tbl>
    <w:p w14:paraId="52B91617" w14:textId="2AB950A8" w:rsidR="000B148D" w:rsidRPr="00054570" w:rsidRDefault="000B148D" w:rsidP="000B148D">
      <w:pPr>
        <w:pStyle w:val="Footnotes"/>
      </w:pPr>
      <w:r w:rsidRPr="00054570">
        <w:t>Abbreviations: CI, confidence intervals; EQ-5D-5L, EuroQol 5-dimensions 5-levels; EORTC, European Organi</w:t>
      </w:r>
      <w:r w:rsidR="00052513">
        <w:t>s</w:t>
      </w:r>
      <w:r w:rsidRPr="00054570">
        <w:t>ation for Research and Treatment of Cance</w:t>
      </w:r>
      <w:r w:rsidR="00291469">
        <w:t>r</w:t>
      </w:r>
      <w:r w:rsidRPr="00054570">
        <w:t xml:space="preserve">; </w:t>
      </w:r>
      <w:r w:rsidR="008705F2">
        <w:t>HR-positive, hormone receptor-positive;</w:t>
      </w:r>
      <w:r w:rsidRPr="00054570">
        <w:t xml:space="preserve"> NE, not evaluable;</w:t>
      </w:r>
      <w:r w:rsidR="00291469">
        <w:t xml:space="preserve"> PRO, patient</w:t>
      </w:r>
      <w:r w:rsidR="000715B5">
        <w:t>-</w:t>
      </w:r>
      <w:r w:rsidR="00291469">
        <w:t>reported outcome;</w:t>
      </w:r>
      <w:r w:rsidRPr="00054570">
        <w:t xml:space="preserve"> QLQ-BR23, Quality</w:t>
      </w:r>
      <w:r w:rsidR="005754E8">
        <w:rPr>
          <w:spacing w:val="-16"/>
        </w:rPr>
        <w:t>-</w:t>
      </w:r>
      <w:r w:rsidR="005754E8" w:rsidRPr="00D07FD6">
        <w:t>of</w:t>
      </w:r>
      <w:r w:rsidR="005754E8">
        <w:t>-l</w:t>
      </w:r>
      <w:r w:rsidR="005754E8" w:rsidRPr="00D07FD6">
        <w:t xml:space="preserve">ife </w:t>
      </w:r>
      <w:r w:rsidR="00392C61">
        <w:t>Breast</w:t>
      </w:r>
      <w:r w:rsidRPr="00054570">
        <w:t xml:space="preserve"> </w:t>
      </w:r>
      <w:r w:rsidR="00392C61">
        <w:t>Cancer 2</w:t>
      </w:r>
      <w:r w:rsidRPr="00054570">
        <w:t>3 questionnaire; QLQ-C30, Quality</w:t>
      </w:r>
      <w:r w:rsidR="005754E8">
        <w:rPr>
          <w:spacing w:val="-16"/>
        </w:rPr>
        <w:t>-</w:t>
      </w:r>
      <w:r w:rsidR="005754E8" w:rsidRPr="00D07FD6">
        <w:t>of</w:t>
      </w:r>
      <w:r w:rsidR="005754E8">
        <w:t>-l</w:t>
      </w:r>
      <w:r w:rsidR="005754E8" w:rsidRPr="00D07FD6">
        <w:t xml:space="preserve">ife </w:t>
      </w:r>
      <w:r w:rsidRPr="00054570">
        <w:t xml:space="preserve">Core 30 questionnaire; QoL, </w:t>
      </w:r>
      <w:r w:rsidR="005754E8">
        <w:t>quality-of-life</w:t>
      </w:r>
      <w:r w:rsidRPr="00054570">
        <w:t>; TDD, time to definitive deterioration; T-DXd, trastuzumab deruxtecan; TPC, treatment of physician’s choice; VAS, visual analogue scale</w:t>
      </w:r>
      <w:r w:rsidRPr="00054570">
        <w:br/>
        <w:t>Source: Ueno, N. et al. ASCO, 2022.</w:t>
      </w:r>
      <w:r>
        <w:fldChar w:fldCharType="begin"/>
      </w:r>
      <w:r w:rsidR="00CA6345">
        <w:instrText xml:space="preserve"> ADDIN ZOTERO_ITEM CSL_CITATION {"citationID":"VhuAA9ZY","properties":{"formattedCitation":"\\super 151\\nosupersub{}","plainCitation":"151","noteIndex":0},"citationItems":[{"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151</w:t>
      </w:r>
      <w:r>
        <w:fldChar w:fldCharType="end"/>
      </w:r>
      <w:r w:rsidRPr="00054570">
        <w:t xml:space="preserve"> </w:t>
      </w:r>
    </w:p>
    <w:p w14:paraId="21914E05" w14:textId="77777777" w:rsidR="000B148D" w:rsidRPr="00054570" w:rsidRDefault="000B148D" w:rsidP="000B148D">
      <w:pPr>
        <w:pStyle w:val="Heading5"/>
        <w:numPr>
          <w:ilvl w:val="0"/>
          <w:numId w:val="0"/>
        </w:numPr>
      </w:pPr>
      <w:r w:rsidRPr="00054570">
        <w:t>Patient-reported outcome | EORTC QLQ-BR45 (QLQ-BR23) | FAS</w:t>
      </w:r>
    </w:p>
    <w:p w14:paraId="5E6ACB3D" w14:textId="52093D24" w:rsidR="000B148D" w:rsidRPr="00054570" w:rsidRDefault="000B148D" w:rsidP="000B148D">
      <w:pPr>
        <w:pStyle w:val="Body"/>
      </w:pPr>
      <w:r>
        <w:t xml:space="preserve">For the breast symptoms scale, the median baseline score was </w:t>
      </w:r>
      <w:r w:rsidR="00294FDC" w:rsidRPr="00294FDC">
        <w:rPr>
          <w:color w:val="000000"/>
          <w:highlight w:val="black"/>
        </w:rPr>
        <w:t>xxxx</w:t>
      </w:r>
      <w:r>
        <w:t xml:space="preserve"> in both treatment arms.</w:t>
      </w:r>
      <w:r>
        <w:fldChar w:fldCharType="begin"/>
      </w:r>
      <w:r w:rsidR="00CA6345">
        <w:instrText xml:space="preserve"> ADDIN ZOTERO_ITEM CSL_CITATION {"citationID":"qWmSdwEc","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t xml:space="preserve"> </w:t>
      </w:r>
      <w:r w:rsidRPr="00054570">
        <w:t xml:space="preserve">At end of treatment, median baseline </w:t>
      </w:r>
      <w:r>
        <w:t xml:space="preserve">breast </w:t>
      </w:r>
      <w:r w:rsidRPr="00054570">
        <w:t xml:space="preserve">symptom scores were </w:t>
      </w:r>
      <w:r w:rsidR="00294FDC" w:rsidRPr="00294FDC">
        <w:rPr>
          <w:color w:val="000000"/>
          <w:highlight w:val="black"/>
        </w:rPr>
        <w:t>xxxxxxxx</w:t>
      </w:r>
      <w:r w:rsidR="00433B79">
        <w:rPr>
          <w:color w:val="000000"/>
          <w:highlight w:val="black"/>
        </w:rPr>
        <w:t xml:space="preserve"> </w:t>
      </w:r>
      <w:r w:rsidR="00294FDC" w:rsidRPr="00294FDC">
        <w:rPr>
          <w:color w:val="000000"/>
          <w:highlight w:val="black"/>
        </w:rPr>
        <w:t>xxxxxxxxxxxxxxx</w:t>
      </w:r>
      <w:r w:rsidRPr="00054570">
        <w:t xml:space="preserve"> (median change from baseline: </w:t>
      </w:r>
      <w:r w:rsidR="00294FDC" w:rsidRPr="00294FDC">
        <w:rPr>
          <w:color w:val="000000"/>
          <w:highlight w:val="black"/>
        </w:rPr>
        <w:t>xxxx</w:t>
      </w:r>
      <w:r w:rsidRPr="00362962">
        <w:t xml:space="preserve"> and </w:t>
      </w:r>
      <w:r w:rsidR="00294FDC" w:rsidRPr="00294FDC">
        <w:rPr>
          <w:color w:val="000000"/>
          <w:highlight w:val="black"/>
        </w:rPr>
        <w:t>xxxx</w:t>
      </w:r>
      <w:r w:rsidRPr="00362962">
        <w:t>, in the T-DXd arm and TPC arm, respectively</w:t>
      </w:r>
      <w:r w:rsidRPr="00054570">
        <w:t>).</w:t>
      </w:r>
      <w:r>
        <w:fldChar w:fldCharType="begin"/>
      </w:r>
      <w:r w:rsidR="00CA6345">
        <w:instrText xml:space="preserve"> ADDIN ZOTERO_ITEM CSL_CITATION {"citationID":"DtlC9oLX","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3F5E28">
        <w:t xml:space="preserve"> </w:t>
      </w:r>
      <w:r w:rsidRPr="00054570">
        <w:t xml:space="preserve">For the arm symptoms scale, the median baseline score was </w:t>
      </w:r>
      <w:r w:rsidR="00294FDC" w:rsidRPr="00294FDC">
        <w:rPr>
          <w:color w:val="000000"/>
          <w:highlight w:val="black"/>
        </w:rPr>
        <w:t>xxxxx</w:t>
      </w:r>
      <w:r w:rsidRPr="00054570">
        <w:t xml:space="preserve"> in both arms, and at the end of treatment, the median change from baseline was </w:t>
      </w:r>
      <w:r w:rsidR="00294FDC" w:rsidRPr="00294FDC">
        <w:rPr>
          <w:color w:val="000000"/>
          <w:highlight w:val="black"/>
        </w:rPr>
        <w:t>xxxx</w:t>
      </w:r>
      <w:r w:rsidRPr="00054570">
        <w:t xml:space="preserve"> in both arms.</w:t>
      </w:r>
      <w:r>
        <w:fldChar w:fldCharType="begin"/>
      </w:r>
      <w:r w:rsidR="00CA6345">
        <w:instrText xml:space="preserve"> ADDIN ZOTERO_ITEM CSL_CITATION {"citationID":"mDkKgeF8","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054570">
        <w:t xml:space="preserve"> </w:t>
      </w:r>
    </w:p>
    <w:p w14:paraId="4203D08E" w14:textId="554A1FE3" w:rsidR="000B148D" w:rsidRDefault="000B148D" w:rsidP="000B148D">
      <w:pPr>
        <w:pStyle w:val="Body"/>
      </w:pPr>
      <w:r w:rsidRPr="00054570">
        <w:t xml:space="preserve">T-DXd was associated with </w:t>
      </w:r>
      <w:r w:rsidR="00294FDC" w:rsidRPr="00294FDC">
        <w:rPr>
          <w:color w:val="000000"/>
          <w:highlight w:val="black"/>
        </w:rPr>
        <w:t>xxxxxxxxxxx</w:t>
      </w:r>
      <w:r w:rsidRPr="00054570">
        <w:t xml:space="preserve"> in arm symptoms compared with TPC (</w:t>
      </w:r>
      <w:r w:rsidR="00294FDC" w:rsidRPr="00294FDC">
        <w:rPr>
          <w:color w:val="000000"/>
          <w:highlight w:val="black"/>
        </w:rPr>
        <w:t>xxxx</w:t>
      </w:r>
      <w:r w:rsidRPr="00054570">
        <w:t xml:space="preserve"> </w:t>
      </w:r>
      <w:r w:rsidR="00BA159F">
        <w:t xml:space="preserve">months </w:t>
      </w:r>
      <w:r w:rsidR="002905A0">
        <w:t xml:space="preserve">(95% CI: </w:t>
      </w:r>
      <w:r w:rsidR="00294FDC" w:rsidRPr="00294FDC">
        <w:rPr>
          <w:color w:val="000000"/>
          <w:highlight w:val="black"/>
        </w:rPr>
        <w:t>xxxxxxxxxx</w:t>
      </w:r>
      <w:r w:rsidR="00A70C63">
        <w:t xml:space="preserve">) </w:t>
      </w:r>
      <w:r w:rsidRPr="00054570">
        <w:t xml:space="preserve">vs. </w:t>
      </w:r>
      <w:r w:rsidR="00294FDC" w:rsidRPr="00294FDC">
        <w:rPr>
          <w:color w:val="000000"/>
          <w:highlight w:val="black"/>
        </w:rPr>
        <w:t>xxx</w:t>
      </w:r>
      <w:r w:rsidRPr="00054570">
        <w:t xml:space="preserve"> months</w:t>
      </w:r>
      <w:r w:rsidR="00A70C63">
        <w:t xml:space="preserve"> (95% CI: </w:t>
      </w:r>
      <w:r w:rsidR="00294FDC" w:rsidRPr="00294FDC">
        <w:rPr>
          <w:color w:val="000000"/>
          <w:highlight w:val="black"/>
        </w:rPr>
        <w:t>xxxxxxx</w:t>
      </w:r>
      <w:r w:rsidR="00A70C63">
        <w:t>)</w:t>
      </w:r>
      <w:r w:rsidRPr="00054570">
        <w:t xml:space="preserve">; HR: </w:t>
      </w:r>
      <w:r w:rsidR="00294FDC" w:rsidRPr="00294FDC">
        <w:rPr>
          <w:color w:val="000000"/>
          <w:highlight w:val="black"/>
        </w:rPr>
        <w:t>xxxx</w:t>
      </w:r>
      <w:r w:rsidRPr="00054570">
        <w:t xml:space="preserve">; 95% CI: </w:t>
      </w:r>
      <w:r w:rsidR="00294FDC" w:rsidRPr="00294FDC">
        <w:rPr>
          <w:color w:val="000000"/>
          <w:highlight w:val="black"/>
        </w:rPr>
        <w:t>xxxxxxxxxx</w:t>
      </w:r>
      <w:r w:rsidRPr="00054570">
        <w:t>; p=</w:t>
      </w:r>
      <w:r w:rsidR="00294FDC" w:rsidRPr="00294FDC">
        <w:rPr>
          <w:color w:val="000000"/>
          <w:highlight w:val="black"/>
        </w:rPr>
        <w:t>xxxxxx</w:t>
      </w:r>
      <w:r w:rsidRPr="00BC1CFC">
        <w:t xml:space="preserve">; </w:t>
      </w:r>
      <w:r w:rsidRPr="00BC1CFC">
        <w:rPr>
          <w:b/>
          <w:bCs/>
          <w:highlight w:val="yellow"/>
          <w:u w:val="single"/>
        </w:rPr>
        <w:fldChar w:fldCharType="begin"/>
      </w:r>
      <w:r w:rsidRPr="00BC1CFC">
        <w:rPr>
          <w:b/>
          <w:bCs/>
          <w:u w:val="single"/>
        </w:rPr>
        <w:instrText xml:space="preserve"> REF _Ref126851229 \h </w:instrText>
      </w:r>
      <w:r>
        <w:rPr>
          <w:b/>
          <w:bCs/>
          <w:highlight w:val="yellow"/>
          <w:u w:val="single"/>
        </w:rPr>
        <w:instrText xml:space="preserve"> \* MERGEFORMAT </w:instrText>
      </w:r>
      <w:r w:rsidRPr="00BC1CFC">
        <w:rPr>
          <w:b/>
          <w:bCs/>
          <w:highlight w:val="yellow"/>
          <w:u w:val="single"/>
        </w:rPr>
      </w:r>
      <w:r w:rsidRPr="00BC1CFC">
        <w:rPr>
          <w:b/>
          <w:bCs/>
          <w:highlight w:val="yellow"/>
          <w:u w:val="single"/>
        </w:rPr>
        <w:fldChar w:fldCharType="separate"/>
      </w:r>
      <w:r w:rsidR="00145F42" w:rsidRPr="00145F42">
        <w:rPr>
          <w:b/>
          <w:bCs/>
        </w:rPr>
        <w:t xml:space="preserve">Figure </w:t>
      </w:r>
      <w:r w:rsidR="00145F42" w:rsidRPr="00145F42">
        <w:rPr>
          <w:b/>
          <w:bCs/>
          <w:noProof/>
        </w:rPr>
        <w:t>20</w:t>
      </w:r>
      <w:r w:rsidRPr="00BC1CFC">
        <w:rPr>
          <w:b/>
          <w:bCs/>
          <w:highlight w:val="yellow"/>
          <w:u w:val="single"/>
        </w:rPr>
        <w:fldChar w:fldCharType="end"/>
      </w:r>
      <w:r w:rsidRPr="00054570">
        <w:t>)</w:t>
      </w:r>
      <w:r>
        <w:t>.</w:t>
      </w:r>
      <w:r>
        <w:fldChar w:fldCharType="begin"/>
      </w:r>
      <w:r w:rsidR="00CA6345">
        <w:instrText xml:space="preserve"> ADDIN ZOTERO_ITEM CSL_CITATION {"citationID":"3lGd9r3Y","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fldChar w:fldCharType="separate"/>
      </w:r>
      <w:r w:rsidR="00CA6345" w:rsidRPr="00CA6345">
        <w:rPr>
          <w:rFonts w:cs="Arial"/>
          <w:szCs w:val="24"/>
          <w:vertAlign w:val="superscript"/>
        </w:rPr>
        <w:t>152</w:t>
      </w:r>
      <w:r>
        <w:fldChar w:fldCharType="end"/>
      </w:r>
      <w:r w:rsidRPr="00054570">
        <w:t xml:space="preserve"> </w:t>
      </w:r>
    </w:p>
    <w:p w14:paraId="2764B8EB" w14:textId="715F25F0" w:rsidR="000B148D" w:rsidRPr="00F803CA" w:rsidRDefault="000B148D" w:rsidP="000B148D">
      <w:pPr>
        <w:pStyle w:val="Body"/>
      </w:pPr>
      <w:r>
        <w:t>Results in the HR-positive cohort were consistent with those in the FAS (</w:t>
      </w:r>
      <w:r w:rsidRPr="00F803CA">
        <w:rPr>
          <w:b/>
          <w:bCs/>
        </w:rPr>
        <w:fldChar w:fldCharType="begin"/>
      </w:r>
      <w:r w:rsidRPr="00F803CA">
        <w:rPr>
          <w:b/>
          <w:bCs/>
        </w:rPr>
        <w:instrText xml:space="preserve"> REF _Ref124279298 \h </w:instrText>
      </w:r>
      <w:r>
        <w:rPr>
          <w:b/>
          <w:bCs/>
        </w:rPr>
        <w:instrText xml:space="preserve"> \* MERGEFORMAT </w:instrText>
      </w:r>
      <w:r w:rsidRPr="00F803CA">
        <w:rPr>
          <w:b/>
          <w:bCs/>
        </w:rPr>
      </w:r>
      <w:r w:rsidRPr="00F803CA">
        <w:rPr>
          <w:b/>
          <w:bCs/>
        </w:rPr>
        <w:fldChar w:fldCharType="separate"/>
      </w:r>
      <w:r w:rsidR="00145F42" w:rsidRPr="00145F42">
        <w:rPr>
          <w:b/>
          <w:bCs/>
        </w:rPr>
        <w:t xml:space="preserve">Figure </w:t>
      </w:r>
      <w:r w:rsidR="00145F42" w:rsidRPr="00145F42">
        <w:rPr>
          <w:b/>
          <w:bCs/>
          <w:noProof/>
        </w:rPr>
        <w:t>19</w:t>
      </w:r>
      <w:r w:rsidRPr="00F803CA">
        <w:rPr>
          <w:b/>
          <w:bCs/>
        </w:rPr>
        <w:fldChar w:fldCharType="end"/>
      </w:r>
      <w:r>
        <w:t>).</w:t>
      </w:r>
      <w:r>
        <w:fldChar w:fldCharType="begin"/>
      </w:r>
      <w:r w:rsidR="00CA6345">
        <w:instrText xml:space="preserve"> ADDIN ZOTERO_ITEM CSL_CITATION {"citationID":"zXMC5aji","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7,151</w:t>
      </w:r>
      <w:r>
        <w:fldChar w:fldCharType="end"/>
      </w:r>
    </w:p>
    <w:p w14:paraId="5E16E756" w14:textId="1E932846" w:rsidR="000B148D" w:rsidRPr="00054570" w:rsidRDefault="000B148D" w:rsidP="000B148D">
      <w:pPr>
        <w:pStyle w:val="Caption"/>
      </w:pPr>
      <w:bookmarkStart w:id="272" w:name="_Ref126851229"/>
      <w:bookmarkStart w:id="273" w:name="_Toc124447866"/>
      <w:bookmarkStart w:id="274" w:name="_Toc129350946"/>
      <w:r w:rsidRPr="00054570">
        <w:lastRenderedPageBreak/>
        <w:t xml:space="preserve">Figure </w:t>
      </w:r>
      <w:fldSimple w:instr=" SEQ Figure \* ARABIC ">
        <w:r w:rsidR="00145F42">
          <w:rPr>
            <w:noProof/>
          </w:rPr>
          <w:t>20</w:t>
        </w:r>
      </w:fldSimple>
      <w:bookmarkEnd w:id="272"/>
      <w:r w:rsidRPr="00054570">
        <w:t>: DESTINY-Breast04 | Kaplan</w:t>
      </w:r>
      <w:r w:rsidR="00E555C7">
        <w:t>-</w:t>
      </w:r>
      <w:r w:rsidRPr="00054570">
        <w:t>Meier plot of time to definitive deterioration of EORTC QLQ-BR45 | FAS</w:t>
      </w:r>
      <w:bookmarkEnd w:id="273"/>
      <w:bookmarkEnd w:id="274"/>
    </w:p>
    <w:tbl>
      <w:tblPr>
        <w:tblStyle w:val="TableGrid"/>
        <w:tblW w:w="0" w:type="auto"/>
        <w:tblLook w:val="04A0" w:firstRow="1" w:lastRow="0" w:firstColumn="1" w:lastColumn="0" w:noHBand="0" w:noVBand="1"/>
      </w:tblPr>
      <w:tblGrid>
        <w:gridCol w:w="9016"/>
      </w:tblGrid>
      <w:tr w:rsidR="000B148D" w:rsidRPr="00054570" w14:paraId="68682F01" w14:textId="77777777" w:rsidTr="00433B79">
        <w:tc>
          <w:tcPr>
            <w:tcW w:w="9016" w:type="dxa"/>
            <w:shd w:val="clear" w:color="auto" w:fill="auto"/>
          </w:tcPr>
          <w:p w14:paraId="2FB5B186" w14:textId="77777777" w:rsidR="000B148D" w:rsidRPr="00054570" w:rsidRDefault="000B148D">
            <w:pPr>
              <w:jc w:val="center"/>
            </w:pPr>
            <w:r w:rsidRPr="003374CA">
              <w:rPr>
                <w:noProof/>
              </w:rPr>
              <w:drawing>
                <wp:inline distT="0" distB="0" distL="0" distR="0" wp14:anchorId="655448C0" wp14:editId="13E90896">
                  <wp:extent cx="5586095" cy="2906471"/>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27">
                            <a:extLst>
                              <a:ext uri="{28A0092B-C50C-407E-A947-70E740481C1C}">
                                <a14:useLocalDpi xmlns:a14="http://schemas.microsoft.com/office/drawing/2010/main" val="0"/>
                              </a:ext>
                            </a:extLst>
                          </a:blip>
                          <a:stretch>
                            <a:fillRect/>
                          </a:stretch>
                        </pic:blipFill>
                        <pic:spPr>
                          <a:xfrm>
                            <a:off x="0" y="0"/>
                            <a:ext cx="5596332" cy="2911797"/>
                          </a:xfrm>
                          <a:prstGeom prst="rect">
                            <a:avLst/>
                          </a:prstGeom>
                        </pic:spPr>
                      </pic:pic>
                    </a:graphicData>
                  </a:graphic>
                </wp:inline>
              </w:drawing>
            </w:r>
          </w:p>
        </w:tc>
      </w:tr>
    </w:tbl>
    <w:p w14:paraId="7FE02495" w14:textId="0370772B" w:rsidR="000B148D" w:rsidRPr="00525BCA" w:rsidRDefault="000B148D" w:rsidP="000B148D">
      <w:pPr>
        <w:pStyle w:val="Footnotes"/>
        <w:shd w:val="clear" w:color="auto" w:fill="FFFFFF" w:themeFill="background1"/>
        <w:rPr>
          <w:shd w:val="clear" w:color="auto" w:fill="E1DFDD"/>
        </w:rPr>
      </w:pPr>
      <w:r w:rsidRPr="003C648C">
        <w:rPr>
          <w:rStyle w:val="Hashtag"/>
          <w:color w:val="auto"/>
          <w:shd w:val="clear" w:color="auto" w:fill="FFFFFF" w:themeFill="background1"/>
        </w:rPr>
        <w:t xml:space="preserve">Abbreviations: CI, confidence interval; </w:t>
      </w:r>
      <w:r w:rsidR="00392C61" w:rsidRPr="00054570">
        <w:t>EORTC, European Organi</w:t>
      </w:r>
      <w:r w:rsidR="00392C61">
        <w:t>s</w:t>
      </w:r>
      <w:r w:rsidR="00392C61" w:rsidRPr="00054570">
        <w:t>ation for Research and Treatment of Cance</w:t>
      </w:r>
      <w:r w:rsidR="00392C61">
        <w:t>r</w:t>
      </w:r>
      <w:r w:rsidR="00392C61" w:rsidRPr="00054570">
        <w:t>;</w:t>
      </w:r>
      <w:r w:rsidR="00392C61">
        <w:t xml:space="preserve"> </w:t>
      </w:r>
      <w:r w:rsidRPr="003C648C">
        <w:rPr>
          <w:rStyle w:val="Hashtag"/>
          <w:color w:val="auto"/>
          <w:shd w:val="clear" w:color="auto" w:fill="FFFFFF" w:themeFill="background1"/>
        </w:rPr>
        <w:t>FAS, full analysis set; HR, hazard ratio;</w:t>
      </w:r>
      <w:r w:rsidR="00E54FA4">
        <w:rPr>
          <w:rStyle w:val="Hashtag"/>
          <w:color w:val="auto"/>
          <w:shd w:val="clear" w:color="auto" w:fill="FFFFFF" w:themeFill="background1"/>
        </w:rPr>
        <w:t xml:space="preserve"> </w:t>
      </w:r>
      <w:r w:rsidR="005F1203">
        <w:rPr>
          <w:rStyle w:val="Hashtag"/>
          <w:color w:val="auto"/>
          <w:shd w:val="clear" w:color="auto" w:fill="FFFFFF" w:themeFill="background1"/>
        </w:rPr>
        <w:t xml:space="preserve">QLQ-BR45, </w:t>
      </w:r>
      <w:r w:rsidR="005F1203" w:rsidRPr="00054570">
        <w:t>Quality</w:t>
      </w:r>
      <w:r w:rsidR="005F1203">
        <w:rPr>
          <w:spacing w:val="-16"/>
        </w:rPr>
        <w:t>-</w:t>
      </w:r>
      <w:r w:rsidR="005F1203" w:rsidRPr="00D07FD6">
        <w:t>of</w:t>
      </w:r>
      <w:r w:rsidR="005F1203">
        <w:t>-l</w:t>
      </w:r>
      <w:r w:rsidR="005F1203" w:rsidRPr="00D07FD6">
        <w:t xml:space="preserve">ife </w:t>
      </w:r>
      <w:r w:rsidR="005F1203">
        <w:t>Breast</w:t>
      </w:r>
      <w:r w:rsidR="005F1203" w:rsidRPr="00054570">
        <w:t xml:space="preserve"> </w:t>
      </w:r>
      <w:r w:rsidR="005F1203">
        <w:t>Cancer 45</w:t>
      </w:r>
      <w:r w:rsidR="005F1203" w:rsidRPr="00054570">
        <w:t xml:space="preserve"> questionnaire</w:t>
      </w:r>
      <w:r w:rsidR="00E54FA4" w:rsidRPr="00054570">
        <w:t>;</w:t>
      </w:r>
      <w:r w:rsidRPr="003C648C">
        <w:rPr>
          <w:rStyle w:val="Hashtag"/>
          <w:color w:val="auto"/>
          <w:shd w:val="clear" w:color="auto" w:fill="FFFFFF" w:themeFill="background1"/>
        </w:rPr>
        <w:t xml:space="preserve"> T-DXd, trastuzumab deruxtecan; TPC, treatment of physician’s choice; VAS, visual analogue score.</w:t>
      </w:r>
      <w:r w:rsidRPr="003C648C">
        <w:rPr>
          <w:rStyle w:val="Hashtag"/>
          <w:color w:val="auto"/>
          <w:shd w:val="clear" w:color="auto" w:fill="FFFFFF" w:themeFill="background1"/>
        </w:rPr>
        <w:br/>
        <w:t>Source:</w:t>
      </w:r>
      <w:r w:rsidRPr="00525BCA">
        <w:t xml:space="preserve"> Daiichi Sankyo Inc., 2022 (FAS PRO tables and figures, Data on File)</w:t>
      </w:r>
      <w:r w:rsidRPr="00F72639">
        <w:fldChar w:fldCharType="begin"/>
      </w:r>
      <w:r w:rsidR="00CA6345">
        <w:instrText xml:space="preserve"> ADDIN ZOTERO_ITEM CSL_CITATION {"citationID":"FM9favAT","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Pr="00F72639">
        <w:fldChar w:fldCharType="separate"/>
      </w:r>
      <w:r w:rsidR="00CA6345" w:rsidRPr="00CA6345">
        <w:rPr>
          <w:rFonts w:cs="Arial"/>
          <w:szCs w:val="24"/>
          <w:vertAlign w:val="superscript"/>
        </w:rPr>
        <w:t>152</w:t>
      </w:r>
      <w:r w:rsidRPr="00F72639">
        <w:fldChar w:fldCharType="end"/>
      </w:r>
    </w:p>
    <w:p w14:paraId="54E8658F" w14:textId="31F13040" w:rsidR="000B148D" w:rsidRPr="00054570" w:rsidRDefault="000B148D" w:rsidP="000B148D">
      <w:pPr>
        <w:pStyle w:val="Heading5"/>
        <w:numPr>
          <w:ilvl w:val="0"/>
          <w:numId w:val="0"/>
        </w:numPr>
      </w:pPr>
      <w:r w:rsidRPr="00054570">
        <w:t xml:space="preserve">Patient-reported outcome | Hospitalisation | FAS </w:t>
      </w:r>
    </w:p>
    <w:p w14:paraId="51698740" w14:textId="750A7D1F" w:rsidR="00FE3C2C" w:rsidRDefault="00FE3C2C" w:rsidP="003C648C">
      <w:r w:rsidRPr="003C648C">
        <w:t>Hospitalizations were summarized during study treatment (from on and after date of the first dose of study drug to</w:t>
      </w:r>
      <w:r w:rsidR="00E917B0">
        <w:t xml:space="preserve"> </w:t>
      </w:r>
      <w:r w:rsidRPr="003C648C">
        <w:t>date of last dose plus 47 days)</w:t>
      </w:r>
      <w:r w:rsidR="002849DD">
        <w:t>.</w:t>
      </w:r>
      <w:r w:rsidR="000E48BD" w:rsidRPr="000D3FD6">
        <w:fldChar w:fldCharType="begin"/>
      </w:r>
      <w:r w:rsidR="00CA6345">
        <w:instrText xml:space="preserve"> ADDIN ZOTERO_ITEM CSL_CITATION {"citationID":"7wQG94a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E48BD" w:rsidRPr="000D3FD6">
        <w:fldChar w:fldCharType="separate"/>
      </w:r>
      <w:r w:rsidR="000E48BD" w:rsidRPr="00FD57F4">
        <w:rPr>
          <w:rFonts w:cs="Arial"/>
          <w:szCs w:val="24"/>
          <w:vertAlign w:val="superscript"/>
        </w:rPr>
        <w:t>7</w:t>
      </w:r>
      <w:r w:rsidR="000E48BD" w:rsidRPr="000D3FD6">
        <w:fldChar w:fldCharType="end"/>
      </w:r>
    </w:p>
    <w:p w14:paraId="728CFB7C" w14:textId="561AE76A" w:rsidR="000B148D" w:rsidRPr="000D3FD6" w:rsidRDefault="000B148D" w:rsidP="000B148D">
      <w:pPr>
        <w:pStyle w:val="Body"/>
      </w:pPr>
      <w:r w:rsidRPr="000D3FD6">
        <w:t xml:space="preserve">In the FAS at DCO (Jan 2022), </w:t>
      </w:r>
      <w:r w:rsidR="00294FDC" w:rsidRPr="00294FDC">
        <w:rPr>
          <w:color w:val="000000"/>
          <w:highlight w:val="black"/>
        </w:rPr>
        <w:t>xxx</w:t>
      </w:r>
      <w:r w:rsidRPr="000D3FD6">
        <w:t xml:space="preserve"> patients (</w:t>
      </w:r>
      <w:r w:rsidR="00294FDC" w:rsidRPr="00294FDC">
        <w:rPr>
          <w:color w:val="000000"/>
          <w:highlight w:val="black"/>
        </w:rPr>
        <w:t>xxxxx</w:t>
      </w:r>
      <w:r w:rsidRPr="000D3FD6">
        <w:t xml:space="preserve">) in the T-DXd arm and </w:t>
      </w:r>
      <w:r w:rsidR="00294FDC" w:rsidRPr="00294FDC">
        <w:rPr>
          <w:color w:val="000000"/>
          <w:highlight w:val="black"/>
        </w:rPr>
        <w:t>xx</w:t>
      </w:r>
      <w:r w:rsidRPr="000D3FD6">
        <w:t xml:space="preserve"> patients (</w:t>
      </w:r>
      <w:r w:rsidR="00294FDC" w:rsidRPr="00294FDC">
        <w:rPr>
          <w:color w:val="000000"/>
          <w:highlight w:val="black"/>
        </w:rPr>
        <w:t>xxxxx</w:t>
      </w:r>
      <w:r w:rsidRPr="000D3FD6">
        <w:t>) in the TPC arm had been hospitalised.</w:t>
      </w:r>
      <w:r w:rsidRPr="000D3FD6">
        <w:fldChar w:fldCharType="begin"/>
      </w:r>
      <w:r w:rsidR="00CA6345">
        <w:instrText xml:space="preserve"> ADDIN ZOTERO_ITEM CSL_CITATION {"citationID":"X6Q7LS1H","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D3FD6">
        <w:fldChar w:fldCharType="separate"/>
      </w:r>
      <w:r w:rsidR="00FD57F4" w:rsidRPr="00FD57F4">
        <w:rPr>
          <w:rFonts w:cs="Arial"/>
          <w:szCs w:val="24"/>
          <w:vertAlign w:val="superscript"/>
        </w:rPr>
        <w:t>7</w:t>
      </w:r>
      <w:r w:rsidRPr="000D3FD6">
        <w:fldChar w:fldCharType="end"/>
      </w:r>
      <w:r w:rsidRPr="000D3FD6">
        <w:t xml:space="preserve"> The median time to first hospitalisation was longer in the T-DXd arm than the TPC arm (</w:t>
      </w:r>
      <w:r w:rsidR="00294FDC" w:rsidRPr="00294FDC">
        <w:rPr>
          <w:color w:val="000000"/>
          <w:highlight w:val="black"/>
        </w:rPr>
        <w:t>xxxxx</w:t>
      </w:r>
      <w:r w:rsidRPr="000D3FD6">
        <w:t xml:space="preserve"> vs. </w:t>
      </w:r>
      <w:r w:rsidR="00294FDC" w:rsidRPr="00294FDC">
        <w:rPr>
          <w:color w:val="000000"/>
          <w:highlight w:val="black"/>
        </w:rPr>
        <w:t>xxxx</w:t>
      </w:r>
      <w:r w:rsidRPr="000D3FD6">
        <w:t xml:space="preserve"> days).</w:t>
      </w:r>
      <w:r w:rsidRPr="000D3FD6">
        <w:fldChar w:fldCharType="begin"/>
      </w:r>
      <w:r w:rsidR="00CA6345">
        <w:instrText xml:space="preserve"> ADDIN ZOTERO_ITEM CSL_CITATION {"citationID":"i6o3Xe8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D3FD6">
        <w:fldChar w:fldCharType="separate"/>
      </w:r>
      <w:r w:rsidR="00FD57F4" w:rsidRPr="00FD57F4">
        <w:rPr>
          <w:rFonts w:cs="Arial"/>
          <w:szCs w:val="24"/>
          <w:vertAlign w:val="superscript"/>
        </w:rPr>
        <w:t>7</w:t>
      </w:r>
      <w:r w:rsidRPr="000D3FD6">
        <w:fldChar w:fldCharType="end"/>
      </w:r>
    </w:p>
    <w:p w14:paraId="2598AA67" w14:textId="46E8B743" w:rsidR="000B148D" w:rsidRDefault="000B148D" w:rsidP="000B148D">
      <w:pPr>
        <w:pStyle w:val="Body"/>
      </w:pPr>
      <w:r w:rsidRPr="000D3FD6">
        <w:t>In the HR</w:t>
      </w:r>
      <w:r>
        <w:t>-positive</w:t>
      </w:r>
      <w:r w:rsidRPr="000D3FD6">
        <w:t xml:space="preserve"> population at DCO, </w:t>
      </w:r>
      <w:r w:rsidR="00294FDC" w:rsidRPr="00294FDC">
        <w:rPr>
          <w:color w:val="000000"/>
          <w:highlight w:val="black"/>
        </w:rPr>
        <w:t>xx</w:t>
      </w:r>
      <w:r w:rsidRPr="000D3FD6">
        <w:t> patients (</w:t>
      </w:r>
      <w:r w:rsidR="00294FDC" w:rsidRPr="00294FDC">
        <w:rPr>
          <w:color w:val="000000"/>
          <w:highlight w:val="black"/>
        </w:rPr>
        <w:t>xxxxx</w:t>
      </w:r>
      <w:r w:rsidRPr="000D3FD6">
        <w:t>) in the T</w:t>
      </w:r>
      <w:r w:rsidRPr="000D3FD6">
        <w:noBreakHyphen/>
        <w:t xml:space="preserve">DXd arm and </w:t>
      </w:r>
      <w:r w:rsidR="00294FDC" w:rsidRPr="00294FDC">
        <w:rPr>
          <w:color w:val="000000"/>
          <w:highlight w:val="black"/>
        </w:rPr>
        <w:t>xx</w:t>
      </w:r>
      <w:r w:rsidRPr="000D3FD6">
        <w:t xml:space="preserve"> patients (</w:t>
      </w:r>
      <w:r w:rsidR="00294FDC" w:rsidRPr="00294FDC">
        <w:rPr>
          <w:color w:val="000000"/>
          <w:highlight w:val="black"/>
        </w:rPr>
        <w:t>xxxxx</w:t>
      </w:r>
      <w:r w:rsidRPr="000D3FD6">
        <w:t>) in the TPC arm had been hospitalised.</w:t>
      </w:r>
      <w:r w:rsidRPr="000D3FD6">
        <w:fldChar w:fldCharType="begin"/>
      </w:r>
      <w:r w:rsidR="00CA6345">
        <w:instrText xml:space="preserve"> ADDIN ZOTERO_ITEM CSL_CITATION {"citationID":"nBthfVX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D3FD6">
        <w:fldChar w:fldCharType="separate"/>
      </w:r>
      <w:r w:rsidR="00FD57F4" w:rsidRPr="00FD57F4">
        <w:rPr>
          <w:rFonts w:cs="Arial"/>
          <w:szCs w:val="24"/>
          <w:vertAlign w:val="superscript"/>
        </w:rPr>
        <w:t>7</w:t>
      </w:r>
      <w:r w:rsidRPr="000D3FD6">
        <w:fldChar w:fldCharType="end"/>
      </w:r>
      <w:r w:rsidRPr="000D3FD6">
        <w:t xml:space="preserve"> At DCO, median time to first hospitalisation </w:t>
      </w:r>
      <w:r w:rsidR="00294FDC" w:rsidRPr="00294FDC">
        <w:rPr>
          <w:color w:val="000000"/>
          <w:highlight w:val="black"/>
        </w:rPr>
        <w:t>xxxxxxxxxx</w:t>
      </w:r>
      <w:r w:rsidRPr="000D3FD6">
        <w:t xml:space="preserve"> in the T</w:t>
      </w:r>
      <w:r w:rsidRPr="000D3FD6">
        <w:noBreakHyphen/>
        <w:t>DXd arm compared with the TPC arm (</w:t>
      </w:r>
      <w:r w:rsidR="00294FDC" w:rsidRPr="00294FDC">
        <w:rPr>
          <w:color w:val="000000"/>
          <w:highlight w:val="black"/>
        </w:rPr>
        <w:t>xxxxx</w:t>
      </w:r>
      <w:r w:rsidRPr="000D3FD6">
        <w:t xml:space="preserve"> and </w:t>
      </w:r>
      <w:r w:rsidR="00294FDC" w:rsidRPr="00294FDC">
        <w:rPr>
          <w:color w:val="000000"/>
          <w:highlight w:val="black"/>
        </w:rPr>
        <w:t>xxxx</w:t>
      </w:r>
      <w:r w:rsidRPr="000D3FD6">
        <w:t> days, respectively).</w:t>
      </w:r>
      <w:r w:rsidRPr="000D3FD6">
        <w:fldChar w:fldCharType="begin"/>
      </w:r>
      <w:r w:rsidR="00CA6345">
        <w:instrText xml:space="preserve"> ADDIN ZOTERO_ITEM CSL_CITATION {"citationID":"hE7JOmp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D3FD6">
        <w:fldChar w:fldCharType="separate"/>
      </w:r>
      <w:r w:rsidR="00FD57F4" w:rsidRPr="00FD57F4">
        <w:rPr>
          <w:rFonts w:cs="Arial"/>
          <w:szCs w:val="24"/>
          <w:vertAlign w:val="superscript"/>
        </w:rPr>
        <w:t>7</w:t>
      </w:r>
      <w:r w:rsidRPr="000D3FD6">
        <w:fldChar w:fldCharType="end"/>
      </w:r>
    </w:p>
    <w:p w14:paraId="16EFCED4" w14:textId="77777777" w:rsidR="000B148D" w:rsidRPr="00054570" w:rsidRDefault="000B148D" w:rsidP="00244F59">
      <w:pPr>
        <w:pStyle w:val="Heading3"/>
      </w:pPr>
      <w:bookmarkStart w:id="275" w:name="_Toc129001122"/>
      <w:bookmarkStart w:id="276" w:name="_Toc129040062"/>
      <w:bookmarkStart w:id="277" w:name="_Toc129052347"/>
      <w:bookmarkStart w:id="278" w:name="_Toc129053148"/>
      <w:bookmarkStart w:id="279" w:name="_Toc129001123"/>
      <w:bookmarkStart w:id="280" w:name="_Toc129040063"/>
      <w:bookmarkStart w:id="281" w:name="_Toc129052348"/>
      <w:bookmarkStart w:id="282" w:name="_Toc129053149"/>
      <w:bookmarkStart w:id="283" w:name="_Toc124447840"/>
      <w:bookmarkStart w:id="284" w:name="_Ref127008012"/>
      <w:bookmarkStart w:id="285" w:name="_Toc129350867"/>
      <w:bookmarkEnd w:id="275"/>
      <w:bookmarkEnd w:id="276"/>
      <w:bookmarkEnd w:id="277"/>
      <w:bookmarkEnd w:id="278"/>
      <w:bookmarkEnd w:id="279"/>
      <w:bookmarkEnd w:id="280"/>
      <w:bookmarkEnd w:id="281"/>
      <w:bookmarkEnd w:id="282"/>
      <w:r w:rsidRPr="00244F59">
        <w:t>Efficacy</w:t>
      </w:r>
      <w:r w:rsidRPr="00054570">
        <w:t xml:space="preserve"> conclusions</w:t>
      </w:r>
      <w:bookmarkEnd w:id="283"/>
      <w:bookmarkEnd w:id="284"/>
      <w:bookmarkEnd w:id="285"/>
    </w:p>
    <w:p w14:paraId="5AA087F8" w14:textId="39174EBB" w:rsidR="00BD15C4" w:rsidRDefault="000B148D" w:rsidP="003C648C">
      <w:pPr>
        <w:pStyle w:val="Body"/>
      </w:pPr>
      <w:r w:rsidRPr="00054570">
        <w:t>DESTINY-Breast04 is a head-to-head trial of T-DXd vs. TPC in patients with HER2-low u/mBC after one or two lines of chemotherapy in the metastatic setting. UK clinical</w:t>
      </w:r>
      <w:r>
        <w:t xml:space="preserve"> and HEOR</w:t>
      </w:r>
      <w:r w:rsidRPr="00054570">
        <w:t xml:space="preserve"> experts</w:t>
      </w:r>
      <w:r>
        <w:t xml:space="preserve"> consulted</w:t>
      </w:r>
      <w:r w:rsidRPr="00054570">
        <w:t xml:space="preserve"> at an advisory board in December 2022</w:t>
      </w:r>
      <w:r>
        <w:t xml:space="preserve"> </w:t>
      </w:r>
      <w:r w:rsidRPr="00054570">
        <w:t>considered the trial design to be robust</w:t>
      </w:r>
      <w:r>
        <w:t xml:space="preserve"> and appropriate for decision-making in the UK.</w:t>
      </w:r>
      <w:r>
        <w:fldChar w:fldCharType="begin"/>
      </w:r>
      <w:r w:rsidR="00CA6345">
        <w:instrText xml:space="preserve"> ADDIN ZOTERO_ITEM CSL_CITATION {"citationID":"iSC2ZrRm","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Clinical experts confirmed p</w:t>
      </w:r>
      <w:r w:rsidRPr="00054570">
        <w:t>atient characteristics to be generalisable to the UK</w:t>
      </w:r>
      <w:r w:rsidR="00995961">
        <w:t>,</w:t>
      </w:r>
      <w:r>
        <w:t xml:space="preserve"> with the higher proportion of Asian patients in </w:t>
      </w:r>
      <w:r w:rsidRPr="00054570">
        <w:t>DESTINY-Breast04</w:t>
      </w:r>
      <w:r>
        <w:t xml:space="preserve"> than in UK clinical practice not expected to impact outcomes as there is no biological reason for ethnicity to affect the efficacy of T-DXd</w:t>
      </w:r>
      <w:r w:rsidRPr="00054570">
        <w:t>.</w:t>
      </w:r>
      <w:r w:rsidRPr="00054570">
        <w:fldChar w:fldCharType="begin"/>
      </w:r>
      <w:r w:rsidR="00CA6345">
        <w:instrText xml:space="preserve"> ADDIN ZOTERO_ITEM CSL_CITATION {"citationID":"CZdUXmSY","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054570">
        <w:t xml:space="preserve"> </w:t>
      </w:r>
      <w:r w:rsidR="008C5500">
        <w:t>Published UK biomarker data</w:t>
      </w:r>
      <w:r w:rsidR="008C5500">
        <w:fldChar w:fldCharType="begin"/>
      </w:r>
      <w:r w:rsidR="00CA6345">
        <w:instrText xml:space="preserve"> ADDIN ZOTERO_ITEM CSL_CITATION {"citationID":"2IkkN5Ug","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8C5500">
        <w:fldChar w:fldCharType="separate"/>
      </w:r>
      <w:r w:rsidR="00FD57F4" w:rsidRPr="00FD57F4">
        <w:rPr>
          <w:rFonts w:cs="Arial"/>
          <w:szCs w:val="24"/>
          <w:vertAlign w:val="superscript"/>
        </w:rPr>
        <w:t>56</w:t>
      </w:r>
      <w:r w:rsidR="008C5500">
        <w:fldChar w:fldCharType="end"/>
      </w:r>
      <w:r w:rsidR="008C5500">
        <w:t xml:space="preserve"> and UK clinical expert insights confirm that the distribution of HR-positive and HR-negative patients in DESTINY-Breast04 is aligned to UK clinical practice.</w:t>
      </w:r>
      <w:r w:rsidR="008C5500">
        <w:fldChar w:fldCharType="begin"/>
      </w:r>
      <w:r w:rsidR="00CA6345">
        <w:instrText xml:space="preserve"> ADDIN ZOTERO_ITEM CSL_CITATION {"citationID":"c7h2ZUFK","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8C5500">
        <w:fldChar w:fldCharType="separate"/>
      </w:r>
      <w:r w:rsidR="00CA6345" w:rsidRPr="00CA6345">
        <w:rPr>
          <w:rFonts w:cs="Arial"/>
          <w:szCs w:val="24"/>
          <w:vertAlign w:val="superscript"/>
        </w:rPr>
        <w:t>121</w:t>
      </w:r>
      <w:r w:rsidR="008C5500">
        <w:fldChar w:fldCharType="end"/>
      </w:r>
      <w:r w:rsidR="008C5500">
        <w:t xml:space="preserve"> </w:t>
      </w:r>
      <w:r w:rsidRPr="00054570">
        <w:t xml:space="preserve">UK experts </w:t>
      </w:r>
      <w:r w:rsidR="00722C3D">
        <w:t>also</w:t>
      </w:r>
      <w:r w:rsidRPr="00054570">
        <w:t xml:space="preserve"> confirmed that the TPC arm</w:t>
      </w:r>
      <w:r>
        <w:t xml:space="preserve"> in </w:t>
      </w:r>
      <w:r w:rsidRPr="00054570">
        <w:t xml:space="preserve">DESTINY-Breast04, which </w:t>
      </w:r>
      <w:r>
        <w:t>included</w:t>
      </w:r>
      <w:r w:rsidRPr="00054570">
        <w:t xml:space="preserve"> chemotherapy agents commonly used in the UK (</w:t>
      </w:r>
      <w:r>
        <w:t>including</w:t>
      </w:r>
      <w:r w:rsidRPr="00054570">
        <w:t xml:space="preserve"> capecitabine, eribulin</w:t>
      </w:r>
      <w:r>
        <w:t xml:space="preserve"> and</w:t>
      </w:r>
      <w:r w:rsidRPr="00054570">
        <w:t xml:space="preserve"> paclitaxel), </w:t>
      </w:r>
      <w:r>
        <w:t>to be</w:t>
      </w:r>
      <w:r w:rsidRPr="00054570">
        <w:t xml:space="preserve"> generalisable to UK</w:t>
      </w:r>
      <w:r>
        <w:t xml:space="preserve"> clinical</w:t>
      </w:r>
      <w:r w:rsidRPr="00054570">
        <w:t xml:space="preserve"> practice.</w:t>
      </w:r>
      <w:r w:rsidRPr="00054570">
        <w:fldChar w:fldCharType="begin"/>
      </w:r>
      <w:r w:rsidR="00CA6345">
        <w:instrText xml:space="preserve"> ADDIN ZOTERO_ITEM CSL_CITATION {"citationID":"EHmykwi1","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054570">
        <w:t xml:space="preserve">  </w:t>
      </w:r>
    </w:p>
    <w:p w14:paraId="585582FA" w14:textId="5ABA4464" w:rsidR="003C0530" w:rsidRDefault="000B148D" w:rsidP="003C648C">
      <w:pPr>
        <w:pStyle w:val="Body"/>
      </w:pPr>
      <w:r w:rsidRPr="00054570">
        <w:lastRenderedPageBreak/>
        <w:t>In DESTINY-Breast04, T</w:t>
      </w:r>
      <w:r w:rsidRPr="00054570">
        <w:noBreakHyphen/>
        <w:t>DXd demonstrated statistically significant superiority compared with TPC for the primary endpoint of PFS by BICR in the HR</w:t>
      </w:r>
      <w:r>
        <w:t>-positive</w:t>
      </w:r>
      <w:r w:rsidRPr="00054570">
        <w:t xml:space="preserve"> cohort (median PFS: 10.1 vs 5.4 months; HR: 0.51; p&lt;0.001).</w:t>
      </w:r>
      <w:r>
        <w:fldChar w:fldCharType="begin"/>
      </w:r>
      <w:r w:rsidR="00CA6345">
        <w:instrText xml:space="preserve"> ADDIN ZOTERO_ITEM CSL_CITATION {"citationID":"pzoDDip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t xml:space="preserve">The </w:t>
      </w:r>
      <w:r w:rsidRPr="00054570">
        <w:t xml:space="preserve">findings of the primary endpoint were </w:t>
      </w:r>
      <w:r w:rsidRPr="003C648C">
        <w:t>confirmed by analysis of PFS by IA</w:t>
      </w:r>
      <w:r>
        <w:t>.</w:t>
      </w:r>
      <w:r>
        <w:fldChar w:fldCharType="begin"/>
      </w:r>
      <w:r w:rsidR="00CA6345">
        <w:instrText xml:space="preserve"> ADDIN ZOTERO_ITEM CSL_CITATION {"citationID":"CVuG06gd","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001304A0" w:rsidRPr="001304A0">
        <w:t xml:space="preserve"> </w:t>
      </w:r>
      <w:r w:rsidR="001304A0" w:rsidRPr="00054570">
        <w:t>T</w:t>
      </w:r>
      <w:r w:rsidR="001304A0" w:rsidRPr="00054570">
        <w:noBreakHyphen/>
        <w:t xml:space="preserve">DXd was also associated with statistically significant </w:t>
      </w:r>
      <w:r w:rsidR="005C0D66">
        <w:t>superiority</w:t>
      </w:r>
      <w:r w:rsidR="001304A0" w:rsidRPr="00054570">
        <w:t xml:space="preserve"> over TPC </w:t>
      </w:r>
      <w:r w:rsidR="001304A0">
        <w:t>for all</w:t>
      </w:r>
      <w:r w:rsidR="001304A0" w:rsidRPr="00054570">
        <w:t xml:space="preserve"> secondary efficacy endpoints</w:t>
      </w:r>
      <w:r w:rsidR="001304A0">
        <w:t xml:space="preserve">: </w:t>
      </w:r>
      <w:r w:rsidR="001304A0" w:rsidRPr="00054570">
        <w:t>PFS by BICR in the FAS (</w:t>
      </w:r>
      <w:r w:rsidR="001A36E0">
        <w:t>median PFS: 9.9 months vs. 5.1 months; HR: 0.50; p&lt;0.001)</w:t>
      </w:r>
      <w:r w:rsidR="001304A0" w:rsidRPr="00054570">
        <w:t>, OS in the HR</w:t>
      </w:r>
      <w:r w:rsidR="004F4B1D">
        <w:t>-positive</w:t>
      </w:r>
      <w:r w:rsidR="001304A0" w:rsidRPr="00054570">
        <w:t xml:space="preserve"> cohort </w:t>
      </w:r>
      <w:r w:rsidR="00F77867">
        <w:t xml:space="preserve">(median OS: 23.9 months vs. 17.5 months; HR: 0.64; p=0.003) </w:t>
      </w:r>
      <w:r w:rsidR="001304A0" w:rsidRPr="00054570">
        <w:t xml:space="preserve">and OS in the FAS </w:t>
      </w:r>
      <w:r w:rsidR="00632D96">
        <w:t>(</w:t>
      </w:r>
      <w:r w:rsidR="00F77867">
        <w:t>median OS: 23.4 months vs.16.8 months; HR: 0.64; p=0.001).</w:t>
      </w:r>
      <w:r w:rsidR="00F77867">
        <w:fldChar w:fldCharType="begin"/>
      </w:r>
      <w:r w:rsidR="00CA6345">
        <w:instrText xml:space="preserve"> ADDIN ZOTERO_ITEM CSL_CITATION {"citationID":"aXKfLMI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F77867">
        <w:fldChar w:fldCharType="separate"/>
      </w:r>
      <w:r w:rsidR="00FD57F4" w:rsidRPr="00FD57F4">
        <w:rPr>
          <w:rFonts w:cs="Arial"/>
          <w:szCs w:val="24"/>
          <w:vertAlign w:val="superscript"/>
        </w:rPr>
        <w:t>6</w:t>
      </w:r>
      <w:r w:rsidR="00F77867">
        <w:fldChar w:fldCharType="end"/>
      </w:r>
      <w:r w:rsidR="00083EC7">
        <w:t xml:space="preserve"> </w:t>
      </w:r>
      <w:r>
        <w:t xml:space="preserve">Results </w:t>
      </w:r>
      <w:r w:rsidR="00083EC7">
        <w:t>demonstrate consistency between the</w:t>
      </w:r>
      <w:r>
        <w:t xml:space="preserve"> FAS </w:t>
      </w:r>
      <w:r w:rsidR="00083EC7">
        <w:t>and</w:t>
      </w:r>
      <w:r>
        <w:t xml:space="preserve"> HR-positive cohort</w:t>
      </w:r>
      <w:r w:rsidR="00485149">
        <w:t>s</w:t>
      </w:r>
      <w:r>
        <w:t xml:space="preserve">. </w:t>
      </w:r>
    </w:p>
    <w:p w14:paraId="1A3888C4" w14:textId="4AF36673" w:rsidR="000B148D" w:rsidRPr="00054570" w:rsidRDefault="000B148D" w:rsidP="000B148D">
      <w:pPr>
        <w:pStyle w:val="Body"/>
      </w:pPr>
      <w:r>
        <w:t>In addition, T-DXd showed benefit</w:t>
      </w:r>
      <w:r w:rsidR="00336BAC">
        <w:t xml:space="preserve"> over TPC</w:t>
      </w:r>
      <w:r>
        <w:t xml:space="preserve"> across a range of other clinically meaningful endpoints. I</w:t>
      </w:r>
      <w:r w:rsidRPr="00DC2676">
        <w:t xml:space="preserve">n the FAS, the </w:t>
      </w:r>
      <w:r>
        <w:t>DCR (</w:t>
      </w:r>
      <w:r w:rsidRPr="00DC2676">
        <w:t>CR</w:t>
      </w:r>
      <w:r>
        <w:t>+</w:t>
      </w:r>
      <w:r w:rsidRPr="00DC2676">
        <w:t>PR</w:t>
      </w:r>
      <w:r>
        <w:t>+</w:t>
      </w:r>
      <w:r w:rsidRPr="00DC2676">
        <w:t xml:space="preserve">SD) </w:t>
      </w:r>
      <w:r w:rsidRPr="00AB6AD7">
        <w:t xml:space="preserve">by BICR </w:t>
      </w:r>
      <w:r w:rsidRPr="00DC2676">
        <w:t>was</w:t>
      </w:r>
      <w:r>
        <w:t xml:space="preserve"> statistically significantly greater in the T-DXd arm</w:t>
      </w:r>
      <w:r w:rsidRPr="00DC2676">
        <w:t xml:space="preserve"> </w:t>
      </w:r>
      <w:r>
        <w:t>compared with the TPC arm</w:t>
      </w:r>
      <w:r w:rsidRPr="00DC2676">
        <w:t xml:space="preserve"> </w:t>
      </w:r>
      <w:r>
        <w:t>(</w:t>
      </w:r>
      <w:r w:rsidRPr="00DC2676">
        <w:t>87.1%</w:t>
      </w:r>
      <w:r>
        <w:t xml:space="preserve"> vs.</w:t>
      </w:r>
      <w:r w:rsidRPr="00DC2676">
        <w:t xml:space="preserve"> 65.8%</w:t>
      </w:r>
      <w:r>
        <w:t xml:space="preserve">; </w:t>
      </w:r>
      <w:r w:rsidRPr="00E15E50">
        <w:t>p&lt;0.0001</w:t>
      </w:r>
      <w:r w:rsidRPr="00DC2676">
        <w:t>).</w:t>
      </w:r>
      <w:r>
        <w:fldChar w:fldCharType="begin"/>
      </w:r>
      <w:r w:rsidR="00CA6345">
        <w:instrText xml:space="preserve"> ADDIN ZOTERO_ITEM CSL_CITATION {"citationID":"edUbSSgn","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t xml:space="preserve"> </w:t>
      </w:r>
      <w:r w:rsidRPr="00054570">
        <w:t xml:space="preserve">A </w:t>
      </w:r>
      <w:r>
        <w:t xml:space="preserve">statistically </w:t>
      </w:r>
      <w:r w:rsidRPr="00054570">
        <w:t>significant</w:t>
      </w:r>
      <w:r w:rsidR="0015687F">
        <w:t>ly</w:t>
      </w:r>
      <w:r w:rsidRPr="00054570">
        <w:t xml:space="preserve"> greater proportion of patients achieved a confirmed ORR (CR + PR) by BICR and </w:t>
      </w:r>
      <w:r w:rsidRPr="003C648C">
        <w:t>by IA</w:t>
      </w:r>
      <w:r w:rsidRPr="00336BAC">
        <w:t xml:space="preserve"> </w:t>
      </w:r>
      <w:r w:rsidRPr="00054570">
        <w:t>with T</w:t>
      </w:r>
      <w:r w:rsidRPr="00054570">
        <w:noBreakHyphen/>
        <w:t>DXd compared with TPC (both p&lt;0.0001</w:t>
      </w:r>
      <w:r>
        <w:t>; FAS</w:t>
      </w:r>
      <w:r w:rsidRPr="00054570">
        <w:t>).</w:t>
      </w:r>
      <w:r>
        <w:fldChar w:fldCharType="begin"/>
      </w:r>
      <w:r w:rsidR="00CA6345">
        <w:instrText xml:space="preserve"> ADDIN ZOTERO_ITEM CSL_CITATION {"citationID":"CYm9iDjR","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54570">
        <w:t xml:space="preserve"> A best overall response of CR and PR was observed in more than </w:t>
      </w:r>
      <w:r>
        <w:t>three times a</w:t>
      </w:r>
      <w:r w:rsidRPr="00054570">
        <w:t>s many patients in the T-DXd arm as the TPC arm (CR: 3.5% vs. 1.1%; PR: 49.1% vs. 15.2%</w:t>
      </w:r>
      <w:r>
        <w:t>; FAS</w:t>
      </w:r>
      <w:r w:rsidRPr="00054570">
        <w:t>).</w:t>
      </w:r>
      <w:r>
        <w:fldChar w:fldCharType="begin"/>
      </w:r>
      <w:r w:rsidR="00CA6345">
        <w:instrText xml:space="preserve"> ADDIN ZOTERO_ITEM CSL_CITATION {"citationID":"lzaJqcSj","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he CBR by BICR</w:t>
      </w:r>
      <w:r>
        <w:t>, demonstrating sustained response (CR+PR+SD) for at least six months,</w:t>
      </w:r>
      <w:r w:rsidRPr="00054570">
        <w:t xml:space="preserve"> was also </w:t>
      </w:r>
      <w:r>
        <w:t xml:space="preserve">statistically significantly </w:t>
      </w:r>
      <w:r w:rsidRPr="00054570">
        <w:t>greater with T</w:t>
      </w:r>
      <w:r w:rsidRPr="00054570">
        <w:noBreakHyphen/>
        <w:t>DXd than TPC (70.2% vs. 33.7%</w:t>
      </w:r>
      <w:r>
        <w:t xml:space="preserve">; </w:t>
      </w:r>
      <w:r w:rsidRPr="00054570">
        <w:t>p&lt;0.0001</w:t>
      </w:r>
      <w:r>
        <w:t>; FAS</w:t>
      </w:r>
      <w:r w:rsidRPr="00054570">
        <w:t>).</w:t>
      </w:r>
      <w:r>
        <w:fldChar w:fldCharType="begin"/>
      </w:r>
      <w:r w:rsidR="00CA6345">
        <w:instrText xml:space="preserve"> ADDIN ZOTERO_ITEM CSL_CITATION {"citationID":"5ecP0Ibw","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54570">
        <w:t xml:space="preserve"> </w:t>
      </w:r>
    </w:p>
    <w:p w14:paraId="05E397C1" w14:textId="3BF45ED5" w:rsidR="000B148D" w:rsidRPr="00054570" w:rsidRDefault="00B276DE" w:rsidP="000B148D">
      <w:pPr>
        <w:pStyle w:val="Body"/>
      </w:pPr>
      <w:r>
        <w:t>Health-related q</w:t>
      </w:r>
      <w:r w:rsidR="00982D29">
        <w:t>uality-of-life</w:t>
      </w:r>
      <w:r w:rsidR="00982D29" w:rsidRPr="00054570">
        <w:t xml:space="preserve"> </w:t>
      </w:r>
      <w:r w:rsidR="000B148D" w:rsidRPr="00054570">
        <w:t>of patients in the T</w:t>
      </w:r>
      <w:r w:rsidR="000B148D" w:rsidRPr="00054570">
        <w:noBreakHyphen/>
        <w:t xml:space="preserve">DXd arm </w:t>
      </w:r>
      <w:r w:rsidR="00294FDC" w:rsidRPr="00294FDC">
        <w:rPr>
          <w:color w:val="000000"/>
          <w:highlight w:val="black"/>
        </w:rPr>
        <w:t>xxxxxxxxxxxxxxxxxxxxxxxxxxx</w:t>
      </w:r>
      <w:r w:rsidR="000B148D">
        <w:t xml:space="preserve"> across a range of generic</w:t>
      </w:r>
      <w:r w:rsidR="00AC6ED1">
        <w:t xml:space="preserve"> (EQ-5D-5L)</w:t>
      </w:r>
      <w:r w:rsidR="000B148D">
        <w:t xml:space="preserve"> and cancer-specific</w:t>
      </w:r>
      <w:r w:rsidR="00AC6ED1">
        <w:t xml:space="preserve"> (EORTC QLQ-30 and EORTC</w:t>
      </w:r>
      <w:r w:rsidR="00934C5F">
        <w:t xml:space="preserve"> QLQ-BR45)</w:t>
      </w:r>
      <w:r w:rsidR="000B148D">
        <w:t xml:space="preserve"> PRO instruments</w:t>
      </w:r>
      <w:r w:rsidR="004807C0">
        <w:t xml:space="preserve"> with longer TTDD across almost all measures and scales compared with TPC</w:t>
      </w:r>
      <w:r w:rsidR="000B148D" w:rsidRPr="00054570">
        <w:t>. In the</w:t>
      </w:r>
      <w:r w:rsidR="00BF2DC9">
        <w:t xml:space="preserve"> FAS</w:t>
      </w:r>
      <w:r w:rsidR="000B148D" w:rsidRPr="00054570">
        <w:t>, the mean</w:t>
      </w:r>
      <w:r w:rsidR="00C34388">
        <w:t>/median</w:t>
      </w:r>
      <w:r w:rsidR="000B148D" w:rsidRPr="00054570">
        <w:t xml:space="preserve"> changes from baseline</w:t>
      </w:r>
      <w:r w:rsidR="000B148D">
        <w:t xml:space="preserve"> to end of treatment</w:t>
      </w:r>
      <w:r w:rsidR="000B148D" w:rsidRPr="00054570">
        <w:t xml:space="preserve"> in EQ-5D-5L</w:t>
      </w:r>
      <w:r w:rsidR="000B148D">
        <w:t xml:space="preserve">, </w:t>
      </w:r>
      <w:r w:rsidR="000B148D" w:rsidRPr="00054570">
        <w:t xml:space="preserve">EORTC QLQ-C30 </w:t>
      </w:r>
      <w:r w:rsidR="000204D2">
        <w:t>GHS</w:t>
      </w:r>
      <w:r w:rsidR="000B148D">
        <w:t xml:space="preserve"> and</w:t>
      </w:r>
      <w:r w:rsidR="000B148D" w:rsidRPr="00054570">
        <w:t xml:space="preserve"> EORTC QLQ-BR45, demonstrated that </w:t>
      </w:r>
      <w:r w:rsidR="00987921">
        <w:t>QoL</w:t>
      </w:r>
      <w:r w:rsidR="008A6A11" w:rsidRPr="00054570">
        <w:t xml:space="preserve"> </w:t>
      </w:r>
      <w:r w:rsidR="00294FDC" w:rsidRPr="00294FDC">
        <w:rPr>
          <w:color w:val="000000"/>
          <w:highlight w:val="black"/>
        </w:rPr>
        <w:t>xxxxxxxxxxxxxxxxxxxxxxxxxxxxxxxxxxxxxxxxxxxxxxx</w:t>
      </w:r>
      <w:r w:rsidR="000B148D" w:rsidRPr="00F710CB">
        <w:t xml:space="preserve"> </w:t>
      </w:r>
      <w:r w:rsidR="000B148D" w:rsidRPr="00054570">
        <w:t>with T-DXd.</w:t>
      </w:r>
      <w:r w:rsidR="00E9588A">
        <w:fldChar w:fldCharType="begin"/>
      </w:r>
      <w:r w:rsidR="00CA6345">
        <w:instrText xml:space="preserve"> ADDIN ZOTERO_ITEM CSL_CITATION {"citationID":"hYfgx1L8","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E9588A">
        <w:fldChar w:fldCharType="separate"/>
      </w:r>
      <w:r w:rsidR="00CA6345" w:rsidRPr="00CA6345">
        <w:rPr>
          <w:rFonts w:cs="Arial"/>
          <w:szCs w:val="24"/>
          <w:vertAlign w:val="superscript"/>
        </w:rPr>
        <w:t>152</w:t>
      </w:r>
      <w:r w:rsidR="00E9588A">
        <w:fldChar w:fldCharType="end"/>
      </w:r>
      <w:r w:rsidR="000B148D" w:rsidRPr="00054570">
        <w:t xml:space="preserve"> Additionally, in the</w:t>
      </w:r>
      <w:r w:rsidR="005744F9">
        <w:t xml:space="preserve"> </w:t>
      </w:r>
      <w:r w:rsidR="00BF2DC9">
        <w:t>FAS</w:t>
      </w:r>
      <w:r w:rsidR="000B148D" w:rsidRPr="00054570">
        <w:t xml:space="preserve">, median TTDD was </w:t>
      </w:r>
      <w:r w:rsidR="00294FDC" w:rsidRPr="00294FDC">
        <w:rPr>
          <w:color w:val="000000"/>
          <w:highlight w:val="black"/>
        </w:rPr>
        <w:t>xxxxxx</w:t>
      </w:r>
      <w:r w:rsidR="000B148D" w:rsidRPr="00054570">
        <w:t xml:space="preserve"> with T-DXd </w:t>
      </w:r>
      <w:r w:rsidR="00F230E0">
        <w:t>than TPC</w:t>
      </w:r>
      <w:r w:rsidR="000B148D" w:rsidRPr="00054570">
        <w:t xml:space="preserve"> for EQ-5D-5L-VAS</w:t>
      </w:r>
      <w:r w:rsidR="000B148D" w:rsidRPr="00054570" w:rsidDel="00C11615">
        <w:t xml:space="preserve"> (</w:t>
      </w:r>
      <w:r w:rsidR="00294FDC" w:rsidRPr="00294FDC">
        <w:rPr>
          <w:color w:val="000000"/>
          <w:highlight w:val="black"/>
        </w:rPr>
        <w:t>xxxx</w:t>
      </w:r>
      <w:r w:rsidR="00F230E0" w:rsidRPr="00F710CB">
        <w:t xml:space="preserve"> </w:t>
      </w:r>
      <w:r w:rsidR="007C0B1C">
        <w:t>[</w:t>
      </w:r>
      <w:r w:rsidR="00F230E0" w:rsidRPr="003C648C">
        <w:t>95% CI:</w:t>
      </w:r>
      <w:r w:rsidR="00F230E0">
        <w:rPr>
          <w:u w:val="single"/>
        </w:rPr>
        <w:t xml:space="preserve"> </w:t>
      </w:r>
      <w:r w:rsidR="00294FDC" w:rsidRPr="00294FDC">
        <w:rPr>
          <w:color w:val="000000"/>
          <w:highlight w:val="black"/>
        </w:rPr>
        <w:t>xxx</w:t>
      </w:r>
      <w:r w:rsidR="008760B5">
        <w:rPr>
          <w:color w:val="000000"/>
          <w:highlight w:val="black"/>
        </w:rPr>
        <w:t xml:space="preserve"> </w:t>
      </w:r>
      <w:r w:rsidR="00294FDC" w:rsidRPr="00294FDC">
        <w:rPr>
          <w:color w:val="000000"/>
          <w:highlight w:val="black"/>
        </w:rPr>
        <w:t>xxx</w:t>
      </w:r>
      <w:r w:rsidR="007C0B1C">
        <w:t>]</w:t>
      </w:r>
      <w:r w:rsidR="007C0B1C" w:rsidRPr="003C648C">
        <w:t xml:space="preserve"> </w:t>
      </w:r>
      <w:r w:rsidR="00F230E0" w:rsidRPr="00054570">
        <w:t xml:space="preserve">vs. </w:t>
      </w:r>
      <w:r w:rsidR="00294FDC" w:rsidRPr="00294FDC">
        <w:rPr>
          <w:color w:val="000000"/>
          <w:highlight w:val="black"/>
        </w:rPr>
        <w:t>xxx</w:t>
      </w:r>
      <w:r w:rsidR="00F230E0" w:rsidRPr="00054570">
        <w:t xml:space="preserve"> months</w:t>
      </w:r>
      <w:r w:rsidR="00F230E0">
        <w:t xml:space="preserve"> </w:t>
      </w:r>
      <w:r w:rsidR="007C0B1C">
        <w:t>[</w:t>
      </w:r>
      <w:r w:rsidR="00F230E0">
        <w:t xml:space="preserve">95% CI: </w:t>
      </w:r>
      <w:r w:rsidR="00294FDC" w:rsidRPr="00294FDC">
        <w:rPr>
          <w:color w:val="000000"/>
          <w:highlight w:val="black"/>
        </w:rPr>
        <w:t>xxxxxxx</w:t>
      </w:r>
      <w:r w:rsidR="007C0B1C">
        <w:t>]</w:t>
      </w:r>
      <w:r w:rsidR="007C0B1C" w:rsidRPr="00054570">
        <w:t xml:space="preserve">; </w:t>
      </w:r>
      <w:r w:rsidR="00F230E0" w:rsidRPr="00054570">
        <w:t xml:space="preserve">HR: </w:t>
      </w:r>
      <w:r w:rsidR="00294FDC" w:rsidRPr="00294FDC">
        <w:rPr>
          <w:color w:val="000000"/>
          <w:highlight w:val="black"/>
        </w:rPr>
        <w:t>xxxx</w:t>
      </w:r>
      <w:r w:rsidR="00F230E0" w:rsidRPr="00054570">
        <w:t xml:space="preserve">; 95% CI: </w:t>
      </w:r>
      <w:r w:rsidR="00294FDC" w:rsidRPr="00294FDC">
        <w:rPr>
          <w:color w:val="000000"/>
          <w:highlight w:val="black"/>
        </w:rPr>
        <w:t>xxxxxxxxxx</w:t>
      </w:r>
      <w:r w:rsidR="00F230E0" w:rsidRPr="00054570">
        <w:t>; p=</w:t>
      </w:r>
      <w:r w:rsidR="00294FDC" w:rsidRPr="00294FDC">
        <w:rPr>
          <w:color w:val="000000"/>
          <w:highlight w:val="black"/>
        </w:rPr>
        <w:t>xxxxxx</w:t>
      </w:r>
      <w:r w:rsidR="00F230E0" w:rsidRPr="00054570">
        <w:t>)</w:t>
      </w:r>
      <w:r w:rsidR="000B148D" w:rsidRPr="00054570">
        <w:t xml:space="preserve">, EORTC QLQ-C30 </w:t>
      </w:r>
      <w:r w:rsidR="000204D2">
        <w:t>GHS</w:t>
      </w:r>
      <w:r w:rsidR="000B148D" w:rsidRPr="00054570" w:rsidDel="00C11615">
        <w:t xml:space="preserve"> (</w:t>
      </w:r>
      <w:r w:rsidR="00294FDC" w:rsidRPr="00294FDC">
        <w:rPr>
          <w:color w:val="000000"/>
          <w:highlight w:val="black"/>
        </w:rPr>
        <w:t>xxxx</w:t>
      </w:r>
      <w:r w:rsidR="00F230E0" w:rsidRPr="00054570">
        <w:t xml:space="preserve"> </w:t>
      </w:r>
      <w:r w:rsidR="007C0B1C">
        <w:t>[</w:t>
      </w:r>
      <w:r w:rsidR="00F230E0">
        <w:t xml:space="preserve">95% CI: </w:t>
      </w:r>
      <w:r w:rsidR="00294FDC" w:rsidRPr="00294FDC">
        <w:rPr>
          <w:color w:val="000000"/>
          <w:highlight w:val="black"/>
        </w:rPr>
        <w:t>xxxxxx</w:t>
      </w:r>
      <w:r w:rsidR="007C0B1C">
        <w:t xml:space="preserve">] </w:t>
      </w:r>
      <w:r w:rsidR="00F230E0" w:rsidRPr="00054570">
        <w:t xml:space="preserve">vs. </w:t>
      </w:r>
      <w:r w:rsidR="00294FDC" w:rsidRPr="00294FDC">
        <w:rPr>
          <w:color w:val="000000"/>
          <w:highlight w:val="black"/>
        </w:rPr>
        <w:t>xxx</w:t>
      </w:r>
      <w:r w:rsidR="00F230E0" w:rsidRPr="00E16168">
        <w:t xml:space="preserve"> </w:t>
      </w:r>
      <w:r w:rsidR="00F230E0" w:rsidRPr="00054570">
        <w:t>months</w:t>
      </w:r>
      <w:r w:rsidR="00F230E0">
        <w:t xml:space="preserve"> </w:t>
      </w:r>
      <w:r w:rsidR="007C0B1C">
        <w:t>[</w:t>
      </w:r>
      <w:r w:rsidR="00F230E0">
        <w:t xml:space="preserve">95% CI: </w:t>
      </w:r>
      <w:r w:rsidR="00294FDC" w:rsidRPr="00294FDC">
        <w:rPr>
          <w:color w:val="000000"/>
          <w:highlight w:val="black"/>
        </w:rPr>
        <w:t>xxxxxxxx</w:t>
      </w:r>
      <w:r w:rsidR="007C0B1C">
        <w:t>]</w:t>
      </w:r>
      <w:r w:rsidR="007C0B1C" w:rsidRPr="00054570">
        <w:t>;</w:t>
      </w:r>
      <w:r w:rsidR="00F230E0" w:rsidRPr="00054570">
        <w:t xml:space="preserve"> HR: </w:t>
      </w:r>
      <w:r w:rsidR="00294FDC" w:rsidRPr="00294FDC">
        <w:rPr>
          <w:color w:val="000000"/>
          <w:highlight w:val="black"/>
        </w:rPr>
        <w:t>xxxx</w:t>
      </w:r>
      <w:r w:rsidR="00F230E0" w:rsidRPr="00054570">
        <w:t xml:space="preserve">; 95% CI: </w:t>
      </w:r>
      <w:r w:rsidR="00294FDC" w:rsidRPr="00294FDC">
        <w:rPr>
          <w:color w:val="000000"/>
          <w:highlight w:val="black"/>
        </w:rPr>
        <w:t>xxxxxxxxx</w:t>
      </w:r>
      <w:r w:rsidR="00F230E0" w:rsidRPr="00054570">
        <w:t>; p=</w:t>
      </w:r>
      <w:r w:rsidR="00294FDC" w:rsidRPr="00294FDC">
        <w:rPr>
          <w:color w:val="000000"/>
          <w:highlight w:val="black"/>
        </w:rPr>
        <w:t>xxxxxx</w:t>
      </w:r>
      <w:r w:rsidR="00F230E0" w:rsidRPr="00054570">
        <w:t>)</w:t>
      </w:r>
      <w:r w:rsidR="000B148D" w:rsidRPr="00054570">
        <w:t xml:space="preserve">, and for the </w:t>
      </w:r>
      <w:r w:rsidR="000B148D">
        <w:t xml:space="preserve">vast </w:t>
      </w:r>
      <w:r w:rsidR="000B148D" w:rsidRPr="00054570">
        <w:t>majority of pre</w:t>
      </w:r>
      <w:r w:rsidR="00133B67">
        <w:t>-specified</w:t>
      </w:r>
      <w:r w:rsidR="000B148D" w:rsidRPr="00054570">
        <w:t xml:space="preserve"> subscales of the EORTC QLQ-C30 and EORTC QLQ-BR45.</w:t>
      </w:r>
      <w:r w:rsidR="00D00FF2">
        <w:fldChar w:fldCharType="begin"/>
      </w:r>
      <w:r w:rsidR="00CA6345">
        <w:instrText xml:space="preserve"> ADDIN ZOTERO_ITEM CSL_CITATION {"citationID":"3bNBnBnP","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D00FF2">
        <w:fldChar w:fldCharType="separate"/>
      </w:r>
      <w:r w:rsidR="00CA6345" w:rsidRPr="00CA6345">
        <w:rPr>
          <w:rFonts w:cs="Arial"/>
          <w:szCs w:val="24"/>
          <w:vertAlign w:val="superscript"/>
        </w:rPr>
        <w:t>152</w:t>
      </w:r>
      <w:r w:rsidR="00D00FF2">
        <w:fldChar w:fldCharType="end"/>
      </w:r>
      <w:r w:rsidR="00D377FD">
        <w:t xml:space="preserve"> Results were consistent in the HR-positive cohort.</w:t>
      </w:r>
      <w:r w:rsidR="00D377FD" w:rsidRPr="00D377FD">
        <w:t xml:space="preserve"> </w:t>
      </w:r>
      <w:r w:rsidR="00D377FD">
        <w:fldChar w:fldCharType="begin"/>
      </w:r>
      <w:r w:rsidR="00CA6345">
        <w:instrText xml:space="preserve"> ADDIN ZOTERO_ITEM CSL_CITATION {"citationID":"QpSYvlO3","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D377FD">
        <w:fldChar w:fldCharType="separate"/>
      </w:r>
      <w:r w:rsidR="00FD57F4" w:rsidRPr="00FD57F4">
        <w:rPr>
          <w:rFonts w:cs="Arial"/>
          <w:szCs w:val="24"/>
          <w:vertAlign w:val="superscript"/>
        </w:rPr>
        <w:t>7</w:t>
      </w:r>
      <w:r w:rsidR="00D377FD">
        <w:fldChar w:fldCharType="end"/>
      </w:r>
      <w:r w:rsidR="00D377FD" w:rsidRPr="001304A0">
        <w:t xml:space="preserve"> </w:t>
      </w:r>
    </w:p>
    <w:p w14:paraId="074184B5" w14:textId="550EEC43" w:rsidR="000B148D" w:rsidRPr="00054570" w:rsidRDefault="000B148D" w:rsidP="000B148D">
      <w:pPr>
        <w:pStyle w:val="Body"/>
      </w:pPr>
      <w:r w:rsidRPr="00054570">
        <w:t xml:space="preserve">Overall, the efficacy </w:t>
      </w:r>
      <w:r>
        <w:t>data</w:t>
      </w:r>
      <w:r w:rsidRPr="00054570">
        <w:t xml:space="preserve"> </w:t>
      </w:r>
      <w:r>
        <w:t>from</w:t>
      </w:r>
      <w:r w:rsidRPr="00054570">
        <w:t xml:space="preserve"> DESTINY-Breast04 </w:t>
      </w:r>
      <w:r w:rsidR="001B0839">
        <w:t>across a range of clinically meaningful outcomes</w:t>
      </w:r>
      <w:r>
        <w:t xml:space="preserve"> confirm</w:t>
      </w:r>
      <w:r w:rsidRPr="00054570">
        <w:t xml:space="preserve"> </w:t>
      </w:r>
      <w:r>
        <w:t>the</w:t>
      </w:r>
      <w:r w:rsidRPr="00054570">
        <w:t xml:space="preserve"> substantial </w:t>
      </w:r>
      <w:r>
        <w:t>efficacy benefit of T-DXd</w:t>
      </w:r>
      <w:r w:rsidRPr="00054570">
        <w:t xml:space="preserve"> compared with TPC</w:t>
      </w:r>
      <w:r>
        <w:t xml:space="preserve">. Multiple PRO endpoints demonstrate </w:t>
      </w:r>
      <w:r w:rsidR="00294FDC" w:rsidRPr="00294FDC">
        <w:rPr>
          <w:color w:val="000000"/>
          <w:highlight w:val="black"/>
        </w:rPr>
        <w:t>xxxxxxxxxxxxxxxxxxxxxxxxxxxxxxxxxxxxx</w:t>
      </w:r>
      <w:r w:rsidR="00A83A42" w:rsidRPr="00F710CB">
        <w:t xml:space="preserve"> </w:t>
      </w:r>
      <w:r w:rsidR="00A83A42" w:rsidRPr="003C648C">
        <w:t xml:space="preserve">and a </w:t>
      </w:r>
      <w:r w:rsidR="00294FDC" w:rsidRPr="00294FDC">
        <w:rPr>
          <w:color w:val="000000"/>
          <w:highlight w:val="black"/>
        </w:rPr>
        <w:t>xxxxxx</w:t>
      </w:r>
      <w:r w:rsidR="00A83A42" w:rsidRPr="003C648C">
        <w:t xml:space="preserve"> </w:t>
      </w:r>
      <w:r w:rsidR="00D30D44">
        <w:t>TTDD</w:t>
      </w:r>
      <w:r w:rsidR="006B6BC5">
        <w:t xml:space="preserve"> </w:t>
      </w:r>
      <w:r>
        <w:t>compared with non-targeted chemotherapy</w:t>
      </w:r>
      <w:r w:rsidRPr="00054570">
        <w:t>.</w:t>
      </w:r>
      <w:r>
        <w:fldChar w:fldCharType="begin"/>
      </w:r>
      <w:r w:rsidR="00CA6345">
        <w:instrText xml:space="preserve"> ADDIN ZOTERO_ITEM CSL_CITATION {"citationID":"z93KBZlu","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fldChar w:fldCharType="separate"/>
      </w:r>
      <w:r w:rsidR="00CA6345" w:rsidRPr="00CA6345">
        <w:rPr>
          <w:rFonts w:cs="Arial"/>
          <w:szCs w:val="24"/>
          <w:vertAlign w:val="superscript"/>
        </w:rPr>
        <w:t>7,151</w:t>
      </w:r>
      <w:r>
        <w:fldChar w:fldCharType="end"/>
      </w:r>
      <w:r w:rsidRPr="00054570">
        <w:t xml:space="preserve"> </w:t>
      </w:r>
    </w:p>
    <w:p w14:paraId="778CD311" w14:textId="77777777" w:rsidR="000B148D" w:rsidRPr="00054570" w:rsidRDefault="000B148D" w:rsidP="000B148D">
      <w:pPr>
        <w:pStyle w:val="Heading2"/>
      </w:pPr>
      <w:bookmarkStart w:id="286" w:name="_Ref92393658"/>
      <w:bookmarkStart w:id="287" w:name="_Ref92447940"/>
      <w:bookmarkStart w:id="288" w:name="_Ref92448031"/>
      <w:bookmarkStart w:id="289" w:name="_Toc124447841"/>
      <w:bookmarkStart w:id="290" w:name="_Toc129350868"/>
      <w:r w:rsidRPr="00054570">
        <w:t>Subgroup analysis</w:t>
      </w:r>
      <w:bookmarkEnd w:id="286"/>
      <w:bookmarkEnd w:id="287"/>
      <w:bookmarkEnd w:id="288"/>
      <w:bookmarkEnd w:id="289"/>
      <w:bookmarkEnd w:id="290"/>
    </w:p>
    <w:p w14:paraId="708A1FAB" w14:textId="4631F2D4" w:rsidR="000B148D" w:rsidRPr="00054570" w:rsidRDefault="000B148D" w:rsidP="000B148D">
      <w:pPr>
        <w:pStyle w:val="Body"/>
        <w:spacing w:before="120"/>
      </w:pPr>
      <w:r w:rsidRPr="00054570">
        <w:t>Pre-specified subgroups for analysis were:</w:t>
      </w:r>
      <w:r w:rsidRPr="00054570">
        <w:fldChar w:fldCharType="begin"/>
      </w:r>
      <w:r w:rsidR="00CA6345">
        <w:instrText xml:space="preserve"> ADDIN ZOTERO_ITEM CSL_CITATION {"citationID":"5byKxax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7DEDE3EB" w14:textId="77777777" w:rsidR="000B148D" w:rsidRPr="00054570" w:rsidRDefault="000B148D" w:rsidP="00954359">
      <w:pPr>
        <w:pStyle w:val="Body"/>
        <w:numPr>
          <w:ilvl w:val="0"/>
          <w:numId w:val="7"/>
        </w:numPr>
        <w:ind w:left="426" w:hanging="284"/>
        <w:contextualSpacing/>
      </w:pPr>
      <w:r w:rsidRPr="00054570">
        <w:t>HER2 status (IHC+1, IHC 2+/ISH-negative)</w:t>
      </w:r>
    </w:p>
    <w:p w14:paraId="2A4DB7DE" w14:textId="77777777" w:rsidR="000B148D" w:rsidRPr="00054570" w:rsidRDefault="000B148D" w:rsidP="00954359">
      <w:pPr>
        <w:pStyle w:val="Body"/>
        <w:numPr>
          <w:ilvl w:val="0"/>
          <w:numId w:val="7"/>
        </w:numPr>
        <w:ind w:left="426" w:hanging="284"/>
        <w:contextualSpacing/>
      </w:pPr>
      <w:r>
        <w:t>FAS only – hormone receptor</w:t>
      </w:r>
      <w:r w:rsidRPr="00054570">
        <w:t xml:space="preserve"> status (positive, negative)</w:t>
      </w:r>
    </w:p>
    <w:p w14:paraId="02937F1E" w14:textId="77777777" w:rsidR="000B148D" w:rsidRPr="00054570" w:rsidRDefault="000B148D" w:rsidP="00954359">
      <w:pPr>
        <w:pStyle w:val="Body"/>
        <w:numPr>
          <w:ilvl w:val="0"/>
          <w:numId w:val="7"/>
        </w:numPr>
        <w:ind w:left="426" w:hanging="284"/>
        <w:contextualSpacing/>
      </w:pPr>
      <w:r w:rsidRPr="00054570">
        <w:t>Lines of prior chemotherapy in the metastatic setting (1, ≥2)</w:t>
      </w:r>
    </w:p>
    <w:p w14:paraId="6F804F9A" w14:textId="77777777" w:rsidR="000B148D" w:rsidRPr="00054570" w:rsidRDefault="000B148D" w:rsidP="00954359">
      <w:pPr>
        <w:pStyle w:val="Body"/>
        <w:numPr>
          <w:ilvl w:val="0"/>
          <w:numId w:val="7"/>
        </w:numPr>
        <w:ind w:left="426" w:hanging="284"/>
        <w:contextualSpacing/>
      </w:pPr>
      <w:r w:rsidRPr="00054570">
        <w:t>Prior CDK4/6 (yes, no)</w:t>
      </w:r>
    </w:p>
    <w:p w14:paraId="287ABF82" w14:textId="77777777" w:rsidR="000B148D" w:rsidRPr="00054570" w:rsidRDefault="000B148D" w:rsidP="00954359">
      <w:pPr>
        <w:pStyle w:val="Body"/>
        <w:numPr>
          <w:ilvl w:val="0"/>
          <w:numId w:val="7"/>
        </w:numPr>
        <w:ind w:left="426" w:hanging="284"/>
        <w:contextualSpacing/>
      </w:pPr>
      <w:r w:rsidRPr="00054570">
        <w:t xml:space="preserve">Lines of prior </w:t>
      </w:r>
      <w:r>
        <w:t>ET</w:t>
      </w:r>
      <w:r w:rsidRPr="00054570">
        <w:t xml:space="preserve"> received in the metastatic setting (0, 1, 2, ≥3)</w:t>
      </w:r>
    </w:p>
    <w:p w14:paraId="0811B2AD" w14:textId="77777777" w:rsidR="000B148D" w:rsidRPr="00054570" w:rsidRDefault="000B148D" w:rsidP="00954359">
      <w:pPr>
        <w:pStyle w:val="Body"/>
        <w:numPr>
          <w:ilvl w:val="0"/>
          <w:numId w:val="7"/>
        </w:numPr>
        <w:ind w:left="426" w:hanging="284"/>
        <w:contextualSpacing/>
      </w:pPr>
      <w:r w:rsidRPr="00054570">
        <w:t>Best response to last prior cancer systemic therapy (complete response/partial response, stable disease, progressive disease, unknown)</w:t>
      </w:r>
    </w:p>
    <w:p w14:paraId="2A003F29" w14:textId="77777777" w:rsidR="000B148D" w:rsidRPr="00054570" w:rsidRDefault="000B148D" w:rsidP="00954359">
      <w:pPr>
        <w:pStyle w:val="Body"/>
        <w:numPr>
          <w:ilvl w:val="0"/>
          <w:numId w:val="7"/>
        </w:numPr>
        <w:ind w:left="426" w:hanging="284"/>
        <w:contextualSpacing/>
      </w:pPr>
      <w:r w:rsidRPr="00054570">
        <w:t>Renal function at baseline (normal function, mild impairment, moderate impairment)</w:t>
      </w:r>
    </w:p>
    <w:p w14:paraId="6683D717" w14:textId="77777777" w:rsidR="000B148D" w:rsidRPr="00054570" w:rsidRDefault="000B148D" w:rsidP="00954359">
      <w:pPr>
        <w:pStyle w:val="Body"/>
        <w:numPr>
          <w:ilvl w:val="0"/>
          <w:numId w:val="7"/>
        </w:numPr>
        <w:ind w:left="426" w:hanging="284"/>
        <w:contextualSpacing/>
      </w:pPr>
      <w:r w:rsidRPr="00054570">
        <w:t>Hepatic function at baseline (normal function, mild impairment)</w:t>
      </w:r>
    </w:p>
    <w:p w14:paraId="6ADF8D55" w14:textId="77777777" w:rsidR="000B148D" w:rsidRPr="00054570" w:rsidRDefault="000B148D" w:rsidP="00954359">
      <w:pPr>
        <w:pStyle w:val="Body"/>
        <w:numPr>
          <w:ilvl w:val="0"/>
          <w:numId w:val="7"/>
        </w:numPr>
        <w:ind w:left="426" w:hanging="284"/>
        <w:contextualSpacing/>
      </w:pPr>
      <w:r w:rsidRPr="00054570">
        <w:lastRenderedPageBreak/>
        <w:t>Baseline visceral disease (yes, no)</w:t>
      </w:r>
    </w:p>
    <w:p w14:paraId="1D3DD903" w14:textId="77777777" w:rsidR="000B148D" w:rsidRPr="00054570" w:rsidRDefault="000B148D" w:rsidP="00954359">
      <w:pPr>
        <w:pStyle w:val="Body"/>
        <w:numPr>
          <w:ilvl w:val="0"/>
          <w:numId w:val="7"/>
        </w:numPr>
        <w:ind w:left="426" w:hanging="284"/>
        <w:contextualSpacing/>
        <w:rPr>
          <w:lang w:val="es-ES"/>
        </w:rPr>
      </w:pPr>
      <w:r w:rsidRPr="00054570">
        <w:rPr>
          <w:lang w:val="es-ES"/>
        </w:rPr>
        <w:t>Baseline CNS metastases (yes, no)</w:t>
      </w:r>
    </w:p>
    <w:p w14:paraId="68BB078D" w14:textId="77777777" w:rsidR="000B148D" w:rsidRPr="00054570" w:rsidRDefault="000B148D" w:rsidP="00954359">
      <w:pPr>
        <w:pStyle w:val="Body"/>
        <w:numPr>
          <w:ilvl w:val="0"/>
          <w:numId w:val="7"/>
        </w:numPr>
        <w:ind w:left="426" w:hanging="284"/>
        <w:contextualSpacing/>
      </w:pPr>
      <w:r w:rsidRPr="00054570">
        <w:t>Reported history of CNS metastases (yes, no)</w:t>
      </w:r>
    </w:p>
    <w:p w14:paraId="6A1DA6A7" w14:textId="77777777" w:rsidR="000B148D" w:rsidRPr="00054570" w:rsidRDefault="000B148D" w:rsidP="00954359">
      <w:pPr>
        <w:pStyle w:val="Body"/>
        <w:numPr>
          <w:ilvl w:val="0"/>
          <w:numId w:val="7"/>
        </w:numPr>
        <w:ind w:left="426" w:hanging="284"/>
        <w:contextualSpacing/>
      </w:pPr>
      <w:r w:rsidRPr="00054570">
        <w:t>Age (&lt;65, ≥65 years)</w:t>
      </w:r>
    </w:p>
    <w:p w14:paraId="0E8F4D3B" w14:textId="77777777" w:rsidR="000B148D" w:rsidRPr="00054570" w:rsidRDefault="000B148D" w:rsidP="00954359">
      <w:pPr>
        <w:pStyle w:val="Body"/>
        <w:numPr>
          <w:ilvl w:val="0"/>
          <w:numId w:val="7"/>
        </w:numPr>
        <w:ind w:left="426" w:hanging="284"/>
        <w:contextualSpacing/>
      </w:pPr>
      <w:r w:rsidRPr="00054570">
        <w:t>Race (including white, Asian, other)</w:t>
      </w:r>
    </w:p>
    <w:p w14:paraId="2A928DE0" w14:textId="77777777" w:rsidR="000B148D" w:rsidRPr="00054570" w:rsidRDefault="000B148D" w:rsidP="00954359">
      <w:pPr>
        <w:pStyle w:val="Body"/>
        <w:numPr>
          <w:ilvl w:val="0"/>
          <w:numId w:val="7"/>
        </w:numPr>
        <w:ind w:left="426" w:hanging="284"/>
        <w:contextualSpacing/>
      </w:pPr>
      <w:r w:rsidRPr="00054570">
        <w:t>Region (Asia, North America, Europe + Israel)</w:t>
      </w:r>
    </w:p>
    <w:p w14:paraId="5359A21D" w14:textId="77777777" w:rsidR="000B148D" w:rsidRDefault="000B148D" w:rsidP="00954359">
      <w:pPr>
        <w:pStyle w:val="Body"/>
        <w:numPr>
          <w:ilvl w:val="0"/>
          <w:numId w:val="7"/>
        </w:numPr>
        <w:ind w:left="426" w:hanging="284"/>
      </w:pPr>
      <w:r w:rsidRPr="00054570">
        <w:t>ECOG performance status (0, 1)</w:t>
      </w:r>
    </w:p>
    <w:p w14:paraId="30AD2746" w14:textId="77777777" w:rsidR="000B148D" w:rsidRPr="00054570" w:rsidRDefault="000B148D" w:rsidP="000B148D">
      <w:pPr>
        <w:pStyle w:val="Heading3"/>
      </w:pPr>
      <w:r w:rsidRPr="00054570">
        <w:t xml:space="preserve"> </w:t>
      </w:r>
      <w:bookmarkStart w:id="291" w:name="_Toc124447842"/>
      <w:bookmarkStart w:id="292" w:name="_Toc129350869"/>
      <w:r w:rsidRPr="00054570">
        <w:t>PFS by BICR | Pre-specified analysis in key subgroups | FAS</w:t>
      </w:r>
      <w:bookmarkEnd w:id="291"/>
      <w:bookmarkEnd w:id="292"/>
    </w:p>
    <w:p w14:paraId="7DC8821E" w14:textId="28E6DF3B" w:rsidR="000B148D" w:rsidRDefault="000B148D" w:rsidP="000B148D">
      <w:pPr>
        <w:pStyle w:val="Body"/>
      </w:pPr>
      <w:r>
        <w:t xml:space="preserve">In the FAS, T-DXd demonstrated </w:t>
      </w:r>
      <w:r w:rsidR="00DB6288">
        <w:t>a</w:t>
      </w:r>
      <w:r>
        <w:t xml:space="preserve"> </w:t>
      </w:r>
      <w:r w:rsidRPr="00A1485E">
        <w:t>statistically significant improvement</w:t>
      </w:r>
      <w:r>
        <w:t xml:space="preserve"> in PFS by BICR compared to the TPC arm with a HR of 0.50 (</w:t>
      </w:r>
      <w:r w:rsidRPr="00054570">
        <w:t xml:space="preserve">95% </w:t>
      </w:r>
      <w:r>
        <w:t xml:space="preserve">CI: </w:t>
      </w:r>
      <w:r w:rsidRPr="00054570">
        <w:t>0.40, 0.63</w:t>
      </w:r>
      <w:r>
        <w:t>).</w:t>
      </w:r>
      <w:r>
        <w:fldChar w:fldCharType="begin"/>
      </w:r>
      <w:r w:rsidR="00CA6345">
        <w:instrText xml:space="preserve"> ADDIN ZOTERO_ITEM CSL_CITATION {"citationID":"kzwBwpP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006764B8">
        <w:t xml:space="preserve">The </w:t>
      </w:r>
      <w:r>
        <w:t xml:space="preserve">treatment effect was </w:t>
      </w:r>
      <w:r w:rsidR="00294FDC" w:rsidRPr="00294FDC">
        <w:rPr>
          <w:color w:val="000000"/>
          <w:highlight w:val="black"/>
        </w:rPr>
        <w:t>xxxxxxxxxxxxxxxxxxxxxxxxxxxxxxxxxxxxxxxxxxxxxxxxxxxxxxxxxxxxxxxxx</w:t>
      </w:r>
      <w:r>
        <w:t>, as indicated by</w:t>
      </w:r>
      <w:r w:rsidRPr="00054570">
        <w:t xml:space="preserve"> </w:t>
      </w:r>
      <w:r>
        <w:t xml:space="preserve">the subgroup HR </w:t>
      </w:r>
      <w:r w:rsidRPr="0067268C">
        <w:t>estimate</w:t>
      </w:r>
      <w:r>
        <w:t>s</w:t>
      </w:r>
      <w:r w:rsidRPr="0067268C">
        <w:t xml:space="preserve"> </w:t>
      </w:r>
      <w:r w:rsidR="001477FF">
        <w:t>lying</w:t>
      </w:r>
      <w:r w:rsidR="001477FF" w:rsidRPr="0067268C">
        <w:t xml:space="preserve"> </w:t>
      </w:r>
      <w:r w:rsidR="00294FDC" w:rsidRPr="00294FDC">
        <w:rPr>
          <w:color w:val="000000"/>
          <w:highlight w:val="black"/>
        </w:rPr>
        <w:t>xxxxxxxxxxxxxxxxxxxxxxxxxxxxxxxxxx</w:t>
      </w:r>
      <w:r w:rsidRPr="0067268C">
        <w:t xml:space="preserve"> for </w:t>
      </w:r>
      <w:r>
        <w:t>the FAS (</w:t>
      </w:r>
      <w:r w:rsidRPr="00D558DD">
        <w:rPr>
          <w:b/>
          <w:bCs/>
        </w:rPr>
        <w:fldChar w:fldCharType="begin"/>
      </w:r>
      <w:r w:rsidRPr="00D558DD">
        <w:rPr>
          <w:b/>
          <w:bCs/>
        </w:rPr>
        <w:instrText xml:space="preserve"> REF _Ref126580718 \h </w:instrText>
      </w:r>
      <w:r>
        <w:rPr>
          <w:b/>
          <w:bCs/>
        </w:rPr>
        <w:instrText xml:space="preserve"> \* MERGEFORMAT </w:instrText>
      </w:r>
      <w:r w:rsidRPr="00D558DD">
        <w:rPr>
          <w:b/>
          <w:bCs/>
        </w:rPr>
      </w:r>
      <w:r w:rsidRPr="00D558DD">
        <w:rPr>
          <w:b/>
          <w:bCs/>
        </w:rPr>
        <w:fldChar w:fldCharType="separate"/>
      </w:r>
      <w:r w:rsidR="00145F42" w:rsidRPr="00145F42">
        <w:rPr>
          <w:b/>
          <w:bCs/>
        </w:rPr>
        <w:t xml:space="preserve">Figure </w:t>
      </w:r>
      <w:r w:rsidR="00145F42" w:rsidRPr="00145F42">
        <w:rPr>
          <w:b/>
          <w:bCs/>
          <w:noProof/>
        </w:rPr>
        <w:t>21</w:t>
      </w:r>
      <w:r w:rsidRPr="00D558DD">
        <w:rPr>
          <w:b/>
          <w:bCs/>
        </w:rPr>
        <w:fldChar w:fldCharType="end"/>
      </w:r>
      <w:r>
        <w:t>).</w:t>
      </w:r>
      <w:r w:rsidR="00556273" w:rsidRPr="00054570">
        <w:fldChar w:fldCharType="begin"/>
      </w:r>
      <w:r w:rsidR="00CA6345">
        <w:instrText xml:space="preserve"> ADDIN ZOTERO_ITEM CSL_CITATION {"citationID":"r4C8abED","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56273" w:rsidRPr="00054570">
        <w:fldChar w:fldCharType="separate"/>
      </w:r>
      <w:r w:rsidR="00FD57F4" w:rsidRPr="00FD57F4">
        <w:rPr>
          <w:rFonts w:cs="Arial"/>
          <w:szCs w:val="24"/>
          <w:vertAlign w:val="superscript"/>
        </w:rPr>
        <w:t>7</w:t>
      </w:r>
      <w:r w:rsidR="00556273" w:rsidRPr="00054570">
        <w:fldChar w:fldCharType="end"/>
      </w:r>
      <w:r w:rsidR="00556273">
        <w:t xml:space="preserve"> </w:t>
      </w:r>
      <w:r>
        <w:t xml:space="preserve"> The subgroup HR estimates that </w:t>
      </w:r>
      <w:r w:rsidR="00294FDC" w:rsidRPr="00294FDC">
        <w:rPr>
          <w:color w:val="000000"/>
          <w:highlight w:val="black"/>
        </w:rPr>
        <w:t>xxxxxxxxxxxxxxxxxxxxxxxxxx</w:t>
      </w:r>
      <w:r>
        <w:t xml:space="preserve"> of the FAS were:</w:t>
      </w:r>
      <w:r w:rsidRPr="0067268C">
        <w:t xml:space="preserve"> </w:t>
      </w:r>
      <w:r w:rsidR="00294FDC" w:rsidRPr="00294FDC">
        <w:rPr>
          <w:color w:val="000000"/>
          <w:highlight w:val="black"/>
        </w:rPr>
        <w:t>xxxxx</w:t>
      </w:r>
      <w:r w:rsidR="008760B5">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xxxxxxxxxxxxxx</w:t>
      </w:r>
      <w:r>
        <w:t>.</w:t>
      </w:r>
      <w:r w:rsidR="00556273" w:rsidRPr="00054570">
        <w:fldChar w:fldCharType="begin"/>
      </w:r>
      <w:r w:rsidR="00CA6345">
        <w:instrText xml:space="preserve"> ADDIN ZOTERO_ITEM CSL_CITATION {"citationID":"g0fS9Ml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56273" w:rsidRPr="00054570">
        <w:fldChar w:fldCharType="separate"/>
      </w:r>
      <w:r w:rsidR="00FD57F4" w:rsidRPr="00FD57F4">
        <w:rPr>
          <w:rFonts w:cs="Arial"/>
          <w:szCs w:val="24"/>
          <w:vertAlign w:val="superscript"/>
        </w:rPr>
        <w:t>7</w:t>
      </w:r>
      <w:r w:rsidR="00556273" w:rsidRPr="00054570">
        <w:fldChar w:fldCharType="end"/>
      </w:r>
      <w:r>
        <w:t xml:space="preserve"> For all of these exceptions, the </w:t>
      </w:r>
      <w:r w:rsidR="00294FDC" w:rsidRPr="00294FDC">
        <w:rPr>
          <w:color w:val="000000"/>
          <w:highlight w:val="black"/>
        </w:rPr>
        <w:t>xxxxxxxxxxxxxxxxxxxxxxxxxxxxxxxxxxxxxx</w:t>
      </w:r>
      <w:r>
        <w:t>.</w:t>
      </w:r>
      <w:r w:rsidR="00556273" w:rsidRPr="00054570">
        <w:fldChar w:fldCharType="begin"/>
      </w:r>
      <w:r w:rsidR="00CA6345">
        <w:instrText xml:space="preserve"> ADDIN ZOTERO_ITEM CSL_CITATION {"citationID":"khKzwLP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56273" w:rsidRPr="00054570">
        <w:fldChar w:fldCharType="separate"/>
      </w:r>
      <w:r w:rsidR="00FD57F4" w:rsidRPr="00FD57F4">
        <w:rPr>
          <w:rFonts w:cs="Arial"/>
          <w:szCs w:val="24"/>
          <w:vertAlign w:val="superscript"/>
        </w:rPr>
        <w:t>7</w:t>
      </w:r>
      <w:r w:rsidR="00556273" w:rsidRPr="00054570">
        <w:fldChar w:fldCharType="end"/>
      </w:r>
      <w:r w:rsidR="00556273">
        <w:t xml:space="preserve"> </w:t>
      </w:r>
      <w:r w:rsidRPr="0067268C">
        <w:t xml:space="preserve"> </w:t>
      </w:r>
      <w:r w:rsidR="00126AA6" w:rsidDel="00126AA6">
        <w:t xml:space="preserve"> </w:t>
      </w:r>
    </w:p>
    <w:p w14:paraId="0110F5A4" w14:textId="0FF21732" w:rsidR="00F17180" w:rsidRDefault="001D639A" w:rsidP="000B148D">
      <w:pPr>
        <w:pStyle w:val="Body"/>
      </w:pPr>
      <w:r>
        <w:t>S</w:t>
      </w:r>
      <w:r w:rsidR="000B148D">
        <w:t xml:space="preserve">ubgroup </w:t>
      </w:r>
      <w:r w:rsidR="001B77F3">
        <w:t xml:space="preserve">analysis </w:t>
      </w:r>
      <w:r w:rsidR="000B148D">
        <w:t xml:space="preserve">show that </w:t>
      </w:r>
      <w:r w:rsidR="000B148D" w:rsidRPr="00054570">
        <w:t>T-DXd is associated with a</w:t>
      </w:r>
      <w:r w:rsidR="00612833" w:rsidRPr="003C648C">
        <w:t xml:space="preserve"> </w:t>
      </w:r>
      <w:r w:rsidR="00294FDC" w:rsidRPr="00294FDC">
        <w:rPr>
          <w:color w:val="000000"/>
          <w:highlight w:val="black"/>
        </w:rPr>
        <w:t>xxxxxxxxxxxxxxxxxxxxxx</w:t>
      </w:r>
      <w:r w:rsidR="000B148D" w:rsidRPr="00054570">
        <w:t xml:space="preserve"> </w:t>
      </w:r>
      <w:r w:rsidR="000B148D">
        <w:t xml:space="preserve">in PFS vs. </w:t>
      </w:r>
      <w:r w:rsidR="000B148D" w:rsidRPr="00054570">
        <w:t>TPC</w:t>
      </w:r>
      <w:r w:rsidR="000B148D">
        <w:t xml:space="preserve">, including in key subgroups (e.g., </w:t>
      </w:r>
      <w:r w:rsidR="00294FDC" w:rsidRPr="00294FDC">
        <w:rPr>
          <w:color w:val="000000"/>
          <w:highlight w:val="black"/>
        </w:rPr>
        <w:t>xxxxxxxxxxxxxxxxxxxxxxxxxxxxxxxxxxxxxxxxxxxxxxxxxxxxxxxxxxxxxxxxxxxxxxxxxxxxxxxxxxxxxxxxxxxxxxxxxxxxxxxxxxxxxxxxxxxxx</w:t>
      </w:r>
      <w:r w:rsidR="000B148D" w:rsidRPr="00054570">
        <w:t>)</w:t>
      </w:r>
      <w:r w:rsidR="004C2EF1">
        <w:t xml:space="preserve">, as indicated by the </w:t>
      </w:r>
      <w:r w:rsidR="00294FDC" w:rsidRPr="00294FDC">
        <w:rPr>
          <w:color w:val="000000"/>
          <w:highlight w:val="black"/>
        </w:rPr>
        <w:t>xxxxxxxxxxxxxxxxxx</w:t>
      </w:r>
      <w:r w:rsidR="000B148D" w:rsidRPr="00054570">
        <w:t>.</w:t>
      </w:r>
      <w:r w:rsidR="000B148D" w:rsidRPr="00054570">
        <w:fldChar w:fldCharType="begin"/>
      </w:r>
      <w:r w:rsidR="00CA6345">
        <w:instrText xml:space="preserve"> ADDIN ZOTERO_ITEM CSL_CITATION {"citationID":"snEHN5dm","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054570">
        <w:fldChar w:fldCharType="separate"/>
      </w:r>
      <w:r w:rsidR="00FD57F4" w:rsidRPr="00FD57F4">
        <w:rPr>
          <w:rFonts w:cs="Arial"/>
          <w:szCs w:val="24"/>
          <w:vertAlign w:val="superscript"/>
        </w:rPr>
        <w:t>7</w:t>
      </w:r>
      <w:r w:rsidR="000B148D" w:rsidRPr="00054570">
        <w:fldChar w:fldCharType="end"/>
      </w:r>
      <w:r w:rsidR="000B148D" w:rsidRPr="00054570">
        <w:t xml:space="preserve"> </w:t>
      </w:r>
      <w:r w:rsidR="00294FDC" w:rsidRPr="00294FDC">
        <w:rPr>
          <w:color w:val="000000"/>
          <w:highlight w:val="black"/>
        </w:rPr>
        <w:t>xxxxx</w:t>
      </w:r>
      <w:r w:rsidR="008760B5">
        <w:rPr>
          <w:color w:val="000000"/>
          <w:highlight w:val="black"/>
        </w:rPr>
        <w:t xml:space="preserve"> </w:t>
      </w:r>
      <w:r w:rsidR="00294FDC" w:rsidRPr="00294FDC">
        <w:rPr>
          <w:color w:val="000000"/>
          <w:highlight w:val="black"/>
        </w:rPr>
        <w:t>xx</w:t>
      </w:r>
      <w:r w:rsidR="008760B5">
        <w:rPr>
          <w:color w:val="000000"/>
          <w:highlight w:val="black"/>
        </w:rPr>
        <w:t xml:space="preserve"> </w:t>
      </w:r>
      <w:r w:rsidR="00294FDC" w:rsidRPr="00294FDC">
        <w:rPr>
          <w:color w:val="000000"/>
          <w:highlight w:val="black"/>
        </w:rPr>
        <w:t>xxxxxxxxxxxxxxxxxxxxxxxxxxxxxxxxxxxxxxxxxxxxxxxxxxxxxxxxxxxxxxxxxxxxxxxxxxxxxxxxxxxxxxxxxxxxxxxxxxxxxxxxxxxxxxxxxxxxxxxxxxxxxxxxxxxxxxxxxxxxxxxxxxxxxxxxxxxxxxxxxxxxxxxxxxxxxxxxxxxxxxxxxxxxxxxxxxxxxxxxxxxxxxxxxxxxxxxxxxxxxxxxx</w:t>
      </w:r>
      <w:r w:rsidR="0004238A" w:rsidRPr="00945BFC">
        <w:t xml:space="preserve"> </w:t>
      </w:r>
      <w:r w:rsidR="0004238A">
        <w:t>(</w:t>
      </w:r>
      <w:r w:rsidR="0004238A" w:rsidRPr="000E000C">
        <w:t xml:space="preserve">HR: </w:t>
      </w:r>
      <w:r w:rsidR="00294FDC" w:rsidRPr="00294FDC">
        <w:rPr>
          <w:color w:val="000000"/>
          <w:highlight w:val="black"/>
        </w:rPr>
        <w:t>xxxx</w:t>
      </w:r>
      <w:r w:rsidR="0004238A" w:rsidRPr="000E000C">
        <w:t xml:space="preserve">; 95% CI: </w:t>
      </w:r>
      <w:r w:rsidR="00294FDC" w:rsidRPr="00294FDC">
        <w:rPr>
          <w:color w:val="000000"/>
          <w:highlight w:val="black"/>
        </w:rPr>
        <w:t>xxxx</w:t>
      </w:r>
      <w:r w:rsidR="0004238A" w:rsidRPr="000E000C">
        <w:t xml:space="preserve">, </w:t>
      </w:r>
      <w:r w:rsidR="00294FDC" w:rsidRPr="00294FDC">
        <w:rPr>
          <w:color w:val="000000"/>
          <w:highlight w:val="black"/>
        </w:rPr>
        <w:t>xxxx</w:t>
      </w:r>
      <w:r w:rsidR="0004238A">
        <w:rPr>
          <w:u w:val="single"/>
        </w:rPr>
        <w:t xml:space="preserve"> vs. </w:t>
      </w:r>
      <w:r w:rsidR="00294FDC" w:rsidRPr="00294FDC">
        <w:rPr>
          <w:color w:val="000000"/>
          <w:highlight w:val="black"/>
        </w:rPr>
        <w:t>xxxx</w:t>
      </w:r>
      <w:r w:rsidR="0004238A" w:rsidRPr="00054570">
        <w:t xml:space="preserve">; 95% CI: </w:t>
      </w:r>
      <w:r w:rsidR="00294FDC" w:rsidRPr="00294FDC">
        <w:rPr>
          <w:color w:val="000000"/>
          <w:highlight w:val="black"/>
        </w:rPr>
        <w:t>xxxx</w:t>
      </w:r>
      <w:r w:rsidR="0004238A" w:rsidRPr="00054570">
        <w:t xml:space="preserve">, </w:t>
      </w:r>
      <w:r w:rsidR="00294FDC" w:rsidRPr="00294FDC">
        <w:rPr>
          <w:color w:val="000000"/>
          <w:highlight w:val="black"/>
        </w:rPr>
        <w:t>xxxx</w:t>
      </w:r>
      <w:r w:rsidR="0004238A" w:rsidRPr="00054570">
        <w:t>)</w:t>
      </w:r>
      <w:r w:rsidR="0004238A">
        <w:t xml:space="preserve"> indicating consistency across lines of therapy.</w:t>
      </w:r>
      <w:r w:rsidR="0004238A" w:rsidRPr="00054570">
        <w:fldChar w:fldCharType="begin"/>
      </w:r>
      <w:r w:rsidR="00CA6345">
        <w:instrText xml:space="preserve"> ADDIN ZOTERO_ITEM CSL_CITATION {"citationID":"BoFQivy4","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4238A" w:rsidRPr="00054570">
        <w:fldChar w:fldCharType="separate"/>
      </w:r>
      <w:r w:rsidR="00FD57F4" w:rsidRPr="00FD57F4">
        <w:rPr>
          <w:rFonts w:cs="Arial"/>
          <w:szCs w:val="24"/>
          <w:vertAlign w:val="superscript"/>
        </w:rPr>
        <w:t>7</w:t>
      </w:r>
      <w:r w:rsidR="0004238A" w:rsidRPr="00054570">
        <w:fldChar w:fldCharType="end"/>
      </w:r>
      <w:r w:rsidR="0004238A">
        <w:t xml:space="preserve"> </w:t>
      </w:r>
      <w:r w:rsidR="00554D03">
        <w:t>T</w:t>
      </w:r>
      <w:r w:rsidR="00A67571">
        <w:t xml:space="preserve">reatment effect was </w:t>
      </w:r>
      <w:r w:rsidR="00554D03">
        <w:t xml:space="preserve">also </w:t>
      </w:r>
      <w:r w:rsidR="00A67571">
        <w:t>similar across</w:t>
      </w:r>
      <w:r w:rsidR="0013347D">
        <w:t xml:space="preserve"> </w:t>
      </w:r>
      <w:r w:rsidR="00A67571">
        <w:t>HR-positive</w:t>
      </w:r>
      <w:r w:rsidR="0013347D">
        <w:t xml:space="preserve"> and HR-negative</w:t>
      </w:r>
      <w:r w:rsidR="00A67571">
        <w:t xml:space="preserve"> </w:t>
      </w:r>
      <w:r w:rsidR="0013347D">
        <w:t>subgroups (</w:t>
      </w:r>
      <w:r w:rsidR="002215D9">
        <w:t xml:space="preserve">HR: </w:t>
      </w:r>
      <w:r w:rsidR="00294FDC" w:rsidRPr="00294FDC">
        <w:rPr>
          <w:color w:val="000000"/>
          <w:highlight w:val="black"/>
        </w:rPr>
        <w:t>xxxx</w:t>
      </w:r>
      <w:r w:rsidR="00612C2F">
        <w:t xml:space="preserve"> CI: </w:t>
      </w:r>
      <w:r w:rsidR="00294FDC" w:rsidRPr="00294FDC">
        <w:rPr>
          <w:color w:val="000000"/>
          <w:highlight w:val="black"/>
        </w:rPr>
        <w:t>xxxx</w:t>
      </w:r>
      <w:r w:rsidR="00496EF9">
        <w:t xml:space="preserve">, </w:t>
      </w:r>
      <w:r w:rsidR="00294FDC" w:rsidRPr="00294FDC">
        <w:rPr>
          <w:color w:val="000000"/>
          <w:highlight w:val="black"/>
        </w:rPr>
        <w:t>xxxx</w:t>
      </w:r>
      <w:r w:rsidR="006D23C3">
        <w:t xml:space="preserve"> vs. </w:t>
      </w:r>
      <w:r w:rsidR="00294FDC" w:rsidRPr="00294FDC">
        <w:rPr>
          <w:color w:val="000000"/>
          <w:highlight w:val="black"/>
        </w:rPr>
        <w:t>xxxx</w:t>
      </w:r>
      <w:r w:rsidR="00E33837">
        <w:t xml:space="preserve"> </w:t>
      </w:r>
      <w:r w:rsidR="004953EB">
        <w:t xml:space="preserve">CI: </w:t>
      </w:r>
      <w:r w:rsidR="00294FDC" w:rsidRPr="00294FDC">
        <w:rPr>
          <w:color w:val="000000"/>
          <w:highlight w:val="black"/>
        </w:rPr>
        <w:t>xxxx</w:t>
      </w:r>
      <w:r w:rsidR="00F67D18">
        <w:t xml:space="preserve">, </w:t>
      </w:r>
      <w:r w:rsidR="00294FDC" w:rsidRPr="00294FDC">
        <w:rPr>
          <w:color w:val="000000"/>
          <w:highlight w:val="black"/>
        </w:rPr>
        <w:t>xxxx</w:t>
      </w:r>
      <w:r w:rsidR="00BF7D32">
        <w:t>)</w:t>
      </w:r>
      <w:r w:rsidR="008A3A2D">
        <w:t xml:space="preserve"> </w:t>
      </w:r>
      <w:r w:rsidR="000C4A56">
        <w:t>demonstrating</w:t>
      </w:r>
      <w:r w:rsidR="008A3A2D">
        <w:t xml:space="preserve"> the benefit of</w:t>
      </w:r>
      <w:r w:rsidR="000B148D" w:rsidRPr="00054570">
        <w:t xml:space="preserve"> T</w:t>
      </w:r>
      <w:r w:rsidR="008A3A2D">
        <w:t>-</w:t>
      </w:r>
      <w:r w:rsidR="000B148D" w:rsidRPr="00054570">
        <w:t xml:space="preserve">DXd </w:t>
      </w:r>
      <w:r w:rsidR="008A3A2D">
        <w:t xml:space="preserve">in </w:t>
      </w:r>
      <w:r w:rsidR="001B7883">
        <w:t>the HR</w:t>
      </w:r>
      <w:r w:rsidR="007F51C9">
        <w:t>-negative</w:t>
      </w:r>
      <w:r w:rsidR="00983483">
        <w:t xml:space="preserve"> </w:t>
      </w:r>
      <w:r w:rsidR="003216B5">
        <w:t xml:space="preserve">population where outcomes are particularly poor. </w:t>
      </w:r>
    </w:p>
    <w:p w14:paraId="05240E8C" w14:textId="7B3B1D89" w:rsidR="000B148D" w:rsidRPr="00054570" w:rsidRDefault="000B148D" w:rsidP="000B148D">
      <w:pPr>
        <w:pStyle w:val="Body"/>
      </w:pPr>
      <w:r>
        <w:t>Overall, the subgroup data</w:t>
      </w:r>
      <w:r w:rsidRPr="00054570">
        <w:t xml:space="preserve"> </w:t>
      </w:r>
      <w:r>
        <w:t>highlight the</w:t>
      </w:r>
      <w:r w:rsidRPr="00054570">
        <w:t xml:space="preserve"> superiority of T-DXd over TPC and</w:t>
      </w:r>
      <w:r>
        <w:t xml:space="preserve"> show that treatment effect is </w:t>
      </w:r>
      <w:r w:rsidR="00294FDC" w:rsidRPr="00294FDC">
        <w:rPr>
          <w:color w:val="000000"/>
          <w:highlight w:val="black"/>
        </w:rPr>
        <w:t>xxxxxxxxxxxxxxxxx</w:t>
      </w:r>
      <w:r w:rsidRPr="00054570">
        <w:t xml:space="preserve"> </w:t>
      </w:r>
      <w:r>
        <w:t>subgroup</w:t>
      </w:r>
      <w:r w:rsidR="00126AA6">
        <w:t>s</w:t>
      </w:r>
      <w:r w:rsidRPr="00054570">
        <w:t>.</w:t>
      </w:r>
    </w:p>
    <w:p w14:paraId="534EBD4A" w14:textId="77777777" w:rsidR="000B148D" w:rsidRDefault="000B148D" w:rsidP="000B148D">
      <w:pPr>
        <w:pStyle w:val="Body"/>
      </w:pPr>
    </w:p>
    <w:p w14:paraId="0EC0B513" w14:textId="77777777" w:rsidR="000B148D" w:rsidRPr="00054570" w:rsidRDefault="000B148D" w:rsidP="000B148D">
      <w:pPr>
        <w:pStyle w:val="Body"/>
        <w:sectPr w:rsidR="000B148D" w:rsidRPr="00054570" w:rsidSect="008F6E53">
          <w:footnotePr>
            <w:numFmt w:val="lowerLetter"/>
          </w:footnotePr>
          <w:type w:val="continuous"/>
          <w:pgSz w:w="11906" w:h="16838"/>
          <w:pgMar w:top="1440" w:right="1440" w:bottom="1440" w:left="1440" w:header="708" w:footer="708" w:gutter="0"/>
          <w:cols w:space="708"/>
          <w:docGrid w:linePitch="360"/>
        </w:sectPr>
      </w:pPr>
    </w:p>
    <w:tbl>
      <w:tblPr>
        <w:tblStyle w:val="Figurebox"/>
        <w:tblW w:w="4773" w:type="pct"/>
        <w:tblLook w:val="04A0" w:firstRow="1" w:lastRow="0" w:firstColumn="1" w:lastColumn="0" w:noHBand="0" w:noVBand="1"/>
      </w:tblPr>
      <w:tblGrid>
        <w:gridCol w:w="13324"/>
      </w:tblGrid>
      <w:tr w:rsidR="000B148D" w:rsidRPr="00054570" w14:paraId="24F6CE39" w14:textId="77777777">
        <w:tc>
          <w:tcPr>
            <w:tcW w:w="5000" w:type="pct"/>
            <w:tcBorders>
              <w:bottom w:val="single" w:sz="4" w:space="0" w:color="auto"/>
            </w:tcBorders>
            <w:vAlign w:val="center"/>
          </w:tcPr>
          <w:p w14:paraId="11EF50AE" w14:textId="1BAF3A2B" w:rsidR="000B148D" w:rsidRPr="00314A60" w:rsidRDefault="000B148D">
            <w:pPr>
              <w:pStyle w:val="Caption"/>
              <w:rPr>
                <w:vertAlign w:val="superscript"/>
              </w:rPr>
            </w:pPr>
            <w:bookmarkStart w:id="293" w:name="_Ref126580718"/>
            <w:bookmarkStart w:id="294" w:name="_Toc124447867"/>
            <w:bookmarkStart w:id="295" w:name="_Toc129350947"/>
            <w:r w:rsidRPr="00054570">
              <w:lastRenderedPageBreak/>
              <w:t xml:space="preserve">Figure </w:t>
            </w:r>
            <w:r>
              <w:fldChar w:fldCharType="begin"/>
            </w:r>
            <w:r>
              <w:instrText>SEQ Figure \* ARABIC</w:instrText>
            </w:r>
            <w:r>
              <w:fldChar w:fldCharType="separate"/>
            </w:r>
            <w:r w:rsidR="00145F42">
              <w:rPr>
                <w:noProof/>
              </w:rPr>
              <w:t>21</w:t>
            </w:r>
            <w:r>
              <w:fldChar w:fldCharType="end"/>
            </w:r>
            <w:bookmarkEnd w:id="293"/>
            <w:r w:rsidRPr="00054570">
              <w:t>: DESTINY-Breast04 | Forest plot of PFS by BICR | FAS | Analysis in all subgroups</w:t>
            </w:r>
            <w:bookmarkEnd w:id="294"/>
            <w:r>
              <w:rPr>
                <w:vertAlign w:val="superscript"/>
              </w:rPr>
              <w:t>a</w:t>
            </w:r>
            <w:bookmarkEnd w:id="295"/>
          </w:p>
        </w:tc>
      </w:tr>
      <w:tr w:rsidR="000B148D" w:rsidRPr="00054570" w14:paraId="085E4F6C" w14:textId="77777777" w:rsidTr="00CE1B4C">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14:paraId="2B521E3A" w14:textId="4F4F0E76" w:rsidR="000B148D" w:rsidRPr="00054570" w:rsidRDefault="000B148D">
            <w:pPr>
              <w:pStyle w:val="Body"/>
              <w:keepNext/>
              <w:spacing w:before="120" w:after="120"/>
              <w:jc w:val="center"/>
              <w:rPr>
                <w:noProof/>
              </w:rPr>
            </w:pPr>
            <w:r w:rsidRPr="00054570">
              <w:rPr>
                <w:noProof/>
              </w:rPr>
              <w:drawing>
                <wp:inline distT="0" distB="0" distL="0" distR="0" wp14:anchorId="29D9FEE1" wp14:editId="623D740A">
                  <wp:extent cx="7705530" cy="45022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0">
                            <a:extLst>
                              <a:ext uri="{28A0092B-C50C-407E-A947-70E740481C1C}">
                                <a14:useLocalDpi xmlns:a14="http://schemas.microsoft.com/office/drawing/2010/main" val="0"/>
                              </a:ext>
                            </a:extLst>
                          </a:blip>
                          <a:stretch>
                            <a:fillRect/>
                          </a:stretch>
                        </pic:blipFill>
                        <pic:spPr>
                          <a:xfrm>
                            <a:off x="0" y="0"/>
                            <a:ext cx="7705530" cy="4502206"/>
                          </a:xfrm>
                          <a:prstGeom prst="rect">
                            <a:avLst/>
                          </a:prstGeom>
                        </pic:spPr>
                      </pic:pic>
                    </a:graphicData>
                  </a:graphic>
                </wp:inline>
              </w:drawing>
            </w:r>
          </w:p>
        </w:tc>
      </w:tr>
      <w:tr w:rsidR="000B148D" w:rsidRPr="00054570" w14:paraId="02066D85" w14:textId="77777777" w:rsidTr="00CE1B4C">
        <w:tc>
          <w:tcPr>
            <w:tcW w:w="5000" w:type="pct"/>
            <w:tcBorders>
              <w:top w:val="single" w:sz="4" w:space="0" w:color="auto"/>
              <w:left w:val="single" w:sz="4" w:space="0" w:color="auto"/>
              <w:bottom w:val="single" w:sz="4" w:space="0" w:color="auto"/>
              <w:right w:val="single" w:sz="4" w:space="0" w:color="auto"/>
            </w:tcBorders>
            <w:shd w:val="clear" w:color="auto" w:fill="auto"/>
            <w:vAlign w:val="center"/>
          </w:tcPr>
          <w:p w14:paraId="25198621" w14:textId="77777777" w:rsidR="000B148D" w:rsidRPr="00054570" w:rsidRDefault="000B148D">
            <w:pPr>
              <w:pStyle w:val="Body"/>
              <w:keepNext/>
              <w:spacing w:before="20" w:after="0"/>
              <w:jc w:val="center"/>
              <w:rPr>
                <w:noProof/>
              </w:rPr>
            </w:pPr>
            <w:r w:rsidRPr="00054570">
              <w:rPr>
                <w:noProof/>
              </w:rPr>
              <w:lastRenderedPageBreak/>
              <w:drawing>
                <wp:inline distT="0" distB="0" distL="0" distR="0" wp14:anchorId="3090397A" wp14:editId="68DE8FB1">
                  <wp:extent cx="7751163" cy="4528868"/>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0">
                            <a:extLst>
                              <a:ext uri="{28A0092B-C50C-407E-A947-70E740481C1C}">
                                <a14:useLocalDpi xmlns:a14="http://schemas.microsoft.com/office/drawing/2010/main" val="0"/>
                              </a:ext>
                            </a:extLst>
                          </a:blip>
                          <a:stretch>
                            <a:fillRect/>
                          </a:stretch>
                        </pic:blipFill>
                        <pic:spPr>
                          <a:xfrm>
                            <a:off x="0" y="0"/>
                            <a:ext cx="7751163" cy="4528868"/>
                          </a:xfrm>
                          <a:prstGeom prst="rect">
                            <a:avLst/>
                          </a:prstGeom>
                        </pic:spPr>
                      </pic:pic>
                    </a:graphicData>
                  </a:graphic>
                </wp:inline>
              </w:drawing>
            </w:r>
          </w:p>
          <w:p w14:paraId="5F3B53B0" w14:textId="77777777" w:rsidR="000B148D" w:rsidRPr="00054570" w:rsidRDefault="000B148D">
            <w:pPr>
              <w:pStyle w:val="Body"/>
              <w:keepNext/>
              <w:spacing w:before="20" w:after="0"/>
              <w:jc w:val="center"/>
              <w:rPr>
                <w:noProof/>
              </w:rPr>
            </w:pPr>
            <w:r w:rsidRPr="00054570">
              <w:rPr>
                <w:noProof/>
              </w:rPr>
              <w:lastRenderedPageBreak/>
              <w:drawing>
                <wp:inline distT="0" distB="0" distL="0" distR="0" wp14:anchorId="356CE0D4" wp14:editId="639AB2A6">
                  <wp:extent cx="7537665" cy="4404125"/>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extLst>
                              <a:ext uri="{28A0092B-C50C-407E-A947-70E740481C1C}">
                                <a14:useLocalDpi xmlns:a14="http://schemas.microsoft.com/office/drawing/2010/main" val="0"/>
                              </a:ext>
                            </a:extLst>
                          </a:blip>
                          <a:stretch>
                            <a:fillRect/>
                          </a:stretch>
                        </pic:blipFill>
                        <pic:spPr>
                          <a:xfrm>
                            <a:off x="0" y="0"/>
                            <a:ext cx="7537665" cy="4404125"/>
                          </a:xfrm>
                          <a:prstGeom prst="rect">
                            <a:avLst/>
                          </a:prstGeom>
                        </pic:spPr>
                      </pic:pic>
                    </a:graphicData>
                  </a:graphic>
                </wp:inline>
              </w:drawing>
            </w:r>
          </w:p>
        </w:tc>
      </w:tr>
      <w:tr w:rsidR="000B148D" w:rsidRPr="00054570" w14:paraId="249AF0F6" w14:textId="77777777">
        <w:tc>
          <w:tcPr>
            <w:tcW w:w="5000" w:type="pct"/>
            <w:tcBorders>
              <w:top w:val="single" w:sz="4" w:space="0" w:color="auto"/>
            </w:tcBorders>
          </w:tcPr>
          <w:p w14:paraId="4BA42DFB" w14:textId="77777777" w:rsidR="000B148D" w:rsidRPr="00015FD3" w:rsidRDefault="000B148D">
            <w:pPr>
              <w:pStyle w:val="Footnotes"/>
              <w:spacing w:after="0"/>
            </w:pPr>
            <w:r>
              <w:lastRenderedPageBreak/>
              <w:t xml:space="preserve">Notes: </w:t>
            </w:r>
            <w:r>
              <w:rPr>
                <w:vertAlign w:val="superscript"/>
              </w:rPr>
              <w:t xml:space="preserve">a </w:t>
            </w:r>
            <w:r>
              <w:t>subgroup analyses were only conducted if there were at least 10 patients in each arm of the subgroup.</w:t>
            </w:r>
          </w:p>
          <w:p w14:paraId="7484C588" w14:textId="76D671B4" w:rsidR="000B148D" w:rsidRPr="00054570" w:rsidRDefault="000B148D">
            <w:pPr>
              <w:pStyle w:val="Footnotes"/>
              <w:spacing w:after="0"/>
            </w:pPr>
            <w:r w:rsidRPr="00054570">
              <w:t>Abbreviations: BICR, blinded independent central review; CDK, cyclic-dependent kinase; CI, confidence interval; CNS, central nervous system; ECOG, Eastern Cooperative Oncology Group; FAS, full analysis set; HER2, human epidermal growth factor receptor 2; IHC, immunohistochemistry; ISH, in situ hybridisation; NE, not estimable; No, number; PFS, progression-free survival; PS, performance status; T-DXd, trastuzumab deruxtecan; TPC, treatment of physician’s choice.</w:t>
            </w:r>
            <w:r w:rsidRPr="00054570">
              <w:br/>
              <w:t>Source: Daiichi Sankyo Inc., 2022 (CSR, Data on File).</w:t>
            </w:r>
            <w:r w:rsidRPr="00054570">
              <w:fldChar w:fldCharType="begin"/>
            </w:r>
            <w:r w:rsidR="00CA6345">
              <w:instrText xml:space="preserve"> ADDIN ZOTERO_ITEM CSL_CITATION {"citationID":"aufg80nid0","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tc>
      </w:tr>
    </w:tbl>
    <w:p w14:paraId="671ADF43" w14:textId="77777777" w:rsidR="000B148D" w:rsidRPr="00054570" w:rsidRDefault="000B148D" w:rsidP="000B148D">
      <w:pPr>
        <w:pStyle w:val="Body"/>
        <w:sectPr w:rsidR="000B148D" w:rsidRPr="00054570">
          <w:footnotePr>
            <w:numFmt w:val="lowerLetter"/>
          </w:footnotePr>
          <w:pgSz w:w="16838" w:h="11906" w:orient="landscape"/>
          <w:pgMar w:top="1440" w:right="1440" w:bottom="1440" w:left="1440" w:header="708" w:footer="708" w:gutter="0"/>
          <w:cols w:space="708"/>
          <w:docGrid w:linePitch="360"/>
        </w:sectPr>
      </w:pPr>
    </w:p>
    <w:p w14:paraId="0CF3FBA3" w14:textId="5889D88D" w:rsidR="000B148D" w:rsidRPr="00054570" w:rsidRDefault="000B148D" w:rsidP="000B148D">
      <w:pPr>
        <w:pStyle w:val="Heading3"/>
      </w:pPr>
      <w:bookmarkStart w:id="296" w:name="_Toc124447843"/>
      <w:bookmarkStart w:id="297" w:name="_Toc129350870"/>
      <w:r w:rsidRPr="00054570">
        <w:lastRenderedPageBreak/>
        <w:t>Exploratory efficacy</w:t>
      </w:r>
      <w:r w:rsidR="00AD15DF">
        <w:t xml:space="preserve"> </w:t>
      </w:r>
      <w:r w:rsidRPr="00054570">
        <w:t>| Efficacy in the HR-negative cohort</w:t>
      </w:r>
      <w:bookmarkEnd w:id="296"/>
      <w:bookmarkEnd w:id="297"/>
      <w:r w:rsidRPr="00054570">
        <w:t xml:space="preserve"> </w:t>
      </w:r>
    </w:p>
    <w:p w14:paraId="07095E15" w14:textId="24210FD9" w:rsidR="000B148D" w:rsidRDefault="000B148D" w:rsidP="000B148D">
      <w:pPr>
        <w:pStyle w:val="Body"/>
      </w:pPr>
      <w:r>
        <w:t>Analyses in the HR-negative cohort demonstrate that T-DXd is associated with a</w:t>
      </w:r>
      <w:r w:rsidR="004B7416">
        <w:t>n</w:t>
      </w:r>
      <w:r>
        <w:t xml:space="preserve"> </w:t>
      </w:r>
      <w:r w:rsidRPr="00A82AEA">
        <w:t>improvement in PFS</w:t>
      </w:r>
      <w:r w:rsidR="007D37F5">
        <w:t xml:space="preserve"> by BICR</w:t>
      </w:r>
      <w:r w:rsidR="006E215D">
        <w:t xml:space="preserve"> (</w:t>
      </w:r>
      <w:r w:rsidR="008B75B9">
        <w:t>8.5 vs. 2.9 months; HR: 0.46</w:t>
      </w:r>
      <w:r w:rsidR="008D4B14">
        <w:t>; 95% CI: 0.24, 0.89</w:t>
      </w:r>
      <w:r w:rsidR="008B75B9">
        <w:t>)</w:t>
      </w:r>
      <w:r w:rsidRPr="00A82AEA">
        <w:t>, OS</w:t>
      </w:r>
      <w:r w:rsidR="008B75B9">
        <w:t xml:space="preserve"> (</w:t>
      </w:r>
      <w:r w:rsidR="00BF2C55">
        <w:t>18.2 vs. 8.3 months; HR:</w:t>
      </w:r>
      <w:r w:rsidR="0039489F">
        <w:t xml:space="preserve"> 0.48</w:t>
      </w:r>
      <w:r w:rsidR="0088108D">
        <w:t xml:space="preserve">; </w:t>
      </w:r>
      <w:r w:rsidR="0020594C">
        <w:t>95% CI: 0.</w:t>
      </w:r>
      <w:r w:rsidR="00D14A8B">
        <w:t>24, 0.95</w:t>
      </w:r>
      <w:r w:rsidR="0039489F">
        <w:t>)</w:t>
      </w:r>
      <w:r w:rsidRPr="00A82AEA">
        <w:t>,</w:t>
      </w:r>
      <w:r w:rsidR="00643CC8">
        <w:fldChar w:fldCharType="begin"/>
      </w:r>
      <w:r w:rsidR="00CA6345">
        <w:instrText xml:space="preserve"> ADDIN ZOTERO_ITEM CSL_CITATION {"citationID":"gn3I0clJ","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643CC8">
        <w:fldChar w:fldCharType="separate"/>
      </w:r>
      <w:r w:rsidR="00FD57F4" w:rsidRPr="00FD57F4">
        <w:rPr>
          <w:rFonts w:cs="Arial"/>
          <w:szCs w:val="24"/>
          <w:vertAlign w:val="superscript"/>
        </w:rPr>
        <w:t>6</w:t>
      </w:r>
      <w:r w:rsidR="00643CC8">
        <w:fldChar w:fldCharType="end"/>
      </w:r>
      <w:r w:rsidRPr="00A82AEA">
        <w:t xml:space="preserve"> and response rates</w:t>
      </w:r>
      <w:r w:rsidR="00262291">
        <w:t xml:space="preserve"> (c</w:t>
      </w:r>
      <w:r w:rsidR="00543B47">
        <w:t xml:space="preserve">onfirmed ORR by BICR: </w:t>
      </w:r>
      <w:r w:rsidR="00294FDC" w:rsidRPr="00294FDC">
        <w:rPr>
          <w:color w:val="000000"/>
          <w:highlight w:val="black"/>
        </w:rPr>
        <w:t>xxxxx</w:t>
      </w:r>
      <w:r w:rsidR="004B503E">
        <w:t xml:space="preserve"> vs </w:t>
      </w:r>
      <w:r w:rsidR="00294FDC" w:rsidRPr="00294FDC">
        <w:rPr>
          <w:color w:val="000000"/>
          <w:highlight w:val="black"/>
        </w:rPr>
        <w:t>xxxxx</w:t>
      </w:r>
      <w:r w:rsidR="000808DF">
        <w:t>; p=</w:t>
      </w:r>
      <w:r w:rsidR="00294FDC" w:rsidRPr="00294FDC">
        <w:rPr>
          <w:color w:val="000000"/>
          <w:highlight w:val="black"/>
        </w:rPr>
        <w:t>xxxxxx</w:t>
      </w:r>
      <w:r w:rsidR="004B503E">
        <w:t>)</w:t>
      </w:r>
      <w:r w:rsidR="00643CC8" w:rsidRPr="00054570">
        <w:fldChar w:fldCharType="begin"/>
      </w:r>
      <w:r w:rsidR="00CA6345">
        <w:instrText xml:space="preserve"> ADDIN ZOTERO_ITEM CSL_CITATION {"citationID":"84ygd4F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643CC8" w:rsidRPr="00054570">
        <w:fldChar w:fldCharType="separate"/>
      </w:r>
      <w:r w:rsidR="00FD57F4" w:rsidRPr="00FD57F4">
        <w:rPr>
          <w:rFonts w:cs="Arial"/>
          <w:szCs w:val="24"/>
          <w:vertAlign w:val="superscript"/>
        </w:rPr>
        <w:t>7</w:t>
      </w:r>
      <w:r w:rsidR="00643CC8" w:rsidRPr="00054570">
        <w:fldChar w:fldCharType="end"/>
      </w:r>
      <w:r w:rsidR="00643CC8" w:rsidRPr="00054570">
        <w:t xml:space="preserve"> </w:t>
      </w:r>
      <w:r w:rsidRPr="00A82AEA">
        <w:t>compared with TPC. This confirms the consistent treatment effect</w:t>
      </w:r>
      <w:r>
        <w:t xml:space="preserve"> of T-DXd vs. TPC across key subgroups. For more information, see </w:t>
      </w:r>
      <w:r w:rsidRPr="00A6448D">
        <w:rPr>
          <w:b/>
          <w:bCs/>
        </w:rPr>
        <w:t>Appendix N</w:t>
      </w:r>
      <w:r w:rsidRPr="00A6448D">
        <w:t>.</w:t>
      </w:r>
    </w:p>
    <w:p w14:paraId="0D6AF225" w14:textId="77777777" w:rsidR="000B148D" w:rsidRPr="00054570" w:rsidRDefault="000B148D" w:rsidP="000B148D">
      <w:pPr>
        <w:pStyle w:val="Heading2"/>
      </w:pPr>
      <w:bookmarkStart w:id="298" w:name="_Toc124447844"/>
      <w:bookmarkStart w:id="299" w:name="_Toc129350871"/>
      <w:r w:rsidRPr="00054570">
        <w:t>Meta-analysis</w:t>
      </w:r>
      <w:bookmarkEnd w:id="298"/>
      <w:bookmarkEnd w:id="299"/>
    </w:p>
    <w:p w14:paraId="5AD836DA" w14:textId="53E1A16D" w:rsidR="000B148D" w:rsidRPr="00054570" w:rsidRDefault="000B148D" w:rsidP="000B148D">
      <w:pPr>
        <w:pStyle w:val="Body"/>
      </w:pPr>
      <w:r w:rsidRPr="00054570">
        <w:t xml:space="preserve">Not applicable. A meta-analysis </w:t>
      </w:r>
      <w:r w:rsidR="00E30330">
        <w:t>was not performed</w:t>
      </w:r>
      <w:r w:rsidRPr="00054570">
        <w:t xml:space="preserve"> because DESTINY-Breast04 is a </w:t>
      </w:r>
      <w:r>
        <w:t>P</w:t>
      </w:r>
      <w:r w:rsidRPr="00054570">
        <w:t xml:space="preserve">hase III RCT </w:t>
      </w:r>
      <w:r>
        <w:t xml:space="preserve">in the relevant population </w:t>
      </w:r>
      <w:r w:rsidRPr="00054570">
        <w:t xml:space="preserve">comparing T-DXd with comparators that are reflective of UK standard of care. </w:t>
      </w:r>
    </w:p>
    <w:p w14:paraId="33BD38FD" w14:textId="77777777" w:rsidR="000B148D" w:rsidRPr="00054570" w:rsidRDefault="000B148D" w:rsidP="000B148D">
      <w:pPr>
        <w:pStyle w:val="Heading2"/>
      </w:pPr>
      <w:bookmarkStart w:id="300" w:name="_Toc124447845"/>
      <w:bookmarkStart w:id="301" w:name="_Ref126931857"/>
      <w:bookmarkStart w:id="302" w:name="_Toc129350872"/>
      <w:r w:rsidRPr="00054570">
        <w:t>Indirect and mixed treatment comparisons</w:t>
      </w:r>
      <w:bookmarkEnd w:id="300"/>
      <w:bookmarkEnd w:id="301"/>
      <w:bookmarkEnd w:id="302"/>
    </w:p>
    <w:p w14:paraId="7D401C0C" w14:textId="73EF3559" w:rsidR="000B148D" w:rsidRDefault="000B148D" w:rsidP="000B148D">
      <w:pPr>
        <w:pStyle w:val="Body"/>
      </w:pPr>
      <w:r w:rsidRPr="00054570">
        <w:t>Not applicable. As above, an indirect o</w:t>
      </w:r>
      <w:r>
        <w:t>r</w:t>
      </w:r>
      <w:r w:rsidRPr="00054570">
        <w:t xml:space="preserve"> mixed treatment comparison </w:t>
      </w:r>
      <w:r w:rsidR="00936664">
        <w:t>was</w:t>
      </w:r>
      <w:r w:rsidRPr="00054570">
        <w:t xml:space="preserve"> </w:t>
      </w:r>
      <w:r w:rsidR="00BE47D2">
        <w:t>not performed</w:t>
      </w:r>
      <w:r w:rsidRPr="00054570">
        <w:t xml:space="preserve"> because DESTINY-Breast04 is a </w:t>
      </w:r>
      <w:r w:rsidR="00500957">
        <w:t>Phase III</w:t>
      </w:r>
      <w:r w:rsidRPr="00054570">
        <w:t xml:space="preserve"> RCT </w:t>
      </w:r>
      <w:r w:rsidR="007F016C">
        <w:t>investigating</w:t>
      </w:r>
      <w:r w:rsidR="007F016C" w:rsidRPr="00054570">
        <w:t xml:space="preserve"> </w:t>
      </w:r>
      <w:r w:rsidRPr="00054570">
        <w:t xml:space="preserve">T-DXd </w:t>
      </w:r>
      <w:r w:rsidR="007F016C">
        <w:t>vs.</w:t>
      </w:r>
      <w:r w:rsidR="007F016C" w:rsidRPr="00054570">
        <w:t xml:space="preserve"> </w:t>
      </w:r>
      <w:r w:rsidRPr="00054570">
        <w:t>comparators that are reflective of UK standard of care</w:t>
      </w:r>
      <w:r>
        <w:t xml:space="preserve"> (see </w:t>
      </w:r>
      <w:r w:rsidRPr="00657307">
        <w:rPr>
          <w:b/>
          <w:bCs/>
        </w:rPr>
        <w:t xml:space="preserve">Section </w:t>
      </w:r>
      <w:r w:rsidR="00581CD8">
        <w:rPr>
          <w:b/>
          <w:bCs/>
        </w:rPr>
        <w:fldChar w:fldCharType="begin"/>
      </w:r>
      <w:r w:rsidR="00581CD8">
        <w:rPr>
          <w:b/>
          <w:bCs/>
        </w:rPr>
        <w:instrText xml:space="preserve"> REF _Ref129209254 \r \h </w:instrText>
      </w:r>
      <w:r w:rsidR="00581CD8">
        <w:rPr>
          <w:b/>
          <w:bCs/>
        </w:rPr>
      </w:r>
      <w:r w:rsidR="00581CD8">
        <w:rPr>
          <w:b/>
          <w:bCs/>
        </w:rPr>
        <w:fldChar w:fldCharType="separate"/>
      </w:r>
      <w:r w:rsidR="00145F42">
        <w:rPr>
          <w:b/>
          <w:bCs/>
        </w:rPr>
        <w:t>B.1.3.6</w:t>
      </w:r>
      <w:r w:rsidR="00581CD8">
        <w:rPr>
          <w:b/>
          <w:bCs/>
        </w:rPr>
        <w:fldChar w:fldCharType="end"/>
      </w:r>
      <w:r>
        <w:t>)</w:t>
      </w:r>
      <w:r w:rsidRPr="00054570">
        <w:t xml:space="preserve">. </w:t>
      </w:r>
      <w:r w:rsidR="00BB7C2F">
        <w:t>T</w:t>
      </w:r>
      <w:r w:rsidR="00BB7C2F" w:rsidRPr="00054570">
        <w:t>he comparators listed in the NICE final scope</w:t>
      </w:r>
      <w:r w:rsidR="00BB7C2F" w:rsidRPr="00054570">
        <w:fldChar w:fldCharType="begin"/>
      </w:r>
      <w:r w:rsidR="00CA6345">
        <w:instrText xml:space="preserve"> ADDIN ZOTERO_ITEM CSL_CITATION {"citationID":"erp1cdHy","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00BB7C2F" w:rsidRPr="00054570">
        <w:fldChar w:fldCharType="separate"/>
      </w:r>
      <w:r w:rsidR="00FD57F4" w:rsidRPr="00FD57F4">
        <w:rPr>
          <w:rFonts w:cs="Arial"/>
          <w:szCs w:val="24"/>
          <w:vertAlign w:val="superscript"/>
        </w:rPr>
        <w:t>1</w:t>
      </w:r>
      <w:r w:rsidR="00BB7C2F" w:rsidRPr="00054570">
        <w:fldChar w:fldCharType="end"/>
      </w:r>
      <w:r w:rsidR="00BB7C2F" w:rsidRPr="00054570">
        <w:t xml:space="preserve"> are well represented in the TPC arm of DESTINY-Breast04.</w:t>
      </w:r>
    </w:p>
    <w:p w14:paraId="1F80E5E8" w14:textId="093CEAF3" w:rsidR="000B148D" w:rsidRDefault="000B148D" w:rsidP="000B148D">
      <w:pPr>
        <w:pStyle w:val="Body"/>
      </w:pPr>
      <w:r>
        <w:t xml:space="preserve">As stated </w:t>
      </w:r>
      <w:r w:rsidRPr="00657307">
        <w:t xml:space="preserve">in </w:t>
      </w:r>
      <w:r w:rsidRPr="00657307">
        <w:rPr>
          <w:b/>
          <w:bCs/>
        </w:rPr>
        <w:t xml:space="preserve">Section </w:t>
      </w:r>
      <w:r w:rsidR="00E60A1B">
        <w:rPr>
          <w:b/>
          <w:bCs/>
        </w:rPr>
        <w:fldChar w:fldCharType="begin"/>
      </w:r>
      <w:r w:rsidR="00E60A1B">
        <w:rPr>
          <w:b/>
          <w:bCs/>
        </w:rPr>
        <w:instrText xml:space="preserve"> REF _Ref129209403 \r \h </w:instrText>
      </w:r>
      <w:r w:rsidR="00E60A1B">
        <w:rPr>
          <w:b/>
          <w:bCs/>
        </w:rPr>
      </w:r>
      <w:r w:rsidR="00E60A1B">
        <w:rPr>
          <w:b/>
          <w:bCs/>
        </w:rPr>
        <w:fldChar w:fldCharType="separate"/>
      </w:r>
      <w:r w:rsidR="00145F42">
        <w:rPr>
          <w:b/>
          <w:bCs/>
        </w:rPr>
        <w:t>B.1.3.6</w:t>
      </w:r>
      <w:r w:rsidR="00E60A1B">
        <w:rPr>
          <w:b/>
          <w:bCs/>
        </w:rPr>
        <w:fldChar w:fldCharType="end"/>
      </w:r>
      <w:r>
        <w:t xml:space="preserve">the company acknowledges that </w:t>
      </w:r>
      <w:r w:rsidR="00FB23E9">
        <w:t>SG</w:t>
      </w:r>
      <w:r>
        <w:t xml:space="preserve"> is included in the NICE scope </w:t>
      </w:r>
      <w:r w:rsidR="00637241">
        <w:t>as a comparator in the</w:t>
      </w:r>
      <w:r>
        <w:t xml:space="preserve"> HR-negative cohort but is not in</w:t>
      </w:r>
      <w:r w:rsidR="000B2B72">
        <w:t xml:space="preserve">cluded </w:t>
      </w:r>
      <w:r>
        <w:t>in the TPC arm of DESTINY-Breast04.</w:t>
      </w:r>
      <w:r w:rsidRPr="00054570">
        <w:fldChar w:fldCharType="begin"/>
      </w:r>
      <w:r w:rsidR="00CA6345">
        <w:instrText xml:space="preserve"> ADDIN ZOTERO_ITEM CSL_CITATION {"citationID":"7xt8vj0M","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w:t>
      </w:r>
      <w:r w:rsidRPr="00054570">
        <w:fldChar w:fldCharType="end"/>
      </w:r>
      <w:r>
        <w:t xml:space="preserve"> The company does not consider </w:t>
      </w:r>
      <w:r w:rsidR="00FB23E9">
        <w:t>SG</w:t>
      </w:r>
      <w:r w:rsidRPr="00945D1F">
        <w:t xml:space="preserve"> to be a relevant comparator</w:t>
      </w:r>
      <w:r>
        <w:t xml:space="preserve"> as it is </w:t>
      </w:r>
      <w:r w:rsidRPr="002646F6">
        <w:t>only recommended by NICE for patients with TNBC i.e. HER2-negative</w:t>
      </w:r>
      <w:r>
        <w:t>/</w:t>
      </w:r>
      <w:r w:rsidRPr="002646F6">
        <w:t>HR-negative</w:t>
      </w:r>
      <w:r>
        <w:t xml:space="preserve"> (TA819),</w:t>
      </w:r>
      <w:r w:rsidRPr="00945D1F">
        <w:fldChar w:fldCharType="begin"/>
      </w:r>
      <w:r w:rsidR="00CA6345">
        <w:instrText xml:space="preserve"> ADDIN ZOTERO_ITEM CSL_CITATION {"citationID":"OxPY5yvX","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945D1F">
        <w:fldChar w:fldCharType="separate"/>
      </w:r>
      <w:r w:rsidR="00CA6345" w:rsidRPr="00CA6345">
        <w:rPr>
          <w:rFonts w:cs="Arial"/>
          <w:szCs w:val="24"/>
          <w:vertAlign w:val="superscript"/>
        </w:rPr>
        <w:t>132</w:t>
      </w:r>
      <w:r w:rsidRPr="00945D1F">
        <w:fldChar w:fldCharType="end"/>
      </w:r>
      <w:r w:rsidRPr="002646F6">
        <w:t xml:space="preserve"> </w:t>
      </w:r>
      <w:r>
        <w:t>which represents a small proportion (~10%) of the total</w:t>
      </w:r>
      <w:r w:rsidRPr="002646F6">
        <w:t xml:space="preserve"> HER2-low u/mBC</w:t>
      </w:r>
      <w:r>
        <w:t xml:space="preserve"> population in UK practice.</w:t>
      </w:r>
      <w:r w:rsidRPr="002646F6">
        <w:fldChar w:fldCharType="begin"/>
      </w:r>
      <w:r w:rsidR="00CA6345">
        <w:instrText xml:space="preserve"> ADDIN ZOTERO_ITEM CSL_CITATION {"citationID":"WPu9XkTl","properties":{"formattedCitation":"\\super 146\\nosupersub{}","plainCitation":"146","noteIndex":0},"citationItems":[{"id":66212,"uris":["http://zotero.org/groups/4797619/items/9BDSKTKZ"],"itemData":{"id":66212,"type":"article-journal","abstract":"We describe a collated data set of results from clinical testing of breast cancers carried out between 2009 and 2016 in the United Kingdom and Republic of Ireland. More than 199 000 patient biomarker data sets, together with clinicopathological parameters were collected. Our analyses focused on human epidermal growth factor receptor-2 (HER2), oestrogen receptor (ER) and progesterone receptor (PR), with the aim of the study being to provide robust confirmatory evidence on known associations in these biomarkers and to uncover new data on previously undescribed or unconfirmed associations, thus strengthening the evidence-base in clinical breast cancer testing. Overall, 13.1% of tumours were HER2-positive; 10.6% in ER-positive tumours, and 25.5% in ER-negative tumours. Higher rates of HER2 positivity were significantly associated with patient age &lt;56 years versus age ≥56 years, symptomatic versus screen-detected tumours, testing of involved axillary node versus primary breast cancer, invasive ductal carcinoma (not otherwise specified) versus other histological types, higher histological grade, increasing tumour size, increasing nodal involvement, ER-negative versus ER-positive tumour status, PR-negative versus PR-positive tumour status. Where ER status was known, 82.7% of tumours were ER-positive; 80.9% in women age &lt;56 years, and 83.6% in those age ≥56 years (ER-positive cut-off ≥1.0% positive tumour cells or equivalent). Where PR status was known, 64.9% of tumours were PR-positive; 65.8% in women age &lt;56 years, and 64.4% in women age ≥56 years (PR-positive cut off ≥10.0% or equivalent). These analyses of clinical test results provide contemporary benchmarking data for HER2, ER and PR positive rates.","container-title":"The Journal of Pathology. Clinical Research","DOI":"10.1002/cjp2.112","ISSN":"2056-4538","issue":"4","journalAbbreviation":"J Pathol Clin Res","language":"eng","note":"PMID: 30066480\nPMCID: PMC6174620","page":"262-273","source":"PubMed","title":"Breast cancer biomarkers in clinical testing: analysis of a UK national external quality assessment scheme for immunocytochemistry and in situ hybridisation database containing results from 199 300 patients","title-short":"Breast cancer biomarkers in clinical testing","volume":"4","author":[{"family":"Dodson","given":"Andrew"},{"family":"Parry","given":"Suzanne"},{"family":"Ibrahim","given":"Merdol"},{"family":"Bartlett","given":"John Ms"},{"family":"Pinder","given":"Sarah"},{"family":"Dowsett","given":"Mitch"},{"family":"Miller","given":"Keith"}],"issued":{"date-parts":[["2018",10]]}}}],"schema":"https://github.com/citation-style-language/schema/raw/master/csl-citation.json"} </w:instrText>
      </w:r>
      <w:r w:rsidRPr="002646F6">
        <w:fldChar w:fldCharType="separate"/>
      </w:r>
      <w:r w:rsidR="00CA6345" w:rsidRPr="00CA6345">
        <w:rPr>
          <w:rFonts w:cs="Arial"/>
          <w:szCs w:val="24"/>
          <w:vertAlign w:val="superscript"/>
        </w:rPr>
        <w:t>146</w:t>
      </w:r>
      <w:r w:rsidRPr="002646F6">
        <w:fldChar w:fldCharType="end"/>
      </w:r>
      <w:r>
        <w:t xml:space="preserve"> </w:t>
      </w:r>
      <w:r w:rsidRPr="002646F6">
        <w:t xml:space="preserve">Within this small proportion, </w:t>
      </w:r>
      <w:r w:rsidR="00FB23E9">
        <w:t>SG</w:t>
      </w:r>
      <w:r w:rsidRPr="00945D1F">
        <w:t xml:space="preserve"> </w:t>
      </w:r>
      <w:r w:rsidRPr="002646F6">
        <w:t xml:space="preserve">cannot </w:t>
      </w:r>
      <w:r>
        <w:t xml:space="preserve">currently </w:t>
      </w:r>
      <w:r w:rsidRPr="002646F6">
        <w:t xml:space="preserve">be considered </w:t>
      </w:r>
      <w:r>
        <w:t xml:space="preserve">to be </w:t>
      </w:r>
      <w:r w:rsidRPr="002646F6">
        <w:t xml:space="preserve">standard of care </w:t>
      </w:r>
      <w:r w:rsidR="000E4FBE">
        <w:t xml:space="preserve">within its licenced indication </w:t>
      </w:r>
      <w:r w:rsidRPr="002646F6">
        <w:t xml:space="preserve">given </w:t>
      </w:r>
      <w:r>
        <w:t xml:space="preserve">that </w:t>
      </w:r>
      <w:r w:rsidRPr="002646F6">
        <w:t>i</w:t>
      </w:r>
      <w:r>
        <w:t>t wa</w:t>
      </w:r>
      <w:r w:rsidRPr="002646F6">
        <w:t>s recommend</w:t>
      </w:r>
      <w:r>
        <w:t>ed</w:t>
      </w:r>
      <w:r w:rsidRPr="002646F6">
        <w:t xml:space="preserve"> </w:t>
      </w:r>
      <w:r>
        <w:t>by NICE as recently as</w:t>
      </w:r>
      <w:r w:rsidRPr="002646F6">
        <w:t xml:space="preserve"> August 2022</w:t>
      </w:r>
      <w:r w:rsidRPr="002646F6">
        <w:fldChar w:fldCharType="begin"/>
      </w:r>
      <w:r w:rsidR="00CA6345">
        <w:instrText xml:space="preserve"> ADDIN ZOTERO_ITEM CSL_CITATION {"citationID":"FYwUfEuo","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2646F6">
        <w:fldChar w:fldCharType="separate"/>
      </w:r>
      <w:r w:rsidR="00CA6345" w:rsidRPr="00CA6345">
        <w:rPr>
          <w:rFonts w:cs="Arial"/>
          <w:szCs w:val="24"/>
          <w:vertAlign w:val="superscript"/>
        </w:rPr>
        <w:t>132</w:t>
      </w:r>
      <w:r w:rsidRPr="002646F6">
        <w:fldChar w:fldCharType="end"/>
      </w:r>
      <w:r w:rsidRPr="002646F6">
        <w:t xml:space="preserve"> and </w:t>
      </w:r>
      <w:r>
        <w:t xml:space="preserve">therefore </w:t>
      </w:r>
      <w:r w:rsidRPr="002646F6">
        <w:t xml:space="preserve">its uptake in UK </w:t>
      </w:r>
      <w:r w:rsidRPr="00945D1F">
        <w:t>clinical</w:t>
      </w:r>
      <w:r w:rsidRPr="002646F6">
        <w:t xml:space="preserve"> practice is currently uncertain. </w:t>
      </w:r>
    </w:p>
    <w:p w14:paraId="2F00BE56" w14:textId="336B9E0F" w:rsidR="000B148D" w:rsidRDefault="00DC7F9C" w:rsidP="000B148D">
      <w:pPr>
        <w:pStyle w:val="Body"/>
      </w:pPr>
      <w:r>
        <w:t>However</w:t>
      </w:r>
      <w:r w:rsidR="000B148D" w:rsidRPr="004E004F">
        <w:t xml:space="preserve">, the company </w:t>
      </w:r>
      <w:r w:rsidR="00B95AF7">
        <w:t>has</w:t>
      </w:r>
      <w:r w:rsidR="000B148D" w:rsidRPr="004E004F">
        <w:t xml:space="preserve"> </w:t>
      </w:r>
      <w:r w:rsidR="00CE50E9">
        <w:t>performed</w:t>
      </w:r>
      <w:r w:rsidR="00CE50E9" w:rsidRPr="004E004F">
        <w:t xml:space="preserve"> </w:t>
      </w:r>
      <w:r w:rsidR="000B148D" w:rsidRPr="004E004F">
        <w:t xml:space="preserve">a feasibility assessment to determine </w:t>
      </w:r>
      <w:r w:rsidR="006F4FC4">
        <w:t xml:space="preserve">the possibility and robustness </w:t>
      </w:r>
      <w:r w:rsidR="00CB29CA">
        <w:t>of</w:t>
      </w:r>
      <w:r w:rsidR="000B148D" w:rsidRPr="004E004F">
        <w:t xml:space="preserve"> a</w:t>
      </w:r>
      <w:r w:rsidR="000B148D">
        <w:t>n indirect comparison</w:t>
      </w:r>
      <w:r w:rsidR="000B148D" w:rsidRPr="004E004F">
        <w:t xml:space="preserve"> between T-DXd and </w:t>
      </w:r>
      <w:r w:rsidR="0019656C">
        <w:t xml:space="preserve">SG </w:t>
      </w:r>
      <w:r w:rsidR="000B148D">
        <w:t xml:space="preserve">using DESTINY-Breast04 and </w:t>
      </w:r>
      <w:r w:rsidR="006B268A">
        <w:t xml:space="preserve">published data from the </w:t>
      </w:r>
      <w:r w:rsidR="000B148D">
        <w:t>ASCENT stud</w:t>
      </w:r>
      <w:r w:rsidR="006B268A">
        <w:t>y</w:t>
      </w:r>
      <w:r w:rsidR="000B148D" w:rsidRPr="004E004F">
        <w:t>.</w:t>
      </w:r>
      <w:r w:rsidR="000B148D">
        <w:fldChar w:fldCharType="begin"/>
      </w:r>
      <w:r w:rsidR="00CA6345">
        <w:instrText xml:space="preserve"> ADDIN ZOTERO_ITEM CSL_CITATION {"citationID":"IhKQwtOh","properties":{"formattedCitation":"\\super 147\\nosupersub{}","plainCitation":"147","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schema":"https://github.com/citation-style-language/schema/raw/master/csl-citation.json"} </w:instrText>
      </w:r>
      <w:r w:rsidR="000B148D">
        <w:fldChar w:fldCharType="separate"/>
      </w:r>
      <w:r w:rsidR="00CA6345" w:rsidRPr="00CA6345">
        <w:rPr>
          <w:rFonts w:cs="Arial"/>
          <w:szCs w:val="24"/>
          <w:vertAlign w:val="superscript"/>
        </w:rPr>
        <w:t>147</w:t>
      </w:r>
      <w:r w:rsidR="000B148D">
        <w:fldChar w:fldCharType="end"/>
      </w:r>
      <w:r w:rsidR="000B148D" w:rsidRPr="004E004F">
        <w:t xml:space="preserve"> The feasibility assessment </w:t>
      </w:r>
      <w:r w:rsidR="000B148D">
        <w:t xml:space="preserve">reported a number of limitations that </w:t>
      </w:r>
      <w:r w:rsidR="009A6FF2">
        <w:t xml:space="preserve">indicate </w:t>
      </w:r>
      <w:r w:rsidR="000B148D">
        <w:t>an ITC would not be robust or suitable for decision</w:t>
      </w:r>
      <w:r w:rsidR="008A68B0">
        <w:t>-</w:t>
      </w:r>
      <w:r w:rsidR="000B148D">
        <w:t>making.</w:t>
      </w:r>
      <w:r w:rsidR="000B148D">
        <w:fldChar w:fldCharType="begin"/>
      </w:r>
      <w:r w:rsidR="00CA6345">
        <w:instrText xml:space="preserve"> ADDIN ZOTERO_ITEM CSL_CITATION {"citationID":"19ZmmbZ9","properties":{"formattedCitation":"\\super 147\\nosupersub{}","plainCitation":"147","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schema":"https://github.com/citation-style-language/schema/raw/master/csl-citation.json"} </w:instrText>
      </w:r>
      <w:r w:rsidR="000B148D">
        <w:fldChar w:fldCharType="separate"/>
      </w:r>
      <w:r w:rsidR="00CA6345" w:rsidRPr="00CA6345">
        <w:rPr>
          <w:rFonts w:cs="Arial"/>
          <w:szCs w:val="24"/>
          <w:vertAlign w:val="superscript"/>
        </w:rPr>
        <w:t>147</w:t>
      </w:r>
      <w:r w:rsidR="000B148D">
        <w:fldChar w:fldCharType="end"/>
      </w:r>
      <w:r w:rsidR="000B148D">
        <w:t xml:space="preserve"> The limitations related to conducting an ITC for T-DXd vs. </w:t>
      </w:r>
      <w:r w:rsidR="00FB23E9">
        <w:t>SG</w:t>
      </w:r>
      <w:r w:rsidR="000B148D">
        <w:t xml:space="preserve"> are:</w:t>
      </w:r>
      <w:r w:rsidR="000B148D">
        <w:fldChar w:fldCharType="begin"/>
      </w:r>
      <w:r w:rsidR="00CA6345">
        <w:instrText xml:space="preserve"> ADDIN ZOTERO_ITEM CSL_CITATION {"citationID":"triMTkSQ","properties":{"formattedCitation":"\\super 147\\nosupersub{}","plainCitation":"147","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schema":"https://github.com/citation-style-language/schema/raw/master/csl-citation.json"} </w:instrText>
      </w:r>
      <w:r w:rsidR="000B148D">
        <w:fldChar w:fldCharType="separate"/>
      </w:r>
      <w:r w:rsidR="00CA6345" w:rsidRPr="00CA6345">
        <w:rPr>
          <w:rFonts w:cs="Arial"/>
          <w:szCs w:val="24"/>
          <w:vertAlign w:val="superscript"/>
        </w:rPr>
        <w:t>147</w:t>
      </w:r>
      <w:r w:rsidR="000B148D">
        <w:fldChar w:fldCharType="end"/>
      </w:r>
    </w:p>
    <w:p w14:paraId="425E8BA2" w14:textId="57B771E1" w:rsidR="00491FF4" w:rsidRPr="003C648C" w:rsidRDefault="00491FF4" w:rsidP="00E91470">
      <w:pPr>
        <w:pStyle w:val="pf0"/>
        <w:numPr>
          <w:ilvl w:val="0"/>
          <w:numId w:val="65"/>
        </w:numPr>
        <w:rPr>
          <w:rFonts w:ascii="Arial" w:hAnsi="Arial" w:cs="Arial"/>
          <w:sz w:val="22"/>
          <w:szCs w:val="22"/>
        </w:rPr>
      </w:pPr>
      <w:r w:rsidRPr="006D3BB5">
        <w:rPr>
          <w:rFonts w:ascii="Arial" w:hAnsi="Arial" w:cs="Arial"/>
          <w:b/>
          <w:sz w:val="22"/>
          <w:szCs w:val="22"/>
        </w:rPr>
        <w:t xml:space="preserve">Data availability: </w:t>
      </w:r>
      <w:r w:rsidRPr="006D3BB5">
        <w:rPr>
          <w:rFonts w:ascii="Arial" w:hAnsi="Arial" w:cs="Arial"/>
          <w:sz w:val="22"/>
          <w:szCs w:val="22"/>
        </w:rPr>
        <w:t xml:space="preserve">While the company has access to individual patient data </w:t>
      </w:r>
      <w:r w:rsidR="00F15E1B">
        <w:rPr>
          <w:rFonts w:ascii="Arial" w:hAnsi="Arial" w:cs="Arial"/>
          <w:sz w:val="22"/>
          <w:szCs w:val="22"/>
        </w:rPr>
        <w:t xml:space="preserve">(IPD) </w:t>
      </w:r>
      <w:r w:rsidRPr="006D3BB5">
        <w:rPr>
          <w:rFonts w:ascii="Arial" w:hAnsi="Arial" w:cs="Arial"/>
          <w:sz w:val="22"/>
          <w:szCs w:val="22"/>
        </w:rPr>
        <w:t>for DESTINY-Breast04, any ITC is limited by the availability of published data for ASCENT.</w:t>
      </w:r>
      <w:r w:rsidR="00250052" w:rsidRPr="006D3BB5">
        <w:rPr>
          <w:rFonts w:ascii="Arial" w:hAnsi="Arial" w:cs="Arial"/>
          <w:sz w:val="22"/>
          <w:szCs w:val="22"/>
        </w:rPr>
        <w:fldChar w:fldCharType="begin"/>
      </w:r>
      <w:r w:rsidR="00CA6345">
        <w:rPr>
          <w:rFonts w:ascii="Arial" w:hAnsi="Arial" w:cs="Arial"/>
          <w:sz w:val="22"/>
          <w:szCs w:val="22"/>
        </w:rPr>
        <w:instrText xml:space="preserve"> ADDIN ZOTERO_ITEM CSL_CITATION {"citationID":"oX7AkQR1","properties":{"formattedCitation":"\\super 154\\nosupersub{}","plainCitation":"154","noteIndex":0},"citationItems":[{"id":66797,"uris":["http://zotero.org/groups/4797619/items/RYJ26GZ9"],"itemData":{"id":66797,"type":"speech","title":"Poster 168P: Sacituzumab Govitecan Efficacy in Patients with Metastatic Triple-Negative Breast Cancer by HER2 Immunohistochemistry Status: Findings from the Phase 3 ASCENT Study. Poster Presented at the European Society for Medical Oncology Breast Cancer Congress – May 3-5, 2022","author":[{"family":"Hurvitz","given":"S"}],"issued":{"date-parts":[["2022",5]]}}}],"schema":"https://github.com/citation-style-language/schema/raw/master/csl-citation.json"} </w:instrText>
      </w:r>
      <w:r w:rsidR="00250052" w:rsidRPr="006D3BB5">
        <w:rPr>
          <w:rFonts w:ascii="Arial" w:hAnsi="Arial" w:cs="Arial"/>
          <w:sz w:val="22"/>
          <w:szCs w:val="22"/>
        </w:rPr>
        <w:fldChar w:fldCharType="separate"/>
      </w:r>
      <w:r w:rsidR="00CA6345" w:rsidRPr="00CA6345">
        <w:rPr>
          <w:rFonts w:ascii="Arial" w:hAnsi="Arial" w:cs="Arial"/>
          <w:sz w:val="22"/>
          <w:vertAlign w:val="superscript"/>
        </w:rPr>
        <w:t>154</w:t>
      </w:r>
      <w:r w:rsidR="00250052" w:rsidRPr="006D3BB5">
        <w:rPr>
          <w:rFonts w:ascii="Arial" w:hAnsi="Arial" w:cs="Arial"/>
          <w:sz w:val="22"/>
          <w:szCs w:val="22"/>
        </w:rPr>
        <w:fldChar w:fldCharType="end"/>
      </w:r>
      <w:r w:rsidRPr="006D3BB5">
        <w:rPr>
          <w:rFonts w:ascii="Arial" w:hAnsi="Arial" w:cs="Arial"/>
          <w:sz w:val="22"/>
          <w:szCs w:val="22"/>
        </w:rPr>
        <w:t xml:space="preserve"> Notably, there are limited published data from ASCENT for HER2-low patients specifically, including data on </w:t>
      </w:r>
      <w:r w:rsidR="00C83F18">
        <w:rPr>
          <w:rFonts w:ascii="Arial" w:hAnsi="Arial" w:cs="Arial"/>
          <w:sz w:val="22"/>
          <w:szCs w:val="22"/>
        </w:rPr>
        <w:t xml:space="preserve">the </w:t>
      </w:r>
      <w:r w:rsidRPr="006D3BB5">
        <w:rPr>
          <w:rFonts w:ascii="Arial" w:hAnsi="Arial" w:cs="Arial"/>
          <w:sz w:val="22"/>
          <w:szCs w:val="22"/>
        </w:rPr>
        <w:t>baseline characteristics</w:t>
      </w:r>
      <w:r w:rsidR="00FC71B1" w:rsidRPr="006D3BB5">
        <w:rPr>
          <w:rFonts w:ascii="Arial" w:hAnsi="Arial" w:cs="Arial"/>
          <w:sz w:val="22"/>
          <w:szCs w:val="22"/>
        </w:rPr>
        <w:t xml:space="preserve"> </w:t>
      </w:r>
      <w:r w:rsidR="00130E5C">
        <w:rPr>
          <w:rFonts w:ascii="Arial" w:hAnsi="Arial" w:cs="Arial"/>
          <w:sz w:val="22"/>
          <w:szCs w:val="22"/>
        </w:rPr>
        <w:t>that</w:t>
      </w:r>
      <w:r w:rsidR="00FC71B1" w:rsidRPr="006D3BB5">
        <w:rPr>
          <w:rFonts w:ascii="Arial" w:hAnsi="Arial" w:cs="Arial"/>
          <w:sz w:val="22"/>
          <w:szCs w:val="22"/>
        </w:rPr>
        <w:t xml:space="preserve"> would be required for the purposes of matching</w:t>
      </w:r>
      <w:r w:rsidRPr="006D3BB5">
        <w:rPr>
          <w:rFonts w:ascii="Arial" w:hAnsi="Arial" w:cs="Arial"/>
          <w:sz w:val="22"/>
          <w:szCs w:val="22"/>
        </w:rPr>
        <w:t>.</w:t>
      </w:r>
      <w:r w:rsidR="00953814" w:rsidRPr="006D3BB5">
        <w:rPr>
          <w:rFonts w:ascii="Arial" w:hAnsi="Arial" w:cs="Arial"/>
          <w:sz w:val="22"/>
          <w:szCs w:val="22"/>
        </w:rPr>
        <w:t xml:space="preserve"> The only baseline characteristics </w:t>
      </w:r>
      <w:r w:rsidR="00135913" w:rsidRPr="006D3BB5">
        <w:rPr>
          <w:rFonts w:ascii="Arial" w:hAnsi="Arial" w:cs="Arial"/>
          <w:sz w:val="22"/>
          <w:szCs w:val="22"/>
        </w:rPr>
        <w:t xml:space="preserve">published for the HER2-low subgroup of ASCENT are median age, race, ECOG performance status and number of prior chemotherapy lines. </w:t>
      </w:r>
      <w:r w:rsidR="00927A3B">
        <w:rPr>
          <w:rFonts w:ascii="Arial" w:hAnsi="Arial" w:cs="Arial"/>
          <w:sz w:val="22"/>
          <w:szCs w:val="22"/>
        </w:rPr>
        <w:t>Of these characteristics, t</w:t>
      </w:r>
      <w:r w:rsidR="00927A3B" w:rsidRPr="006D3BB5">
        <w:rPr>
          <w:rFonts w:ascii="Arial" w:eastAsiaTheme="majorEastAsia" w:hAnsi="Arial" w:cs="Arial"/>
          <w:sz w:val="22"/>
          <w:szCs w:val="22"/>
        </w:rPr>
        <w:t xml:space="preserve">he </w:t>
      </w:r>
      <w:r w:rsidR="00927A3B">
        <w:rPr>
          <w:rFonts w:ascii="Arial" w:eastAsiaTheme="majorEastAsia" w:hAnsi="Arial" w:cs="Arial"/>
          <w:sz w:val="22"/>
          <w:szCs w:val="22"/>
        </w:rPr>
        <w:t xml:space="preserve">DESTINY-Breast04 and ASCENT HER2-low </w:t>
      </w:r>
      <w:r w:rsidR="0026322D" w:rsidRPr="006D3BB5">
        <w:rPr>
          <w:rFonts w:ascii="Arial" w:eastAsiaTheme="majorEastAsia" w:hAnsi="Arial" w:cs="Arial"/>
          <w:sz w:val="22"/>
          <w:szCs w:val="22"/>
        </w:rPr>
        <w:t>populations are similar for age</w:t>
      </w:r>
      <w:r w:rsidR="00A02CE3" w:rsidRPr="006D3BB5">
        <w:rPr>
          <w:rFonts w:ascii="Arial" w:hAnsi="Arial" w:cs="Arial"/>
          <w:sz w:val="22"/>
          <w:szCs w:val="22"/>
        </w:rPr>
        <w:t xml:space="preserve"> and</w:t>
      </w:r>
      <w:r w:rsidR="0026322D" w:rsidRPr="006D3BB5">
        <w:rPr>
          <w:rFonts w:ascii="Arial" w:eastAsiaTheme="majorEastAsia" w:hAnsi="Arial" w:cs="Arial"/>
          <w:sz w:val="22"/>
          <w:szCs w:val="22"/>
        </w:rPr>
        <w:t xml:space="preserve"> ECOG performance status, </w:t>
      </w:r>
      <w:r w:rsidR="009006ED">
        <w:rPr>
          <w:rFonts w:ascii="Arial" w:eastAsiaTheme="majorEastAsia" w:hAnsi="Arial" w:cs="Arial"/>
          <w:sz w:val="22"/>
          <w:szCs w:val="22"/>
        </w:rPr>
        <w:t xml:space="preserve">but </w:t>
      </w:r>
      <w:r w:rsidR="0026322D" w:rsidRPr="006D3BB5">
        <w:rPr>
          <w:rFonts w:ascii="Arial" w:eastAsiaTheme="majorEastAsia" w:hAnsi="Arial" w:cs="Arial"/>
          <w:sz w:val="22"/>
          <w:szCs w:val="22"/>
        </w:rPr>
        <w:t>different for race</w:t>
      </w:r>
      <w:r w:rsidR="0026322D" w:rsidRPr="006D3BB5">
        <w:rPr>
          <w:rFonts w:ascii="Arial" w:hAnsi="Arial" w:cs="Arial"/>
          <w:sz w:val="22"/>
          <w:szCs w:val="22"/>
        </w:rPr>
        <w:t xml:space="preserve"> </w:t>
      </w:r>
      <w:r w:rsidR="0026322D" w:rsidRPr="006D3BB5">
        <w:rPr>
          <w:rFonts w:ascii="Arial" w:eastAsiaTheme="majorEastAsia" w:hAnsi="Arial" w:cs="Arial"/>
          <w:sz w:val="22"/>
          <w:szCs w:val="22"/>
        </w:rPr>
        <w:t>and unknown for the number prior chemotherapy lines</w:t>
      </w:r>
      <w:r w:rsidR="00A02CE3" w:rsidRPr="006D3BB5">
        <w:rPr>
          <w:rFonts w:ascii="Arial" w:hAnsi="Arial" w:cs="Arial"/>
          <w:sz w:val="22"/>
          <w:szCs w:val="22"/>
        </w:rPr>
        <w:t>.</w:t>
      </w:r>
      <w:r w:rsidR="006D3BB5" w:rsidRPr="006D3BB5">
        <w:rPr>
          <w:rFonts w:ascii="Arial" w:hAnsi="Arial" w:cs="Arial"/>
          <w:sz w:val="22"/>
          <w:szCs w:val="22"/>
        </w:rPr>
        <w:t xml:space="preserve"> </w:t>
      </w:r>
      <w:r w:rsidR="006D3BB5" w:rsidRPr="006D3BB5">
        <w:rPr>
          <w:rFonts w:ascii="Arial" w:eastAsiaTheme="majorEastAsia" w:hAnsi="Arial" w:cs="Arial"/>
          <w:sz w:val="22"/>
          <w:szCs w:val="22"/>
        </w:rPr>
        <w:t>Thus, it may only be possible to match the populations using age and ECOG status.</w:t>
      </w:r>
      <w:r w:rsidR="00A977C4">
        <w:rPr>
          <w:rFonts w:ascii="Arial" w:eastAsiaTheme="majorEastAsia" w:hAnsi="Arial" w:cs="Arial"/>
          <w:sz w:val="22"/>
          <w:szCs w:val="22"/>
        </w:rPr>
        <w:t xml:space="preserve"> </w:t>
      </w:r>
    </w:p>
    <w:p w14:paraId="4A92C6E7" w14:textId="14CE0A9D" w:rsidR="000B148D" w:rsidRPr="00E32790" w:rsidRDefault="000B148D" w:rsidP="00954359">
      <w:pPr>
        <w:pStyle w:val="Body"/>
        <w:numPr>
          <w:ilvl w:val="0"/>
          <w:numId w:val="47"/>
        </w:numPr>
      </w:pPr>
      <w:r>
        <w:rPr>
          <w:b/>
          <w:bCs/>
        </w:rPr>
        <w:t xml:space="preserve">Study design: </w:t>
      </w:r>
      <w:r>
        <w:t xml:space="preserve">ASCENT was a </w:t>
      </w:r>
      <w:r w:rsidR="00500957">
        <w:t>Phase III</w:t>
      </w:r>
      <w:r>
        <w:t xml:space="preserve"> study investigating the efficacy and safety of </w:t>
      </w:r>
      <w:r w:rsidR="00FB23E9">
        <w:t>SG</w:t>
      </w:r>
      <w:r>
        <w:t xml:space="preserve"> vs. TPC in the metastatic TNBC population. While this population included </w:t>
      </w:r>
      <w:r>
        <w:lastRenderedPageBreak/>
        <w:t>HER2-low patients, the study was not powered to analyse efficacy in HER2-low nor was HER2</w:t>
      </w:r>
      <w:r w:rsidR="000E19E7">
        <w:t xml:space="preserve"> status (by IHC and ISH levels)</w:t>
      </w:r>
      <w:r w:rsidR="0033090B">
        <w:t xml:space="preserve"> </w:t>
      </w:r>
      <w:r>
        <w:t>a randomisation stratification factor or a pre</w:t>
      </w:r>
      <w:r w:rsidR="00133B67">
        <w:t>-specified</w:t>
      </w:r>
      <w:r>
        <w:t xml:space="preserve"> subgroup analysis. DESTINY-Breast04 is the only</w:t>
      </w:r>
      <w:r w:rsidR="001B4B2B">
        <w:t xml:space="preserve"> study</w:t>
      </w:r>
      <w:r>
        <w:t xml:space="preserve"> powered to detect a treatment effect in HER2-low u/mBC specifically.</w:t>
      </w:r>
    </w:p>
    <w:p w14:paraId="2AC851CA" w14:textId="40625D0B" w:rsidR="000B148D" w:rsidRPr="00811439" w:rsidRDefault="000B148D" w:rsidP="00954359">
      <w:pPr>
        <w:pStyle w:val="Body"/>
        <w:numPr>
          <w:ilvl w:val="0"/>
          <w:numId w:val="47"/>
        </w:numPr>
      </w:pPr>
      <w:r w:rsidRPr="00811439">
        <w:rPr>
          <w:b/>
          <w:bCs/>
        </w:rPr>
        <w:t>Population size:</w:t>
      </w:r>
      <w:r>
        <w:t xml:space="preserve"> </w:t>
      </w:r>
      <w:r>
        <w:rPr>
          <w:lang w:val="en-US"/>
        </w:rPr>
        <w:t>DESTINY-Breast04 included only a small number of</w:t>
      </w:r>
      <w:r w:rsidRPr="005B2613">
        <w:rPr>
          <w:lang w:val="en-US"/>
        </w:rPr>
        <w:t xml:space="preserve"> </w:t>
      </w:r>
      <w:r w:rsidR="00515852">
        <w:rPr>
          <w:lang w:val="en-US"/>
        </w:rPr>
        <w:t>HER2-low/HR-negative</w:t>
      </w:r>
      <w:r>
        <w:rPr>
          <w:lang w:val="en-US"/>
        </w:rPr>
        <w:t xml:space="preserve"> patients </w:t>
      </w:r>
      <w:r w:rsidR="002A089C">
        <w:rPr>
          <w:lang w:val="en-US"/>
        </w:rPr>
        <w:t xml:space="preserve">treated with T-DXd </w:t>
      </w:r>
      <w:r>
        <w:rPr>
          <w:lang w:val="en-US"/>
        </w:rPr>
        <w:t>(N=42)</w:t>
      </w:r>
      <w:r w:rsidRPr="005B2613">
        <w:rPr>
          <w:lang w:val="en-US"/>
        </w:rPr>
        <w:t xml:space="preserve">, </w:t>
      </w:r>
      <w:r>
        <w:rPr>
          <w:lang w:val="en-US"/>
        </w:rPr>
        <w:t xml:space="preserve">while ASCENT </w:t>
      </w:r>
      <w:r w:rsidR="00036827">
        <w:rPr>
          <w:lang w:val="en-US"/>
        </w:rPr>
        <w:t xml:space="preserve">also </w:t>
      </w:r>
      <w:r>
        <w:rPr>
          <w:lang w:val="en-US"/>
        </w:rPr>
        <w:t xml:space="preserve">included a </w:t>
      </w:r>
      <w:r w:rsidR="00036827">
        <w:rPr>
          <w:lang w:val="en-US"/>
        </w:rPr>
        <w:t xml:space="preserve">relatively </w:t>
      </w:r>
      <w:r>
        <w:rPr>
          <w:lang w:val="en-US"/>
        </w:rPr>
        <w:t xml:space="preserve">small number of HER2-low patients </w:t>
      </w:r>
      <w:r w:rsidR="002A089C">
        <w:rPr>
          <w:lang w:val="en-US"/>
        </w:rPr>
        <w:t xml:space="preserve">treated with SG </w:t>
      </w:r>
      <w:r>
        <w:rPr>
          <w:lang w:val="en-US"/>
        </w:rPr>
        <w:t xml:space="preserve">(N=63). This means that </w:t>
      </w:r>
      <w:r w:rsidR="006A1AD1">
        <w:rPr>
          <w:lang w:val="en-US"/>
        </w:rPr>
        <w:t>after matching</w:t>
      </w:r>
      <w:r w:rsidR="00534C12">
        <w:rPr>
          <w:lang w:val="en-US"/>
        </w:rPr>
        <w:t>,</w:t>
      </w:r>
      <w:r w:rsidR="006A1AD1">
        <w:rPr>
          <w:lang w:val="en-US"/>
        </w:rPr>
        <w:t xml:space="preserve"> the effective sample size</w:t>
      </w:r>
      <w:r>
        <w:rPr>
          <w:lang w:val="en-US"/>
        </w:rPr>
        <w:t xml:space="preserve"> of any ITC would be limited, in turn meaning that any analyses would be uncertain</w:t>
      </w:r>
      <w:r w:rsidRPr="005B2613">
        <w:rPr>
          <w:lang w:val="en-US"/>
        </w:rPr>
        <w:t>.</w:t>
      </w:r>
    </w:p>
    <w:p w14:paraId="61F66D5A" w14:textId="245C2560" w:rsidR="000B148D" w:rsidRPr="00906A53" w:rsidRDefault="000B148D" w:rsidP="00954359">
      <w:pPr>
        <w:pStyle w:val="Body"/>
        <w:numPr>
          <w:ilvl w:val="0"/>
          <w:numId w:val="47"/>
        </w:numPr>
      </w:pPr>
      <w:r>
        <w:rPr>
          <w:b/>
          <w:bCs/>
          <w:lang w:val="en-US"/>
        </w:rPr>
        <w:t>Differences in populations</w:t>
      </w:r>
      <w:r w:rsidR="0064194C">
        <w:rPr>
          <w:b/>
          <w:bCs/>
          <w:lang w:val="en-US"/>
        </w:rPr>
        <w:t xml:space="preserve"> and trial inclusion/exclusion criteria</w:t>
      </w:r>
      <w:r w:rsidRPr="00811439">
        <w:rPr>
          <w:b/>
          <w:bCs/>
          <w:lang w:val="en-US"/>
        </w:rPr>
        <w:t>:</w:t>
      </w:r>
      <w:r>
        <w:rPr>
          <w:lang w:val="en-US"/>
        </w:rPr>
        <w:t xml:space="preserve"> The</w:t>
      </w:r>
      <w:r w:rsidR="009A0742">
        <w:rPr>
          <w:lang w:val="en-US"/>
        </w:rPr>
        <w:t>re are a number of differences across</w:t>
      </w:r>
      <w:r>
        <w:rPr>
          <w:lang w:val="en-US"/>
        </w:rPr>
        <w:t xml:space="preserve"> populations in ASCENT and DESTINY-Breast04 that may impact treatment effect</w:t>
      </w:r>
      <w:r w:rsidR="00A667E9">
        <w:rPr>
          <w:lang w:val="en-US"/>
        </w:rPr>
        <w:t xml:space="preserve"> and </w:t>
      </w:r>
      <w:r w:rsidR="00751380">
        <w:rPr>
          <w:lang w:val="en-US"/>
        </w:rPr>
        <w:t>may</w:t>
      </w:r>
      <w:r w:rsidR="00872142">
        <w:rPr>
          <w:lang w:val="en-US"/>
        </w:rPr>
        <w:t xml:space="preserve"> </w:t>
      </w:r>
      <w:r w:rsidR="00751380">
        <w:rPr>
          <w:lang w:val="en-US"/>
        </w:rPr>
        <w:t xml:space="preserve">be </w:t>
      </w:r>
      <w:r w:rsidR="00A667E9">
        <w:rPr>
          <w:lang w:val="en-US"/>
        </w:rPr>
        <w:t xml:space="preserve">covariates </w:t>
      </w:r>
      <w:r w:rsidR="00D87648">
        <w:rPr>
          <w:lang w:val="en-US"/>
        </w:rPr>
        <w:t>that</w:t>
      </w:r>
      <w:r w:rsidR="00A667E9">
        <w:rPr>
          <w:lang w:val="en-US"/>
        </w:rPr>
        <w:t xml:space="preserve"> cannot be adjusted for</w:t>
      </w:r>
      <w:r>
        <w:rPr>
          <w:lang w:val="en-US"/>
        </w:rPr>
        <w:t xml:space="preserve">: </w:t>
      </w:r>
    </w:p>
    <w:p w14:paraId="45CDEDA9" w14:textId="0CD8FE2E" w:rsidR="000B148D" w:rsidRPr="003B04B7" w:rsidRDefault="000B148D" w:rsidP="00954359">
      <w:pPr>
        <w:pStyle w:val="Body"/>
        <w:numPr>
          <w:ilvl w:val="1"/>
          <w:numId w:val="47"/>
        </w:numPr>
      </w:pPr>
      <w:r>
        <w:t xml:space="preserve">Prior chemotherapy: </w:t>
      </w:r>
      <w:r w:rsidR="00576159">
        <w:t>Data on</w:t>
      </w:r>
      <w:r w:rsidR="00FA3EE5">
        <w:t xml:space="preserve"> </w:t>
      </w:r>
      <w:r w:rsidR="007735CC">
        <w:t xml:space="preserve">prior lines of chemotherapy is reported differently in </w:t>
      </w:r>
      <w:r>
        <w:t xml:space="preserve">DESTINY-Breast04 and ASCENT </w:t>
      </w:r>
      <w:r w:rsidR="007735CC">
        <w:t>(</w:t>
      </w:r>
      <w:r w:rsidR="00392652">
        <w:t>number of lines in a metastatic setting</w:t>
      </w:r>
      <w:r w:rsidR="0025627A">
        <w:t xml:space="preserve"> </w:t>
      </w:r>
      <w:r w:rsidR="00960B9E">
        <w:t>[1 vs. 2]</w:t>
      </w:r>
      <w:r w:rsidR="00392652">
        <w:t xml:space="preserve"> vs. </w:t>
      </w:r>
      <w:r w:rsidR="00434F62">
        <w:t>number of previous lines in any setting</w:t>
      </w:r>
      <w:r w:rsidR="00960B9E">
        <w:t xml:space="preserve"> [2–3 vs. &gt;3</w:t>
      </w:r>
      <w:r w:rsidR="005004FD">
        <w:t>]</w:t>
      </w:r>
      <w:r w:rsidR="00434F62">
        <w:t>),</w:t>
      </w:r>
      <w:r>
        <w:t xml:space="preserve"> making it challenging to explore the impact of this variable on relative treatment effect.</w:t>
      </w:r>
      <w:r w:rsidR="00AD6132">
        <w:t xml:space="preserve"> </w:t>
      </w:r>
      <w:r w:rsidR="004F3136">
        <w:t xml:space="preserve">Eligibility criteria for prior chemotherapy </w:t>
      </w:r>
      <w:r w:rsidR="00D2772E">
        <w:t xml:space="preserve">and randomisation stratification factors </w:t>
      </w:r>
      <w:r w:rsidR="009C2C4B">
        <w:t xml:space="preserve">based on this </w:t>
      </w:r>
      <w:r w:rsidR="004F3136">
        <w:t>w</w:t>
      </w:r>
      <w:r w:rsidR="00D2772E">
        <w:t>ere</w:t>
      </w:r>
      <w:r w:rsidR="004F3136">
        <w:t xml:space="preserve"> also different between the trials (1 </w:t>
      </w:r>
      <w:r w:rsidR="0046184F">
        <w:t>or</w:t>
      </w:r>
      <w:r w:rsidR="0033731E">
        <w:t xml:space="preserve"> 2</w:t>
      </w:r>
      <w:r w:rsidR="0046184F">
        <w:t xml:space="preserve"> for metastatic disease</w:t>
      </w:r>
      <w:r w:rsidR="0033731E">
        <w:t xml:space="preserve"> in DESTINY-Breast04 </w:t>
      </w:r>
      <w:r w:rsidR="009C2C4B">
        <w:t xml:space="preserve">vs. </w:t>
      </w:r>
      <w:r w:rsidR="00BF1DD6">
        <w:rPr>
          <w:rFonts w:cs="Arial"/>
        </w:rPr>
        <w:t>≥</w:t>
      </w:r>
      <w:r w:rsidR="00BF1DD6">
        <w:t xml:space="preserve">2 </w:t>
      </w:r>
      <w:r w:rsidR="0084711D">
        <w:t xml:space="preserve">for advanced disease </w:t>
      </w:r>
      <w:r w:rsidR="00BF1DD6">
        <w:t>in ASCENT</w:t>
      </w:r>
      <w:r w:rsidR="00B548B4">
        <w:t>)</w:t>
      </w:r>
      <w:r w:rsidR="0084711D">
        <w:t>.</w:t>
      </w:r>
    </w:p>
    <w:p w14:paraId="08234FAE" w14:textId="77777777" w:rsidR="000B148D" w:rsidRPr="00645B26" w:rsidRDefault="000B148D" w:rsidP="00954359">
      <w:pPr>
        <w:pStyle w:val="Body"/>
        <w:numPr>
          <w:ilvl w:val="1"/>
          <w:numId w:val="47"/>
        </w:numPr>
      </w:pPr>
      <w:r>
        <w:t>Race: The DESTINY-Breast04 and ASCENT populations are very different in terms of proportion of White (48% vs. 84%) and Asian (48% vs. 5%) patients.</w:t>
      </w:r>
    </w:p>
    <w:p w14:paraId="4DB46D2C" w14:textId="67FC3D3C" w:rsidR="000B148D" w:rsidRPr="007A3E97" w:rsidRDefault="000B148D" w:rsidP="00954359">
      <w:pPr>
        <w:pStyle w:val="Body"/>
        <w:numPr>
          <w:ilvl w:val="1"/>
          <w:numId w:val="47"/>
        </w:numPr>
      </w:pPr>
      <w:r>
        <w:rPr>
          <w:lang w:val="en-US"/>
        </w:rPr>
        <w:t>R</w:t>
      </w:r>
      <w:r w:rsidRPr="005477F1">
        <w:rPr>
          <w:lang w:val="en-US"/>
        </w:rPr>
        <w:t>egion:</w:t>
      </w:r>
      <w:r>
        <w:rPr>
          <w:lang w:val="en-US"/>
        </w:rPr>
        <w:t xml:space="preserve"> </w:t>
      </w:r>
      <w:r w:rsidR="006B7E6F">
        <w:rPr>
          <w:lang w:val="en-US"/>
        </w:rPr>
        <w:t xml:space="preserve">Region was used as a </w:t>
      </w:r>
      <w:r w:rsidR="004E15A2">
        <w:rPr>
          <w:lang w:val="en-US"/>
        </w:rPr>
        <w:t>r</w:t>
      </w:r>
      <w:r w:rsidR="00BA159F">
        <w:rPr>
          <w:lang w:val="en-US"/>
        </w:rPr>
        <w:t>andomi</w:t>
      </w:r>
      <w:r w:rsidR="004E15A2">
        <w:rPr>
          <w:lang w:val="en-US"/>
        </w:rPr>
        <w:t>s</w:t>
      </w:r>
      <w:r w:rsidR="00BA159F">
        <w:rPr>
          <w:lang w:val="en-US"/>
        </w:rPr>
        <w:t>ation</w:t>
      </w:r>
      <w:r w:rsidR="006B7E6F">
        <w:rPr>
          <w:lang w:val="en-US"/>
        </w:rPr>
        <w:t xml:space="preserve"> factor </w:t>
      </w:r>
      <w:r w:rsidR="00AE5D93">
        <w:rPr>
          <w:lang w:val="en-US"/>
        </w:rPr>
        <w:t xml:space="preserve">in ASCENT (North America vs. rest of the world) </w:t>
      </w:r>
      <w:r w:rsidR="00BE6FA8">
        <w:rPr>
          <w:lang w:val="en-US"/>
        </w:rPr>
        <w:t xml:space="preserve">without reporting the proportion of patients in each region. </w:t>
      </w:r>
      <w:r w:rsidR="009D5F7C">
        <w:rPr>
          <w:lang w:val="en-US"/>
        </w:rPr>
        <w:t>I</w:t>
      </w:r>
      <w:r>
        <w:rPr>
          <w:lang w:val="en-US"/>
        </w:rPr>
        <w:t xml:space="preserve">t is </w:t>
      </w:r>
      <w:r w:rsidR="009D5F7C">
        <w:rPr>
          <w:lang w:val="en-US"/>
        </w:rPr>
        <w:t>therefore</w:t>
      </w:r>
      <w:r>
        <w:rPr>
          <w:lang w:val="en-US"/>
        </w:rPr>
        <w:t xml:space="preserve"> </w:t>
      </w:r>
      <w:r w:rsidRPr="00811439">
        <w:rPr>
          <w:lang w:val="en-US"/>
        </w:rPr>
        <w:t>not possible to adjust the populations based on this variable</w:t>
      </w:r>
      <w:r w:rsidR="000976E7">
        <w:rPr>
          <w:lang w:val="en-US"/>
        </w:rPr>
        <w:t>.</w:t>
      </w:r>
    </w:p>
    <w:p w14:paraId="1DCD1C36" w14:textId="0736307C" w:rsidR="000B148D" w:rsidRPr="00152A6F" w:rsidRDefault="000B148D" w:rsidP="00954359">
      <w:pPr>
        <w:pStyle w:val="Body"/>
        <w:numPr>
          <w:ilvl w:val="1"/>
          <w:numId w:val="47"/>
        </w:numPr>
      </w:pPr>
      <w:r w:rsidRPr="00811439">
        <w:rPr>
          <w:lang w:val="en-US"/>
        </w:rPr>
        <w:t xml:space="preserve">Metastases: </w:t>
      </w:r>
      <w:r w:rsidR="005128E7">
        <w:rPr>
          <w:lang w:val="en-US"/>
        </w:rPr>
        <w:t xml:space="preserve">The presence of metastases is likely to </w:t>
      </w:r>
      <w:r w:rsidR="008F78DE">
        <w:rPr>
          <w:lang w:val="en-US"/>
        </w:rPr>
        <w:t>be detrimental for survival</w:t>
      </w:r>
      <w:r w:rsidR="00BA68E4">
        <w:rPr>
          <w:lang w:val="en-US"/>
        </w:rPr>
        <w:t xml:space="preserve"> but</w:t>
      </w:r>
      <w:r w:rsidR="001450BE">
        <w:rPr>
          <w:lang w:val="en-US"/>
        </w:rPr>
        <w:t>,</w:t>
      </w:r>
      <w:r w:rsidR="008F78DE">
        <w:rPr>
          <w:lang w:val="en-US"/>
        </w:rPr>
        <w:t xml:space="preserve"> </w:t>
      </w:r>
      <w:r w:rsidR="006B7528">
        <w:rPr>
          <w:lang w:val="en-US"/>
        </w:rPr>
        <w:t>due to limited</w:t>
      </w:r>
      <w:r w:rsidR="008F78DE">
        <w:rPr>
          <w:lang w:val="en-US"/>
        </w:rPr>
        <w:t xml:space="preserve"> </w:t>
      </w:r>
      <w:r w:rsidR="00BA68E4">
        <w:rPr>
          <w:lang w:val="en-US"/>
        </w:rPr>
        <w:t>p</w:t>
      </w:r>
      <w:r>
        <w:rPr>
          <w:lang w:val="en-US"/>
        </w:rPr>
        <w:t>ublished data on the presence of metastases in HER2-low patients in ASCENT</w:t>
      </w:r>
      <w:r w:rsidR="001F6226">
        <w:rPr>
          <w:lang w:val="en-US"/>
        </w:rPr>
        <w:t xml:space="preserve"> (e.g.,</w:t>
      </w:r>
      <w:r w:rsidR="00E034D7">
        <w:rPr>
          <w:lang w:val="en-US"/>
        </w:rPr>
        <w:t xml:space="preserve"> did not include</w:t>
      </w:r>
      <w:r w:rsidR="000B6C47">
        <w:rPr>
          <w:lang w:val="en-US"/>
        </w:rPr>
        <w:t xml:space="preserve"> </w:t>
      </w:r>
      <w:r w:rsidR="00E034D7">
        <w:rPr>
          <w:lang w:val="en-US"/>
        </w:rPr>
        <w:t>brain metastases</w:t>
      </w:r>
      <w:r w:rsidR="001F6226">
        <w:rPr>
          <w:lang w:val="en-US"/>
        </w:rPr>
        <w:t xml:space="preserve">), </w:t>
      </w:r>
      <w:r w:rsidR="007F7363">
        <w:rPr>
          <w:lang w:val="en-US"/>
        </w:rPr>
        <w:t xml:space="preserve">it is unknown </w:t>
      </w:r>
      <w:r w:rsidR="00C71D1D">
        <w:rPr>
          <w:lang w:val="en-US"/>
        </w:rPr>
        <w:t>whether the two subpopulations have a similar proportion of patients with brain, liver, or lung met</w:t>
      </w:r>
      <w:r w:rsidR="00B40749">
        <w:rPr>
          <w:lang w:val="en-US"/>
        </w:rPr>
        <w:t>astases</w:t>
      </w:r>
      <w:r w:rsidR="00C71D1D">
        <w:rPr>
          <w:lang w:val="en-US"/>
        </w:rPr>
        <w:t xml:space="preserve">. </w:t>
      </w:r>
    </w:p>
    <w:p w14:paraId="60BFF452" w14:textId="47554763" w:rsidR="000B148D" w:rsidRPr="00206509" w:rsidRDefault="000B148D" w:rsidP="00954359">
      <w:pPr>
        <w:pStyle w:val="Body"/>
        <w:numPr>
          <w:ilvl w:val="1"/>
          <w:numId w:val="47"/>
        </w:numPr>
      </w:pPr>
      <w:r w:rsidRPr="00553611">
        <w:rPr>
          <w:lang w:val="en-US"/>
        </w:rPr>
        <w:t>Patient age:</w:t>
      </w:r>
      <w:r w:rsidRPr="00FE1439">
        <w:rPr>
          <w:b/>
          <w:bCs/>
          <w:lang w:val="en-US"/>
        </w:rPr>
        <w:t xml:space="preserve"> </w:t>
      </w:r>
      <w:r w:rsidRPr="00FE1439">
        <w:rPr>
          <w:lang w:val="en-US"/>
        </w:rPr>
        <w:t>The</w:t>
      </w:r>
      <w:r>
        <w:rPr>
          <w:lang w:val="en-US"/>
        </w:rPr>
        <w:t xml:space="preserve">re is a small </w:t>
      </w:r>
      <w:r w:rsidRPr="00FE1439">
        <w:rPr>
          <w:lang w:val="en-US"/>
        </w:rPr>
        <w:t>difference in median age between the two populations (</w:t>
      </w:r>
      <w:r w:rsidR="00294FDC" w:rsidRPr="00294FDC">
        <w:rPr>
          <w:color w:val="000000"/>
          <w:highlight w:val="black"/>
          <w:lang w:val="en-US"/>
        </w:rPr>
        <w:t>xx</w:t>
      </w:r>
      <w:r w:rsidRPr="007E5A76">
        <w:rPr>
          <w:lang w:val="en-US"/>
        </w:rPr>
        <w:t xml:space="preserve"> and </w:t>
      </w:r>
      <w:r w:rsidR="00294FDC" w:rsidRPr="00294FDC">
        <w:rPr>
          <w:color w:val="000000"/>
          <w:highlight w:val="black"/>
          <w:lang w:val="en-US"/>
        </w:rPr>
        <w:t>xx</w:t>
      </w:r>
      <w:r>
        <w:rPr>
          <w:lang w:val="en-US"/>
        </w:rPr>
        <w:t xml:space="preserve"> years</w:t>
      </w:r>
      <w:r w:rsidRPr="00FE1439">
        <w:rPr>
          <w:lang w:val="en-US"/>
        </w:rPr>
        <w:t xml:space="preserve"> for</w:t>
      </w:r>
      <w:r>
        <w:rPr>
          <w:lang w:val="en-US"/>
        </w:rPr>
        <w:t xml:space="preserve"> the</w:t>
      </w:r>
      <w:r w:rsidRPr="00FE1439">
        <w:rPr>
          <w:lang w:val="en-US"/>
        </w:rPr>
        <w:t xml:space="preserve"> </w:t>
      </w:r>
      <w:r>
        <w:rPr>
          <w:lang w:val="en-US"/>
        </w:rPr>
        <w:t xml:space="preserve">T-DXd and TPC arms in the </w:t>
      </w:r>
      <w:r w:rsidRPr="00FE1439">
        <w:rPr>
          <w:lang w:val="en-US"/>
        </w:rPr>
        <w:t>HR-</w:t>
      </w:r>
      <w:r>
        <w:rPr>
          <w:lang w:val="en-US"/>
        </w:rPr>
        <w:t>negative cohort</w:t>
      </w:r>
      <w:r w:rsidRPr="00FE1439">
        <w:rPr>
          <w:lang w:val="en-US"/>
        </w:rPr>
        <w:t xml:space="preserve"> in </w:t>
      </w:r>
      <w:r>
        <w:rPr>
          <w:lang w:val="en-US"/>
        </w:rPr>
        <w:t>DESTINY-Breast04</w:t>
      </w:r>
      <w:r>
        <w:rPr>
          <w:lang w:val="en-US"/>
        </w:rPr>
        <w:fldChar w:fldCharType="begin"/>
      </w:r>
      <w:r w:rsidR="00CA6345">
        <w:rPr>
          <w:lang w:val="en-US"/>
        </w:rPr>
        <w:instrText xml:space="preserve"> ADDIN ZOTERO_ITEM CSL_CITATION {"citationID":"ZeTS60Gh","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Pr>
          <w:lang w:val="en-US"/>
        </w:rPr>
        <w:fldChar w:fldCharType="separate"/>
      </w:r>
      <w:r w:rsidR="00FD57F4" w:rsidRPr="00FD57F4">
        <w:rPr>
          <w:rFonts w:cs="Arial"/>
          <w:szCs w:val="24"/>
          <w:vertAlign w:val="superscript"/>
        </w:rPr>
        <w:t>7</w:t>
      </w:r>
      <w:r>
        <w:rPr>
          <w:lang w:val="en-US"/>
        </w:rPr>
        <w:fldChar w:fldCharType="end"/>
      </w:r>
      <w:r w:rsidRPr="00FE1439">
        <w:rPr>
          <w:lang w:val="en-US"/>
        </w:rPr>
        <w:t xml:space="preserve"> vs. 5</w:t>
      </w:r>
      <w:r>
        <w:rPr>
          <w:lang w:val="en-US"/>
        </w:rPr>
        <w:t xml:space="preserve">5 and </w:t>
      </w:r>
      <w:r w:rsidRPr="00FE1439">
        <w:rPr>
          <w:lang w:val="en-US"/>
        </w:rPr>
        <w:t>5</w:t>
      </w:r>
      <w:r>
        <w:rPr>
          <w:lang w:val="en-US"/>
        </w:rPr>
        <w:t>4</w:t>
      </w:r>
      <w:r w:rsidRPr="00FE1439">
        <w:rPr>
          <w:lang w:val="en-US"/>
        </w:rPr>
        <w:t xml:space="preserve"> </w:t>
      </w:r>
      <w:r>
        <w:rPr>
          <w:lang w:val="en-US"/>
        </w:rPr>
        <w:t xml:space="preserve">years </w:t>
      </w:r>
      <w:r w:rsidRPr="00FE1439">
        <w:rPr>
          <w:lang w:val="en-US"/>
        </w:rPr>
        <w:t xml:space="preserve">for </w:t>
      </w:r>
      <w:r>
        <w:rPr>
          <w:lang w:val="en-US"/>
        </w:rPr>
        <w:t xml:space="preserve">the </w:t>
      </w:r>
      <w:r w:rsidR="00FB23E9">
        <w:rPr>
          <w:lang w:val="en-US"/>
        </w:rPr>
        <w:t>SG</w:t>
      </w:r>
      <w:r>
        <w:rPr>
          <w:lang w:val="en-US"/>
        </w:rPr>
        <w:t xml:space="preserve"> and TPC arms in the </w:t>
      </w:r>
      <w:r w:rsidRPr="00FE1439">
        <w:rPr>
          <w:lang w:val="en-US"/>
        </w:rPr>
        <w:t xml:space="preserve">HER2-low </w:t>
      </w:r>
      <w:r>
        <w:rPr>
          <w:lang w:val="en-US"/>
        </w:rPr>
        <w:t xml:space="preserve">cohort </w:t>
      </w:r>
      <w:r w:rsidRPr="00FE1439">
        <w:rPr>
          <w:lang w:val="en-US"/>
        </w:rPr>
        <w:t>in ASCENT</w:t>
      </w:r>
      <w:r>
        <w:rPr>
          <w:lang w:val="en-US"/>
        </w:rPr>
        <w:fldChar w:fldCharType="begin"/>
      </w:r>
      <w:r w:rsidR="00CA6345">
        <w:rPr>
          <w:lang w:val="en-US"/>
        </w:rPr>
        <w:instrText xml:space="preserve"> ADDIN ZOTERO_ITEM CSL_CITATION {"citationID":"QFOt6LVw","properties":{"formattedCitation":"\\super 154\\nosupersub{}","plainCitation":"154","noteIndex":0},"citationItems":[{"id":66797,"uris":["http://zotero.org/groups/4797619/items/RYJ26GZ9"],"itemData":{"id":66797,"type":"speech","title":"Poster 168P: Sacituzumab Govitecan Efficacy in Patients with Metastatic Triple-Negative Breast Cancer by HER2 Immunohistochemistry Status: Findings from the Phase 3 ASCENT Study. Poster Presented at the European Society for Medical Oncology Breast Cancer Congress – May 3-5, 2022","author":[{"family":"Hurvitz","given":"S"}],"issued":{"date-parts":[["2022",5]]}}}],"schema":"https://github.com/citation-style-language/schema/raw/master/csl-citation.json"} </w:instrText>
      </w:r>
      <w:r>
        <w:rPr>
          <w:lang w:val="en-US"/>
        </w:rPr>
        <w:fldChar w:fldCharType="separate"/>
      </w:r>
      <w:r w:rsidR="00CA6345" w:rsidRPr="00CA6345">
        <w:rPr>
          <w:rFonts w:cs="Arial"/>
          <w:szCs w:val="24"/>
          <w:vertAlign w:val="superscript"/>
        </w:rPr>
        <w:t>154</w:t>
      </w:r>
      <w:r>
        <w:rPr>
          <w:lang w:val="en-US"/>
        </w:rPr>
        <w:fldChar w:fldCharType="end"/>
      </w:r>
      <w:r w:rsidRPr="00FE1439">
        <w:rPr>
          <w:lang w:val="en-US"/>
        </w:rPr>
        <w:t>)</w:t>
      </w:r>
      <w:r>
        <w:rPr>
          <w:lang w:val="en-US"/>
        </w:rPr>
        <w:t>, but the age distributions of each population are unavailable, meaning that it is not possible to explore the effect of age on relative efficacy.</w:t>
      </w:r>
      <w:r w:rsidR="002F0054">
        <w:rPr>
          <w:lang w:val="en-US"/>
        </w:rPr>
        <w:t xml:space="preserve"> A subgroup analysis </w:t>
      </w:r>
      <w:r w:rsidR="00880ABA">
        <w:rPr>
          <w:lang w:val="en-US"/>
        </w:rPr>
        <w:t xml:space="preserve">from ASCENT suggests that age </w:t>
      </w:r>
      <w:r w:rsidR="009D5F7C">
        <w:rPr>
          <w:lang w:val="en-US"/>
        </w:rPr>
        <w:t>may</w:t>
      </w:r>
      <w:r w:rsidR="00880ABA">
        <w:rPr>
          <w:lang w:val="en-US"/>
        </w:rPr>
        <w:t xml:space="preserve"> have a</w:t>
      </w:r>
      <w:r w:rsidR="009D5F7C">
        <w:rPr>
          <w:lang w:val="en-US"/>
        </w:rPr>
        <w:t>n</w:t>
      </w:r>
      <w:r w:rsidR="00880ABA">
        <w:rPr>
          <w:lang w:val="en-US"/>
        </w:rPr>
        <w:t xml:space="preserve"> impact on results</w:t>
      </w:r>
      <w:r w:rsidR="00F239A1">
        <w:rPr>
          <w:lang w:val="en-US"/>
        </w:rPr>
        <w:t>.</w:t>
      </w:r>
      <w:r w:rsidR="006631C7">
        <w:rPr>
          <w:lang w:val="en-US"/>
        </w:rPr>
        <w:t xml:space="preserve"> Without seeing </w:t>
      </w:r>
      <w:r w:rsidR="00314CBF">
        <w:rPr>
          <w:lang w:val="en-US"/>
        </w:rPr>
        <w:t>the whole age distribution, it is difficult to predict exactly how much overlap there is between the age distributions for DESTINY-Breast04 and ASCENT</w:t>
      </w:r>
      <w:r w:rsidR="001D3354">
        <w:rPr>
          <w:lang w:val="en-US"/>
        </w:rPr>
        <w:t xml:space="preserve">, and therefore the effect that age difference is likely to have on the </w:t>
      </w:r>
      <w:r w:rsidR="00034969">
        <w:rPr>
          <w:lang w:val="en-US"/>
        </w:rPr>
        <w:t>HRs</w:t>
      </w:r>
      <w:r w:rsidR="001D3354">
        <w:rPr>
          <w:lang w:val="en-US"/>
        </w:rPr>
        <w:t xml:space="preserve">. </w:t>
      </w:r>
    </w:p>
    <w:p w14:paraId="5A98209D" w14:textId="55009E57" w:rsidR="00582C89" w:rsidRPr="00B94763" w:rsidRDefault="00582C89" w:rsidP="003C648C">
      <w:pPr>
        <w:pStyle w:val="Body"/>
      </w:pPr>
      <w:r>
        <w:rPr>
          <w:lang w:val="en-US"/>
        </w:rPr>
        <w:t xml:space="preserve">Due to differences in reporting </w:t>
      </w:r>
      <w:r w:rsidR="005B5533">
        <w:rPr>
          <w:lang w:val="en-US"/>
        </w:rPr>
        <w:t xml:space="preserve">for the above characteristics, it is not possible to determine whether the populations </w:t>
      </w:r>
      <w:r w:rsidR="00EB560B">
        <w:rPr>
          <w:lang w:val="en-US"/>
        </w:rPr>
        <w:t xml:space="preserve">can be adjusted for these variables. </w:t>
      </w:r>
    </w:p>
    <w:p w14:paraId="3F0CCA2D" w14:textId="30A77D16" w:rsidR="000B148D" w:rsidRPr="00A3237D" w:rsidRDefault="000B148D" w:rsidP="000B148D">
      <w:pPr>
        <w:pStyle w:val="Body"/>
      </w:pPr>
      <w:r>
        <w:lastRenderedPageBreak/>
        <w:t xml:space="preserve">Further to this, ITC methodologies (e.g. </w:t>
      </w:r>
      <w:r w:rsidR="00463287">
        <w:t xml:space="preserve">a </w:t>
      </w:r>
      <w:r>
        <w:t xml:space="preserve">matching-adjusted indirect comparison [MAIC]) </w:t>
      </w:r>
      <w:r w:rsidR="00092D2D">
        <w:t xml:space="preserve">would </w:t>
      </w:r>
      <w:r w:rsidR="00707FED">
        <w:rPr>
          <w:lang w:val="en-US"/>
        </w:rPr>
        <w:t>require</w:t>
      </w:r>
      <w:r w:rsidR="00707FED" w:rsidRPr="00811439">
        <w:rPr>
          <w:lang w:val="en-US"/>
        </w:rPr>
        <w:t xml:space="preserve"> </w:t>
      </w:r>
      <w:r w:rsidRPr="00811439">
        <w:rPr>
          <w:lang w:val="en-US"/>
        </w:rPr>
        <w:t>adjust</w:t>
      </w:r>
      <w:r w:rsidR="00707FED">
        <w:rPr>
          <w:lang w:val="en-US"/>
        </w:rPr>
        <w:t>ment</w:t>
      </w:r>
      <w:r w:rsidRPr="00811439">
        <w:rPr>
          <w:lang w:val="en-US"/>
        </w:rPr>
        <w:t xml:space="preserve"> </w:t>
      </w:r>
      <w:r w:rsidR="00707FED">
        <w:rPr>
          <w:lang w:val="en-US"/>
        </w:rPr>
        <w:t xml:space="preserve">of </w:t>
      </w:r>
      <w:r w:rsidRPr="00811439">
        <w:rPr>
          <w:lang w:val="en-US"/>
        </w:rPr>
        <w:t>the D</w:t>
      </w:r>
      <w:r>
        <w:rPr>
          <w:lang w:val="en-US"/>
        </w:rPr>
        <w:t>ESTINY-</w:t>
      </w:r>
      <w:r w:rsidRPr="00811439">
        <w:rPr>
          <w:lang w:val="en-US"/>
        </w:rPr>
        <w:t>B</w:t>
      </w:r>
      <w:r>
        <w:rPr>
          <w:lang w:val="en-US"/>
        </w:rPr>
        <w:t>reast</w:t>
      </w:r>
      <w:r w:rsidRPr="00811439">
        <w:rPr>
          <w:lang w:val="en-US"/>
        </w:rPr>
        <w:t>04 population to better match the ASCENT population</w:t>
      </w:r>
      <w:r>
        <w:rPr>
          <w:lang w:val="en-US"/>
        </w:rPr>
        <w:t>.</w:t>
      </w:r>
      <w:r w:rsidRPr="00811439">
        <w:rPr>
          <w:lang w:val="en-US"/>
        </w:rPr>
        <w:t xml:space="preserve"> </w:t>
      </w:r>
      <w:r w:rsidR="00463287">
        <w:rPr>
          <w:lang w:val="en-US"/>
        </w:rPr>
        <w:t xml:space="preserve">A </w:t>
      </w:r>
      <w:r>
        <w:rPr>
          <w:lang w:val="en-US"/>
        </w:rPr>
        <w:t xml:space="preserve">MAIC would likely </w:t>
      </w:r>
      <w:r w:rsidR="00FC3FF2">
        <w:rPr>
          <w:lang w:val="en-US"/>
        </w:rPr>
        <w:t xml:space="preserve">result in </w:t>
      </w:r>
      <w:r>
        <w:rPr>
          <w:lang w:val="en-US"/>
        </w:rPr>
        <w:t>an even smaller</w:t>
      </w:r>
      <w:r w:rsidRPr="00811439">
        <w:rPr>
          <w:lang w:val="en-US"/>
        </w:rPr>
        <w:t xml:space="preserve"> effective sample size than the original </w:t>
      </w:r>
      <w:r>
        <w:rPr>
          <w:lang w:val="en-US"/>
        </w:rPr>
        <w:t>population,</w:t>
      </w:r>
      <w:r w:rsidRPr="00811439">
        <w:rPr>
          <w:lang w:val="en-US"/>
        </w:rPr>
        <w:t xml:space="preserve"> </w:t>
      </w:r>
      <w:r>
        <w:rPr>
          <w:lang w:val="en-US"/>
        </w:rPr>
        <w:t>lead</w:t>
      </w:r>
      <w:r w:rsidR="006A01F2">
        <w:rPr>
          <w:lang w:val="en-US"/>
        </w:rPr>
        <w:t>ing</w:t>
      </w:r>
      <w:r>
        <w:rPr>
          <w:lang w:val="en-US"/>
        </w:rPr>
        <w:t xml:space="preserve"> to wide </w:t>
      </w:r>
      <w:r w:rsidR="00463287">
        <w:rPr>
          <w:lang w:val="en-US"/>
        </w:rPr>
        <w:t xml:space="preserve">confidence intervals </w:t>
      </w:r>
      <w:r w:rsidR="00721BAC">
        <w:rPr>
          <w:lang w:val="en-US"/>
        </w:rPr>
        <w:t>and high uncertainty</w:t>
      </w:r>
      <w:r w:rsidRPr="00811439">
        <w:rPr>
          <w:lang w:val="en-US"/>
        </w:rPr>
        <w:t>.</w:t>
      </w:r>
      <w:r>
        <w:rPr>
          <w:lang w:val="en-US"/>
        </w:rPr>
        <w:fldChar w:fldCharType="begin"/>
      </w:r>
      <w:r w:rsidR="00CA6345">
        <w:rPr>
          <w:lang w:val="en-US"/>
        </w:rPr>
        <w:instrText xml:space="preserve"> ADDIN ZOTERO_ITEM CSL_CITATION {"citationID":"Z5gX8PYA","properties":{"formattedCitation":"\\super 147\\nosupersub{}","plainCitation":"147","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schema":"https://github.com/citation-style-language/schema/raw/master/csl-citation.json"} </w:instrText>
      </w:r>
      <w:r>
        <w:rPr>
          <w:lang w:val="en-US"/>
        </w:rPr>
        <w:fldChar w:fldCharType="separate"/>
      </w:r>
      <w:r w:rsidR="00CA6345" w:rsidRPr="00CA6345">
        <w:rPr>
          <w:rFonts w:cs="Arial"/>
          <w:szCs w:val="24"/>
          <w:vertAlign w:val="superscript"/>
        </w:rPr>
        <w:t>147</w:t>
      </w:r>
      <w:r>
        <w:rPr>
          <w:lang w:val="en-US"/>
        </w:rPr>
        <w:fldChar w:fldCharType="end"/>
      </w:r>
    </w:p>
    <w:p w14:paraId="68B4F8C3" w14:textId="24767AD4" w:rsidR="000B148D" w:rsidRDefault="000B148D" w:rsidP="000B148D">
      <w:pPr>
        <w:pStyle w:val="Body"/>
      </w:pPr>
      <w:r>
        <w:t>A</w:t>
      </w:r>
      <w:r w:rsidDel="001A6D19">
        <w:t xml:space="preserve"> </w:t>
      </w:r>
      <w:r w:rsidR="001A6D19">
        <w:t>second</w:t>
      </w:r>
      <w:r>
        <w:t xml:space="preserve"> feasibility assessment was also performed independently of the analysis summarised above.</w:t>
      </w:r>
      <w:r>
        <w:fldChar w:fldCharType="begin"/>
      </w:r>
      <w:r w:rsidR="00CA6345">
        <w:instrText xml:space="preserve"> ADDIN ZOTERO_ITEM CSL_CITATION {"citationID":"n3yvKKyt","properties":{"formattedCitation":"\\super 148\\nosupersub{}","plainCitation":"148","noteIndex":0},"citationItems":[{"id":66794,"uris":["http://zotero.org/groups/4797619/items/BK9TW82J"],"itemData":{"id":66794,"type":"document","title":"ASc Academics: A feasibility assessment of indirect treatment comparisons with T-DXd in HER2-low unresectable and/or metastatic breast cancer","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148</w:t>
      </w:r>
      <w:r>
        <w:fldChar w:fldCharType="end"/>
      </w:r>
      <w:r>
        <w:t xml:space="preserve"> This independent feasibility assessment also highlighted that an</w:t>
      </w:r>
      <w:r w:rsidR="005F4373">
        <w:t>y</w:t>
      </w:r>
      <w:r>
        <w:t xml:space="preserve"> indirect </w:t>
      </w:r>
      <w:r w:rsidR="005F4373">
        <w:t>comparison</w:t>
      </w:r>
      <w:r w:rsidRPr="004E004F">
        <w:t xml:space="preserve"> between T-DXd and </w:t>
      </w:r>
      <w:r w:rsidR="00FB23E9">
        <w:t>SG</w:t>
      </w:r>
      <w:r>
        <w:t xml:space="preserve"> would be uncertain due to low effective sample sizes and limited reporting of relevant data </w:t>
      </w:r>
      <w:r w:rsidR="00F30EEF">
        <w:t xml:space="preserve">from </w:t>
      </w:r>
      <w:r>
        <w:t>ASCENT.</w:t>
      </w:r>
      <w:r>
        <w:fldChar w:fldCharType="begin"/>
      </w:r>
      <w:r w:rsidR="00CA6345">
        <w:instrText xml:space="preserve"> ADDIN ZOTERO_ITEM CSL_CITATION {"citationID":"7Y46f2ZH","properties":{"formattedCitation":"\\super 148\\nosupersub{}","plainCitation":"148","noteIndex":0},"citationItems":[{"id":66794,"uris":["http://zotero.org/groups/4797619/items/BK9TW82J"],"itemData":{"id":66794,"type":"document","title":"ASc Academics: A feasibility assessment of indirect treatment comparisons with T-DXd in HER2-low unresectable and/or metastatic breast cancer","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148</w:t>
      </w:r>
      <w:r>
        <w:fldChar w:fldCharType="end"/>
      </w:r>
    </w:p>
    <w:p w14:paraId="01B83792" w14:textId="777986D4" w:rsidR="000B148D" w:rsidRPr="00054570" w:rsidRDefault="000B148D" w:rsidP="000B148D">
      <w:pPr>
        <w:pStyle w:val="Body"/>
      </w:pPr>
      <w:r>
        <w:t>The possibility of conducting indirect analyses was also discussed with UK HEOR experts (including ex-NICE Committee and EAG members), who</w:t>
      </w:r>
      <w:r w:rsidRPr="00054570">
        <w:t xml:space="preserve"> </w:t>
      </w:r>
      <w:r>
        <w:t xml:space="preserve">suggested that an ITC with </w:t>
      </w:r>
      <w:r w:rsidR="00FB23E9">
        <w:t>SG</w:t>
      </w:r>
      <w:r>
        <w:t xml:space="preserve"> would be highly uncertain due to small sample sizes and differences in study design and populations</w:t>
      </w:r>
      <w:r w:rsidR="00ED3507">
        <w:t xml:space="preserve"> as well as the limited availability of data from the ASCENT study</w:t>
      </w:r>
      <w:r>
        <w:t>.</w:t>
      </w:r>
      <w:r>
        <w:fldChar w:fldCharType="begin"/>
      </w:r>
      <w:r w:rsidR="00CA6345">
        <w:instrText xml:space="preserve"> ADDIN ZOTERO_ITEM CSL_CITATION {"citationID":"ZZSa3SXE","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w:t>
      </w:r>
      <w:r w:rsidR="00AD2DC8">
        <w:t>Following</w:t>
      </w:r>
      <w:r w:rsidR="007D3041">
        <w:t xml:space="preserve"> clinical advice, the</w:t>
      </w:r>
      <w:r w:rsidR="007B6949">
        <w:t xml:space="preserve"> experts </w:t>
      </w:r>
      <w:r w:rsidR="00AD3C03">
        <w:t xml:space="preserve">also advised </w:t>
      </w:r>
      <w:r w:rsidR="007B6949">
        <w:t>that</w:t>
      </w:r>
      <w:r w:rsidR="00AD3C03">
        <w:t xml:space="preserve"> </w:t>
      </w:r>
      <w:r w:rsidR="00C616D3">
        <w:t xml:space="preserve">stratifying </w:t>
      </w:r>
      <w:r w:rsidR="00BA2F66">
        <w:t xml:space="preserve">DESTINY-Breast04 </w:t>
      </w:r>
      <w:r w:rsidR="00C616D3">
        <w:t xml:space="preserve">data </w:t>
      </w:r>
      <w:r w:rsidR="00F60925">
        <w:t>would increase uncertainty and that</w:t>
      </w:r>
      <w:r w:rsidR="00AA57F8">
        <w:t>,</w:t>
      </w:r>
      <w:r w:rsidR="007B6949">
        <w:t xml:space="preserve"> </w:t>
      </w:r>
      <w:r w:rsidR="009A5BA4">
        <w:t>for</w:t>
      </w:r>
      <w:r w:rsidR="00E84391">
        <w:t xml:space="preserve"> decision</w:t>
      </w:r>
      <w:r w:rsidR="00AA57F8">
        <w:t>-</w:t>
      </w:r>
      <w:r w:rsidR="00E84391">
        <w:t>making</w:t>
      </w:r>
      <w:r w:rsidR="00AA57F8">
        <w:t>,</w:t>
      </w:r>
      <w:r w:rsidR="00E84391">
        <w:t xml:space="preserve"> in</w:t>
      </w:r>
      <w:r w:rsidR="009A5BA4">
        <w:t xml:space="preserve"> the</w:t>
      </w:r>
      <w:r w:rsidR="00AD3C03">
        <w:t xml:space="preserve"> full</w:t>
      </w:r>
      <w:r w:rsidR="009A5BA4">
        <w:t xml:space="preserve"> in-scope population</w:t>
      </w:r>
      <w:r w:rsidR="00584BAC">
        <w:t>,</w:t>
      </w:r>
      <w:r w:rsidR="00F60925">
        <w:t xml:space="preserve"> the</w:t>
      </w:r>
      <w:r w:rsidR="009C0277">
        <w:t xml:space="preserve"> FAS is the relevant </w:t>
      </w:r>
      <w:r w:rsidR="00E84391">
        <w:t>dataset and the</w:t>
      </w:r>
      <w:r w:rsidR="00F60925">
        <w:t xml:space="preserve"> TPC arm of DESTINY-Breast04 </w:t>
      </w:r>
      <w:r w:rsidR="00AD3C03">
        <w:t>is the relevant comparator</w:t>
      </w:r>
      <w:r w:rsidR="00E84391">
        <w:t>.</w:t>
      </w:r>
      <w:r w:rsidR="00BE358D">
        <w:fldChar w:fldCharType="begin"/>
      </w:r>
      <w:r w:rsidR="00CA6345">
        <w:instrText xml:space="preserve"> ADDIN ZOTERO_ITEM CSL_CITATION {"citationID":"jEFMI47X","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BE358D">
        <w:fldChar w:fldCharType="separate"/>
      </w:r>
      <w:r w:rsidR="00CA6345" w:rsidRPr="00CA6345">
        <w:rPr>
          <w:rFonts w:cs="Arial"/>
          <w:szCs w:val="24"/>
          <w:vertAlign w:val="superscript"/>
        </w:rPr>
        <w:t>121</w:t>
      </w:r>
      <w:r w:rsidR="00BE358D">
        <w:fldChar w:fldCharType="end"/>
      </w:r>
      <w:r w:rsidR="00E84391">
        <w:t xml:space="preserve"> </w:t>
      </w:r>
    </w:p>
    <w:p w14:paraId="133890A4" w14:textId="710BC7C5" w:rsidR="000B148D" w:rsidRDefault="000B148D" w:rsidP="000B148D">
      <w:pPr>
        <w:pStyle w:val="Body"/>
      </w:pPr>
      <w:r>
        <w:t>In conclusion, the company considers a</w:t>
      </w:r>
      <w:r w:rsidR="000C2AA2">
        <w:t>n indirect</w:t>
      </w:r>
      <w:r>
        <w:t xml:space="preserve"> comparison with </w:t>
      </w:r>
      <w:r w:rsidR="00FB23E9">
        <w:t>SG</w:t>
      </w:r>
      <w:r>
        <w:t xml:space="preserve"> </w:t>
      </w:r>
      <w:r w:rsidR="00CB7625">
        <w:t xml:space="preserve">would </w:t>
      </w:r>
      <w:r>
        <w:t>be highly uncertain, and not informative for decision-making</w:t>
      </w:r>
      <w:r w:rsidR="000C2AA2">
        <w:t>.</w:t>
      </w:r>
    </w:p>
    <w:p w14:paraId="629E45F1" w14:textId="77777777" w:rsidR="000B148D" w:rsidRPr="00054570" w:rsidRDefault="000B148D" w:rsidP="000B148D">
      <w:pPr>
        <w:pStyle w:val="Heading2"/>
      </w:pPr>
      <w:bookmarkStart w:id="303" w:name="_Toc129286952"/>
      <w:bookmarkStart w:id="304" w:name="_Toc129301555"/>
      <w:bookmarkStart w:id="305" w:name="_Toc129286953"/>
      <w:bookmarkStart w:id="306" w:name="_Toc129301556"/>
      <w:bookmarkStart w:id="307" w:name="_Toc129286954"/>
      <w:bookmarkStart w:id="308" w:name="_Toc129301557"/>
      <w:bookmarkStart w:id="309" w:name="_Toc129286955"/>
      <w:bookmarkStart w:id="310" w:name="_Toc129301558"/>
      <w:bookmarkStart w:id="311" w:name="_Toc129286956"/>
      <w:bookmarkStart w:id="312" w:name="_Toc129301559"/>
      <w:bookmarkStart w:id="313" w:name="_Toc129286957"/>
      <w:bookmarkStart w:id="314" w:name="_Toc129301560"/>
      <w:bookmarkStart w:id="315" w:name="_Ref99727914"/>
      <w:bookmarkStart w:id="316" w:name="_Toc124447846"/>
      <w:bookmarkStart w:id="317" w:name="_Toc129350873"/>
      <w:bookmarkEnd w:id="303"/>
      <w:bookmarkEnd w:id="304"/>
      <w:bookmarkEnd w:id="305"/>
      <w:bookmarkEnd w:id="306"/>
      <w:bookmarkEnd w:id="307"/>
      <w:bookmarkEnd w:id="308"/>
      <w:bookmarkEnd w:id="309"/>
      <w:bookmarkEnd w:id="310"/>
      <w:bookmarkEnd w:id="311"/>
      <w:bookmarkEnd w:id="312"/>
      <w:bookmarkEnd w:id="313"/>
      <w:bookmarkEnd w:id="314"/>
      <w:r w:rsidRPr="00054570">
        <w:t>Adverse reactions</w:t>
      </w:r>
      <w:bookmarkEnd w:id="315"/>
      <w:bookmarkEnd w:id="316"/>
      <w:bookmarkEnd w:id="317"/>
    </w:p>
    <w:p w14:paraId="6CEE24EF" w14:textId="77777777" w:rsidR="000B148D" w:rsidRPr="00054570" w:rsidRDefault="000B148D" w:rsidP="000B148D">
      <w:pPr>
        <w:pStyle w:val="Body"/>
      </w:pPr>
      <w:bookmarkStart w:id="318" w:name="_Ref99727501"/>
      <w:r w:rsidRPr="00054570">
        <w:t>The safety of T</w:t>
      </w:r>
      <w:r w:rsidRPr="00054570">
        <w:noBreakHyphen/>
        <w:t>DXd in patients with HER2-low u/mBC, previously treated with one or two lines of chemotherapy in the recurrent or metastatic setting, was evaluated in the DESTINY-Breast04 study, as presented below.</w:t>
      </w:r>
    </w:p>
    <w:p w14:paraId="070BE4BB" w14:textId="77777777" w:rsidR="000B148D" w:rsidRPr="00054570" w:rsidRDefault="000B148D" w:rsidP="000B148D">
      <w:pPr>
        <w:pStyle w:val="Heading3"/>
      </w:pPr>
      <w:bookmarkStart w:id="319" w:name="_Toc124447847"/>
      <w:bookmarkStart w:id="320" w:name="_Ref127007952"/>
      <w:bookmarkStart w:id="321" w:name="_Toc129350874"/>
      <w:r w:rsidRPr="00054570">
        <w:t>DESTINY-Breast04</w:t>
      </w:r>
      <w:bookmarkEnd w:id="318"/>
      <w:bookmarkEnd w:id="319"/>
      <w:bookmarkEnd w:id="320"/>
      <w:bookmarkEnd w:id="321"/>
    </w:p>
    <w:p w14:paraId="6E528FCE" w14:textId="1D86934A" w:rsidR="000B148D" w:rsidRPr="00054570" w:rsidRDefault="000B148D" w:rsidP="000B148D">
      <w:pPr>
        <w:pStyle w:val="Body"/>
        <w:rPr>
          <w:rStyle w:val="normaltextrun"/>
          <w:rFonts w:cs="Yu Gothic Light"/>
          <w:shd w:val="clear" w:color="auto" w:fill="FFFFFF"/>
        </w:rPr>
      </w:pPr>
      <w:r w:rsidRPr="00054570">
        <w:t xml:space="preserve">The data presented from the DESTINY-Breast04 study are from the January 2022 DCO, with a median follow-up of </w:t>
      </w:r>
      <w:r w:rsidR="00294FDC" w:rsidRPr="00294FDC">
        <w:rPr>
          <w:color w:val="000000"/>
          <w:highlight w:val="black"/>
        </w:rPr>
        <w:t>xxxx</w:t>
      </w:r>
      <w:r w:rsidRPr="00054570">
        <w:t> months in the T</w:t>
      </w:r>
      <w:r w:rsidRPr="00054570">
        <w:noBreakHyphen/>
        <w:t xml:space="preserve">DXd arm and </w:t>
      </w:r>
      <w:r w:rsidR="00294FDC" w:rsidRPr="00294FDC">
        <w:rPr>
          <w:color w:val="000000"/>
          <w:highlight w:val="black"/>
        </w:rPr>
        <w:t>xxxx</w:t>
      </w:r>
      <w:r w:rsidRPr="00054570">
        <w:t> months in the TPC arm.</w:t>
      </w:r>
      <w:r w:rsidRPr="00054570">
        <w:fldChar w:fldCharType="begin"/>
      </w:r>
      <w:r w:rsidR="00CA6345">
        <w:instrText xml:space="preserve"> ADDIN ZOTERO_ITEM CSL_CITATION {"citationID":"hbWvo8z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TEAEs were categorised with the use of the Medical Dictionary for Regulatory Activities (MedDRA, </w:t>
      </w:r>
      <w:r w:rsidR="00E6301D">
        <w:t>V</w:t>
      </w:r>
      <w:r w:rsidR="00E6301D" w:rsidRPr="00054570">
        <w:t xml:space="preserve">ersion </w:t>
      </w:r>
      <w:r w:rsidRPr="00054570">
        <w:t>2</w:t>
      </w:r>
      <w:r w:rsidR="005244B3">
        <w:t>4</w:t>
      </w:r>
      <w:r w:rsidRPr="00054570">
        <w:t>.0</w:t>
      </w:r>
      <w:r w:rsidR="00E6301D">
        <w:t>)</w:t>
      </w:r>
      <w:r w:rsidRPr="00054570">
        <w:t xml:space="preserve">, and graded according to the </w:t>
      </w:r>
      <w:r w:rsidRPr="00054570">
        <w:rPr>
          <w:rStyle w:val="normaltextrun"/>
          <w:rFonts w:cs="Yu Gothic Light"/>
          <w:shd w:val="clear" w:color="auto" w:fill="FFFFFF"/>
        </w:rPr>
        <w:t xml:space="preserve">National Cancer Institute (NCI) Common Terminology Criteria for Adverse Events (CTCAE), version 5.0. Potential episodes of </w:t>
      </w:r>
      <w:r w:rsidR="009B1DA0" w:rsidRPr="005D58CB">
        <w:t>interstitial lung disease</w:t>
      </w:r>
      <w:r w:rsidRPr="00054570">
        <w:rPr>
          <w:rStyle w:val="normaltextrun"/>
          <w:rFonts w:cs="Yu Gothic Light"/>
          <w:shd w:val="clear" w:color="auto" w:fill="FFFFFF"/>
        </w:rPr>
        <w:t xml:space="preserve"> </w:t>
      </w:r>
      <w:r w:rsidR="009B1DA0">
        <w:rPr>
          <w:rStyle w:val="normaltextrun"/>
          <w:rFonts w:cs="Yu Gothic Light"/>
          <w:shd w:val="clear" w:color="auto" w:fill="FFFFFF"/>
        </w:rPr>
        <w:t>(</w:t>
      </w:r>
      <w:r w:rsidRPr="00054570">
        <w:rPr>
          <w:rStyle w:val="normaltextrun"/>
          <w:rFonts w:cs="Yu Gothic Light"/>
          <w:shd w:val="clear" w:color="auto" w:fill="FFFFFF"/>
        </w:rPr>
        <w:t>ILD</w:t>
      </w:r>
      <w:r w:rsidR="009B1DA0">
        <w:rPr>
          <w:rStyle w:val="normaltextrun"/>
          <w:rFonts w:cs="Yu Gothic Light"/>
          <w:shd w:val="clear" w:color="auto" w:fill="FFFFFF"/>
        </w:rPr>
        <w:t>)</w:t>
      </w:r>
      <w:r w:rsidRPr="00054570">
        <w:rPr>
          <w:rStyle w:val="normaltextrun"/>
          <w:rFonts w:cs="Yu Gothic Light"/>
          <w:shd w:val="clear" w:color="auto" w:fill="FFFFFF"/>
        </w:rPr>
        <w:t>, an AE of special interest, were evaluated by an external independent adjudication committee, and grading was consistent with the NCI CTCAE version 5.0. Safety analyses were performed on the SAS.</w:t>
      </w:r>
    </w:p>
    <w:p w14:paraId="7063C2AD" w14:textId="03D6687C" w:rsidR="000B148D" w:rsidRPr="00054570" w:rsidRDefault="000B148D" w:rsidP="000B148D">
      <w:pPr>
        <w:pStyle w:val="Body"/>
      </w:pPr>
      <w:r w:rsidRPr="00054570">
        <w:t>In general, T</w:t>
      </w:r>
      <w:r w:rsidRPr="00054570">
        <w:noBreakHyphen/>
        <w:t>DXd had a safety profile similar to that observed in previous studies of T</w:t>
      </w:r>
      <w:r w:rsidRPr="00054570">
        <w:noBreakHyphen/>
        <w:t>DXd, with no new A</w:t>
      </w:r>
      <w:r w:rsidR="00BA159F" w:rsidRPr="00054570">
        <w:t>e</w:t>
      </w:r>
      <w:r w:rsidRPr="00054570">
        <w:t>s of concern identified in DESTINY-Breast04.</w:t>
      </w:r>
      <w:r w:rsidRPr="00054570">
        <w:fldChar w:fldCharType="begin"/>
      </w:r>
      <w:r w:rsidR="00CA6345">
        <w:instrText xml:space="preserve"> ADDIN ZOTERO_ITEM CSL_CITATION {"citationID":"RVyDI1nO","properties":{"formattedCitation":"\\super 6, 20,68\\nosupersub{}","plainCitation":"6, 20,68","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Pr="00054570">
        <w:fldChar w:fldCharType="separate"/>
      </w:r>
      <w:r w:rsidR="00FD57F4" w:rsidRPr="00FD57F4">
        <w:rPr>
          <w:rFonts w:cs="Arial"/>
          <w:szCs w:val="24"/>
          <w:vertAlign w:val="superscript"/>
        </w:rPr>
        <w:t>6, 20,68</w:t>
      </w:r>
      <w:r w:rsidRPr="00054570">
        <w:fldChar w:fldCharType="end"/>
      </w:r>
      <w:r w:rsidRPr="00054570">
        <w:fldChar w:fldCharType="begin">
          <w:fldData xml:space="preserve">PEVuZE5vdGU+PENpdGU+PEF1dGhvcj5UYW11cmE8L0F1dGhvcj48WWVhcj4yMDE5PC9ZZWFyPjxS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2FkdmVyc2UgZWZmZWN0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</w:fldData>
        </w:fldChar>
      </w:r>
      <w:r w:rsidRPr="00054570">
        <w:instrText xml:space="preserve"> ADDIN EN.CITE </w:instrText>
      </w:r>
      <w:r w:rsidRPr="00054570">
        <w:fldChar w:fldCharType="begin">
          <w:fldData xml:space="preserve">PEVuZE5vdGU+PENpdGU+PEF1dGhvcj5UYW11cmE8L0F1dGhvcj48WWVhcj4yMDE5PC9ZZWFyPjxS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2FkdmVyc2UgZWZmZWN0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</w:fldData>
        </w:fldChar>
      </w:r>
      <w:r w:rsidRPr="00054570">
        <w:instrText xml:space="preserve"> ADDIN EN.CITE.DATA </w:instrText>
      </w:r>
      <w:r w:rsidRPr="00054570">
        <w:fldChar w:fldCharType="end"/>
      </w:r>
      <w:r w:rsidRPr="00054570">
        <w:fldChar w:fldCharType="separate"/>
      </w:r>
      <w:r w:rsidRPr="00054570">
        <w:fldChar w:fldCharType="end"/>
      </w:r>
    </w:p>
    <w:p w14:paraId="3E3055F7" w14:textId="77777777" w:rsidR="000B148D" w:rsidRPr="00054570" w:rsidRDefault="000B148D" w:rsidP="003C648C">
      <w:pPr>
        <w:pStyle w:val="Heading4"/>
      </w:pPr>
      <w:r w:rsidRPr="00054570">
        <w:t>Exposure to T-DXd</w:t>
      </w:r>
    </w:p>
    <w:p w14:paraId="5F5ECCF4" w14:textId="30E2C87C" w:rsidR="000B148D" w:rsidRPr="00054570" w:rsidRDefault="000B148D" w:rsidP="000B148D">
      <w:pPr>
        <w:pStyle w:val="Body"/>
      </w:pPr>
      <w:r w:rsidRPr="00054570">
        <w:t xml:space="preserve">At DCO (Jan 2022), the median treatment duration was 8.2 months (range: 0.2–33.3) for </w:t>
      </w:r>
      <w:r w:rsidR="6D69CA61" w:rsidRPr="00054570">
        <w:t>TDXd</w:t>
      </w:r>
      <w:r w:rsidR="6D69CA61" w:rsidRPr="00054570">
        <w:noBreakHyphen/>
      </w:r>
      <w:r w:rsidRPr="00054570">
        <w:t xml:space="preserve"> and 3.5 months (range: 0.3–17.6) for TPC (</w:t>
      </w:r>
      <w:r w:rsidRPr="005459D1">
        <w:rPr>
          <w:b/>
          <w:bCs/>
        </w:rPr>
        <w:fldChar w:fldCharType="begin"/>
      </w:r>
      <w:r w:rsidRPr="005459D1">
        <w:rPr>
          <w:b/>
          <w:bCs/>
        </w:rPr>
        <w:instrText xml:space="preserve"> REF _Ref89420464 \h </w:instrText>
      </w:r>
      <w:r>
        <w:rPr>
          <w:b/>
          <w:bCs/>
        </w:rPr>
        <w:instrText xml:space="preserve"> \* MERGEFORMAT </w:instrText>
      </w:r>
      <w:r w:rsidRPr="005459D1">
        <w:rPr>
          <w:b/>
          <w:bCs/>
        </w:rPr>
      </w:r>
      <w:r w:rsidRPr="005459D1">
        <w:rPr>
          <w:b/>
          <w:bCs/>
        </w:rPr>
        <w:fldChar w:fldCharType="separate"/>
      </w:r>
      <w:r w:rsidR="00145F42" w:rsidRPr="00145F42">
        <w:rPr>
          <w:b/>
          <w:bCs/>
        </w:rPr>
        <w:t xml:space="preserve">Table </w:t>
      </w:r>
      <w:r w:rsidR="00145F42" w:rsidRPr="00145F42">
        <w:rPr>
          <w:b/>
          <w:bCs/>
          <w:noProof/>
        </w:rPr>
        <w:t>22</w:t>
      </w:r>
      <w:r w:rsidRPr="005459D1">
        <w:rPr>
          <w:b/>
          <w:bCs/>
        </w:rPr>
        <w:fldChar w:fldCharType="end"/>
      </w:r>
      <w:r w:rsidR="6D69CA61" w:rsidRPr="00054570">
        <w:t>).</w:t>
      </w:r>
      <w:r>
        <w:fldChar w:fldCharType="begin"/>
      </w:r>
      <w:r w:rsidR="00CA6345">
        <w:instrText xml:space="preserve"> ADDIN ZOTERO_ITEM CSL_CITATION {"citationID":"037rCSUw","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6D69CA61" w:rsidRPr="00054570">
        <w:t xml:space="preserve"> </w:t>
      </w:r>
      <w:r w:rsidR="6D69CA61" w:rsidRPr="00054570">
        <w:rPr>
          <w:rStyle w:val="normaltextrun"/>
          <w:rFonts w:cs="Yu Gothic Light"/>
          <w:shd w:val="clear" w:color="auto" w:fill="FFFFFF"/>
        </w:rPr>
        <w:t>The mean study dose</w:t>
      </w:r>
      <w:bookmarkStart w:id="322" w:name="_Ref95226660"/>
      <w:r w:rsidR="6D69CA61" w:rsidRPr="00054570">
        <w:rPr>
          <w:rStyle w:val="normaltextrun"/>
          <w:rFonts w:cs="Yu Gothic Light"/>
          <w:shd w:val="clear" w:color="auto" w:fill="FFFFFF"/>
        </w:rPr>
        <w:t xml:space="preserve"> intensity</w:t>
      </w:r>
      <w:bookmarkEnd w:id="322"/>
      <w:r w:rsidR="6D69CA61" w:rsidRPr="00054570">
        <w:rPr>
          <w:rStyle w:val="normaltextrun"/>
          <w:rFonts w:cs="Yu Gothic Light"/>
          <w:shd w:val="clear" w:color="auto" w:fill="FFFFFF"/>
        </w:rPr>
        <w:t xml:space="preserve"> was </w:t>
      </w:r>
      <w:r w:rsidR="00294FDC" w:rsidRPr="00294FDC">
        <w:rPr>
          <w:rStyle w:val="normaltextrun"/>
          <w:rFonts w:cs="Yu Gothic Light"/>
          <w:color w:val="000000"/>
          <w:highlight w:val="black"/>
          <w:shd w:val="clear" w:color="auto" w:fill="FFFFFF"/>
        </w:rPr>
        <w:t>xxx</w:t>
      </w:r>
      <w:r w:rsidR="6D69CA61" w:rsidRPr="00054570">
        <w:rPr>
          <w:rStyle w:val="normaltextrun"/>
          <w:rFonts w:cs="Yu Gothic Light"/>
          <w:shd w:val="clear" w:color="auto" w:fill="FFFFFF"/>
        </w:rPr>
        <w:t> mg/kg/3 weeks</w:t>
      </w:r>
      <w:r w:rsidRPr="002612F7">
        <w:rPr>
          <w:rStyle w:val="FootnoteReference"/>
        </w:rPr>
        <w:footnoteReference w:id="12"/>
      </w:r>
      <w:r w:rsidR="6D69CA61" w:rsidRPr="00054570">
        <w:rPr>
          <w:rStyle w:val="normaltextrun"/>
          <w:rFonts w:cs="Yu Gothic Light"/>
          <w:shd w:val="clear" w:color="auto" w:fill="FFFFFF"/>
        </w:rPr>
        <w:t xml:space="preserve"> in the TDXd</w:t>
      </w:r>
      <w:r w:rsidR="6D69CA61" w:rsidRPr="00054570">
        <w:rPr>
          <w:rStyle w:val="normaltextrun"/>
          <w:rFonts w:cs="Yu Gothic Light"/>
          <w:shd w:val="clear" w:color="auto" w:fill="FFFFFF"/>
        </w:rPr>
        <w:noBreakHyphen/>
        <w:t xml:space="preserve"> arm. </w:t>
      </w:r>
      <w:r w:rsidR="6D69CA61" w:rsidRPr="0025519B">
        <w:rPr>
          <w:rStyle w:val="normaltextrun"/>
          <w:rFonts w:cs="Yu Gothic Light"/>
          <w:shd w:val="clear" w:color="auto" w:fill="FFFFFF"/>
        </w:rPr>
        <w:t>The mean relative dose intensity (RDI</w:t>
      </w:r>
      <w:r w:rsidRPr="0025519B">
        <w:rPr>
          <w:rStyle w:val="normaltextrun"/>
          <w:rFonts w:cs="Yu Gothic Light"/>
          <w:shd w:val="clear" w:color="auto" w:fill="FFFFFF"/>
        </w:rPr>
        <w:t xml:space="preserve">) </w:t>
      </w:r>
      <w:r w:rsidRPr="0025519B">
        <w:rPr>
          <w:rStyle w:val="normaltextrun"/>
          <w:rFonts w:cs="Yu Gothic Light"/>
          <w:shd w:val="clear" w:color="auto" w:fill="FFFFFF"/>
        </w:rPr>
        <w:lastRenderedPageBreak/>
        <w:t>was</w:t>
      </w:r>
      <w:r w:rsidRPr="00054570">
        <w:rPr>
          <w:rStyle w:val="normaltextrun"/>
          <w:rFonts w:cs="Yu Gothic Light"/>
          <w:shd w:val="clear" w:color="auto" w:fill="FFFFFF"/>
        </w:rPr>
        <w:t xml:space="preserve"> </w:t>
      </w:r>
      <w:r w:rsidR="00F77ABC" w:rsidRPr="00F77ABC">
        <w:rPr>
          <w:rStyle w:val="normaltextrun"/>
          <w:rFonts w:cs="Yu Gothic Light"/>
          <w:color w:val="000000"/>
          <w:highlight w:val="black"/>
          <w:shd w:val="clear" w:color="auto" w:fill="FFFFFF"/>
        </w:rPr>
        <w:t>xxxx</w:t>
      </w:r>
      <w:r w:rsidRPr="00054570">
        <w:rPr>
          <w:rStyle w:val="normaltextrun"/>
          <w:rFonts w:cs="Yu Gothic Light"/>
          <w:shd w:val="clear" w:color="auto" w:fill="FFFFFF"/>
        </w:rPr>
        <w:t xml:space="preserve">% in the </w:t>
      </w:r>
      <w:r w:rsidR="6D69CA61" w:rsidRPr="00054570">
        <w:rPr>
          <w:rStyle w:val="normaltextrun"/>
          <w:rFonts w:cs="Yu Gothic Light"/>
          <w:shd w:val="clear" w:color="auto" w:fill="FFFFFF"/>
        </w:rPr>
        <w:t>TDXd</w:t>
      </w:r>
      <w:r w:rsidR="6D69CA61" w:rsidRPr="00054570">
        <w:rPr>
          <w:rStyle w:val="normaltextrun"/>
          <w:rFonts w:cs="Yu Gothic Light"/>
          <w:shd w:val="clear" w:color="auto" w:fill="FFFFFF"/>
        </w:rPr>
        <w:noBreakHyphen/>
      </w:r>
      <w:r w:rsidRPr="00054570">
        <w:rPr>
          <w:rStyle w:val="normaltextrun"/>
          <w:rFonts w:cs="Yu Gothic Light"/>
          <w:shd w:val="clear" w:color="auto" w:fill="FFFFFF"/>
        </w:rPr>
        <w:t xml:space="preserve"> </w:t>
      </w:r>
      <w:r w:rsidRPr="0055239C">
        <w:rPr>
          <w:rStyle w:val="normaltextrun"/>
          <w:rFonts w:cs="Yu Gothic Light"/>
          <w:shd w:val="clear" w:color="auto" w:fill="FFFFFF"/>
        </w:rPr>
        <w:t>arm</w:t>
      </w:r>
      <w:r w:rsidRPr="002612F7">
        <w:rPr>
          <w:rStyle w:val="FootnoteReference"/>
        </w:rPr>
        <w:footnoteReference w:id="13"/>
      </w:r>
      <w:r w:rsidRPr="0055239C">
        <w:rPr>
          <w:rStyle w:val="normaltextrun"/>
          <w:rFonts w:cs="Yu Gothic Light"/>
          <w:shd w:val="clear" w:color="auto" w:fill="FFFFFF"/>
        </w:rPr>
        <w:t xml:space="preserve"> and ranged from </w:t>
      </w:r>
      <w:r w:rsidR="00F77ABC" w:rsidRPr="00F77ABC">
        <w:rPr>
          <w:rStyle w:val="normaltextrun"/>
          <w:rFonts w:cs="Yu Gothic Light"/>
          <w:color w:val="000000"/>
          <w:highlight w:val="black"/>
          <w:shd w:val="clear" w:color="auto" w:fill="FFFFFF"/>
        </w:rPr>
        <w:t>xxxx</w:t>
      </w:r>
      <w:r w:rsidRPr="0055239C">
        <w:rPr>
          <w:rStyle w:val="normaltextrun"/>
          <w:rFonts w:cs="Yu Gothic Light"/>
          <w:shd w:val="clear" w:color="auto" w:fill="FFFFFF"/>
        </w:rPr>
        <w:t>–</w:t>
      </w:r>
      <w:r w:rsidR="00F77ABC" w:rsidRPr="00F77ABC">
        <w:rPr>
          <w:rStyle w:val="normaltextrun"/>
          <w:rFonts w:cs="Yu Gothic Light"/>
          <w:color w:val="000000"/>
          <w:highlight w:val="black"/>
          <w:shd w:val="clear" w:color="auto" w:fill="FFFFFF"/>
        </w:rPr>
        <w:t>xxxx</w:t>
      </w:r>
      <w:r w:rsidRPr="0055239C">
        <w:rPr>
          <w:rStyle w:val="normaltextrun"/>
          <w:rFonts w:cs="Yu Gothic Light"/>
          <w:shd w:val="clear" w:color="auto" w:fill="FFFFFF"/>
        </w:rPr>
        <w:t xml:space="preserve">% </w:t>
      </w:r>
      <w:r>
        <w:rPr>
          <w:rStyle w:val="normaltextrun"/>
          <w:rFonts w:cs="Yu Gothic Light"/>
          <w:shd w:val="clear" w:color="auto" w:fill="FFFFFF"/>
        </w:rPr>
        <w:t xml:space="preserve">for the agents </w:t>
      </w:r>
      <w:r w:rsidRPr="0055239C">
        <w:rPr>
          <w:rStyle w:val="normaltextrun"/>
          <w:rFonts w:cs="Yu Gothic Light"/>
          <w:shd w:val="clear" w:color="auto" w:fill="FFFFFF"/>
        </w:rPr>
        <w:t>in the TPC arm</w:t>
      </w:r>
      <w:r w:rsidRPr="002612F7">
        <w:rPr>
          <w:rStyle w:val="FootnoteReference"/>
        </w:rPr>
        <w:footnoteReference w:id="14"/>
      </w:r>
      <w:r w:rsidRPr="0055239C">
        <w:rPr>
          <w:rStyle w:val="normaltextrun"/>
          <w:rFonts w:cs="Yu Gothic Light"/>
          <w:shd w:val="clear" w:color="auto" w:fill="FFFFFF"/>
        </w:rPr>
        <w:t xml:space="preserve"> </w:t>
      </w:r>
      <w:r w:rsidRPr="0055239C">
        <w:t>(</w:t>
      </w:r>
      <w:r w:rsidRPr="0055239C">
        <w:rPr>
          <w:b/>
        </w:rPr>
        <w:fldChar w:fldCharType="begin"/>
      </w:r>
      <w:r w:rsidRPr="0055239C">
        <w:rPr>
          <w:b/>
        </w:rPr>
        <w:instrText xml:space="preserve"> REF _Ref89420464 \h  \* MERGEFORMAT </w:instrText>
      </w:r>
      <w:r w:rsidRPr="0055239C">
        <w:rPr>
          <w:b/>
        </w:rPr>
      </w:r>
      <w:r w:rsidRPr="0055239C">
        <w:rPr>
          <w:b/>
        </w:rPr>
        <w:fldChar w:fldCharType="separate"/>
      </w:r>
      <w:r w:rsidR="00145F42" w:rsidRPr="00145F42">
        <w:rPr>
          <w:b/>
        </w:rPr>
        <w:t>Table 22</w:t>
      </w:r>
      <w:r w:rsidRPr="0055239C">
        <w:rPr>
          <w:b/>
        </w:rPr>
        <w:fldChar w:fldCharType="end"/>
      </w:r>
      <w:r w:rsidRPr="0055239C">
        <w:t>).</w:t>
      </w:r>
      <w:r w:rsidRPr="0055239C">
        <w:fldChar w:fldCharType="begin"/>
      </w:r>
      <w:r w:rsidR="00CA6345">
        <w:instrText xml:space="preserve"> ADDIN ZOTERO_ITEM CSL_CITATION {"citationID":"E7v21Pz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5239C">
        <w:fldChar w:fldCharType="separate"/>
      </w:r>
      <w:r w:rsidR="00FD57F4" w:rsidRPr="00FD57F4">
        <w:rPr>
          <w:rFonts w:cs="Arial"/>
          <w:szCs w:val="24"/>
          <w:vertAlign w:val="superscript"/>
        </w:rPr>
        <w:t>7</w:t>
      </w:r>
      <w:r w:rsidRPr="0055239C">
        <w:fldChar w:fldCharType="end"/>
      </w:r>
      <w:r w:rsidR="6D69CA61" w:rsidRPr="0055239C">
        <w:t xml:space="preserve"> </w:t>
      </w:r>
      <w:r w:rsidR="6D69CA61" w:rsidRPr="00054570">
        <w:rPr>
          <w:rStyle w:val="normaltextrun"/>
          <w:rFonts w:cs="Yu Gothic Light"/>
          <w:shd w:val="clear" w:color="auto" w:fill="FFFFFF"/>
        </w:rPr>
        <w:t xml:space="preserve"> </w:t>
      </w:r>
    </w:p>
    <w:p w14:paraId="67A76283" w14:textId="79FB4ABB" w:rsidR="000B148D" w:rsidRDefault="000B148D" w:rsidP="00BF626D">
      <w:pPr>
        <w:pStyle w:val="Body"/>
      </w:pPr>
      <w:r w:rsidRPr="00054570">
        <w:t>At DCO, 58 patients (15.6%) in the T</w:t>
      </w:r>
      <w:r w:rsidRPr="00054570">
        <w:noBreakHyphen/>
        <w:t xml:space="preserve">DXd arm and 3 patients (1.7%) in the TPC arm were continuing study treatment. </w:t>
      </w:r>
    </w:p>
    <w:p w14:paraId="1B7B2B63" w14:textId="110514C9" w:rsidR="000B148D" w:rsidRPr="00054570" w:rsidRDefault="000B148D" w:rsidP="000B148D">
      <w:pPr>
        <w:pStyle w:val="Caption"/>
      </w:pPr>
      <w:bookmarkStart w:id="323" w:name="_Ref89420464"/>
      <w:bookmarkStart w:id="324" w:name="_Toc95826069"/>
      <w:bookmarkStart w:id="325" w:name="_Toc124447882"/>
      <w:bookmarkStart w:id="326" w:name="_Toc129350997"/>
      <w:r w:rsidRPr="00054570">
        <w:t xml:space="preserve">Table </w:t>
      </w:r>
      <w:r w:rsidRPr="00054570">
        <w:fldChar w:fldCharType="begin"/>
      </w:r>
      <w:r w:rsidRPr="00054570">
        <w:instrText>SEQ Table \* ARABIC</w:instrText>
      </w:r>
      <w:r w:rsidRPr="00054570">
        <w:fldChar w:fldCharType="separate"/>
      </w:r>
      <w:r w:rsidR="00145F42">
        <w:rPr>
          <w:noProof/>
        </w:rPr>
        <w:t>22</w:t>
      </w:r>
      <w:r w:rsidRPr="00054570">
        <w:fldChar w:fldCharType="end"/>
      </w:r>
      <w:bookmarkEnd w:id="323"/>
      <w:r w:rsidRPr="00054570">
        <w:rPr>
          <w:noProof/>
        </w:rPr>
        <w:t>:</w:t>
      </w:r>
      <w:r w:rsidRPr="00054570">
        <w:t xml:space="preserve"> DESTINY-Breast04 | Study drug exposure | SAS</w:t>
      </w:r>
      <w:bookmarkEnd w:id="324"/>
      <w:bookmarkEnd w:id="325"/>
      <w:bookmarkEnd w:id="326"/>
    </w:p>
    <w:tbl>
      <w:tblPr>
        <w:tblStyle w:val="Generaltable"/>
        <w:tblW w:w="9271" w:type="dxa"/>
        <w:tblInd w:w="80" w:type="dxa"/>
        <w:tblLayout w:type="fixed"/>
        <w:tblCellMar>
          <w:left w:w="28" w:type="dxa"/>
          <w:right w:w="28" w:type="dxa"/>
        </w:tblCellMar>
        <w:tblLook w:val="04A0" w:firstRow="1" w:lastRow="0" w:firstColumn="1" w:lastColumn="0" w:noHBand="0" w:noVBand="1"/>
      </w:tblPr>
      <w:tblGrid>
        <w:gridCol w:w="1758"/>
        <w:gridCol w:w="1276"/>
        <w:gridCol w:w="1134"/>
        <w:gridCol w:w="1417"/>
        <w:gridCol w:w="1418"/>
        <w:gridCol w:w="1276"/>
        <w:gridCol w:w="992"/>
      </w:tblGrid>
      <w:tr w:rsidR="000B148D" w:rsidRPr="00054570" w14:paraId="2B71B44B" w14:textId="77777777">
        <w:trPr>
          <w:cnfStyle w:val="100000000000" w:firstRow="1" w:lastRow="0" w:firstColumn="0" w:lastColumn="0" w:oddVBand="0" w:evenVBand="0" w:oddHBand="0" w:evenHBand="0" w:firstRowFirstColumn="0" w:firstRowLastColumn="0" w:lastRowFirstColumn="0" w:lastRowLastColumn="0"/>
          <w:trHeight w:val="20"/>
          <w:tblHeader/>
        </w:trPr>
        <w:tc>
          <w:tcPr>
            <w:tcW w:w="1758" w:type="dxa"/>
            <w:tcBorders>
              <w:bottom w:val="single" w:sz="4" w:space="0" w:color="auto"/>
            </w:tcBorders>
            <w:shd w:val="clear" w:color="auto" w:fill="F2F2F2" w:themeFill="background1" w:themeFillShade="F2"/>
            <w:vAlign w:val="center"/>
          </w:tcPr>
          <w:p w14:paraId="5F3C28BD" w14:textId="77777777" w:rsidR="000B148D" w:rsidRPr="00054570" w:rsidRDefault="000B148D">
            <w:pPr>
              <w:pStyle w:val="Tableheading"/>
              <w:spacing w:before="0" w:after="0"/>
            </w:pPr>
          </w:p>
        </w:tc>
        <w:tc>
          <w:tcPr>
            <w:tcW w:w="1276" w:type="dxa"/>
            <w:tcBorders>
              <w:bottom w:val="single" w:sz="4" w:space="0" w:color="auto"/>
            </w:tcBorders>
            <w:shd w:val="clear" w:color="auto" w:fill="F2F2F2" w:themeFill="background1" w:themeFillShade="F2"/>
          </w:tcPr>
          <w:p w14:paraId="21F3C835" w14:textId="77777777" w:rsidR="000B148D" w:rsidRPr="00054570" w:rsidRDefault="000B148D">
            <w:pPr>
              <w:pStyle w:val="Tableheading"/>
              <w:spacing w:before="0" w:after="0"/>
              <w:jc w:val="center"/>
              <w:rPr>
                <w:rFonts w:cs="Arial"/>
              </w:rPr>
            </w:pPr>
            <w:r w:rsidRPr="00054570">
              <w:rPr>
                <w:rFonts w:cs="Arial"/>
              </w:rPr>
              <w:t>T-DXd</w:t>
            </w:r>
          </w:p>
          <w:p w14:paraId="20546229" w14:textId="77777777" w:rsidR="000B148D" w:rsidRPr="00054570" w:rsidRDefault="000B148D">
            <w:pPr>
              <w:pStyle w:val="Tableheading"/>
              <w:spacing w:before="0" w:after="0"/>
              <w:jc w:val="center"/>
              <w:rPr>
                <w:rFonts w:cs="Arial"/>
              </w:rPr>
            </w:pPr>
            <w:r w:rsidRPr="00054570">
              <w:rPr>
                <w:rFonts w:cs="Arial"/>
              </w:rPr>
              <w:t>(</w:t>
            </w:r>
            <w:r>
              <w:rPr>
                <w:rFonts w:cs="Arial"/>
              </w:rPr>
              <w:t>N=</w:t>
            </w:r>
            <w:r w:rsidRPr="00054570">
              <w:rPr>
                <w:rFonts w:cs="Arial"/>
              </w:rPr>
              <w:t>371)</w:t>
            </w:r>
          </w:p>
        </w:tc>
        <w:tc>
          <w:tcPr>
            <w:tcW w:w="1134" w:type="dxa"/>
            <w:tcBorders>
              <w:bottom w:val="single" w:sz="4" w:space="0" w:color="auto"/>
            </w:tcBorders>
            <w:shd w:val="clear" w:color="auto" w:fill="F2F2F2" w:themeFill="background1" w:themeFillShade="F2"/>
          </w:tcPr>
          <w:p w14:paraId="60468E9E" w14:textId="77777777" w:rsidR="000B148D" w:rsidRPr="00054570" w:rsidRDefault="000B148D">
            <w:pPr>
              <w:pStyle w:val="Tableheading"/>
              <w:spacing w:before="0" w:after="0"/>
              <w:jc w:val="center"/>
              <w:rPr>
                <w:rFonts w:cs="Arial"/>
              </w:rPr>
            </w:pPr>
            <w:r w:rsidRPr="00054570">
              <w:rPr>
                <w:rFonts w:cs="Arial"/>
              </w:rPr>
              <w:t>Eribulin</w:t>
            </w:r>
          </w:p>
          <w:p w14:paraId="0DDA276E" w14:textId="77777777" w:rsidR="000B148D" w:rsidRPr="00054570" w:rsidRDefault="000B148D">
            <w:pPr>
              <w:pStyle w:val="Tableheading"/>
              <w:spacing w:before="0" w:after="0"/>
              <w:jc w:val="center"/>
              <w:rPr>
                <w:rFonts w:cs="Arial"/>
              </w:rPr>
            </w:pPr>
            <w:r w:rsidRPr="00054570">
              <w:rPr>
                <w:rFonts w:cs="Arial"/>
              </w:rPr>
              <w:t>(</w:t>
            </w:r>
            <w:r>
              <w:rPr>
                <w:rFonts w:cs="Arial"/>
              </w:rPr>
              <w:t>N=</w:t>
            </w:r>
            <w:r w:rsidRPr="00054570">
              <w:rPr>
                <w:rFonts w:cs="Arial"/>
              </w:rPr>
              <w:t>89)</w:t>
            </w:r>
          </w:p>
        </w:tc>
        <w:tc>
          <w:tcPr>
            <w:tcW w:w="1417" w:type="dxa"/>
            <w:tcBorders>
              <w:bottom w:val="single" w:sz="4" w:space="0" w:color="auto"/>
            </w:tcBorders>
            <w:shd w:val="clear" w:color="auto" w:fill="F2F2F2" w:themeFill="background1" w:themeFillShade="F2"/>
          </w:tcPr>
          <w:p w14:paraId="05276D3F" w14:textId="77777777" w:rsidR="000B148D" w:rsidRPr="00054570" w:rsidRDefault="000B148D">
            <w:pPr>
              <w:pStyle w:val="Tableheading"/>
              <w:spacing w:before="0" w:after="0"/>
              <w:jc w:val="center"/>
              <w:rPr>
                <w:rFonts w:cs="Arial"/>
              </w:rPr>
            </w:pPr>
            <w:r w:rsidRPr="00054570">
              <w:rPr>
                <w:rFonts w:cs="Arial"/>
              </w:rPr>
              <w:t>Capecitabine</w:t>
            </w:r>
          </w:p>
          <w:p w14:paraId="5496CBE6" w14:textId="77777777" w:rsidR="000B148D" w:rsidRPr="00054570" w:rsidRDefault="000B148D">
            <w:pPr>
              <w:pStyle w:val="Tableheading"/>
              <w:spacing w:before="0" w:after="0"/>
              <w:jc w:val="center"/>
              <w:rPr>
                <w:rFonts w:cs="Arial"/>
              </w:rPr>
            </w:pPr>
            <w:r w:rsidRPr="00054570">
              <w:rPr>
                <w:rFonts w:cs="Arial"/>
              </w:rPr>
              <w:t>(</w:t>
            </w:r>
            <w:r>
              <w:rPr>
                <w:rFonts w:cs="Arial"/>
              </w:rPr>
              <w:t>N=</w:t>
            </w:r>
            <w:r w:rsidRPr="00054570">
              <w:rPr>
                <w:rFonts w:cs="Arial"/>
              </w:rPr>
              <w:t>36)</w:t>
            </w:r>
          </w:p>
        </w:tc>
        <w:tc>
          <w:tcPr>
            <w:tcW w:w="1418" w:type="dxa"/>
            <w:tcBorders>
              <w:bottom w:val="single" w:sz="4" w:space="0" w:color="auto"/>
            </w:tcBorders>
            <w:shd w:val="clear" w:color="auto" w:fill="F2F2F2" w:themeFill="background1" w:themeFillShade="F2"/>
          </w:tcPr>
          <w:p w14:paraId="3819115E" w14:textId="77777777" w:rsidR="000B148D" w:rsidRPr="00054570" w:rsidRDefault="000B148D">
            <w:pPr>
              <w:pStyle w:val="Tableheading"/>
              <w:spacing w:before="0" w:after="0"/>
              <w:jc w:val="center"/>
              <w:rPr>
                <w:rFonts w:cs="Arial"/>
              </w:rPr>
            </w:pPr>
            <w:r w:rsidRPr="00054570">
              <w:rPr>
                <w:rFonts w:cs="Arial"/>
              </w:rPr>
              <w:t>Nab-paclitaxel</w:t>
            </w:r>
            <w:r>
              <w:rPr>
                <w:rFonts w:cs="Arial"/>
              </w:rPr>
              <w:t xml:space="preserve"> </w:t>
            </w:r>
            <w:r w:rsidRPr="00054570">
              <w:rPr>
                <w:rFonts w:cs="Arial"/>
              </w:rPr>
              <w:t>(</w:t>
            </w:r>
            <w:r>
              <w:rPr>
                <w:rFonts w:cs="Arial"/>
              </w:rPr>
              <w:t>N=</w:t>
            </w:r>
            <w:r w:rsidRPr="00054570">
              <w:rPr>
                <w:rFonts w:cs="Arial"/>
              </w:rPr>
              <w:t>17)</w:t>
            </w:r>
          </w:p>
        </w:tc>
        <w:tc>
          <w:tcPr>
            <w:tcW w:w="1276" w:type="dxa"/>
            <w:tcBorders>
              <w:bottom w:val="single" w:sz="4" w:space="0" w:color="auto"/>
            </w:tcBorders>
            <w:shd w:val="clear" w:color="auto" w:fill="F2F2F2" w:themeFill="background1" w:themeFillShade="F2"/>
          </w:tcPr>
          <w:p w14:paraId="34BC22AF" w14:textId="77777777" w:rsidR="000B148D" w:rsidRPr="00054570" w:rsidRDefault="000B148D">
            <w:pPr>
              <w:pStyle w:val="Tableheading"/>
              <w:spacing w:before="0" w:after="0"/>
              <w:jc w:val="center"/>
              <w:rPr>
                <w:rFonts w:cs="Arial"/>
              </w:rPr>
            </w:pPr>
            <w:r w:rsidRPr="00054570">
              <w:rPr>
                <w:rFonts w:cs="Arial"/>
              </w:rPr>
              <w:t>Gemcitabine</w:t>
            </w:r>
          </w:p>
          <w:p w14:paraId="308B5DC1" w14:textId="77777777" w:rsidR="000B148D" w:rsidRPr="00054570" w:rsidRDefault="000B148D">
            <w:pPr>
              <w:pStyle w:val="Tableheading"/>
              <w:spacing w:before="0" w:after="0"/>
              <w:jc w:val="center"/>
              <w:rPr>
                <w:rFonts w:cs="Arial"/>
              </w:rPr>
            </w:pPr>
            <w:r w:rsidRPr="00054570">
              <w:rPr>
                <w:rFonts w:cs="Arial"/>
              </w:rPr>
              <w:t>(</w:t>
            </w:r>
            <w:r>
              <w:rPr>
                <w:rFonts w:cs="Arial"/>
              </w:rPr>
              <w:t>N=</w:t>
            </w:r>
            <w:r w:rsidRPr="00054570">
              <w:rPr>
                <w:rFonts w:cs="Arial"/>
              </w:rPr>
              <w:t>16)</w:t>
            </w:r>
          </w:p>
        </w:tc>
        <w:tc>
          <w:tcPr>
            <w:tcW w:w="992" w:type="dxa"/>
            <w:tcBorders>
              <w:bottom w:val="single" w:sz="4" w:space="0" w:color="auto"/>
            </w:tcBorders>
            <w:shd w:val="clear" w:color="auto" w:fill="F2F2F2" w:themeFill="background1" w:themeFillShade="F2"/>
          </w:tcPr>
          <w:p w14:paraId="6D988835" w14:textId="77777777" w:rsidR="000B148D" w:rsidRPr="00054570" w:rsidRDefault="000B148D">
            <w:pPr>
              <w:pStyle w:val="Tableheading"/>
              <w:spacing w:before="0" w:after="0"/>
              <w:jc w:val="center"/>
              <w:rPr>
                <w:rFonts w:cs="Arial"/>
              </w:rPr>
            </w:pPr>
            <w:r w:rsidRPr="00054570">
              <w:rPr>
                <w:rFonts w:cs="Arial"/>
              </w:rPr>
              <w:t>Paclitaxel</w:t>
            </w:r>
          </w:p>
          <w:p w14:paraId="0FAE43F4" w14:textId="77777777" w:rsidR="000B148D" w:rsidRPr="00054570" w:rsidRDefault="000B148D">
            <w:pPr>
              <w:pStyle w:val="Tableheading"/>
              <w:spacing w:before="0" w:after="0"/>
              <w:jc w:val="center"/>
              <w:rPr>
                <w:rFonts w:cs="Arial"/>
              </w:rPr>
            </w:pPr>
            <w:r w:rsidRPr="00054570">
              <w:rPr>
                <w:rFonts w:cs="Arial"/>
              </w:rPr>
              <w:t>(</w:t>
            </w:r>
            <w:r>
              <w:rPr>
                <w:rFonts w:cs="Arial"/>
              </w:rPr>
              <w:t>N=</w:t>
            </w:r>
            <w:r w:rsidRPr="00054570">
              <w:rPr>
                <w:rFonts w:cs="Arial"/>
              </w:rPr>
              <w:t>14)</w:t>
            </w:r>
          </w:p>
        </w:tc>
      </w:tr>
      <w:tr w:rsidR="000B148D" w:rsidRPr="00054570" w14:paraId="3A3CDE11" w14:textId="77777777">
        <w:trPr>
          <w:trHeight w:val="20"/>
        </w:trPr>
        <w:tc>
          <w:tcPr>
            <w:tcW w:w="1758" w:type="dxa"/>
            <w:shd w:val="clear" w:color="auto" w:fill="F2F2F2" w:themeFill="background1" w:themeFillShade="F2"/>
            <w:vAlign w:val="center"/>
          </w:tcPr>
          <w:p w14:paraId="441E741E" w14:textId="77777777" w:rsidR="000B148D" w:rsidRPr="00054570" w:rsidRDefault="000B148D">
            <w:pPr>
              <w:pStyle w:val="Tablebody"/>
              <w:spacing w:before="0" w:after="0"/>
            </w:pPr>
            <w:r w:rsidRPr="00054570">
              <w:t>Median treatment duration, months (range)*</w:t>
            </w:r>
          </w:p>
        </w:tc>
        <w:tc>
          <w:tcPr>
            <w:tcW w:w="1276" w:type="dxa"/>
            <w:vAlign w:val="center"/>
          </w:tcPr>
          <w:p w14:paraId="5F5978B1" w14:textId="77777777" w:rsidR="000B148D" w:rsidRPr="00054570" w:rsidRDefault="000B148D">
            <w:pPr>
              <w:pStyle w:val="Tablebody"/>
              <w:spacing w:before="0" w:after="0"/>
              <w:jc w:val="center"/>
              <w:rPr>
                <w:rFonts w:cs="Arial"/>
              </w:rPr>
            </w:pPr>
            <w:r w:rsidRPr="00054570">
              <w:rPr>
                <w:rFonts w:cs="Arial"/>
              </w:rPr>
              <w:t>8.2</w:t>
            </w:r>
          </w:p>
          <w:p w14:paraId="0677F752" w14:textId="77777777" w:rsidR="000B148D" w:rsidRPr="00054570" w:rsidRDefault="000B148D">
            <w:pPr>
              <w:pStyle w:val="Tablebody"/>
              <w:spacing w:before="0" w:after="0"/>
              <w:jc w:val="center"/>
              <w:rPr>
                <w:rFonts w:cs="Arial"/>
              </w:rPr>
            </w:pPr>
            <w:r w:rsidRPr="00054570">
              <w:rPr>
                <w:rFonts w:cs="Arial"/>
              </w:rPr>
              <w:t>(0.2–33.3)</w:t>
            </w:r>
          </w:p>
        </w:tc>
        <w:tc>
          <w:tcPr>
            <w:tcW w:w="1134" w:type="dxa"/>
            <w:vAlign w:val="center"/>
          </w:tcPr>
          <w:p w14:paraId="160E6858" w14:textId="198559C5" w:rsidR="000B148D" w:rsidRPr="009170D8" w:rsidRDefault="00294FDC">
            <w:pPr>
              <w:pStyle w:val="Tablebody"/>
              <w:spacing w:before="0" w:after="0"/>
              <w:jc w:val="center"/>
              <w:rPr>
                <w:rFonts w:cs="Arial"/>
                <w:highlight w:val="yellow"/>
                <w:u w:val="single"/>
              </w:rPr>
            </w:pPr>
            <w:r w:rsidRPr="00294FDC">
              <w:rPr>
                <w:rFonts w:cs="Arial"/>
                <w:color w:val="000000"/>
                <w:highlight w:val="black"/>
              </w:rPr>
              <w:t>xxxxxxxxxxxxxx</w:t>
            </w:r>
          </w:p>
        </w:tc>
        <w:tc>
          <w:tcPr>
            <w:tcW w:w="1417" w:type="dxa"/>
            <w:vAlign w:val="center"/>
          </w:tcPr>
          <w:p w14:paraId="5AB31F07" w14:textId="2E1655B2" w:rsidR="000B148D" w:rsidRPr="009170D8" w:rsidRDefault="00294FDC">
            <w:pPr>
              <w:pStyle w:val="Tablebody"/>
              <w:spacing w:before="0" w:after="0"/>
              <w:jc w:val="center"/>
              <w:rPr>
                <w:rFonts w:cs="Arial"/>
                <w:highlight w:val="yellow"/>
                <w:u w:val="single"/>
              </w:rPr>
            </w:pPr>
            <w:r w:rsidRPr="00294FDC">
              <w:rPr>
                <w:rFonts w:cs="Arial"/>
                <w:color w:val="000000"/>
                <w:highlight w:val="black"/>
              </w:rPr>
              <w:t>xxxxxxxxxxxxxx</w:t>
            </w:r>
          </w:p>
        </w:tc>
        <w:tc>
          <w:tcPr>
            <w:tcW w:w="1418" w:type="dxa"/>
            <w:vAlign w:val="center"/>
          </w:tcPr>
          <w:p w14:paraId="17F74211" w14:textId="2C4569CA" w:rsidR="000B148D" w:rsidRPr="009170D8" w:rsidRDefault="00294FDC">
            <w:pPr>
              <w:pStyle w:val="Tablebody"/>
              <w:spacing w:before="0" w:after="0"/>
              <w:jc w:val="center"/>
              <w:rPr>
                <w:rFonts w:cs="Arial"/>
                <w:highlight w:val="yellow"/>
                <w:u w:val="single"/>
              </w:rPr>
            </w:pPr>
            <w:r w:rsidRPr="00294FDC">
              <w:rPr>
                <w:rFonts w:cs="Arial"/>
                <w:color w:val="000000"/>
                <w:highlight w:val="black"/>
              </w:rPr>
              <w:t>xxxxxxxxxxxxxx</w:t>
            </w:r>
          </w:p>
        </w:tc>
        <w:tc>
          <w:tcPr>
            <w:tcW w:w="1276" w:type="dxa"/>
            <w:vAlign w:val="center"/>
          </w:tcPr>
          <w:p w14:paraId="4D62534A" w14:textId="4D847E12" w:rsidR="000B148D" w:rsidRPr="009170D8" w:rsidRDefault="00294FDC">
            <w:pPr>
              <w:pStyle w:val="Tablebody"/>
              <w:spacing w:before="0" w:after="0"/>
              <w:jc w:val="center"/>
              <w:rPr>
                <w:rFonts w:cs="Arial"/>
                <w:highlight w:val="yellow"/>
                <w:u w:val="single"/>
              </w:rPr>
            </w:pPr>
            <w:r w:rsidRPr="00294FDC">
              <w:rPr>
                <w:rFonts w:cs="Arial"/>
                <w:color w:val="000000"/>
                <w:highlight w:val="black"/>
              </w:rPr>
              <w:t>xxxxxxxxxxxxx</w:t>
            </w:r>
          </w:p>
        </w:tc>
        <w:tc>
          <w:tcPr>
            <w:tcW w:w="992" w:type="dxa"/>
            <w:vAlign w:val="center"/>
          </w:tcPr>
          <w:p w14:paraId="468D6A89" w14:textId="17317FAF" w:rsidR="000B148D" w:rsidRPr="009170D8" w:rsidRDefault="00294FDC">
            <w:pPr>
              <w:pStyle w:val="Tablebody"/>
              <w:spacing w:before="0" w:after="0"/>
              <w:jc w:val="center"/>
              <w:rPr>
                <w:rFonts w:cs="Arial"/>
                <w:highlight w:val="yellow"/>
                <w:u w:val="single"/>
              </w:rPr>
            </w:pPr>
            <w:r w:rsidRPr="00294FDC">
              <w:rPr>
                <w:rFonts w:cs="Arial"/>
                <w:color w:val="000000"/>
                <w:highlight w:val="black"/>
              </w:rPr>
              <w:t>xxxxxxxxxxxxx</w:t>
            </w:r>
          </w:p>
        </w:tc>
      </w:tr>
      <w:tr w:rsidR="000B148D" w:rsidRPr="00054570" w14:paraId="6492C740" w14:textId="77777777">
        <w:trPr>
          <w:trHeight w:val="20"/>
        </w:trPr>
        <w:tc>
          <w:tcPr>
            <w:tcW w:w="1758" w:type="dxa"/>
            <w:shd w:val="clear" w:color="auto" w:fill="F2F2F2" w:themeFill="background1" w:themeFillShade="F2"/>
            <w:vAlign w:val="center"/>
          </w:tcPr>
          <w:p w14:paraId="4C1FF2EA" w14:textId="77777777" w:rsidR="000B148D" w:rsidRPr="00054570" w:rsidRDefault="000B148D">
            <w:pPr>
              <w:pStyle w:val="Tablebody"/>
              <w:spacing w:before="0" w:after="0"/>
            </w:pPr>
            <w:r w:rsidRPr="00054570">
              <w:t>Patient-years of exposure</w:t>
            </w:r>
            <w:r w:rsidRPr="00054570">
              <w:rPr>
                <w:rFonts w:cs="Yu Gothic Light"/>
                <w:vertAlign w:val="superscript"/>
              </w:rPr>
              <w:t>†</w:t>
            </w:r>
          </w:p>
        </w:tc>
        <w:tc>
          <w:tcPr>
            <w:tcW w:w="1276" w:type="dxa"/>
            <w:vAlign w:val="center"/>
          </w:tcPr>
          <w:p w14:paraId="00B6D274" w14:textId="3FECA0CF" w:rsidR="000B148D" w:rsidRPr="00294FDC" w:rsidRDefault="00294FDC">
            <w:pPr>
              <w:pStyle w:val="Tablebody"/>
              <w:spacing w:before="0" w:after="0"/>
              <w:jc w:val="center"/>
              <w:rPr>
                <w:rFonts w:cs="Arial"/>
                <w:color w:val="000000"/>
                <w:highlight w:val="black"/>
              </w:rPr>
            </w:pPr>
            <w:r w:rsidRPr="00294FDC">
              <w:rPr>
                <w:rFonts w:cs="Arial"/>
                <w:color w:val="000000"/>
                <w:highlight w:val="black"/>
              </w:rPr>
              <w:t>xxxxxx</w:t>
            </w:r>
          </w:p>
        </w:tc>
        <w:tc>
          <w:tcPr>
            <w:tcW w:w="1134" w:type="dxa"/>
            <w:tcBorders>
              <w:top w:val="single" w:sz="6" w:space="0" w:color="000000"/>
              <w:left w:val="single" w:sz="6" w:space="0" w:color="000000"/>
              <w:bottom w:val="single" w:sz="6" w:space="0" w:color="000000"/>
              <w:right w:val="single" w:sz="6" w:space="0" w:color="000000"/>
            </w:tcBorders>
            <w:vAlign w:val="center"/>
          </w:tcPr>
          <w:p w14:paraId="00B45EA6" w14:textId="41BCA064"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w:t>
            </w:r>
          </w:p>
        </w:tc>
        <w:tc>
          <w:tcPr>
            <w:tcW w:w="1417" w:type="dxa"/>
            <w:tcBorders>
              <w:top w:val="single" w:sz="6" w:space="0" w:color="000000"/>
              <w:left w:val="single" w:sz="6" w:space="0" w:color="000000"/>
              <w:bottom w:val="single" w:sz="6" w:space="0" w:color="000000"/>
              <w:right w:val="single" w:sz="6" w:space="0" w:color="000000"/>
            </w:tcBorders>
            <w:vAlign w:val="center"/>
          </w:tcPr>
          <w:p w14:paraId="229FA3C1" w14:textId="51FD4605"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w:t>
            </w:r>
          </w:p>
        </w:tc>
        <w:tc>
          <w:tcPr>
            <w:tcW w:w="1418" w:type="dxa"/>
            <w:tcBorders>
              <w:top w:val="single" w:sz="6" w:space="0" w:color="000000"/>
              <w:left w:val="single" w:sz="6" w:space="0" w:color="000000"/>
              <w:bottom w:val="single" w:sz="6" w:space="0" w:color="000000"/>
              <w:right w:val="single" w:sz="7" w:space="0" w:color="000000"/>
            </w:tcBorders>
            <w:vAlign w:val="center"/>
          </w:tcPr>
          <w:p w14:paraId="6159F0D9" w14:textId="0D366899"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w:t>
            </w:r>
          </w:p>
        </w:tc>
        <w:tc>
          <w:tcPr>
            <w:tcW w:w="1276" w:type="dxa"/>
            <w:tcBorders>
              <w:top w:val="single" w:sz="6" w:space="0" w:color="000000"/>
              <w:left w:val="single" w:sz="7" w:space="0" w:color="000000"/>
              <w:bottom w:val="single" w:sz="6" w:space="0" w:color="000000"/>
              <w:right w:val="single" w:sz="6" w:space="0" w:color="000000"/>
            </w:tcBorders>
            <w:vAlign w:val="center"/>
          </w:tcPr>
          <w:p w14:paraId="52799C32" w14:textId="663A9587"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w:t>
            </w:r>
          </w:p>
        </w:tc>
        <w:tc>
          <w:tcPr>
            <w:tcW w:w="992" w:type="dxa"/>
            <w:tcBorders>
              <w:top w:val="single" w:sz="6" w:space="0" w:color="000000"/>
              <w:left w:val="single" w:sz="6" w:space="0" w:color="000000"/>
              <w:bottom w:val="single" w:sz="6" w:space="0" w:color="000000"/>
              <w:right w:val="single" w:sz="6" w:space="0" w:color="000000"/>
            </w:tcBorders>
            <w:vAlign w:val="center"/>
          </w:tcPr>
          <w:p w14:paraId="1E6A06C7" w14:textId="1377B3BC"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w:t>
            </w:r>
          </w:p>
        </w:tc>
      </w:tr>
      <w:tr w:rsidR="000B148D" w:rsidRPr="00054570" w14:paraId="08A11829" w14:textId="77777777">
        <w:trPr>
          <w:trHeight w:val="20"/>
        </w:trPr>
        <w:tc>
          <w:tcPr>
            <w:tcW w:w="1758" w:type="dxa"/>
            <w:shd w:val="clear" w:color="auto" w:fill="F2F2F2" w:themeFill="background1" w:themeFillShade="F2"/>
            <w:vAlign w:val="center"/>
          </w:tcPr>
          <w:p w14:paraId="6DF2BC9C" w14:textId="77777777" w:rsidR="000B148D" w:rsidRPr="00054570" w:rsidRDefault="000B148D">
            <w:pPr>
              <w:pStyle w:val="Tablebody"/>
              <w:spacing w:before="0" w:after="0"/>
            </w:pPr>
            <w:r w:rsidRPr="00054570">
              <w:t>Mean dose intensity, mg/kg/ 3w (std. dev.)</w:t>
            </w:r>
            <w:r w:rsidRPr="00054570">
              <w:rPr>
                <w:rFonts w:cs="Yu Gothic Light"/>
                <w:sz w:val="18"/>
                <w:szCs w:val="18"/>
                <w:vertAlign w:val="superscript"/>
              </w:rPr>
              <w:t>‡</w:t>
            </w:r>
          </w:p>
        </w:tc>
        <w:tc>
          <w:tcPr>
            <w:tcW w:w="1276" w:type="dxa"/>
            <w:vAlign w:val="center"/>
          </w:tcPr>
          <w:p w14:paraId="143AAF20" w14:textId="40E97876" w:rsidR="000B148D" w:rsidRPr="00294FDC" w:rsidRDefault="00294FDC">
            <w:pPr>
              <w:pStyle w:val="Tablebody"/>
              <w:spacing w:before="0" w:after="0"/>
              <w:jc w:val="center"/>
              <w:rPr>
                <w:rFonts w:cs="Arial"/>
                <w:color w:val="000000"/>
                <w:highlight w:val="black"/>
              </w:rPr>
            </w:pPr>
            <w:r w:rsidRPr="00294FDC">
              <w:rPr>
                <w:rFonts w:cs="Arial"/>
                <w:color w:val="000000"/>
                <w:highlight w:val="black"/>
              </w:rPr>
              <w:t>xxxxxxxxxx</w:t>
            </w:r>
          </w:p>
        </w:tc>
        <w:tc>
          <w:tcPr>
            <w:tcW w:w="1134" w:type="dxa"/>
            <w:vAlign w:val="center"/>
          </w:tcPr>
          <w:p w14:paraId="2A5D1B3E" w14:textId="5AE08B37" w:rsidR="000B148D" w:rsidRPr="00294FDC" w:rsidRDefault="00294FDC">
            <w:pPr>
              <w:pStyle w:val="Tablebody"/>
              <w:spacing w:before="0" w:after="0"/>
              <w:jc w:val="center"/>
              <w:rPr>
                <w:rFonts w:cs="Arial"/>
                <w:color w:val="000000"/>
                <w:szCs w:val="18"/>
                <w:highlight w:val="black"/>
              </w:rPr>
            </w:pPr>
            <w:r w:rsidRPr="00294FDC">
              <w:rPr>
                <w:rFonts w:eastAsia="Times New Roman" w:cs="Arial"/>
                <w:color w:val="000000"/>
                <w:szCs w:val="18"/>
                <w:highlight w:val="black"/>
              </w:rPr>
              <w:t>xxxxxxxxxx</w:t>
            </w:r>
          </w:p>
        </w:tc>
        <w:tc>
          <w:tcPr>
            <w:tcW w:w="1417" w:type="dxa"/>
            <w:vAlign w:val="center"/>
          </w:tcPr>
          <w:p w14:paraId="60396BF2" w14:textId="56003134" w:rsidR="000B148D" w:rsidRPr="009170D8" w:rsidRDefault="00294FDC">
            <w:pPr>
              <w:pStyle w:val="Tablebody"/>
              <w:spacing w:before="0" w:after="0"/>
              <w:jc w:val="center"/>
              <w:rPr>
                <w:rFonts w:cs="Arial"/>
                <w:szCs w:val="18"/>
                <w:highlight w:val="yellow"/>
                <w:u w:val="single"/>
              </w:rPr>
            </w:pPr>
            <w:r w:rsidRPr="00294FDC">
              <w:rPr>
                <w:rFonts w:eastAsia="Times New Roman" w:cs="Arial"/>
                <w:color w:val="000000"/>
                <w:szCs w:val="18"/>
                <w:highlight w:val="black"/>
              </w:rPr>
              <w:t>xxxxxxxxxxxxxxxxxxx</w:t>
            </w:r>
          </w:p>
        </w:tc>
        <w:tc>
          <w:tcPr>
            <w:tcW w:w="1418" w:type="dxa"/>
            <w:vAlign w:val="center"/>
          </w:tcPr>
          <w:p w14:paraId="15EF1ED9" w14:textId="3F7B74C1" w:rsidR="000B148D" w:rsidRPr="00294FDC" w:rsidRDefault="00294FDC">
            <w:pPr>
              <w:pStyle w:val="Tablebody"/>
              <w:spacing w:before="0" w:after="0"/>
              <w:jc w:val="center"/>
              <w:rPr>
                <w:rFonts w:cs="Arial"/>
                <w:color w:val="000000"/>
                <w:szCs w:val="18"/>
                <w:highlight w:val="black"/>
              </w:rPr>
            </w:pPr>
            <w:r w:rsidRPr="00294FDC">
              <w:rPr>
                <w:rFonts w:eastAsia="Times New Roman" w:cs="Arial"/>
                <w:color w:val="000000"/>
                <w:szCs w:val="18"/>
                <w:highlight w:val="black"/>
              </w:rPr>
              <w:t>xxxxxxxxxxxxx</w:t>
            </w:r>
          </w:p>
        </w:tc>
        <w:tc>
          <w:tcPr>
            <w:tcW w:w="1276" w:type="dxa"/>
            <w:vAlign w:val="center"/>
          </w:tcPr>
          <w:p w14:paraId="5738B1A9" w14:textId="0D83A071" w:rsidR="000B148D" w:rsidRPr="009170D8" w:rsidRDefault="00294FDC">
            <w:pPr>
              <w:pStyle w:val="Tablebody"/>
              <w:spacing w:before="0" w:after="0"/>
              <w:jc w:val="center"/>
              <w:rPr>
                <w:rFonts w:cs="Arial"/>
                <w:szCs w:val="18"/>
                <w:highlight w:val="yellow"/>
                <w:u w:val="single"/>
              </w:rPr>
            </w:pPr>
            <w:r w:rsidRPr="00294FDC">
              <w:rPr>
                <w:rFonts w:eastAsia="Times New Roman" w:cs="Arial"/>
                <w:color w:val="000000"/>
                <w:szCs w:val="18"/>
                <w:highlight w:val="black"/>
              </w:rPr>
              <w:t>xxxxxxxxxxxxxxx</w:t>
            </w:r>
          </w:p>
        </w:tc>
        <w:tc>
          <w:tcPr>
            <w:tcW w:w="992" w:type="dxa"/>
            <w:vAlign w:val="center"/>
          </w:tcPr>
          <w:p w14:paraId="35047FA1" w14:textId="04BCE2F8" w:rsidR="000B148D" w:rsidRPr="00294FDC" w:rsidRDefault="00294FDC">
            <w:pPr>
              <w:pStyle w:val="Tablebody"/>
              <w:spacing w:before="0" w:after="0"/>
              <w:jc w:val="center"/>
              <w:rPr>
                <w:rFonts w:cs="Arial"/>
                <w:color w:val="000000"/>
                <w:szCs w:val="18"/>
                <w:highlight w:val="black"/>
              </w:rPr>
            </w:pPr>
            <w:r w:rsidRPr="00294FDC">
              <w:rPr>
                <w:rFonts w:eastAsia="Times New Roman" w:cs="Arial"/>
                <w:color w:val="000000"/>
                <w:szCs w:val="18"/>
                <w:highlight w:val="black"/>
              </w:rPr>
              <w:t>xxxxxxxxxxxxx</w:t>
            </w:r>
          </w:p>
        </w:tc>
      </w:tr>
      <w:tr w:rsidR="000B148D" w:rsidRPr="00054570" w14:paraId="19472648" w14:textId="77777777">
        <w:trPr>
          <w:trHeight w:val="20"/>
        </w:trPr>
        <w:tc>
          <w:tcPr>
            <w:tcW w:w="1758" w:type="dxa"/>
            <w:tcBorders>
              <w:bottom w:val="single" w:sz="4" w:space="0" w:color="auto"/>
            </w:tcBorders>
            <w:shd w:val="clear" w:color="auto" w:fill="F2F2F2" w:themeFill="background1" w:themeFillShade="F2"/>
            <w:vAlign w:val="center"/>
          </w:tcPr>
          <w:p w14:paraId="27289A1D" w14:textId="77777777" w:rsidR="000B148D" w:rsidRPr="00054570" w:rsidRDefault="000B148D">
            <w:pPr>
              <w:pStyle w:val="Tablebody"/>
              <w:spacing w:before="0" w:after="0"/>
            </w:pPr>
            <w:r w:rsidRPr="00054570">
              <w:t xml:space="preserve">Mean RDI, % </w:t>
            </w:r>
            <w:r>
              <w:br/>
            </w:r>
            <w:r w:rsidRPr="00054570">
              <w:t>(std. dev.)</w:t>
            </w:r>
            <w:r w:rsidRPr="00F2126C">
              <w:rPr>
                <w:rFonts w:cs="Arial"/>
                <w:vertAlign w:val="superscript"/>
              </w:rPr>
              <w:t>¶</w:t>
            </w:r>
          </w:p>
        </w:tc>
        <w:tc>
          <w:tcPr>
            <w:tcW w:w="1276" w:type="dxa"/>
            <w:tcBorders>
              <w:bottom w:val="single" w:sz="4" w:space="0" w:color="auto"/>
            </w:tcBorders>
            <w:vAlign w:val="center"/>
          </w:tcPr>
          <w:p w14:paraId="5BAD0D5F" w14:textId="444E086B" w:rsidR="000B148D" w:rsidRPr="009170D8" w:rsidRDefault="00F77ABC">
            <w:pPr>
              <w:pStyle w:val="Tablebody"/>
              <w:spacing w:before="0" w:after="0"/>
              <w:jc w:val="center"/>
              <w:rPr>
                <w:rFonts w:cs="Arial"/>
                <w:highlight w:val="cyan"/>
                <w:u w:val="single"/>
              </w:rPr>
            </w:pPr>
            <w:r w:rsidRPr="00F77ABC">
              <w:rPr>
                <w:rFonts w:cs="Arial"/>
                <w:color w:val="000000"/>
                <w:highlight w:val="black"/>
              </w:rPr>
              <w:t>xxxxxxxxxxx</w:t>
            </w:r>
            <w:r w:rsidR="000B148D" w:rsidRPr="00054570">
              <w:rPr>
                <w:rFonts w:cs="Arial"/>
                <w:vertAlign w:val="superscript"/>
              </w:rPr>
              <w:t>§</w:t>
            </w:r>
          </w:p>
        </w:tc>
        <w:tc>
          <w:tcPr>
            <w:tcW w:w="1134" w:type="dxa"/>
            <w:tcBorders>
              <w:bottom w:val="single" w:sz="4" w:space="0" w:color="auto"/>
            </w:tcBorders>
            <w:vAlign w:val="center"/>
          </w:tcPr>
          <w:p w14:paraId="18E6D041" w14:textId="00A5D488" w:rsidR="000B148D" w:rsidRPr="00F77ABC" w:rsidRDefault="00F77ABC">
            <w:pPr>
              <w:pStyle w:val="Tablebody"/>
              <w:spacing w:before="0" w:after="0"/>
              <w:jc w:val="center"/>
              <w:rPr>
                <w:rFonts w:cs="Arial"/>
                <w:color w:val="000000"/>
                <w:szCs w:val="18"/>
                <w:highlight w:val="black"/>
              </w:rPr>
            </w:pPr>
            <w:r w:rsidRPr="00F77ABC">
              <w:rPr>
                <w:rFonts w:eastAsia="Times New Roman" w:cs="Arial"/>
                <w:color w:val="000000"/>
                <w:szCs w:val="18"/>
                <w:highlight w:val="black"/>
              </w:rPr>
              <w:t>xxxxxxxxxx</w:t>
            </w:r>
          </w:p>
        </w:tc>
        <w:tc>
          <w:tcPr>
            <w:tcW w:w="1417" w:type="dxa"/>
            <w:tcBorders>
              <w:bottom w:val="single" w:sz="4" w:space="0" w:color="auto"/>
            </w:tcBorders>
            <w:vAlign w:val="center"/>
          </w:tcPr>
          <w:p w14:paraId="69CFFFD0" w14:textId="74D708D8" w:rsidR="000B148D" w:rsidRPr="00F77ABC" w:rsidRDefault="00F77ABC">
            <w:pPr>
              <w:pStyle w:val="Tablebody"/>
              <w:spacing w:before="0" w:after="0"/>
              <w:jc w:val="center"/>
              <w:rPr>
                <w:rFonts w:cs="Arial"/>
                <w:color w:val="000000"/>
                <w:szCs w:val="18"/>
                <w:highlight w:val="black"/>
              </w:rPr>
            </w:pPr>
            <w:r w:rsidRPr="00F77ABC">
              <w:rPr>
                <w:rFonts w:eastAsia="Times New Roman" w:cs="Arial"/>
                <w:color w:val="000000"/>
                <w:szCs w:val="18"/>
                <w:highlight w:val="black"/>
              </w:rPr>
              <w:t>xxxxxxxxxxxx</w:t>
            </w:r>
          </w:p>
        </w:tc>
        <w:tc>
          <w:tcPr>
            <w:tcW w:w="1418" w:type="dxa"/>
            <w:tcBorders>
              <w:bottom w:val="single" w:sz="4" w:space="0" w:color="auto"/>
            </w:tcBorders>
            <w:vAlign w:val="center"/>
          </w:tcPr>
          <w:p w14:paraId="6B95C339" w14:textId="787B4372" w:rsidR="000B148D" w:rsidRPr="00F77ABC" w:rsidRDefault="00F77ABC">
            <w:pPr>
              <w:pStyle w:val="Tablebody"/>
              <w:spacing w:before="0" w:after="0"/>
              <w:jc w:val="center"/>
              <w:rPr>
                <w:rFonts w:cs="Arial"/>
                <w:color w:val="000000"/>
                <w:szCs w:val="18"/>
                <w:highlight w:val="black"/>
              </w:rPr>
            </w:pPr>
            <w:r w:rsidRPr="00F77ABC">
              <w:rPr>
                <w:rFonts w:eastAsia="Times New Roman" w:cs="Arial"/>
                <w:color w:val="000000"/>
                <w:szCs w:val="18"/>
                <w:highlight w:val="black"/>
              </w:rPr>
              <w:t>xxxxxxxxxxx</w:t>
            </w:r>
          </w:p>
        </w:tc>
        <w:tc>
          <w:tcPr>
            <w:tcW w:w="1276" w:type="dxa"/>
            <w:tcBorders>
              <w:bottom w:val="single" w:sz="4" w:space="0" w:color="auto"/>
            </w:tcBorders>
            <w:vAlign w:val="center"/>
          </w:tcPr>
          <w:p w14:paraId="6B6F5ACA" w14:textId="1628D7DE" w:rsidR="000B148D" w:rsidRPr="00F77ABC" w:rsidRDefault="00F77ABC">
            <w:pPr>
              <w:pStyle w:val="Tablebody"/>
              <w:spacing w:before="0" w:after="0"/>
              <w:jc w:val="center"/>
              <w:rPr>
                <w:rFonts w:cs="Arial"/>
                <w:color w:val="000000"/>
                <w:szCs w:val="18"/>
                <w:highlight w:val="black"/>
              </w:rPr>
            </w:pPr>
            <w:r w:rsidRPr="00F77ABC">
              <w:rPr>
                <w:rFonts w:eastAsia="Times New Roman" w:cs="Arial"/>
                <w:color w:val="000000"/>
                <w:szCs w:val="18"/>
                <w:highlight w:val="black"/>
              </w:rPr>
              <w:t>xxxxxxxxxxxx</w:t>
            </w:r>
          </w:p>
        </w:tc>
        <w:tc>
          <w:tcPr>
            <w:tcW w:w="992" w:type="dxa"/>
            <w:tcBorders>
              <w:bottom w:val="single" w:sz="4" w:space="0" w:color="auto"/>
            </w:tcBorders>
            <w:vAlign w:val="center"/>
          </w:tcPr>
          <w:p w14:paraId="29FAE59B" w14:textId="181D1747" w:rsidR="000B148D" w:rsidRPr="00F77ABC" w:rsidRDefault="00F77ABC">
            <w:pPr>
              <w:pStyle w:val="Tablebody"/>
              <w:spacing w:before="0" w:after="0"/>
              <w:jc w:val="center"/>
              <w:rPr>
                <w:rFonts w:cs="Arial"/>
                <w:color w:val="000000"/>
                <w:szCs w:val="18"/>
                <w:highlight w:val="black"/>
              </w:rPr>
            </w:pPr>
            <w:r w:rsidRPr="00F77ABC">
              <w:rPr>
                <w:rFonts w:eastAsia="Times New Roman" w:cs="Arial"/>
                <w:color w:val="000000"/>
                <w:szCs w:val="18"/>
                <w:highlight w:val="black"/>
              </w:rPr>
              <w:t>xxxxxxxxx</w:t>
            </w:r>
          </w:p>
        </w:tc>
      </w:tr>
      <w:tr w:rsidR="000B148D" w:rsidRPr="00054570" w14:paraId="28DE7AC2" w14:textId="77777777">
        <w:trPr>
          <w:trHeight w:val="20"/>
        </w:trPr>
        <w:tc>
          <w:tcPr>
            <w:tcW w:w="9271" w:type="dxa"/>
            <w:gridSpan w:val="7"/>
            <w:tcBorders>
              <w:bottom w:val="single" w:sz="4" w:space="0" w:color="auto"/>
            </w:tcBorders>
            <w:shd w:val="clear" w:color="auto" w:fill="F2F2F2" w:themeFill="background1" w:themeFillShade="F2"/>
            <w:vAlign w:val="center"/>
          </w:tcPr>
          <w:p w14:paraId="599449C2" w14:textId="77777777" w:rsidR="000B148D" w:rsidRPr="00054570" w:rsidRDefault="000B148D">
            <w:pPr>
              <w:pStyle w:val="Tablebody"/>
              <w:spacing w:before="0" w:after="0"/>
              <w:rPr>
                <w:rFonts w:cs="Arial"/>
              </w:rPr>
            </w:pPr>
            <w:r w:rsidRPr="00054570">
              <w:t>Duration of treatment as of data cut-off date, n (%)</w:t>
            </w:r>
          </w:p>
        </w:tc>
      </w:tr>
      <w:tr w:rsidR="000B148D" w:rsidRPr="00054570" w14:paraId="4BD4BDCC"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7A1831CD" w14:textId="77777777" w:rsidR="000B148D" w:rsidRPr="00054570" w:rsidRDefault="000B148D">
            <w:pPr>
              <w:pStyle w:val="Tablebody"/>
              <w:spacing w:before="0" w:after="0"/>
              <w:ind w:left="167" w:hanging="145"/>
            </w:pPr>
            <w:r w:rsidRPr="00054570">
              <w:t>≤3 months</w:t>
            </w:r>
          </w:p>
        </w:tc>
        <w:tc>
          <w:tcPr>
            <w:tcW w:w="1276" w:type="dxa"/>
            <w:tcBorders>
              <w:top w:val="single" w:sz="4" w:space="0" w:color="auto"/>
              <w:bottom w:val="single" w:sz="4" w:space="0" w:color="auto"/>
            </w:tcBorders>
            <w:vAlign w:val="center"/>
          </w:tcPr>
          <w:p w14:paraId="0D3B70B3" w14:textId="2B7A961E"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134" w:type="dxa"/>
            <w:tcBorders>
              <w:top w:val="single" w:sz="4" w:space="0" w:color="auto"/>
              <w:bottom w:val="single" w:sz="4" w:space="0" w:color="auto"/>
            </w:tcBorders>
            <w:vAlign w:val="center"/>
          </w:tcPr>
          <w:p w14:paraId="3C5F33CE" w14:textId="1158C44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17" w:type="dxa"/>
            <w:tcBorders>
              <w:top w:val="single" w:sz="4" w:space="0" w:color="auto"/>
              <w:bottom w:val="single" w:sz="4" w:space="0" w:color="auto"/>
            </w:tcBorders>
            <w:vAlign w:val="center"/>
          </w:tcPr>
          <w:p w14:paraId="2B534931" w14:textId="4A946240"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418" w:type="dxa"/>
            <w:tcBorders>
              <w:top w:val="single" w:sz="4" w:space="0" w:color="auto"/>
              <w:bottom w:val="single" w:sz="4" w:space="0" w:color="auto"/>
            </w:tcBorders>
            <w:vAlign w:val="center"/>
          </w:tcPr>
          <w:p w14:paraId="352BB119" w14:textId="7FE6A261"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1276" w:type="dxa"/>
            <w:tcBorders>
              <w:top w:val="single" w:sz="4" w:space="0" w:color="auto"/>
              <w:bottom w:val="single" w:sz="4" w:space="0" w:color="auto"/>
            </w:tcBorders>
            <w:vAlign w:val="center"/>
          </w:tcPr>
          <w:p w14:paraId="6835CCD1" w14:textId="16FBFC37"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x</w:t>
            </w:r>
          </w:p>
        </w:tc>
        <w:tc>
          <w:tcPr>
            <w:tcW w:w="992" w:type="dxa"/>
            <w:tcBorders>
              <w:top w:val="single" w:sz="4" w:space="0" w:color="auto"/>
              <w:bottom w:val="single" w:sz="4" w:space="0" w:color="auto"/>
            </w:tcBorders>
            <w:vAlign w:val="center"/>
          </w:tcPr>
          <w:p w14:paraId="72FF6BBA" w14:textId="297B3F9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460B7D6C"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3B82256F" w14:textId="77777777" w:rsidR="000B148D" w:rsidRPr="00054570" w:rsidRDefault="000B148D">
            <w:pPr>
              <w:pStyle w:val="Tablebody"/>
              <w:spacing w:before="0" w:after="0"/>
              <w:ind w:left="167" w:hanging="145"/>
            </w:pPr>
            <w:r w:rsidRPr="00054570">
              <w:t>&gt;3 to ≤6 months</w:t>
            </w:r>
          </w:p>
        </w:tc>
        <w:tc>
          <w:tcPr>
            <w:tcW w:w="1276" w:type="dxa"/>
            <w:tcBorders>
              <w:top w:val="single" w:sz="4" w:space="0" w:color="auto"/>
              <w:bottom w:val="single" w:sz="4" w:space="0" w:color="auto"/>
            </w:tcBorders>
            <w:vAlign w:val="center"/>
          </w:tcPr>
          <w:p w14:paraId="0AE2E380" w14:textId="6ABF3EA5"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134" w:type="dxa"/>
            <w:tcBorders>
              <w:top w:val="single" w:sz="4" w:space="0" w:color="auto"/>
              <w:bottom w:val="single" w:sz="4" w:space="0" w:color="auto"/>
            </w:tcBorders>
            <w:vAlign w:val="center"/>
          </w:tcPr>
          <w:p w14:paraId="3D3E669D" w14:textId="50CFC57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417" w:type="dxa"/>
            <w:tcBorders>
              <w:top w:val="single" w:sz="4" w:space="0" w:color="auto"/>
              <w:bottom w:val="single" w:sz="4" w:space="0" w:color="auto"/>
            </w:tcBorders>
            <w:vAlign w:val="center"/>
          </w:tcPr>
          <w:p w14:paraId="1DF368F5" w14:textId="52E7A50F"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418" w:type="dxa"/>
            <w:tcBorders>
              <w:top w:val="single" w:sz="4" w:space="0" w:color="auto"/>
              <w:bottom w:val="single" w:sz="4" w:space="0" w:color="auto"/>
            </w:tcBorders>
            <w:vAlign w:val="center"/>
          </w:tcPr>
          <w:p w14:paraId="1E0E4344" w14:textId="668DF872"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276" w:type="dxa"/>
            <w:tcBorders>
              <w:top w:val="single" w:sz="4" w:space="0" w:color="auto"/>
              <w:bottom w:val="single" w:sz="4" w:space="0" w:color="auto"/>
            </w:tcBorders>
            <w:vAlign w:val="center"/>
          </w:tcPr>
          <w:p w14:paraId="24374D63" w14:textId="49751B6F"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992" w:type="dxa"/>
            <w:tcBorders>
              <w:top w:val="single" w:sz="4" w:space="0" w:color="auto"/>
              <w:bottom w:val="single" w:sz="4" w:space="0" w:color="auto"/>
            </w:tcBorders>
            <w:vAlign w:val="center"/>
          </w:tcPr>
          <w:p w14:paraId="78A0A5F4" w14:textId="1AD06A6B"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50EA0344"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41D774C5" w14:textId="77777777" w:rsidR="000B148D" w:rsidRPr="00054570" w:rsidRDefault="000B148D">
            <w:pPr>
              <w:pStyle w:val="Tablebody"/>
              <w:spacing w:before="0" w:after="0"/>
              <w:ind w:left="167" w:hanging="145"/>
            </w:pPr>
            <w:r w:rsidRPr="00054570">
              <w:t>&gt;6 to ≤9 months</w:t>
            </w:r>
          </w:p>
        </w:tc>
        <w:tc>
          <w:tcPr>
            <w:tcW w:w="1276" w:type="dxa"/>
            <w:tcBorders>
              <w:top w:val="single" w:sz="4" w:space="0" w:color="auto"/>
              <w:bottom w:val="single" w:sz="4" w:space="0" w:color="auto"/>
            </w:tcBorders>
            <w:vAlign w:val="center"/>
          </w:tcPr>
          <w:p w14:paraId="01A78FEC" w14:textId="3A746CB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134" w:type="dxa"/>
            <w:tcBorders>
              <w:top w:val="single" w:sz="4" w:space="0" w:color="auto"/>
              <w:bottom w:val="single" w:sz="4" w:space="0" w:color="auto"/>
            </w:tcBorders>
            <w:vAlign w:val="center"/>
          </w:tcPr>
          <w:p w14:paraId="144908DC" w14:textId="5A051D5D"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w:t>
            </w:r>
          </w:p>
        </w:tc>
        <w:tc>
          <w:tcPr>
            <w:tcW w:w="1417" w:type="dxa"/>
            <w:tcBorders>
              <w:top w:val="single" w:sz="4" w:space="0" w:color="auto"/>
              <w:bottom w:val="single" w:sz="4" w:space="0" w:color="auto"/>
            </w:tcBorders>
            <w:vAlign w:val="center"/>
          </w:tcPr>
          <w:p w14:paraId="50E59545" w14:textId="093EA67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418" w:type="dxa"/>
            <w:tcBorders>
              <w:top w:val="single" w:sz="4" w:space="0" w:color="auto"/>
              <w:bottom w:val="single" w:sz="4" w:space="0" w:color="auto"/>
            </w:tcBorders>
            <w:vAlign w:val="center"/>
          </w:tcPr>
          <w:p w14:paraId="129C69FF" w14:textId="5E0A82F0"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276" w:type="dxa"/>
            <w:tcBorders>
              <w:top w:val="single" w:sz="4" w:space="0" w:color="auto"/>
              <w:bottom w:val="single" w:sz="4" w:space="0" w:color="auto"/>
            </w:tcBorders>
            <w:vAlign w:val="center"/>
          </w:tcPr>
          <w:p w14:paraId="159B296A" w14:textId="513D9AE3"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992" w:type="dxa"/>
            <w:tcBorders>
              <w:top w:val="single" w:sz="4" w:space="0" w:color="auto"/>
              <w:bottom w:val="single" w:sz="4" w:space="0" w:color="auto"/>
            </w:tcBorders>
            <w:vAlign w:val="center"/>
          </w:tcPr>
          <w:p w14:paraId="7C908FCF" w14:textId="1A738E6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4A7A77C7"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3C8C2657" w14:textId="77777777" w:rsidR="000B148D" w:rsidRPr="00054570" w:rsidRDefault="000B148D">
            <w:pPr>
              <w:pStyle w:val="Tablebody"/>
              <w:spacing w:before="0" w:after="0"/>
              <w:ind w:left="167" w:hanging="145"/>
            </w:pPr>
            <w:r w:rsidRPr="00054570">
              <w:t>&gt;9 to ≤12 months</w:t>
            </w:r>
          </w:p>
        </w:tc>
        <w:tc>
          <w:tcPr>
            <w:tcW w:w="1276" w:type="dxa"/>
            <w:tcBorders>
              <w:top w:val="single" w:sz="4" w:space="0" w:color="auto"/>
              <w:bottom w:val="single" w:sz="4" w:space="0" w:color="auto"/>
            </w:tcBorders>
            <w:vAlign w:val="center"/>
          </w:tcPr>
          <w:p w14:paraId="67A79AE4" w14:textId="16A802CE"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134" w:type="dxa"/>
            <w:tcBorders>
              <w:top w:val="single" w:sz="4" w:space="0" w:color="auto"/>
              <w:bottom w:val="single" w:sz="4" w:space="0" w:color="auto"/>
            </w:tcBorders>
            <w:vAlign w:val="center"/>
          </w:tcPr>
          <w:p w14:paraId="23EDFB04" w14:textId="43586699"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w:t>
            </w:r>
          </w:p>
        </w:tc>
        <w:tc>
          <w:tcPr>
            <w:tcW w:w="1417" w:type="dxa"/>
            <w:tcBorders>
              <w:top w:val="single" w:sz="4" w:space="0" w:color="auto"/>
              <w:bottom w:val="single" w:sz="4" w:space="0" w:color="auto"/>
            </w:tcBorders>
            <w:vAlign w:val="center"/>
          </w:tcPr>
          <w:p w14:paraId="7BC3884A" w14:textId="01C73FA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418" w:type="dxa"/>
            <w:tcBorders>
              <w:top w:val="single" w:sz="4" w:space="0" w:color="auto"/>
              <w:bottom w:val="single" w:sz="4" w:space="0" w:color="auto"/>
            </w:tcBorders>
            <w:vAlign w:val="center"/>
          </w:tcPr>
          <w:p w14:paraId="175075CC" w14:textId="1555B81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276" w:type="dxa"/>
            <w:tcBorders>
              <w:top w:val="single" w:sz="4" w:space="0" w:color="auto"/>
              <w:bottom w:val="single" w:sz="4" w:space="0" w:color="auto"/>
            </w:tcBorders>
            <w:vAlign w:val="center"/>
          </w:tcPr>
          <w:p w14:paraId="04C3D0C8" w14:textId="176B35CF"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992" w:type="dxa"/>
            <w:tcBorders>
              <w:top w:val="single" w:sz="4" w:space="0" w:color="auto"/>
              <w:bottom w:val="single" w:sz="4" w:space="0" w:color="auto"/>
            </w:tcBorders>
            <w:vAlign w:val="center"/>
          </w:tcPr>
          <w:p w14:paraId="672D2893" w14:textId="0B80D53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2A0917EF"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5751E81B" w14:textId="77777777" w:rsidR="000B148D" w:rsidRPr="00054570" w:rsidRDefault="000B148D">
            <w:pPr>
              <w:pStyle w:val="Tablebody"/>
              <w:spacing w:before="0" w:after="0"/>
              <w:ind w:left="167" w:hanging="145"/>
            </w:pPr>
            <w:r w:rsidRPr="00054570">
              <w:t>&gt;12 to ≤18 months</w:t>
            </w:r>
          </w:p>
        </w:tc>
        <w:tc>
          <w:tcPr>
            <w:tcW w:w="1276" w:type="dxa"/>
            <w:tcBorders>
              <w:top w:val="single" w:sz="4" w:space="0" w:color="auto"/>
              <w:bottom w:val="single" w:sz="4" w:space="0" w:color="auto"/>
            </w:tcBorders>
            <w:vAlign w:val="center"/>
          </w:tcPr>
          <w:p w14:paraId="7C423357" w14:textId="0EDF3159"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x</w:t>
            </w:r>
          </w:p>
        </w:tc>
        <w:tc>
          <w:tcPr>
            <w:tcW w:w="1134" w:type="dxa"/>
            <w:tcBorders>
              <w:top w:val="single" w:sz="4" w:space="0" w:color="auto"/>
              <w:bottom w:val="single" w:sz="4" w:space="0" w:color="auto"/>
            </w:tcBorders>
            <w:vAlign w:val="center"/>
          </w:tcPr>
          <w:p w14:paraId="12B88127" w14:textId="5361C061"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w:t>
            </w:r>
          </w:p>
        </w:tc>
        <w:tc>
          <w:tcPr>
            <w:tcW w:w="1417" w:type="dxa"/>
            <w:tcBorders>
              <w:top w:val="single" w:sz="4" w:space="0" w:color="auto"/>
              <w:bottom w:val="single" w:sz="4" w:space="0" w:color="auto"/>
            </w:tcBorders>
            <w:vAlign w:val="center"/>
          </w:tcPr>
          <w:p w14:paraId="4B3F620D" w14:textId="6A5C4398"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x</w:t>
            </w:r>
          </w:p>
        </w:tc>
        <w:tc>
          <w:tcPr>
            <w:tcW w:w="1418" w:type="dxa"/>
            <w:tcBorders>
              <w:top w:val="single" w:sz="4" w:space="0" w:color="auto"/>
              <w:bottom w:val="single" w:sz="4" w:space="0" w:color="auto"/>
            </w:tcBorders>
            <w:vAlign w:val="center"/>
          </w:tcPr>
          <w:p w14:paraId="59A15EFE" w14:textId="626B93F7"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xxxxxx</w:t>
            </w:r>
          </w:p>
        </w:tc>
        <w:tc>
          <w:tcPr>
            <w:tcW w:w="1276" w:type="dxa"/>
            <w:tcBorders>
              <w:top w:val="single" w:sz="4" w:space="0" w:color="auto"/>
              <w:bottom w:val="single" w:sz="4" w:space="0" w:color="auto"/>
            </w:tcBorders>
            <w:vAlign w:val="center"/>
          </w:tcPr>
          <w:p w14:paraId="1EC6210C" w14:textId="46DF6F1A"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992" w:type="dxa"/>
            <w:tcBorders>
              <w:top w:val="single" w:sz="4" w:space="0" w:color="auto"/>
              <w:bottom w:val="single" w:sz="4" w:space="0" w:color="auto"/>
            </w:tcBorders>
            <w:vAlign w:val="center"/>
          </w:tcPr>
          <w:p w14:paraId="31EE9CFB" w14:textId="56BD59A4"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64BAE0FD" w14:textId="77777777">
        <w:trPr>
          <w:trHeight w:val="20"/>
        </w:trPr>
        <w:tc>
          <w:tcPr>
            <w:tcW w:w="1758" w:type="dxa"/>
            <w:tcBorders>
              <w:top w:val="single" w:sz="4" w:space="0" w:color="auto"/>
              <w:bottom w:val="single" w:sz="4" w:space="0" w:color="auto"/>
            </w:tcBorders>
            <w:shd w:val="clear" w:color="auto" w:fill="F2F2F2" w:themeFill="background1" w:themeFillShade="F2"/>
            <w:vAlign w:val="center"/>
          </w:tcPr>
          <w:p w14:paraId="39E801FE" w14:textId="77777777" w:rsidR="000B148D" w:rsidRPr="00054570" w:rsidRDefault="000B148D">
            <w:pPr>
              <w:pStyle w:val="Tablebody"/>
              <w:spacing w:before="0" w:after="0"/>
              <w:ind w:left="167" w:hanging="145"/>
            </w:pPr>
            <w:r w:rsidRPr="00054570">
              <w:t>&gt;18 to ≤24 months</w:t>
            </w:r>
          </w:p>
        </w:tc>
        <w:tc>
          <w:tcPr>
            <w:tcW w:w="1276" w:type="dxa"/>
            <w:tcBorders>
              <w:top w:val="single" w:sz="4" w:space="0" w:color="auto"/>
              <w:bottom w:val="single" w:sz="4" w:space="0" w:color="auto"/>
            </w:tcBorders>
            <w:vAlign w:val="center"/>
          </w:tcPr>
          <w:p w14:paraId="14A142C5" w14:textId="532F09F0"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w:t>
            </w:r>
          </w:p>
        </w:tc>
        <w:tc>
          <w:tcPr>
            <w:tcW w:w="1134" w:type="dxa"/>
            <w:tcBorders>
              <w:top w:val="single" w:sz="4" w:space="0" w:color="auto"/>
              <w:bottom w:val="single" w:sz="4" w:space="0" w:color="auto"/>
            </w:tcBorders>
            <w:vAlign w:val="center"/>
          </w:tcPr>
          <w:p w14:paraId="098B3CB6" w14:textId="7C6B5050"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w:t>
            </w:r>
          </w:p>
        </w:tc>
        <w:tc>
          <w:tcPr>
            <w:tcW w:w="1417" w:type="dxa"/>
            <w:tcBorders>
              <w:top w:val="single" w:sz="4" w:space="0" w:color="auto"/>
              <w:bottom w:val="single" w:sz="4" w:space="0" w:color="auto"/>
            </w:tcBorders>
            <w:vAlign w:val="center"/>
          </w:tcPr>
          <w:p w14:paraId="3DA4CDFC" w14:textId="43A5F477"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18" w:type="dxa"/>
            <w:tcBorders>
              <w:top w:val="single" w:sz="4" w:space="0" w:color="auto"/>
              <w:bottom w:val="single" w:sz="4" w:space="0" w:color="auto"/>
            </w:tcBorders>
            <w:vAlign w:val="center"/>
          </w:tcPr>
          <w:p w14:paraId="767F1B67" w14:textId="33BEF2C5"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276" w:type="dxa"/>
            <w:tcBorders>
              <w:top w:val="single" w:sz="4" w:space="0" w:color="auto"/>
              <w:bottom w:val="single" w:sz="4" w:space="0" w:color="auto"/>
            </w:tcBorders>
            <w:vAlign w:val="center"/>
          </w:tcPr>
          <w:p w14:paraId="054B3CFA" w14:textId="69622146"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992" w:type="dxa"/>
            <w:tcBorders>
              <w:top w:val="single" w:sz="4" w:space="0" w:color="auto"/>
              <w:bottom w:val="single" w:sz="4" w:space="0" w:color="auto"/>
            </w:tcBorders>
            <w:vAlign w:val="center"/>
          </w:tcPr>
          <w:p w14:paraId="326EEE5B" w14:textId="3A8579FD"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22979348" w14:textId="77777777">
        <w:trPr>
          <w:trHeight w:val="20"/>
        </w:trPr>
        <w:tc>
          <w:tcPr>
            <w:tcW w:w="1758" w:type="dxa"/>
            <w:tcBorders>
              <w:top w:val="single" w:sz="4" w:space="0" w:color="auto"/>
            </w:tcBorders>
            <w:shd w:val="clear" w:color="auto" w:fill="F2F2F2" w:themeFill="background1" w:themeFillShade="F2"/>
            <w:vAlign w:val="center"/>
          </w:tcPr>
          <w:p w14:paraId="70563222" w14:textId="77777777" w:rsidR="000B148D" w:rsidRPr="00054570" w:rsidRDefault="000B148D">
            <w:pPr>
              <w:pStyle w:val="Tablebody"/>
              <w:spacing w:before="0" w:after="0"/>
              <w:ind w:left="167" w:hanging="145"/>
            </w:pPr>
            <w:r w:rsidRPr="00054570">
              <w:t>&gt;24 months</w:t>
            </w:r>
          </w:p>
        </w:tc>
        <w:tc>
          <w:tcPr>
            <w:tcW w:w="1276" w:type="dxa"/>
            <w:tcBorders>
              <w:top w:val="single" w:sz="4" w:space="0" w:color="auto"/>
            </w:tcBorders>
            <w:vAlign w:val="center"/>
          </w:tcPr>
          <w:p w14:paraId="35CE3598" w14:textId="464F1638"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xxxxxxx</w:t>
            </w:r>
          </w:p>
        </w:tc>
        <w:tc>
          <w:tcPr>
            <w:tcW w:w="1134" w:type="dxa"/>
            <w:tcBorders>
              <w:top w:val="single" w:sz="4" w:space="0" w:color="auto"/>
            </w:tcBorders>
            <w:vAlign w:val="center"/>
          </w:tcPr>
          <w:p w14:paraId="42EAC9C8" w14:textId="1B91DA86" w:rsidR="000B148D" w:rsidRPr="00294FDC" w:rsidRDefault="00294FDC">
            <w:pPr>
              <w:pStyle w:val="Tablebody"/>
              <w:spacing w:before="0" w:after="0"/>
              <w:jc w:val="center"/>
              <w:rPr>
                <w:rFonts w:cs="Arial"/>
                <w:color w:val="000000"/>
                <w:highlight w:val="black"/>
              </w:rPr>
            </w:pPr>
            <w:r w:rsidRPr="00294FDC">
              <w:rPr>
                <w:rFonts w:eastAsia="Times New Roman" w:cs="Arial"/>
                <w:color w:val="000000"/>
                <w:highlight w:val="black"/>
              </w:rPr>
              <w:t>x</w:t>
            </w:r>
          </w:p>
        </w:tc>
        <w:tc>
          <w:tcPr>
            <w:tcW w:w="1417" w:type="dxa"/>
            <w:tcBorders>
              <w:top w:val="single" w:sz="4" w:space="0" w:color="auto"/>
            </w:tcBorders>
            <w:vAlign w:val="center"/>
          </w:tcPr>
          <w:p w14:paraId="444BD506" w14:textId="4E1E96D2"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418" w:type="dxa"/>
            <w:tcBorders>
              <w:top w:val="single" w:sz="4" w:space="0" w:color="auto"/>
            </w:tcBorders>
            <w:vAlign w:val="center"/>
          </w:tcPr>
          <w:p w14:paraId="2C381914" w14:textId="662CF039"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1276" w:type="dxa"/>
            <w:tcBorders>
              <w:top w:val="single" w:sz="4" w:space="0" w:color="auto"/>
            </w:tcBorders>
            <w:vAlign w:val="center"/>
          </w:tcPr>
          <w:p w14:paraId="7F26DC31" w14:textId="1867EBCE"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c>
          <w:tcPr>
            <w:tcW w:w="992" w:type="dxa"/>
            <w:tcBorders>
              <w:top w:val="single" w:sz="4" w:space="0" w:color="auto"/>
            </w:tcBorders>
            <w:vAlign w:val="center"/>
          </w:tcPr>
          <w:p w14:paraId="10DA5264" w14:textId="2B727BEC" w:rsidR="000B148D" w:rsidRPr="00294FDC" w:rsidRDefault="00294FDC">
            <w:pPr>
              <w:pStyle w:val="Tablebody"/>
              <w:spacing w:before="0" w:after="0"/>
              <w:jc w:val="center"/>
              <w:rPr>
                <w:rFonts w:eastAsia="Times New Roman" w:cs="Arial"/>
                <w:color w:val="000000"/>
                <w:highlight w:val="black"/>
              </w:rPr>
            </w:pPr>
            <w:r w:rsidRPr="00294FDC">
              <w:rPr>
                <w:rFonts w:eastAsia="Times New Roman" w:cs="Arial"/>
                <w:color w:val="000000"/>
                <w:highlight w:val="black"/>
              </w:rPr>
              <w:t>x</w:t>
            </w:r>
          </w:p>
        </w:tc>
      </w:tr>
    </w:tbl>
    <w:p w14:paraId="2BF9F98A" w14:textId="77777777" w:rsidR="000B148D" w:rsidRDefault="000B148D" w:rsidP="000B148D">
      <w:pPr>
        <w:pStyle w:val="Body"/>
        <w:spacing w:after="0"/>
        <w:rPr>
          <w:sz w:val="18"/>
          <w:szCs w:val="18"/>
        </w:rPr>
      </w:pPr>
      <w:bookmarkStart w:id="327" w:name="_Ref99728665"/>
      <w:r w:rsidRPr="00054570">
        <w:rPr>
          <w:sz w:val="18"/>
          <w:szCs w:val="18"/>
        </w:rPr>
        <w:t>*Treatment duration = (last dose date</w:t>
      </w:r>
      <w:r>
        <w:rPr>
          <w:sz w:val="18"/>
          <w:szCs w:val="18"/>
        </w:rPr>
        <w:t xml:space="preserve"> </w:t>
      </w:r>
      <w:r w:rsidRPr="00054570">
        <w:rPr>
          <w:sz w:val="18"/>
          <w:szCs w:val="18"/>
        </w:rPr>
        <w:t>–</w:t>
      </w:r>
      <w:r>
        <w:rPr>
          <w:sz w:val="18"/>
          <w:szCs w:val="18"/>
        </w:rPr>
        <w:t xml:space="preserve"> </w:t>
      </w:r>
      <w:r w:rsidRPr="00054570">
        <w:rPr>
          <w:sz w:val="18"/>
          <w:szCs w:val="18"/>
        </w:rPr>
        <w:t>first dose date</w:t>
      </w:r>
      <w:r>
        <w:rPr>
          <w:sz w:val="18"/>
          <w:szCs w:val="18"/>
        </w:rPr>
        <w:t xml:space="preserve"> </w:t>
      </w:r>
      <w:r w:rsidRPr="00054570">
        <w:rPr>
          <w:sz w:val="18"/>
          <w:szCs w:val="18"/>
        </w:rPr>
        <w:t>+</w:t>
      </w:r>
      <w:r>
        <w:rPr>
          <w:sz w:val="18"/>
          <w:szCs w:val="18"/>
        </w:rPr>
        <w:t xml:space="preserve"> </w:t>
      </w:r>
      <w:r w:rsidRPr="00054570">
        <w:rPr>
          <w:sz w:val="18"/>
          <w:szCs w:val="18"/>
        </w:rPr>
        <w:t>21)</w:t>
      </w:r>
      <w:r>
        <w:rPr>
          <w:sz w:val="18"/>
          <w:szCs w:val="18"/>
        </w:rPr>
        <w:t xml:space="preserve"> </w:t>
      </w:r>
      <w:r w:rsidRPr="00054570">
        <w:rPr>
          <w:rFonts w:cs="Arial"/>
          <w:sz w:val="18"/>
          <w:szCs w:val="18"/>
        </w:rPr>
        <w:t>×</w:t>
      </w:r>
      <w:r>
        <w:rPr>
          <w:rFonts w:cs="Arial"/>
          <w:sz w:val="18"/>
          <w:szCs w:val="18"/>
        </w:rPr>
        <w:t xml:space="preserve"> </w:t>
      </w:r>
      <w:r w:rsidRPr="00054570">
        <w:rPr>
          <w:sz w:val="18"/>
          <w:szCs w:val="18"/>
        </w:rPr>
        <w:t>12/365.25.</w:t>
      </w:r>
      <w:r w:rsidRPr="00054570">
        <w:rPr>
          <w:sz w:val="18"/>
          <w:szCs w:val="18"/>
        </w:rPr>
        <w:br/>
      </w:r>
      <w:r w:rsidRPr="00633ACB">
        <w:rPr>
          <w:sz w:val="18"/>
          <w:szCs w:val="18"/>
          <w:vertAlign w:val="superscript"/>
        </w:rPr>
        <w:t>†</w:t>
      </w:r>
      <w:r w:rsidRPr="00054570">
        <w:rPr>
          <w:sz w:val="18"/>
          <w:szCs w:val="18"/>
        </w:rPr>
        <w:t xml:space="preserve">Patient-years of exposure = total of treatment duration of all patients within each treatment group. </w:t>
      </w:r>
      <w:r w:rsidRPr="00054570">
        <w:rPr>
          <w:sz w:val="18"/>
          <w:szCs w:val="18"/>
        </w:rPr>
        <w:br/>
      </w:r>
      <w:r w:rsidRPr="00633ACB">
        <w:rPr>
          <w:sz w:val="18"/>
          <w:szCs w:val="18"/>
          <w:vertAlign w:val="superscript"/>
        </w:rPr>
        <w:t>‡</w:t>
      </w:r>
      <w:r w:rsidRPr="00054570">
        <w:rPr>
          <w:sz w:val="18"/>
          <w:szCs w:val="18"/>
        </w:rPr>
        <w:t>Dose intensity (units/cycle length in weeks) = cumulative dose level (units)/(duration of treatment [days]/cycle length [days]). Due to different cycle durations among the individual TPC treatments, dose intensity is not presented for the overall TPC arm.</w:t>
      </w:r>
      <w:r w:rsidRPr="00054570">
        <w:rPr>
          <w:sz w:val="18"/>
          <w:szCs w:val="18"/>
        </w:rPr>
        <w:br/>
      </w:r>
      <w:r w:rsidRPr="00C92BDF">
        <w:rPr>
          <w:rFonts w:cs="Arial"/>
          <w:sz w:val="18"/>
          <w:szCs w:val="18"/>
          <w:vertAlign w:val="superscript"/>
        </w:rPr>
        <w:t>§</w:t>
      </w:r>
      <w:r w:rsidRPr="00C92BDF">
        <w:rPr>
          <w:rFonts w:cs="Arial"/>
          <w:sz w:val="18"/>
          <w:szCs w:val="18"/>
        </w:rPr>
        <w:t>RDI for T-DXd was calculated using an amended methodology to that stated in the CSR: RDI (%) = Dose Intensity/Planned Dose Intensity</w:t>
      </w:r>
      <w:r>
        <w:rPr>
          <w:rFonts w:cs="Arial"/>
          <w:sz w:val="18"/>
          <w:szCs w:val="18"/>
        </w:rPr>
        <w:t xml:space="preserve"> </w:t>
      </w:r>
      <w:r w:rsidRPr="00054570">
        <w:rPr>
          <w:rFonts w:cs="Arial"/>
          <w:sz w:val="18"/>
          <w:szCs w:val="18"/>
        </w:rPr>
        <w:t>×</w:t>
      </w:r>
      <w:r>
        <w:rPr>
          <w:rFonts w:cs="Arial"/>
          <w:sz w:val="18"/>
          <w:szCs w:val="18"/>
        </w:rPr>
        <w:t xml:space="preserve"> </w:t>
      </w:r>
      <w:r w:rsidRPr="00C92BDF">
        <w:rPr>
          <w:rFonts w:cs="Arial"/>
          <w:sz w:val="18"/>
          <w:szCs w:val="18"/>
        </w:rPr>
        <w:t xml:space="preserve">100, where Planned Dose Intensity for T-DXd = 5.4 mg/kg / Duration of exposure (day) </w:t>
      </w:r>
      <w:r w:rsidRPr="00054570">
        <w:rPr>
          <w:rFonts w:cs="Arial"/>
          <w:sz w:val="18"/>
          <w:szCs w:val="18"/>
        </w:rPr>
        <w:t>×</w:t>
      </w:r>
      <w:r w:rsidRPr="00C92BDF">
        <w:rPr>
          <w:rFonts w:cs="Arial"/>
          <w:sz w:val="18"/>
          <w:szCs w:val="18"/>
        </w:rPr>
        <w:t xml:space="preserve"> cycle length in days </w:t>
      </w:r>
      <w:r w:rsidRPr="00054570">
        <w:rPr>
          <w:rFonts w:cs="Arial"/>
          <w:sz w:val="18"/>
          <w:szCs w:val="18"/>
        </w:rPr>
        <w:t>×</w:t>
      </w:r>
      <w:r w:rsidRPr="00C92BDF">
        <w:rPr>
          <w:rFonts w:cs="Arial"/>
          <w:sz w:val="18"/>
          <w:szCs w:val="18"/>
        </w:rPr>
        <w:t xml:space="preserve"> expected number of cycles, where cycle length is 21 days for T-DXd and number of cycles expected is based on the duration of treatment exposure</w:t>
      </w:r>
      <w:r w:rsidRPr="00653576">
        <w:rPr>
          <w:sz w:val="18"/>
          <w:szCs w:val="18"/>
        </w:rPr>
        <w:t>.</w:t>
      </w:r>
    </w:p>
    <w:p w14:paraId="2FE6E871" w14:textId="4C0E394F" w:rsidR="000B148D" w:rsidRPr="00054570" w:rsidRDefault="000B148D" w:rsidP="000B148D">
      <w:pPr>
        <w:pStyle w:val="Body"/>
        <w:rPr>
          <w:sz w:val="18"/>
          <w:szCs w:val="18"/>
        </w:rPr>
      </w:pPr>
      <w:r w:rsidRPr="00F2126C">
        <w:rPr>
          <w:rFonts w:cs="Arial"/>
          <w:vertAlign w:val="superscript"/>
        </w:rPr>
        <w:t>¶</w:t>
      </w:r>
      <w:r w:rsidRPr="00614A0F">
        <w:rPr>
          <w:sz w:val="18"/>
          <w:szCs w:val="18"/>
        </w:rPr>
        <w:t>RDI for TPC was calculated as per the CSR: RDI (%) = dose intensity / planned dose intensity ×100, where planned dose intensity (units/cycle lengths in weeks) = planned cumulative dose (units)/planned duration of exposure (day)/cycle length in day. Due to different cycle durations among the individual TPC treatments, relative dose intensity is not presented for the overall TPC arm</w:t>
      </w:r>
      <w:r w:rsidRPr="00054570">
        <w:rPr>
          <w:sz w:val="18"/>
          <w:szCs w:val="18"/>
        </w:rPr>
        <w:br/>
        <w:t xml:space="preserve">Abbreviations: </w:t>
      </w:r>
      <w:r>
        <w:rPr>
          <w:sz w:val="18"/>
          <w:szCs w:val="18"/>
        </w:rPr>
        <w:t xml:space="preserve">CSR, clinical study report; </w:t>
      </w:r>
      <w:r w:rsidRPr="00054570">
        <w:rPr>
          <w:sz w:val="18"/>
          <w:szCs w:val="18"/>
        </w:rPr>
        <w:t xml:space="preserve">RDI, relative dose intensity; SAS, safety analysis set; std. dev., standard deviation; T-DXd, trastuzumab deruxtecan; </w:t>
      </w:r>
      <w:r>
        <w:rPr>
          <w:sz w:val="18"/>
          <w:szCs w:val="18"/>
        </w:rPr>
        <w:t xml:space="preserve">TPC, </w:t>
      </w:r>
      <w:r w:rsidRPr="00054570">
        <w:rPr>
          <w:sz w:val="18"/>
          <w:szCs w:val="18"/>
        </w:rPr>
        <w:t>treatment of physician’s choice</w:t>
      </w:r>
      <w:r>
        <w:rPr>
          <w:sz w:val="18"/>
          <w:szCs w:val="18"/>
        </w:rPr>
        <w:t>; w, weeks</w:t>
      </w:r>
      <w:r w:rsidRPr="00054570">
        <w:rPr>
          <w:sz w:val="18"/>
          <w:szCs w:val="18"/>
        </w:rPr>
        <w:t>.</w:t>
      </w:r>
      <w:r w:rsidRPr="00054570">
        <w:rPr>
          <w:sz w:val="18"/>
          <w:szCs w:val="18"/>
        </w:rPr>
        <w:br/>
        <w:t>Source: Daiichi Sankyo Inc., 2022 (CSR; Data on File).</w:t>
      </w:r>
      <w:r w:rsidRPr="00054570">
        <w:rPr>
          <w:sz w:val="18"/>
          <w:szCs w:val="18"/>
        </w:rPr>
        <w:fldChar w:fldCharType="begin"/>
      </w:r>
      <w:r w:rsidR="00CA6345">
        <w:rPr>
          <w:sz w:val="18"/>
          <w:szCs w:val="18"/>
        </w:rPr>
        <w:instrText xml:space="preserve"> ADDIN ZOTERO_ITEM CSL_CITATION {"citationID":"a1tsmb6mb3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sz w:val="18"/>
          <w:szCs w:val="18"/>
        </w:rPr>
        <w:fldChar w:fldCharType="separate"/>
      </w:r>
      <w:r w:rsidR="00FD57F4" w:rsidRPr="00FD57F4">
        <w:rPr>
          <w:rFonts w:cs="Arial"/>
          <w:sz w:val="18"/>
          <w:szCs w:val="24"/>
          <w:vertAlign w:val="superscript"/>
        </w:rPr>
        <w:t>7</w:t>
      </w:r>
      <w:r w:rsidRPr="00054570">
        <w:rPr>
          <w:sz w:val="18"/>
          <w:szCs w:val="18"/>
        </w:rPr>
        <w:fldChar w:fldCharType="end"/>
      </w:r>
      <w:r w:rsidRPr="00054570">
        <w:rPr>
          <w:sz w:val="18"/>
          <w:szCs w:val="18"/>
        </w:rPr>
        <w:t xml:space="preserve"> </w:t>
      </w:r>
    </w:p>
    <w:p w14:paraId="48701190" w14:textId="77777777" w:rsidR="000B148D" w:rsidRPr="00054570" w:rsidRDefault="000B148D" w:rsidP="003C648C">
      <w:pPr>
        <w:pStyle w:val="Heading4"/>
      </w:pPr>
      <w:bookmarkStart w:id="328" w:name="_Ref101384162"/>
      <w:r w:rsidRPr="00054570">
        <w:t>Treatment-emergent adverse events</w:t>
      </w:r>
      <w:bookmarkEnd w:id="327"/>
      <w:bookmarkEnd w:id="328"/>
    </w:p>
    <w:p w14:paraId="0E5EAB57" w14:textId="478DC415" w:rsidR="000B148D" w:rsidRPr="00054570" w:rsidRDefault="000B148D" w:rsidP="000B148D">
      <w:pPr>
        <w:pStyle w:val="Body"/>
      </w:pPr>
      <w:r w:rsidRPr="00054570">
        <w:t>A summary of TEAEs reported in patients in the DESTINY-Breast04 study are shown in</w:t>
      </w:r>
      <w:r>
        <w:rPr>
          <w:b/>
          <w:bCs/>
        </w:rPr>
        <w:t xml:space="preserve"> (</w:t>
      </w:r>
      <w:r w:rsidRPr="00011BE1">
        <w:rPr>
          <w:b/>
          <w:bCs/>
        </w:rPr>
        <w:fldChar w:fldCharType="begin"/>
      </w:r>
      <w:r w:rsidRPr="00011BE1">
        <w:rPr>
          <w:b/>
          <w:bCs/>
        </w:rPr>
        <w:instrText xml:space="preserve"> REF _Ref88471079 \h  \* MERGEFORMAT </w:instrText>
      </w:r>
      <w:r w:rsidRPr="00011BE1">
        <w:rPr>
          <w:b/>
          <w:bCs/>
        </w:rPr>
      </w:r>
      <w:r w:rsidRPr="00011BE1">
        <w:rPr>
          <w:b/>
          <w:bCs/>
        </w:rPr>
        <w:fldChar w:fldCharType="separate"/>
      </w:r>
      <w:r w:rsidR="00145F42" w:rsidRPr="00145F42">
        <w:rPr>
          <w:b/>
          <w:bCs/>
        </w:rPr>
        <w:t xml:space="preserve">Table </w:t>
      </w:r>
      <w:r w:rsidR="00145F42" w:rsidRPr="00145F42">
        <w:rPr>
          <w:b/>
          <w:bCs/>
          <w:noProof/>
        </w:rPr>
        <w:t>23</w:t>
      </w:r>
      <w:r w:rsidRPr="00011BE1">
        <w:rPr>
          <w:b/>
          <w:bCs/>
        </w:rPr>
        <w:fldChar w:fldCharType="end"/>
      </w:r>
      <w:r>
        <w:rPr>
          <w:b/>
          <w:bCs/>
        </w:rPr>
        <w:t>)</w:t>
      </w:r>
      <w:r w:rsidRPr="00054570">
        <w:t xml:space="preserve">. </w:t>
      </w:r>
    </w:p>
    <w:p w14:paraId="60DFDCE7" w14:textId="4A9B25B0" w:rsidR="000B148D" w:rsidRPr="00054570" w:rsidRDefault="000B148D" w:rsidP="000B148D">
      <w:pPr>
        <w:pStyle w:val="Body"/>
      </w:pPr>
      <w:r w:rsidRPr="00054570">
        <w:lastRenderedPageBreak/>
        <w:t>TEAEs were reported in 369 of 371 patients (99.5%) who received T</w:t>
      </w:r>
      <w:r w:rsidRPr="00054570">
        <w:noBreakHyphen/>
        <w:t>DXd and 169 of 173 patients (</w:t>
      </w:r>
      <w:r w:rsidRPr="007A2D66">
        <w:t>98.3</w:t>
      </w:r>
      <w:r w:rsidRPr="00054570">
        <w:t>%) who received TPC (</w:t>
      </w:r>
      <w:r w:rsidRPr="00F31D23">
        <w:rPr>
          <w:b/>
          <w:bCs/>
        </w:rPr>
        <w:fldChar w:fldCharType="begin"/>
      </w:r>
      <w:r w:rsidRPr="00F31D23">
        <w:rPr>
          <w:b/>
          <w:bCs/>
        </w:rPr>
        <w:instrText xml:space="preserve"> REF _Ref88471079 \h </w:instrText>
      </w:r>
      <w:r>
        <w:rPr>
          <w:b/>
          <w:bCs/>
        </w:rPr>
        <w:instrText xml:space="preserve"> \* MERGEFORMAT </w:instrText>
      </w:r>
      <w:r w:rsidRPr="00F31D23">
        <w:rPr>
          <w:b/>
          <w:bCs/>
        </w:rPr>
      </w:r>
      <w:r w:rsidRPr="00F31D23">
        <w:rPr>
          <w:b/>
          <w:bCs/>
        </w:rPr>
        <w:fldChar w:fldCharType="separate"/>
      </w:r>
      <w:r w:rsidR="00145F42" w:rsidRPr="00145F42">
        <w:rPr>
          <w:b/>
          <w:bCs/>
        </w:rPr>
        <w:t xml:space="preserve">Table </w:t>
      </w:r>
      <w:r w:rsidR="00145F42" w:rsidRPr="00145F42">
        <w:rPr>
          <w:b/>
          <w:bCs/>
          <w:noProof/>
        </w:rPr>
        <w:t>23</w:t>
      </w:r>
      <w:r w:rsidRPr="00F31D23">
        <w:rPr>
          <w:b/>
          <w:bCs/>
        </w:rPr>
        <w:fldChar w:fldCharType="end"/>
      </w:r>
      <w:r w:rsidRPr="00054570">
        <w:t>).</w:t>
      </w:r>
      <w:r>
        <w:fldChar w:fldCharType="begin"/>
      </w:r>
      <w:r w:rsidR="00CA6345">
        <w:instrText xml:space="preserve"> ADDIN ZOTERO_ITEM CSL_CITATION {"citationID":"l4X79r1S","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hen the incidence of TEAEs were adjusted for patient-years of exposure, the event rate per patient year was </w:t>
      </w:r>
      <w:r w:rsidRPr="00E830EF">
        <w:t>1.30</w:t>
      </w:r>
      <w:r w:rsidRPr="00054570">
        <w:t xml:space="preserve"> and </w:t>
      </w:r>
      <w:r w:rsidRPr="00E830EF">
        <w:t>2.66</w:t>
      </w:r>
      <w:r w:rsidRPr="00054570">
        <w:t> with T</w:t>
      </w:r>
      <w:r w:rsidRPr="00054570">
        <w:noBreakHyphen/>
        <w:t>DXd and TPC, respectively.</w:t>
      </w:r>
      <w:r>
        <w:fldChar w:fldCharType="begin"/>
      </w:r>
      <w:r w:rsidR="00CA6345">
        <w:instrText xml:space="preserve"> ADDIN ZOTERO_ITEM CSL_CITATION {"citationID":"YINKgAXg","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hen assessed by the investigator for causality to treatment, TEAEs reported by </w:t>
      </w:r>
      <w:r w:rsidR="00294FDC" w:rsidRPr="00294FDC">
        <w:rPr>
          <w:color w:val="000000"/>
          <w:highlight w:val="black"/>
        </w:rPr>
        <w:t>xxx</w:t>
      </w:r>
      <w:r w:rsidRPr="00054570">
        <w:t> patients (</w:t>
      </w:r>
      <w:r w:rsidR="00294FDC" w:rsidRPr="00294FDC">
        <w:rPr>
          <w:color w:val="000000"/>
          <w:highlight w:val="black"/>
        </w:rPr>
        <w:t>xxxxx</w:t>
      </w:r>
      <w:r w:rsidRPr="00054570">
        <w:t xml:space="preserve">) and </w:t>
      </w:r>
      <w:r w:rsidR="00294FDC" w:rsidRPr="00294FDC">
        <w:rPr>
          <w:color w:val="000000"/>
          <w:highlight w:val="black"/>
        </w:rPr>
        <w:t>xxx</w:t>
      </w:r>
      <w:r w:rsidRPr="001A0C78">
        <w:t> </w:t>
      </w:r>
      <w:r w:rsidRPr="00054570">
        <w:t>patients (</w:t>
      </w:r>
      <w:r w:rsidR="00294FDC" w:rsidRPr="00294FDC">
        <w:rPr>
          <w:color w:val="000000"/>
          <w:highlight w:val="black"/>
        </w:rPr>
        <w:t>xxxxx</w:t>
      </w:r>
      <w:r w:rsidRPr="00054570">
        <w:t>) treated with T</w:t>
      </w:r>
      <w:r w:rsidRPr="00054570">
        <w:noBreakHyphen/>
        <w:t>DXd and TPC, respectively, were considered drug</w:t>
      </w:r>
      <w:r w:rsidR="008A68B0">
        <w:t>-</w:t>
      </w:r>
      <w:r w:rsidRPr="00054570">
        <w:t>related.</w:t>
      </w:r>
      <w:r w:rsidRPr="00054570">
        <w:fldChar w:fldCharType="begin"/>
      </w:r>
      <w:r w:rsidR="00CA6345">
        <w:instrText xml:space="preserve"> ADDIN ZOTERO_ITEM CSL_CITATION {"citationID":"UJbDTcf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072A81E2" w14:textId="277B5A5B" w:rsidR="000B148D" w:rsidRPr="00054570" w:rsidRDefault="000B148D" w:rsidP="000B148D">
      <w:pPr>
        <w:pStyle w:val="Body"/>
      </w:pPr>
      <w:r w:rsidRPr="00054570">
        <w:t xml:space="preserve">In total, </w:t>
      </w:r>
      <w:r w:rsidRPr="00240C2D">
        <w:t>CTCAE Grade ≥3 TEAEs were reported by 195 patients (</w:t>
      </w:r>
      <w:r w:rsidRPr="0057571E">
        <w:t>52.6</w:t>
      </w:r>
      <w:r w:rsidRPr="00240C2D">
        <w:t>%) treated with T</w:t>
      </w:r>
      <w:r w:rsidRPr="00240C2D">
        <w:noBreakHyphen/>
        <w:t>DXd and 116 patients (67.4%) treated</w:t>
      </w:r>
      <w:r w:rsidRPr="00054570">
        <w:t xml:space="preserve"> in the TPC arm;</w:t>
      </w:r>
      <w:r>
        <w:fldChar w:fldCharType="begin"/>
      </w:r>
      <w:r w:rsidR="00CA6345">
        <w:instrText xml:space="preserve"> ADDIN ZOTERO_ITEM CSL_CITATION {"citationID":"xDy5ekL5","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in </w:t>
      </w:r>
      <w:r w:rsidR="00294FDC" w:rsidRPr="00294FDC">
        <w:rPr>
          <w:color w:val="000000"/>
          <w:highlight w:val="black"/>
        </w:rPr>
        <w:t>xxx</w:t>
      </w:r>
      <w:r w:rsidRPr="00054570">
        <w:t> patients (</w:t>
      </w:r>
      <w:r w:rsidR="00294FDC" w:rsidRPr="00294FDC">
        <w:rPr>
          <w:color w:val="000000"/>
          <w:highlight w:val="black"/>
        </w:rPr>
        <w:t>xxxxx</w:t>
      </w:r>
      <w:r w:rsidRPr="00054570">
        <w:t xml:space="preserve">) and </w:t>
      </w:r>
      <w:r w:rsidR="00294FDC" w:rsidRPr="00294FDC">
        <w:rPr>
          <w:color w:val="000000"/>
          <w:highlight w:val="black"/>
        </w:rPr>
        <w:t>xx</w:t>
      </w:r>
      <w:r w:rsidRPr="004211C5">
        <w:t> </w:t>
      </w:r>
      <w:r w:rsidRPr="00054570">
        <w:t>patients (</w:t>
      </w:r>
      <w:r w:rsidR="00294FDC" w:rsidRPr="00294FDC">
        <w:rPr>
          <w:color w:val="000000"/>
          <w:highlight w:val="black"/>
        </w:rPr>
        <w:t>xxxxx</w:t>
      </w:r>
      <w:r w:rsidRPr="00054570">
        <w:t>), respectively, the investigator deemed these drug</w:t>
      </w:r>
      <w:r w:rsidR="008A68B0">
        <w:t>-</w:t>
      </w:r>
      <w:r w:rsidRPr="00054570">
        <w:t>related.</w:t>
      </w:r>
      <w:r w:rsidRPr="00054570">
        <w:fldChar w:fldCharType="begin"/>
      </w:r>
      <w:r w:rsidR="00CA6345">
        <w:instrText xml:space="preserve"> ADDIN ZOTERO_ITEM CSL_CITATION {"citationID":"GzGVVP7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hen adjusted by patient-years of exposure, the rate of Grade ≥3 A</w:t>
      </w:r>
      <w:r w:rsidR="00BA159F" w:rsidRPr="00054570">
        <w:t>e</w:t>
      </w:r>
      <w:r w:rsidRPr="00054570">
        <w:t xml:space="preserve">s was </w:t>
      </w:r>
      <w:r w:rsidRPr="00AF7637">
        <w:t>0.69</w:t>
      </w:r>
      <w:r w:rsidRPr="00054570">
        <w:t> events per patient year in the T</w:t>
      </w:r>
      <w:r w:rsidRPr="00054570">
        <w:noBreakHyphen/>
        <w:t xml:space="preserve">DXd arm </w:t>
      </w:r>
      <w:r w:rsidRPr="00AF7637">
        <w:t>and 1.82</w:t>
      </w:r>
      <w:r w:rsidRPr="00054570">
        <w:t> events per patient year in the TPC arm.</w:t>
      </w:r>
      <w:r>
        <w:fldChar w:fldCharType="begin"/>
      </w:r>
      <w:r w:rsidR="00CA6345">
        <w:instrText xml:space="preserve"> ADDIN ZOTERO_ITEM CSL_CITATION {"citationID":"F18xQyo2","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p>
    <w:p w14:paraId="04C5672A" w14:textId="0B567182" w:rsidR="000B148D" w:rsidRPr="00054570" w:rsidRDefault="000B148D" w:rsidP="000B148D">
      <w:pPr>
        <w:pStyle w:val="Body"/>
      </w:pPr>
      <w:r w:rsidRPr="00054570">
        <w:t>Serious TEAEs were reported by 103 patients (27.8%) treated with T</w:t>
      </w:r>
      <w:r w:rsidRPr="00054570">
        <w:noBreakHyphen/>
        <w:t>DXd and 43 patients (25.0%) in the TPC arm.</w:t>
      </w:r>
      <w:r>
        <w:fldChar w:fldCharType="begin"/>
      </w:r>
      <w:r w:rsidR="00CA6345">
        <w:instrText xml:space="preserve"> ADDIN ZOTERO_ITEM CSL_CITATION {"citationID":"XKn9ZO18","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Adjusted for drug exposure, serious TEAEs occurred at a rate of </w:t>
      </w:r>
      <w:r w:rsidR="00294FDC" w:rsidRPr="00294FDC">
        <w:rPr>
          <w:color w:val="000000"/>
          <w:highlight w:val="black"/>
        </w:rPr>
        <w:t>xxxx</w:t>
      </w:r>
      <w:r w:rsidRPr="00054570">
        <w:t xml:space="preserve"> and </w:t>
      </w:r>
      <w:r w:rsidR="00294FDC" w:rsidRPr="00294FDC">
        <w:rPr>
          <w:color w:val="000000"/>
          <w:highlight w:val="black"/>
        </w:rPr>
        <w:t>xxxx</w:t>
      </w:r>
      <w:r w:rsidRPr="00054570">
        <w:t> events per patient-year of exposure in patients treated with T</w:t>
      </w:r>
      <w:r w:rsidRPr="00054570">
        <w:noBreakHyphen/>
        <w:t>DXd and TPC, respectively.</w:t>
      </w:r>
      <w:r w:rsidRPr="00054570">
        <w:fldChar w:fldCharType="begin"/>
      </w:r>
      <w:r w:rsidR="00CA6345">
        <w:instrText xml:space="preserve"> ADDIN ZOTERO_ITEM CSL_CITATION {"citationID":"Mf2kPfnN","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Serious drug-related TEAEs were reported by </w:t>
      </w:r>
      <w:r w:rsidR="00294FDC" w:rsidRPr="00294FDC">
        <w:rPr>
          <w:color w:val="000000"/>
          <w:highlight w:val="black"/>
        </w:rPr>
        <w:t>xx</w:t>
      </w:r>
      <w:r w:rsidRPr="00054570">
        <w:t> patients (</w:t>
      </w:r>
      <w:r w:rsidR="00294FDC" w:rsidRPr="00294FDC">
        <w:rPr>
          <w:color w:val="000000"/>
          <w:highlight w:val="black"/>
        </w:rPr>
        <w:t>xxxxx</w:t>
      </w:r>
      <w:r w:rsidRPr="00054570">
        <w:t>) in the</w:t>
      </w:r>
      <w:r w:rsidR="00834549">
        <w:t xml:space="preserve"> </w:t>
      </w:r>
      <w:r w:rsidRPr="00054570">
        <w:t>T</w:t>
      </w:r>
      <w:r w:rsidRPr="00054570">
        <w:noBreakHyphen/>
        <w:t xml:space="preserve">DXd and </w:t>
      </w:r>
      <w:r w:rsidR="00294FDC" w:rsidRPr="00294FDC">
        <w:rPr>
          <w:color w:val="000000"/>
          <w:highlight w:val="black"/>
        </w:rPr>
        <w:t>xx</w:t>
      </w:r>
      <w:r w:rsidRPr="00054570">
        <w:t> patients (</w:t>
      </w:r>
      <w:r w:rsidR="00294FDC" w:rsidRPr="00294FDC">
        <w:rPr>
          <w:color w:val="000000"/>
          <w:highlight w:val="black"/>
        </w:rPr>
        <w:t>xxxx</w:t>
      </w:r>
      <w:r w:rsidRPr="00054570">
        <w:t>%) in the TPC arm.</w:t>
      </w:r>
      <w:r>
        <w:fldChar w:fldCharType="begin"/>
      </w:r>
      <w:r w:rsidR="00CA6345">
        <w:instrText xml:space="preserve"> ADDIN ZOTERO_ITEM CSL_CITATION {"citationID":"troQ5eLf","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054570">
        <w:t xml:space="preserve"> </w:t>
      </w:r>
      <w:r>
        <w:t>Seven</w:t>
      </w:r>
      <w:r w:rsidRPr="00054570">
        <w:t xml:space="preserve"> drug-related TEAEs led to death in the T-DXd arm and none led to death in the TPC arm</w:t>
      </w:r>
      <w:r>
        <w:t>.</w:t>
      </w:r>
      <w:r>
        <w:fldChar w:fldCharType="begin"/>
      </w:r>
      <w:r w:rsidR="00CA6345">
        <w:instrText xml:space="preserve"> ADDIN ZOTERO_ITEM CSL_CITATION {"citationID":"nx9qx2EX","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hyperlink w:anchor="_ENREF_102" w:tooltip="Cortés, 2022 #167" w:history="1">
        <w:r w:rsidRPr="00054570">
          <w:fldChar w:fldCharType="begin"/>
        </w:r>
        <w:r w:rsidRPr="00054570">
          <w:instrText xml:space="preserve"> ADDIN EN.CITE &lt;EndNote&gt;&lt;Cite&gt;&lt;Author&gt;Cortés&lt;/Author&gt;&lt;Year&gt;2022&lt;/Year&gt;&lt;RecNum&gt;167&lt;/RecNum&gt;&lt;DisplayText&gt;&lt;style face="superscript"&gt;102&lt;/style&gt;&lt;/DisplayText&gt;&lt;record&gt;&lt;rec-number&gt;167&lt;/rec-number&gt;&lt;foreign-keys&gt;&lt;key app="EN" db-id="zsraxr2sldvt0herzw7x5028s0efeazsx9r0" timestamp="1648198293"&gt;167&lt;/key&gt;&lt;/foreign-keys&gt;&lt;ref-type name="Journal Article"&gt;17&lt;/ref-type&gt;&lt;contributors&gt;&lt;authors&gt;&lt;author&gt;Cortés, Javier&lt;/author&gt;&lt;author&gt;Kim, Sung-Bae&lt;/author&gt;&lt;author&gt;Chung, Wei-Pang&lt;/author&gt;&lt;author&gt;Im, Seock-Ah&lt;/author&gt;&lt;author&gt;Park, Yeon Hee&lt;/author&gt;&lt;author&gt;Hegg, Roberto&lt;/author&gt;&lt;author&gt;Kim, Min Hwan&lt;/author&gt;&lt;author&gt;Tseng, Ling-Ming&lt;/author&gt;&lt;author&gt;Petry, Vanessa&lt;/author&gt;&lt;author&gt;Chung, Chi-Feng&lt;/author&gt;&lt;author&gt;Iwata, Hiroji&lt;/author&gt;&lt;author&gt;Hamilton, Erika&lt;/author&gt;&lt;author&gt;Curigliano, Giuseppe&lt;/author&gt;&lt;author&gt;Xu, Binghe&lt;/author&gt;&lt;author&gt;Huang, Chiun-Sheng&lt;/author&gt;&lt;author&gt;Kim, Jee Hyun&lt;/author&gt;&lt;author&gt;Chiu, Joanne W. Y.&lt;/author&gt;&lt;author&gt;Pedrini, Jose Luiz&lt;/author&gt;&lt;author&gt;Lee, Caleb&lt;/author&gt;&lt;author&gt;Liu, Yali&lt;/author&gt;&lt;author&gt;Cathcart, Jillian&lt;/author&gt;&lt;author&gt;Bako, Emarjola&lt;/author&gt;&lt;author&gt;Verma, Sunil&lt;/author&gt;&lt;author&gt;Hurvitz, Sara A.&lt;/author&gt;&lt;/authors&gt;&lt;/contributors&gt;&lt;titles&gt;&lt;title&gt;Trastuzumab Deruxtecan versus Trastuzumab Emtansine for Breast Cancer&lt;/title&gt;&lt;secondary-title&gt;New England Journal of Medicine&lt;/secondary-title&gt;&lt;/titles&gt;&lt;periodical&gt;&lt;full-title&gt;New England Journal of Medicine&lt;/full-title&gt;&lt;/periodical&gt;&lt;pages&gt;1143-1154&lt;/pages&gt;&lt;volume&gt;386&lt;/volume&gt;&lt;number&gt;12&lt;/number&gt;&lt;dates&gt;&lt;year&gt;2022&lt;/year&gt;&lt;pub-dates&gt;&lt;date&gt;2022/03/24&lt;/date&gt;&lt;/pub-dates&gt;&lt;/dates&gt;&lt;publisher&gt;Massachusetts Medical Society&lt;/publisher&gt;&lt;isbn&gt;0028-4793&lt;/isbn&gt;&lt;urls&gt;&lt;related-urls&gt;&lt;url&gt;https://doi.org/10.1056/NEJMoa2115022&lt;/url&gt;&lt;/related-urls&gt;&lt;/urls&gt;&lt;electronic-resource-num&gt;10.1056/NEJMoa2115022&lt;/electronic-resource-num&gt;&lt;access-date&gt;2022/03/25&lt;/access-date&gt;&lt;/record&gt;&lt;/Cite&gt;&lt;/EndNote&gt;</w:instrText>
        </w:r>
        <w:r w:rsidRPr="00054570">
          <w:fldChar w:fldCharType="separate"/>
        </w:r>
        <w:r w:rsidRPr="00054570">
          <w:fldChar w:fldCharType="end"/>
        </w:r>
      </w:hyperlink>
    </w:p>
    <w:p w14:paraId="2413623E" w14:textId="2215D5D6" w:rsidR="000B148D" w:rsidRDefault="000B148D" w:rsidP="000B148D">
      <w:pPr>
        <w:pStyle w:val="Body"/>
      </w:pPr>
      <w:r w:rsidRPr="00054570">
        <w:t>In the T</w:t>
      </w:r>
      <w:r w:rsidRPr="00054570">
        <w:noBreakHyphen/>
        <w:t>DXd arm, TEAEs leading to discontinuation or dose reduction occurred in</w:t>
      </w:r>
      <w:r w:rsidR="00B83163">
        <w:t xml:space="preserve"> </w:t>
      </w:r>
      <w:r w:rsidRPr="00054570">
        <w:t>60</w:t>
      </w:r>
      <w:r w:rsidR="00B83163">
        <w:t xml:space="preserve"> </w:t>
      </w:r>
      <w:r w:rsidRPr="00054570">
        <w:t>patients (16.2%) and 84 patients (22.6%), respectively, and in the TPC arm, 14 patients (8.1%) and 66 patients (38.4%), respectively, with most considered drug</w:t>
      </w:r>
      <w:r w:rsidR="008A68B0">
        <w:t>-</w:t>
      </w:r>
      <w:r w:rsidRPr="00054570">
        <w:t>related (see</w:t>
      </w:r>
      <w:r>
        <w:t xml:space="preserve"> </w:t>
      </w:r>
      <w:r w:rsidRPr="00CA625D">
        <w:rPr>
          <w:b/>
          <w:bCs/>
        </w:rPr>
        <w:fldChar w:fldCharType="begin"/>
      </w:r>
      <w:r w:rsidRPr="00CA625D">
        <w:rPr>
          <w:b/>
          <w:bCs/>
        </w:rPr>
        <w:instrText xml:space="preserve"> REF _Ref88471079 \h </w:instrText>
      </w:r>
      <w:r>
        <w:rPr>
          <w:b/>
          <w:bCs/>
        </w:rPr>
        <w:instrText xml:space="preserve"> \* MERGEFORMAT </w:instrText>
      </w:r>
      <w:r w:rsidRPr="00CA625D">
        <w:rPr>
          <w:b/>
          <w:bCs/>
        </w:rPr>
      </w:r>
      <w:r w:rsidRPr="00CA625D">
        <w:rPr>
          <w:b/>
          <w:bCs/>
        </w:rPr>
        <w:fldChar w:fldCharType="separate"/>
      </w:r>
      <w:r w:rsidR="00145F42" w:rsidRPr="00145F42">
        <w:rPr>
          <w:b/>
          <w:bCs/>
        </w:rPr>
        <w:t xml:space="preserve">Table </w:t>
      </w:r>
      <w:r w:rsidR="00145F42" w:rsidRPr="00145F42">
        <w:rPr>
          <w:b/>
          <w:bCs/>
          <w:noProof/>
        </w:rPr>
        <w:t>23</w:t>
      </w:r>
      <w:r w:rsidRPr="00CA625D">
        <w:rPr>
          <w:b/>
          <w:bCs/>
        </w:rPr>
        <w:fldChar w:fldCharType="end"/>
      </w:r>
      <w:r w:rsidRPr="00054570">
        <w:t>).</w:t>
      </w:r>
      <w:r>
        <w:fldChar w:fldCharType="begin"/>
      </w:r>
      <w:r w:rsidR="00CA6345">
        <w:instrText xml:space="preserve"> ADDIN ZOTERO_ITEM CSL_CITATION {"citationID":"Yc3Ai74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p>
    <w:p w14:paraId="16ACAFE7" w14:textId="10ADEC41" w:rsidR="000B148D" w:rsidRPr="00054570" w:rsidRDefault="000B148D" w:rsidP="000B148D">
      <w:pPr>
        <w:pStyle w:val="Body"/>
      </w:pPr>
      <w:r w:rsidRPr="00054570">
        <w:t xml:space="preserve">The proportion of TEAEs by cycle was highest in </w:t>
      </w:r>
      <w:r w:rsidR="00294FDC" w:rsidRPr="00294FDC">
        <w:rPr>
          <w:color w:val="000000"/>
          <w:highlight w:val="black"/>
        </w:rPr>
        <w:t>xxxxxxx</w:t>
      </w:r>
      <w:r w:rsidRPr="00054570">
        <w:t xml:space="preserve">, and generally </w:t>
      </w:r>
      <w:r w:rsidR="00294FDC" w:rsidRPr="00294FDC">
        <w:rPr>
          <w:color w:val="000000"/>
          <w:highlight w:val="black"/>
        </w:rPr>
        <w:t>xxxxxxxx</w:t>
      </w:r>
      <w:r w:rsidRPr="00054570">
        <w:t xml:space="preserve"> across subsequent cycles (</w:t>
      </w:r>
      <w:r w:rsidRPr="00ED2B1B">
        <w:rPr>
          <w:b/>
          <w:bCs/>
        </w:rPr>
        <w:fldChar w:fldCharType="begin"/>
      </w:r>
      <w:r w:rsidRPr="00ED2B1B">
        <w:rPr>
          <w:b/>
          <w:bCs/>
        </w:rPr>
        <w:instrText xml:space="preserve"> REF _Ref97026307 \h </w:instrText>
      </w:r>
      <w:r>
        <w:rPr>
          <w:b/>
          <w:bCs/>
        </w:rPr>
        <w:instrText xml:space="preserve"> \* MERGEFORMAT </w:instrText>
      </w:r>
      <w:r w:rsidRPr="00ED2B1B">
        <w:rPr>
          <w:b/>
          <w:bCs/>
        </w:rPr>
      </w:r>
      <w:r w:rsidRPr="00ED2B1B">
        <w:rPr>
          <w:b/>
          <w:bCs/>
        </w:rPr>
        <w:fldChar w:fldCharType="separate"/>
      </w:r>
      <w:r w:rsidR="00145F42" w:rsidRPr="00145F42">
        <w:rPr>
          <w:b/>
          <w:bCs/>
        </w:rPr>
        <w:t xml:space="preserve">Table </w:t>
      </w:r>
      <w:r w:rsidR="00145F42" w:rsidRPr="00145F42">
        <w:rPr>
          <w:b/>
          <w:bCs/>
          <w:noProof/>
        </w:rPr>
        <w:t>24</w:t>
      </w:r>
      <w:r w:rsidRPr="00ED2B1B">
        <w:rPr>
          <w:b/>
          <w:bCs/>
        </w:rPr>
        <w:fldChar w:fldCharType="end"/>
      </w:r>
      <w:r w:rsidRPr="00054570">
        <w:t>).</w:t>
      </w:r>
      <w:r w:rsidRPr="00054570">
        <w:fldChar w:fldCharType="begin"/>
      </w:r>
      <w:r w:rsidR="00CA6345">
        <w:instrText xml:space="preserve"> ADDIN ZOTERO_ITEM CSL_CITATION {"citationID":"Q5FuXl4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r>
        <w:t xml:space="preserve">Each of the </w:t>
      </w:r>
      <w:r w:rsidRPr="00CB2DA2">
        <w:t>final</w:t>
      </w:r>
      <w:r>
        <w:t xml:space="preserve"> two rows in </w:t>
      </w:r>
      <w:r w:rsidRPr="002F197C">
        <w:rPr>
          <w:b/>
          <w:bCs/>
        </w:rPr>
        <w:fldChar w:fldCharType="begin"/>
      </w:r>
      <w:r w:rsidRPr="002F197C">
        <w:rPr>
          <w:b/>
          <w:bCs/>
        </w:rPr>
        <w:instrText xml:space="preserve"> REF _Ref97026307 \h </w:instrText>
      </w:r>
      <w:r>
        <w:rPr>
          <w:b/>
          <w:bCs/>
        </w:rPr>
        <w:instrText xml:space="preserve"> \* MERGEFORMAT </w:instrText>
      </w:r>
      <w:r w:rsidRPr="002F197C">
        <w:rPr>
          <w:b/>
          <w:bCs/>
        </w:rPr>
      </w:r>
      <w:r w:rsidRPr="002F197C">
        <w:rPr>
          <w:b/>
          <w:bCs/>
        </w:rPr>
        <w:fldChar w:fldCharType="separate"/>
      </w:r>
      <w:r w:rsidR="00145F42" w:rsidRPr="00145F42">
        <w:rPr>
          <w:b/>
          <w:bCs/>
        </w:rPr>
        <w:t xml:space="preserve">Table </w:t>
      </w:r>
      <w:r w:rsidR="00145F42" w:rsidRPr="00145F42">
        <w:rPr>
          <w:b/>
          <w:bCs/>
          <w:noProof/>
        </w:rPr>
        <w:t>24</w:t>
      </w:r>
      <w:r w:rsidRPr="002F197C">
        <w:rPr>
          <w:b/>
          <w:bCs/>
        </w:rPr>
        <w:fldChar w:fldCharType="end"/>
      </w:r>
      <w:r>
        <w:t xml:space="preserve"> contain more than one cycle, hence the proportion of patients with TEAEs appears to increase compared with the data for </w:t>
      </w:r>
      <w:r w:rsidR="00294FDC" w:rsidRPr="00294FDC">
        <w:rPr>
          <w:color w:val="000000"/>
          <w:highlight w:val="black"/>
        </w:rPr>
        <w:t>xxxxxxxx</w:t>
      </w:r>
      <w:r>
        <w:t xml:space="preserve"> through to </w:t>
      </w:r>
      <w:r w:rsidR="00294FDC" w:rsidRPr="00294FDC">
        <w:rPr>
          <w:color w:val="000000"/>
          <w:highlight w:val="black"/>
        </w:rPr>
        <w:t>x</w:t>
      </w:r>
      <w:r>
        <w:t xml:space="preserve">. </w:t>
      </w:r>
      <w:r w:rsidRPr="00054570">
        <w:t xml:space="preserve">Overall, treatment discontinuation </w:t>
      </w:r>
      <w:r>
        <w:t>rates were relatively low considering that</w:t>
      </w:r>
      <w:r w:rsidRPr="00054570">
        <w:t xml:space="preserve"> most patients experienc</w:t>
      </w:r>
      <w:r>
        <w:t>ed</w:t>
      </w:r>
      <w:r w:rsidRPr="00054570">
        <w:t xml:space="preserve"> TEAEs</w:t>
      </w:r>
      <w:r>
        <w:t xml:space="preserve"> </w:t>
      </w:r>
      <w:r w:rsidRPr="00054570">
        <w:t>(</w:t>
      </w:r>
      <w:r w:rsidRPr="0034087F">
        <w:rPr>
          <w:b/>
          <w:bCs/>
        </w:rPr>
        <w:fldChar w:fldCharType="begin"/>
      </w:r>
      <w:r w:rsidRPr="0034087F">
        <w:rPr>
          <w:b/>
          <w:bCs/>
        </w:rPr>
        <w:instrText xml:space="preserve"> REF _Ref88471079 \h  \* MERGEFORMAT </w:instrText>
      </w:r>
      <w:r w:rsidRPr="0034087F">
        <w:rPr>
          <w:b/>
          <w:bCs/>
        </w:rPr>
      </w:r>
      <w:r w:rsidRPr="0034087F">
        <w:rPr>
          <w:b/>
          <w:bCs/>
        </w:rPr>
        <w:fldChar w:fldCharType="separate"/>
      </w:r>
      <w:r w:rsidR="00145F42" w:rsidRPr="00145F42">
        <w:rPr>
          <w:b/>
          <w:bCs/>
        </w:rPr>
        <w:t xml:space="preserve">Table </w:t>
      </w:r>
      <w:r w:rsidR="00145F42" w:rsidRPr="00145F42">
        <w:rPr>
          <w:b/>
          <w:bCs/>
          <w:noProof/>
        </w:rPr>
        <w:t>23</w:t>
      </w:r>
      <w:r w:rsidRPr="0034087F">
        <w:rPr>
          <w:b/>
          <w:bCs/>
        </w:rPr>
        <w:fldChar w:fldCharType="end"/>
      </w:r>
      <w:r w:rsidRPr="00054570">
        <w:t xml:space="preserve">). </w:t>
      </w:r>
    </w:p>
    <w:p w14:paraId="79E5006A" w14:textId="56EA63F0" w:rsidR="000B148D" w:rsidRPr="00054570" w:rsidRDefault="000B148D" w:rsidP="000B148D">
      <w:pPr>
        <w:pStyle w:val="Caption"/>
      </w:pPr>
      <w:bookmarkStart w:id="329" w:name="_Ref88471079"/>
      <w:bookmarkStart w:id="330" w:name="_Toc95826070"/>
      <w:bookmarkStart w:id="331" w:name="_Ref124434533"/>
      <w:bookmarkStart w:id="332" w:name="_Toc124447883"/>
      <w:bookmarkStart w:id="333" w:name="_Toc129350998"/>
      <w:r w:rsidRPr="00054570">
        <w:t xml:space="preserve">Table </w:t>
      </w:r>
      <w:r w:rsidRPr="00054570">
        <w:fldChar w:fldCharType="begin"/>
      </w:r>
      <w:r w:rsidRPr="00054570">
        <w:instrText>SEQ Table \* ARABIC</w:instrText>
      </w:r>
      <w:r w:rsidRPr="00054570">
        <w:fldChar w:fldCharType="separate"/>
      </w:r>
      <w:r w:rsidR="00145F42">
        <w:rPr>
          <w:noProof/>
        </w:rPr>
        <w:t>23</w:t>
      </w:r>
      <w:r w:rsidRPr="00054570">
        <w:fldChar w:fldCharType="end"/>
      </w:r>
      <w:bookmarkEnd w:id="329"/>
      <w:r w:rsidRPr="00054570">
        <w:t>: DESTINY-Breast04 | Summary of TEAEs | SAS</w:t>
      </w:r>
      <w:bookmarkEnd w:id="330"/>
      <w:bookmarkEnd w:id="331"/>
      <w:bookmarkEnd w:id="332"/>
      <w:bookmarkEnd w:id="333"/>
    </w:p>
    <w:tbl>
      <w:tblPr>
        <w:tblStyle w:val="Generaltable"/>
        <w:tblW w:w="0" w:type="auto"/>
        <w:tblLook w:val="04A0" w:firstRow="1" w:lastRow="0" w:firstColumn="1" w:lastColumn="0" w:noHBand="0" w:noVBand="1"/>
      </w:tblPr>
      <w:tblGrid>
        <w:gridCol w:w="6091"/>
        <w:gridCol w:w="1462"/>
        <w:gridCol w:w="1463"/>
      </w:tblGrid>
      <w:tr w:rsidR="000B148D" w:rsidRPr="00054570" w14:paraId="04FB982D" w14:textId="77777777" w:rsidTr="00E85FFB">
        <w:trPr>
          <w:cnfStyle w:val="100000000000" w:firstRow="1" w:lastRow="0" w:firstColumn="0" w:lastColumn="0" w:oddVBand="0" w:evenVBand="0" w:oddHBand="0" w:evenHBand="0" w:firstRowFirstColumn="0" w:firstRowLastColumn="0" w:lastRowFirstColumn="0" w:lastRowLastColumn="0"/>
          <w:tblHeader/>
        </w:trPr>
        <w:tc>
          <w:tcPr>
            <w:tcW w:w="6091" w:type="dxa"/>
            <w:shd w:val="clear" w:color="auto" w:fill="F2F2F2" w:themeFill="background1" w:themeFillShade="F2"/>
            <w:vAlign w:val="bottom"/>
          </w:tcPr>
          <w:p w14:paraId="614DD7FE" w14:textId="724CDA04" w:rsidR="000B148D" w:rsidRPr="00054570" w:rsidRDefault="00E85FFB" w:rsidP="00E85FFB">
            <w:pPr>
              <w:pStyle w:val="Tableheading"/>
              <w:spacing w:before="0" w:after="0"/>
            </w:pPr>
            <w:r>
              <w:t>N</w:t>
            </w:r>
            <w:r w:rsidRPr="00054570">
              <w:t xml:space="preserve"> </w:t>
            </w:r>
            <w:r w:rsidR="000B148D" w:rsidRPr="00054570">
              <w:t>(%)</w:t>
            </w:r>
          </w:p>
        </w:tc>
        <w:tc>
          <w:tcPr>
            <w:tcW w:w="1462" w:type="dxa"/>
            <w:shd w:val="clear" w:color="auto" w:fill="F2F2F2" w:themeFill="background1" w:themeFillShade="F2"/>
          </w:tcPr>
          <w:p w14:paraId="02642449" w14:textId="77777777" w:rsidR="000B148D" w:rsidRPr="00054570" w:rsidRDefault="000B148D" w:rsidP="00E85FFB">
            <w:pPr>
              <w:pStyle w:val="Tableheading"/>
              <w:spacing w:before="0" w:after="0"/>
              <w:jc w:val="center"/>
            </w:pPr>
            <w:r w:rsidRPr="00054570">
              <w:t>T-DXd</w:t>
            </w:r>
          </w:p>
          <w:p w14:paraId="56D0C568" w14:textId="77777777" w:rsidR="000B148D" w:rsidRPr="00054570" w:rsidRDefault="000B148D" w:rsidP="00E85FFB">
            <w:pPr>
              <w:pStyle w:val="Tableheading"/>
              <w:spacing w:before="0" w:after="0"/>
              <w:jc w:val="center"/>
            </w:pPr>
            <w:r w:rsidRPr="00054570">
              <w:t>(</w:t>
            </w:r>
            <w:r>
              <w:t>N=</w:t>
            </w:r>
            <w:r w:rsidRPr="00054570">
              <w:t>371)</w:t>
            </w:r>
          </w:p>
        </w:tc>
        <w:tc>
          <w:tcPr>
            <w:tcW w:w="1463" w:type="dxa"/>
            <w:shd w:val="clear" w:color="auto" w:fill="F2F2F2" w:themeFill="background1" w:themeFillShade="F2"/>
          </w:tcPr>
          <w:p w14:paraId="22320C2A" w14:textId="77777777" w:rsidR="000B148D" w:rsidRPr="00054570" w:rsidRDefault="000B148D" w:rsidP="00E85FFB">
            <w:pPr>
              <w:pStyle w:val="Tableheading"/>
              <w:spacing w:before="0" w:after="0"/>
              <w:jc w:val="center"/>
            </w:pPr>
            <w:r w:rsidRPr="00054570">
              <w:t>TPC</w:t>
            </w:r>
          </w:p>
          <w:p w14:paraId="75096884" w14:textId="77777777" w:rsidR="000B148D" w:rsidRPr="00054570" w:rsidRDefault="000B148D" w:rsidP="00E85FFB">
            <w:pPr>
              <w:pStyle w:val="Tableheading"/>
              <w:spacing w:before="0" w:after="0"/>
              <w:jc w:val="center"/>
            </w:pPr>
            <w:r w:rsidRPr="00054570">
              <w:t>(</w:t>
            </w:r>
            <w:r>
              <w:t>N=</w:t>
            </w:r>
            <w:r w:rsidRPr="00054570">
              <w:t>172)</w:t>
            </w:r>
          </w:p>
        </w:tc>
      </w:tr>
      <w:tr w:rsidR="000B148D" w:rsidRPr="00054570" w14:paraId="0D87BC3F" w14:textId="77777777" w:rsidTr="00E85FFB">
        <w:tc>
          <w:tcPr>
            <w:tcW w:w="6091" w:type="dxa"/>
            <w:shd w:val="clear" w:color="auto" w:fill="F2F2F2" w:themeFill="background1" w:themeFillShade="F2"/>
          </w:tcPr>
          <w:p w14:paraId="4309B284" w14:textId="77777777" w:rsidR="000B148D" w:rsidRPr="00054570" w:rsidRDefault="000B148D" w:rsidP="00E85FFB">
            <w:pPr>
              <w:pStyle w:val="Tablebody"/>
              <w:keepNext/>
              <w:spacing w:before="0" w:after="0"/>
              <w:rPr>
                <w:b/>
                <w:bCs/>
              </w:rPr>
            </w:pPr>
            <w:r w:rsidRPr="00054570">
              <w:rPr>
                <w:b/>
                <w:bCs/>
              </w:rPr>
              <w:t>Any TEAE</w:t>
            </w:r>
          </w:p>
        </w:tc>
        <w:tc>
          <w:tcPr>
            <w:tcW w:w="1462" w:type="dxa"/>
          </w:tcPr>
          <w:p w14:paraId="66124652" w14:textId="77777777" w:rsidR="000B148D" w:rsidRPr="00054570" w:rsidRDefault="000B148D" w:rsidP="00E85FFB">
            <w:pPr>
              <w:pStyle w:val="Tablebody"/>
              <w:spacing w:before="0" w:after="0"/>
              <w:jc w:val="center"/>
            </w:pPr>
            <w:r w:rsidRPr="00054570">
              <w:rPr>
                <w:rFonts w:eastAsia="Times New Roman" w:cs="Arial"/>
              </w:rPr>
              <w:t xml:space="preserve">369 (99.5) </w:t>
            </w:r>
          </w:p>
        </w:tc>
        <w:tc>
          <w:tcPr>
            <w:tcW w:w="1463" w:type="dxa"/>
          </w:tcPr>
          <w:p w14:paraId="6620A5DB" w14:textId="77777777" w:rsidR="000B148D" w:rsidRPr="00054570" w:rsidRDefault="000B148D" w:rsidP="00E85FFB">
            <w:pPr>
              <w:pStyle w:val="Tablebody"/>
              <w:spacing w:before="0" w:after="0"/>
              <w:jc w:val="center"/>
            </w:pPr>
            <w:r w:rsidRPr="00054570">
              <w:rPr>
                <w:rFonts w:eastAsia="Times New Roman" w:cs="Arial"/>
              </w:rPr>
              <w:t xml:space="preserve">169 (98.3) </w:t>
            </w:r>
          </w:p>
        </w:tc>
      </w:tr>
      <w:tr w:rsidR="000B148D" w:rsidRPr="00054570" w14:paraId="0CBD93CC" w14:textId="77777777" w:rsidTr="00E85FFB">
        <w:tc>
          <w:tcPr>
            <w:tcW w:w="6091" w:type="dxa"/>
            <w:shd w:val="clear" w:color="auto" w:fill="F2F2F2" w:themeFill="background1" w:themeFillShade="F2"/>
          </w:tcPr>
          <w:p w14:paraId="2B4D6FC4" w14:textId="77777777" w:rsidR="000B148D" w:rsidRPr="00054570" w:rsidRDefault="000B148D" w:rsidP="00E85FFB">
            <w:pPr>
              <w:pStyle w:val="Tablebody"/>
              <w:spacing w:before="0" w:after="0"/>
              <w:ind w:left="174"/>
            </w:pPr>
            <w:r w:rsidRPr="00054570">
              <w:t>EAIR per patient-year of exposure</w:t>
            </w:r>
          </w:p>
        </w:tc>
        <w:tc>
          <w:tcPr>
            <w:tcW w:w="1462" w:type="dxa"/>
          </w:tcPr>
          <w:p w14:paraId="54C5727E"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1.30 </w:t>
            </w:r>
          </w:p>
        </w:tc>
        <w:tc>
          <w:tcPr>
            <w:tcW w:w="1463" w:type="dxa"/>
          </w:tcPr>
          <w:p w14:paraId="35C61FC5"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2.66 </w:t>
            </w:r>
          </w:p>
        </w:tc>
      </w:tr>
      <w:tr w:rsidR="000B148D" w:rsidRPr="00054570" w14:paraId="07F9B0A7" w14:textId="77777777" w:rsidTr="00E85FFB">
        <w:tc>
          <w:tcPr>
            <w:tcW w:w="6091" w:type="dxa"/>
            <w:shd w:val="clear" w:color="auto" w:fill="F2F2F2" w:themeFill="background1" w:themeFillShade="F2"/>
          </w:tcPr>
          <w:p w14:paraId="5FDBBAAC" w14:textId="77777777" w:rsidR="000B148D" w:rsidRPr="00054570" w:rsidRDefault="000B148D" w:rsidP="00E85FFB">
            <w:pPr>
              <w:pStyle w:val="Tablebody"/>
              <w:spacing w:before="0" w:after="0"/>
              <w:ind w:left="174"/>
            </w:pPr>
            <w:r w:rsidRPr="00054570">
              <w:t>Any drug-related TEAE</w:t>
            </w:r>
          </w:p>
        </w:tc>
        <w:tc>
          <w:tcPr>
            <w:tcW w:w="1462" w:type="dxa"/>
          </w:tcPr>
          <w:p w14:paraId="0B952FDB" w14:textId="5CA7A76E"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x</w:t>
            </w:r>
          </w:p>
        </w:tc>
        <w:tc>
          <w:tcPr>
            <w:tcW w:w="1463" w:type="dxa"/>
          </w:tcPr>
          <w:p w14:paraId="75599017" w14:textId="6EA946C8"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x</w:t>
            </w:r>
          </w:p>
        </w:tc>
      </w:tr>
      <w:tr w:rsidR="000B148D" w:rsidRPr="00054570" w14:paraId="71BA9D53" w14:textId="77777777" w:rsidTr="00E85FFB">
        <w:tc>
          <w:tcPr>
            <w:tcW w:w="6091" w:type="dxa"/>
            <w:shd w:val="clear" w:color="auto" w:fill="F2F2F2" w:themeFill="background1" w:themeFillShade="F2"/>
          </w:tcPr>
          <w:p w14:paraId="10FAB888" w14:textId="77777777" w:rsidR="000B148D" w:rsidRPr="00054570" w:rsidRDefault="000B148D" w:rsidP="00E85FFB">
            <w:pPr>
              <w:pStyle w:val="Tablebody"/>
              <w:keepNext/>
              <w:spacing w:before="0" w:after="0"/>
              <w:rPr>
                <w:b/>
                <w:bCs/>
              </w:rPr>
            </w:pPr>
            <w:r w:rsidRPr="00054570">
              <w:rPr>
                <w:b/>
                <w:bCs/>
              </w:rPr>
              <w:t>TEAE Grade ≥3</w:t>
            </w:r>
          </w:p>
        </w:tc>
        <w:tc>
          <w:tcPr>
            <w:tcW w:w="1462" w:type="dxa"/>
          </w:tcPr>
          <w:p w14:paraId="7D860647" w14:textId="77777777" w:rsidR="000B148D" w:rsidRPr="00054570" w:rsidRDefault="000B148D" w:rsidP="00E85FFB">
            <w:pPr>
              <w:pStyle w:val="Tablebody"/>
              <w:spacing w:before="0" w:after="0"/>
              <w:jc w:val="center"/>
            </w:pPr>
            <w:r w:rsidRPr="00054570">
              <w:rPr>
                <w:rFonts w:eastAsia="Times New Roman" w:cs="Arial"/>
              </w:rPr>
              <w:t xml:space="preserve">195 (52.6) </w:t>
            </w:r>
          </w:p>
        </w:tc>
        <w:tc>
          <w:tcPr>
            <w:tcW w:w="1463" w:type="dxa"/>
          </w:tcPr>
          <w:p w14:paraId="19ABDFEF" w14:textId="77777777" w:rsidR="000B148D" w:rsidRPr="00054570" w:rsidRDefault="000B148D" w:rsidP="00E85FFB">
            <w:pPr>
              <w:pStyle w:val="Tablebody"/>
              <w:spacing w:before="0" w:after="0"/>
              <w:jc w:val="center"/>
            </w:pPr>
            <w:r w:rsidRPr="00054570">
              <w:rPr>
                <w:rFonts w:eastAsia="Times New Roman" w:cs="Arial"/>
              </w:rPr>
              <w:t xml:space="preserve">116 (67.4) </w:t>
            </w:r>
          </w:p>
        </w:tc>
      </w:tr>
      <w:tr w:rsidR="000B148D" w:rsidRPr="00054570" w14:paraId="6AE41632" w14:textId="77777777" w:rsidTr="00E85FFB">
        <w:tc>
          <w:tcPr>
            <w:tcW w:w="6091" w:type="dxa"/>
            <w:shd w:val="clear" w:color="auto" w:fill="F2F2F2" w:themeFill="background1" w:themeFillShade="F2"/>
          </w:tcPr>
          <w:p w14:paraId="1F3280A0" w14:textId="77777777" w:rsidR="000B148D" w:rsidRPr="00054570" w:rsidRDefault="000B148D" w:rsidP="00E85FFB">
            <w:pPr>
              <w:pStyle w:val="Tablebody"/>
              <w:spacing w:before="0" w:after="0"/>
              <w:ind w:left="174"/>
            </w:pPr>
            <w:r w:rsidRPr="00054570">
              <w:t>EAIR per patient-year of exposure</w:t>
            </w:r>
          </w:p>
        </w:tc>
        <w:tc>
          <w:tcPr>
            <w:tcW w:w="1462" w:type="dxa"/>
          </w:tcPr>
          <w:p w14:paraId="6F7D3D2F"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0.69 </w:t>
            </w:r>
          </w:p>
        </w:tc>
        <w:tc>
          <w:tcPr>
            <w:tcW w:w="1463" w:type="dxa"/>
          </w:tcPr>
          <w:p w14:paraId="32A123B8"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1.82 </w:t>
            </w:r>
          </w:p>
        </w:tc>
      </w:tr>
      <w:tr w:rsidR="000B148D" w:rsidRPr="00054570" w14:paraId="17C63EEF" w14:textId="77777777" w:rsidTr="00E85FFB">
        <w:tc>
          <w:tcPr>
            <w:tcW w:w="6091" w:type="dxa"/>
            <w:shd w:val="clear" w:color="auto" w:fill="F2F2F2" w:themeFill="background1" w:themeFillShade="F2"/>
          </w:tcPr>
          <w:p w14:paraId="4B345986" w14:textId="77777777" w:rsidR="000B148D" w:rsidRPr="00054570" w:rsidRDefault="000B148D" w:rsidP="00E85FFB">
            <w:pPr>
              <w:pStyle w:val="Tablebody"/>
              <w:spacing w:before="0" w:after="0"/>
              <w:ind w:left="174"/>
            </w:pPr>
            <w:r w:rsidRPr="00054570">
              <w:t>Drug-related TEAE Grade ≥3</w:t>
            </w:r>
          </w:p>
        </w:tc>
        <w:tc>
          <w:tcPr>
            <w:tcW w:w="1462" w:type="dxa"/>
          </w:tcPr>
          <w:p w14:paraId="325B501C" w14:textId="6B8F8CF3"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x</w:t>
            </w:r>
          </w:p>
        </w:tc>
        <w:tc>
          <w:tcPr>
            <w:tcW w:w="1463" w:type="dxa"/>
          </w:tcPr>
          <w:p w14:paraId="741D0142" w14:textId="30985432"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w:t>
            </w:r>
          </w:p>
        </w:tc>
      </w:tr>
      <w:tr w:rsidR="000B148D" w:rsidRPr="00054570" w14:paraId="169C1A77" w14:textId="77777777" w:rsidTr="00E85FFB">
        <w:tc>
          <w:tcPr>
            <w:tcW w:w="6091" w:type="dxa"/>
            <w:shd w:val="clear" w:color="auto" w:fill="F2F2F2" w:themeFill="background1" w:themeFillShade="F2"/>
          </w:tcPr>
          <w:p w14:paraId="2B691757" w14:textId="77777777" w:rsidR="000B148D" w:rsidRPr="00054570" w:rsidRDefault="000B148D" w:rsidP="00E85FFB">
            <w:pPr>
              <w:pStyle w:val="Tablebody"/>
              <w:keepNext/>
              <w:spacing w:before="0" w:after="0"/>
              <w:rPr>
                <w:b/>
                <w:bCs/>
              </w:rPr>
            </w:pPr>
            <w:r w:rsidRPr="00054570">
              <w:rPr>
                <w:b/>
                <w:bCs/>
              </w:rPr>
              <w:t>Serious TEAE</w:t>
            </w:r>
          </w:p>
        </w:tc>
        <w:tc>
          <w:tcPr>
            <w:tcW w:w="1462" w:type="dxa"/>
          </w:tcPr>
          <w:p w14:paraId="79B12723" w14:textId="77777777" w:rsidR="000B148D" w:rsidRPr="00054570" w:rsidRDefault="000B148D" w:rsidP="00E85FFB">
            <w:pPr>
              <w:pStyle w:val="Tablebody"/>
              <w:spacing w:before="0" w:after="0"/>
              <w:jc w:val="center"/>
            </w:pPr>
            <w:r w:rsidRPr="00054570">
              <w:rPr>
                <w:rFonts w:eastAsia="Times New Roman" w:cs="Arial"/>
              </w:rPr>
              <w:t xml:space="preserve">103 (27.8) </w:t>
            </w:r>
          </w:p>
        </w:tc>
        <w:tc>
          <w:tcPr>
            <w:tcW w:w="1463" w:type="dxa"/>
          </w:tcPr>
          <w:p w14:paraId="1C37754F" w14:textId="77777777" w:rsidR="000B148D" w:rsidRPr="00054570" w:rsidRDefault="000B148D" w:rsidP="00E85FFB">
            <w:pPr>
              <w:pStyle w:val="Tablebody"/>
              <w:spacing w:before="0" w:after="0"/>
              <w:jc w:val="center"/>
            </w:pPr>
            <w:r w:rsidRPr="00054570">
              <w:rPr>
                <w:rFonts w:eastAsia="Times New Roman" w:cs="Arial"/>
              </w:rPr>
              <w:t xml:space="preserve">43 (25.0) </w:t>
            </w:r>
          </w:p>
        </w:tc>
      </w:tr>
      <w:tr w:rsidR="000B148D" w:rsidRPr="00054570" w14:paraId="5A870895" w14:textId="77777777" w:rsidTr="00E85FFB">
        <w:tc>
          <w:tcPr>
            <w:tcW w:w="6091" w:type="dxa"/>
            <w:shd w:val="clear" w:color="auto" w:fill="F2F2F2" w:themeFill="background1" w:themeFillShade="F2"/>
          </w:tcPr>
          <w:p w14:paraId="7DAFF4A2" w14:textId="77777777" w:rsidR="000B148D" w:rsidRPr="00054570" w:rsidRDefault="000B148D" w:rsidP="00E85FFB">
            <w:pPr>
              <w:pStyle w:val="Tablebody"/>
              <w:spacing w:before="0" w:after="0"/>
              <w:ind w:left="174"/>
            </w:pPr>
            <w:r w:rsidRPr="00054570">
              <w:t>EAIR per patient-year of exposure</w:t>
            </w:r>
          </w:p>
        </w:tc>
        <w:tc>
          <w:tcPr>
            <w:tcW w:w="1462" w:type="dxa"/>
          </w:tcPr>
          <w:p w14:paraId="6248EDE6"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0.36 </w:t>
            </w:r>
          </w:p>
        </w:tc>
        <w:tc>
          <w:tcPr>
            <w:tcW w:w="1463" w:type="dxa"/>
          </w:tcPr>
          <w:p w14:paraId="22DB84EC" w14:textId="77777777" w:rsidR="000B148D" w:rsidRPr="00054570" w:rsidRDefault="000B148D" w:rsidP="00E85FFB">
            <w:pPr>
              <w:pStyle w:val="Tablebody"/>
              <w:spacing w:before="0" w:after="0"/>
              <w:jc w:val="center"/>
              <w:rPr>
                <w:highlight w:val="yellow"/>
                <w:u w:val="single"/>
              </w:rPr>
            </w:pPr>
            <w:r w:rsidRPr="00054570">
              <w:rPr>
                <w:rFonts w:eastAsia="Times New Roman" w:cs="Arial"/>
              </w:rPr>
              <w:t xml:space="preserve">0.68 </w:t>
            </w:r>
          </w:p>
        </w:tc>
      </w:tr>
      <w:tr w:rsidR="000B148D" w:rsidRPr="00054570" w14:paraId="57AE2576" w14:textId="77777777" w:rsidTr="00E85FFB">
        <w:tc>
          <w:tcPr>
            <w:tcW w:w="6091" w:type="dxa"/>
            <w:shd w:val="clear" w:color="auto" w:fill="F2F2F2" w:themeFill="background1" w:themeFillShade="F2"/>
          </w:tcPr>
          <w:p w14:paraId="09611479" w14:textId="77777777" w:rsidR="000B148D" w:rsidRPr="00054570" w:rsidRDefault="000B148D" w:rsidP="00E85FFB">
            <w:pPr>
              <w:pStyle w:val="Tablebody"/>
              <w:spacing w:before="0" w:after="0"/>
              <w:ind w:left="174"/>
            </w:pPr>
            <w:r w:rsidRPr="00054570">
              <w:t>Serious drug-related TEAE</w:t>
            </w:r>
          </w:p>
        </w:tc>
        <w:tc>
          <w:tcPr>
            <w:tcW w:w="1462" w:type="dxa"/>
          </w:tcPr>
          <w:p w14:paraId="6C5B1F5A" w14:textId="3D78828E"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w:t>
            </w:r>
          </w:p>
        </w:tc>
        <w:tc>
          <w:tcPr>
            <w:tcW w:w="1463" w:type="dxa"/>
          </w:tcPr>
          <w:p w14:paraId="7ECE9EC7" w14:textId="42F55FC4" w:rsidR="000B148D" w:rsidRPr="00294FDC" w:rsidRDefault="00294FDC" w:rsidP="00E85FFB">
            <w:pPr>
              <w:pStyle w:val="Tablebody"/>
              <w:spacing w:before="0" w:after="0"/>
              <w:jc w:val="center"/>
              <w:rPr>
                <w:color w:val="000000"/>
                <w:highlight w:val="black"/>
              </w:rPr>
            </w:pPr>
            <w:r w:rsidRPr="00294FDC">
              <w:rPr>
                <w:rFonts w:eastAsia="Times New Roman" w:cs="Arial"/>
                <w:color w:val="000000"/>
                <w:highlight w:val="black"/>
              </w:rPr>
              <w:t>xxxxxxxxxx</w:t>
            </w:r>
          </w:p>
        </w:tc>
      </w:tr>
      <w:tr w:rsidR="000B148D" w:rsidRPr="00054570" w14:paraId="756227DB" w14:textId="77777777" w:rsidTr="00E85FFB">
        <w:tc>
          <w:tcPr>
            <w:tcW w:w="6091" w:type="dxa"/>
            <w:shd w:val="clear" w:color="auto" w:fill="F2F2F2" w:themeFill="background1" w:themeFillShade="F2"/>
          </w:tcPr>
          <w:p w14:paraId="4EE012BB" w14:textId="77777777" w:rsidR="000B148D" w:rsidRPr="00054570" w:rsidRDefault="000B148D" w:rsidP="00E85FFB">
            <w:pPr>
              <w:pStyle w:val="Tablebody"/>
              <w:keepNext/>
              <w:spacing w:before="0" w:after="0"/>
              <w:rPr>
                <w:b/>
                <w:bCs/>
              </w:rPr>
            </w:pPr>
            <w:r w:rsidRPr="00054570">
              <w:rPr>
                <w:b/>
                <w:bCs/>
              </w:rPr>
              <w:t>TEAE associated with an outcome of death</w:t>
            </w:r>
          </w:p>
        </w:tc>
        <w:tc>
          <w:tcPr>
            <w:tcW w:w="1462" w:type="dxa"/>
          </w:tcPr>
          <w:p w14:paraId="053B7B3C" w14:textId="77777777" w:rsidR="000B148D" w:rsidRPr="00054570" w:rsidRDefault="000B148D" w:rsidP="00E85FFB">
            <w:pPr>
              <w:pStyle w:val="Tablebody"/>
              <w:spacing w:before="0" w:after="0"/>
              <w:jc w:val="center"/>
            </w:pPr>
            <w:r w:rsidRPr="00054570">
              <w:rPr>
                <w:rFonts w:eastAsia="Times New Roman" w:cs="Arial"/>
              </w:rPr>
              <w:t xml:space="preserve">14 (3.8) </w:t>
            </w:r>
          </w:p>
        </w:tc>
        <w:tc>
          <w:tcPr>
            <w:tcW w:w="1463" w:type="dxa"/>
          </w:tcPr>
          <w:p w14:paraId="55F36478" w14:textId="77777777" w:rsidR="000B148D" w:rsidRPr="00054570" w:rsidRDefault="000B148D" w:rsidP="00E85FFB">
            <w:pPr>
              <w:pStyle w:val="Tablebody"/>
              <w:spacing w:before="0" w:after="0"/>
              <w:jc w:val="center"/>
            </w:pPr>
            <w:r w:rsidRPr="00054570">
              <w:rPr>
                <w:rFonts w:eastAsia="Times New Roman" w:cs="Arial"/>
              </w:rPr>
              <w:t xml:space="preserve">5 (2.9) </w:t>
            </w:r>
          </w:p>
        </w:tc>
      </w:tr>
      <w:tr w:rsidR="000B148D" w:rsidRPr="00054570" w14:paraId="24988A77" w14:textId="77777777" w:rsidTr="00E85FFB">
        <w:tc>
          <w:tcPr>
            <w:tcW w:w="6091" w:type="dxa"/>
            <w:shd w:val="clear" w:color="auto" w:fill="F2F2F2" w:themeFill="background1" w:themeFillShade="F2"/>
          </w:tcPr>
          <w:p w14:paraId="519FFBB6" w14:textId="77777777" w:rsidR="000B148D" w:rsidRPr="00054570" w:rsidRDefault="000B148D" w:rsidP="00E85FFB">
            <w:pPr>
              <w:pStyle w:val="Tablebody"/>
              <w:spacing w:before="0" w:after="0"/>
              <w:ind w:left="174"/>
            </w:pPr>
            <w:r w:rsidRPr="00054570">
              <w:t>EAIR per patient-year of exposure</w:t>
            </w:r>
          </w:p>
        </w:tc>
        <w:tc>
          <w:tcPr>
            <w:tcW w:w="1462" w:type="dxa"/>
          </w:tcPr>
          <w:p w14:paraId="01885867"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05</w:t>
            </w:r>
          </w:p>
        </w:tc>
        <w:tc>
          <w:tcPr>
            <w:tcW w:w="1463" w:type="dxa"/>
          </w:tcPr>
          <w:p w14:paraId="66B40E61"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08</w:t>
            </w:r>
          </w:p>
        </w:tc>
      </w:tr>
      <w:tr w:rsidR="000B148D" w:rsidRPr="00054570" w14:paraId="606550A8" w14:textId="77777777" w:rsidTr="00E85FFB">
        <w:tc>
          <w:tcPr>
            <w:tcW w:w="6091" w:type="dxa"/>
            <w:shd w:val="clear" w:color="auto" w:fill="F2F2F2" w:themeFill="background1" w:themeFillShade="F2"/>
          </w:tcPr>
          <w:p w14:paraId="0B04B367" w14:textId="77777777" w:rsidR="000B148D" w:rsidRPr="00054570" w:rsidRDefault="000B148D" w:rsidP="00E85FFB">
            <w:pPr>
              <w:pStyle w:val="Tablebody"/>
              <w:spacing w:before="0" w:after="0"/>
              <w:ind w:left="174"/>
            </w:pPr>
            <w:r w:rsidRPr="00054570">
              <w:t>Drug-related TEAE associated with an outcome of death</w:t>
            </w:r>
          </w:p>
        </w:tc>
        <w:tc>
          <w:tcPr>
            <w:tcW w:w="1462" w:type="dxa"/>
          </w:tcPr>
          <w:p w14:paraId="4E63246C" w14:textId="77777777" w:rsidR="000B148D" w:rsidRPr="00054570" w:rsidRDefault="000B148D" w:rsidP="00E85FFB">
            <w:pPr>
              <w:pStyle w:val="Tablebody"/>
              <w:spacing w:before="0" w:after="0"/>
              <w:jc w:val="center"/>
            </w:pPr>
            <w:r w:rsidRPr="00054570">
              <w:rPr>
                <w:rFonts w:eastAsia="Times New Roman" w:cs="Arial"/>
              </w:rPr>
              <w:t xml:space="preserve">7 (1.9) </w:t>
            </w:r>
          </w:p>
        </w:tc>
        <w:tc>
          <w:tcPr>
            <w:tcW w:w="1463" w:type="dxa"/>
          </w:tcPr>
          <w:p w14:paraId="4C79314E" w14:textId="77777777" w:rsidR="000B148D" w:rsidRPr="00054570" w:rsidRDefault="000B148D" w:rsidP="00E85FFB">
            <w:pPr>
              <w:pStyle w:val="Tablebody"/>
              <w:spacing w:before="0" w:after="0"/>
              <w:jc w:val="center"/>
            </w:pPr>
            <w:r w:rsidRPr="00054570">
              <w:rPr>
                <w:rFonts w:eastAsia="Times New Roman" w:cs="Arial"/>
              </w:rPr>
              <w:t xml:space="preserve">0 </w:t>
            </w:r>
          </w:p>
        </w:tc>
      </w:tr>
      <w:tr w:rsidR="000B148D" w:rsidRPr="00054570" w14:paraId="0C9A6456" w14:textId="77777777" w:rsidTr="00E85FFB">
        <w:tc>
          <w:tcPr>
            <w:tcW w:w="6091" w:type="dxa"/>
            <w:shd w:val="clear" w:color="auto" w:fill="F2F2F2" w:themeFill="background1" w:themeFillShade="F2"/>
          </w:tcPr>
          <w:p w14:paraId="29D41646" w14:textId="77777777" w:rsidR="000B148D" w:rsidRPr="00054570" w:rsidRDefault="000B148D" w:rsidP="00E85FFB">
            <w:pPr>
              <w:pStyle w:val="Tablebody"/>
              <w:keepNext/>
              <w:spacing w:before="0" w:after="0"/>
              <w:rPr>
                <w:b/>
                <w:bCs/>
              </w:rPr>
            </w:pPr>
            <w:r w:rsidRPr="00054570">
              <w:rPr>
                <w:b/>
                <w:bCs/>
              </w:rPr>
              <w:t>TEAE associated with study drug discontinuation</w:t>
            </w:r>
          </w:p>
        </w:tc>
        <w:tc>
          <w:tcPr>
            <w:tcW w:w="1462" w:type="dxa"/>
          </w:tcPr>
          <w:p w14:paraId="48673BB8" w14:textId="77777777" w:rsidR="000B148D" w:rsidRPr="00054570" w:rsidRDefault="000B148D" w:rsidP="00E85FFB">
            <w:pPr>
              <w:pStyle w:val="Tablebody"/>
              <w:spacing w:before="0" w:after="0"/>
              <w:jc w:val="center"/>
            </w:pPr>
            <w:r w:rsidRPr="00054570">
              <w:rPr>
                <w:rFonts w:eastAsia="Times New Roman" w:cs="Arial"/>
              </w:rPr>
              <w:t xml:space="preserve">60 (16.2) </w:t>
            </w:r>
          </w:p>
        </w:tc>
        <w:tc>
          <w:tcPr>
            <w:tcW w:w="1463" w:type="dxa"/>
          </w:tcPr>
          <w:p w14:paraId="3B6AD5D7" w14:textId="77777777" w:rsidR="000B148D" w:rsidRPr="00054570" w:rsidRDefault="000B148D" w:rsidP="00E85FFB">
            <w:pPr>
              <w:pStyle w:val="Tablebody"/>
              <w:spacing w:before="0" w:after="0"/>
              <w:jc w:val="center"/>
            </w:pPr>
            <w:r w:rsidRPr="00054570">
              <w:rPr>
                <w:rFonts w:eastAsia="Times New Roman" w:cs="Arial"/>
              </w:rPr>
              <w:t xml:space="preserve">14 (8.1) </w:t>
            </w:r>
          </w:p>
        </w:tc>
      </w:tr>
      <w:tr w:rsidR="000B148D" w:rsidRPr="00054570" w14:paraId="09677751" w14:textId="77777777" w:rsidTr="00E85FFB">
        <w:tc>
          <w:tcPr>
            <w:tcW w:w="6091" w:type="dxa"/>
            <w:shd w:val="clear" w:color="auto" w:fill="F2F2F2" w:themeFill="background1" w:themeFillShade="F2"/>
          </w:tcPr>
          <w:p w14:paraId="1A07F8CF" w14:textId="77777777" w:rsidR="000B148D" w:rsidRPr="00054570" w:rsidRDefault="000B148D" w:rsidP="00E85FFB">
            <w:pPr>
              <w:pStyle w:val="Tablebody"/>
              <w:spacing w:before="0" w:after="0"/>
              <w:ind w:left="174"/>
            </w:pPr>
            <w:r w:rsidRPr="00054570">
              <w:t>EAIR per patient-year of exposure</w:t>
            </w:r>
          </w:p>
        </w:tc>
        <w:tc>
          <w:tcPr>
            <w:tcW w:w="1462" w:type="dxa"/>
          </w:tcPr>
          <w:p w14:paraId="3EE0CE34"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21</w:t>
            </w:r>
          </w:p>
        </w:tc>
        <w:tc>
          <w:tcPr>
            <w:tcW w:w="1463" w:type="dxa"/>
          </w:tcPr>
          <w:p w14:paraId="515372C9"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22</w:t>
            </w:r>
          </w:p>
        </w:tc>
      </w:tr>
      <w:tr w:rsidR="000B148D" w:rsidRPr="00054570" w14:paraId="6188340B" w14:textId="77777777" w:rsidTr="00E85FFB">
        <w:tc>
          <w:tcPr>
            <w:tcW w:w="6091" w:type="dxa"/>
            <w:shd w:val="clear" w:color="auto" w:fill="F2F2F2" w:themeFill="background1" w:themeFillShade="F2"/>
          </w:tcPr>
          <w:p w14:paraId="61592049" w14:textId="77777777" w:rsidR="000B148D" w:rsidRPr="00054570" w:rsidRDefault="000B148D" w:rsidP="00E85FFB">
            <w:pPr>
              <w:pStyle w:val="Tablebody"/>
              <w:spacing w:before="0" w:after="0"/>
              <w:ind w:left="174"/>
            </w:pPr>
            <w:r w:rsidRPr="00054570">
              <w:t>Drug-related TEAE associated with discontinuation</w:t>
            </w:r>
          </w:p>
        </w:tc>
        <w:tc>
          <w:tcPr>
            <w:tcW w:w="1462" w:type="dxa"/>
          </w:tcPr>
          <w:p w14:paraId="333883C3" w14:textId="77777777" w:rsidR="000B148D" w:rsidRPr="00054570" w:rsidRDefault="000B148D" w:rsidP="00E85FFB">
            <w:pPr>
              <w:pStyle w:val="Tablebody"/>
              <w:spacing w:before="0" w:after="0"/>
              <w:jc w:val="center"/>
            </w:pPr>
            <w:r w:rsidRPr="00054570">
              <w:rPr>
                <w:rFonts w:eastAsia="Times New Roman" w:cs="Arial"/>
              </w:rPr>
              <w:t xml:space="preserve">56 (15.1) </w:t>
            </w:r>
          </w:p>
        </w:tc>
        <w:tc>
          <w:tcPr>
            <w:tcW w:w="1463" w:type="dxa"/>
          </w:tcPr>
          <w:p w14:paraId="1A239141" w14:textId="77777777" w:rsidR="000B148D" w:rsidRPr="00054570" w:rsidRDefault="000B148D" w:rsidP="00E85FFB">
            <w:pPr>
              <w:pStyle w:val="Tablebody"/>
              <w:spacing w:before="0" w:after="0"/>
              <w:jc w:val="center"/>
            </w:pPr>
            <w:r w:rsidRPr="00054570">
              <w:rPr>
                <w:rFonts w:eastAsia="Times New Roman" w:cs="Arial"/>
              </w:rPr>
              <w:t xml:space="preserve">12 (7.0) </w:t>
            </w:r>
          </w:p>
        </w:tc>
      </w:tr>
      <w:tr w:rsidR="000B148D" w:rsidRPr="00054570" w14:paraId="11069F98" w14:textId="77777777" w:rsidTr="00E85FFB">
        <w:tc>
          <w:tcPr>
            <w:tcW w:w="6091" w:type="dxa"/>
            <w:shd w:val="clear" w:color="auto" w:fill="F2F2F2" w:themeFill="background1" w:themeFillShade="F2"/>
          </w:tcPr>
          <w:p w14:paraId="41416423" w14:textId="77777777" w:rsidR="000B148D" w:rsidRPr="00054570" w:rsidRDefault="000B148D" w:rsidP="00E85FFB">
            <w:pPr>
              <w:pStyle w:val="Tablebody"/>
              <w:spacing w:before="0" w:after="0"/>
              <w:rPr>
                <w:b/>
                <w:bCs/>
              </w:rPr>
            </w:pPr>
            <w:r w:rsidRPr="00054570">
              <w:rPr>
                <w:b/>
                <w:bCs/>
              </w:rPr>
              <w:t>TEAE associated with dose reduction</w:t>
            </w:r>
          </w:p>
        </w:tc>
        <w:tc>
          <w:tcPr>
            <w:tcW w:w="1462" w:type="dxa"/>
          </w:tcPr>
          <w:p w14:paraId="04AB59E7" w14:textId="77777777" w:rsidR="000B148D" w:rsidRPr="00054570" w:rsidRDefault="000B148D" w:rsidP="00E85FFB">
            <w:pPr>
              <w:pStyle w:val="Tablebody"/>
              <w:spacing w:before="0" w:after="0"/>
              <w:jc w:val="center"/>
            </w:pPr>
            <w:r w:rsidRPr="00054570">
              <w:rPr>
                <w:rFonts w:eastAsia="Times New Roman" w:cs="Arial"/>
              </w:rPr>
              <w:t xml:space="preserve">84 (22.6) </w:t>
            </w:r>
          </w:p>
        </w:tc>
        <w:tc>
          <w:tcPr>
            <w:tcW w:w="1463" w:type="dxa"/>
          </w:tcPr>
          <w:p w14:paraId="3CA49576" w14:textId="77777777" w:rsidR="000B148D" w:rsidRPr="00054570" w:rsidRDefault="000B148D" w:rsidP="00E85FFB">
            <w:pPr>
              <w:pStyle w:val="Tablebody"/>
              <w:spacing w:before="0" w:after="0"/>
              <w:jc w:val="center"/>
            </w:pPr>
            <w:r w:rsidRPr="00054570">
              <w:rPr>
                <w:rFonts w:eastAsia="Times New Roman" w:cs="Arial"/>
              </w:rPr>
              <w:t xml:space="preserve">66 (38.4) </w:t>
            </w:r>
          </w:p>
        </w:tc>
      </w:tr>
      <w:tr w:rsidR="000B148D" w:rsidRPr="00054570" w14:paraId="3F5B1BA7" w14:textId="77777777" w:rsidTr="00E85FFB">
        <w:tc>
          <w:tcPr>
            <w:tcW w:w="6091" w:type="dxa"/>
            <w:shd w:val="clear" w:color="auto" w:fill="F2F2F2" w:themeFill="background1" w:themeFillShade="F2"/>
          </w:tcPr>
          <w:p w14:paraId="462547E2" w14:textId="77777777" w:rsidR="000B148D" w:rsidRPr="00054570" w:rsidRDefault="000B148D" w:rsidP="00E85FFB">
            <w:pPr>
              <w:pStyle w:val="Tablebody"/>
              <w:spacing w:before="0" w:after="0"/>
              <w:ind w:left="174"/>
            </w:pPr>
            <w:r w:rsidRPr="00054570">
              <w:t>EAIR per patient-year of exposure</w:t>
            </w:r>
          </w:p>
        </w:tc>
        <w:tc>
          <w:tcPr>
            <w:tcW w:w="1462" w:type="dxa"/>
          </w:tcPr>
          <w:p w14:paraId="1F4395C0"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30</w:t>
            </w:r>
          </w:p>
        </w:tc>
        <w:tc>
          <w:tcPr>
            <w:tcW w:w="1463" w:type="dxa"/>
          </w:tcPr>
          <w:p w14:paraId="7ED4A8C2"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1.04</w:t>
            </w:r>
          </w:p>
        </w:tc>
      </w:tr>
      <w:tr w:rsidR="000B148D" w:rsidRPr="00054570" w14:paraId="545C088C" w14:textId="77777777" w:rsidTr="00E85FFB">
        <w:tc>
          <w:tcPr>
            <w:tcW w:w="6091" w:type="dxa"/>
            <w:shd w:val="clear" w:color="auto" w:fill="F2F2F2" w:themeFill="background1" w:themeFillShade="F2"/>
          </w:tcPr>
          <w:p w14:paraId="2540B534" w14:textId="77777777" w:rsidR="000B148D" w:rsidRPr="00054570" w:rsidRDefault="000B148D" w:rsidP="00E85FFB">
            <w:pPr>
              <w:pStyle w:val="Tablebody"/>
              <w:spacing w:before="0" w:after="0"/>
              <w:ind w:left="174"/>
            </w:pPr>
            <w:r w:rsidRPr="00054570">
              <w:t>Drug-related TEAE associated with dose reduction</w:t>
            </w:r>
          </w:p>
        </w:tc>
        <w:tc>
          <w:tcPr>
            <w:tcW w:w="1462" w:type="dxa"/>
          </w:tcPr>
          <w:p w14:paraId="3E745612" w14:textId="77777777" w:rsidR="000B148D" w:rsidRPr="00054570" w:rsidRDefault="000B148D" w:rsidP="00E85FFB">
            <w:pPr>
              <w:pStyle w:val="Tablebody"/>
              <w:spacing w:before="0" w:after="0"/>
              <w:jc w:val="center"/>
              <w:rPr>
                <w:rFonts w:cs="Arial"/>
              </w:rPr>
            </w:pPr>
            <w:r w:rsidRPr="00054570">
              <w:rPr>
                <w:rFonts w:eastAsia="Times New Roman" w:cs="Arial"/>
              </w:rPr>
              <w:t xml:space="preserve">77 (20.8) </w:t>
            </w:r>
          </w:p>
        </w:tc>
        <w:tc>
          <w:tcPr>
            <w:tcW w:w="1463" w:type="dxa"/>
          </w:tcPr>
          <w:p w14:paraId="1016C3A3" w14:textId="77777777" w:rsidR="000B148D" w:rsidRPr="00054570" w:rsidRDefault="000B148D" w:rsidP="00E85FFB">
            <w:pPr>
              <w:pStyle w:val="Tablebody"/>
              <w:spacing w:before="0" w:after="0"/>
              <w:jc w:val="center"/>
              <w:rPr>
                <w:rFonts w:cs="Arial"/>
              </w:rPr>
            </w:pPr>
            <w:r w:rsidRPr="00054570">
              <w:rPr>
                <w:rFonts w:eastAsia="Times New Roman" w:cs="Arial"/>
              </w:rPr>
              <w:t xml:space="preserve">64 (37.2) </w:t>
            </w:r>
          </w:p>
        </w:tc>
      </w:tr>
      <w:tr w:rsidR="000B148D" w:rsidRPr="00054570" w14:paraId="3A0F073A" w14:textId="77777777" w:rsidTr="00E85FFB">
        <w:tc>
          <w:tcPr>
            <w:tcW w:w="6091" w:type="dxa"/>
            <w:shd w:val="clear" w:color="auto" w:fill="F2F2F2" w:themeFill="background1" w:themeFillShade="F2"/>
          </w:tcPr>
          <w:p w14:paraId="69C0D5DF" w14:textId="77777777" w:rsidR="000B148D" w:rsidRPr="00054570" w:rsidRDefault="000B148D" w:rsidP="00E85FFB">
            <w:pPr>
              <w:pStyle w:val="Tablebody"/>
              <w:spacing w:before="0" w:after="0"/>
              <w:rPr>
                <w:b/>
                <w:bCs/>
              </w:rPr>
            </w:pPr>
            <w:r w:rsidRPr="00054570">
              <w:rPr>
                <w:b/>
                <w:bCs/>
              </w:rPr>
              <w:t xml:space="preserve">TEAE associated with study drug interruption </w:t>
            </w:r>
          </w:p>
        </w:tc>
        <w:tc>
          <w:tcPr>
            <w:tcW w:w="1462" w:type="dxa"/>
          </w:tcPr>
          <w:p w14:paraId="25D9C53F"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 xml:space="preserve">143 (38.5) </w:t>
            </w:r>
          </w:p>
        </w:tc>
        <w:tc>
          <w:tcPr>
            <w:tcW w:w="1463" w:type="dxa"/>
          </w:tcPr>
          <w:p w14:paraId="2E70D7AE"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 xml:space="preserve">72 (41.9) </w:t>
            </w:r>
          </w:p>
        </w:tc>
      </w:tr>
      <w:tr w:rsidR="000B148D" w:rsidRPr="00054570" w14:paraId="0A139AFF" w14:textId="77777777" w:rsidTr="00E85FFB">
        <w:tc>
          <w:tcPr>
            <w:tcW w:w="6091" w:type="dxa"/>
            <w:shd w:val="clear" w:color="auto" w:fill="F2F2F2" w:themeFill="background1" w:themeFillShade="F2"/>
          </w:tcPr>
          <w:p w14:paraId="6D950DD1" w14:textId="77777777" w:rsidR="000B148D" w:rsidRPr="00054570" w:rsidRDefault="000B148D" w:rsidP="00E85FFB">
            <w:pPr>
              <w:pStyle w:val="Tablebody"/>
              <w:spacing w:before="0" w:after="0"/>
              <w:ind w:left="174"/>
            </w:pPr>
            <w:r w:rsidRPr="00054570">
              <w:lastRenderedPageBreak/>
              <w:t>EAIR per patient-year of exposure</w:t>
            </w:r>
          </w:p>
        </w:tc>
        <w:tc>
          <w:tcPr>
            <w:tcW w:w="1462" w:type="dxa"/>
            <w:tcBorders>
              <w:top w:val="single" w:sz="6" w:space="0" w:color="000000"/>
              <w:left w:val="single" w:sz="6" w:space="0" w:color="000000"/>
              <w:bottom w:val="single" w:sz="6" w:space="0" w:color="000000"/>
              <w:right w:val="single" w:sz="6" w:space="0" w:color="000000"/>
            </w:tcBorders>
          </w:tcPr>
          <w:p w14:paraId="0A3FEB4A"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0.50</w:t>
            </w:r>
          </w:p>
        </w:tc>
        <w:tc>
          <w:tcPr>
            <w:tcW w:w="1463" w:type="dxa"/>
            <w:tcBorders>
              <w:top w:val="single" w:sz="6" w:space="0" w:color="000000"/>
              <w:left w:val="single" w:sz="6" w:space="0" w:color="000000"/>
              <w:bottom w:val="single" w:sz="6" w:space="0" w:color="000000"/>
              <w:right w:val="single" w:sz="6" w:space="0" w:color="000000"/>
            </w:tcBorders>
          </w:tcPr>
          <w:p w14:paraId="513219C6"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1.13</w:t>
            </w:r>
          </w:p>
        </w:tc>
      </w:tr>
      <w:tr w:rsidR="000B148D" w:rsidRPr="00054570" w14:paraId="049D72A4" w14:textId="77777777" w:rsidTr="00E85FFB">
        <w:tc>
          <w:tcPr>
            <w:tcW w:w="6091" w:type="dxa"/>
            <w:shd w:val="clear" w:color="auto" w:fill="F2F2F2" w:themeFill="background1" w:themeFillShade="F2"/>
          </w:tcPr>
          <w:p w14:paraId="2D2DE8DA" w14:textId="77777777" w:rsidR="000B148D" w:rsidRPr="00054570" w:rsidRDefault="000B148D" w:rsidP="00E85FFB">
            <w:pPr>
              <w:pStyle w:val="Tablebody"/>
              <w:spacing w:before="0" w:after="0"/>
              <w:ind w:left="174"/>
            </w:pPr>
            <w:r w:rsidRPr="00054570">
              <w:t>Drug-related TEAE associated with study drug interruption</w:t>
            </w:r>
          </w:p>
        </w:tc>
        <w:tc>
          <w:tcPr>
            <w:tcW w:w="1462" w:type="dxa"/>
            <w:tcBorders>
              <w:top w:val="single" w:sz="6" w:space="0" w:color="000000"/>
              <w:left w:val="single" w:sz="6" w:space="0" w:color="000000"/>
              <w:bottom w:val="single" w:sz="6" w:space="0" w:color="000000"/>
              <w:right w:val="single" w:sz="6" w:space="0" w:color="000000"/>
            </w:tcBorders>
          </w:tcPr>
          <w:p w14:paraId="554AC038"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 xml:space="preserve">106 (28.6) </w:t>
            </w:r>
          </w:p>
        </w:tc>
        <w:tc>
          <w:tcPr>
            <w:tcW w:w="1463" w:type="dxa"/>
            <w:tcBorders>
              <w:top w:val="single" w:sz="6" w:space="0" w:color="000000"/>
              <w:left w:val="single" w:sz="6" w:space="0" w:color="000000"/>
              <w:bottom w:val="single" w:sz="6" w:space="0" w:color="000000"/>
              <w:right w:val="single" w:sz="6" w:space="0" w:color="000000"/>
            </w:tcBorders>
          </w:tcPr>
          <w:p w14:paraId="2FBD1A0F" w14:textId="77777777" w:rsidR="000B148D" w:rsidRPr="00054570" w:rsidRDefault="000B148D" w:rsidP="00E85FFB">
            <w:pPr>
              <w:pStyle w:val="Tablebody"/>
              <w:spacing w:before="0" w:after="0"/>
              <w:jc w:val="center"/>
              <w:rPr>
                <w:rFonts w:eastAsia="Times New Roman" w:cs="Arial"/>
              </w:rPr>
            </w:pPr>
            <w:r w:rsidRPr="00054570">
              <w:rPr>
                <w:rFonts w:eastAsia="Times New Roman" w:cs="Arial"/>
              </w:rPr>
              <w:t xml:space="preserve">62 (36.0) </w:t>
            </w:r>
          </w:p>
        </w:tc>
      </w:tr>
    </w:tbl>
    <w:p w14:paraId="2743B21B" w14:textId="0E75ED08" w:rsidR="000B148D" w:rsidRPr="00054570" w:rsidRDefault="000B148D" w:rsidP="000B148D">
      <w:pPr>
        <w:pStyle w:val="Footnotes"/>
      </w:pPr>
      <w:r w:rsidRPr="00054570">
        <w:t>Abbreviations: EAIR, exposure-adjusted incidence rate; TEAE, treatment-emergent adverse event; T-DXd, trastuzumab deruxtecan; treatment of physician’s choice.</w:t>
      </w:r>
      <w:r w:rsidRPr="00054570">
        <w:br/>
        <w:t>Sources: Modi et al, 2022;</w:t>
      </w:r>
      <w:r>
        <w:fldChar w:fldCharType="begin"/>
      </w:r>
      <w:r w:rsidR="00CA6345">
        <w:instrText xml:space="preserve"> ADDIN ZOTERO_ITEM CSL_CITATION {"citationID":"D8AMEZp1","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Daiichi Sankyo Inc., 2022 (CSR; Data on File).</w:t>
      </w:r>
      <w:r w:rsidRPr="00054570">
        <w:fldChar w:fldCharType="begin"/>
      </w:r>
      <w:r w:rsidR="00CA6345">
        <w:instrText xml:space="preserve"> ADDIN ZOTERO_ITEM CSL_CITATION {"citationID":"fJlwwyyw","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6B1475F2" w14:textId="207D276B" w:rsidR="000B148D" w:rsidRPr="00054570" w:rsidRDefault="000B148D" w:rsidP="000B148D">
      <w:pPr>
        <w:pStyle w:val="Caption"/>
      </w:pPr>
      <w:bookmarkStart w:id="334" w:name="_Ref97026307"/>
      <w:bookmarkStart w:id="335" w:name="_Toc124447884"/>
      <w:bookmarkStart w:id="336" w:name="_Toc129350999"/>
      <w:r w:rsidRPr="00054570">
        <w:t xml:space="preserve">Table </w:t>
      </w:r>
      <w:r w:rsidRPr="00054570">
        <w:fldChar w:fldCharType="begin"/>
      </w:r>
      <w:r w:rsidRPr="00054570">
        <w:instrText>SEQ Table \* ARABIC</w:instrText>
      </w:r>
      <w:r w:rsidRPr="00054570">
        <w:fldChar w:fldCharType="separate"/>
      </w:r>
      <w:r w:rsidR="00145F42">
        <w:rPr>
          <w:noProof/>
        </w:rPr>
        <w:t>24</w:t>
      </w:r>
      <w:r w:rsidRPr="00054570">
        <w:fldChar w:fldCharType="end"/>
      </w:r>
      <w:bookmarkEnd w:id="334"/>
      <w:r w:rsidRPr="00054570">
        <w:t>: DESTINY-Breast04 | TEAEs by cycle | SAS</w:t>
      </w:r>
      <w:bookmarkEnd w:id="335"/>
      <w:bookmarkEnd w:id="336"/>
    </w:p>
    <w:tbl>
      <w:tblPr>
        <w:tblStyle w:val="Generaltable"/>
        <w:tblW w:w="0" w:type="auto"/>
        <w:tblLook w:val="04A0" w:firstRow="1" w:lastRow="0" w:firstColumn="1" w:lastColumn="0" w:noHBand="0" w:noVBand="1"/>
      </w:tblPr>
      <w:tblGrid>
        <w:gridCol w:w="1271"/>
        <w:gridCol w:w="1290"/>
        <w:gridCol w:w="1291"/>
        <w:gridCol w:w="1291"/>
        <w:gridCol w:w="1291"/>
        <w:gridCol w:w="1291"/>
        <w:gridCol w:w="1291"/>
      </w:tblGrid>
      <w:tr w:rsidR="000B148D" w:rsidRPr="00054570" w14:paraId="366F398C" w14:textId="77777777" w:rsidTr="003C049A">
        <w:trPr>
          <w:cnfStyle w:val="100000000000" w:firstRow="1" w:lastRow="0" w:firstColumn="0" w:lastColumn="0" w:oddVBand="0" w:evenVBand="0" w:oddHBand="0" w:evenHBand="0" w:firstRowFirstColumn="0" w:firstRowLastColumn="0" w:lastRowFirstColumn="0" w:lastRowLastColumn="0"/>
          <w:trHeight w:val="20"/>
          <w:tblHeader/>
        </w:trPr>
        <w:tc>
          <w:tcPr>
            <w:tcW w:w="1271" w:type="dxa"/>
            <w:vMerge w:val="restart"/>
            <w:shd w:val="clear" w:color="auto" w:fill="F2F2F2" w:themeFill="background1" w:themeFillShade="F2"/>
          </w:tcPr>
          <w:p w14:paraId="0AFDB157" w14:textId="77777777" w:rsidR="000B148D" w:rsidRPr="00054570" w:rsidRDefault="000B148D" w:rsidP="003C049A">
            <w:pPr>
              <w:pStyle w:val="Tableheading"/>
              <w:spacing w:before="0" w:after="0"/>
            </w:pPr>
          </w:p>
        </w:tc>
        <w:tc>
          <w:tcPr>
            <w:tcW w:w="3872" w:type="dxa"/>
            <w:gridSpan w:val="3"/>
            <w:shd w:val="clear" w:color="auto" w:fill="F2F2F2" w:themeFill="background1" w:themeFillShade="F2"/>
            <w:vAlign w:val="bottom"/>
          </w:tcPr>
          <w:p w14:paraId="418903CA" w14:textId="77777777" w:rsidR="000B148D" w:rsidRPr="00054570" w:rsidRDefault="000B148D" w:rsidP="003C049A">
            <w:pPr>
              <w:pStyle w:val="Tableheading"/>
              <w:spacing w:before="0" w:after="0"/>
              <w:jc w:val="center"/>
            </w:pPr>
            <w:r w:rsidRPr="00054570">
              <w:t>T</w:t>
            </w:r>
            <w:r w:rsidRPr="00054570">
              <w:noBreakHyphen/>
              <w:t>DXd (</w:t>
            </w:r>
            <w:r>
              <w:t>N=</w:t>
            </w:r>
            <w:r w:rsidRPr="00054570">
              <w:t>371)</w:t>
            </w:r>
          </w:p>
        </w:tc>
        <w:tc>
          <w:tcPr>
            <w:tcW w:w="3873" w:type="dxa"/>
            <w:gridSpan w:val="3"/>
            <w:shd w:val="clear" w:color="auto" w:fill="F2F2F2" w:themeFill="background1" w:themeFillShade="F2"/>
            <w:vAlign w:val="bottom"/>
          </w:tcPr>
          <w:p w14:paraId="4063242A" w14:textId="77777777" w:rsidR="000B148D" w:rsidRPr="00054570" w:rsidRDefault="000B148D" w:rsidP="003C049A">
            <w:pPr>
              <w:pStyle w:val="Tableheading"/>
              <w:spacing w:before="0" w:after="0"/>
              <w:jc w:val="center"/>
            </w:pPr>
            <w:r w:rsidRPr="00054570">
              <w:t>TPC (</w:t>
            </w:r>
            <w:r>
              <w:t>N=</w:t>
            </w:r>
            <w:r w:rsidRPr="00054570">
              <w:t>172)</w:t>
            </w:r>
          </w:p>
        </w:tc>
      </w:tr>
      <w:tr w:rsidR="000B148D" w:rsidRPr="00054570" w14:paraId="76C0F425" w14:textId="77777777" w:rsidTr="003C049A">
        <w:trPr>
          <w:cnfStyle w:val="100000000000" w:firstRow="1" w:lastRow="0" w:firstColumn="0" w:lastColumn="0" w:oddVBand="0" w:evenVBand="0" w:oddHBand="0" w:evenHBand="0" w:firstRowFirstColumn="0" w:firstRowLastColumn="0" w:lastRowFirstColumn="0" w:lastRowLastColumn="0"/>
          <w:trHeight w:val="20"/>
          <w:tblHeader/>
        </w:trPr>
        <w:tc>
          <w:tcPr>
            <w:tcW w:w="1271" w:type="dxa"/>
            <w:vMerge/>
            <w:shd w:val="clear" w:color="auto" w:fill="F2F2F2" w:themeFill="background1" w:themeFillShade="F2"/>
          </w:tcPr>
          <w:p w14:paraId="63FF84FA" w14:textId="77777777" w:rsidR="000B148D" w:rsidRPr="00054570" w:rsidRDefault="000B148D" w:rsidP="003C049A">
            <w:pPr>
              <w:pStyle w:val="Tableheading"/>
              <w:spacing w:before="0" w:after="0"/>
            </w:pPr>
          </w:p>
        </w:tc>
        <w:tc>
          <w:tcPr>
            <w:tcW w:w="1290" w:type="dxa"/>
            <w:shd w:val="clear" w:color="auto" w:fill="F2F2F2" w:themeFill="background1" w:themeFillShade="F2"/>
            <w:vAlign w:val="bottom"/>
          </w:tcPr>
          <w:p w14:paraId="5C9D51D8" w14:textId="77777777" w:rsidR="000B148D" w:rsidRPr="00054570" w:rsidRDefault="000B148D" w:rsidP="003C049A">
            <w:pPr>
              <w:pStyle w:val="Tableheading"/>
              <w:spacing w:before="0" w:after="0"/>
              <w:jc w:val="center"/>
            </w:pPr>
            <w:r w:rsidRPr="00054570">
              <w:t>Subjects with any TEAEs, n</w:t>
            </w:r>
          </w:p>
        </w:tc>
        <w:tc>
          <w:tcPr>
            <w:tcW w:w="1291" w:type="dxa"/>
            <w:shd w:val="clear" w:color="auto" w:fill="F2F2F2" w:themeFill="background1" w:themeFillShade="F2"/>
            <w:vAlign w:val="bottom"/>
          </w:tcPr>
          <w:p w14:paraId="1A59C24F" w14:textId="77777777" w:rsidR="000B148D" w:rsidRPr="00054570" w:rsidRDefault="000B148D" w:rsidP="003C049A">
            <w:pPr>
              <w:pStyle w:val="Tableheading"/>
              <w:spacing w:before="0" w:after="0"/>
              <w:jc w:val="center"/>
            </w:pPr>
            <w:r w:rsidRPr="00054570">
              <w:t>Subjects at risk, n</w:t>
            </w:r>
          </w:p>
        </w:tc>
        <w:tc>
          <w:tcPr>
            <w:tcW w:w="1291" w:type="dxa"/>
            <w:shd w:val="clear" w:color="auto" w:fill="F2F2F2" w:themeFill="background1" w:themeFillShade="F2"/>
            <w:vAlign w:val="bottom"/>
          </w:tcPr>
          <w:p w14:paraId="00800753" w14:textId="77777777" w:rsidR="000B148D" w:rsidRPr="00054570" w:rsidRDefault="000B148D" w:rsidP="003C049A">
            <w:pPr>
              <w:pStyle w:val="Tableheading"/>
              <w:spacing w:before="0" w:after="0"/>
              <w:jc w:val="center"/>
            </w:pPr>
            <w:r w:rsidRPr="00054570">
              <w:t>Proportion with TEAEs, %</w:t>
            </w:r>
          </w:p>
        </w:tc>
        <w:tc>
          <w:tcPr>
            <w:tcW w:w="1291" w:type="dxa"/>
            <w:shd w:val="clear" w:color="auto" w:fill="F2F2F2" w:themeFill="background1" w:themeFillShade="F2"/>
            <w:vAlign w:val="bottom"/>
          </w:tcPr>
          <w:p w14:paraId="4AA5BE96" w14:textId="77777777" w:rsidR="000B148D" w:rsidRPr="00054570" w:rsidRDefault="000B148D" w:rsidP="003C049A">
            <w:pPr>
              <w:pStyle w:val="Tableheading"/>
              <w:spacing w:before="0" w:after="0"/>
              <w:jc w:val="center"/>
            </w:pPr>
            <w:r w:rsidRPr="00054570">
              <w:t>Subjects with any TEAEs, n</w:t>
            </w:r>
          </w:p>
        </w:tc>
        <w:tc>
          <w:tcPr>
            <w:tcW w:w="1291" w:type="dxa"/>
            <w:shd w:val="clear" w:color="auto" w:fill="F2F2F2" w:themeFill="background1" w:themeFillShade="F2"/>
            <w:vAlign w:val="bottom"/>
          </w:tcPr>
          <w:p w14:paraId="538D6C9D" w14:textId="77777777" w:rsidR="000B148D" w:rsidRPr="00054570" w:rsidRDefault="000B148D" w:rsidP="003C049A">
            <w:pPr>
              <w:pStyle w:val="Tableheading"/>
              <w:spacing w:before="0" w:after="0"/>
              <w:jc w:val="center"/>
            </w:pPr>
            <w:r w:rsidRPr="00054570">
              <w:t>Subjects at risk, n</w:t>
            </w:r>
          </w:p>
        </w:tc>
        <w:tc>
          <w:tcPr>
            <w:tcW w:w="1291" w:type="dxa"/>
            <w:shd w:val="clear" w:color="auto" w:fill="F2F2F2" w:themeFill="background1" w:themeFillShade="F2"/>
            <w:vAlign w:val="bottom"/>
          </w:tcPr>
          <w:p w14:paraId="738CAC75" w14:textId="77777777" w:rsidR="000B148D" w:rsidRPr="00054570" w:rsidRDefault="000B148D" w:rsidP="003C049A">
            <w:pPr>
              <w:pStyle w:val="Tableheading"/>
              <w:spacing w:before="0" w:after="0"/>
              <w:jc w:val="center"/>
            </w:pPr>
            <w:r w:rsidRPr="00054570">
              <w:t>Proportion with TEAEs, %</w:t>
            </w:r>
          </w:p>
        </w:tc>
      </w:tr>
      <w:tr w:rsidR="000B148D" w:rsidRPr="00054570" w14:paraId="1D97D9AD" w14:textId="77777777" w:rsidTr="003C049A">
        <w:trPr>
          <w:trHeight w:val="20"/>
        </w:trPr>
        <w:tc>
          <w:tcPr>
            <w:tcW w:w="1271" w:type="dxa"/>
            <w:shd w:val="clear" w:color="auto" w:fill="F2F2F2" w:themeFill="background1" w:themeFillShade="F2"/>
          </w:tcPr>
          <w:p w14:paraId="63632228" w14:textId="77777777" w:rsidR="000B148D" w:rsidRPr="00054570" w:rsidRDefault="000B148D" w:rsidP="003C049A">
            <w:pPr>
              <w:pStyle w:val="Tablebody"/>
              <w:spacing w:before="0" w:after="0"/>
            </w:pPr>
            <w:r w:rsidRPr="00054570">
              <w:t>Cycle 1</w:t>
            </w:r>
          </w:p>
        </w:tc>
        <w:tc>
          <w:tcPr>
            <w:tcW w:w="1290" w:type="dxa"/>
            <w:shd w:val="clear" w:color="auto" w:fill="auto"/>
          </w:tcPr>
          <w:p w14:paraId="6D2235F7" w14:textId="5A5AB002"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547D31FA" w14:textId="1B7D1EA3"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61F3175D" w14:textId="54AED8F7"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45D438EE" w14:textId="2148AB9F"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998DCBF" w14:textId="44A6164F"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85986DE" w14:textId="0CE729E9"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6B0F57BF" w14:textId="77777777" w:rsidTr="003C049A">
        <w:trPr>
          <w:trHeight w:val="20"/>
        </w:trPr>
        <w:tc>
          <w:tcPr>
            <w:tcW w:w="1271" w:type="dxa"/>
            <w:shd w:val="clear" w:color="auto" w:fill="F2F2F2" w:themeFill="background1" w:themeFillShade="F2"/>
          </w:tcPr>
          <w:p w14:paraId="65869265" w14:textId="77777777" w:rsidR="000B148D" w:rsidRPr="00054570" w:rsidRDefault="000B148D" w:rsidP="003C049A">
            <w:pPr>
              <w:pStyle w:val="Tablebody"/>
              <w:spacing w:before="0" w:after="0"/>
            </w:pPr>
            <w:r w:rsidRPr="00054570">
              <w:t>Cycle 2</w:t>
            </w:r>
          </w:p>
        </w:tc>
        <w:tc>
          <w:tcPr>
            <w:tcW w:w="1290" w:type="dxa"/>
            <w:shd w:val="clear" w:color="auto" w:fill="auto"/>
          </w:tcPr>
          <w:p w14:paraId="76AB10A5" w14:textId="6F3146F3"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1BAA6F9F" w14:textId="3580EE3B"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488ECF7" w14:textId="6D5DA38A"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43F7C780" w14:textId="120BD12B"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13AD5870" w14:textId="1E02A4A4"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C26797B" w14:textId="62D9B0C2"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51462004" w14:textId="77777777" w:rsidTr="003C049A">
        <w:trPr>
          <w:trHeight w:val="20"/>
        </w:trPr>
        <w:tc>
          <w:tcPr>
            <w:tcW w:w="1271" w:type="dxa"/>
            <w:shd w:val="clear" w:color="auto" w:fill="F2F2F2" w:themeFill="background1" w:themeFillShade="F2"/>
          </w:tcPr>
          <w:p w14:paraId="46A6222A" w14:textId="77777777" w:rsidR="000B148D" w:rsidRPr="00054570" w:rsidRDefault="000B148D" w:rsidP="003C049A">
            <w:pPr>
              <w:pStyle w:val="Tablebody"/>
              <w:spacing w:before="0" w:after="0"/>
            </w:pPr>
            <w:r w:rsidRPr="00054570">
              <w:t>Cycle 3</w:t>
            </w:r>
          </w:p>
        </w:tc>
        <w:tc>
          <w:tcPr>
            <w:tcW w:w="1290" w:type="dxa"/>
            <w:shd w:val="clear" w:color="auto" w:fill="auto"/>
          </w:tcPr>
          <w:p w14:paraId="6E796EC3" w14:textId="5B97C326"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439B0FF2" w14:textId="26B3E24F"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2EBFA057" w14:textId="6A5E982D"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0876F2E4" w14:textId="1F89CD38"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5650BAAA" w14:textId="08BE97F4"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216018B" w14:textId="06AA8508"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4D36DF11" w14:textId="77777777" w:rsidTr="003C049A">
        <w:trPr>
          <w:trHeight w:val="20"/>
        </w:trPr>
        <w:tc>
          <w:tcPr>
            <w:tcW w:w="1271" w:type="dxa"/>
            <w:shd w:val="clear" w:color="auto" w:fill="F2F2F2" w:themeFill="background1" w:themeFillShade="F2"/>
          </w:tcPr>
          <w:p w14:paraId="0A47104C" w14:textId="77777777" w:rsidR="000B148D" w:rsidRPr="00054570" w:rsidRDefault="000B148D" w:rsidP="003C049A">
            <w:pPr>
              <w:pStyle w:val="Tablebody"/>
              <w:spacing w:before="0" w:after="0"/>
            </w:pPr>
            <w:r w:rsidRPr="00054570">
              <w:t>Cycle 4</w:t>
            </w:r>
          </w:p>
        </w:tc>
        <w:tc>
          <w:tcPr>
            <w:tcW w:w="1290" w:type="dxa"/>
            <w:shd w:val="clear" w:color="auto" w:fill="auto"/>
          </w:tcPr>
          <w:p w14:paraId="6348FB17" w14:textId="5D30FBD0"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01D58623" w14:textId="1CC18369"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787ABF4" w14:textId="5F00CC3F"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2ADC952C" w14:textId="26008225"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6B53882E" w14:textId="5F190ADB"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7E9C4CAF" w14:textId="5F035505"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45251A6E" w14:textId="77777777" w:rsidTr="003C049A">
        <w:trPr>
          <w:trHeight w:val="20"/>
        </w:trPr>
        <w:tc>
          <w:tcPr>
            <w:tcW w:w="1271" w:type="dxa"/>
            <w:shd w:val="clear" w:color="auto" w:fill="F2F2F2" w:themeFill="background1" w:themeFillShade="F2"/>
          </w:tcPr>
          <w:p w14:paraId="4D187501" w14:textId="77777777" w:rsidR="000B148D" w:rsidRPr="00054570" w:rsidRDefault="000B148D" w:rsidP="003C049A">
            <w:pPr>
              <w:pStyle w:val="Tablebody"/>
              <w:spacing w:before="0" w:after="0"/>
            </w:pPr>
            <w:r w:rsidRPr="00054570">
              <w:t>Cycle 5</w:t>
            </w:r>
          </w:p>
        </w:tc>
        <w:tc>
          <w:tcPr>
            <w:tcW w:w="1290" w:type="dxa"/>
            <w:shd w:val="clear" w:color="auto" w:fill="auto"/>
          </w:tcPr>
          <w:p w14:paraId="3E4D7B6F" w14:textId="6E874C90"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3D852385" w14:textId="7569E771"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37B0891F" w14:textId="1E6CA96F"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0A894202" w14:textId="06E269F8"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4EB5EEBD" w14:textId="4B1D9847"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3494A25A" w14:textId="2AC6D87E"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2EF6143A" w14:textId="77777777" w:rsidTr="003C049A">
        <w:trPr>
          <w:trHeight w:val="20"/>
        </w:trPr>
        <w:tc>
          <w:tcPr>
            <w:tcW w:w="1271" w:type="dxa"/>
            <w:shd w:val="clear" w:color="auto" w:fill="F2F2F2" w:themeFill="background1" w:themeFillShade="F2"/>
          </w:tcPr>
          <w:p w14:paraId="3B73CF98" w14:textId="77777777" w:rsidR="000B148D" w:rsidRPr="00054570" w:rsidRDefault="000B148D" w:rsidP="003C049A">
            <w:pPr>
              <w:pStyle w:val="Tablebody"/>
              <w:spacing w:before="0" w:after="0"/>
            </w:pPr>
            <w:r w:rsidRPr="00054570">
              <w:t>Cycle 6</w:t>
            </w:r>
          </w:p>
        </w:tc>
        <w:tc>
          <w:tcPr>
            <w:tcW w:w="1290" w:type="dxa"/>
            <w:shd w:val="clear" w:color="auto" w:fill="auto"/>
          </w:tcPr>
          <w:p w14:paraId="64EFC7B1" w14:textId="3202D963"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5DCCCA75" w14:textId="55102B3B"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147FDFB2" w14:textId="7BFC7914"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08B56671" w14:textId="51EE98A8"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3227A810" w14:textId="7E6FEE31"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36672B54" w14:textId="6E80CBE8"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1EFE4D55" w14:textId="77777777" w:rsidTr="003C049A">
        <w:trPr>
          <w:trHeight w:val="20"/>
        </w:trPr>
        <w:tc>
          <w:tcPr>
            <w:tcW w:w="1271" w:type="dxa"/>
            <w:shd w:val="clear" w:color="auto" w:fill="F2F2F2" w:themeFill="background1" w:themeFillShade="F2"/>
          </w:tcPr>
          <w:p w14:paraId="3172BF53" w14:textId="77777777" w:rsidR="000B148D" w:rsidRPr="00054570" w:rsidRDefault="000B148D" w:rsidP="003C049A">
            <w:pPr>
              <w:pStyle w:val="Tablebody"/>
              <w:spacing w:before="0" w:after="0"/>
            </w:pPr>
            <w:r w:rsidRPr="00054570">
              <w:t>Cycle 7</w:t>
            </w:r>
          </w:p>
        </w:tc>
        <w:tc>
          <w:tcPr>
            <w:tcW w:w="1290" w:type="dxa"/>
            <w:shd w:val="clear" w:color="auto" w:fill="auto"/>
          </w:tcPr>
          <w:p w14:paraId="1A22AD38" w14:textId="5F6DAAEE"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3F5BFD8F" w14:textId="6A14DC52"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471B23FA" w14:textId="089507FE"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773FFD2B" w14:textId="02BF81A8"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6CE0422B" w14:textId="61F547CD"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72576D05" w14:textId="6EA5C186"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074D9D09" w14:textId="77777777" w:rsidTr="003C049A">
        <w:trPr>
          <w:trHeight w:val="20"/>
        </w:trPr>
        <w:tc>
          <w:tcPr>
            <w:tcW w:w="1271" w:type="dxa"/>
            <w:shd w:val="clear" w:color="auto" w:fill="F2F2F2" w:themeFill="background1" w:themeFillShade="F2"/>
          </w:tcPr>
          <w:p w14:paraId="1CE97ABE" w14:textId="77777777" w:rsidR="000B148D" w:rsidRPr="00054570" w:rsidRDefault="000B148D" w:rsidP="003C049A">
            <w:pPr>
              <w:pStyle w:val="Tablebody"/>
              <w:spacing w:before="0" w:after="0"/>
            </w:pPr>
            <w:r w:rsidRPr="00054570">
              <w:t>Cycle ≥8*</w:t>
            </w:r>
          </w:p>
        </w:tc>
        <w:tc>
          <w:tcPr>
            <w:tcW w:w="1290" w:type="dxa"/>
            <w:shd w:val="clear" w:color="auto" w:fill="auto"/>
          </w:tcPr>
          <w:p w14:paraId="44167BBA" w14:textId="1B7697C0"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2D956AF5" w14:textId="6AA804BA"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5835116B" w14:textId="4D78960F"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06EA1C9A" w14:textId="74874317"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5E57F48B" w14:textId="38D7A2F1"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6F4D65F7" w14:textId="701EF607"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r w:rsidR="000B148D" w:rsidRPr="00054570" w14:paraId="12E7DD3B" w14:textId="77777777" w:rsidTr="003C049A">
        <w:trPr>
          <w:trHeight w:val="20"/>
        </w:trPr>
        <w:tc>
          <w:tcPr>
            <w:tcW w:w="1271" w:type="dxa"/>
            <w:shd w:val="clear" w:color="auto" w:fill="F2F2F2" w:themeFill="background1" w:themeFillShade="F2"/>
          </w:tcPr>
          <w:p w14:paraId="478E0FC0" w14:textId="77777777" w:rsidR="000B148D" w:rsidRPr="00054570" w:rsidRDefault="000B148D" w:rsidP="003C049A">
            <w:pPr>
              <w:pStyle w:val="Tablebody"/>
              <w:spacing w:before="0" w:after="0"/>
            </w:pPr>
            <w:r w:rsidRPr="00054570">
              <w:t>Cycle ≥18*</w:t>
            </w:r>
          </w:p>
        </w:tc>
        <w:tc>
          <w:tcPr>
            <w:tcW w:w="1290" w:type="dxa"/>
            <w:shd w:val="clear" w:color="auto" w:fill="auto"/>
          </w:tcPr>
          <w:p w14:paraId="2FFF1C68" w14:textId="6FBFF82C" w:rsidR="000B148D" w:rsidRPr="00294FDC" w:rsidRDefault="00294FDC" w:rsidP="003C049A">
            <w:pPr>
              <w:pStyle w:val="Tablebody"/>
              <w:spacing w:before="0" w:after="0"/>
              <w:jc w:val="center"/>
              <w:rPr>
                <w:color w:val="000000"/>
                <w:highlight w:val="black"/>
              </w:rPr>
            </w:pPr>
            <w:r w:rsidRPr="00294FDC">
              <w:rPr>
                <w:color w:val="000000"/>
                <w:highlight w:val="black"/>
              </w:rPr>
              <w:t>xx</w:t>
            </w:r>
          </w:p>
        </w:tc>
        <w:tc>
          <w:tcPr>
            <w:tcW w:w="1291" w:type="dxa"/>
            <w:shd w:val="clear" w:color="auto" w:fill="auto"/>
          </w:tcPr>
          <w:p w14:paraId="68F18B95" w14:textId="588B7F15" w:rsidR="000B148D" w:rsidRPr="00294FDC" w:rsidRDefault="00294FDC" w:rsidP="003C049A">
            <w:pPr>
              <w:pStyle w:val="Tablebody"/>
              <w:spacing w:before="0" w:after="0"/>
              <w:jc w:val="center"/>
              <w:rPr>
                <w:color w:val="000000"/>
                <w:highlight w:val="black"/>
              </w:rPr>
            </w:pPr>
            <w:r w:rsidRPr="00294FDC">
              <w:rPr>
                <w:color w:val="000000"/>
                <w:highlight w:val="black"/>
              </w:rPr>
              <w:t>xxx</w:t>
            </w:r>
          </w:p>
        </w:tc>
        <w:tc>
          <w:tcPr>
            <w:tcW w:w="1291" w:type="dxa"/>
            <w:shd w:val="clear" w:color="auto" w:fill="auto"/>
          </w:tcPr>
          <w:p w14:paraId="1584D01D" w14:textId="135FC3C7"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c>
          <w:tcPr>
            <w:tcW w:w="1291" w:type="dxa"/>
            <w:shd w:val="clear" w:color="auto" w:fill="auto"/>
          </w:tcPr>
          <w:p w14:paraId="23309B1D" w14:textId="3005FD4A" w:rsidR="000B148D" w:rsidRPr="00294FDC" w:rsidRDefault="00294FDC" w:rsidP="003C049A">
            <w:pPr>
              <w:pStyle w:val="Tablebody"/>
              <w:spacing w:before="0" w:after="0"/>
              <w:jc w:val="center"/>
              <w:rPr>
                <w:color w:val="000000"/>
                <w:highlight w:val="black"/>
              </w:rPr>
            </w:pPr>
            <w:r w:rsidRPr="00294FDC">
              <w:rPr>
                <w:color w:val="000000"/>
                <w:highlight w:val="black"/>
              </w:rPr>
              <w:t>x</w:t>
            </w:r>
          </w:p>
        </w:tc>
        <w:tc>
          <w:tcPr>
            <w:tcW w:w="1291" w:type="dxa"/>
            <w:shd w:val="clear" w:color="auto" w:fill="auto"/>
          </w:tcPr>
          <w:p w14:paraId="1ABB7251" w14:textId="643C5CC6" w:rsidR="000B148D" w:rsidRPr="00294FDC" w:rsidRDefault="00294FDC" w:rsidP="003C049A">
            <w:pPr>
              <w:pStyle w:val="Tablebody"/>
              <w:spacing w:before="0" w:after="0"/>
              <w:jc w:val="center"/>
              <w:rPr>
                <w:color w:val="000000"/>
                <w:highlight w:val="black"/>
              </w:rPr>
            </w:pPr>
            <w:r w:rsidRPr="00294FDC">
              <w:rPr>
                <w:color w:val="000000"/>
                <w:highlight w:val="black"/>
              </w:rPr>
              <w:t>x</w:t>
            </w:r>
          </w:p>
        </w:tc>
        <w:tc>
          <w:tcPr>
            <w:tcW w:w="1291" w:type="dxa"/>
            <w:shd w:val="clear" w:color="auto" w:fill="auto"/>
          </w:tcPr>
          <w:p w14:paraId="241D4B8B" w14:textId="330C48D3" w:rsidR="000B148D" w:rsidRPr="00294FDC" w:rsidRDefault="00294FDC" w:rsidP="003C049A">
            <w:pPr>
              <w:pStyle w:val="Tablebody"/>
              <w:spacing w:before="0" w:after="0"/>
              <w:jc w:val="center"/>
              <w:rPr>
                <w:color w:val="000000"/>
                <w:highlight w:val="black"/>
              </w:rPr>
            </w:pPr>
            <w:r w:rsidRPr="00294FDC">
              <w:rPr>
                <w:color w:val="000000"/>
                <w:highlight w:val="black"/>
              </w:rPr>
              <w:t>xxxx</w:t>
            </w:r>
          </w:p>
        </w:tc>
      </w:tr>
    </w:tbl>
    <w:p w14:paraId="641EC9B8" w14:textId="01C2D5B3" w:rsidR="000B148D" w:rsidRPr="00054570" w:rsidRDefault="000B148D" w:rsidP="000B148D">
      <w:pPr>
        <w:pStyle w:val="Footnotes"/>
      </w:pPr>
      <w:r w:rsidRPr="00054570">
        <w:t>*Contain</w:t>
      </w:r>
      <w:r>
        <w:t>s</w:t>
      </w:r>
      <w:r w:rsidRPr="00054570">
        <w:t xml:space="preserve"> more than one cycle.</w:t>
      </w:r>
      <w:r w:rsidRPr="00054570">
        <w:br/>
        <w:t>Abbreviations: TEAE, treatment-emergent adverse event; T-DXd, trastuzumab deruxtecan; treatment of physician’s choice.</w:t>
      </w:r>
      <w:r w:rsidRPr="00054570">
        <w:br/>
        <w:t>Source: Daiichi Sanko Inc., 2022 (CSR tables and figures; Data on File).</w:t>
      </w:r>
      <w:r>
        <w:fldChar w:fldCharType="begin"/>
      </w:r>
      <w:r w:rsidR="00CA6345">
        <w:instrText xml:space="preserve"> ADDIN ZOTERO_ITEM CSL_CITATION {"citationID":"PePVH0F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054570">
        <w:t xml:space="preserve"> </w:t>
      </w:r>
    </w:p>
    <w:p w14:paraId="0C2D74E8" w14:textId="77777777" w:rsidR="000B148D" w:rsidRPr="00054570" w:rsidRDefault="000B148D" w:rsidP="00244F59">
      <w:pPr>
        <w:pStyle w:val="Heading5"/>
        <w:numPr>
          <w:ilvl w:val="0"/>
          <w:numId w:val="0"/>
        </w:numPr>
      </w:pPr>
      <w:r w:rsidRPr="00054570">
        <w:t>Most common TEAEs</w:t>
      </w:r>
    </w:p>
    <w:p w14:paraId="46EAB2AF" w14:textId="2F43D96A" w:rsidR="000B148D" w:rsidRPr="00054570" w:rsidRDefault="000B148D" w:rsidP="000B148D">
      <w:pPr>
        <w:pStyle w:val="Body"/>
      </w:pPr>
      <w:r w:rsidRPr="00054570">
        <w:t>In patients treated with T</w:t>
      </w:r>
      <w:r w:rsidRPr="00054570">
        <w:noBreakHyphen/>
        <w:t>DXd, the most common TEAEs (any grade, reported by ≥50% of patients) were in the system organ classes of gastrointestinal disorders (</w:t>
      </w:r>
      <w:r w:rsidR="00294FDC" w:rsidRPr="00294FDC">
        <w:rPr>
          <w:color w:val="000000"/>
          <w:highlight w:val="black"/>
        </w:rPr>
        <w:t>xxx</w:t>
      </w:r>
      <w:r w:rsidRPr="00054570">
        <w:t xml:space="preserve"> patient; </w:t>
      </w:r>
      <w:r w:rsidR="00294FDC" w:rsidRPr="00294FDC">
        <w:rPr>
          <w:color w:val="000000"/>
          <w:highlight w:val="black"/>
        </w:rPr>
        <w:t>xxxxx</w:t>
      </w:r>
      <w:r w:rsidRPr="00054570">
        <w:t>), investigations (</w:t>
      </w:r>
      <w:r w:rsidR="00294FDC" w:rsidRPr="00294FDC">
        <w:rPr>
          <w:color w:val="000000"/>
          <w:highlight w:val="black"/>
        </w:rPr>
        <w:t>xxx</w:t>
      </w:r>
      <w:r w:rsidRPr="00054570">
        <w:t xml:space="preserve"> patients; </w:t>
      </w:r>
      <w:r w:rsidR="00294FDC" w:rsidRPr="00294FDC">
        <w:rPr>
          <w:color w:val="000000"/>
          <w:highlight w:val="black"/>
        </w:rPr>
        <w:t>xxxxx</w:t>
      </w:r>
      <w:r w:rsidRPr="00054570">
        <w:t>), general disorders and administration site conditions (</w:t>
      </w:r>
      <w:r w:rsidR="00294FDC" w:rsidRPr="00294FDC">
        <w:rPr>
          <w:color w:val="000000"/>
          <w:highlight w:val="black"/>
        </w:rPr>
        <w:t>xxx</w:t>
      </w:r>
      <w:r w:rsidRPr="00054570">
        <w:t xml:space="preserve"> patients; </w:t>
      </w:r>
      <w:r w:rsidR="00294FDC" w:rsidRPr="00294FDC">
        <w:rPr>
          <w:color w:val="000000"/>
          <w:highlight w:val="black"/>
        </w:rPr>
        <w:t>xxxxx</w:t>
      </w:r>
      <w:r w:rsidRPr="00054570">
        <w:t>), skin and subcutaneous tissue disorders (</w:t>
      </w:r>
      <w:r w:rsidR="00294FDC" w:rsidRPr="00294FDC">
        <w:rPr>
          <w:color w:val="000000"/>
          <w:highlight w:val="black"/>
        </w:rPr>
        <w:t>xxx</w:t>
      </w:r>
      <w:r w:rsidRPr="00435126">
        <w:t> </w:t>
      </w:r>
      <w:r w:rsidRPr="00054570">
        <w:t xml:space="preserve">patients; </w:t>
      </w:r>
      <w:r w:rsidR="00294FDC" w:rsidRPr="00294FDC">
        <w:rPr>
          <w:color w:val="000000"/>
          <w:highlight w:val="black"/>
        </w:rPr>
        <w:t>xxxxx</w:t>
      </w:r>
      <w:r w:rsidRPr="00054570">
        <w:t>) and metabolism and nutrition disorders (</w:t>
      </w:r>
      <w:r w:rsidR="00294FDC" w:rsidRPr="00294FDC">
        <w:rPr>
          <w:color w:val="000000"/>
          <w:highlight w:val="black"/>
        </w:rPr>
        <w:t>xxx</w:t>
      </w:r>
      <w:r w:rsidRPr="00054570">
        <w:t xml:space="preserve"> patients; </w:t>
      </w:r>
      <w:r w:rsidR="00294FDC" w:rsidRPr="00294FDC">
        <w:rPr>
          <w:color w:val="000000"/>
          <w:highlight w:val="black"/>
        </w:rPr>
        <w:t>xxxxx</w:t>
      </w:r>
      <w:r w:rsidRPr="00054570">
        <w:t>).</w:t>
      </w:r>
      <w:r w:rsidRPr="00054570">
        <w:fldChar w:fldCharType="begin"/>
      </w:r>
      <w:r w:rsidR="00CA6345">
        <w:instrText xml:space="preserve"> ADDIN ZOTERO_ITEM CSL_CITATION {"citationID":"bhbvXUon","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t xml:space="preserve"> </w:t>
      </w:r>
      <w:r w:rsidRPr="00054570">
        <w:t>In patients treated with TPC, the most common TEAEs were in the system organ classes of gastrointestinal disorders (</w:t>
      </w:r>
      <w:r w:rsidR="00294FDC" w:rsidRPr="00294FDC">
        <w:rPr>
          <w:color w:val="000000"/>
          <w:highlight w:val="black"/>
        </w:rPr>
        <w:t>xxx</w:t>
      </w:r>
      <w:r w:rsidRPr="00054570">
        <w:t xml:space="preserve"> patients; </w:t>
      </w:r>
      <w:r w:rsidR="00294FDC" w:rsidRPr="00294FDC">
        <w:rPr>
          <w:color w:val="000000"/>
          <w:highlight w:val="black"/>
        </w:rPr>
        <w:t>xxxxx</w:t>
      </w:r>
      <w:r w:rsidRPr="00054570">
        <w:t>), investigations (</w:t>
      </w:r>
      <w:r w:rsidR="00294FDC" w:rsidRPr="00294FDC">
        <w:rPr>
          <w:color w:val="000000"/>
          <w:highlight w:val="black"/>
        </w:rPr>
        <w:t>xxx</w:t>
      </w:r>
      <w:r w:rsidRPr="00054570">
        <w:t xml:space="preserve"> patients; </w:t>
      </w:r>
      <w:r w:rsidR="00294FDC" w:rsidRPr="00294FDC">
        <w:rPr>
          <w:color w:val="000000"/>
          <w:highlight w:val="black"/>
        </w:rPr>
        <w:t>xxxxx</w:t>
      </w:r>
      <w:r w:rsidRPr="00054570">
        <w:t>), general disorders and administrative site conditions (</w:t>
      </w:r>
      <w:r w:rsidR="00294FDC" w:rsidRPr="00294FDC">
        <w:rPr>
          <w:color w:val="000000"/>
          <w:highlight w:val="black"/>
        </w:rPr>
        <w:t>xxx</w:t>
      </w:r>
      <w:r w:rsidRPr="00054570">
        <w:t xml:space="preserve"> patients; </w:t>
      </w:r>
      <w:r w:rsidR="00294FDC" w:rsidRPr="00294FDC">
        <w:rPr>
          <w:color w:val="000000"/>
          <w:highlight w:val="black"/>
        </w:rPr>
        <w:t>xxxxx</w:t>
      </w:r>
      <w:r w:rsidRPr="00054570">
        <w:t>), and skin and subcutaneous tissue disorders (</w:t>
      </w:r>
      <w:r w:rsidR="00294FDC" w:rsidRPr="00294FDC">
        <w:rPr>
          <w:color w:val="000000"/>
          <w:highlight w:val="black"/>
        </w:rPr>
        <w:t>xx</w:t>
      </w:r>
      <w:r w:rsidRPr="00054570">
        <w:t xml:space="preserve"> patients; </w:t>
      </w:r>
      <w:r w:rsidR="00294FDC" w:rsidRPr="00294FDC">
        <w:rPr>
          <w:color w:val="000000"/>
          <w:highlight w:val="black"/>
        </w:rPr>
        <w:t>xxxxx</w:t>
      </w:r>
      <w:r w:rsidRPr="00054570">
        <w:t>).</w:t>
      </w:r>
      <w:r w:rsidRPr="00054570">
        <w:fldChar w:fldCharType="begin"/>
      </w:r>
      <w:r w:rsidR="00CA6345">
        <w:instrText xml:space="preserve"> ADDIN ZOTERO_ITEM CSL_CITATION {"citationID":"ehwTDQ4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34D5CB93" w14:textId="74640E1F" w:rsidR="000B148D" w:rsidRPr="00054570" w:rsidRDefault="000B148D" w:rsidP="000B148D">
      <w:pPr>
        <w:pStyle w:val="Body"/>
      </w:pPr>
      <w:r>
        <w:t>In the T-DXd arm, the most common TEAEs of any grade were nausea (</w:t>
      </w:r>
      <w:r w:rsidR="00294FDC" w:rsidRPr="00294FDC">
        <w:rPr>
          <w:color w:val="000000"/>
          <w:highlight w:val="black"/>
        </w:rPr>
        <w:t>xxx</w:t>
      </w:r>
      <w:r>
        <w:t xml:space="preserve"> patients; </w:t>
      </w:r>
      <w:r w:rsidR="00294FDC" w:rsidRPr="00294FDC">
        <w:rPr>
          <w:color w:val="000000"/>
          <w:highlight w:val="black"/>
        </w:rPr>
        <w:t>xxxxx</w:t>
      </w:r>
      <w:r>
        <w:t>), fatigue (</w:t>
      </w:r>
      <w:r w:rsidR="00294FDC" w:rsidRPr="00294FDC">
        <w:rPr>
          <w:color w:val="000000"/>
          <w:highlight w:val="black"/>
        </w:rPr>
        <w:t>xxx</w:t>
      </w:r>
      <w:r>
        <w:t xml:space="preserve"> patients; </w:t>
      </w:r>
      <w:r w:rsidR="00294FDC" w:rsidRPr="00294FDC">
        <w:rPr>
          <w:color w:val="000000"/>
          <w:highlight w:val="black"/>
        </w:rPr>
        <w:t>xxxxx</w:t>
      </w:r>
      <w:r>
        <w:t>) and vomiting (</w:t>
      </w:r>
      <w:r w:rsidR="00294FDC" w:rsidRPr="00294FDC">
        <w:rPr>
          <w:color w:val="000000"/>
          <w:highlight w:val="black"/>
        </w:rPr>
        <w:t>xxx</w:t>
      </w:r>
      <w:r>
        <w:t xml:space="preserve"> patients; </w:t>
      </w:r>
      <w:r w:rsidR="00294FDC" w:rsidRPr="00294FDC">
        <w:rPr>
          <w:color w:val="000000"/>
          <w:highlight w:val="black"/>
        </w:rPr>
        <w:t>xxxxx</w:t>
      </w:r>
      <w:r>
        <w:t>).</w:t>
      </w:r>
      <w:r w:rsidRPr="00054570">
        <w:fldChar w:fldCharType="begin"/>
      </w:r>
      <w:r w:rsidR="00CA6345">
        <w:instrText xml:space="preserve"> ADDIN ZOTERO_ITEM CSL_CITATION {"citationID":"tb5wKDD2","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t xml:space="preserve"> In the TPC arm, neutropenia (</w:t>
      </w:r>
      <w:r w:rsidR="00294FDC" w:rsidRPr="00294FDC">
        <w:rPr>
          <w:color w:val="000000"/>
          <w:highlight w:val="black"/>
        </w:rPr>
        <w:t>xx</w:t>
      </w:r>
      <w:r>
        <w:t xml:space="preserve"> patients; </w:t>
      </w:r>
      <w:r w:rsidR="00294FDC" w:rsidRPr="00294FDC">
        <w:rPr>
          <w:color w:val="000000"/>
          <w:highlight w:val="black"/>
        </w:rPr>
        <w:t>xxxxx</w:t>
      </w:r>
      <w:r>
        <w:t>), fatigue (</w:t>
      </w:r>
      <w:r w:rsidR="00294FDC" w:rsidRPr="00294FDC">
        <w:rPr>
          <w:color w:val="000000"/>
          <w:highlight w:val="black"/>
        </w:rPr>
        <w:t>xx</w:t>
      </w:r>
      <w:r>
        <w:t xml:space="preserve"> patients; </w:t>
      </w:r>
      <w:r w:rsidR="00294FDC" w:rsidRPr="00294FDC">
        <w:rPr>
          <w:color w:val="000000"/>
          <w:highlight w:val="black"/>
        </w:rPr>
        <w:t>xxxxx</w:t>
      </w:r>
      <w:r>
        <w:t>) and alopecia (</w:t>
      </w:r>
      <w:r w:rsidR="00294FDC" w:rsidRPr="00294FDC">
        <w:rPr>
          <w:color w:val="000000"/>
          <w:highlight w:val="black"/>
        </w:rPr>
        <w:t>xx</w:t>
      </w:r>
      <w:r>
        <w:t xml:space="preserve"> patients; </w:t>
      </w:r>
      <w:r w:rsidR="00294FDC" w:rsidRPr="00294FDC">
        <w:rPr>
          <w:color w:val="000000"/>
          <w:highlight w:val="black"/>
        </w:rPr>
        <w:t>xxxxx</w:t>
      </w:r>
      <w:r>
        <w:t>) were the most common TEAEs of any grade.</w:t>
      </w:r>
      <w:r>
        <w:fldChar w:fldCharType="begin"/>
      </w:r>
      <w:r w:rsidR="00CA6345">
        <w:instrText xml:space="preserve"> ADDIN ZOTERO_ITEM CSL_CITATION {"citationID":"6EsMShHc","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w:t>
      </w:r>
    </w:p>
    <w:p w14:paraId="08EFA4BE" w14:textId="314F08CC" w:rsidR="000B148D" w:rsidRPr="00054570" w:rsidRDefault="000B148D" w:rsidP="000B148D">
      <w:pPr>
        <w:pStyle w:val="Body"/>
        <w:rPr>
          <w:strike/>
        </w:rPr>
      </w:pPr>
      <w:r w:rsidRPr="00054570">
        <w:t>The</w:t>
      </w:r>
      <w:r>
        <w:t xml:space="preserve"> </w:t>
      </w:r>
      <w:r w:rsidR="000E185F">
        <w:t>five</w:t>
      </w:r>
      <w:r w:rsidRPr="00054570">
        <w:t xml:space="preserve"> most common TEAEs of </w:t>
      </w:r>
      <w:r w:rsidRPr="00054570">
        <w:rPr>
          <w:rStyle w:val="normaltextrun"/>
          <w:rFonts w:cs="Yu Gothic Light"/>
          <w:shd w:val="clear" w:color="auto" w:fill="FFFFFF"/>
        </w:rPr>
        <w:t>Grade ≥3 that occurred in patients treated with T</w:t>
      </w:r>
      <w:r w:rsidRPr="00054570">
        <w:rPr>
          <w:rStyle w:val="normaltextrun"/>
          <w:rFonts w:cs="Yu Gothic Light"/>
          <w:shd w:val="clear" w:color="auto" w:fill="FFFFFF"/>
        </w:rPr>
        <w:noBreakHyphen/>
        <w:t>DXd were neutropoenia (</w:t>
      </w:r>
      <w:r w:rsidR="00294FDC" w:rsidRPr="00294FDC">
        <w:rPr>
          <w:rStyle w:val="normaltextrun"/>
          <w:rFonts w:cs="Yu Gothic Light"/>
          <w:color w:val="000000"/>
          <w:highlight w:val="black"/>
          <w:shd w:val="clear" w:color="auto" w:fill="FFFFFF"/>
        </w:rPr>
        <w:t>xx</w:t>
      </w:r>
      <w:r w:rsidRPr="00DC2F7D">
        <w:rPr>
          <w:rStyle w:val="normaltextrun"/>
          <w:rFonts w:cs="Yu Gothic Light"/>
          <w:shd w:val="clear" w:color="auto" w:fill="FFFFFF"/>
        </w:rPr>
        <w:t> </w:t>
      </w:r>
      <w:r w:rsidRPr="00054570">
        <w:rPr>
          <w:rStyle w:val="normaltextrun"/>
          <w:rFonts w:cs="Yu Gothic Light"/>
          <w:shd w:val="clear" w:color="auto" w:fill="FFFFFF"/>
        </w:rPr>
        <w:t xml:space="preserve">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anaem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fatigue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 leukop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 and thrombocytopa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y6S9u2o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r w:rsidRPr="00054570">
        <w:rPr>
          <w:rStyle w:val="normaltextrun"/>
          <w:rFonts w:cs="Yu Gothic Light"/>
          <w:shd w:val="clear" w:color="auto" w:fill="FFFFFF"/>
        </w:rPr>
        <w:t xml:space="preserve"> In patients in the TPC arm, </w:t>
      </w:r>
      <w:r>
        <w:rPr>
          <w:rStyle w:val="normaltextrun"/>
          <w:rFonts w:cs="Yu Gothic Light"/>
          <w:shd w:val="clear" w:color="auto" w:fill="FFFFFF"/>
        </w:rPr>
        <w:t xml:space="preserve">the </w:t>
      </w:r>
      <w:r w:rsidR="003F3B6C">
        <w:rPr>
          <w:rStyle w:val="normaltextrun"/>
          <w:rFonts w:cs="Yu Gothic Light"/>
          <w:shd w:val="clear" w:color="auto" w:fill="FFFFFF"/>
        </w:rPr>
        <w:t>five</w:t>
      </w:r>
      <w:r>
        <w:rPr>
          <w:rStyle w:val="normaltextrun"/>
          <w:rFonts w:cs="Yu Gothic Light"/>
          <w:shd w:val="clear" w:color="auto" w:fill="FFFFFF"/>
        </w:rPr>
        <w:t xml:space="preserve"> most common TEAEs of Grade </w:t>
      </w:r>
      <w:r>
        <w:rPr>
          <w:rStyle w:val="normaltextrun"/>
          <w:rFonts w:cs="Arial"/>
          <w:shd w:val="clear" w:color="auto" w:fill="FFFFFF"/>
        </w:rPr>
        <w:t>≥</w:t>
      </w:r>
      <w:r>
        <w:rPr>
          <w:rStyle w:val="normaltextrun"/>
          <w:rFonts w:cs="Yu Gothic Light"/>
          <w:shd w:val="clear" w:color="auto" w:fill="FFFFFF"/>
        </w:rPr>
        <w:t>3</w:t>
      </w:r>
      <w:r w:rsidRPr="00054570">
        <w:rPr>
          <w:rStyle w:val="normaltextrun"/>
          <w:rFonts w:cs="Yu Gothic Light"/>
          <w:shd w:val="clear" w:color="auto" w:fill="FFFFFF"/>
        </w:rPr>
        <w:t xml:space="preserve"> were neutropo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leukopenia (</w:t>
      </w:r>
      <w:r w:rsidR="00294FDC" w:rsidRPr="00294FDC">
        <w:rPr>
          <w:rStyle w:val="normaltextrun"/>
          <w:rFonts w:cs="Yu Gothic Light"/>
          <w:color w:val="000000"/>
          <w:highlight w:val="black"/>
          <w:shd w:val="clear" w:color="auto" w:fill="FFFFFF"/>
        </w:rPr>
        <w:t>xx</w:t>
      </w:r>
      <w:r w:rsidRPr="00383E87">
        <w:rPr>
          <w:rStyle w:val="normaltextrun"/>
          <w:rFonts w:cs="Yu Gothic Light"/>
          <w:shd w:val="clear" w:color="auto" w:fill="FFFFFF"/>
        </w:rPr>
        <w:t xml:space="preserve"> </w:t>
      </w:r>
      <w:r w:rsidRPr="00054570">
        <w:rPr>
          <w:rStyle w:val="normaltextrun"/>
          <w:rFonts w:cs="Yu Gothic Light"/>
          <w:shd w:val="clear" w:color="auto" w:fill="FFFFFF"/>
        </w:rPr>
        <w:t xml:space="preserve">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increased transaminases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w:t>
      </w:r>
      <w:r w:rsidRPr="00054570">
        <w:rPr>
          <w:rStyle w:val="normaltextrun"/>
          <w:rFonts w:cs="Yu Gothic Light"/>
          <w:shd w:val="clear" w:color="auto" w:fill="FFFFFF"/>
        </w:rPr>
        <w:t>%)</w:t>
      </w:r>
      <w:r>
        <w:rPr>
          <w:rStyle w:val="normaltextrun"/>
          <w:rFonts w:cs="Yu Gothic Light"/>
          <w:shd w:val="clear" w:color="auto" w:fill="FFFFFF"/>
        </w:rPr>
        <w:t>, anaemia (</w:t>
      </w:r>
      <w:r w:rsidR="00294FDC" w:rsidRPr="00294FDC">
        <w:rPr>
          <w:rStyle w:val="normaltextrun"/>
          <w:rFonts w:cs="Yu Gothic Light"/>
          <w:color w:val="000000"/>
          <w:highlight w:val="black"/>
          <w:shd w:val="clear" w:color="auto" w:fill="FFFFFF"/>
        </w:rPr>
        <w:t>x</w:t>
      </w:r>
      <w:r>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Pr>
          <w:rStyle w:val="normaltextrun"/>
          <w:rFonts w:cs="Yu Gothic Light"/>
          <w:shd w:val="clear" w:color="auto" w:fill="FFFFFF"/>
        </w:rPr>
        <w:t>) and fatigue (</w:t>
      </w:r>
      <w:r w:rsidR="00294FDC" w:rsidRPr="00294FDC">
        <w:rPr>
          <w:rStyle w:val="normaltextrun"/>
          <w:rFonts w:cs="Yu Gothic Light"/>
          <w:color w:val="000000"/>
          <w:highlight w:val="black"/>
          <w:shd w:val="clear" w:color="auto" w:fill="FFFFFF"/>
        </w:rPr>
        <w:t>x</w:t>
      </w:r>
      <w:r>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Pr>
          <w:rStyle w:val="normaltextrun"/>
          <w:rFonts w:cs="Yu Gothic Light"/>
          <w:shd w:val="clear" w:color="auto" w:fill="FFFFFF"/>
        </w:rPr>
        <w:t>)</w:t>
      </w:r>
      <w:r w:rsidRPr="00054570">
        <w:rPr>
          <w:rStyle w:val="normaltextrun"/>
          <w:rFonts w:cs="Yu Gothic Light"/>
          <w:shd w:val="clear" w:color="auto" w:fill="FFFFFF"/>
        </w:rPr>
        <w:t>.</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4zviobK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r w:rsidRPr="00054570">
        <w:rPr>
          <w:strike/>
        </w:rPr>
        <w:t xml:space="preserve"> </w:t>
      </w:r>
    </w:p>
    <w:p w14:paraId="6C8FB46F" w14:textId="60138C50" w:rsidR="000B148D" w:rsidRPr="0034087F" w:rsidRDefault="000B148D" w:rsidP="000B148D">
      <w:pPr>
        <w:pStyle w:val="Body"/>
        <w:rPr>
          <w:b/>
          <w:bCs/>
        </w:rPr>
      </w:pPr>
      <w:r w:rsidRPr="00054570">
        <w:t>A summary of TEAEs (any grade) experienced by ≥20% of patients treated with T</w:t>
      </w:r>
      <w:r w:rsidRPr="00054570">
        <w:noBreakHyphen/>
        <w:t xml:space="preserve">DXd or TPC in the DESTINY-Breast04 trial in order of decreasing frequency is presented in </w:t>
      </w:r>
      <w:r w:rsidRPr="0034087F">
        <w:rPr>
          <w:b/>
          <w:bCs/>
        </w:rPr>
        <w:fldChar w:fldCharType="begin"/>
      </w:r>
      <w:r w:rsidRPr="0034087F">
        <w:rPr>
          <w:b/>
          <w:bCs/>
        </w:rPr>
        <w:instrText xml:space="preserve"> REF _Ref119053526 \h </w:instrText>
      </w:r>
      <w:r>
        <w:rPr>
          <w:b/>
          <w:bCs/>
        </w:rPr>
        <w:instrText xml:space="preserve"> \* MERGEFORMAT </w:instrText>
      </w:r>
      <w:r w:rsidRPr="0034087F">
        <w:rPr>
          <w:b/>
          <w:bCs/>
        </w:rPr>
      </w:r>
      <w:r w:rsidRPr="0034087F">
        <w:rPr>
          <w:b/>
          <w:bCs/>
        </w:rPr>
        <w:fldChar w:fldCharType="separate"/>
      </w:r>
      <w:r w:rsidR="00145F42" w:rsidRPr="00145F42">
        <w:rPr>
          <w:b/>
          <w:bCs/>
        </w:rPr>
        <w:t xml:space="preserve">Table </w:t>
      </w:r>
      <w:r w:rsidR="00145F42" w:rsidRPr="00145F42">
        <w:rPr>
          <w:b/>
          <w:bCs/>
          <w:noProof/>
        </w:rPr>
        <w:t>25</w:t>
      </w:r>
      <w:r w:rsidRPr="0034087F">
        <w:rPr>
          <w:b/>
          <w:bCs/>
        </w:rPr>
        <w:fldChar w:fldCharType="end"/>
      </w:r>
      <w:r>
        <w:rPr>
          <w:b/>
          <w:bCs/>
        </w:rPr>
        <w:t>.</w:t>
      </w:r>
    </w:p>
    <w:p w14:paraId="6009F4FE" w14:textId="7C9A2C6A" w:rsidR="000B148D" w:rsidRPr="00054570" w:rsidRDefault="000B148D" w:rsidP="000B148D">
      <w:pPr>
        <w:pStyle w:val="Caption"/>
        <w:rPr>
          <w:rFonts w:cs="Arial"/>
          <w:sz w:val="20"/>
          <w:szCs w:val="20"/>
        </w:rPr>
      </w:pPr>
      <w:bookmarkStart w:id="337" w:name="_Ref119053526"/>
      <w:bookmarkStart w:id="338" w:name="_Ref119053519"/>
      <w:bookmarkStart w:id="339" w:name="_Toc124447885"/>
      <w:bookmarkStart w:id="340" w:name="_Toc129351000"/>
      <w:bookmarkStart w:id="341" w:name="_Ref98406626"/>
      <w:r w:rsidRPr="00054570">
        <w:lastRenderedPageBreak/>
        <w:t xml:space="preserve">Table </w:t>
      </w:r>
      <w:r w:rsidRPr="00054570">
        <w:fldChar w:fldCharType="begin"/>
      </w:r>
      <w:r w:rsidRPr="00054570">
        <w:instrText>SEQ Table \* ARABIC</w:instrText>
      </w:r>
      <w:r w:rsidRPr="00054570">
        <w:fldChar w:fldCharType="separate"/>
      </w:r>
      <w:r w:rsidR="00145F42">
        <w:rPr>
          <w:noProof/>
        </w:rPr>
        <w:t>25</w:t>
      </w:r>
      <w:r w:rsidRPr="00054570">
        <w:fldChar w:fldCharType="end"/>
      </w:r>
      <w:bookmarkEnd w:id="337"/>
      <w:r w:rsidRPr="00054570">
        <w:t>: DESTINY-Breast04 | TEAEs in ≥20% of patients | SAS</w:t>
      </w:r>
      <w:bookmarkEnd w:id="338"/>
      <w:bookmarkEnd w:id="339"/>
      <w:bookmarkEnd w:id="340"/>
    </w:p>
    <w:tbl>
      <w:tblPr>
        <w:tblStyle w:val="Generaltable"/>
        <w:tblW w:w="0" w:type="auto"/>
        <w:tblLayout w:type="fixed"/>
        <w:tblCellMar>
          <w:left w:w="57" w:type="dxa"/>
          <w:right w:w="57" w:type="dxa"/>
        </w:tblCellMar>
        <w:tblLook w:val="04A0" w:firstRow="1" w:lastRow="0" w:firstColumn="1" w:lastColumn="0" w:noHBand="0" w:noVBand="1"/>
      </w:tblPr>
      <w:tblGrid>
        <w:gridCol w:w="4390"/>
        <w:gridCol w:w="1156"/>
        <w:gridCol w:w="1157"/>
        <w:gridCol w:w="1156"/>
        <w:gridCol w:w="1157"/>
      </w:tblGrid>
      <w:tr w:rsidR="000B148D" w:rsidRPr="00054570" w14:paraId="71ACFA31" w14:textId="77777777" w:rsidTr="00514744">
        <w:trPr>
          <w:cnfStyle w:val="100000000000" w:firstRow="1" w:lastRow="0" w:firstColumn="0" w:lastColumn="0" w:oddVBand="0" w:evenVBand="0" w:oddHBand="0" w:evenHBand="0" w:firstRowFirstColumn="0" w:firstRowLastColumn="0" w:lastRowFirstColumn="0" w:lastRowLastColumn="0"/>
          <w:trHeight w:val="70"/>
          <w:tblHeader/>
        </w:trPr>
        <w:tc>
          <w:tcPr>
            <w:tcW w:w="4390" w:type="dxa"/>
            <w:shd w:val="clear" w:color="auto" w:fill="F2F2F2" w:themeFill="background1" w:themeFillShade="F2"/>
            <w:vAlign w:val="bottom"/>
          </w:tcPr>
          <w:p w14:paraId="7908990D" w14:textId="77777777" w:rsidR="000B148D" w:rsidRPr="00054570" w:rsidRDefault="000B148D" w:rsidP="00514744">
            <w:pPr>
              <w:pStyle w:val="Tableheading"/>
              <w:spacing w:before="0" w:after="0"/>
              <w:ind w:left="171"/>
              <w:contextualSpacing/>
              <w:rPr>
                <w:rFonts w:cs="Arial"/>
              </w:rPr>
            </w:pPr>
          </w:p>
        </w:tc>
        <w:tc>
          <w:tcPr>
            <w:tcW w:w="2313" w:type="dxa"/>
            <w:gridSpan w:val="2"/>
            <w:shd w:val="clear" w:color="auto" w:fill="F2F2F2" w:themeFill="background1" w:themeFillShade="F2"/>
          </w:tcPr>
          <w:p w14:paraId="2B42EEAF" w14:textId="4550037C" w:rsidR="000B148D" w:rsidRPr="00054570" w:rsidRDefault="000B148D" w:rsidP="00514744">
            <w:pPr>
              <w:pStyle w:val="Tableheading"/>
              <w:spacing w:before="0" w:after="0"/>
              <w:contextualSpacing/>
              <w:jc w:val="center"/>
              <w:rPr>
                <w:rFonts w:cs="Arial"/>
              </w:rPr>
            </w:pPr>
            <w:r w:rsidRPr="00054570">
              <w:rPr>
                <w:rFonts w:cs="Arial"/>
              </w:rPr>
              <w:t>T-DXd</w:t>
            </w:r>
            <w:r w:rsidR="00514744">
              <w:rPr>
                <w:rFonts w:cs="Arial"/>
              </w:rPr>
              <w:t xml:space="preserve"> </w:t>
            </w:r>
            <w:r w:rsidRPr="00054570">
              <w:rPr>
                <w:rFonts w:cs="Arial"/>
              </w:rPr>
              <w:t>(</w:t>
            </w:r>
            <w:r>
              <w:rPr>
                <w:rFonts w:cs="Arial"/>
              </w:rPr>
              <w:t>N=</w:t>
            </w:r>
            <w:r w:rsidRPr="00054570">
              <w:rPr>
                <w:rFonts w:cs="Arial"/>
              </w:rPr>
              <w:t>371)</w:t>
            </w:r>
          </w:p>
        </w:tc>
        <w:tc>
          <w:tcPr>
            <w:tcW w:w="2313" w:type="dxa"/>
            <w:gridSpan w:val="2"/>
            <w:shd w:val="clear" w:color="auto" w:fill="F2F2F2" w:themeFill="background1" w:themeFillShade="F2"/>
          </w:tcPr>
          <w:p w14:paraId="3358D340" w14:textId="5548A276" w:rsidR="000B148D" w:rsidRPr="00054570" w:rsidRDefault="000B148D" w:rsidP="00514744">
            <w:pPr>
              <w:pStyle w:val="Tableheading"/>
              <w:spacing w:before="0" w:after="0"/>
              <w:contextualSpacing/>
              <w:jc w:val="center"/>
              <w:rPr>
                <w:rFonts w:cs="Arial"/>
              </w:rPr>
            </w:pPr>
            <w:r w:rsidRPr="00054570">
              <w:rPr>
                <w:rFonts w:cs="Arial"/>
              </w:rPr>
              <w:t>TPC</w:t>
            </w:r>
            <w:r w:rsidR="00514744">
              <w:rPr>
                <w:rFonts w:cs="Arial"/>
              </w:rPr>
              <w:t xml:space="preserve"> </w:t>
            </w:r>
            <w:r w:rsidRPr="00054570">
              <w:rPr>
                <w:rFonts w:cs="Arial"/>
              </w:rPr>
              <w:t>(</w:t>
            </w:r>
            <w:r>
              <w:rPr>
                <w:rFonts w:cs="Arial"/>
              </w:rPr>
              <w:t>N=</w:t>
            </w:r>
            <w:r w:rsidRPr="00054570">
              <w:rPr>
                <w:rFonts w:cs="Arial"/>
              </w:rPr>
              <w:t>172)</w:t>
            </w:r>
          </w:p>
        </w:tc>
      </w:tr>
      <w:tr w:rsidR="000B148D" w:rsidRPr="00054570" w14:paraId="634CF849" w14:textId="77777777" w:rsidTr="00514744">
        <w:tc>
          <w:tcPr>
            <w:tcW w:w="4390" w:type="dxa"/>
            <w:shd w:val="clear" w:color="auto" w:fill="F2F2F2" w:themeFill="background1" w:themeFillShade="F2"/>
          </w:tcPr>
          <w:p w14:paraId="14070FA2" w14:textId="77777777" w:rsidR="000B148D" w:rsidRPr="00054570" w:rsidRDefault="000B148D" w:rsidP="00514744">
            <w:pPr>
              <w:pStyle w:val="Tablebody"/>
              <w:keepNext/>
              <w:spacing w:before="0" w:after="0"/>
              <w:contextualSpacing/>
              <w:rPr>
                <w:rFonts w:cs="Arial"/>
                <w:b/>
                <w:bCs/>
              </w:rPr>
            </w:pPr>
            <w:r w:rsidRPr="00054570">
              <w:rPr>
                <w:rFonts w:cs="Arial"/>
                <w:b/>
                <w:bCs/>
              </w:rPr>
              <w:t>Patient-years of exposure</w:t>
            </w:r>
          </w:p>
        </w:tc>
        <w:tc>
          <w:tcPr>
            <w:tcW w:w="2313" w:type="dxa"/>
            <w:gridSpan w:val="2"/>
          </w:tcPr>
          <w:p w14:paraId="6DEF67A1" w14:textId="77777777" w:rsidR="000B148D" w:rsidRPr="00054570" w:rsidRDefault="000B148D" w:rsidP="00514744">
            <w:pPr>
              <w:pStyle w:val="Tablebody"/>
              <w:spacing w:before="0" w:after="0"/>
              <w:contextualSpacing/>
              <w:jc w:val="center"/>
              <w:rPr>
                <w:rFonts w:cs="Arial"/>
              </w:rPr>
            </w:pPr>
            <w:r w:rsidRPr="00054570">
              <w:rPr>
                <w:rFonts w:cs="Arial"/>
              </w:rPr>
              <w:t>283.55</w:t>
            </w:r>
          </w:p>
        </w:tc>
        <w:tc>
          <w:tcPr>
            <w:tcW w:w="2313" w:type="dxa"/>
            <w:gridSpan w:val="2"/>
          </w:tcPr>
          <w:p w14:paraId="14678B05" w14:textId="77777777" w:rsidR="000B148D" w:rsidRPr="00054570" w:rsidRDefault="000B148D" w:rsidP="00514744">
            <w:pPr>
              <w:pStyle w:val="Tablebody"/>
              <w:spacing w:before="0" w:after="0"/>
              <w:contextualSpacing/>
              <w:jc w:val="center"/>
              <w:rPr>
                <w:rFonts w:cs="Arial"/>
              </w:rPr>
            </w:pPr>
            <w:r w:rsidRPr="00054570">
              <w:rPr>
                <w:rFonts w:cs="Arial"/>
              </w:rPr>
              <w:t>63.59</w:t>
            </w:r>
          </w:p>
        </w:tc>
      </w:tr>
      <w:tr w:rsidR="000B148D" w:rsidRPr="00054570" w14:paraId="7EA6ADEC" w14:textId="77777777" w:rsidTr="00514744">
        <w:tc>
          <w:tcPr>
            <w:tcW w:w="4390" w:type="dxa"/>
            <w:shd w:val="clear" w:color="auto" w:fill="F2F2F2" w:themeFill="background1" w:themeFillShade="F2"/>
          </w:tcPr>
          <w:p w14:paraId="1ADDEE93" w14:textId="77777777" w:rsidR="000B148D" w:rsidRPr="00054570" w:rsidRDefault="000B148D" w:rsidP="00514744">
            <w:pPr>
              <w:pStyle w:val="Tableheading"/>
              <w:spacing w:before="0" w:after="0"/>
              <w:contextualSpacing/>
              <w:rPr>
                <w:rFonts w:cs="Arial"/>
              </w:rPr>
            </w:pPr>
            <w:r w:rsidRPr="00054570">
              <w:rPr>
                <w:rFonts w:cs="Arial"/>
              </w:rPr>
              <w:t>System organ class, Preferred term, n (%)</w:t>
            </w:r>
          </w:p>
        </w:tc>
        <w:tc>
          <w:tcPr>
            <w:tcW w:w="1156" w:type="dxa"/>
            <w:shd w:val="clear" w:color="auto" w:fill="F2F2F2" w:themeFill="background1" w:themeFillShade="F2"/>
            <w:vAlign w:val="center"/>
          </w:tcPr>
          <w:p w14:paraId="4F164003" w14:textId="77777777" w:rsidR="000B148D" w:rsidRPr="00054570" w:rsidRDefault="000B148D" w:rsidP="00514744">
            <w:pPr>
              <w:pStyle w:val="Tableheading"/>
              <w:spacing w:before="0" w:after="0"/>
              <w:contextualSpacing/>
              <w:jc w:val="center"/>
              <w:rPr>
                <w:rFonts w:cs="Arial"/>
              </w:rPr>
            </w:pPr>
            <w:r w:rsidRPr="00054570">
              <w:rPr>
                <w:rFonts w:cs="Arial"/>
              </w:rPr>
              <w:t>Any grade</w:t>
            </w:r>
          </w:p>
        </w:tc>
        <w:tc>
          <w:tcPr>
            <w:tcW w:w="1157" w:type="dxa"/>
            <w:shd w:val="clear" w:color="auto" w:fill="F2F2F2" w:themeFill="background1" w:themeFillShade="F2"/>
            <w:vAlign w:val="center"/>
          </w:tcPr>
          <w:p w14:paraId="23A29F4A" w14:textId="77777777" w:rsidR="000B148D" w:rsidRPr="00054570" w:rsidRDefault="000B148D" w:rsidP="00514744">
            <w:pPr>
              <w:pStyle w:val="Tableheading"/>
              <w:spacing w:before="0" w:after="0"/>
              <w:contextualSpacing/>
              <w:jc w:val="center"/>
              <w:rPr>
                <w:rFonts w:cs="Arial"/>
              </w:rPr>
            </w:pPr>
            <w:r w:rsidRPr="00054570">
              <w:rPr>
                <w:rFonts w:cs="Arial"/>
              </w:rPr>
              <w:t>Grade ≥3</w:t>
            </w:r>
          </w:p>
        </w:tc>
        <w:tc>
          <w:tcPr>
            <w:tcW w:w="1156" w:type="dxa"/>
            <w:shd w:val="clear" w:color="auto" w:fill="F2F2F2" w:themeFill="background1" w:themeFillShade="F2"/>
            <w:vAlign w:val="center"/>
          </w:tcPr>
          <w:p w14:paraId="30C59873" w14:textId="77777777" w:rsidR="000B148D" w:rsidRPr="00054570" w:rsidRDefault="000B148D" w:rsidP="00514744">
            <w:pPr>
              <w:pStyle w:val="Tableheading"/>
              <w:spacing w:before="0" w:after="0"/>
              <w:contextualSpacing/>
              <w:jc w:val="center"/>
              <w:rPr>
                <w:rFonts w:cs="Arial"/>
              </w:rPr>
            </w:pPr>
            <w:r w:rsidRPr="00054570">
              <w:rPr>
                <w:rFonts w:cs="Arial"/>
              </w:rPr>
              <w:t>Any grade</w:t>
            </w:r>
          </w:p>
        </w:tc>
        <w:tc>
          <w:tcPr>
            <w:tcW w:w="1157" w:type="dxa"/>
            <w:shd w:val="clear" w:color="auto" w:fill="F2F2F2" w:themeFill="background1" w:themeFillShade="F2"/>
            <w:vAlign w:val="center"/>
          </w:tcPr>
          <w:p w14:paraId="277640F5" w14:textId="77777777" w:rsidR="000B148D" w:rsidRPr="00054570" w:rsidRDefault="000B148D" w:rsidP="00514744">
            <w:pPr>
              <w:pStyle w:val="Tableheading"/>
              <w:spacing w:before="0" w:after="0"/>
              <w:contextualSpacing/>
              <w:jc w:val="center"/>
              <w:rPr>
                <w:rFonts w:cs="Arial"/>
              </w:rPr>
            </w:pPr>
            <w:r w:rsidRPr="00054570">
              <w:rPr>
                <w:rFonts w:cs="Arial"/>
              </w:rPr>
              <w:t>Grade ≥3</w:t>
            </w:r>
          </w:p>
        </w:tc>
      </w:tr>
      <w:tr w:rsidR="000B148D" w:rsidRPr="00054570" w14:paraId="3BF93D6B" w14:textId="77777777" w:rsidTr="00147167">
        <w:tc>
          <w:tcPr>
            <w:tcW w:w="9016" w:type="dxa"/>
            <w:gridSpan w:val="5"/>
            <w:shd w:val="clear" w:color="auto" w:fill="F2F2F2" w:themeFill="background1" w:themeFillShade="F2"/>
          </w:tcPr>
          <w:p w14:paraId="5B6B3C68" w14:textId="77777777" w:rsidR="000B148D" w:rsidRPr="00054570" w:rsidRDefault="000B148D" w:rsidP="00514744">
            <w:pPr>
              <w:pStyle w:val="Tablebody"/>
              <w:spacing w:before="0" w:after="0"/>
              <w:contextualSpacing/>
              <w:rPr>
                <w:rFonts w:cs="Arial"/>
                <w:b/>
                <w:bCs/>
              </w:rPr>
            </w:pPr>
            <w:r w:rsidRPr="00054570">
              <w:rPr>
                <w:rFonts w:cs="Arial"/>
                <w:b/>
                <w:bCs/>
              </w:rPr>
              <w:t>Blood and lymphatic system disorders</w:t>
            </w:r>
          </w:p>
        </w:tc>
      </w:tr>
      <w:tr w:rsidR="000B148D" w:rsidRPr="00054570" w14:paraId="3F280E7B" w14:textId="77777777" w:rsidTr="00514744">
        <w:tc>
          <w:tcPr>
            <w:tcW w:w="4390" w:type="dxa"/>
            <w:shd w:val="clear" w:color="auto" w:fill="F2F2F2" w:themeFill="background1" w:themeFillShade="F2"/>
          </w:tcPr>
          <w:p w14:paraId="63B61154" w14:textId="77777777" w:rsidR="000B148D" w:rsidRPr="00054570" w:rsidRDefault="000B148D" w:rsidP="00514744">
            <w:pPr>
              <w:pStyle w:val="Tablebody"/>
              <w:spacing w:before="0" w:after="0"/>
              <w:ind w:left="171"/>
              <w:contextualSpacing/>
              <w:rPr>
                <w:rFonts w:cs="Arial"/>
              </w:rPr>
            </w:pPr>
            <w:r w:rsidRPr="00054570">
              <w:rPr>
                <w:rFonts w:cs="Arial"/>
              </w:rPr>
              <w:t>Anaemia</w:t>
            </w:r>
            <w:r w:rsidRPr="00054570">
              <w:rPr>
                <w:rFonts w:cs="Arial"/>
                <w:vertAlign w:val="superscript"/>
              </w:rPr>
              <w:t>†</w:t>
            </w:r>
          </w:p>
        </w:tc>
        <w:tc>
          <w:tcPr>
            <w:tcW w:w="1156" w:type="dxa"/>
          </w:tcPr>
          <w:p w14:paraId="5AC3AD17" w14:textId="159822BE"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7" w:type="dxa"/>
          </w:tcPr>
          <w:p w14:paraId="1FD42293" w14:textId="29281FC5"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6" w:type="dxa"/>
          </w:tcPr>
          <w:p w14:paraId="283F255D" w14:textId="5434DEFF"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198930F6" w14:textId="58269B7C"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6BB54964" w14:textId="77777777" w:rsidTr="00514744">
        <w:tc>
          <w:tcPr>
            <w:tcW w:w="4390" w:type="dxa"/>
            <w:shd w:val="clear" w:color="auto" w:fill="F2F2F2" w:themeFill="background1" w:themeFillShade="F2"/>
          </w:tcPr>
          <w:p w14:paraId="7EC0589A" w14:textId="77777777" w:rsidR="000B148D" w:rsidRPr="00054570" w:rsidRDefault="000B148D" w:rsidP="00514744">
            <w:pPr>
              <w:pStyle w:val="Tablebody"/>
              <w:spacing w:before="0" w:after="0"/>
              <w:ind w:left="171"/>
              <w:contextualSpacing/>
              <w:rPr>
                <w:rFonts w:cs="Arial"/>
              </w:rPr>
            </w:pPr>
            <w:r w:rsidRPr="00054570">
              <w:rPr>
                <w:rFonts w:cs="Arial"/>
              </w:rPr>
              <w:t>Neutropoenia*</w:t>
            </w:r>
          </w:p>
        </w:tc>
        <w:tc>
          <w:tcPr>
            <w:tcW w:w="1156" w:type="dxa"/>
          </w:tcPr>
          <w:p w14:paraId="3413F692" w14:textId="017D403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7" w:type="dxa"/>
          </w:tcPr>
          <w:p w14:paraId="7CE704CB" w14:textId="19686D7B"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6" w:type="dxa"/>
          </w:tcPr>
          <w:p w14:paraId="45AFE412" w14:textId="721E8E7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07CD57FD" w14:textId="42CE4D69"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47CC3458" w14:textId="77777777" w:rsidTr="00514744">
        <w:tc>
          <w:tcPr>
            <w:tcW w:w="4390" w:type="dxa"/>
            <w:shd w:val="clear" w:color="auto" w:fill="F2F2F2" w:themeFill="background1" w:themeFillShade="F2"/>
          </w:tcPr>
          <w:p w14:paraId="24CD8248" w14:textId="77777777" w:rsidR="000B148D" w:rsidRPr="00054570" w:rsidRDefault="000B148D" w:rsidP="00514744">
            <w:pPr>
              <w:pStyle w:val="Tablebody"/>
              <w:spacing w:before="0" w:after="0"/>
              <w:ind w:left="171"/>
              <w:contextualSpacing/>
              <w:rPr>
                <w:rFonts w:cs="Arial"/>
              </w:rPr>
            </w:pPr>
            <w:r w:rsidRPr="00054570">
              <w:rPr>
                <w:rFonts w:cs="Arial"/>
              </w:rPr>
              <w:t>Thrombocytopaenia</w:t>
            </w:r>
            <w:r w:rsidRPr="00054570">
              <w:rPr>
                <w:rFonts w:cs="Arial"/>
                <w:vertAlign w:val="superscript"/>
              </w:rPr>
              <w:t>§</w:t>
            </w:r>
          </w:p>
        </w:tc>
        <w:tc>
          <w:tcPr>
            <w:tcW w:w="1156" w:type="dxa"/>
          </w:tcPr>
          <w:p w14:paraId="7B0BCEDB" w14:textId="68554D6A"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0F0BAB70" w14:textId="14F672F3"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6" w:type="dxa"/>
          </w:tcPr>
          <w:p w14:paraId="4DBC8F2D" w14:textId="3C774318"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7" w:type="dxa"/>
          </w:tcPr>
          <w:p w14:paraId="55CD809F" w14:textId="65A3734A"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04BA4612" w14:textId="77777777" w:rsidTr="00514744">
        <w:tc>
          <w:tcPr>
            <w:tcW w:w="4390" w:type="dxa"/>
            <w:shd w:val="clear" w:color="auto" w:fill="F2F2F2" w:themeFill="background1" w:themeFillShade="F2"/>
          </w:tcPr>
          <w:p w14:paraId="0000F2FB" w14:textId="77777777" w:rsidR="000B148D" w:rsidRPr="00054570" w:rsidRDefault="000B148D" w:rsidP="00514744">
            <w:pPr>
              <w:pStyle w:val="Tablebody"/>
              <w:spacing w:before="0" w:after="0"/>
              <w:ind w:left="171"/>
              <w:contextualSpacing/>
              <w:rPr>
                <w:rFonts w:cs="Arial"/>
              </w:rPr>
            </w:pPr>
            <w:r w:rsidRPr="00054570">
              <w:rPr>
                <w:rFonts w:cs="Arial"/>
              </w:rPr>
              <w:t>Leucopoenia</w:t>
            </w:r>
            <w:r w:rsidRPr="00054570">
              <w:rPr>
                <w:rFonts w:cs="Arial"/>
                <w:vertAlign w:val="superscript"/>
              </w:rPr>
              <w:t>‡</w:t>
            </w:r>
          </w:p>
        </w:tc>
        <w:tc>
          <w:tcPr>
            <w:tcW w:w="1156" w:type="dxa"/>
          </w:tcPr>
          <w:p w14:paraId="3F7646F3" w14:textId="4A20DE90"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378CA1DC" w14:textId="2E8597DB"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6" w:type="dxa"/>
          </w:tcPr>
          <w:p w14:paraId="292A446C" w14:textId="10E15AD6"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558FB25C" w14:textId="6620AF34"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r>
      <w:tr w:rsidR="000B148D" w:rsidRPr="00054570" w14:paraId="641E4529" w14:textId="77777777" w:rsidTr="00514744">
        <w:tc>
          <w:tcPr>
            <w:tcW w:w="4390" w:type="dxa"/>
            <w:shd w:val="clear" w:color="auto" w:fill="F2F2F2" w:themeFill="background1" w:themeFillShade="F2"/>
          </w:tcPr>
          <w:p w14:paraId="791EE16C"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Lymphopenia</w:t>
            </w:r>
          </w:p>
        </w:tc>
        <w:tc>
          <w:tcPr>
            <w:tcW w:w="1156" w:type="dxa"/>
          </w:tcPr>
          <w:p w14:paraId="30BAF7FA" w14:textId="66A5B288"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57" w:type="dxa"/>
          </w:tcPr>
          <w:p w14:paraId="0FC80285" w14:textId="216D1C8A"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56" w:type="dxa"/>
          </w:tcPr>
          <w:p w14:paraId="071573D9" w14:textId="1FFDB1E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57" w:type="dxa"/>
          </w:tcPr>
          <w:p w14:paraId="5D0A02E7" w14:textId="1E62B96B"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72FBEC32" w14:textId="77777777" w:rsidTr="00514744">
        <w:tc>
          <w:tcPr>
            <w:tcW w:w="4390" w:type="dxa"/>
            <w:shd w:val="clear" w:color="auto" w:fill="F2F2F2" w:themeFill="background1" w:themeFillShade="F2"/>
          </w:tcPr>
          <w:p w14:paraId="78502FA6"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Febrile neutropenia</w:t>
            </w:r>
          </w:p>
        </w:tc>
        <w:tc>
          <w:tcPr>
            <w:tcW w:w="1156" w:type="dxa"/>
          </w:tcPr>
          <w:p w14:paraId="3740F9E0" w14:textId="0156494C"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57" w:type="dxa"/>
          </w:tcPr>
          <w:p w14:paraId="52BEE8E8" w14:textId="3C075EE0"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56" w:type="dxa"/>
          </w:tcPr>
          <w:p w14:paraId="00F9E0A8" w14:textId="1275E2FE"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57" w:type="dxa"/>
          </w:tcPr>
          <w:p w14:paraId="0D2C2E61" w14:textId="2B67C6BE"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r>
      <w:tr w:rsidR="000B148D" w:rsidRPr="00054570" w14:paraId="512B7954" w14:textId="77777777" w:rsidTr="00147167">
        <w:tc>
          <w:tcPr>
            <w:tcW w:w="9016" w:type="dxa"/>
            <w:gridSpan w:val="5"/>
            <w:shd w:val="clear" w:color="auto" w:fill="F2F2F2" w:themeFill="background1" w:themeFillShade="F2"/>
            <w:vAlign w:val="center"/>
          </w:tcPr>
          <w:p w14:paraId="45A11EE8" w14:textId="77777777" w:rsidR="000B148D" w:rsidRPr="00E63B21" w:rsidRDefault="000B148D" w:rsidP="00514744">
            <w:pPr>
              <w:pStyle w:val="Tablebody"/>
              <w:spacing w:before="0" w:after="0"/>
              <w:contextualSpacing/>
              <w:rPr>
                <w:rFonts w:cs="Arial"/>
                <w:b/>
                <w:bCs/>
              </w:rPr>
            </w:pPr>
            <w:r w:rsidRPr="00E63B21">
              <w:rPr>
                <w:rFonts w:cs="Arial"/>
                <w:b/>
                <w:bCs/>
              </w:rPr>
              <w:t>Gastrointestinal disorders</w:t>
            </w:r>
          </w:p>
        </w:tc>
      </w:tr>
      <w:tr w:rsidR="000B148D" w:rsidRPr="00054570" w14:paraId="10DB0909" w14:textId="77777777" w:rsidTr="00514744">
        <w:tc>
          <w:tcPr>
            <w:tcW w:w="4390" w:type="dxa"/>
            <w:shd w:val="clear" w:color="auto" w:fill="F2F2F2" w:themeFill="background1" w:themeFillShade="F2"/>
          </w:tcPr>
          <w:p w14:paraId="0BDA7D8F" w14:textId="77777777" w:rsidR="000B148D" w:rsidRPr="00054570" w:rsidRDefault="000B148D" w:rsidP="00514744">
            <w:pPr>
              <w:pStyle w:val="Tablebody"/>
              <w:spacing w:before="0" w:after="0"/>
              <w:ind w:left="171"/>
              <w:contextualSpacing/>
              <w:rPr>
                <w:rFonts w:cs="Arial"/>
              </w:rPr>
            </w:pPr>
            <w:r w:rsidRPr="00054570">
              <w:rPr>
                <w:rFonts w:cs="Arial"/>
              </w:rPr>
              <w:t>Nausea</w:t>
            </w:r>
          </w:p>
        </w:tc>
        <w:tc>
          <w:tcPr>
            <w:tcW w:w="1156" w:type="dxa"/>
          </w:tcPr>
          <w:p w14:paraId="580F9BF5" w14:textId="397FEA4B"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7" w:type="dxa"/>
          </w:tcPr>
          <w:p w14:paraId="69DEEB01" w14:textId="0D293CF8"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6" w:type="dxa"/>
          </w:tcPr>
          <w:p w14:paraId="27EA7FDF" w14:textId="711E30A7"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6A38672D" w14:textId="046B4FB2"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w:t>
            </w:r>
          </w:p>
        </w:tc>
      </w:tr>
      <w:tr w:rsidR="000B148D" w:rsidRPr="00054570" w14:paraId="2C0FE3FB" w14:textId="77777777" w:rsidTr="00514744">
        <w:tc>
          <w:tcPr>
            <w:tcW w:w="4390" w:type="dxa"/>
            <w:shd w:val="clear" w:color="auto" w:fill="F2F2F2" w:themeFill="background1" w:themeFillShade="F2"/>
          </w:tcPr>
          <w:p w14:paraId="3DF65006" w14:textId="77777777" w:rsidR="000B148D" w:rsidRPr="00054570" w:rsidRDefault="000B148D" w:rsidP="00514744">
            <w:pPr>
              <w:pStyle w:val="Tablebody"/>
              <w:spacing w:before="0" w:after="0"/>
              <w:ind w:left="171"/>
              <w:contextualSpacing/>
              <w:rPr>
                <w:rFonts w:cs="Arial"/>
              </w:rPr>
            </w:pPr>
            <w:r w:rsidRPr="00054570">
              <w:rPr>
                <w:rFonts w:cs="Arial"/>
              </w:rPr>
              <w:t>Vomiting</w:t>
            </w:r>
          </w:p>
        </w:tc>
        <w:tc>
          <w:tcPr>
            <w:tcW w:w="1156" w:type="dxa"/>
          </w:tcPr>
          <w:p w14:paraId="2D68C109" w14:textId="3012422F"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7" w:type="dxa"/>
          </w:tcPr>
          <w:p w14:paraId="26C23B5B" w14:textId="10566998"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1156" w:type="dxa"/>
          </w:tcPr>
          <w:p w14:paraId="046BD7AC" w14:textId="33644BBD"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383D8B25" w14:textId="7002BBF0"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r>
      <w:tr w:rsidR="000B148D" w:rsidRPr="00054570" w14:paraId="733C22DC" w14:textId="77777777" w:rsidTr="00514744">
        <w:tc>
          <w:tcPr>
            <w:tcW w:w="4390" w:type="dxa"/>
            <w:shd w:val="clear" w:color="auto" w:fill="F2F2F2" w:themeFill="background1" w:themeFillShade="F2"/>
          </w:tcPr>
          <w:p w14:paraId="78A9F058" w14:textId="77777777" w:rsidR="000B148D" w:rsidRPr="00054570" w:rsidRDefault="000B148D" w:rsidP="00514744">
            <w:pPr>
              <w:pStyle w:val="Tablebody"/>
              <w:spacing w:before="0" w:after="0"/>
              <w:ind w:left="171"/>
              <w:contextualSpacing/>
              <w:rPr>
                <w:rFonts w:cs="Arial"/>
              </w:rPr>
            </w:pPr>
            <w:r w:rsidRPr="00054570">
              <w:rPr>
                <w:rFonts w:cs="Arial"/>
              </w:rPr>
              <w:t>Constipation</w:t>
            </w:r>
          </w:p>
        </w:tc>
        <w:tc>
          <w:tcPr>
            <w:tcW w:w="1156" w:type="dxa"/>
          </w:tcPr>
          <w:p w14:paraId="2A7649D8" w14:textId="5BA5107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7" w:type="dxa"/>
          </w:tcPr>
          <w:p w14:paraId="16FBB046" w14:textId="656CD6F2"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w:t>
            </w:r>
          </w:p>
        </w:tc>
        <w:tc>
          <w:tcPr>
            <w:tcW w:w="1156" w:type="dxa"/>
          </w:tcPr>
          <w:p w14:paraId="50A627E0" w14:textId="6F3110B8"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115489EE" w14:textId="73194A84"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r>
      <w:tr w:rsidR="000B148D" w:rsidRPr="00054570" w14:paraId="3B5188E6" w14:textId="77777777" w:rsidTr="00514744">
        <w:tc>
          <w:tcPr>
            <w:tcW w:w="4390" w:type="dxa"/>
            <w:shd w:val="clear" w:color="auto" w:fill="F2F2F2" w:themeFill="background1" w:themeFillShade="F2"/>
          </w:tcPr>
          <w:p w14:paraId="651242FD" w14:textId="77777777" w:rsidR="000B148D" w:rsidRPr="00054570" w:rsidRDefault="000B148D" w:rsidP="00514744">
            <w:pPr>
              <w:pStyle w:val="Tablebody"/>
              <w:spacing w:before="0" w:after="0"/>
              <w:ind w:left="171"/>
              <w:contextualSpacing/>
              <w:rPr>
                <w:rFonts w:cs="Arial"/>
              </w:rPr>
            </w:pPr>
            <w:r w:rsidRPr="00054570">
              <w:rPr>
                <w:rFonts w:cs="Arial"/>
              </w:rPr>
              <w:t>Diarrhoea</w:t>
            </w:r>
          </w:p>
        </w:tc>
        <w:tc>
          <w:tcPr>
            <w:tcW w:w="1156" w:type="dxa"/>
          </w:tcPr>
          <w:p w14:paraId="08A0C180" w14:textId="1ED89A0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7" w:type="dxa"/>
          </w:tcPr>
          <w:p w14:paraId="1A2BF9F5" w14:textId="14C0DA13"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56" w:type="dxa"/>
          </w:tcPr>
          <w:p w14:paraId="2420F729" w14:textId="1150BC21"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1FB69A7E" w14:textId="06495300"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xxxxxx</w:t>
            </w:r>
          </w:p>
        </w:tc>
      </w:tr>
      <w:tr w:rsidR="000B148D" w:rsidRPr="00054570" w14:paraId="3C7F17B8" w14:textId="77777777" w:rsidTr="00147167">
        <w:tc>
          <w:tcPr>
            <w:tcW w:w="9016" w:type="dxa"/>
            <w:gridSpan w:val="5"/>
            <w:shd w:val="clear" w:color="auto" w:fill="F2F2F2" w:themeFill="background1" w:themeFillShade="F2"/>
            <w:vAlign w:val="center"/>
          </w:tcPr>
          <w:p w14:paraId="41FDB114" w14:textId="77777777" w:rsidR="000B148D" w:rsidRPr="00E63B21" w:rsidRDefault="000B148D" w:rsidP="00514744">
            <w:pPr>
              <w:pStyle w:val="Tablebody"/>
              <w:spacing w:before="0" w:after="0"/>
              <w:contextualSpacing/>
              <w:rPr>
                <w:rFonts w:cs="Arial"/>
                <w:b/>
                <w:bCs/>
              </w:rPr>
            </w:pPr>
            <w:r w:rsidRPr="00E63B21">
              <w:rPr>
                <w:rFonts w:cs="Arial"/>
                <w:b/>
                <w:bCs/>
              </w:rPr>
              <w:t>General disorders</w:t>
            </w:r>
          </w:p>
        </w:tc>
      </w:tr>
      <w:tr w:rsidR="000B148D" w:rsidRPr="00054570" w14:paraId="553D4D52" w14:textId="77777777" w:rsidTr="00514744">
        <w:tc>
          <w:tcPr>
            <w:tcW w:w="4390" w:type="dxa"/>
            <w:shd w:val="clear" w:color="auto" w:fill="F2F2F2" w:themeFill="background1" w:themeFillShade="F2"/>
          </w:tcPr>
          <w:p w14:paraId="72BDC44F" w14:textId="77777777" w:rsidR="000B148D" w:rsidRPr="00054570" w:rsidRDefault="000B148D" w:rsidP="00514744">
            <w:pPr>
              <w:pStyle w:val="Tablebody"/>
              <w:spacing w:before="0" w:after="0"/>
              <w:ind w:left="171"/>
              <w:contextualSpacing/>
              <w:rPr>
                <w:rFonts w:cs="Arial"/>
              </w:rPr>
            </w:pPr>
            <w:r w:rsidRPr="00054570">
              <w:rPr>
                <w:rFonts w:cs="Arial"/>
              </w:rPr>
              <w:t>Fatigue**</w:t>
            </w:r>
          </w:p>
        </w:tc>
        <w:tc>
          <w:tcPr>
            <w:tcW w:w="1156" w:type="dxa"/>
          </w:tcPr>
          <w:p w14:paraId="7520FC10" w14:textId="655F7D4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7" w:type="dxa"/>
          </w:tcPr>
          <w:p w14:paraId="0D72EB46" w14:textId="0085B886"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1156" w:type="dxa"/>
          </w:tcPr>
          <w:p w14:paraId="0CB8A0D8" w14:textId="3AC66FA2"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21FF2BBA" w14:textId="6DA4B738"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w:t>
            </w:r>
          </w:p>
        </w:tc>
      </w:tr>
      <w:tr w:rsidR="000B148D" w:rsidRPr="00054570" w14:paraId="4933E3A4" w14:textId="77777777" w:rsidTr="00514744">
        <w:tc>
          <w:tcPr>
            <w:tcW w:w="4390" w:type="dxa"/>
            <w:shd w:val="clear" w:color="auto" w:fill="F2F2F2" w:themeFill="background1" w:themeFillShade="F2"/>
          </w:tcPr>
          <w:p w14:paraId="2BCC18F5" w14:textId="77777777" w:rsidR="000B148D" w:rsidRPr="00054570" w:rsidRDefault="000B148D" w:rsidP="00514744">
            <w:pPr>
              <w:pStyle w:val="Tablebody"/>
              <w:spacing w:before="0" w:after="0"/>
              <w:ind w:left="171"/>
              <w:contextualSpacing/>
              <w:rPr>
                <w:rFonts w:eastAsia="Times New Roman" w:cs="Arial"/>
              </w:rPr>
            </w:pPr>
            <w:r w:rsidRPr="00054570">
              <w:rPr>
                <w:rFonts w:eastAsia="Times New Roman" w:cs="Arial"/>
              </w:rPr>
              <w:t>Musculoskeletal pain</w:t>
            </w:r>
          </w:p>
        </w:tc>
        <w:tc>
          <w:tcPr>
            <w:tcW w:w="1156" w:type="dxa"/>
          </w:tcPr>
          <w:p w14:paraId="4FE6447F" w14:textId="557EFA06"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4FDE9FA4" w14:textId="6123A0B7"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56" w:type="dxa"/>
          </w:tcPr>
          <w:p w14:paraId="2A9F38D0" w14:textId="6989EEAC"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39533C0F" w14:textId="7A27E5B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7FDCE904" w14:textId="77777777" w:rsidTr="00514744">
        <w:tc>
          <w:tcPr>
            <w:tcW w:w="4390" w:type="dxa"/>
            <w:shd w:val="clear" w:color="auto" w:fill="F2F2F2" w:themeFill="background1" w:themeFillShade="F2"/>
          </w:tcPr>
          <w:p w14:paraId="66B0DC66"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Abdominal pain</w:t>
            </w:r>
          </w:p>
        </w:tc>
        <w:tc>
          <w:tcPr>
            <w:tcW w:w="1156" w:type="dxa"/>
          </w:tcPr>
          <w:p w14:paraId="2A041C62" w14:textId="162CCC4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7AC1A195" w14:textId="7E14C8D5"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w:t>
            </w:r>
          </w:p>
        </w:tc>
        <w:tc>
          <w:tcPr>
            <w:tcW w:w="1156" w:type="dxa"/>
          </w:tcPr>
          <w:p w14:paraId="7160C3FE" w14:textId="33A2E90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57" w:type="dxa"/>
          </w:tcPr>
          <w:p w14:paraId="284BD2A6" w14:textId="49007B43"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47756281" w14:textId="77777777" w:rsidTr="00147167">
        <w:trPr>
          <w:trHeight w:val="177"/>
        </w:trPr>
        <w:tc>
          <w:tcPr>
            <w:tcW w:w="9016" w:type="dxa"/>
            <w:gridSpan w:val="5"/>
            <w:shd w:val="clear" w:color="auto" w:fill="F2F2F2" w:themeFill="background1" w:themeFillShade="F2"/>
            <w:vAlign w:val="center"/>
          </w:tcPr>
          <w:p w14:paraId="58E43FEE" w14:textId="77777777" w:rsidR="000B148D" w:rsidRPr="00E63B21" w:rsidRDefault="000B148D" w:rsidP="00514744">
            <w:pPr>
              <w:pStyle w:val="Tablebody"/>
              <w:spacing w:before="0" w:after="0"/>
              <w:contextualSpacing/>
              <w:rPr>
                <w:rFonts w:cs="Arial"/>
                <w:b/>
                <w:bCs/>
              </w:rPr>
            </w:pPr>
            <w:r w:rsidRPr="00E63B21">
              <w:rPr>
                <w:rFonts w:cs="Arial"/>
                <w:b/>
                <w:bCs/>
              </w:rPr>
              <w:t>Investigations</w:t>
            </w:r>
          </w:p>
        </w:tc>
      </w:tr>
      <w:tr w:rsidR="000B148D" w:rsidRPr="00054570" w14:paraId="4F55F515" w14:textId="77777777" w:rsidTr="00514744">
        <w:tc>
          <w:tcPr>
            <w:tcW w:w="4390" w:type="dxa"/>
            <w:shd w:val="clear" w:color="auto" w:fill="F2F2F2" w:themeFill="background1" w:themeFillShade="F2"/>
          </w:tcPr>
          <w:p w14:paraId="7D50CEEB"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AST Increased</w:t>
            </w:r>
          </w:p>
        </w:tc>
        <w:tc>
          <w:tcPr>
            <w:tcW w:w="1156" w:type="dxa"/>
          </w:tcPr>
          <w:p w14:paraId="201F0855" w14:textId="1B54E3FB"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618F5B33" w14:textId="3DD11D4E"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1156" w:type="dxa"/>
          </w:tcPr>
          <w:p w14:paraId="53AAA7D1" w14:textId="2668B324"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54F4D32B" w14:textId="2607299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5BFB83B2" w14:textId="77777777" w:rsidTr="00147167">
        <w:tc>
          <w:tcPr>
            <w:tcW w:w="9016" w:type="dxa"/>
            <w:gridSpan w:val="5"/>
            <w:shd w:val="clear" w:color="auto" w:fill="F2F2F2" w:themeFill="background1" w:themeFillShade="F2"/>
            <w:vAlign w:val="center"/>
          </w:tcPr>
          <w:p w14:paraId="2FA80604" w14:textId="77777777" w:rsidR="000B148D" w:rsidRPr="00054570" w:rsidRDefault="000B148D" w:rsidP="00514744">
            <w:pPr>
              <w:pStyle w:val="Tablebody"/>
              <w:spacing w:before="0" w:after="0"/>
              <w:contextualSpacing/>
              <w:rPr>
                <w:rFonts w:cs="Arial"/>
                <w:b/>
                <w:bCs/>
              </w:rPr>
            </w:pPr>
            <w:r w:rsidRPr="00054570">
              <w:rPr>
                <w:rFonts w:cs="Arial"/>
                <w:b/>
                <w:bCs/>
              </w:rPr>
              <w:t>Metabolism and nutrition disorders</w:t>
            </w:r>
          </w:p>
        </w:tc>
      </w:tr>
      <w:tr w:rsidR="000B148D" w:rsidRPr="00054570" w14:paraId="2FABA574" w14:textId="77777777" w:rsidTr="00514744">
        <w:tc>
          <w:tcPr>
            <w:tcW w:w="4390" w:type="dxa"/>
            <w:shd w:val="clear" w:color="auto" w:fill="F2F2F2" w:themeFill="background1" w:themeFillShade="F2"/>
          </w:tcPr>
          <w:p w14:paraId="5AF81F00" w14:textId="77777777" w:rsidR="000B148D" w:rsidRPr="00054570" w:rsidRDefault="000B148D" w:rsidP="00514744">
            <w:pPr>
              <w:pStyle w:val="Tablebody"/>
              <w:spacing w:before="0" w:after="0"/>
              <w:ind w:left="171"/>
              <w:contextualSpacing/>
              <w:rPr>
                <w:rFonts w:cs="Arial"/>
              </w:rPr>
            </w:pPr>
            <w:r w:rsidRPr="00054570">
              <w:rPr>
                <w:rFonts w:cs="Arial"/>
              </w:rPr>
              <w:t>Decreased appetite</w:t>
            </w:r>
          </w:p>
        </w:tc>
        <w:tc>
          <w:tcPr>
            <w:tcW w:w="1156" w:type="dxa"/>
          </w:tcPr>
          <w:p w14:paraId="7BCA2CF2" w14:textId="22BAE4F5"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162B39FA" w14:textId="22E8E6CB"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1156" w:type="dxa"/>
          </w:tcPr>
          <w:p w14:paraId="135BDB41" w14:textId="56E71FA7"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57" w:type="dxa"/>
          </w:tcPr>
          <w:p w14:paraId="45F6FF44" w14:textId="1526C7C8"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w:t>
            </w:r>
          </w:p>
        </w:tc>
      </w:tr>
      <w:tr w:rsidR="000B148D" w:rsidRPr="00054570" w14:paraId="2EBFC1D2" w14:textId="77777777" w:rsidTr="00147167">
        <w:tc>
          <w:tcPr>
            <w:tcW w:w="9016" w:type="dxa"/>
            <w:gridSpan w:val="5"/>
            <w:shd w:val="clear" w:color="auto" w:fill="F2F2F2" w:themeFill="background1" w:themeFillShade="F2"/>
            <w:vAlign w:val="center"/>
          </w:tcPr>
          <w:p w14:paraId="66F70D22" w14:textId="77777777" w:rsidR="000B148D" w:rsidRPr="00054570" w:rsidRDefault="000B148D" w:rsidP="00514744">
            <w:pPr>
              <w:pStyle w:val="Tablebody"/>
              <w:spacing w:before="0" w:after="0"/>
              <w:contextualSpacing/>
              <w:rPr>
                <w:rFonts w:cs="Arial"/>
                <w:b/>
                <w:bCs/>
              </w:rPr>
            </w:pPr>
            <w:r w:rsidRPr="00054570">
              <w:rPr>
                <w:rFonts w:cs="Arial"/>
                <w:b/>
                <w:bCs/>
              </w:rPr>
              <w:t>Skin and subcutaneous tissue disorders</w:t>
            </w:r>
          </w:p>
        </w:tc>
      </w:tr>
      <w:tr w:rsidR="000B148D" w:rsidRPr="00054570" w14:paraId="26923EAE" w14:textId="77777777" w:rsidTr="00514744">
        <w:tc>
          <w:tcPr>
            <w:tcW w:w="4390" w:type="dxa"/>
            <w:shd w:val="clear" w:color="auto" w:fill="F2F2F2" w:themeFill="background1" w:themeFillShade="F2"/>
          </w:tcPr>
          <w:p w14:paraId="0D7B616B" w14:textId="77777777" w:rsidR="000B148D" w:rsidRPr="00054570" w:rsidRDefault="000B148D" w:rsidP="00514744">
            <w:pPr>
              <w:pStyle w:val="Tablebody"/>
              <w:keepNext/>
              <w:spacing w:before="0" w:after="0"/>
              <w:ind w:left="171"/>
              <w:contextualSpacing/>
              <w:rPr>
                <w:rFonts w:cs="Arial"/>
              </w:rPr>
            </w:pPr>
            <w:r w:rsidRPr="00054570">
              <w:rPr>
                <w:rFonts w:cs="Arial"/>
              </w:rPr>
              <w:t>Alopecia</w:t>
            </w:r>
          </w:p>
        </w:tc>
        <w:tc>
          <w:tcPr>
            <w:tcW w:w="1156" w:type="dxa"/>
          </w:tcPr>
          <w:p w14:paraId="51550E53" w14:textId="76EE5D7F"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471378CB" w14:textId="4F6E752A"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w:t>
            </w:r>
          </w:p>
        </w:tc>
        <w:tc>
          <w:tcPr>
            <w:tcW w:w="1156" w:type="dxa"/>
          </w:tcPr>
          <w:p w14:paraId="510DDA23" w14:textId="7C00086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c>
          <w:tcPr>
            <w:tcW w:w="1157" w:type="dxa"/>
          </w:tcPr>
          <w:p w14:paraId="1B765B1E" w14:textId="5FE7E152"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r>
      <w:tr w:rsidR="000B148D" w:rsidRPr="00054570" w14:paraId="6D2E650F" w14:textId="77777777" w:rsidTr="00514744">
        <w:tc>
          <w:tcPr>
            <w:tcW w:w="4390" w:type="dxa"/>
            <w:shd w:val="clear" w:color="auto" w:fill="F2F2F2" w:themeFill="background1" w:themeFillShade="F2"/>
          </w:tcPr>
          <w:p w14:paraId="537B5634" w14:textId="77777777" w:rsidR="000B148D" w:rsidRPr="00054570" w:rsidRDefault="000B148D" w:rsidP="00514744">
            <w:pPr>
              <w:pStyle w:val="Tablebody"/>
              <w:keepNext/>
              <w:spacing w:before="0" w:after="0"/>
              <w:ind w:left="171"/>
              <w:contextualSpacing/>
              <w:rPr>
                <w:rFonts w:eastAsia="Times New Roman" w:cs="Arial"/>
              </w:rPr>
            </w:pPr>
            <w:r w:rsidRPr="00054570">
              <w:rPr>
                <w:rFonts w:eastAsia="Times New Roman" w:cs="Arial"/>
              </w:rPr>
              <w:t xml:space="preserve">Palmar-plantar erythrodysaesthesia syndrome </w:t>
            </w:r>
          </w:p>
        </w:tc>
        <w:tc>
          <w:tcPr>
            <w:tcW w:w="1156" w:type="dxa"/>
            <w:vAlign w:val="center"/>
          </w:tcPr>
          <w:p w14:paraId="3DA6DD2F" w14:textId="1087B9E8"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57" w:type="dxa"/>
            <w:vAlign w:val="center"/>
          </w:tcPr>
          <w:p w14:paraId="45803B2D" w14:textId="3DB5AEF3"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c>
          <w:tcPr>
            <w:tcW w:w="1156" w:type="dxa"/>
            <w:vAlign w:val="center"/>
          </w:tcPr>
          <w:p w14:paraId="636B04CA" w14:textId="3172D65C"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57" w:type="dxa"/>
            <w:vAlign w:val="center"/>
          </w:tcPr>
          <w:p w14:paraId="1BA39240" w14:textId="29D0FF09"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r>
    </w:tbl>
    <w:p w14:paraId="27E7D90D" w14:textId="14E0BDC4" w:rsidR="000B148D" w:rsidRPr="00054570" w:rsidRDefault="000B148D" w:rsidP="000B148D">
      <w:pPr>
        <w:pStyle w:val="Footnotes"/>
        <w:rPr>
          <w:rFonts w:cs="Yu Gothic Light"/>
          <w:shd w:val="clear" w:color="auto" w:fill="FFFFFF"/>
        </w:rPr>
      </w:pPr>
      <w:r w:rsidRPr="00054570">
        <w:t xml:space="preserve">*This category includes the preferred terms neutrophil count decreased and neutropoenia. </w:t>
      </w:r>
      <w:r w:rsidRPr="00054570">
        <w:br/>
      </w:r>
      <w:r w:rsidRPr="00054570">
        <w:rPr>
          <w:rFonts w:cs="Yu Gothic Light"/>
        </w:rPr>
        <w:t>†</w:t>
      </w:r>
      <w:r w:rsidRPr="00054570">
        <w:t xml:space="preserve">This category includes the preferred terms haemoglobin decreased, red blood cell count decreased, anaemia, and haematocrit decreased. </w:t>
      </w:r>
      <w:r w:rsidRPr="00054570">
        <w:br/>
      </w:r>
      <w:r w:rsidRPr="00054570">
        <w:rPr>
          <w:rFonts w:cs="Yu Gothic Light"/>
        </w:rPr>
        <w:t>‡</w:t>
      </w:r>
      <w:r w:rsidRPr="00054570">
        <w:t xml:space="preserve">This category includes the preferred terms white blood cell count decreased and leucopoenia. </w:t>
      </w:r>
      <w:r w:rsidRPr="00054570">
        <w:br/>
      </w:r>
      <w:r w:rsidRPr="00054570">
        <w:rPr>
          <w:rFonts w:cs="Yu Gothic Light"/>
        </w:rPr>
        <w:t>§</w:t>
      </w:r>
      <w:r w:rsidRPr="00054570">
        <w:t xml:space="preserve">This category includes platelet count decreased and thrombocytopaenia. </w:t>
      </w:r>
      <w:r w:rsidRPr="00054570">
        <w:br/>
        <w:t>**This category includes the preferred terms fatigue, asthenia, and malaise.</w:t>
      </w:r>
      <w:r w:rsidRPr="00054570">
        <w:br/>
        <w:t>Abbreviations: AST, aspartate aminotransferase; SAS, safety analysis set; TEAE, treatment-emergent adverse event; T-DXd, trastuzumab deruxtecan; TPC, treatment of physician’s choice.</w:t>
      </w:r>
      <w:r w:rsidRPr="00054570">
        <w:br/>
        <w:t>Source: Daiichi Sanko Inc., 2022 (CSR tables and figures; Data on File).</w:t>
      </w:r>
      <w:r w:rsidRPr="00054570">
        <w:rPr>
          <w:rStyle w:val="normaltextrun"/>
          <w:rFonts w:cs="Yu Gothic Light"/>
          <w:shd w:val="clear" w:color="auto" w:fill="FFFFFF"/>
        </w:rPr>
        <w:t xml:space="preserve"> </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qQZ4Auhs","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p>
    <w:p w14:paraId="047E9115" w14:textId="77777777" w:rsidR="000B148D" w:rsidRPr="00054570" w:rsidRDefault="000B148D" w:rsidP="000B148D">
      <w:pPr>
        <w:pStyle w:val="Heading5"/>
        <w:numPr>
          <w:ilvl w:val="0"/>
          <w:numId w:val="0"/>
        </w:numPr>
      </w:pPr>
      <w:r w:rsidRPr="00054570">
        <w:t>Most common drug-related TEAEs</w:t>
      </w:r>
    </w:p>
    <w:p w14:paraId="06907F71" w14:textId="6D6069C3" w:rsidR="000B148D" w:rsidRPr="00054570" w:rsidRDefault="000B148D" w:rsidP="000B148D">
      <w:pPr>
        <w:pStyle w:val="Body"/>
      </w:pPr>
      <w:r w:rsidRPr="00054570">
        <w:t xml:space="preserve">The </w:t>
      </w:r>
      <w:r w:rsidR="00122E75">
        <w:t>five</w:t>
      </w:r>
      <w:r>
        <w:t xml:space="preserve"> </w:t>
      </w:r>
      <w:r w:rsidRPr="00054570">
        <w:t xml:space="preserve">most common drug-related TEAEs (all grades) in the T-DXd arm were nausea (271 patients; 73.0%), fatigue (177 patients; 47.7%); alopecia (140 patients; 37.7%), vomiting (126 patients; 34.0%) </w:t>
      </w:r>
      <w:r>
        <w:t xml:space="preserve">and </w:t>
      </w:r>
      <w:r w:rsidRPr="00054570">
        <w:t>neutropoenia (123 patients; 33.2%)</w:t>
      </w:r>
      <w:r>
        <w:t>.</w:t>
      </w:r>
      <w:r w:rsidRPr="00054570">
        <w:fldChar w:fldCharType="begin"/>
      </w:r>
      <w:r w:rsidR="00CA6345">
        <w:instrText xml:space="preserve"> ADDIN ZOTERO_ITEM CSL_CITATION {"citationID":"3GkK0ph4","properties":{"formattedCitation":"\\super 2,3\\nosupersub{}","plainCitation":"2,3","dontUpdate":true,"noteIndex":0},"citationItems":[{"id":65944,"uris":["http://zotero.org/groups/4797619/items/WBVSVVF7"],"itemData":{"id":65944,"type":"document","title":"Clinical Study Report for DS8201-A-U303. Data cut-off date: 11 Jan 2022. Data on File.","author":[{"family":"Daiichi Sankyo Inc.","given":""}],"issued":{"date-parts":[["2022"]]}}},{"id":65852,"uris":["http://zotero.org/groups/4797619/items/AT863AI3"],"itemData":{"id":65852,"type":"webpage","abstract":"Enhertu extended survival in patients with metastatic HER2-low breast cancer longer than standard chemo, a clinical trial showed.","genre":"cgvBlogPost","language":"en","note":"archive_location: nciglobal,ncienterprise","title":"Trastuzumab Deruxtecan for Metastatic HER2-Low Breast Cancer - NCI","URL":"https://www.cancer.gov/news-events/cancer-currents-blog/2022/enhertu-her2-low-breast-cancer","accessed":{"date-parts":[["2022",9,29]]},"issued":{"date-parts":[["2022",7,5]]}}}],"schema":"https://github.com/citation-style-language/schema/raw/master/csl-citation.json"} </w:instrText>
      </w:r>
      <w:r w:rsidRPr="00054570">
        <w:fldChar w:fldCharType="separate"/>
      </w:r>
      <w:r w:rsidRPr="00054570">
        <w:rPr>
          <w:rFonts w:cs="Arial"/>
          <w:szCs w:val="24"/>
          <w:vertAlign w:val="superscript"/>
        </w:rPr>
        <w:t>2</w:t>
      </w:r>
      <w:r w:rsidRPr="00054570">
        <w:fldChar w:fldCharType="end"/>
      </w:r>
      <w:r w:rsidRPr="00054570">
        <w:t xml:space="preserve"> In the TPC arm, the </w:t>
      </w:r>
      <w:r w:rsidR="00122E75">
        <w:t>five</w:t>
      </w:r>
      <w:r>
        <w:t xml:space="preserve"> </w:t>
      </w:r>
      <w:r w:rsidRPr="00054570">
        <w:t>most common drug-related TEAEs were neutropenia (88 patients; 51.2%), fatigue (73 patients; 42.4%), alopecia (56 patients; 32.6%)</w:t>
      </w:r>
      <w:r>
        <w:t>,</w:t>
      </w:r>
      <w:r w:rsidR="00D76142">
        <w:t xml:space="preserve"> </w:t>
      </w:r>
      <w:r w:rsidRPr="00054570">
        <w:t>leucopoenia (54 patients; 31.4%)</w:t>
      </w:r>
      <w:r>
        <w:t xml:space="preserve"> and nausea (41 patients; 23.8%)</w:t>
      </w:r>
      <w:r w:rsidRPr="00054570">
        <w:t>.</w:t>
      </w:r>
      <w:r w:rsidRPr="00054570">
        <w:fldChar w:fldCharType="begin"/>
      </w:r>
      <w:r w:rsidR="00CA6345">
        <w:instrText xml:space="preserve"> ADDIN ZOTERO_ITEM CSL_CITATION {"citationID":"5GVypmH0","properties":{"formattedCitation":"\\super 2,3\\nosupersub{}","plainCitation":"2,3","dontUpdate":true,"noteIndex":0},"citationItems":[{"id":65944,"uris":["http://zotero.org/groups/4797619/items/WBVSVVF7"],"itemData":{"id":65944,"type":"document","title":"Clinical Study Report for DS8201-A-U303. Data cut-off date: 11 Jan 2022. Data on File.","author":[{"family":"Daiichi Sankyo Inc.","given":""}],"issued":{"date-parts":[["2022"]]}}},{"id":65852,"uris":["http://zotero.org/groups/4797619/items/AT863AI3"],"itemData":{"id":65852,"type":"webpage","abstract":"Enhertu extended survival in patients with metastatic HER2-low breast cancer longer than standard chemo, a clinical trial showed.","genre":"cgvBlogPost","language":"en","note":"archive_location: nciglobal,ncienterprise","title":"Trastuzumab Deruxtecan for Metastatic HER2-Low Breast Cancer - NCI","URL":"https://www.cancer.gov/news-events/cancer-currents-blog/2022/enhertu-her2-low-breast-cancer","accessed":{"date-parts":[["2022",9,29]]},"issued":{"date-parts":[["2022",7,5]]}}}],"schema":"https://github.com/citation-style-language/schema/raw/master/csl-citation.json"} </w:instrText>
      </w:r>
      <w:r w:rsidRPr="00054570">
        <w:fldChar w:fldCharType="separate"/>
      </w:r>
      <w:r w:rsidRPr="00054570">
        <w:rPr>
          <w:rFonts w:cs="Arial"/>
          <w:szCs w:val="24"/>
          <w:vertAlign w:val="superscript"/>
        </w:rPr>
        <w:t>2</w:t>
      </w:r>
      <w:r w:rsidRPr="00054570">
        <w:fldChar w:fldCharType="end"/>
      </w:r>
    </w:p>
    <w:p w14:paraId="7075B6FD" w14:textId="094B2DFD" w:rsidR="000B148D" w:rsidRPr="00054570" w:rsidRDefault="000B148D" w:rsidP="000B148D">
      <w:pPr>
        <w:pStyle w:val="Body"/>
        <w:rPr>
          <w:strike/>
        </w:rPr>
      </w:pPr>
      <w:r>
        <w:t>D</w:t>
      </w:r>
      <w:r w:rsidRPr="00054570">
        <w:t xml:space="preserve">rug-related TEAEs of </w:t>
      </w:r>
      <w:r w:rsidRPr="00054570">
        <w:rPr>
          <w:rStyle w:val="normaltextrun"/>
          <w:rFonts w:cs="Yu Gothic Light"/>
          <w:shd w:val="clear" w:color="auto" w:fill="FFFFFF"/>
        </w:rPr>
        <w:t xml:space="preserve">Grade ≥3 that occurred in more than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of the patients treated with T</w:t>
      </w:r>
      <w:r w:rsidRPr="00054570">
        <w:rPr>
          <w:rStyle w:val="normaltextrun"/>
          <w:rFonts w:cs="Yu Gothic Light"/>
          <w:shd w:val="clear" w:color="auto" w:fill="FFFFFF"/>
        </w:rPr>
        <w:noBreakHyphen/>
        <w:t>DXd were neutropo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anaem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w:t>
      </w:r>
      <w:r w:rsidRPr="00D478EF">
        <w:rPr>
          <w:rStyle w:val="normaltextrun"/>
          <w:rFonts w:cs="Yu Gothic Light"/>
          <w:shd w:val="clear" w:color="auto" w:fill="FFFFFF"/>
        </w:rPr>
        <w:t xml:space="preserve">;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 fatigue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 leukop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 and thrombocytopa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acCoJZgg","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r w:rsidRPr="00054570">
        <w:rPr>
          <w:rStyle w:val="normaltextrun"/>
          <w:rFonts w:cs="Yu Gothic Light"/>
          <w:shd w:val="clear" w:color="auto" w:fill="FFFFFF"/>
        </w:rPr>
        <w:t xml:space="preserve"> In the TPC arm, these were neutropo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leukopenia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x</w:t>
      </w:r>
      <w:r w:rsidRPr="00054570">
        <w:rPr>
          <w:rStyle w:val="normaltextrun"/>
          <w:rFonts w:cs="Yu Gothic Light"/>
          <w:shd w:val="clear" w:color="auto" w:fill="FFFFFF"/>
        </w:rPr>
        <w:t>) and increased transaminases (</w:t>
      </w:r>
      <w:r w:rsidR="00294FDC" w:rsidRPr="00294FDC">
        <w:rPr>
          <w:rStyle w:val="normaltextrun"/>
          <w:rFonts w:cs="Yu Gothic Light"/>
          <w:color w:val="000000"/>
          <w:highlight w:val="black"/>
          <w:shd w:val="clear" w:color="auto" w:fill="FFFFFF"/>
        </w:rPr>
        <w:t>xx</w:t>
      </w:r>
      <w:r w:rsidRPr="00054570">
        <w:rPr>
          <w:rStyle w:val="normaltextrun"/>
          <w:rFonts w:cs="Yu Gothic Light"/>
          <w:shd w:val="clear" w:color="auto" w:fill="FFFFFF"/>
        </w:rPr>
        <w:t xml:space="preserve"> patients; </w:t>
      </w:r>
      <w:r w:rsidR="00294FDC" w:rsidRPr="00294FDC">
        <w:rPr>
          <w:rStyle w:val="normaltextrun"/>
          <w:rFonts w:cs="Yu Gothic Light"/>
          <w:color w:val="000000"/>
          <w:highlight w:val="black"/>
          <w:shd w:val="clear" w:color="auto" w:fill="FFFFFF"/>
        </w:rPr>
        <w:t>xxxx</w:t>
      </w:r>
      <w:r w:rsidRPr="00054570">
        <w:rPr>
          <w:rStyle w:val="normaltextrun"/>
          <w:rFonts w:cs="Yu Gothic Light"/>
          <w:shd w:val="clear" w:color="auto" w:fill="FFFFFF"/>
        </w:rPr>
        <w:t>).</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tnRdgEz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r w:rsidRPr="00054570">
        <w:rPr>
          <w:strike/>
        </w:rPr>
        <w:t xml:space="preserve"> </w:t>
      </w:r>
    </w:p>
    <w:p w14:paraId="6EF9F6CD" w14:textId="7130BA40" w:rsidR="000B148D" w:rsidRPr="0034087F" w:rsidRDefault="000B148D" w:rsidP="000B148D">
      <w:pPr>
        <w:pStyle w:val="Body"/>
        <w:rPr>
          <w:rStyle w:val="normaltextrun"/>
        </w:rPr>
      </w:pPr>
      <w:r w:rsidRPr="00054570">
        <w:t>A summary of drug-related TEAEs (any grade) experienced by ≥10% of patients treated with T</w:t>
      </w:r>
      <w:r w:rsidRPr="00054570">
        <w:noBreakHyphen/>
        <w:t xml:space="preserve">DXd or TPC in the DESTINY-Breast04 trial in order of decreasing frequency is presented in </w:t>
      </w:r>
      <w:r w:rsidRPr="0034087F">
        <w:rPr>
          <w:b/>
          <w:bCs/>
        </w:rPr>
        <w:fldChar w:fldCharType="begin"/>
      </w:r>
      <w:r w:rsidRPr="0034087F">
        <w:rPr>
          <w:b/>
          <w:bCs/>
        </w:rPr>
        <w:instrText xml:space="preserve"> REF _Ref89417574 \h </w:instrText>
      </w:r>
      <w:r>
        <w:rPr>
          <w:b/>
          <w:bCs/>
        </w:rPr>
        <w:instrText xml:space="preserve"> \* MERGEFORMAT </w:instrText>
      </w:r>
      <w:r w:rsidRPr="0034087F">
        <w:rPr>
          <w:b/>
          <w:bCs/>
        </w:rPr>
      </w:r>
      <w:r w:rsidRPr="0034087F">
        <w:rPr>
          <w:b/>
          <w:bCs/>
        </w:rPr>
        <w:fldChar w:fldCharType="separate"/>
      </w:r>
      <w:r w:rsidR="00145F42" w:rsidRPr="00145F42">
        <w:rPr>
          <w:b/>
          <w:bCs/>
        </w:rPr>
        <w:t xml:space="preserve">Table </w:t>
      </w:r>
      <w:r w:rsidR="00145F42" w:rsidRPr="00145F42">
        <w:rPr>
          <w:b/>
          <w:bCs/>
          <w:noProof/>
        </w:rPr>
        <w:t>26</w:t>
      </w:r>
      <w:r w:rsidRPr="0034087F">
        <w:rPr>
          <w:b/>
          <w:bCs/>
        </w:rPr>
        <w:fldChar w:fldCharType="end"/>
      </w:r>
      <w:r>
        <w:t>.</w:t>
      </w:r>
    </w:p>
    <w:p w14:paraId="067E1016" w14:textId="7319AA48" w:rsidR="000B148D" w:rsidRPr="00054570" w:rsidRDefault="000B148D" w:rsidP="000B148D">
      <w:pPr>
        <w:pStyle w:val="Caption"/>
        <w:rPr>
          <w:rFonts w:cs="Arial"/>
          <w:sz w:val="20"/>
          <w:szCs w:val="20"/>
        </w:rPr>
      </w:pPr>
      <w:bookmarkStart w:id="342" w:name="_Ref89417574"/>
      <w:bookmarkStart w:id="343" w:name="_Toc95826071"/>
      <w:bookmarkStart w:id="344" w:name="_Toc124447886"/>
      <w:bookmarkStart w:id="345" w:name="_Toc129351001"/>
      <w:r w:rsidRPr="00054570">
        <w:lastRenderedPageBreak/>
        <w:t xml:space="preserve">Table </w:t>
      </w:r>
      <w:r w:rsidRPr="00054570">
        <w:fldChar w:fldCharType="begin"/>
      </w:r>
      <w:r w:rsidRPr="00054570">
        <w:instrText>SEQ Table \* ARABIC</w:instrText>
      </w:r>
      <w:r w:rsidRPr="00054570">
        <w:fldChar w:fldCharType="separate"/>
      </w:r>
      <w:r w:rsidR="00145F42">
        <w:rPr>
          <w:noProof/>
        </w:rPr>
        <w:t>26</w:t>
      </w:r>
      <w:r w:rsidRPr="00054570">
        <w:fldChar w:fldCharType="end"/>
      </w:r>
      <w:bookmarkEnd w:id="342"/>
      <w:r w:rsidRPr="00054570">
        <w:t>: DESTINY-Breast04 | Drug-related TEAEs in ≥10% of patients | SAS</w:t>
      </w:r>
      <w:bookmarkEnd w:id="343"/>
      <w:bookmarkEnd w:id="344"/>
      <w:bookmarkEnd w:id="345"/>
    </w:p>
    <w:tbl>
      <w:tblPr>
        <w:tblStyle w:val="Generaltable"/>
        <w:tblW w:w="0" w:type="auto"/>
        <w:tblLayout w:type="fixed"/>
        <w:tblCellMar>
          <w:left w:w="85" w:type="dxa"/>
          <w:right w:w="85" w:type="dxa"/>
        </w:tblCellMar>
        <w:tblLook w:val="04A0" w:firstRow="1" w:lastRow="0" w:firstColumn="1" w:lastColumn="0" w:noHBand="0" w:noVBand="1"/>
      </w:tblPr>
      <w:tblGrid>
        <w:gridCol w:w="4248"/>
        <w:gridCol w:w="1192"/>
        <w:gridCol w:w="1192"/>
        <w:gridCol w:w="1192"/>
        <w:gridCol w:w="1192"/>
      </w:tblGrid>
      <w:tr w:rsidR="000B148D" w:rsidRPr="00054570" w14:paraId="4886B4AB" w14:textId="77777777">
        <w:trPr>
          <w:cnfStyle w:val="100000000000" w:firstRow="1" w:lastRow="0" w:firstColumn="0" w:lastColumn="0" w:oddVBand="0" w:evenVBand="0" w:oddHBand="0" w:evenHBand="0" w:firstRowFirstColumn="0" w:firstRowLastColumn="0" w:lastRowFirstColumn="0" w:lastRowLastColumn="0"/>
          <w:trHeight w:val="53"/>
          <w:tblHeader/>
        </w:trPr>
        <w:tc>
          <w:tcPr>
            <w:tcW w:w="4248" w:type="dxa"/>
            <w:shd w:val="clear" w:color="auto" w:fill="F2F2F2" w:themeFill="background1" w:themeFillShade="F2"/>
            <w:vAlign w:val="bottom"/>
          </w:tcPr>
          <w:p w14:paraId="2D3BC7FA" w14:textId="77777777" w:rsidR="000B148D" w:rsidRPr="00054570" w:rsidRDefault="000B148D" w:rsidP="00514744">
            <w:pPr>
              <w:pStyle w:val="Tableheading"/>
              <w:spacing w:before="0" w:after="0"/>
              <w:ind w:left="171"/>
              <w:contextualSpacing/>
            </w:pPr>
          </w:p>
        </w:tc>
        <w:tc>
          <w:tcPr>
            <w:tcW w:w="2384" w:type="dxa"/>
            <w:gridSpan w:val="2"/>
            <w:shd w:val="clear" w:color="auto" w:fill="F2F2F2" w:themeFill="background1" w:themeFillShade="F2"/>
          </w:tcPr>
          <w:p w14:paraId="69738D32" w14:textId="77777777" w:rsidR="000B148D" w:rsidRPr="00054570" w:rsidRDefault="000B148D" w:rsidP="00514744">
            <w:pPr>
              <w:pStyle w:val="Tableheading"/>
              <w:spacing w:before="0" w:after="0"/>
              <w:contextualSpacing/>
              <w:jc w:val="center"/>
              <w:rPr>
                <w:rFonts w:cs="Arial"/>
              </w:rPr>
            </w:pPr>
            <w:r w:rsidRPr="00054570">
              <w:rPr>
                <w:rFonts w:cs="Arial"/>
              </w:rPr>
              <w:t>T-DXd (</w:t>
            </w:r>
            <w:r>
              <w:rPr>
                <w:rFonts w:cs="Arial"/>
              </w:rPr>
              <w:t>N=</w:t>
            </w:r>
            <w:r w:rsidRPr="00054570">
              <w:rPr>
                <w:rFonts w:cs="Arial"/>
              </w:rPr>
              <w:t>371)</w:t>
            </w:r>
          </w:p>
        </w:tc>
        <w:tc>
          <w:tcPr>
            <w:tcW w:w="2384" w:type="dxa"/>
            <w:gridSpan w:val="2"/>
            <w:shd w:val="clear" w:color="auto" w:fill="F2F2F2" w:themeFill="background1" w:themeFillShade="F2"/>
          </w:tcPr>
          <w:p w14:paraId="10FCAD08" w14:textId="77777777" w:rsidR="000B148D" w:rsidRPr="00054570" w:rsidRDefault="000B148D" w:rsidP="00514744">
            <w:pPr>
              <w:pStyle w:val="Tableheading"/>
              <w:spacing w:before="0" w:after="0"/>
              <w:contextualSpacing/>
              <w:jc w:val="center"/>
              <w:rPr>
                <w:rFonts w:cs="Arial"/>
              </w:rPr>
            </w:pPr>
            <w:r w:rsidRPr="00054570">
              <w:rPr>
                <w:rFonts w:cs="Arial"/>
              </w:rPr>
              <w:t>TPC (</w:t>
            </w:r>
            <w:r>
              <w:rPr>
                <w:rFonts w:cs="Arial"/>
              </w:rPr>
              <w:t>N=</w:t>
            </w:r>
            <w:r w:rsidRPr="00054570">
              <w:rPr>
                <w:rFonts w:cs="Arial"/>
              </w:rPr>
              <w:t>172)</w:t>
            </w:r>
          </w:p>
        </w:tc>
      </w:tr>
      <w:tr w:rsidR="000B148D" w:rsidRPr="00054570" w14:paraId="26C46DAF" w14:textId="77777777">
        <w:tc>
          <w:tcPr>
            <w:tcW w:w="4248" w:type="dxa"/>
            <w:shd w:val="clear" w:color="auto" w:fill="F2F2F2" w:themeFill="background1" w:themeFillShade="F2"/>
          </w:tcPr>
          <w:p w14:paraId="72CDD6C4" w14:textId="77777777" w:rsidR="000B148D" w:rsidRPr="00054570" w:rsidRDefault="000B148D" w:rsidP="00514744">
            <w:pPr>
              <w:pStyle w:val="Tablebody"/>
              <w:keepNext/>
              <w:spacing w:before="0" w:after="0"/>
              <w:contextualSpacing/>
              <w:rPr>
                <w:b/>
                <w:bCs/>
              </w:rPr>
            </w:pPr>
            <w:r w:rsidRPr="00054570">
              <w:rPr>
                <w:b/>
                <w:bCs/>
              </w:rPr>
              <w:t>Patient-years of exposure</w:t>
            </w:r>
          </w:p>
        </w:tc>
        <w:tc>
          <w:tcPr>
            <w:tcW w:w="2384" w:type="dxa"/>
            <w:gridSpan w:val="2"/>
          </w:tcPr>
          <w:p w14:paraId="5DB50474" w14:textId="77777777" w:rsidR="000B148D" w:rsidRPr="00054570" w:rsidRDefault="000B148D" w:rsidP="00514744">
            <w:pPr>
              <w:pStyle w:val="Tablebody"/>
              <w:spacing w:before="0" w:after="0"/>
              <w:contextualSpacing/>
              <w:jc w:val="center"/>
              <w:rPr>
                <w:rFonts w:cs="Arial"/>
              </w:rPr>
            </w:pPr>
            <w:r w:rsidRPr="00054570">
              <w:rPr>
                <w:rFonts w:cs="Arial"/>
              </w:rPr>
              <w:t>283.55</w:t>
            </w:r>
          </w:p>
        </w:tc>
        <w:tc>
          <w:tcPr>
            <w:tcW w:w="2384" w:type="dxa"/>
            <w:gridSpan w:val="2"/>
          </w:tcPr>
          <w:p w14:paraId="0478BBAC" w14:textId="77777777" w:rsidR="000B148D" w:rsidRPr="00054570" w:rsidRDefault="000B148D" w:rsidP="00514744">
            <w:pPr>
              <w:pStyle w:val="Tablebody"/>
              <w:spacing w:before="0" w:after="0"/>
              <w:contextualSpacing/>
              <w:jc w:val="center"/>
              <w:rPr>
                <w:rFonts w:cs="Arial"/>
              </w:rPr>
            </w:pPr>
            <w:r w:rsidRPr="00054570">
              <w:rPr>
                <w:rFonts w:cs="Arial"/>
              </w:rPr>
              <w:t>63.59</w:t>
            </w:r>
          </w:p>
        </w:tc>
      </w:tr>
      <w:tr w:rsidR="000B148D" w:rsidRPr="00054570" w14:paraId="643271FF" w14:textId="77777777">
        <w:tc>
          <w:tcPr>
            <w:tcW w:w="4248" w:type="dxa"/>
            <w:shd w:val="clear" w:color="auto" w:fill="F2F2F2" w:themeFill="background1" w:themeFillShade="F2"/>
          </w:tcPr>
          <w:p w14:paraId="58B08EE4" w14:textId="77777777" w:rsidR="000B148D" w:rsidRPr="00054570" w:rsidRDefault="000B148D" w:rsidP="00514744">
            <w:pPr>
              <w:pStyle w:val="Tableheading"/>
              <w:spacing w:before="0" w:after="0"/>
              <w:contextualSpacing/>
            </w:pPr>
            <w:r w:rsidRPr="00054570">
              <w:t>System organ class, Preferred term, n (%)</w:t>
            </w:r>
          </w:p>
        </w:tc>
        <w:tc>
          <w:tcPr>
            <w:tcW w:w="1192" w:type="dxa"/>
            <w:shd w:val="clear" w:color="auto" w:fill="F2F2F2" w:themeFill="background1" w:themeFillShade="F2"/>
            <w:vAlign w:val="center"/>
          </w:tcPr>
          <w:p w14:paraId="0866A323" w14:textId="77777777" w:rsidR="000B148D" w:rsidRPr="00054570" w:rsidRDefault="000B148D" w:rsidP="00514744">
            <w:pPr>
              <w:pStyle w:val="Tableheading"/>
              <w:spacing w:before="0" w:after="0"/>
              <w:contextualSpacing/>
              <w:jc w:val="center"/>
              <w:rPr>
                <w:rFonts w:cs="Arial"/>
              </w:rPr>
            </w:pPr>
            <w:r w:rsidRPr="00054570">
              <w:rPr>
                <w:rFonts w:cs="Arial"/>
              </w:rPr>
              <w:t>Any grade</w:t>
            </w:r>
          </w:p>
        </w:tc>
        <w:tc>
          <w:tcPr>
            <w:tcW w:w="1192" w:type="dxa"/>
            <w:shd w:val="clear" w:color="auto" w:fill="F2F2F2" w:themeFill="background1" w:themeFillShade="F2"/>
            <w:vAlign w:val="center"/>
          </w:tcPr>
          <w:p w14:paraId="648D352D" w14:textId="77777777" w:rsidR="000B148D" w:rsidRPr="00054570" w:rsidRDefault="000B148D" w:rsidP="00514744">
            <w:pPr>
              <w:pStyle w:val="Tableheading"/>
              <w:spacing w:before="0" w:after="0"/>
              <w:contextualSpacing/>
              <w:jc w:val="center"/>
              <w:rPr>
                <w:rFonts w:cs="Arial"/>
              </w:rPr>
            </w:pPr>
            <w:r w:rsidRPr="00054570">
              <w:rPr>
                <w:rFonts w:cs="Arial"/>
              </w:rPr>
              <w:t>Grade ≥3</w:t>
            </w:r>
          </w:p>
        </w:tc>
        <w:tc>
          <w:tcPr>
            <w:tcW w:w="1192" w:type="dxa"/>
            <w:shd w:val="clear" w:color="auto" w:fill="F2F2F2" w:themeFill="background1" w:themeFillShade="F2"/>
            <w:vAlign w:val="center"/>
          </w:tcPr>
          <w:p w14:paraId="183DF9C9" w14:textId="77777777" w:rsidR="000B148D" w:rsidRPr="00054570" w:rsidRDefault="000B148D" w:rsidP="00514744">
            <w:pPr>
              <w:pStyle w:val="Tableheading"/>
              <w:spacing w:before="0" w:after="0"/>
              <w:contextualSpacing/>
              <w:jc w:val="center"/>
              <w:rPr>
                <w:rFonts w:cs="Arial"/>
              </w:rPr>
            </w:pPr>
            <w:r w:rsidRPr="00054570">
              <w:rPr>
                <w:rFonts w:cs="Arial"/>
              </w:rPr>
              <w:t>Any grade</w:t>
            </w:r>
          </w:p>
        </w:tc>
        <w:tc>
          <w:tcPr>
            <w:tcW w:w="1192" w:type="dxa"/>
            <w:shd w:val="clear" w:color="auto" w:fill="F2F2F2" w:themeFill="background1" w:themeFillShade="F2"/>
            <w:vAlign w:val="center"/>
          </w:tcPr>
          <w:p w14:paraId="1CA43FDB" w14:textId="77777777" w:rsidR="000B148D" w:rsidRPr="00054570" w:rsidRDefault="000B148D" w:rsidP="00514744">
            <w:pPr>
              <w:pStyle w:val="Tableheading"/>
              <w:spacing w:before="0" w:after="0"/>
              <w:contextualSpacing/>
              <w:jc w:val="center"/>
              <w:rPr>
                <w:rFonts w:cs="Arial"/>
              </w:rPr>
            </w:pPr>
            <w:r w:rsidRPr="00054570">
              <w:rPr>
                <w:rFonts w:cs="Arial"/>
              </w:rPr>
              <w:t>Grade ≥3</w:t>
            </w:r>
          </w:p>
        </w:tc>
      </w:tr>
      <w:tr w:rsidR="000B148D" w:rsidRPr="00054570" w14:paraId="4E82E466" w14:textId="77777777">
        <w:tc>
          <w:tcPr>
            <w:tcW w:w="9016" w:type="dxa"/>
            <w:gridSpan w:val="5"/>
            <w:shd w:val="clear" w:color="auto" w:fill="F2F2F2" w:themeFill="background1" w:themeFillShade="F2"/>
          </w:tcPr>
          <w:p w14:paraId="7E4C41BD" w14:textId="77777777" w:rsidR="000B148D" w:rsidRPr="00054570" w:rsidRDefault="000B148D" w:rsidP="00514744">
            <w:pPr>
              <w:pStyle w:val="Tablebody"/>
              <w:spacing w:before="0" w:after="0"/>
              <w:contextualSpacing/>
              <w:rPr>
                <w:rFonts w:cs="Arial"/>
                <w:b/>
                <w:bCs/>
              </w:rPr>
            </w:pPr>
            <w:r w:rsidRPr="00054570">
              <w:rPr>
                <w:rFonts w:cs="Arial"/>
                <w:b/>
                <w:bCs/>
              </w:rPr>
              <w:t>Blood and lymphatic system disorders</w:t>
            </w:r>
          </w:p>
        </w:tc>
      </w:tr>
      <w:tr w:rsidR="000B148D" w:rsidRPr="00054570" w14:paraId="74B6B301" w14:textId="77777777">
        <w:tc>
          <w:tcPr>
            <w:tcW w:w="4248" w:type="dxa"/>
            <w:shd w:val="clear" w:color="auto" w:fill="F2F2F2" w:themeFill="background1" w:themeFillShade="F2"/>
          </w:tcPr>
          <w:p w14:paraId="0E80F6E6" w14:textId="77777777" w:rsidR="000B148D" w:rsidRPr="00054570" w:rsidRDefault="000B148D" w:rsidP="00514744">
            <w:pPr>
              <w:pStyle w:val="Tablebody"/>
              <w:spacing w:before="0" w:after="0"/>
              <w:ind w:left="171"/>
              <w:contextualSpacing/>
            </w:pPr>
            <w:r w:rsidRPr="00054570">
              <w:t>Neutropoenia*</w:t>
            </w:r>
          </w:p>
        </w:tc>
        <w:tc>
          <w:tcPr>
            <w:tcW w:w="1192" w:type="dxa"/>
          </w:tcPr>
          <w:p w14:paraId="048C80DE"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23 (33.2)</w:t>
            </w:r>
          </w:p>
        </w:tc>
        <w:tc>
          <w:tcPr>
            <w:tcW w:w="1192" w:type="dxa"/>
          </w:tcPr>
          <w:p w14:paraId="1D3877AD"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51 (13.7)</w:t>
            </w:r>
          </w:p>
        </w:tc>
        <w:tc>
          <w:tcPr>
            <w:tcW w:w="1192" w:type="dxa"/>
          </w:tcPr>
          <w:p w14:paraId="1A53F613"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8 (51.2)</w:t>
            </w:r>
          </w:p>
        </w:tc>
        <w:tc>
          <w:tcPr>
            <w:tcW w:w="1192" w:type="dxa"/>
          </w:tcPr>
          <w:p w14:paraId="221402A8"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70 (40.7)</w:t>
            </w:r>
          </w:p>
        </w:tc>
      </w:tr>
      <w:tr w:rsidR="000B148D" w:rsidRPr="00054570" w14:paraId="0AE0E8B1" w14:textId="77777777">
        <w:tc>
          <w:tcPr>
            <w:tcW w:w="4248" w:type="dxa"/>
            <w:shd w:val="clear" w:color="auto" w:fill="F2F2F2" w:themeFill="background1" w:themeFillShade="F2"/>
          </w:tcPr>
          <w:p w14:paraId="1FFE349C" w14:textId="77777777" w:rsidR="000B148D" w:rsidRPr="00054570" w:rsidRDefault="000B148D" w:rsidP="00514744">
            <w:pPr>
              <w:pStyle w:val="Tablebody"/>
              <w:spacing w:before="0" w:after="0"/>
              <w:ind w:left="171"/>
              <w:contextualSpacing/>
            </w:pPr>
            <w:r w:rsidRPr="00054570">
              <w:t>Anaemia</w:t>
            </w:r>
            <w:r w:rsidRPr="00054570">
              <w:rPr>
                <w:rFonts w:cs="Yu Gothic Light"/>
                <w:vertAlign w:val="superscript"/>
              </w:rPr>
              <w:t>†</w:t>
            </w:r>
          </w:p>
        </w:tc>
        <w:tc>
          <w:tcPr>
            <w:tcW w:w="1192" w:type="dxa"/>
          </w:tcPr>
          <w:p w14:paraId="76351943"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23 (33.2)</w:t>
            </w:r>
          </w:p>
        </w:tc>
        <w:tc>
          <w:tcPr>
            <w:tcW w:w="1192" w:type="dxa"/>
          </w:tcPr>
          <w:p w14:paraId="6E172250"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30 (8.1)</w:t>
            </w:r>
          </w:p>
        </w:tc>
        <w:tc>
          <w:tcPr>
            <w:tcW w:w="1192" w:type="dxa"/>
          </w:tcPr>
          <w:p w14:paraId="088C4463"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39 (22.7)</w:t>
            </w:r>
          </w:p>
        </w:tc>
        <w:tc>
          <w:tcPr>
            <w:tcW w:w="1192" w:type="dxa"/>
          </w:tcPr>
          <w:p w14:paraId="08283E0B"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 (4.7)</w:t>
            </w:r>
          </w:p>
        </w:tc>
      </w:tr>
      <w:tr w:rsidR="000B148D" w:rsidRPr="00054570" w14:paraId="0876E7F4" w14:textId="77777777">
        <w:tc>
          <w:tcPr>
            <w:tcW w:w="4248" w:type="dxa"/>
            <w:shd w:val="clear" w:color="auto" w:fill="F2F2F2" w:themeFill="background1" w:themeFillShade="F2"/>
          </w:tcPr>
          <w:p w14:paraId="714B86B8" w14:textId="77777777" w:rsidR="000B148D" w:rsidRPr="00054570" w:rsidRDefault="000B148D" w:rsidP="00514744">
            <w:pPr>
              <w:pStyle w:val="Tablebody"/>
              <w:spacing w:before="0" w:after="0"/>
              <w:ind w:left="171"/>
              <w:contextualSpacing/>
            </w:pPr>
            <w:r w:rsidRPr="00054570">
              <w:t>Leucopoenia</w:t>
            </w:r>
            <w:r w:rsidRPr="00054570">
              <w:rPr>
                <w:rFonts w:cs="Yu Gothic Light"/>
                <w:vertAlign w:val="superscript"/>
              </w:rPr>
              <w:t>‡</w:t>
            </w:r>
          </w:p>
        </w:tc>
        <w:tc>
          <w:tcPr>
            <w:tcW w:w="1192" w:type="dxa"/>
          </w:tcPr>
          <w:p w14:paraId="797C386D"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6 (23.2)</w:t>
            </w:r>
          </w:p>
        </w:tc>
        <w:tc>
          <w:tcPr>
            <w:tcW w:w="1192" w:type="dxa"/>
          </w:tcPr>
          <w:p w14:paraId="2D8DA9E8"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4 (6.5)</w:t>
            </w:r>
          </w:p>
        </w:tc>
        <w:tc>
          <w:tcPr>
            <w:tcW w:w="1192" w:type="dxa"/>
          </w:tcPr>
          <w:p w14:paraId="2EBBE9F2"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54 (31.4)</w:t>
            </w:r>
          </w:p>
        </w:tc>
        <w:tc>
          <w:tcPr>
            <w:tcW w:w="1192" w:type="dxa"/>
          </w:tcPr>
          <w:p w14:paraId="7A0AB962"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33 (19.2)</w:t>
            </w:r>
          </w:p>
        </w:tc>
      </w:tr>
      <w:tr w:rsidR="000B148D" w:rsidRPr="00054570" w14:paraId="1A2A89C2" w14:textId="77777777">
        <w:tc>
          <w:tcPr>
            <w:tcW w:w="4248" w:type="dxa"/>
            <w:shd w:val="clear" w:color="auto" w:fill="F2F2F2" w:themeFill="background1" w:themeFillShade="F2"/>
          </w:tcPr>
          <w:p w14:paraId="54AD3F26" w14:textId="77777777" w:rsidR="000B148D" w:rsidRPr="00054570" w:rsidRDefault="000B148D" w:rsidP="00514744">
            <w:pPr>
              <w:pStyle w:val="Tablebody"/>
              <w:spacing w:before="0" w:after="0"/>
              <w:ind w:left="171"/>
              <w:contextualSpacing/>
              <w:rPr>
                <w:rFonts w:cs="Arial"/>
              </w:rPr>
            </w:pPr>
            <w:r w:rsidRPr="00054570">
              <w:rPr>
                <w:rFonts w:cs="Arial"/>
              </w:rPr>
              <w:t>Thrombocytopaenia</w:t>
            </w:r>
            <w:r w:rsidRPr="00054570">
              <w:rPr>
                <w:rFonts w:cs="Arial"/>
                <w:vertAlign w:val="superscript"/>
              </w:rPr>
              <w:t>§</w:t>
            </w:r>
          </w:p>
        </w:tc>
        <w:tc>
          <w:tcPr>
            <w:tcW w:w="1192" w:type="dxa"/>
          </w:tcPr>
          <w:p w14:paraId="155C87E6"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8 (23.7)</w:t>
            </w:r>
          </w:p>
        </w:tc>
        <w:tc>
          <w:tcPr>
            <w:tcW w:w="1192" w:type="dxa"/>
          </w:tcPr>
          <w:p w14:paraId="19D63608"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9 (5.1)</w:t>
            </w:r>
          </w:p>
        </w:tc>
        <w:tc>
          <w:tcPr>
            <w:tcW w:w="1192" w:type="dxa"/>
          </w:tcPr>
          <w:p w14:paraId="49E3A29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6 (9.3)</w:t>
            </w:r>
          </w:p>
        </w:tc>
        <w:tc>
          <w:tcPr>
            <w:tcW w:w="1192" w:type="dxa"/>
          </w:tcPr>
          <w:p w14:paraId="3CE0E128"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 (0.6)</w:t>
            </w:r>
          </w:p>
        </w:tc>
      </w:tr>
      <w:tr w:rsidR="000B148D" w:rsidRPr="00054570" w14:paraId="59C9DA69" w14:textId="77777777">
        <w:tc>
          <w:tcPr>
            <w:tcW w:w="9016" w:type="dxa"/>
            <w:gridSpan w:val="5"/>
            <w:shd w:val="clear" w:color="auto" w:fill="F2F2F2" w:themeFill="background1" w:themeFillShade="F2"/>
            <w:vAlign w:val="center"/>
          </w:tcPr>
          <w:p w14:paraId="6CF3A33A" w14:textId="77777777" w:rsidR="000B148D" w:rsidRPr="00054570" w:rsidRDefault="000B148D" w:rsidP="00514744">
            <w:pPr>
              <w:pStyle w:val="Tablebody"/>
              <w:spacing w:before="0" w:after="0"/>
              <w:contextualSpacing/>
              <w:rPr>
                <w:rFonts w:cs="Arial"/>
                <w:b/>
                <w:bCs/>
              </w:rPr>
            </w:pPr>
            <w:r w:rsidRPr="00054570">
              <w:rPr>
                <w:rFonts w:cs="Arial"/>
                <w:b/>
                <w:bCs/>
              </w:rPr>
              <w:t>Gastrointestinal disorders</w:t>
            </w:r>
          </w:p>
        </w:tc>
      </w:tr>
      <w:tr w:rsidR="000B148D" w:rsidRPr="00054570" w14:paraId="106F4053" w14:textId="77777777">
        <w:tc>
          <w:tcPr>
            <w:tcW w:w="4248" w:type="dxa"/>
            <w:shd w:val="clear" w:color="auto" w:fill="F2F2F2" w:themeFill="background1" w:themeFillShade="F2"/>
          </w:tcPr>
          <w:p w14:paraId="2FCCCF2E" w14:textId="77777777" w:rsidR="000B148D" w:rsidRPr="00054570" w:rsidRDefault="000B148D" w:rsidP="00514744">
            <w:pPr>
              <w:pStyle w:val="Tablebody"/>
              <w:spacing w:before="0" w:after="0"/>
              <w:ind w:left="171"/>
              <w:contextualSpacing/>
              <w:rPr>
                <w:rFonts w:cs="Arial"/>
              </w:rPr>
            </w:pPr>
            <w:r w:rsidRPr="00054570">
              <w:rPr>
                <w:rFonts w:cs="Arial"/>
              </w:rPr>
              <w:t>Nausea</w:t>
            </w:r>
          </w:p>
        </w:tc>
        <w:tc>
          <w:tcPr>
            <w:tcW w:w="1192" w:type="dxa"/>
          </w:tcPr>
          <w:p w14:paraId="5F34D3CD"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71 (73.0)</w:t>
            </w:r>
          </w:p>
        </w:tc>
        <w:tc>
          <w:tcPr>
            <w:tcW w:w="1192" w:type="dxa"/>
          </w:tcPr>
          <w:p w14:paraId="08AE533E"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7 (4.6)</w:t>
            </w:r>
          </w:p>
        </w:tc>
        <w:tc>
          <w:tcPr>
            <w:tcW w:w="1192" w:type="dxa"/>
          </w:tcPr>
          <w:p w14:paraId="22BC16FD"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41 (23.8)</w:t>
            </w:r>
          </w:p>
        </w:tc>
        <w:tc>
          <w:tcPr>
            <w:tcW w:w="1192" w:type="dxa"/>
          </w:tcPr>
          <w:p w14:paraId="24CABADC"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0</w:t>
            </w:r>
          </w:p>
        </w:tc>
      </w:tr>
      <w:tr w:rsidR="000B148D" w:rsidRPr="00054570" w14:paraId="050376FF" w14:textId="77777777">
        <w:tc>
          <w:tcPr>
            <w:tcW w:w="4248" w:type="dxa"/>
            <w:shd w:val="clear" w:color="auto" w:fill="F2F2F2" w:themeFill="background1" w:themeFillShade="F2"/>
          </w:tcPr>
          <w:p w14:paraId="17035EB0" w14:textId="77777777" w:rsidR="000B148D" w:rsidRPr="00054570" w:rsidRDefault="000B148D" w:rsidP="00514744">
            <w:pPr>
              <w:pStyle w:val="Tablebody"/>
              <w:spacing w:before="0" w:after="0"/>
              <w:ind w:left="171"/>
              <w:contextualSpacing/>
              <w:rPr>
                <w:rFonts w:cs="Arial"/>
              </w:rPr>
            </w:pPr>
            <w:r w:rsidRPr="00054570">
              <w:rPr>
                <w:rFonts w:cs="Arial"/>
              </w:rPr>
              <w:t>Vomiting</w:t>
            </w:r>
          </w:p>
        </w:tc>
        <w:tc>
          <w:tcPr>
            <w:tcW w:w="1192" w:type="dxa"/>
          </w:tcPr>
          <w:p w14:paraId="775431B1"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26 (34.0)</w:t>
            </w:r>
          </w:p>
        </w:tc>
        <w:tc>
          <w:tcPr>
            <w:tcW w:w="1192" w:type="dxa"/>
          </w:tcPr>
          <w:p w14:paraId="7403567F" w14:textId="77777777" w:rsidR="000B148D" w:rsidRPr="00054570" w:rsidRDefault="000B148D" w:rsidP="00514744">
            <w:pPr>
              <w:pStyle w:val="Tablebody"/>
              <w:spacing w:before="0" w:after="0"/>
              <w:contextualSpacing/>
              <w:jc w:val="center"/>
              <w:rPr>
                <w:rFonts w:cs="Arial"/>
              </w:rPr>
            </w:pPr>
            <w:r w:rsidRPr="00054570">
              <w:rPr>
                <w:rFonts w:cs="Arial"/>
              </w:rPr>
              <w:t>5 (1.3)</w:t>
            </w:r>
          </w:p>
        </w:tc>
        <w:tc>
          <w:tcPr>
            <w:tcW w:w="1192" w:type="dxa"/>
          </w:tcPr>
          <w:p w14:paraId="3F1A4870"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7 (9.9)</w:t>
            </w:r>
          </w:p>
        </w:tc>
        <w:tc>
          <w:tcPr>
            <w:tcW w:w="1192" w:type="dxa"/>
          </w:tcPr>
          <w:p w14:paraId="6E59C5BB" w14:textId="77777777" w:rsidR="000B148D" w:rsidRPr="00054570" w:rsidRDefault="000B148D" w:rsidP="00514744">
            <w:pPr>
              <w:pStyle w:val="Tablebody"/>
              <w:spacing w:before="0" w:after="0"/>
              <w:contextualSpacing/>
              <w:jc w:val="center"/>
              <w:rPr>
                <w:rFonts w:cs="Arial"/>
              </w:rPr>
            </w:pPr>
            <w:r w:rsidRPr="00054570">
              <w:rPr>
                <w:rFonts w:cs="Arial"/>
              </w:rPr>
              <w:t>0</w:t>
            </w:r>
          </w:p>
        </w:tc>
      </w:tr>
      <w:tr w:rsidR="000B148D" w:rsidRPr="00054570" w14:paraId="52C75E9E" w14:textId="77777777">
        <w:tc>
          <w:tcPr>
            <w:tcW w:w="4248" w:type="dxa"/>
            <w:shd w:val="clear" w:color="auto" w:fill="F2F2F2" w:themeFill="background1" w:themeFillShade="F2"/>
          </w:tcPr>
          <w:p w14:paraId="70F8C304" w14:textId="77777777" w:rsidR="000B148D" w:rsidRPr="00054570" w:rsidRDefault="000B148D" w:rsidP="00514744">
            <w:pPr>
              <w:pStyle w:val="Tablebody"/>
              <w:spacing w:before="0" w:after="0"/>
              <w:ind w:left="171"/>
              <w:contextualSpacing/>
              <w:rPr>
                <w:rFonts w:cs="Arial"/>
              </w:rPr>
            </w:pPr>
            <w:r w:rsidRPr="00054570">
              <w:rPr>
                <w:rFonts w:cs="Arial"/>
              </w:rPr>
              <w:t>Diarrhoea</w:t>
            </w:r>
          </w:p>
        </w:tc>
        <w:tc>
          <w:tcPr>
            <w:tcW w:w="1192" w:type="dxa"/>
          </w:tcPr>
          <w:p w14:paraId="125E5B01"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3 (22.4)</w:t>
            </w:r>
          </w:p>
        </w:tc>
        <w:tc>
          <w:tcPr>
            <w:tcW w:w="1192" w:type="dxa"/>
          </w:tcPr>
          <w:p w14:paraId="48D5F43A" w14:textId="77777777" w:rsidR="000B148D" w:rsidRPr="00054570" w:rsidRDefault="000B148D" w:rsidP="00514744">
            <w:pPr>
              <w:pStyle w:val="Tablebody"/>
              <w:spacing w:before="0" w:after="0"/>
              <w:contextualSpacing/>
              <w:jc w:val="center"/>
              <w:rPr>
                <w:rFonts w:cs="Arial"/>
              </w:rPr>
            </w:pPr>
            <w:r w:rsidRPr="00054570">
              <w:rPr>
                <w:rFonts w:cs="Arial"/>
              </w:rPr>
              <w:t>4 (1.1)</w:t>
            </w:r>
          </w:p>
        </w:tc>
        <w:tc>
          <w:tcPr>
            <w:tcW w:w="1192" w:type="dxa"/>
          </w:tcPr>
          <w:p w14:paraId="53073E1E"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31 (18.0)</w:t>
            </w:r>
          </w:p>
        </w:tc>
        <w:tc>
          <w:tcPr>
            <w:tcW w:w="1192" w:type="dxa"/>
          </w:tcPr>
          <w:p w14:paraId="57E6F810" w14:textId="77777777" w:rsidR="000B148D" w:rsidRPr="00054570" w:rsidRDefault="000B148D" w:rsidP="00514744">
            <w:pPr>
              <w:pStyle w:val="Tablebody"/>
              <w:spacing w:before="0" w:after="0"/>
              <w:contextualSpacing/>
              <w:jc w:val="center"/>
              <w:rPr>
                <w:rFonts w:cs="Arial"/>
              </w:rPr>
            </w:pPr>
            <w:r w:rsidRPr="00054570">
              <w:rPr>
                <w:rFonts w:cs="Arial"/>
              </w:rPr>
              <w:t>3 (1.7)</w:t>
            </w:r>
          </w:p>
        </w:tc>
      </w:tr>
      <w:tr w:rsidR="000B148D" w:rsidRPr="00054570" w14:paraId="0CCF15EC" w14:textId="77777777">
        <w:tc>
          <w:tcPr>
            <w:tcW w:w="4248" w:type="dxa"/>
            <w:shd w:val="clear" w:color="auto" w:fill="F2F2F2" w:themeFill="background1" w:themeFillShade="F2"/>
          </w:tcPr>
          <w:p w14:paraId="4585C750" w14:textId="77777777" w:rsidR="000B148D" w:rsidRPr="00054570" w:rsidRDefault="000B148D" w:rsidP="00514744">
            <w:pPr>
              <w:pStyle w:val="Tablebody"/>
              <w:spacing w:before="0" w:after="0"/>
              <w:ind w:left="171"/>
              <w:contextualSpacing/>
              <w:rPr>
                <w:rFonts w:cs="Arial"/>
              </w:rPr>
            </w:pPr>
            <w:r w:rsidRPr="00054570">
              <w:rPr>
                <w:rFonts w:cs="Arial"/>
              </w:rPr>
              <w:t>Constipation</w:t>
            </w:r>
          </w:p>
        </w:tc>
        <w:tc>
          <w:tcPr>
            <w:tcW w:w="1192" w:type="dxa"/>
          </w:tcPr>
          <w:p w14:paraId="383C21D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79 (21.3)</w:t>
            </w:r>
          </w:p>
        </w:tc>
        <w:tc>
          <w:tcPr>
            <w:tcW w:w="1192" w:type="dxa"/>
          </w:tcPr>
          <w:p w14:paraId="75EA8CB7" w14:textId="77777777" w:rsidR="000B148D" w:rsidRPr="00054570" w:rsidRDefault="000B148D" w:rsidP="00514744">
            <w:pPr>
              <w:pStyle w:val="Tablebody"/>
              <w:spacing w:before="0" w:after="0"/>
              <w:contextualSpacing/>
              <w:jc w:val="center"/>
              <w:rPr>
                <w:rFonts w:cs="Arial"/>
              </w:rPr>
            </w:pPr>
            <w:r w:rsidRPr="00054570">
              <w:rPr>
                <w:rFonts w:cs="Arial"/>
              </w:rPr>
              <w:t>0</w:t>
            </w:r>
          </w:p>
        </w:tc>
        <w:tc>
          <w:tcPr>
            <w:tcW w:w="1192" w:type="dxa"/>
          </w:tcPr>
          <w:p w14:paraId="42254C5B"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2 (12.8)</w:t>
            </w:r>
          </w:p>
        </w:tc>
        <w:tc>
          <w:tcPr>
            <w:tcW w:w="1192" w:type="dxa"/>
          </w:tcPr>
          <w:p w14:paraId="2BEF0CE9" w14:textId="77777777" w:rsidR="000B148D" w:rsidRPr="00054570" w:rsidRDefault="000B148D" w:rsidP="00514744">
            <w:pPr>
              <w:pStyle w:val="Tablebody"/>
              <w:spacing w:before="0" w:after="0"/>
              <w:contextualSpacing/>
              <w:jc w:val="center"/>
              <w:rPr>
                <w:rFonts w:cs="Arial"/>
              </w:rPr>
            </w:pPr>
            <w:r w:rsidRPr="00054570">
              <w:rPr>
                <w:rFonts w:cs="Arial"/>
              </w:rPr>
              <w:t>0</w:t>
            </w:r>
          </w:p>
        </w:tc>
      </w:tr>
      <w:tr w:rsidR="000B148D" w:rsidRPr="00054570" w14:paraId="3B2C47A6" w14:textId="77777777">
        <w:tc>
          <w:tcPr>
            <w:tcW w:w="9016" w:type="dxa"/>
            <w:gridSpan w:val="5"/>
            <w:shd w:val="clear" w:color="auto" w:fill="F2F2F2" w:themeFill="background1" w:themeFillShade="F2"/>
            <w:vAlign w:val="center"/>
          </w:tcPr>
          <w:p w14:paraId="7F88B8F3" w14:textId="77777777" w:rsidR="000B148D" w:rsidRPr="00054570" w:rsidRDefault="000B148D" w:rsidP="00514744">
            <w:pPr>
              <w:pStyle w:val="Tablebody"/>
              <w:spacing w:before="0" w:after="0"/>
              <w:contextualSpacing/>
              <w:rPr>
                <w:rFonts w:cs="Arial"/>
                <w:b/>
                <w:bCs/>
              </w:rPr>
            </w:pPr>
            <w:r w:rsidRPr="00054570">
              <w:rPr>
                <w:rFonts w:cs="Arial"/>
                <w:b/>
                <w:bCs/>
              </w:rPr>
              <w:t>General disorders</w:t>
            </w:r>
          </w:p>
        </w:tc>
      </w:tr>
      <w:tr w:rsidR="000B148D" w:rsidRPr="00054570" w14:paraId="23A840EB" w14:textId="77777777">
        <w:tc>
          <w:tcPr>
            <w:tcW w:w="4248" w:type="dxa"/>
            <w:shd w:val="clear" w:color="auto" w:fill="F2F2F2" w:themeFill="background1" w:themeFillShade="F2"/>
          </w:tcPr>
          <w:p w14:paraId="2CC5916F" w14:textId="77777777" w:rsidR="000B148D" w:rsidRPr="00054570" w:rsidRDefault="000B148D" w:rsidP="00514744">
            <w:pPr>
              <w:pStyle w:val="Tablebody"/>
              <w:spacing w:before="0" w:after="0"/>
              <w:ind w:left="171"/>
              <w:contextualSpacing/>
              <w:rPr>
                <w:rFonts w:cs="Arial"/>
              </w:rPr>
            </w:pPr>
            <w:r w:rsidRPr="00054570">
              <w:rPr>
                <w:rFonts w:cs="Arial"/>
              </w:rPr>
              <w:t>Fatigue**</w:t>
            </w:r>
          </w:p>
        </w:tc>
        <w:tc>
          <w:tcPr>
            <w:tcW w:w="1192" w:type="dxa"/>
          </w:tcPr>
          <w:p w14:paraId="326918E8"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77 (47.7)</w:t>
            </w:r>
          </w:p>
        </w:tc>
        <w:tc>
          <w:tcPr>
            <w:tcW w:w="1192" w:type="dxa"/>
          </w:tcPr>
          <w:p w14:paraId="04ED3DFF"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8 (7.5)</w:t>
            </w:r>
          </w:p>
        </w:tc>
        <w:tc>
          <w:tcPr>
            <w:tcW w:w="1192" w:type="dxa"/>
          </w:tcPr>
          <w:p w14:paraId="1C701E9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73 (42.4)</w:t>
            </w:r>
          </w:p>
        </w:tc>
        <w:tc>
          <w:tcPr>
            <w:tcW w:w="1192" w:type="dxa"/>
          </w:tcPr>
          <w:p w14:paraId="1451DD6C"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8 (4.7)</w:t>
            </w:r>
          </w:p>
        </w:tc>
      </w:tr>
      <w:tr w:rsidR="000B148D" w:rsidRPr="00054570" w14:paraId="184198BC" w14:textId="77777777">
        <w:tc>
          <w:tcPr>
            <w:tcW w:w="4248" w:type="dxa"/>
            <w:shd w:val="clear" w:color="auto" w:fill="F2F2F2" w:themeFill="background1" w:themeFillShade="F2"/>
          </w:tcPr>
          <w:p w14:paraId="08CF3232"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Abdominal pain</w:t>
            </w:r>
          </w:p>
        </w:tc>
        <w:tc>
          <w:tcPr>
            <w:tcW w:w="1192" w:type="dxa"/>
          </w:tcPr>
          <w:p w14:paraId="0FC54BD5" w14:textId="60D7F0F1"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92" w:type="dxa"/>
          </w:tcPr>
          <w:p w14:paraId="1EFAEF8A" w14:textId="4AE583FA"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92" w:type="dxa"/>
          </w:tcPr>
          <w:p w14:paraId="1BC44DB6" w14:textId="70E793AF"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92" w:type="dxa"/>
          </w:tcPr>
          <w:p w14:paraId="54E60B05" w14:textId="1534044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00A030D0" w14:textId="77777777">
        <w:tc>
          <w:tcPr>
            <w:tcW w:w="4248" w:type="dxa"/>
            <w:shd w:val="clear" w:color="auto" w:fill="F2F2F2" w:themeFill="background1" w:themeFillShade="F2"/>
          </w:tcPr>
          <w:p w14:paraId="278D1693" w14:textId="77777777" w:rsidR="000B148D" w:rsidRPr="00054570" w:rsidRDefault="000B148D" w:rsidP="00514744">
            <w:pPr>
              <w:pStyle w:val="Tablebody"/>
              <w:spacing w:before="0" w:after="0"/>
              <w:ind w:left="171"/>
              <w:contextualSpacing/>
              <w:rPr>
                <w:rFonts w:eastAsia="Times New Roman" w:cs="Arial"/>
              </w:rPr>
            </w:pPr>
            <w:r w:rsidRPr="00054570">
              <w:rPr>
                <w:rFonts w:eastAsia="Times New Roman" w:cs="Arial"/>
              </w:rPr>
              <w:t>Musculoskeletal pain</w:t>
            </w:r>
          </w:p>
        </w:tc>
        <w:tc>
          <w:tcPr>
            <w:tcW w:w="1192" w:type="dxa"/>
          </w:tcPr>
          <w:p w14:paraId="6AA7DAAB" w14:textId="16FE80D8"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92" w:type="dxa"/>
          </w:tcPr>
          <w:p w14:paraId="447CC716" w14:textId="218A92FF"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c>
          <w:tcPr>
            <w:tcW w:w="1192" w:type="dxa"/>
          </w:tcPr>
          <w:p w14:paraId="01EE5F3A" w14:textId="1F836FF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92" w:type="dxa"/>
          </w:tcPr>
          <w:p w14:paraId="30C7EB72" w14:textId="5D99F79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0E50E42E" w14:textId="77777777">
        <w:trPr>
          <w:trHeight w:val="177"/>
        </w:trPr>
        <w:tc>
          <w:tcPr>
            <w:tcW w:w="9016" w:type="dxa"/>
            <w:gridSpan w:val="5"/>
            <w:shd w:val="clear" w:color="auto" w:fill="F2F2F2" w:themeFill="background1" w:themeFillShade="F2"/>
            <w:vAlign w:val="center"/>
          </w:tcPr>
          <w:p w14:paraId="1C7D4F1E" w14:textId="77777777" w:rsidR="000B148D" w:rsidRPr="00054570" w:rsidRDefault="000B148D" w:rsidP="00514744">
            <w:pPr>
              <w:pStyle w:val="Tablebody"/>
              <w:spacing w:before="0" w:after="0"/>
              <w:contextualSpacing/>
              <w:rPr>
                <w:rFonts w:cs="Arial"/>
                <w:b/>
                <w:bCs/>
              </w:rPr>
            </w:pPr>
            <w:r w:rsidRPr="00054570">
              <w:rPr>
                <w:rFonts w:cs="Arial"/>
                <w:b/>
                <w:bCs/>
              </w:rPr>
              <w:t>Investigations</w:t>
            </w:r>
          </w:p>
        </w:tc>
      </w:tr>
      <w:tr w:rsidR="000B148D" w:rsidRPr="00054570" w14:paraId="4D2F862C" w14:textId="77777777">
        <w:tc>
          <w:tcPr>
            <w:tcW w:w="4248" w:type="dxa"/>
            <w:shd w:val="clear" w:color="auto" w:fill="F2F2F2" w:themeFill="background1" w:themeFillShade="F2"/>
          </w:tcPr>
          <w:p w14:paraId="504E731E" w14:textId="77777777" w:rsidR="000B148D" w:rsidRPr="00054570" w:rsidRDefault="000B148D" w:rsidP="00514744">
            <w:pPr>
              <w:pStyle w:val="Tablebody"/>
              <w:spacing w:before="0" w:after="0"/>
              <w:ind w:left="171"/>
              <w:contextualSpacing/>
              <w:rPr>
                <w:rFonts w:cs="Arial"/>
              </w:rPr>
            </w:pPr>
            <w:r w:rsidRPr="00054570">
              <w:rPr>
                <w:rFonts w:cs="Arial"/>
              </w:rPr>
              <w:t>AST increased</w:t>
            </w:r>
          </w:p>
        </w:tc>
        <w:tc>
          <w:tcPr>
            <w:tcW w:w="1192" w:type="dxa"/>
          </w:tcPr>
          <w:p w14:paraId="6CA32325" w14:textId="50C367F5"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92" w:type="dxa"/>
          </w:tcPr>
          <w:p w14:paraId="4988317C" w14:textId="608636CA"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1192" w:type="dxa"/>
          </w:tcPr>
          <w:p w14:paraId="08DF4362" w14:textId="0C5565D4"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1192" w:type="dxa"/>
          </w:tcPr>
          <w:p w14:paraId="7828B833" w14:textId="286CE731"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7C6388CA" w14:textId="77777777">
        <w:tc>
          <w:tcPr>
            <w:tcW w:w="9016" w:type="dxa"/>
            <w:gridSpan w:val="5"/>
            <w:shd w:val="clear" w:color="auto" w:fill="F2F2F2" w:themeFill="background1" w:themeFillShade="F2"/>
            <w:vAlign w:val="center"/>
          </w:tcPr>
          <w:p w14:paraId="333B1363" w14:textId="77777777" w:rsidR="000B148D" w:rsidRPr="00054570" w:rsidRDefault="000B148D" w:rsidP="00514744">
            <w:pPr>
              <w:pStyle w:val="Tablebody"/>
              <w:spacing w:before="0" w:after="0"/>
              <w:contextualSpacing/>
              <w:rPr>
                <w:rFonts w:cs="Arial"/>
                <w:b/>
                <w:bCs/>
              </w:rPr>
            </w:pPr>
            <w:r w:rsidRPr="00054570">
              <w:rPr>
                <w:rFonts w:cs="Arial"/>
                <w:b/>
                <w:bCs/>
              </w:rPr>
              <w:t>Metabolism and nutrition disorders</w:t>
            </w:r>
          </w:p>
        </w:tc>
      </w:tr>
      <w:tr w:rsidR="000B148D" w:rsidRPr="00054570" w14:paraId="5F051525" w14:textId="77777777">
        <w:tc>
          <w:tcPr>
            <w:tcW w:w="4248" w:type="dxa"/>
            <w:shd w:val="clear" w:color="auto" w:fill="F2F2F2" w:themeFill="background1" w:themeFillShade="F2"/>
          </w:tcPr>
          <w:p w14:paraId="1183A6B2" w14:textId="77777777" w:rsidR="000B148D" w:rsidRPr="00054570" w:rsidRDefault="000B148D" w:rsidP="00514744">
            <w:pPr>
              <w:pStyle w:val="Tablebody"/>
              <w:spacing w:before="0" w:after="0"/>
              <w:ind w:left="171"/>
              <w:contextualSpacing/>
              <w:rPr>
                <w:rFonts w:cs="Arial"/>
              </w:rPr>
            </w:pPr>
            <w:r w:rsidRPr="00054570">
              <w:rPr>
                <w:rFonts w:cs="Arial"/>
              </w:rPr>
              <w:t>Decreased appetite</w:t>
            </w:r>
          </w:p>
        </w:tc>
        <w:tc>
          <w:tcPr>
            <w:tcW w:w="1192" w:type="dxa"/>
          </w:tcPr>
          <w:p w14:paraId="029EB12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06 (28.6)</w:t>
            </w:r>
          </w:p>
        </w:tc>
        <w:tc>
          <w:tcPr>
            <w:tcW w:w="1192" w:type="dxa"/>
          </w:tcPr>
          <w:p w14:paraId="1CFE679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9 (2.4)</w:t>
            </w:r>
          </w:p>
        </w:tc>
        <w:tc>
          <w:tcPr>
            <w:tcW w:w="1192" w:type="dxa"/>
          </w:tcPr>
          <w:p w14:paraId="66D866C4"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8 (16.3)</w:t>
            </w:r>
          </w:p>
        </w:tc>
        <w:tc>
          <w:tcPr>
            <w:tcW w:w="1192" w:type="dxa"/>
          </w:tcPr>
          <w:p w14:paraId="16EB616B"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2 (1.2)</w:t>
            </w:r>
          </w:p>
        </w:tc>
      </w:tr>
      <w:tr w:rsidR="000B148D" w:rsidRPr="00054570" w14:paraId="54372B51" w14:textId="77777777">
        <w:tc>
          <w:tcPr>
            <w:tcW w:w="4248" w:type="dxa"/>
            <w:shd w:val="clear" w:color="auto" w:fill="F2F2F2" w:themeFill="background1" w:themeFillShade="F2"/>
          </w:tcPr>
          <w:p w14:paraId="61090D06" w14:textId="77777777" w:rsidR="000B148D" w:rsidRPr="00054570" w:rsidRDefault="000B148D" w:rsidP="00514744">
            <w:pPr>
              <w:pStyle w:val="Tablebody"/>
              <w:spacing w:before="0" w:after="0"/>
              <w:ind w:left="171"/>
              <w:contextualSpacing/>
              <w:rPr>
                <w:rFonts w:cs="Arial"/>
              </w:rPr>
            </w:pPr>
            <w:r w:rsidRPr="00054570">
              <w:rPr>
                <w:rFonts w:eastAsia="Times New Roman" w:cs="Arial"/>
              </w:rPr>
              <w:t xml:space="preserve">Weight decreased </w:t>
            </w:r>
          </w:p>
        </w:tc>
        <w:tc>
          <w:tcPr>
            <w:tcW w:w="1192" w:type="dxa"/>
          </w:tcPr>
          <w:p w14:paraId="33457E31" w14:textId="6966C3F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92" w:type="dxa"/>
          </w:tcPr>
          <w:p w14:paraId="0C06DD91" w14:textId="638ADB0F"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1192" w:type="dxa"/>
          </w:tcPr>
          <w:p w14:paraId="7E6ECD40" w14:textId="404F15EA"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92" w:type="dxa"/>
          </w:tcPr>
          <w:p w14:paraId="7BC51EAF" w14:textId="231ADED1"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1669FE28" w14:textId="77777777">
        <w:tc>
          <w:tcPr>
            <w:tcW w:w="9016" w:type="dxa"/>
            <w:gridSpan w:val="5"/>
            <w:shd w:val="clear" w:color="auto" w:fill="F2F2F2" w:themeFill="background1" w:themeFillShade="F2"/>
            <w:vAlign w:val="center"/>
          </w:tcPr>
          <w:p w14:paraId="6385931F" w14:textId="77777777" w:rsidR="000B148D" w:rsidRPr="00054570" w:rsidRDefault="000B148D" w:rsidP="00514744">
            <w:pPr>
              <w:pStyle w:val="Tablebody"/>
              <w:spacing w:before="0" w:after="0"/>
              <w:contextualSpacing/>
              <w:rPr>
                <w:rFonts w:cs="Arial"/>
                <w:b/>
                <w:bCs/>
              </w:rPr>
            </w:pPr>
            <w:r w:rsidRPr="00054570">
              <w:rPr>
                <w:rFonts w:cs="Arial"/>
                <w:b/>
                <w:bCs/>
              </w:rPr>
              <w:t>Skin and subcutaneous tissue disorders</w:t>
            </w:r>
          </w:p>
        </w:tc>
      </w:tr>
      <w:tr w:rsidR="000B148D" w:rsidRPr="00054570" w14:paraId="063F32C6" w14:textId="77777777">
        <w:tc>
          <w:tcPr>
            <w:tcW w:w="4248" w:type="dxa"/>
            <w:shd w:val="clear" w:color="auto" w:fill="F2F2F2" w:themeFill="background1" w:themeFillShade="F2"/>
          </w:tcPr>
          <w:p w14:paraId="7B47FB9A" w14:textId="77777777" w:rsidR="000B148D" w:rsidRPr="00054570" w:rsidRDefault="000B148D" w:rsidP="00514744">
            <w:pPr>
              <w:pStyle w:val="Tablebody"/>
              <w:keepNext/>
              <w:spacing w:before="0" w:after="0"/>
              <w:ind w:left="171"/>
              <w:contextualSpacing/>
              <w:rPr>
                <w:rFonts w:cs="Arial"/>
              </w:rPr>
            </w:pPr>
            <w:r w:rsidRPr="00054570">
              <w:rPr>
                <w:rFonts w:cs="Arial"/>
              </w:rPr>
              <w:t>Alopecia</w:t>
            </w:r>
          </w:p>
        </w:tc>
        <w:tc>
          <w:tcPr>
            <w:tcW w:w="1192" w:type="dxa"/>
          </w:tcPr>
          <w:p w14:paraId="138C3032"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140 (37.7)</w:t>
            </w:r>
          </w:p>
        </w:tc>
        <w:tc>
          <w:tcPr>
            <w:tcW w:w="1192" w:type="dxa"/>
          </w:tcPr>
          <w:p w14:paraId="04219B5A" w14:textId="77777777" w:rsidR="000B148D" w:rsidRPr="00054570" w:rsidRDefault="000B148D" w:rsidP="00514744">
            <w:pPr>
              <w:pStyle w:val="Tablebody"/>
              <w:spacing w:before="0" w:after="0"/>
              <w:contextualSpacing/>
              <w:jc w:val="center"/>
              <w:rPr>
                <w:rFonts w:cs="Arial"/>
              </w:rPr>
            </w:pPr>
            <w:r w:rsidRPr="00054570">
              <w:rPr>
                <w:rFonts w:cs="Arial"/>
              </w:rPr>
              <w:t>0</w:t>
            </w:r>
          </w:p>
        </w:tc>
        <w:tc>
          <w:tcPr>
            <w:tcW w:w="1192" w:type="dxa"/>
          </w:tcPr>
          <w:p w14:paraId="18516D1E" w14:textId="77777777" w:rsidR="000B148D" w:rsidRPr="00054570" w:rsidRDefault="000B148D" w:rsidP="00514744">
            <w:pPr>
              <w:pStyle w:val="Tablebody"/>
              <w:spacing w:before="0" w:after="0"/>
              <w:contextualSpacing/>
              <w:jc w:val="center"/>
              <w:rPr>
                <w:rFonts w:cs="Arial"/>
              </w:rPr>
            </w:pPr>
            <w:r w:rsidRPr="00054570">
              <w:rPr>
                <w:rFonts w:eastAsia="Times New Roman" w:cs="Arial"/>
              </w:rPr>
              <w:t>56 (32.6)</w:t>
            </w:r>
          </w:p>
        </w:tc>
        <w:tc>
          <w:tcPr>
            <w:tcW w:w="1192" w:type="dxa"/>
          </w:tcPr>
          <w:p w14:paraId="06D3CBD4" w14:textId="77777777" w:rsidR="000B148D" w:rsidRPr="00054570" w:rsidRDefault="000B148D" w:rsidP="00514744">
            <w:pPr>
              <w:pStyle w:val="Tablebody"/>
              <w:spacing w:before="0" w:after="0"/>
              <w:contextualSpacing/>
              <w:jc w:val="center"/>
              <w:rPr>
                <w:rFonts w:cs="Arial"/>
              </w:rPr>
            </w:pPr>
            <w:r w:rsidRPr="00054570">
              <w:rPr>
                <w:rFonts w:cs="Arial"/>
              </w:rPr>
              <w:t>0</w:t>
            </w:r>
          </w:p>
        </w:tc>
      </w:tr>
      <w:tr w:rsidR="000B148D" w:rsidRPr="00054570" w14:paraId="177089D3" w14:textId="77777777">
        <w:tc>
          <w:tcPr>
            <w:tcW w:w="4248" w:type="dxa"/>
            <w:shd w:val="clear" w:color="auto" w:fill="F2F2F2" w:themeFill="background1" w:themeFillShade="F2"/>
          </w:tcPr>
          <w:p w14:paraId="418B9698" w14:textId="77777777" w:rsidR="000B148D" w:rsidRPr="00054570" w:rsidRDefault="000B148D" w:rsidP="00514744">
            <w:pPr>
              <w:pStyle w:val="Tablebody"/>
              <w:keepNext/>
              <w:spacing w:before="0" w:after="0"/>
              <w:ind w:left="171"/>
              <w:contextualSpacing/>
              <w:rPr>
                <w:rFonts w:eastAsia="Times New Roman" w:cs="Arial"/>
              </w:rPr>
            </w:pPr>
            <w:r w:rsidRPr="00054570">
              <w:rPr>
                <w:rFonts w:eastAsia="Times New Roman" w:cs="Arial"/>
              </w:rPr>
              <w:t>Interstitial lung disease</w:t>
            </w:r>
          </w:p>
        </w:tc>
        <w:tc>
          <w:tcPr>
            <w:tcW w:w="1192" w:type="dxa"/>
          </w:tcPr>
          <w:p w14:paraId="231D15B2" w14:textId="0EFDF03E"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92" w:type="dxa"/>
          </w:tcPr>
          <w:p w14:paraId="2DD6044A" w14:textId="06B3F7A4"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xxxxxx</w:t>
            </w:r>
          </w:p>
        </w:tc>
        <w:tc>
          <w:tcPr>
            <w:tcW w:w="1192" w:type="dxa"/>
          </w:tcPr>
          <w:p w14:paraId="066F4E52" w14:textId="67E2FABE"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92" w:type="dxa"/>
          </w:tcPr>
          <w:p w14:paraId="771C658B" w14:textId="4694F367"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r>
      <w:tr w:rsidR="000B148D" w:rsidRPr="00054570" w14:paraId="7EB25508" w14:textId="77777777">
        <w:tc>
          <w:tcPr>
            <w:tcW w:w="4248" w:type="dxa"/>
            <w:shd w:val="clear" w:color="auto" w:fill="F2F2F2" w:themeFill="background1" w:themeFillShade="F2"/>
          </w:tcPr>
          <w:p w14:paraId="53640EBC" w14:textId="77777777" w:rsidR="000B148D" w:rsidRPr="00054570" w:rsidRDefault="000B148D" w:rsidP="00514744">
            <w:pPr>
              <w:pStyle w:val="Tablebody"/>
              <w:keepNext/>
              <w:spacing w:before="0" w:after="0"/>
              <w:ind w:left="171"/>
              <w:contextualSpacing/>
              <w:rPr>
                <w:rFonts w:cs="Arial"/>
              </w:rPr>
            </w:pPr>
            <w:r w:rsidRPr="00054570">
              <w:rPr>
                <w:rFonts w:eastAsia="Times New Roman" w:cs="Arial"/>
              </w:rPr>
              <w:t>Stomatitis</w:t>
            </w:r>
          </w:p>
        </w:tc>
        <w:tc>
          <w:tcPr>
            <w:tcW w:w="1192" w:type="dxa"/>
          </w:tcPr>
          <w:p w14:paraId="40962D25" w14:textId="57EBB5DF"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92" w:type="dxa"/>
          </w:tcPr>
          <w:p w14:paraId="5C4EBF07" w14:textId="7019D5A0"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xxxxxx</w:t>
            </w:r>
          </w:p>
        </w:tc>
        <w:tc>
          <w:tcPr>
            <w:tcW w:w="1192" w:type="dxa"/>
          </w:tcPr>
          <w:p w14:paraId="54036089" w14:textId="3185D0D1"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x</w:t>
            </w:r>
          </w:p>
        </w:tc>
        <w:tc>
          <w:tcPr>
            <w:tcW w:w="1192" w:type="dxa"/>
          </w:tcPr>
          <w:p w14:paraId="209B3E50" w14:textId="40513354"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xxxxxx</w:t>
            </w:r>
          </w:p>
        </w:tc>
      </w:tr>
      <w:tr w:rsidR="000B148D" w:rsidRPr="00054570" w14:paraId="59DAD1F4" w14:textId="77777777" w:rsidTr="00147167">
        <w:tc>
          <w:tcPr>
            <w:tcW w:w="4248" w:type="dxa"/>
            <w:shd w:val="clear" w:color="auto" w:fill="F2F2F2" w:themeFill="background1" w:themeFillShade="F2"/>
          </w:tcPr>
          <w:p w14:paraId="1A75092C" w14:textId="77777777" w:rsidR="000B148D" w:rsidRPr="00054570" w:rsidRDefault="000B148D" w:rsidP="00514744">
            <w:pPr>
              <w:pStyle w:val="Tablebody"/>
              <w:keepNext/>
              <w:spacing w:before="0" w:after="0"/>
              <w:ind w:left="171"/>
              <w:contextualSpacing/>
              <w:rPr>
                <w:rFonts w:eastAsia="Times New Roman" w:cs="Arial"/>
              </w:rPr>
            </w:pPr>
            <w:r w:rsidRPr="00054570">
              <w:rPr>
                <w:rFonts w:eastAsia="Times New Roman" w:cs="Arial"/>
              </w:rPr>
              <w:t xml:space="preserve">Palmar-plantar erythrodysaesthesia syndrome </w:t>
            </w:r>
          </w:p>
        </w:tc>
        <w:tc>
          <w:tcPr>
            <w:tcW w:w="1192" w:type="dxa"/>
            <w:vAlign w:val="center"/>
          </w:tcPr>
          <w:p w14:paraId="16ED9ACE" w14:textId="3AE43E46"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c>
          <w:tcPr>
            <w:tcW w:w="1192" w:type="dxa"/>
            <w:vAlign w:val="center"/>
          </w:tcPr>
          <w:p w14:paraId="34587EB1" w14:textId="678273C0" w:rsidR="000B148D" w:rsidRPr="00294FDC" w:rsidRDefault="00294FDC" w:rsidP="00514744">
            <w:pPr>
              <w:pStyle w:val="Tablebody"/>
              <w:spacing w:before="0" w:after="0"/>
              <w:contextualSpacing/>
              <w:jc w:val="center"/>
              <w:rPr>
                <w:rFonts w:cs="Arial"/>
                <w:color w:val="000000"/>
                <w:highlight w:val="black"/>
              </w:rPr>
            </w:pPr>
            <w:r w:rsidRPr="00294FDC">
              <w:rPr>
                <w:rFonts w:cs="Arial"/>
                <w:color w:val="000000"/>
                <w:highlight w:val="black"/>
              </w:rPr>
              <w:t>x</w:t>
            </w:r>
          </w:p>
        </w:tc>
        <w:tc>
          <w:tcPr>
            <w:tcW w:w="1192" w:type="dxa"/>
            <w:vAlign w:val="center"/>
          </w:tcPr>
          <w:p w14:paraId="42012C6F" w14:textId="099110A0"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1192" w:type="dxa"/>
            <w:vAlign w:val="center"/>
          </w:tcPr>
          <w:p w14:paraId="421279E3" w14:textId="738FBD7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w:t>
            </w:r>
          </w:p>
        </w:tc>
      </w:tr>
    </w:tbl>
    <w:p w14:paraId="3AB56B56" w14:textId="74933301" w:rsidR="000B148D" w:rsidRPr="00054570" w:rsidRDefault="000B148D" w:rsidP="000B148D">
      <w:pPr>
        <w:pStyle w:val="Footnotes"/>
      </w:pPr>
      <w:r w:rsidRPr="00054570">
        <w:t xml:space="preserve">*This category includes the preferred terms neutrophil count decreased and neutropoenia. </w:t>
      </w:r>
      <w:r w:rsidRPr="00054570">
        <w:br/>
      </w:r>
      <w:r w:rsidRPr="00054570">
        <w:rPr>
          <w:rFonts w:cs="Yu Gothic Light"/>
        </w:rPr>
        <w:t>†</w:t>
      </w:r>
      <w:r w:rsidRPr="00054570">
        <w:t xml:space="preserve">This category includes the preferred terms haemoglobin decreased, red blood cell count decreased, anaemia, and haematocrit decreased. </w:t>
      </w:r>
      <w:r w:rsidRPr="00054570">
        <w:br/>
      </w:r>
      <w:r w:rsidRPr="00054570">
        <w:rPr>
          <w:rFonts w:cs="Yu Gothic Light"/>
        </w:rPr>
        <w:t>‡</w:t>
      </w:r>
      <w:r w:rsidRPr="00054570">
        <w:t xml:space="preserve">This category includes the preferred terms white blood cell count decreased and leucopoenia. </w:t>
      </w:r>
      <w:r w:rsidRPr="00054570">
        <w:br/>
      </w:r>
      <w:r w:rsidRPr="00054570">
        <w:rPr>
          <w:rFonts w:cs="Yu Gothic Light"/>
        </w:rPr>
        <w:t>§</w:t>
      </w:r>
      <w:r w:rsidRPr="00054570">
        <w:t xml:space="preserve">This category includes platelet count decreased and thrombocytopaenia. </w:t>
      </w:r>
      <w:r w:rsidRPr="00054570">
        <w:br/>
        <w:t xml:space="preserve">**This category includes the preferred terms fatigue, asthenia, and malaise. </w:t>
      </w:r>
      <w:r w:rsidRPr="00054570">
        <w:br/>
        <w:t>Abbreviations: AST, aspartate aminotransferase; SAS, safety analysis set; TEAE, treatment-emergent adverse event; T-DXd, trastuzumab deruxtecan; TPC, treatment of physician’s choice.</w:t>
      </w:r>
      <w:r w:rsidRPr="00054570">
        <w:br/>
        <w:t xml:space="preserve">Source: </w:t>
      </w:r>
      <w:r>
        <w:t>Modi et al., 2022;</w:t>
      </w:r>
      <w:r>
        <w:fldChar w:fldCharType="begin"/>
      </w:r>
      <w:r w:rsidR="00CA6345">
        <w:instrText xml:space="preserve"> ADDIN ZOTERO_ITEM CSL_CITATION {"citationID":"U3UoPvu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Pr="00054570">
        <w:t>Daiichi Sanko Inc., 2022 (CSR tables and figures; Data on File).</w:t>
      </w:r>
      <w:r w:rsidRPr="00054570">
        <w:rPr>
          <w:rStyle w:val="normaltextrun"/>
          <w:rFonts w:cs="Yu Gothic Light"/>
          <w:shd w:val="clear" w:color="auto" w:fill="FFFFFF"/>
        </w:rPr>
        <w:fldChar w:fldCharType="begin"/>
      </w:r>
      <w:r w:rsidR="00CA6345">
        <w:rPr>
          <w:rStyle w:val="normaltextrun"/>
          <w:rFonts w:cs="Yu Gothic Light"/>
          <w:shd w:val="clear" w:color="auto" w:fill="FFFFFF"/>
        </w:rPr>
        <w:instrText xml:space="preserve"> ADDIN ZOTERO_ITEM CSL_CITATION {"citationID":"BNniyYz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rStyle w:val="normaltextrun"/>
          <w:rFonts w:cs="Yu Gothic Light"/>
          <w:shd w:val="clear" w:color="auto" w:fill="FFFFFF"/>
        </w:rPr>
        <w:fldChar w:fldCharType="separate"/>
      </w:r>
      <w:r w:rsidR="00FD57F4" w:rsidRPr="00FD57F4">
        <w:rPr>
          <w:rFonts w:cs="Arial"/>
          <w:szCs w:val="24"/>
          <w:vertAlign w:val="superscript"/>
        </w:rPr>
        <w:t>7</w:t>
      </w:r>
      <w:r w:rsidRPr="00054570">
        <w:rPr>
          <w:rStyle w:val="normaltextrun"/>
          <w:rFonts w:cs="Yu Gothic Light"/>
          <w:shd w:val="clear" w:color="auto" w:fill="FFFFFF"/>
        </w:rPr>
        <w:fldChar w:fldCharType="end"/>
      </w:r>
      <w:r w:rsidRPr="00054570">
        <w:rPr>
          <w:rStyle w:val="normaltextrun"/>
          <w:rFonts w:cs="Yu Gothic Light"/>
          <w:shd w:val="clear" w:color="auto" w:fill="FFFFFF"/>
        </w:rPr>
        <w:t xml:space="preserve"> </w:t>
      </w:r>
    </w:p>
    <w:p w14:paraId="5CE39915" w14:textId="77777777" w:rsidR="000B148D" w:rsidRPr="00054570" w:rsidRDefault="000B148D" w:rsidP="000B148D">
      <w:pPr>
        <w:pStyle w:val="Heading5"/>
        <w:numPr>
          <w:ilvl w:val="0"/>
          <w:numId w:val="0"/>
        </w:numPr>
      </w:pPr>
      <w:r w:rsidRPr="00054570">
        <w:t>Treatment-emergent adverse events associated with changes to treatment</w:t>
      </w:r>
      <w:bookmarkEnd w:id="341"/>
    </w:p>
    <w:p w14:paraId="2274A87A" w14:textId="7AA1331F" w:rsidR="000B148D" w:rsidRPr="008A249A" w:rsidRDefault="000B148D" w:rsidP="000B148D">
      <w:pPr>
        <w:pStyle w:val="Body"/>
      </w:pPr>
      <w:r w:rsidRPr="00054570">
        <w:t xml:space="preserve">The key TEAEs associated with study drug discontinuation, dose reduction, or treatment interruption are summarised in </w:t>
      </w:r>
      <w:r w:rsidRPr="008A249A">
        <w:rPr>
          <w:b/>
          <w:bCs/>
        </w:rPr>
        <w:fldChar w:fldCharType="begin"/>
      </w:r>
      <w:r w:rsidRPr="008A249A">
        <w:rPr>
          <w:b/>
          <w:bCs/>
        </w:rPr>
        <w:instrText xml:space="preserve"> REF _Ref89422337 \h </w:instrText>
      </w:r>
      <w:r>
        <w:rPr>
          <w:b/>
          <w:bCs/>
        </w:rPr>
        <w:instrText xml:space="preserve"> \* MERGEFORMAT </w:instrText>
      </w:r>
      <w:r w:rsidRPr="008A249A">
        <w:rPr>
          <w:b/>
          <w:bCs/>
        </w:rPr>
      </w:r>
      <w:r w:rsidRPr="008A249A">
        <w:rPr>
          <w:b/>
          <w:bCs/>
        </w:rPr>
        <w:fldChar w:fldCharType="separate"/>
      </w:r>
      <w:r w:rsidR="00145F42" w:rsidRPr="00145F42">
        <w:rPr>
          <w:b/>
          <w:bCs/>
        </w:rPr>
        <w:t xml:space="preserve">Table </w:t>
      </w:r>
      <w:r w:rsidR="00145F42" w:rsidRPr="00145F42">
        <w:rPr>
          <w:b/>
          <w:bCs/>
          <w:noProof/>
        </w:rPr>
        <w:t>27</w:t>
      </w:r>
      <w:r w:rsidRPr="008A249A">
        <w:rPr>
          <w:b/>
          <w:bCs/>
        </w:rPr>
        <w:fldChar w:fldCharType="end"/>
      </w:r>
      <w:r>
        <w:t>.</w:t>
      </w:r>
    </w:p>
    <w:p w14:paraId="70700EBC" w14:textId="59016B4E" w:rsidR="000B148D" w:rsidRPr="00054570" w:rsidRDefault="000B148D" w:rsidP="000B148D">
      <w:pPr>
        <w:pStyle w:val="Body"/>
      </w:pPr>
      <w:r w:rsidRPr="00054570">
        <w:t>In total, 60 patients (16.2%) in the T-DXd arm and 14 patients (8.1%) in the TPC arm had TEAEs associated with study drug discontinuation (</w:t>
      </w:r>
      <w:r w:rsidRPr="00CE5ABB">
        <w:rPr>
          <w:b/>
          <w:bCs/>
        </w:rPr>
        <w:fldChar w:fldCharType="begin"/>
      </w:r>
      <w:r w:rsidRPr="00CE5ABB">
        <w:rPr>
          <w:b/>
          <w:bCs/>
        </w:rPr>
        <w:instrText xml:space="preserve"> REF _Ref89422337 \h </w:instrText>
      </w:r>
      <w:r>
        <w:rPr>
          <w:b/>
          <w:bCs/>
        </w:rPr>
        <w:instrText xml:space="preserve"> \* MERGEFORMAT </w:instrText>
      </w:r>
      <w:r w:rsidRPr="00CE5ABB">
        <w:rPr>
          <w:b/>
          <w:bCs/>
        </w:rPr>
      </w:r>
      <w:r w:rsidRPr="00CE5ABB">
        <w:rPr>
          <w:b/>
          <w:bCs/>
        </w:rPr>
        <w:fldChar w:fldCharType="separate"/>
      </w:r>
      <w:r w:rsidR="00145F42" w:rsidRPr="00145F42">
        <w:rPr>
          <w:b/>
          <w:bCs/>
        </w:rPr>
        <w:t xml:space="preserve">Table </w:t>
      </w:r>
      <w:r w:rsidR="00145F42" w:rsidRPr="00145F42">
        <w:rPr>
          <w:b/>
          <w:bCs/>
          <w:noProof/>
        </w:rPr>
        <w:t>27</w:t>
      </w:r>
      <w:r w:rsidRPr="00CE5ABB">
        <w:rPr>
          <w:b/>
          <w:bCs/>
        </w:rPr>
        <w:fldChar w:fldCharType="end"/>
      </w:r>
      <w:r w:rsidR="00DD418C" w:rsidRPr="003C648C">
        <w:t>)</w:t>
      </w:r>
      <w:r w:rsidRPr="00054570">
        <w:t>.</w:t>
      </w:r>
      <w:r>
        <w:fldChar w:fldCharType="begin"/>
      </w:r>
      <w:r w:rsidR="00CA6345">
        <w:instrText xml:space="preserve"> ADDIN ZOTERO_ITEM CSL_CITATION {"citationID":"l0PHgIf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hese TEAEs were considered drug</w:t>
      </w:r>
      <w:r w:rsidR="008A68B0">
        <w:t>-</w:t>
      </w:r>
      <w:r w:rsidRPr="00054570">
        <w:t>related by the investigator in 56 patients (15.1%) treated with T</w:t>
      </w:r>
      <w:r w:rsidRPr="00054570">
        <w:noBreakHyphen/>
        <w:t xml:space="preserve">DXd and 12 patients (7.0%) treated with TPC. The most common TEAEs associated with study drug discontinuation in the T-DXd arm were pneumonitis in </w:t>
      </w:r>
      <w:r w:rsidR="00294FDC" w:rsidRPr="00294FDC">
        <w:rPr>
          <w:color w:val="000000"/>
          <w:highlight w:val="black"/>
        </w:rPr>
        <w:t>xx</w:t>
      </w:r>
      <w:r w:rsidRPr="0015386A">
        <w:t xml:space="preserve"> </w:t>
      </w:r>
      <w:r w:rsidRPr="00054570">
        <w:t>patients (</w:t>
      </w:r>
      <w:r w:rsidR="00294FDC" w:rsidRPr="00294FDC">
        <w:rPr>
          <w:color w:val="000000"/>
          <w:highlight w:val="black"/>
        </w:rPr>
        <w:t>xxxx</w:t>
      </w:r>
      <w:r w:rsidRPr="00054570">
        <w:t xml:space="preserve">) and ILD in </w:t>
      </w:r>
      <w:r w:rsidR="00294FDC" w:rsidRPr="00294FDC">
        <w:rPr>
          <w:color w:val="000000"/>
          <w:highlight w:val="black"/>
        </w:rPr>
        <w:t>xx</w:t>
      </w:r>
      <w:r w:rsidRPr="00054570">
        <w:t> patients (</w:t>
      </w:r>
      <w:r w:rsidR="00294FDC" w:rsidRPr="00294FDC">
        <w:rPr>
          <w:color w:val="000000"/>
          <w:highlight w:val="black"/>
        </w:rPr>
        <w:t>xxxx</w:t>
      </w:r>
      <w:r w:rsidRPr="00054570">
        <w:t>).</w:t>
      </w:r>
      <w:r>
        <w:fldChar w:fldCharType="begin"/>
      </w:r>
      <w:r w:rsidR="00CA6345">
        <w:instrText xml:space="preserve"> ADDIN ZOTERO_ITEM CSL_CITATION {"citationID":"3uAJWLt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p>
    <w:p w14:paraId="15F227E7" w14:textId="4C59BE44" w:rsidR="000B148D" w:rsidRPr="00054570" w:rsidRDefault="000B148D" w:rsidP="000B148D">
      <w:pPr>
        <w:pStyle w:val="Body"/>
      </w:pPr>
      <w:r w:rsidRPr="00054570">
        <w:lastRenderedPageBreak/>
        <w:t>A total of 84 patients (22.6%) in the T-DXd arm and 66 patients (38.4%) in the TPC arm had TEAEs resulting in dose reduction</w:t>
      </w:r>
      <w:r w:rsidRPr="002612F7">
        <w:rPr>
          <w:rStyle w:val="FootnoteReference"/>
        </w:rPr>
        <w:footnoteReference w:id="15"/>
      </w:r>
      <w:r w:rsidRPr="00054570">
        <w:t xml:space="preserve"> (</w:t>
      </w:r>
      <w:r w:rsidRPr="00871B20">
        <w:rPr>
          <w:b/>
          <w:bCs/>
        </w:rPr>
        <w:fldChar w:fldCharType="begin"/>
      </w:r>
      <w:r w:rsidRPr="00871B20">
        <w:rPr>
          <w:b/>
          <w:bCs/>
        </w:rPr>
        <w:instrText xml:space="preserve"> REF _Ref89422337 \h </w:instrText>
      </w:r>
      <w:r>
        <w:rPr>
          <w:b/>
          <w:bCs/>
        </w:rPr>
        <w:instrText xml:space="preserve"> \* MERGEFORMAT </w:instrText>
      </w:r>
      <w:r w:rsidRPr="00871B20">
        <w:rPr>
          <w:b/>
          <w:bCs/>
        </w:rPr>
      </w:r>
      <w:r w:rsidRPr="00871B20">
        <w:rPr>
          <w:b/>
          <w:bCs/>
        </w:rPr>
        <w:fldChar w:fldCharType="separate"/>
      </w:r>
      <w:r w:rsidR="00145F42" w:rsidRPr="00145F42">
        <w:rPr>
          <w:b/>
          <w:bCs/>
        </w:rPr>
        <w:t xml:space="preserve">Table </w:t>
      </w:r>
      <w:r w:rsidR="00145F42" w:rsidRPr="00145F42">
        <w:rPr>
          <w:b/>
          <w:bCs/>
          <w:noProof/>
        </w:rPr>
        <w:t>27</w:t>
      </w:r>
      <w:r w:rsidRPr="00871B20">
        <w:rPr>
          <w:b/>
          <w:bCs/>
        </w:rPr>
        <w:fldChar w:fldCharType="end"/>
      </w:r>
      <w:r w:rsidRPr="00054570">
        <w:t>).</w:t>
      </w:r>
      <w:r>
        <w:fldChar w:fldCharType="begin"/>
      </w:r>
      <w:r w:rsidR="00CA6345">
        <w:instrText xml:space="preserve"> ADDIN ZOTERO_ITEM CSL_CITATION {"citationID":"BPqGFFhM","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In most cases, the investigator considered the TEAE associated with dose reduction to be drug-related.</w:t>
      </w:r>
      <w:r>
        <w:fldChar w:fldCharType="begin"/>
      </w:r>
      <w:r w:rsidR="00CA6345">
        <w:instrText xml:space="preserve"> ADDIN ZOTERO_ITEM CSL_CITATION {"citationID":"oZoY4S26","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p>
    <w:p w14:paraId="05F18816" w14:textId="615A8D83" w:rsidR="000B148D" w:rsidRPr="00054570" w:rsidRDefault="0030308D" w:rsidP="000B148D">
      <w:pPr>
        <w:pStyle w:val="Body"/>
      </w:pPr>
      <w:r>
        <w:t xml:space="preserve">Treatment-emergent </w:t>
      </w:r>
      <w:r w:rsidR="00933BA3">
        <w:t>A</w:t>
      </w:r>
      <w:r w:rsidR="00BA159F">
        <w:t>e</w:t>
      </w:r>
      <w:r w:rsidR="00933BA3">
        <w:t>s</w:t>
      </w:r>
      <w:r w:rsidRPr="00054570">
        <w:t xml:space="preserve"> </w:t>
      </w:r>
      <w:r w:rsidR="000B148D" w:rsidRPr="00054570">
        <w:t>that led to study drug interruption</w:t>
      </w:r>
      <w:r w:rsidR="000B148D" w:rsidRPr="002612F7">
        <w:rPr>
          <w:rStyle w:val="FootnoteReference"/>
        </w:rPr>
        <w:footnoteReference w:id="16"/>
      </w:r>
      <w:r w:rsidR="000B148D" w:rsidRPr="00054570">
        <w:t xml:space="preserve"> were reported for 143 patients (38.5%) in the T</w:t>
      </w:r>
      <w:r w:rsidR="000B148D" w:rsidRPr="00054570">
        <w:noBreakHyphen/>
        <w:t>DXd arm and 72 patients (41.9%) in the TPC arm (</w:t>
      </w:r>
      <w:r w:rsidR="000B148D" w:rsidRPr="00925A08">
        <w:rPr>
          <w:b/>
          <w:bCs/>
        </w:rPr>
        <w:fldChar w:fldCharType="begin"/>
      </w:r>
      <w:r w:rsidR="000B148D" w:rsidRPr="00925A08">
        <w:rPr>
          <w:b/>
          <w:bCs/>
        </w:rPr>
        <w:instrText xml:space="preserve"> REF _Ref89422337 \h </w:instrText>
      </w:r>
      <w:r w:rsidR="000B148D">
        <w:rPr>
          <w:b/>
          <w:bCs/>
        </w:rPr>
        <w:instrText xml:space="preserve"> \* MERGEFORMAT </w:instrText>
      </w:r>
      <w:r w:rsidR="000B148D" w:rsidRPr="00925A08">
        <w:rPr>
          <w:b/>
          <w:bCs/>
        </w:rPr>
      </w:r>
      <w:r w:rsidR="000B148D" w:rsidRPr="00925A08">
        <w:rPr>
          <w:b/>
          <w:bCs/>
        </w:rPr>
        <w:fldChar w:fldCharType="separate"/>
      </w:r>
      <w:r w:rsidR="00145F42" w:rsidRPr="00145F42">
        <w:rPr>
          <w:b/>
          <w:bCs/>
        </w:rPr>
        <w:t xml:space="preserve">Table </w:t>
      </w:r>
      <w:r w:rsidR="00145F42" w:rsidRPr="00145F42">
        <w:rPr>
          <w:b/>
          <w:bCs/>
          <w:noProof/>
        </w:rPr>
        <w:t>27</w:t>
      </w:r>
      <w:r w:rsidR="000B148D" w:rsidRPr="00925A08">
        <w:rPr>
          <w:b/>
          <w:bCs/>
        </w:rPr>
        <w:fldChar w:fldCharType="end"/>
      </w:r>
      <w:r w:rsidR="000B148D" w:rsidRPr="00054570">
        <w:t>).</w:t>
      </w:r>
      <w:r w:rsidR="000B148D">
        <w:fldChar w:fldCharType="begin"/>
      </w:r>
      <w:r w:rsidR="00CA6345">
        <w:instrText xml:space="preserve"> ADDIN ZOTERO_ITEM CSL_CITATION {"citationID":"gWlopmu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fldChar w:fldCharType="separate"/>
      </w:r>
      <w:r w:rsidR="00FD57F4" w:rsidRPr="00FD57F4">
        <w:rPr>
          <w:rFonts w:cs="Arial"/>
          <w:szCs w:val="24"/>
          <w:vertAlign w:val="superscript"/>
        </w:rPr>
        <w:t>6</w:t>
      </w:r>
      <w:r w:rsidR="000B148D">
        <w:fldChar w:fldCharType="end"/>
      </w:r>
      <w:r w:rsidR="000B148D" w:rsidRPr="00054570">
        <w:rPr>
          <w:rStyle w:val="normaltextrun"/>
          <w:rFonts w:cs="Yu Gothic Light"/>
          <w:shd w:val="clear" w:color="auto" w:fill="FFFFFF"/>
        </w:rPr>
        <w:t xml:space="preserve"> </w:t>
      </w:r>
      <w:r w:rsidR="000B148D" w:rsidRPr="00054570">
        <w:t>The TEAE leading to study drug interruption was considered by the investigator to be drug</w:t>
      </w:r>
      <w:r w:rsidR="008A68B0">
        <w:t>-</w:t>
      </w:r>
      <w:r w:rsidR="000B148D" w:rsidRPr="00054570">
        <w:t>related in 106 T-DXd patients (28.6%) and 62 TPC patients (36.0%), respectively (</w:t>
      </w:r>
      <w:r w:rsidR="000B148D" w:rsidRPr="003C648C">
        <w:rPr>
          <w:b/>
          <w:bCs/>
        </w:rPr>
        <w:fldChar w:fldCharType="begin"/>
      </w:r>
      <w:r w:rsidR="000B148D" w:rsidRPr="003C648C">
        <w:rPr>
          <w:b/>
          <w:bCs/>
        </w:rPr>
        <w:instrText xml:space="preserve"> REF _Ref89422337 \h  \* MERGEFORMAT </w:instrText>
      </w:r>
      <w:r w:rsidR="000B148D" w:rsidRPr="003C648C">
        <w:rPr>
          <w:b/>
          <w:bCs/>
        </w:rPr>
      </w:r>
      <w:r w:rsidR="000B148D" w:rsidRPr="003C648C">
        <w:rPr>
          <w:b/>
          <w:bCs/>
        </w:rPr>
        <w:fldChar w:fldCharType="separate"/>
      </w:r>
      <w:r w:rsidR="00145F42" w:rsidRPr="00145F42">
        <w:rPr>
          <w:b/>
          <w:bCs/>
        </w:rPr>
        <w:t xml:space="preserve">Table </w:t>
      </w:r>
      <w:r w:rsidR="00145F42" w:rsidRPr="00145F42">
        <w:rPr>
          <w:b/>
          <w:bCs/>
          <w:noProof/>
        </w:rPr>
        <w:t>27</w:t>
      </w:r>
      <w:r w:rsidR="000B148D" w:rsidRPr="003C648C">
        <w:rPr>
          <w:b/>
          <w:bCs/>
        </w:rPr>
        <w:fldChar w:fldCharType="end"/>
      </w:r>
      <w:r w:rsidR="000B148D" w:rsidRPr="00054570">
        <w:t>).</w:t>
      </w:r>
      <w:r w:rsidR="000B148D">
        <w:fldChar w:fldCharType="begin"/>
      </w:r>
      <w:r w:rsidR="00CA6345">
        <w:instrText xml:space="preserve"> ADDIN ZOTERO_ITEM CSL_CITATION {"citationID":"p7wkEleU","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fldChar w:fldCharType="separate"/>
      </w:r>
      <w:r w:rsidR="00FD57F4" w:rsidRPr="00FD57F4">
        <w:rPr>
          <w:rFonts w:cs="Arial"/>
          <w:szCs w:val="24"/>
          <w:vertAlign w:val="superscript"/>
        </w:rPr>
        <w:t>6</w:t>
      </w:r>
      <w:r w:rsidR="000B148D">
        <w:fldChar w:fldCharType="end"/>
      </w:r>
      <w:r w:rsidR="000B148D" w:rsidRPr="00054570">
        <w:t xml:space="preserve"> </w:t>
      </w:r>
    </w:p>
    <w:p w14:paraId="1DFE6C31" w14:textId="39E4EE55" w:rsidR="000B148D" w:rsidRPr="00054570" w:rsidRDefault="000B148D" w:rsidP="000B148D">
      <w:pPr>
        <w:pStyle w:val="Caption"/>
      </w:pPr>
      <w:bookmarkStart w:id="346" w:name="_Ref89422337"/>
      <w:bookmarkStart w:id="347" w:name="_Toc95826072"/>
      <w:bookmarkStart w:id="348" w:name="_Toc124447887"/>
      <w:bookmarkStart w:id="349" w:name="_Toc129351002"/>
      <w:r w:rsidRPr="00054570">
        <w:t xml:space="preserve">Table </w:t>
      </w:r>
      <w:r w:rsidRPr="00054570">
        <w:fldChar w:fldCharType="begin"/>
      </w:r>
      <w:r w:rsidRPr="00054570">
        <w:instrText>SEQ Table \* ARABIC</w:instrText>
      </w:r>
      <w:r w:rsidRPr="00054570">
        <w:fldChar w:fldCharType="separate"/>
      </w:r>
      <w:r w:rsidR="00145F42">
        <w:rPr>
          <w:noProof/>
        </w:rPr>
        <w:t>27</w:t>
      </w:r>
      <w:r w:rsidRPr="00054570">
        <w:fldChar w:fldCharType="end"/>
      </w:r>
      <w:bookmarkEnd w:id="346"/>
      <w:r w:rsidRPr="00054570">
        <w:rPr>
          <w:noProof/>
        </w:rPr>
        <w:t>:</w:t>
      </w:r>
      <w:r w:rsidRPr="00054570">
        <w:t xml:space="preserve"> TEAEs associated with changes to treatment occurring in ≥2% of patients in either arm | SAS</w:t>
      </w:r>
      <w:bookmarkEnd w:id="347"/>
      <w:bookmarkEnd w:id="348"/>
      <w:bookmarkEnd w:id="349"/>
    </w:p>
    <w:tbl>
      <w:tblPr>
        <w:tblStyle w:val="Generaltable"/>
        <w:tblW w:w="0" w:type="auto"/>
        <w:tblLook w:val="04A0" w:firstRow="1" w:lastRow="0" w:firstColumn="1" w:lastColumn="0" w:noHBand="0" w:noVBand="1"/>
      </w:tblPr>
      <w:tblGrid>
        <w:gridCol w:w="5240"/>
        <w:gridCol w:w="1746"/>
        <w:gridCol w:w="2030"/>
      </w:tblGrid>
      <w:tr w:rsidR="000B148D" w:rsidRPr="00054570" w14:paraId="792FECB1" w14:textId="77777777" w:rsidTr="00514744">
        <w:trPr>
          <w:cnfStyle w:val="100000000000" w:firstRow="1" w:lastRow="0" w:firstColumn="0" w:lastColumn="0" w:oddVBand="0" w:evenVBand="0" w:oddHBand="0" w:evenHBand="0" w:firstRowFirstColumn="0" w:firstRowLastColumn="0" w:lastRowFirstColumn="0" w:lastRowLastColumn="0"/>
          <w:tblHeader/>
        </w:trPr>
        <w:tc>
          <w:tcPr>
            <w:tcW w:w="5240" w:type="dxa"/>
            <w:shd w:val="clear" w:color="auto" w:fill="F2F2F2" w:themeFill="background1" w:themeFillShade="F2"/>
            <w:vAlign w:val="bottom"/>
          </w:tcPr>
          <w:p w14:paraId="4489501E" w14:textId="77777777" w:rsidR="000B148D" w:rsidRPr="00054570" w:rsidRDefault="000B148D" w:rsidP="00514744">
            <w:pPr>
              <w:pStyle w:val="Tableheading"/>
              <w:spacing w:before="0" w:after="0"/>
              <w:contextualSpacing/>
            </w:pPr>
            <w:r w:rsidRPr="00054570">
              <w:t>Preferred term or grouped term, n (%)</w:t>
            </w:r>
          </w:p>
        </w:tc>
        <w:tc>
          <w:tcPr>
            <w:tcW w:w="1746" w:type="dxa"/>
            <w:shd w:val="clear" w:color="auto" w:fill="F2F2F2" w:themeFill="background1" w:themeFillShade="F2"/>
          </w:tcPr>
          <w:p w14:paraId="64AABDB7" w14:textId="45CC81EB" w:rsidR="000B148D" w:rsidRPr="00054570" w:rsidRDefault="000B148D" w:rsidP="00514744">
            <w:pPr>
              <w:pStyle w:val="Tableheading"/>
              <w:spacing w:before="0" w:after="0"/>
              <w:contextualSpacing/>
              <w:jc w:val="center"/>
            </w:pPr>
            <w:r w:rsidRPr="00054570">
              <w:t>T-DXd</w:t>
            </w:r>
            <w:r w:rsidR="00514744">
              <w:t xml:space="preserve"> </w:t>
            </w:r>
            <w:r w:rsidRPr="00054570">
              <w:t>(</w:t>
            </w:r>
            <w:r>
              <w:t>N=</w:t>
            </w:r>
            <w:r w:rsidRPr="00054570">
              <w:t>371)</w:t>
            </w:r>
          </w:p>
        </w:tc>
        <w:tc>
          <w:tcPr>
            <w:tcW w:w="2030" w:type="dxa"/>
            <w:shd w:val="clear" w:color="auto" w:fill="F2F2F2" w:themeFill="background1" w:themeFillShade="F2"/>
          </w:tcPr>
          <w:p w14:paraId="12985635" w14:textId="12F38FF2" w:rsidR="000B148D" w:rsidRPr="00054570" w:rsidRDefault="000B148D" w:rsidP="00514744">
            <w:pPr>
              <w:pStyle w:val="Tableheading"/>
              <w:spacing w:before="0" w:after="0"/>
              <w:contextualSpacing/>
              <w:jc w:val="center"/>
            </w:pPr>
            <w:r w:rsidRPr="00054570">
              <w:t>TPC</w:t>
            </w:r>
            <w:r w:rsidR="00514744">
              <w:t xml:space="preserve"> </w:t>
            </w:r>
            <w:r w:rsidRPr="00054570">
              <w:t>(</w:t>
            </w:r>
            <w:r>
              <w:t>N=</w:t>
            </w:r>
            <w:r w:rsidRPr="00054570">
              <w:t>172)</w:t>
            </w:r>
          </w:p>
        </w:tc>
      </w:tr>
      <w:tr w:rsidR="000B148D" w:rsidRPr="00054570" w14:paraId="715BF47B" w14:textId="77777777">
        <w:trPr>
          <w:cnfStyle w:val="100000000000" w:firstRow="1" w:lastRow="0" w:firstColumn="0" w:lastColumn="0" w:oddVBand="0" w:evenVBand="0" w:oddHBand="0" w:evenHBand="0" w:firstRowFirstColumn="0" w:firstRowLastColumn="0" w:lastRowFirstColumn="0" w:lastRowLastColumn="0"/>
          <w:tblHeader/>
        </w:trPr>
        <w:tc>
          <w:tcPr>
            <w:tcW w:w="5240" w:type="dxa"/>
            <w:shd w:val="clear" w:color="auto" w:fill="F2F2F2" w:themeFill="background1" w:themeFillShade="F2"/>
          </w:tcPr>
          <w:p w14:paraId="3E984068" w14:textId="77777777" w:rsidR="000B148D" w:rsidRPr="00054570" w:rsidRDefault="000B148D" w:rsidP="00514744">
            <w:pPr>
              <w:pStyle w:val="Tablebody"/>
              <w:spacing w:before="0" w:after="0"/>
              <w:contextualSpacing/>
              <w:rPr>
                <w:rFonts w:cs="Arial"/>
                <w:b/>
                <w:bCs/>
              </w:rPr>
            </w:pPr>
            <w:r w:rsidRPr="00054570">
              <w:rPr>
                <w:rFonts w:cs="Arial"/>
                <w:b/>
                <w:bCs/>
              </w:rPr>
              <w:t xml:space="preserve">TEAEs associated with study drug </w:t>
            </w:r>
            <w:r w:rsidRPr="00054570">
              <w:rPr>
                <w:rFonts w:eastAsia="Times New Roman" w:cs="Arial"/>
                <w:b/>
                <w:bCs/>
              </w:rPr>
              <w:t xml:space="preserve">discontinuation </w:t>
            </w:r>
          </w:p>
        </w:tc>
        <w:tc>
          <w:tcPr>
            <w:tcW w:w="1746" w:type="dxa"/>
            <w:shd w:val="clear" w:color="auto" w:fill="auto"/>
          </w:tcPr>
          <w:p w14:paraId="71EBA43A"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60 (16.2) </w:t>
            </w:r>
          </w:p>
        </w:tc>
        <w:tc>
          <w:tcPr>
            <w:tcW w:w="2030" w:type="dxa"/>
            <w:shd w:val="clear" w:color="auto" w:fill="auto"/>
          </w:tcPr>
          <w:p w14:paraId="78084C17"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14 (8.1) </w:t>
            </w:r>
          </w:p>
        </w:tc>
      </w:tr>
      <w:tr w:rsidR="000B148D" w:rsidRPr="00054570" w14:paraId="26A89000" w14:textId="77777777">
        <w:trPr>
          <w:cnfStyle w:val="100000000000" w:firstRow="1" w:lastRow="0" w:firstColumn="0" w:lastColumn="0" w:oddVBand="0" w:evenVBand="0" w:oddHBand="0" w:evenHBand="0" w:firstRowFirstColumn="0" w:firstRowLastColumn="0" w:lastRowFirstColumn="0" w:lastRowLastColumn="0"/>
          <w:tblHeader/>
        </w:trPr>
        <w:tc>
          <w:tcPr>
            <w:tcW w:w="5240" w:type="dxa"/>
            <w:shd w:val="clear" w:color="auto" w:fill="F2F2F2" w:themeFill="background1" w:themeFillShade="F2"/>
          </w:tcPr>
          <w:p w14:paraId="6FBF02B3" w14:textId="77777777" w:rsidR="000B148D" w:rsidRPr="00054570" w:rsidRDefault="000B148D" w:rsidP="00514744">
            <w:pPr>
              <w:pStyle w:val="Tablebody"/>
              <w:spacing w:before="0" w:after="0"/>
              <w:ind w:left="167"/>
              <w:contextualSpacing/>
              <w:rPr>
                <w:rFonts w:eastAsia="Times New Roman" w:cs="Arial"/>
              </w:rPr>
            </w:pPr>
            <w:r>
              <w:rPr>
                <w:rFonts w:eastAsia="Times New Roman" w:cs="Arial"/>
              </w:rPr>
              <w:t>Pneumonitis</w:t>
            </w:r>
          </w:p>
        </w:tc>
        <w:tc>
          <w:tcPr>
            <w:tcW w:w="1746" w:type="dxa"/>
            <w:shd w:val="clear" w:color="auto" w:fill="auto"/>
          </w:tcPr>
          <w:p w14:paraId="0DD77C26" w14:textId="5AEED10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x</w:t>
            </w:r>
          </w:p>
        </w:tc>
        <w:tc>
          <w:tcPr>
            <w:tcW w:w="2030" w:type="dxa"/>
            <w:shd w:val="clear" w:color="auto" w:fill="auto"/>
          </w:tcPr>
          <w:p w14:paraId="1EC27FAB" w14:textId="0B2527C5"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w:t>
            </w:r>
          </w:p>
        </w:tc>
      </w:tr>
      <w:tr w:rsidR="000B148D" w:rsidRPr="00054570" w14:paraId="3631E2B3" w14:textId="77777777">
        <w:trPr>
          <w:cnfStyle w:val="100000000000" w:firstRow="1" w:lastRow="0" w:firstColumn="0" w:lastColumn="0" w:oddVBand="0" w:evenVBand="0" w:oddHBand="0" w:evenHBand="0" w:firstRowFirstColumn="0" w:firstRowLastColumn="0" w:lastRowFirstColumn="0" w:lastRowLastColumn="0"/>
          <w:tblHeader/>
        </w:trPr>
        <w:tc>
          <w:tcPr>
            <w:tcW w:w="5240" w:type="dxa"/>
            <w:shd w:val="clear" w:color="auto" w:fill="F2F2F2" w:themeFill="background1" w:themeFillShade="F2"/>
          </w:tcPr>
          <w:p w14:paraId="2BA9116A" w14:textId="77777777" w:rsidR="000B148D" w:rsidRPr="00054570" w:rsidRDefault="000B148D" w:rsidP="00514744">
            <w:pPr>
              <w:pStyle w:val="Tablebody"/>
              <w:spacing w:before="0" w:after="0"/>
              <w:ind w:left="167"/>
              <w:contextualSpacing/>
              <w:rPr>
                <w:rFonts w:cs="Arial"/>
                <w:strike/>
              </w:rPr>
            </w:pPr>
            <w:r w:rsidRPr="00054570">
              <w:rPr>
                <w:rFonts w:eastAsia="Times New Roman" w:cs="Arial"/>
              </w:rPr>
              <w:t xml:space="preserve">Interstitial lung disease </w:t>
            </w:r>
          </w:p>
        </w:tc>
        <w:tc>
          <w:tcPr>
            <w:tcW w:w="1746" w:type="dxa"/>
            <w:shd w:val="clear" w:color="auto" w:fill="auto"/>
          </w:tcPr>
          <w:p w14:paraId="100DD8F1" w14:textId="039879C5" w:rsidR="000B148D" w:rsidRPr="00294FDC" w:rsidRDefault="00294FDC" w:rsidP="00514744">
            <w:pPr>
              <w:pStyle w:val="Tablebody"/>
              <w:spacing w:before="0" w:after="0"/>
              <w:contextualSpacing/>
              <w:jc w:val="center"/>
              <w:rPr>
                <w:rFonts w:cs="Arial"/>
                <w:strike/>
                <w:color w:val="000000"/>
                <w:highlight w:val="black"/>
              </w:rPr>
            </w:pPr>
            <w:r w:rsidRPr="00294FDC">
              <w:rPr>
                <w:rFonts w:eastAsia="Times New Roman" w:cs="Arial"/>
                <w:color w:val="000000"/>
                <w:highlight w:val="black"/>
              </w:rPr>
              <w:t>xxxxxxxxxx</w:t>
            </w:r>
          </w:p>
        </w:tc>
        <w:tc>
          <w:tcPr>
            <w:tcW w:w="2030" w:type="dxa"/>
            <w:shd w:val="clear" w:color="auto" w:fill="auto"/>
          </w:tcPr>
          <w:p w14:paraId="7E484953" w14:textId="6729A1B6" w:rsidR="000B148D" w:rsidRPr="00294FDC" w:rsidRDefault="00294FDC" w:rsidP="00514744">
            <w:pPr>
              <w:pStyle w:val="Tablebody"/>
              <w:spacing w:before="0" w:after="0"/>
              <w:contextualSpacing/>
              <w:jc w:val="center"/>
              <w:rPr>
                <w:rFonts w:cs="Arial"/>
                <w:strike/>
                <w:color w:val="000000"/>
                <w:highlight w:val="black"/>
              </w:rPr>
            </w:pPr>
            <w:r w:rsidRPr="00294FDC">
              <w:rPr>
                <w:rFonts w:eastAsia="Times New Roman" w:cs="Arial"/>
                <w:color w:val="000000"/>
                <w:highlight w:val="black"/>
              </w:rPr>
              <w:t>xx</w:t>
            </w:r>
          </w:p>
        </w:tc>
      </w:tr>
      <w:tr w:rsidR="000B148D" w:rsidRPr="00054570" w14:paraId="6DDC6084" w14:textId="77777777">
        <w:trPr>
          <w:cnfStyle w:val="100000000000" w:firstRow="1" w:lastRow="0" w:firstColumn="0" w:lastColumn="0" w:oddVBand="0" w:evenVBand="0" w:oddHBand="0" w:evenHBand="0" w:firstRowFirstColumn="0" w:firstRowLastColumn="0" w:lastRowFirstColumn="0" w:lastRowLastColumn="0"/>
          <w:tblHeader/>
        </w:trPr>
        <w:tc>
          <w:tcPr>
            <w:tcW w:w="5240" w:type="dxa"/>
            <w:shd w:val="clear" w:color="auto" w:fill="F2F2F2" w:themeFill="background1" w:themeFillShade="F2"/>
          </w:tcPr>
          <w:p w14:paraId="32D2B615" w14:textId="77777777" w:rsidR="000B148D" w:rsidRPr="00054570" w:rsidRDefault="000B148D" w:rsidP="00514744">
            <w:pPr>
              <w:pStyle w:val="Tablebody"/>
              <w:spacing w:before="0" w:after="0"/>
              <w:ind w:left="167"/>
              <w:contextualSpacing/>
              <w:rPr>
                <w:rFonts w:cs="Arial"/>
                <w:strike/>
              </w:rPr>
            </w:pPr>
            <w:r w:rsidRPr="00054570">
              <w:rPr>
                <w:rFonts w:eastAsia="Times New Roman" w:cs="Arial"/>
              </w:rPr>
              <w:t xml:space="preserve">Peripheral sensory neuropathy </w:t>
            </w:r>
          </w:p>
        </w:tc>
        <w:tc>
          <w:tcPr>
            <w:tcW w:w="1746" w:type="dxa"/>
            <w:shd w:val="clear" w:color="auto" w:fill="auto"/>
          </w:tcPr>
          <w:p w14:paraId="58A0214A" w14:textId="4B972A63" w:rsidR="000B148D" w:rsidRPr="00294FDC" w:rsidRDefault="00294FDC" w:rsidP="00514744">
            <w:pPr>
              <w:pStyle w:val="Tablebody"/>
              <w:spacing w:before="0" w:after="0"/>
              <w:contextualSpacing/>
              <w:jc w:val="center"/>
              <w:rPr>
                <w:rFonts w:cs="Arial"/>
                <w:strike/>
                <w:color w:val="000000"/>
                <w:highlight w:val="black"/>
              </w:rPr>
            </w:pPr>
            <w:r w:rsidRPr="00294FDC">
              <w:rPr>
                <w:rFonts w:eastAsia="Times New Roman" w:cs="Arial"/>
                <w:color w:val="000000"/>
                <w:highlight w:val="black"/>
              </w:rPr>
              <w:t>xx</w:t>
            </w:r>
          </w:p>
        </w:tc>
        <w:tc>
          <w:tcPr>
            <w:tcW w:w="2030" w:type="dxa"/>
            <w:shd w:val="clear" w:color="auto" w:fill="auto"/>
          </w:tcPr>
          <w:p w14:paraId="1229EFAC" w14:textId="591A26B0" w:rsidR="000B148D" w:rsidRPr="00294FDC" w:rsidRDefault="00294FDC" w:rsidP="00514744">
            <w:pPr>
              <w:pStyle w:val="Tablebody"/>
              <w:spacing w:before="0" w:after="0"/>
              <w:contextualSpacing/>
              <w:jc w:val="center"/>
              <w:rPr>
                <w:rFonts w:cs="Arial"/>
                <w:strike/>
                <w:color w:val="000000"/>
                <w:highlight w:val="black"/>
              </w:rPr>
            </w:pPr>
            <w:r w:rsidRPr="00294FDC">
              <w:rPr>
                <w:rFonts w:eastAsia="Times New Roman" w:cs="Arial"/>
                <w:color w:val="000000"/>
                <w:highlight w:val="black"/>
              </w:rPr>
              <w:t>xxxxxxxx</w:t>
            </w:r>
          </w:p>
        </w:tc>
      </w:tr>
      <w:tr w:rsidR="000B148D" w:rsidRPr="00054570" w14:paraId="4E281ABB"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3A6F8949" w14:textId="77777777" w:rsidR="000B148D" w:rsidRPr="00054570" w:rsidRDefault="000B148D" w:rsidP="00514744">
            <w:pPr>
              <w:pStyle w:val="Tablebody"/>
              <w:spacing w:before="0" w:after="0"/>
              <w:contextualSpacing/>
              <w:rPr>
                <w:rFonts w:cs="Arial"/>
                <w:b/>
                <w:bCs/>
              </w:rPr>
            </w:pPr>
            <w:r w:rsidRPr="00054570">
              <w:rPr>
                <w:rFonts w:cs="Arial"/>
                <w:b/>
                <w:bCs/>
              </w:rPr>
              <w:t xml:space="preserve">TEAEs associated with study drug </w:t>
            </w:r>
            <w:r>
              <w:rPr>
                <w:rFonts w:cs="Arial"/>
                <w:b/>
                <w:bCs/>
              </w:rPr>
              <w:t xml:space="preserve">dose </w:t>
            </w:r>
            <w:r w:rsidRPr="00054570">
              <w:rPr>
                <w:rFonts w:cs="Arial"/>
                <w:b/>
                <w:bCs/>
              </w:rPr>
              <w:t>reduction</w:t>
            </w:r>
          </w:p>
        </w:tc>
        <w:tc>
          <w:tcPr>
            <w:tcW w:w="1746" w:type="dxa"/>
            <w:shd w:val="clear" w:color="auto" w:fill="auto"/>
          </w:tcPr>
          <w:p w14:paraId="63F28D8F"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84 (22.6) </w:t>
            </w:r>
          </w:p>
        </w:tc>
        <w:tc>
          <w:tcPr>
            <w:tcW w:w="2030" w:type="dxa"/>
            <w:shd w:val="clear" w:color="auto" w:fill="auto"/>
          </w:tcPr>
          <w:p w14:paraId="6B2D9132"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66 (38.4) </w:t>
            </w:r>
          </w:p>
        </w:tc>
      </w:tr>
      <w:tr w:rsidR="000B148D" w:rsidRPr="00054570" w14:paraId="472414CD"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7396639A"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Fatigue</w:t>
            </w:r>
          </w:p>
        </w:tc>
        <w:tc>
          <w:tcPr>
            <w:tcW w:w="1746" w:type="dxa"/>
            <w:shd w:val="clear" w:color="auto" w:fill="auto"/>
          </w:tcPr>
          <w:p w14:paraId="6B780BD2" w14:textId="6BFFB1B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776A614F" w14:textId="70B8D3B4"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2400E7EC"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4E3ED51D"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 xml:space="preserve">Nausea </w:t>
            </w:r>
          </w:p>
        </w:tc>
        <w:tc>
          <w:tcPr>
            <w:tcW w:w="1746" w:type="dxa"/>
            <w:shd w:val="clear" w:color="auto" w:fill="auto"/>
          </w:tcPr>
          <w:p w14:paraId="5B828ECD" w14:textId="4605C11C"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3AAD4370" w14:textId="33528F61"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703FA332"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1CE001B"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Thrombocytopenia</w:t>
            </w:r>
          </w:p>
        </w:tc>
        <w:tc>
          <w:tcPr>
            <w:tcW w:w="1746" w:type="dxa"/>
            <w:shd w:val="clear" w:color="auto" w:fill="auto"/>
          </w:tcPr>
          <w:p w14:paraId="66E6EE90" w14:textId="75874A05"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445AF396" w14:textId="57DD7D4F"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w:t>
            </w:r>
          </w:p>
        </w:tc>
      </w:tr>
      <w:tr w:rsidR="000B148D" w:rsidRPr="00054570" w14:paraId="0F2011BB"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464AFF8"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Neutropenia</w:t>
            </w:r>
          </w:p>
        </w:tc>
        <w:tc>
          <w:tcPr>
            <w:tcW w:w="1746" w:type="dxa"/>
            <w:shd w:val="clear" w:color="auto" w:fill="auto"/>
          </w:tcPr>
          <w:p w14:paraId="35BFB235" w14:textId="64216104"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1624716D" w14:textId="130C7A52"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r>
      <w:tr w:rsidR="000B148D" w:rsidRPr="00054570" w14:paraId="75D72DCE"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C54F013" w14:textId="77777777" w:rsidR="000B148D" w:rsidRPr="00054570" w:rsidRDefault="000B148D" w:rsidP="00514744">
            <w:pPr>
              <w:pStyle w:val="Tablebody"/>
              <w:spacing w:before="0" w:after="0"/>
              <w:ind w:left="167"/>
              <w:contextualSpacing/>
              <w:rPr>
                <w:rFonts w:cs="Arial"/>
              </w:rPr>
            </w:pPr>
            <w:r w:rsidRPr="00054570">
              <w:rPr>
                <w:rFonts w:cs="Arial"/>
              </w:rPr>
              <w:t>Leucopoenia</w:t>
            </w:r>
          </w:p>
        </w:tc>
        <w:tc>
          <w:tcPr>
            <w:tcW w:w="1746" w:type="dxa"/>
            <w:shd w:val="clear" w:color="auto" w:fill="auto"/>
          </w:tcPr>
          <w:p w14:paraId="418AEB22" w14:textId="5CFACE51"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2030" w:type="dxa"/>
            <w:shd w:val="clear" w:color="auto" w:fill="auto"/>
          </w:tcPr>
          <w:p w14:paraId="096B5637" w14:textId="08DF852B"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78679E3F"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B053005" w14:textId="77777777" w:rsidR="000B148D" w:rsidRPr="00054570" w:rsidRDefault="000B148D" w:rsidP="00514744">
            <w:pPr>
              <w:pStyle w:val="Tablebody"/>
              <w:spacing w:before="0" w:after="0"/>
              <w:ind w:left="167"/>
              <w:contextualSpacing/>
              <w:rPr>
                <w:rFonts w:cs="Arial"/>
              </w:rPr>
            </w:pPr>
            <w:r w:rsidRPr="00054570">
              <w:rPr>
                <w:rFonts w:cs="Arial"/>
              </w:rPr>
              <w:t>Transaminases increased</w:t>
            </w:r>
          </w:p>
        </w:tc>
        <w:tc>
          <w:tcPr>
            <w:tcW w:w="1746" w:type="dxa"/>
            <w:shd w:val="clear" w:color="auto" w:fill="auto"/>
          </w:tcPr>
          <w:p w14:paraId="71101724" w14:textId="7FAF34B3"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2030" w:type="dxa"/>
            <w:shd w:val="clear" w:color="auto" w:fill="auto"/>
          </w:tcPr>
          <w:p w14:paraId="1154AC6D" w14:textId="476BBFC4"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16EA17FA"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3A2ED01F" w14:textId="77777777" w:rsidR="000B148D" w:rsidRPr="00054570" w:rsidRDefault="000B148D" w:rsidP="00514744">
            <w:pPr>
              <w:pStyle w:val="Tablebody"/>
              <w:spacing w:before="0" w:after="0"/>
              <w:contextualSpacing/>
              <w:rPr>
                <w:rFonts w:cs="Arial"/>
                <w:b/>
                <w:bCs/>
              </w:rPr>
            </w:pPr>
            <w:r w:rsidRPr="00054570">
              <w:rPr>
                <w:rFonts w:cs="Arial"/>
                <w:b/>
                <w:bCs/>
              </w:rPr>
              <w:t>TEAEs associated with study drug interruption</w:t>
            </w:r>
          </w:p>
        </w:tc>
        <w:tc>
          <w:tcPr>
            <w:tcW w:w="1746" w:type="dxa"/>
            <w:shd w:val="clear" w:color="auto" w:fill="auto"/>
          </w:tcPr>
          <w:p w14:paraId="30F30B35"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143 (38.5) </w:t>
            </w:r>
          </w:p>
        </w:tc>
        <w:tc>
          <w:tcPr>
            <w:tcW w:w="2030" w:type="dxa"/>
            <w:shd w:val="clear" w:color="auto" w:fill="auto"/>
          </w:tcPr>
          <w:p w14:paraId="7701B0D7" w14:textId="77777777" w:rsidR="000B148D" w:rsidRPr="000E08E1" w:rsidRDefault="000B148D" w:rsidP="00514744">
            <w:pPr>
              <w:pStyle w:val="Tablebody"/>
              <w:spacing w:before="0" w:after="0"/>
              <w:contextualSpacing/>
              <w:jc w:val="center"/>
              <w:rPr>
                <w:rFonts w:cs="Arial"/>
                <w:b/>
                <w:bCs/>
              </w:rPr>
            </w:pPr>
            <w:r w:rsidRPr="000E08E1">
              <w:rPr>
                <w:rFonts w:eastAsia="Times New Roman" w:cs="Arial"/>
                <w:b/>
                <w:bCs/>
              </w:rPr>
              <w:t xml:space="preserve">72 (41.9) </w:t>
            </w:r>
          </w:p>
        </w:tc>
      </w:tr>
      <w:tr w:rsidR="000B148D" w:rsidRPr="00054570" w14:paraId="036BE9F6"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2DA68CA4"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Neutropenia</w:t>
            </w:r>
          </w:p>
        </w:tc>
        <w:tc>
          <w:tcPr>
            <w:tcW w:w="1746" w:type="dxa"/>
            <w:shd w:val="clear" w:color="auto" w:fill="auto"/>
          </w:tcPr>
          <w:p w14:paraId="696E399B" w14:textId="5C497CC1"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44A4DAD5" w14:textId="6B9D187A"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x</w:t>
            </w:r>
          </w:p>
        </w:tc>
      </w:tr>
      <w:tr w:rsidR="000B148D" w:rsidRPr="00054570" w14:paraId="09BBC31C"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DFB27E8"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Fatigue</w:t>
            </w:r>
          </w:p>
        </w:tc>
        <w:tc>
          <w:tcPr>
            <w:tcW w:w="1746" w:type="dxa"/>
            <w:shd w:val="clear" w:color="auto" w:fill="auto"/>
          </w:tcPr>
          <w:p w14:paraId="0736C933" w14:textId="7807CB69"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5BD15BCE" w14:textId="2BD1BE1E"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0FC5B36F"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0338B16A"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An</w:t>
            </w:r>
            <w:r>
              <w:rPr>
                <w:rFonts w:eastAsia="Times New Roman" w:cs="Arial"/>
              </w:rPr>
              <w:t>a</w:t>
            </w:r>
            <w:r w:rsidRPr="00054570">
              <w:rPr>
                <w:rFonts w:eastAsia="Times New Roman" w:cs="Arial"/>
              </w:rPr>
              <w:t>emia</w:t>
            </w:r>
          </w:p>
        </w:tc>
        <w:tc>
          <w:tcPr>
            <w:tcW w:w="1746" w:type="dxa"/>
            <w:shd w:val="clear" w:color="auto" w:fill="auto"/>
          </w:tcPr>
          <w:p w14:paraId="30FAD160" w14:textId="05E1F131"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213F2D9D" w14:textId="2580228C"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0081D4D8"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2E81632C"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Leukopenia</w:t>
            </w:r>
          </w:p>
        </w:tc>
        <w:tc>
          <w:tcPr>
            <w:tcW w:w="1746" w:type="dxa"/>
            <w:shd w:val="clear" w:color="auto" w:fill="auto"/>
          </w:tcPr>
          <w:p w14:paraId="34C64B27" w14:textId="61BB9BEF"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363DEB8A" w14:textId="1B3878FD"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r>
      <w:tr w:rsidR="000B148D" w:rsidRPr="00054570" w14:paraId="3F9DB3D6"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0FCF0F6E"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COVID-19</w:t>
            </w:r>
          </w:p>
        </w:tc>
        <w:tc>
          <w:tcPr>
            <w:tcW w:w="1746" w:type="dxa"/>
            <w:shd w:val="clear" w:color="auto" w:fill="auto"/>
          </w:tcPr>
          <w:p w14:paraId="158FA1D7" w14:textId="190859A3"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424080E5" w14:textId="35AEF60E"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71562A2F"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2008E46C"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Interstitial lung disease</w:t>
            </w:r>
          </w:p>
        </w:tc>
        <w:tc>
          <w:tcPr>
            <w:tcW w:w="1746" w:type="dxa"/>
            <w:shd w:val="clear" w:color="auto" w:fill="auto"/>
          </w:tcPr>
          <w:p w14:paraId="102FC83F" w14:textId="037066CF"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1421D788" w14:textId="3F06769B"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w:t>
            </w:r>
          </w:p>
        </w:tc>
      </w:tr>
      <w:tr w:rsidR="000B148D" w:rsidRPr="00054570" w14:paraId="570237F1"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119D4C9B"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Transaminases increased</w:t>
            </w:r>
          </w:p>
        </w:tc>
        <w:tc>
          <w:tcPr>
            <w:tcW w:w="1746" w:type="dxa"/>
            <w:shd w:val="clear" w:color="auto" w:fill="auto"/>
          </w:tcPr>
          <w:p w14:paraId="5A908FC7" w14:textId="1F72D52A"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x</w:t>
            </w:r>
          </w:p>
        </w:tc>
        <w:tc>
          <w:tcPr>
            <w:tcW w:w="2030" w:type="dxa"/>
            <w:shd w:val="clear" w:color="auto" w:fill="auto"/>
          </w:tcPr>
          <w:p w14:paraId="76E8AB58" w14:textId="2AC24C35"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r>
      <w:tr w:rsidR="000B148D" w:rsidRPr="00054570" w14:paraId="2F19296F" w14:textId="77777777">
        <w:trPr>
          <w:cnfStyle w:val="100000000000" w:firstRow="1" w:lastRow="0" w:firstColumn="0" w:lastColumn="0" w:oddVBand="0" w:evenVBand="0" w:oddHBand="0" w:evenHBand="0" w:firstRowFirstColumn="0" w:firstRowLastColumn="0" w:lastRowFirstColumn="0" w:lastRowLastColumn="0"/>
          <w:trHeight w:val="301"/>
          <w:tblHeader/>
        </w:trPr>
        <w:tc>
          <w:tcPr>
            <w:tcW w:w="5240" w:type="dxa"/>
            <w:shd w:val="clear" w:color="auto" w:fill="F2F2F2" w:themeFill="background1" w:themeFillShade="F2"/>
          </w:tcPr>
          <w:p w14:paraId="0B2904D3" w14:textId="77777777" w:rsidR="000B148D" w:rsidRPr="00054570" w:rsidRDefault="000B148D" w:rsidP="00514744">
            <w:pPr>
              <w:pStyle w:val="Tablebody"/>
              <w:spacing w:before="0" w:after="0"/>
              <w:ind w:left="167"/>
              <w:contextualSpacing/>
              <w:rPr>
                <w:rFonts w:cs="Arial"/>
              </w:rPr>
            </w:pPr>
            <w:r w:rsidRPr="00054570">
              <w:rPr>
                <w:rFonts w:eastAsia="Times New Roman" w:cs="Arial"/>
              </w:rPr>
              <w:t>Blood bilirubin increased</w:t>
            </w:r>
          </w:p>
        </w:tc>
        <w:tc>
          <w:tcPr>
            <w:tcW w:w="1746" w:type="dxa"/>
            <w:shd w:val="clear" w:color="auto" w:fill="auto"/>
          </w:tcPr>
          <w:p w14:paraId="3FAAD830" w14:textId="3B95CD00"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xxxxxx</w:t>
            </w:r>
          </w:p>
        </w:tc>
        <w:tc>
          <w:tcPr>
            <w:tcW w:w="2030" w:type="dxa"/>
            <w:shd w:val="clear" w:color="auto" w:fill="auto"/>
          </w:tcPr>
          <w:p w14:paraId="1834727F" w14:textId="2C0D47E2" w:rsidR="000B148D" w:rsidRPr="00294FDC" w:rsidRDefault="00294FDC" w:rsidP="00514744">
            <w:pPr>
              <w:pStyle w:val="Tablebody"/>
              <w:spacing w:before="0" w:after="0"/>
              <w:contextualSpacing/>
              <w:jc w:val="center"/>
              <w:rPr>
                <w:rFonts w:cs="Arial"/>
                <w:color w:val="000000"/>
                <w:highlight w:val="black"/>
              </w:rPr>
            </w:pPr>
            <w:r w:rsidRPr="00294FDC">
              <w:rPr>
                <w:rFonts w:eastAsia="Times New Roman" w:cs="Arial"/>
                <w:color w:val="000000"/>
                <w:highlight w:val="black"/>
              </w:rPr>
              <w:t>xx</w:t>
            </w:r>
          </w:p>
        </w:tc>
      </w:tr>
      <w:tr w:rsidR="000B148D" w:rsidRPr="00054570" w14:paraId="3E2916C5"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7357631C" w14:textId="77777777" w:rsidR="000B148D" w:rsidRPr="00054570" w:rsidRDefault="000B148D" w:rsidP="00514744">
            <w:pPr>
              <w:pStyle w:val="Tablebody"/>
              <w:spacing w:before="0" w:after="0"/>
              <w:ind w:left="167"/>
              <w:contextualSpacing/>
              <w:rPr>
                <w:rFonts w:eastAsia="Times New Roman" w:cs="Arial"/>
              </w:rPr>
            </w:pPr>
            <w:r w:rsidRPr="00054570">
              <w:rPr>
                <w:rFonts w:eastAsia="Times New Roman" w:cs="Arial"/>
              </w:rPr>
              <w:t>Nausea</w:t>
            </w:r>
          </w:p>
        </w:tc>
        <w:tc>
          <w:tcPr>
            <w:tcW w:w="1746" w:type="dxa"/>
            <w:shd w:val="clear" w:color="auto" w:fill="auto"/>
          </w:tcPr>
          <w:p w14:paraId="7A821690" w14:textId="420C6432"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c>
          <w:tcPr>
            <w:tcW w:w="2030" w:type="dxa"/>
            <w:shd w:val="clear" w:color="auto" w:fill="auto"/>
          </w:tcPr>
          <w:p w14:paraId="6BA89A01" w14:textId="13E735D9"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3F9BD36D"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495B4787" w14:textId="77777777" w:rsidR="000B148D" w:rsidRPr="00054570" w:rsidRDefault="000B148D" w:rsidP="00514744">
            <w:pPr>
              <w:pStyle w:val="Tablebody"/>
              <w:spacing w:before="0" w:after="0"/>
              <w:ind w:left="167"/>
              <w:contextualSpacing/>
              <w:rPr>
                <w:rFonts w:eastAsia="Times New Roman" w:cs="Arial"/>
              </w:rPr>
            </w:pPr>
            <w:r w:rsidRPr="00054570">
              <w:rPr>
                <w:rFonts w:eastAsia="Times New Roman" w:cs="Arial"/>
              </w:rPr>
              <w:t xml:space="preserve">Palmar-plantar erythrodysaesthesia syndrome </w:t>
            </w:r>
          </w:p>
        </w:tc>
        <w:tc>
          <w:tcPr>
            <w:tcW w:w="1746" w:type="dxa"/>
            <w:shd w:val="clear" w:color="auto" w:fill="auto"/>
          </w:tcPr>
          <w:p w14:paraId="4DD3D637" w14:textId="1153FCC9"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w:t>
            </w:r>
          </w:p>
        </w:tc>
        <w:tc>
          <w:tcPr>
            <w:tcW w:w="2030" w:type="dxa"/>
            <w:shd w:val="clear" w:color="auto" w:fill="auto"/>
          </w:tcPr>
          <w:p w14:paraId="52CDE375" w14:textId="745E453D"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r w:rsidR="000B148D" w:rsidRPr="00054570" w14:paraId="4E60B164" w14:textId="77777777">
        <w:trPr>
          <w:cnfStyle w:val="100000000000" w:firstRow="1" w:lastRow="0" w:firstColumn="0" w:lastColumn="0" w:oddVBand="0" w:evenVBand="0" w:oddHBand="0" w:evenHBand="0" w:firstRowFirstColumn="0" w:firstRowLastColumn="0" w:lastRowFirstColumn="0" w:lastRowLastColumn="0"/>
          <w:trHeight w:val="77"/>
          <w:tblHeader/>
        </w:trPr>
        <w:tc>
          <w:tcPr>
            <w:tcW w:w="5240" w:type="dxa"/>
            <w:shd w:val="clear" w:color="auto" w:fill="F2F2F2" w:themeFill="background1" w:themeFillShade="F2"/>
          </w:tcPr>
          <w:p w14:paraId="580AC0DB" w14:textId="77777777" w:rsidR="000B148D" w:rsidRPr="00054570" w:rsidRDefault="000B148D" w:rsidP="00514744">
            <w:pPr>
              <w:pStyle w:val="Tablebody"/>
              <w:spacing w:before="0" w:after="0"/>
              <w:ind w:left="167"/>
              <w:contextualSpacing/>
              <w:rPr>
                <w:rFonts w:eastAsia="Times New Roman" w:cs="Arial"/>
              </w:rPr>
            </w:pPr>
            <w:r w:rsidRPr="00054570">
              <w:rPr>
                <w:rFonts w:eastAsia="Times New Roman" w:cs="Arial"/>
              </w:rPr>
              <w:t xml:space="preserve">Peripheral sensory neuropathy </w:t>
            </w:r>
          </w:p>
        </w:tc>
        <w:tc>
          <w:tcPr>
            <w:tcW w:w="1746" w:type="dxa"/>
            <w:shd w:val="clear" w:color="auto" w:fill="auto"/>
          </w:tcPr>
          <w:p w14:paraId="2F957D9B" w14:textId="2A9323A4"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w:t>
            </w:r>
          </w:p>
        </w:tc>
        <w:tc>
          <w:tcPr>
            <w:tcW w:w="2030" w:type="dxa"/>
            <w:shd w:val="clear" w:color="auto" w:fill="auto"/>
          </w:tcPr>
          <w:p w14:paraId="15007A4E" w14:textId="2F5B2466" w:rsidR="000B148D" w:rsidRPr="00294FDC" w:rsidRDefault="00294FDC" w:rsidP="00514744">
            <w:pPr>
              <w:pStyle w:val="Tablebody"/>
              <w:spacing w:before="0" w:after="0"/>
              <w:contextualSpacing/>
              <w:jc w:val="center"/>
              <w:rPr>
                <w:rFonts w:eastAsia="Times New Roman" w:cs="Arial"/>
                <w:color w:val="000000"/>
                <w:highlight w:val="black"/>
              </w:rPr>
            </w:pPr>
            <w:r w:rsidRPr="00294FDC">
              <w:rPr>
                <w:rFonts w:eastAsia="Times New Roman" w:cs="Arial"/>
                <w:color w:val="000000"/>
                <w:highlight w:val="black"/>
              </w:rPr>
              <w:t>xxxxxxxx</w:t>
            </w:r>
          </w:p>
        </w:tc>
      </w:tr>
    </w:tbl>
    <w:p w14:paraId="6E8225DD" w14:textId="030CB91F" w:rsidR="000B148D" w:rsidRPr="00054570" w:rsidRDefault="000B148D" w:rsidP="000B148D">
      <w:pPr>
        <w:pStyle w:val="Body"/>
        <w:rPr>
          <w:sz w:val="18"/>
          <w:szCs w:val="18"/>
        </w:rPr>
      </w:pPr>
      <w:r w:rsidRPr="00054570">
        <w:rPr>
          <w:sz w:val="18"/>
          <w:szCs w:val="18"/>
        </w:rPr>
        <w:t>Abbreviations: ILD, interstitial lung disease; SAS, safety analysis set; T-DXd, trastuzumab deruxtecan; TEAE, treatment-emergent adverse event; TPC, treatment of physician’s choice.</w:t>
      </w:r>
      <w:r w:rsidRPr="00054570">
        <w:rPr>
          <w:sz w:val="18"/>
          <w:szCs w:val="18"/>
        </w:rPr>
        <w:br/>
        <w:t xml:space="preserve">Source: </w:t>
      </w:r>
      <w:r>
        <w:rPr>
          <w:sz w:val="18"/>
          <w:szCs w:val="18"/>
        </w:rPr>
        <w:t>Modi et al., 2022;</w:t>
      </w:r>
      <w:r>
        <w:rPr>
          <w:sz w:val="18"/>
          <w:szCs w:val="18"/>
        </w:rPr>
        <w:fldChar w:fldCharType="begin"/>
      </w:r>
      <w:r w:rsidR="00CA6345">
        <w:rPr>
          <w:sz w:val="18"/>
          <w:szCs w:val="18"/>
        </w:rPr>
        <w:instrText xml:space="preserve"> ADDIN ZOTERO_ITEM CSL_CITATION {"citationID":"OHWRM2Ji","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sz w:val="18"/>
          <w:szCs w:val="18"/>
        </w:rPr>
        <w:fldChar w:fldCharType="separate"/>
      </w:r>
      <w:r w:rsidR="00FD57F4" w:rsidRPr="00FD57F4">
        <w:rPr>
          <w:rFonts w:cs="Arial"/>
          <w:sz w:val="18"/>
          <w:szCs w:val="24"/>
          <w:vertAlign w:val="superscript"/>
        </w:rPr>
        <w:t>6</w:t>
      </w:r>
      <w:r>
        <w:rPr>
          <w:sz w:val="18"/>
          <w:szCs w:val="18"/>
        </w:rPr>
        <w:fldChar w:fldCharType="end"/>
      </w:r>
      <w:r>
        <w:rPr>
          <w:sz w:val="18"/>
          <w:szCs w:val="18"/>
        </w:rPr>
        <w:t xml:space="preserve"> </w:t>
      </w:r>
      <w:r w:rsidRPr="00054570">
        <w:rPr>
          <w:sz w:val="18"/>
          <w:szCs w:val="18"/>
        </w:rPr>
        <w:t>Daiichi Sankyo Inc., 2022 (CSR; Data on File).</w:t>
      </w:r>
      <w:r w:rsidRPr="00054570">
        <w:rPr>
          <w:sz w:val="18"/>
          <w:szCs w:val="18"/>
          <w:lang w:val="fr-FR"/>
        </w:rPr>
        <w:fldChar w:fldCharType="begin"/>
      </w:r>
      <w:r w:rsidR="00CA6345">
        <w:rPr>
          <w:sz w:val="18"/>
          <w:szCs w:val="18"/>
        </w:rPr>
        <w:instrText xml:space="preserve"> ADDIN ZOTERO_ITEM CSL_CITATION {"citationID":"a243pl1ale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sz w:val="18"/>
          <w:szCs w:val="18"/>
          <w:lang w:val="fr-FR"/>
        </w:rPr>
        <w:fldChar w:fldCharType="separate"/>
      </w:r>
      <w:r w:rsidR="00FD57F4" w:rsidRPr="00FD57F4">
        <w:rPr>
          <w:rFonts w:cs="Arial"/>
          <w:sz w:val="18"/>
          <w:szCs w:val="24"/>
          <w:vertAlign w:val="superscript"/>
        </w:rPr>
        <w:t>7</w:t>
      </w:r>
      <w:r w:rsidRPr="00054570">
        <w:rPr>
          <w:sz w:val="18"/>
          <w:szCs w:val="18"/>
          <w:lang w:val="fr-FR"/>
        </w:rPr>
        <w:fldChar w:fldCharType="end"/>
      </w:r>
      <w:r w:rsidRPr="00054570">
        <w:rPr>
          <w:sz w:val="18"/>
          <w:szCs w:val="18"/>
        </w:rPr>
        <w:t xml:space="preserve"> </w:t>
      </w:r>
    </w:p>
    <w:p w14:paraId="11F375A4" w14:textId="77777777" w:rsidR="000B148D" w:rsidRPr="00054570" w:rsidRDefault="000B148D" w:rsidP="000B148D">
      <w:pPr>
        <w:pStyle w:val="Heading5"/>
        <w:numPr>
          <w:ilvl w:val="0"/>
          <w:numId w:val="0"/>
        </w:numPr>
      </w:pPr>
      <w:r w:rsidRPr="00054570">
        <w:t>Treatment-emergent adverse events of special interest</w:t>
      </w:r>
    </w:p>
    <w:p w14:paraId="43F4CCD9" w14:textId="25B7A139" w:rsidR="000B148D" w:rsidRPr="00054570" w:rsidRDefault="000B148D" w:rsidP="000B148D">
      <w:pPr>
        <w:pStyle w:val="Body"/>
      </w:pPr>
      <w:r w:rsidRPr="00054570">
        <w:t>Adverse events identified as of special interest in DESTINY-Breast04 were ILD</w:t>
      </w:r>
      <w:r w:rsidRPr="00054570" w:rsidDel="00E81827">
        <w:t xml:space="preserve"> </w:t>
      </w:r>
      <w:r w:rsidRPr="00054570">
        <w:t xml:space="preserve">and left ventricular (LV) </w:t>
      </w:r>
      <w:r w:rsidR="00201300" w:rsidRPr="00054570">
        <w:t>d</w:t>
      </w:r>
      <w:r w:rsidR="00201300">
        <w:t>ysfunction</w:t>
      </w:r>
      <w:r w:rsidRPr="00054570">
        <w:t xml:space="preserve">, which are summarised in </w:t>
      </w:r>
      <w:r w:rsidRPr="00B9370F">
        <w:rPr>
          <w:b/>
          <w:bCs/>
        </w:rPr>
        <w:fldChar w:fldCharType="begin"/>
      </w:r>
      <w:r w:rsidRPr="00B9370F">
        <w:rPr>
          <w:b/>
          <w:bCs/>
        </w:rPr>
        <w:instrText xml:space="preserve"> REF _Ref119055166 \h </w:instrText>
      </w:r>
      <w:r>
        <w:rPr>
          <w:b/>
          <w:bCs/>
        </w:rPr>
        <w:instrText xml:space="preserve"> \* MERGEFORMAT </w:instrText>
      </w:r>
      <w:r w:rsidRPr="00B9370F">
        <w:rPr>
          <w:b/>
          <w:bCs/>
        </w:rPr>
      </w:r>
      <w:r w:rsidRPr="00B9370F">
        <w:rPr>
          <w:b/>
          <w:bCs/>
        </w:rPr>
        <w:fldChar w:fldCharType="separate"/>
      </w:r>
      <w:r w:rsidR="00145F42" w:rsidRPr="00145F42">
        <w:rPr>
          <w:b/>
          <w:bCs/>
        </w:rPr>
        <w:t xml:space="preserve">Table </w:t>
      </w:r>
      <w:r w:rsidR="00145F42" w:rsidRPr="00145F42">
        <w:rPr>
          <w:b/>
          <w:bCs/>
          <w:noProof/>
        </w:rPr>
        <w:t>28</w:t>
      </w:r>
      <w:r w:rsidRPr="00B9370F">
        <w:rPr>
          <w:b/>
          <w:bCs/>
        </w:rPr>
        <w:fldChar w:fldCharType="end"/>
      </w:r>
      <w:r w:rsidRPr="00054570">
        <w:t xml:space="preserve"> and </w:t>
      </w:r>
      <w:r w:rsidRPr="00B9370F">
        <w:rPr>
          <w:b/>
          <w:bCs/>
        </w:rPr>
        <w:fldChar w:fldCharType="begin"/>
      </w:r>
      <w:r w:rsidRPr="00B9370F">
        <w:rPr>
          <w:b/>
          <w:bCs/>
        </w:rPr>
        <w:instrText xml:space="preserve"> REF _Ref89421312 \h </w:instrText>
      </w:r>
      <w:r>
        <w:rPr>
          <w:b/>
          <w:bCs/>
        </w:rPr>
        <w:instrText xml:space="preserve"> \* MERGEFORMAT </w:instrText>
      </w:r>
      <w:r w:rsidRPr="00B9370F">
        <w:rPr>
          <w:b/>
          <w:bCs/>
        </w:rPr>
      </w:r>
      <w:r w:rsidRPr="00B9370F">
        <w:rPr>
          <w:b/>
          <w:bCs/>
        </w:rPr>
        <w:fldChar w:fldCharType="separate"/>
      </w:r>
      <w:r w:rsidR="00145F42" w:rsidRPr="00145F42">
        <w:rPr>
          <w:b/>
          <w:bCs/>
        </w:rPr>
        <w:t xml:space="preserve">Table </w:t>
      </w:r>
      <w:r w:rsidR="00145F42" w:rsidRPr="00145F42">
        <w:rPr>
          <w:b/>
          <w:bCs/>
          <w:noProof/>
        </w:rPr>
        <w:t>29</w:t>
      </w:r>
      <w:r w:rsidRPr="00B9370F">
        <w:rPr>
          <w:b/>
          <w:bCs/>
        </w:rPr>
        <w:fldChar w:fldCharType="end"/>
      </w:r>
      <w:r w:rsidRPr="00054570">
        <w:t>, respectively. Cases of potential ILD or pneumonitis in either study arm were reviewed by an independent ILD adjudication committee.</w:t>
      </w:r>
      <w:r w:rsidRPr="00054570">
        <w:fldChar w:fldCharType="begin"/>
      </w:r>
      <w:r w:rsidR="00CA6345">
        <w:instrText xml:space="preserve"> ADDIN ZOTERO_ITEM CSL_CITATION {"citationID":"as5j2n5le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21638A7C" w14:textId="33DBD551" w:rsidR="000B148D" w:rsidRPr="00054570" w:rsidRDefault="000B148D" w:rsidP="000B148D">
      <w:pPr>
        <w:pStyle w:val="Body"/>
      </w:pPr>
      <w:r w:rsidRPr="00054570">
        <w:t>A total of 45 patients (12.1%) in the T-DXd arm and one patient (0.6%) in the TPC arm had events adjudicated as being drug-related ILD of any grade (</w:t>
      </w:r>
      <w:r w:rsidRPr="00FA3BB1">
        <w:rPr>
          <w:b/>
          <w:bCs/>
        </w:rPr>
        <w:fldChar w:fldCharType="begin"/>
      </w:r>
      <w:r w:rsidRPr="00FA3BB1">
        <w:rPr>
          <w:b/>
          <w:bCs/>
        </w:rPr>
        <w:instrText xml:space="preserve"> REF _Ref119055166 \h </w:instrText>
      </w:r>
      <w:r>
        <w:rPr>
          <w:b/>
          <w:bCs/>
        </w:rPr>
        <w:instrText xml:space="preserve"> \* MERGEFORMAT </w:instrText>
      </w:r>
      <w:r w:rsidRPr="00FA3BB1">
        <w:rPr>
          <w:b/>
          <w:bCs/>
        </w:rPr>
      </w:r>
      <w:r w:rsidRPr="00FA3BB1">
        <w:rPr>
          <w:b/>
          <w:bCs/>
        </w:rPr>
        <w:fldChar w:fldCharType="separate"/>
      </w:r>
      <w:r w:rsidR="00145F42" w:rsidRPr="00145F42">
        <w:rPr>
          <w:b/>
          <w:bCs/>
        </w:rPr>
        <w:t xml:space="preserve">Table </w:t>
      </w:r>
      <w:r w:rsidR="00145F42" w:rsidRPr="00145F42">
        <w:rPr>
          <w:b/>
          <w:bCs/>
          <w:noProof/>
        </w:rPr>
        <w:t>28</w:t>
      </w:r>
      <w:r w:rsidRPr="00FA3BB1">
        <w:rPr>
          <w:b/>
          <w:bCs/>
        </w:rPr>
        <w:fldChar w:fldCharType="end"/>
      </w:r>
      <w:r w:rsidRPr="00054570">
        <w:t>).</w:t>
      </w:r>
      <w:r>
        <w:fldChar w:fldCharType="begin"/>
      </w:r>
      <w:r w:rsidR="00CA6345">
        <w:instrText xml:space="preserve"> ADDIN ZOTERO_ITEM CSL_CITATION {"citationID":"0qgGbC5Y","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40</w:t>
      </w:r>
      <w:r>
        <w:fldChar w:fldCharType="end"/>
      </w:r>
      <w:r w:rsidRPr="00054570">
        <w:t xml:space="preserve"> The majority of cases in the T-DXd arm were Grade 1</w:t>
      </w:r>
      <w:r>
        <w:t xml:space="preserve"> (13</w:t>
      </w:r>
      <w:r w:rsidR="00F24771">
        <w:t xml:space="preserve"> </w:t>
      </w:r>
      <w:r>
        <w:t>patients; 28.9%)</w:t>
      </w:r>
      <w:r w:rsidRPr="00054570">
        <w:t xml:space="preserve"> or Grade 2</w:t>
      </w:r>
      <w:r>
        <w:t xml:space="preserve"> (24</w:t>
      </w:r>
      <w:r w:rsidR="00F24771">
        <w:t xml:space="preserve"> </w:t>
      </w:r>
      <w:r>
        <w:t>patients; 53.3%)</w:t>
      </w:r>
      <w:r w:rsidR="00036ABD">
        <w:t>.</w:t>
      </w:r>
      <w:r>
        <w:t xml:space="preserve"> </w:t>
      </w:r>
      <w:r>
        <w:lastRenderedPageBreak/>
        <w:t xml:space="preserve">Grade 3, 4 and </w:t>
      </w:r>
      <w:r w:rsidRPr="00054570">
        <w:t xml:space="preserve">5 adjudicated drug-related ILD was reported in </w:t>
      </w:r>
      <w:r>
        <w:t>five (1.3%), zero and three (0.8%)</w:t>
      </w:r>
      <w:r w:rsidRPr="00054570">
        <w:t xml:space="preserve"> subjects in the T</w:t>
      </w:r>
      <w:r w:rsidRPr="00054570">
        <w:rPr>
          <w:rFonts w:ascii="Cambria Math" w:hAnsi="Cambria Math" w:cs="Cambria Math"/>
        </w:rPr>
        <w:t>‑</w:t>
      </w:r>
      <w:r w:rsidRPr="00054570">
        <w:t>DXd arm.</w:t>
      </w:r>
      <w:r>
        <w:fldChar w:fldCharType="begin"/>
      </w:r>
      <w:r w:rsidR="00CA6345">
        <w:instrText xml:space="preserve"> ADDIN ZOTERO_ITEM CSL_CITATION {"citationID":"yfakcqcR","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40</w:t>
      </w:r>
      <w:r>
        <w:fldChar w:fldCharType="end"/>
      </w:r>
      <w:r w:rsidR="00622F49" w:rsidRPr="00622F49">
        <w:t xml:space="preserve"> </w:t>
      </w:r>
      <w:r w:rsidR="00622F49">
        <w:t>The overall incidence of ILD was consistent with previous studies of T-DXd</w:t>
      </w:r>
      <w:r w:rsidR="00622F49">
        <w:fldChar w:fldCharType="begin"/>
      </w:r>
      <w:r w:rsidR="00CA6345">
        <w:instrText xml:space="preserve"> ADDIN ZOTERO_ITEM CSL_CITATION {"citationID":"73yKm6JV","properties":{"formattedCitation":"\\super 6, 38, 78,144\\nosupersub{}","plainCitation":"6, 38, 78,144","dontUpdate":true,"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label":"page"},{"id":66729,"uris":["http://zotero.org/groups/4797619/items/8CME4PW5"],"itemData":{"id":66729,"type":"article-journal","container-title":"ESMO Open","DOI":"10.1016/j.esmoop.2022.100554","ISSN":"2059-7029","issue":"4","journalAbbreviation":"ESMO Open","language":"English","note":"publisher: Elsevier\nPMID: 35963179","source":"www.esmoopen.com","title":"Pooled analysis of drug-related interstitial lung disease and/or pneumonitis in nine trastuzumab deruxtecan monotherapy studies</w:instrText>
      </w:r>
      <w:r w:rsidR="00CA6345">
        <w:rPr>
          <w:rFonts w:ascii="Segoe UI Symbol" w:hAnsi="Segoe UI Symbol" w:cs="Segoe UI Symbol"/>
        </w:rPr>
        <w:instrText>☆</w:instrText>
      </w:r>
      <w:r w:rsidR="00CA6345">
        <w:instrText xml:space="preserve">","URL":"https://www.esmoopen.com/article/S2059-7029(22)00182-X/fulltext","volume":"7","author":[{"family":"Powell","given":"C. A."},{"family":"Modi","given":"S."},{"family":"Iwata","given":"H."},{"family":"Takahashi","given":"S."},{"family":"Smit","given":"E. F."},{"family":"Siena","given":"S."},{"family":"Chang","given":"D.-Y."},{"family":"Macpherson","given":"E."},{"family":"Qin","given":"A."},{"family":"Singh","given":"J."},{"family":"Taitt","given":"C."},{"family":"Shire","given":"N."},{"family":"Camidge","given":"D. Ross"}],"accessed":{"date-parts":[["2023",2,1]]},"issued":{"date-parts":[["2022",8,1]]}}}],"schema":"https://github.com/citation-style-language/schema/raw/master/csl-citation.json"} </w:instrText>
      </w:r>
      <w:r w:rsidR="00622F49">
        <w:fldChar w:fldCharType="separate"/>
      </w:r>
      <w:r w:rsidR="00622F49" w:rsidRPr="00D2264D">
        <w:rPr>
          <w:rFonts w:cs="Arial"/>
          <w:szCs w:val="24"/>
          <w:vertAlign w:val="superscript"/>
        </w:rPr>
        <w:t>6, 38, 78,</w:t>
      </w:r>
      <w:r w:rsidR="00231942">
        <w:rPr>
          <w:rFonts w:cs="Arial"/>
          <w:szCs w:val="24"/>
          <w:vertAlign w:val="superscript"/>
        </w:rPr>
        <w:t xml:space="preserve"> </w:t>
      </w:r>
      <w:r w:rsidR="00622F49" w:rsidRPr="00D2264D">
        <w:rPr>
          <w:rFonts w:cs="Arial"/>
          <w:szCs w:val="24"/>
          <w:vertAlign w:val="superscript"/>
        </w:rPr>
        <w:t>144</w:t>
      </w:r>
      <w:r w:rsidR="00622F49">
        <w:fldChar w:fldCharType="end"/>
      </w:r>
      <w:r w:rsidR="00622F49" w:rsidRPr="00054570" w:rsidDel="002B1738">
        <w:t xml:space="preserve"> </w:t>
      </w:r>
      <w:r w:rsidR="00C74A4D" w:rsidRPr="00054570">
        <w:t xml:space="preserve">and </w:t>
      </w:r>
      <w:r w:rsidR="00C74A4D">
        <w:t xml:space="preserve">events </w:t>
      </w:r>
      <w:r w:rsidR="00C74A4D" w:rsidRPr="00054570">
        <w:t>were manageable by following established ILD management guidelines, which included monitoring signs and symptoms of ILD (e</w:t>
      </w:r>
      <w:r w:rsidR="00C74A4D">
        <w:t>.</w:t>
      </w:r>
      <w:r w:rsidR="00C74A4D" w:rsidRPr="00054570">
        <w:t>g</w:t>
      </w:r>
      <w:r w:rsidR="00C74A4D">
        <w:t>.</w:t>
      </w:r>
      <w:r w:rsidR="00C74A4D" w:rsidRPr="00054570">
        <w:t>, cough, fever, dyspnoea) and proactively managing events with early intervention (including dose modification, treatment, and supportive care).</w:t>
      </w:r>
      <w:r w:rsidR="00C74A4D" w:rsidRPr="00054570">
        <w:fldChar w:fldCharType="begin"/>
      </w:r>
      <w:r w:rsidR="00CA6345">
        <w:instrText xml:space="preserve"> ADDIN ZOTERO_ITEM CSL_CITATION {"citationID":"JjRTMn7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C74A4D" w:rsidRPr="00054570">
        <w:fldChar w:fldCharType="separate"/>
      </w:r>
      <w:r w:rsidR="00FD57F4" w:rsidRPr="00FD57F4">
        <w:rPr>
          <w:rFonts w:cs="Arial"/>
          <w:szCs w:val="24"/>
          <w:vertAlign w:val="superscript"/>
        </w:rPr>
        <w:t>7</w:t>
      </w:r>
      <w:r w:rsidR="00C74A4D" w:rsidRPr="00054570">
        <w:fldChar w:fldCharType="end"/>
      </w:r>
    </w:p>
    <w:p w14:paraId="6E33F4E7" w14:textId="1D631507" w:rsidR="00375618" w:rsidRPr="00054570" w:rsidRDefault="00375618" w:rsidP="000B148D">
      <w:pPr>
        <w:pStyle w:val="Body"/>
      </w:pPr>
      <w:r w:rsidRPr="00054570">
        <w:t xml:space="preserve">Median time to onset of the first adjudicated drug-related ILD event was </w:t>
      </w:r>
      <w:r w:rsidR="00294FDC" w:rsidRPr="00294FDC">
        <w:rPr>
          <w:color w:val="000000"/>
          <w:highlight w:val="black"/>
        </w:rPr>
        <w:t>xxxxx</w:t>
      </w:r>
      <w:r w:rsidRPr="00054570">
        <w:t xml:space="preserve"> days (range: </w:t>
      </w:r>
      <w:r w:rsidR="00294FDC" w:rsidRPr="00294FDC">
        <w:rPr>
          <w:color w:val="000000"/>
          <w:highlight w:val="black"/>
        </w:rPr>
        <w:t>xxxxxxxxxx</w:t>
      </w:r>
      <w:r w:rsidRPr="00054570">
        <w:t>) in the T</w:t>
      </w:r>
      <w:r w:rsidRPr="00054570">
        <w:noBreakHyphen/>
        <w:t>DXd arm.</w:t>
      </w:r>
      <w:r w:rsidRPr="00054570">
        <w:fldChar w:fldCharType="begin"/>
      </w:r>
      <w:r w:rsidR="00CA6345">
        <w:instrText xml:space="preserve"> ADDIN ZOTERO_ITEM CSL_CITATION {"citationID":"kUIYV249","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26E4200A" w14:textId="73A2F041" w:rsidR="00B1118B" w:rsidRDefault="000B148D" w:rsidP="000B148D">
      <w:pPr>
        <w:pStyle w:val="Body"/>
      </w:pPr>
      <w:r w:rsidRPr="00054570">
        <w:t xml:space="preserve">In the T-DXd arm, the outcome of the worst adjudicated drug-related ILD event experienced by the patient was recovered/resolved in </w:t>
      </w:r>
      <w:r w:rsidR="00294FDC" w:rsidRPr="00294FDC">
        <w:rPr>
          <w:color w:val="000000"/>
          <w:highlight w:val="black"/>
        </w:rPr>
        <w:t>xx</w:t>
      </w:r>
      <w:r w:rsidRPr="00054570">
        <w:t xml:space="preserve"> patients (</w:t>
      </w:r>
      <w:r w:rsidR="00294FDC" w:rsidRPr="00294FDC">
        <w:rPr>
          <w:color w:val="000000"/>
          <w:highlight w:val="black"/>
        </w:rPr>
        <w:t>xxxxx</w:t>
      </w:r>
      <w:r w:rsidRPr="00054570">
        <w:t xml:space="preserve">), recovered/resolved with sequelae in </w:t>
      </w:r>
      <w:r w:rsidR="00294FDC" w:rsidRPr="00294FDC">
        <w:rPr>
          <w:color w:val="000000"/>
          <w:highlight w:val="black"/>
        </w:rPr>
        <w:t>xxx</w:t>
      </w:r>
      <w:r w:rsidRPr="00054570">
        <w:t xml:space="preserve"> patients (</w:t>
      </w:r>
      <w:r w:rsidR="00294FDC" w:rsidRPr="00294FDC">
        <w:rPr>
          <w:color w:val="000000"/>
          <w:highlight w:val="black"/>
        </w:rPr>
        <w:t>xxxx</w:t>
      </w:r>
      <w:r w:rsidRPr="00054570">
        <w:t xml:space="preserve">) and recovering/resolving in </w:t>
      </w:r>
      <w:r w:rsidR="00294FDC" w:rsidRPr="00294FDC">
        <w:rPr>
          <w:color w:val="000000"/>
          <w:highlight w:val="black"/>
        </w:rPr>
        <w:t>xxxx</w:t>
      </w:r>
      <w:r w:rsidRPr="00054570">
        <w:t xml:space="preserve"> patients (</w:t>
      </w:r>
      <w:r w:rsidR="00294FDC" w:rsidRPr="00294FDC">
        <w:rPr>
          <w:color w:val="000000"/>
          <w:highlight w:val="black"/>
        </w:rPr>
        <w:t>xxxx</w:t>
      </w:r>
      <w:r w:rsidRPr="00054570">
        <w:t>).</w:t>
      </w:r>
      <w:r w:rsidRPr="00054570">
        <w:fldChar w:fldCharType="begin"/>
      </w:r>
      <w:r w:rsidR="00CA6345">
        <w:instrText xml:space="preserve"> ADDIN ZOTERO_ITEM CSL_CITATION {"citationID":"sWG4UZq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t xml:space="preserve"> </w:t>
      </w:r>
      <w:r w:rsidR="00294FDC" w:rsidRPr="00294FDC">
        <w:rPr>
          <w:color w:val="000000"/>
          <w:highlight w:val="black"/>
        </w:rPr>
        <w:t>xxx</w:t>
      </w:r>
      <w:r w:rsidR="00B1118B" w:rsidRPr="00095CA3">
        <w:t xml:space="preserve"> </w:t>
      </w:r>
      <w:r w:rsidR="00B1118B">
        <w:t>patients (</w:t>
      </w:r>
      <w:r w:rsidR="00294FDC" w:rsidRPr="00294FDC">
        <w:rPr>
          <w:color w:val="000000"/>
          <w:highlight w:val="black"/>
        </w:rPr>
        <w:t>xxxxx</w:t>
      </w:r>
      <w:r w:rsidR="00B1118B">
        <w:t>) in the T-DXd arm had adjudicated ILD events that were not recovered/resolved. In addition, there</w:t>
      </w:r>
      <w:r>
        <w:t xml:space="preserve"> were </w:t>
      </w:r>
      <w:r w:rsidR="00294FDC" w:rsidRPr="00294FDC">
        <w:rPr>
          <w:color w:val="000000"/>
          <w:highlight w:val="black"/>
        </w:rPr>
        <w:t>xxx</w:t>
      </w:r>
      <w:r>
        <w:t xml:space="preserve"> (</w:t>
      </w:r>
      <w:r w:rsidR="00294FDC" w:rsidRPr="00294FDC">
        <w:rPr>
          <w:color w:val="000000"/>
          <w:highlight w:val="black"/>
        </w:rPr>
        <w:t>xxxx</w:t>
      </w:r>
      <w:r>
        <w:t>) adjudicated drug-related ILD events associated with death in the T-DXd arm.</w:t>
      </w:r>
      <w:r>
        <w:fldChar w:fldCharType="begin"/>
      </w:r>
      <w:r w:rsidR="00CA6345">
        <w:instrText xml:space="preserve"> ADDIN ZOTERO_ITEM CSL_CITATION {"citationID":"NjrH242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054570">
        <w:t xml:space="preserve"> </w:t>
      </w:r>
      <w:r>
        <w:t xml:space="preserve">The </w:t>
      </w:r>
      <w:r w:rsidRPr="00054570">
        <w:t>event was not recovered/resolved</w:t>
      </w:r>
      <w:r>
        <w:t xml:space="preserve"> in the </w:t>
      </w:r>
      <w:r w:rsidR="00294FDC" w:rsidRPr="00294FDC">
        <w:rPr>
          <w:color w:val="000000"/>
          <w:highlight w:val="black"/>
        </w:rPr>
        <w:t>xxxxxxxxxxx</w:t>
      </w:r>
      <w:r>
        <w:t xml:space="preserve"> with an adjudicated ILD event in the TPC arm</w:t>
      </w:r>
      <w:r w:rsidRPr="00054570">
        <w:t>.</w:t>
      </w:r>
      <w:r w:rsidRPr="00054570">
        <w:fldChar w:fldCharType="begin"/>
      </w:r>
      <w:r w:rsidR="00CA6345">
        <w:instrText xml:space="preserve"> ADDIN ZOTERO_ITEM CSL_CITATION {"citationID":"fptohgX8","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44DE20DA" w14:textId="3231669F" w:rsidR="000B148D" w:rsidRPr="00054570" w:rsidRDefault="000B148D" w:rsidP="000B148D">
      <w:pPr>
        <w:pStyle w:val="Body"/>
        <w:rPr>
          <w:strike/>
        </w:rPr>
      </w:pPr>
      <w:r w:rsidRPr="00054570">
        <w:t xml:space="preserve">Events of ILD associated with study drug interruption, dose reduction, or discontinuation were </w:t>
      </w:r>
      <w:r w:rsidRPr="0001356E">
        <w:t xml:space="preserve">reported in </w:t>
      </w:r>
      <w:r w:rsidR="00294FDC" w:rsidRPr="00294FDC">
        <w:rPr>
          <w:color w:val="000000"/>
          <w:highlight w:val="black"/>
        </w:rPr>
        <w:t>xx</w:t>
      </w:r>
      <w:r w:rsidRPr="003C648C">
        <w:t xml:space="preserve"> </w:t>
      </w:r>
      <w:r w:rsidRPr="0001356E">
        <w:t>(</w:t>
      </w:r>
      <w:r w:rsidR="00294FDC" w:rsidRPr="00294FDC">
        <w:rPr>
          <w:color w:val="000000"/>
          <w:highlight w:val="black"/>
        </w:rPr>
        <w:t>xxxx</w:t>
      </w:r>
      <w:r w:rsidRPr="0001356E">
        <w:t xml:space="preserve">), </w:t>
      </w:r>
      <w:r w:rsidR="00294FDC" w:rsidRPr="00294FDC">
        <w:rPr>
          <w:color w:val="000000"/>
          <w:highlight w:val="black"/>
        </w:rPr>
        <w:t>xxx</w:t>
      </w:r>
      <w:r w:rsidRPr="0001356E">
        <w:t xml:space="preserve"> (</w:t>
      </w:r>
      <w:r w:rsidR="00294FDC" w:rsidRPr="00294FDC">
        <w:rPr>
          <w:color w:val="000000"/>
          <w:highlight w:val="black"/>
        </w:rPr>
        <w:t>xxxx</w:t>
      </w:r>
      <w:r w:rsidRPr="0001356E">
        <w:t>) and</w:t>
      </w:r>
      <w:r w:rsidRPr="00054570">
        <w:t xml:space="preserve"> </w:t>
      </w:r>
      <w:r w:rsidR="00294FDC" w:rsidRPr="00294FDC">
        <w:rPr>
          <w:color w:val="000000"/>
          <w:highlight w:val="black"/>
        </w:rPr>
        <w:t>xx</w:t>
      </w:r>
      <w:r w:rsidRPr="00054570">
        <w:t> patients (</w:t>
      </w:r>
      <w:r w:rsidR="00294FDC" w:rsidRPr="00294FDC">
        <w:rPr>
          <w:color w:val="000000"/>
          <w:highlight w:val="black"/>
        </w:rPr>
        <w:t>xxxx</w:t>
      </w:r>
      <w:r w:rsidRPr="00054570">
        <w:t>), respectively of patients treated with T</w:t>
      </w:r>
      <w:r w:rsidRPr="00054570">
        <w:noBreakHyphen/>
        <w:t>DXd.</w:t>
      </w:r>
      <w:r w:rsidRPr="00054570">
        <w:fldChar w:fldCharType="begin"/>
      </w:r>
      <w:r w:rsidR="00CA6345">
        <w:instrText xml:space="preserve"> ADDIN ZOTERO_ITEM CSL_CITATION {"citationID":"7RiyndvF","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In patients treated with TPC, </w:t>
      </w:r>
      <w:r w:rsidR="00294FDC" w:rsidRPr="00294FDC">
        <w:rPr>
          <w:color w:val="000000"/>
          <w:highlight w:val="black"/>
        </w:rPr>
        <w:t>xx</w:t>
      </w:r>
      <w:r w:rsidRPr="00054570">
        <w:t xml:space="preserve"> ILD-related drug interruptions, dose reductions, or discontinuations were reported.</w:t>
      </w:r>
      <w:r w:rsidRPr="00054570">
        <w:fldChar w:fldCharType="begin"/>
      </w:r>
      <w:r w:rsidR="00CA6345">
        <w:instrText xml:space="preserve"> ADDIN ZOTERO_ITEM CSL_CITATION {"citationID":"pTUqkdBf","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189F1BC0" w14:textId="21AAC124" w:rsidR="000B148D" w:rsidRPr="00054570" w:rsidRDefault="000B148D" w:rsidP="000B148D">
      <w:pPr>
        <w:pStyle w:val="Caption"/>
      </w:pPr>
      <w:bookmarkStart w:id="350" w:name="_Ref119055166"/>
      <w:bookmarkStart w:id="351" w:name="_Toc124447888"/>
      <w:bookmarkStart w:id="352" w:name="_Toc129351003"/>
      <w:r w:rsidRPr="00054570">
        <w:t xml:space="preserve">Table </w:t>
      </w:r>
      <w:r w:rsidRPr="00054570">
        <w:fldChar w:fldCharType="begin"/>
      </w:r>
      <w:r w:rsidRPr="00054570">
        <w:instrText>SEQ Table \* ARABIC</w:instrText>
      </w:r>
      <w:r w:rsidRPr="00054570">
        <w:fldChar w:fldCharType="separate"/>
      </w:r>
      <w:r w:rsidR="00145F42">
        <w:rPr>
          <w:noProof/>
        </w:rPr>
        <w:t>28</w:t>
      </w:r>
      <w:r w:rsidRPr="00054570">
        <w:fldChar w:fldCharType="end"/>
      </w:r>
      <w:bookmarkEnd w:id="350"/>
      <w:r w:rsidRPr="00054570">
        <w:t xml:space="preserve">: TEAEs adjudicated as drug-related ILD/pneumonitis* by CTCAE v5.0 </w:t>
      </w:r>
      <w:r w:rsidR="00B147D6">
        <w:t>G</w:t>
      </w:r>
      <w:r w:rsidRPr="00054570">
        <w:t>rade</w:t>
      </w:r>
      <w:bookmarkEnd w:id="351"/>
      <w:bookmarkEnd w:id="352"/>
    </w:p>
    <w:tbl>
      <w:tblPr>
        <w:tblStyle w:val="Generaltable"/>
        <w:tblW w:w="0" w:type="auto"/>
        <w:tblLook w:val="04A0" w:firstRow="1" w:lastRow="0" w:firstColumn="1" w:lastColumn="0" w:noHBand="0" w:noVBand="1"/>
      </w:tblPr>
      <w:tblGrid>
        <w:gridCol w:w="1821"/>
        <w:gridCol w:w="1199"/>
        <w:gridCol w:w="1199"/>
        <w:gridCol w:w="1199"/>
        <w:gridCol w:w="1199"/>
        <w:gridCol w:w="1199"/>
        <w:gridCol w:w="1200"/>
      </w:tblGrid>
      <w:tr w:rsidR="000B148D" w:rsidRPr="00054570" w14:paraId="4D952170" w14:textId="77777777">
        <w:trPr>
          <w:cnfStyle w:val="100000000000" w:firstRow="1" w:lastRow="0" w:firstColumn="0" w:lastColumn="0" w:oddVBand="0" w:evenVBand="0" w:oddHBand="0" w:evenHBand="0" w:firstRowFirstColumn="0" w:firstRowLastColumn="0" w:lastRowFirstColumn="0" w:lastRowLastColumn="0"/>
          <w:tblHeader/>
        </w:trPr>
        <w:tc>
          <w:tcPr>
            <w:tcW w:w="1821" w:type="dxa"/>
            <w:shd w:val="clear" w:color="auto" w:fill="F2F2F2" w:themeFill="background1" w:themeFillShade="F2"/>
            <w:vAlign w:val="bottom"/>
          </w:tcPr>
          <w:p w14:paraId="2AF842FB" w14:textId="77777777" w:rsidR="000B148D" w:rsidRPr="00054570" w:rsidRDefault="000B148D">
            <w:pPr>
              <w:pStyle w:val="Tableheading"/>
            </w:pPr>
            <w:r w:rsidRPr="00054570">
              <w:t>n (%)</w:t>
            </w:r>
          </w:p>
        </w:tc>
        <w:tc>
          <w:tcPr>
            <w:tcW w:w="1199" w:type="dxa"/>
            <w:shd w:val="clear" w:color="auto" w:fill="F2F2F2" w:themeFill="background1" w:themeFillShade="F2"/>
            <w:vAlign w:val="bottom"/>
          </w:tcPr>
          <w:p w14:paraId="112E73CC" w14:textId="77777777" w:rsidR="000B148D" w:rsidRPr="00054570" w:rsidRDefault="000B148D">
            <w:pPr>
              <w:pStyle w:val="Tableheading"/>
              <w:jc w:val="center"/>
            </w:pPr>
            <w:r w:rsidRPr="00054570">
              <w:t>Grade 1</w:t>
            </w:r>
          </w:p>
        </w:tc>
        <w:tc>
          <w:tcPr>
            <w:tcW w:w="1199" w:type="dxa"/>
            <w:shd w:val="clear" w:color="auto" w:fill="F2F2F2" w:themeFill="background1" w:themeFillShade="F2"/>
            <w:vAlign w:val="bottom"/>
          </w:tcPr>
          <w:p w14:paraId="3E1D2011" w14:textId="77777777" w:rsidR="000B148D" w:rsidRPr="00054570" w:rsidRDefault="000B148D">
            <w:pPr>
              <w:pStyle w:val="Tableheading"/>
              <w:jc w:val="center"/>
            </w:pPr>
            <w:r w:rsidRPr="00054570">
              <w:t>Grade 2</w:t>
            </w:r>
          </w:p>
        </w:tc>
        <w:tc>
          <w:tcPr>
            <w:tcW w:w="1199" w:type="dxa"/>
            <w:shd w:val="clear" w:color="auto" w:fill="F2F2F2" w:themeFill="background1" w:themeFillShade="F2"/>
            <w:vAlign w:val="bottom"/>
          </w:tcPr>
          <w:p w14:paraId="7E640689" w14:textId="77777777" w:rsidR="000B148D" w:rsidRPr="00054570" w:rsidRDefault="000B148D">
            <w:pPr>
              <w:pStyle w:val="Tableheading"/>
              <w:jc w:val="center"/>
            </w:pPr>
            <w:r w:rsidRPr="00054570">
              <w:t>Grade 3</w:t>
            </w:r>
          </w:p>
        </w:tc>
        <w:tc>
          <w:tcPr>
            <w:tcW w:w="1199" w:type="dxa"/>
            <w:shd w:val="clear" w:color="auto" w:fill="F2F2F2" w:themeFill="background1" w:themeFillShade="F2"/>
            <w:vAlign w:val="bottom"/>
          </w:tcPr>
          <w:p w14:paraId="5E5BB838" w14:textId="77777777" w:rsidR="000B148D" w:rsidRPr="00054570" w:rsidRDefault="000B148D">
            <w:pPr>
              <w:pStyle w:val="Tableheading"/>
              <w:jc w:val="center"/>
            </w:pPr>
            <w:r w:rsidRPr="00054570">
              <w:t>Grade 4</w:t>
            </w:r>
          </w:p>
        </w:tc>
        <w:tc>
          <w:tcPr>
            <w:tcW w:w="1199" w:type="dxa"/>
            <w:shd w:val="clear" w:color="auto" w:fill="F2F2F2" w:themeFill="background1" w:themeFillShade="F2"/>
            <w:vAlign w:val="bottom"/>
          </w:tcPr>
          <w:p w14:paraId="7FB71F52" w14:textId="77777777" w:rsidR="000B148D" w:rsidRPr="00054570" w:rsidRDefault="000B148D">
            <w:pPr>
              <w:pStyle w:val="Tableheading"/>
              <w:jc w:val="center"/>
            </w:pPr>
            <w:r w:rsidRPr="00054570">
              <w:t>Grade 5</w:t>
            </w:r>
          </w:p>
        </w:tc>
        <w:tc>
          <w:tcPr>
            <w:tcW w:w="1200" w:type="dxa"/>
            <w:shd w:val="clear" w:color="auto" w:fill="F2F2F2" w:themeFill="background1" w:themeFillShade="F2"/>
            <w:vAlign w:val="bottom"/>
          </w:tcPr>
          <w:p w14:paraId="2F398AF8" w14:textId="77777777" w:rsidR="000B148D" w:rsidRPr="00054570" w:rsidRDefault="000B148D">
            <w:pPr>
              <w:pStyle w:val="Tableheading"/>
              <w:jc w:val="center"/>
            </w:pPr>
            <w:r w:rsidRPr="00054570">
              <w:t>Any Grade</w:t>
            </w:r>
          </w:p>
        </w:tc>
      </w:tr>
      <w:tr w:rsidR="000B148D" w:rsidRPr="00054570" w14:paraId="4B318623" w14:textId="77777777">
        <w:tc>
          <w:tcPr>
            <w:tcW w:w="1821" w:type="dxa"/>
            <w:shd w:val="clear" w:color="auto" w:fill="F2F2F2" w:themeFill="background1" w:themeFillShade="F2"/>
          </w:tcPr>
          <w:p w14:paraId="6D309B41" w14:textId="77777777" w:rsidR="000B148D" w:rsidRPr="00054570" w:rsidRDefault="000B148D">
            <w:pPr>
              <w:pStyle w:val="Tablebody"/>
            </w:pPr>
            <w:r w:rsidRPr="00054570">
              <w:t>T-DXd (</w:t>
            </w:r>
            <w:r>
              <w:t>N=</w:t>
            </w:r>
            <w:r w:rsidRPr="00054570">
              <w:t>371)</w:t>
            </w:r>
          </w:p>
        </w:tc>
        <w:tc>
          <w:tcPr>
            <w:tcW w:w="1199" w:type="dxa"/>
          </w:tcPr>
          <w:p w14:paraId="7CC0F715" w14:textId="77777777" w:rsidR="000B148D" w:rsidRPr="00054570" w:rsidRDefault="000B148D">
            <w:pPr>
              <w:pStyle w:val="Tablebody"/>
              <w:jc w:val="center"/>
              <w:rPr>
                <w:rFonts w:cs="Arial"/>
              </w:rPr>
            </w:pPr>
            <w:r w:rsidRPr="00054570">
              <w:rPr>
                <w:rFonts w:eastAsia="Times New Roman" w:cs="Arial"/>
              </w:rPr>
              <w:t xml:space="preserve">13 (3.5) </w:t>
            </w:r>
          </w:p>
        </w:tc>
        <w:tc>
          <w:tcPr>
            <w:tcW w:w="1199" w:type="dxa"/>
          </w:tcPr>
          <w:p w14:paraId="11D3E52E" w14:textId="77777777" w:rsidR="000B148D" w:rsidRPr="00054570" w:rsidRDefault="000B148D">
            <w:pPr>
              <w:pStyle w:val="Tablebody"/>
              <w:jc w:val="center"/>
              <w:rPr>
                <w:rFonts w:cs="Arial"/>
              </w:rPr>
            </w:pPr>
            <w:r w:rsidRPr="00054570">
              <w:rPr>
                <w:rFonts w:eastAsia="Times New Roman" w:cs="Arial"/>
              </w:rPr>
              <w:t xml:space="preserve">24 (6.5) </w:t>
            </w:r>
          </w:p>
        </w:tc>
        <w:tc>
          <w:tcPr>
            <w:tcW w:w="1199" w:type="dxa"/>
          </w:tcPr>
          <w:p w14:paraId="090BD5A1" w14:textId="77777777" w:rsidR="000B148D" w:rsidRPr="00054570" w:rsidRDefault="000B148D">
            <w:pPr>
              <w:pStyle w:val="Tablebody"/>
              <w:jc w:val="center"/>
              <w:rPr>
                <w:rFonts w:cs="Arial"/>
              </w:rPr>
            </w:pPr>
            <w:r w:rsidRPr="00054570">
              <w:rPr>
                <w:rFonts w:eastAsia="Times New Roman" w:cs="Arial"/>
              </w:rPr>
              <w:t xml:space="preserve">5 (1.3) </w:t>
            </w:r>
          </w:p>
        </w:tc>
        <w:tc>
          <w:tcPr>
            <w:tcW w:w="1199" w:type="dxa"/>
          </w:tcPr>
          <w:p w14:paraId="260F32A5" w14:textId="77777777" w:rsidR="000B148D" w:rsidRPr="00054570" w:rsidRDefault="000B148D">
            <w:pPr>
              <w:pStyle w:val="Tablebody"/>
              <w:jc w:val="center"/>
              <w:rPr>
                <w:rFonts w:cs="Arial"/>
              </w:rPr>
            </w:pPr>
            <w:r w:rsidRPr="00054570">
              <w:rPr>
                <w:rFonts w:eastAsia="Times New Roman" w:cs="Arial"/>
              </w:rPr>
              <w:t xml:space="preserve">0 </w:t>
            </w:r>
          </w:p>
        </w:tc>
        <w:tc>
          <w:tcPr>
            <w:tcW w:w="1199" w:type="dxa"/>
          </w:tcPr>
          <w:p w14:paraId="30169D6A" w14:textId="77777777" w:rsidR="000B148D" w:rsidRPr="00054570" w:rsidRDefault="000B148D">
            <w:pPr>
              <w:pStyle w:val="Tablebody"/>
              <w:jc w:val="center"/>
              <w:rPr>
                <w:rFonts w:cs="Arial"/>
              </w:rPr>
            </w:pPr>
            <w:r w:rsidRPr="00054570">
              <w:rPr>
                <w:rFonts w:eastAsia="Times New Roman" w:cs="Arial"/>
              </w:rPr>
              <w:t xml:space="preserve">3 (0.8) </w:t>
            </w:r>
          </w:p>
        </w:tc>
        <w:tc>
          <w:tcPr>
            <w:tcW w:w="1200" w:type="dxa"/>
          </w:tcPr>
          <w:p w14:paraId="6EA1AB32" w14:textId="77777777" w:rsidR="000B148D" w:rsidRPr="00054570" w:rsidRDefault="000B148D">
            <w:pPr>
              <w:pStyle w:val="Tablebody"/>
              <w:jc w:val="center"/>
              <w:rPr>
                <w:rFonts w:cs="Arial"/>
              </w:rPr>
            </w:pPr>
            <w:r w:rsidRPr="00054570">
              <w:rPr>
                <w:rFonts w:eastAsia="Times New Roman" w:cs="Arial"/>
              </w:rPr>
              <w:t xml:space="preserve">45 (12.1) </w:t>
            </w:r>
          </w:p>
        </w:tc>
      </w:tr>
      <w:tr w:rsidR="000B148D" w:rsidRPr="00054570" w14:paraId="77457422" w14:textId="77777777">
        <w:tc>
          <w:tcPr>
            <w:tcW w:w="1821" w:type="dxa"/>
            <w:shd w:val="clear" w:color="auto" w:fill="F2F2F2" w:themeFill="background1" w:themeFillShade="F2"/>
          </w:tcPr>
          <w:p w14:paraId="45F3D8FC" w14:textId="77777777" w:rsidR="000B148D" w:rsidRPr="00054570" w:rsidRDefault="000B148D">
            <w:pPr>
              <w:pStyle w:val="Tablebody"/>
            </w:pPr>
            <w:r w:rsidRPr="00054570">
              <w:t>TPC (</w:t>
            </w:r>
            <w:r>
              <w:t>N=</w:t>
            </w:r>
            <w:r w:rsidRPr="00054570">
              <w:t>172)</w:t>
            </w:r>
          </w:p>
        </w:tc>
        <w:tc>
          <w:tcPr>
            <w:tcW w:w="1199" w:type="dxa"/>
          </w:tcPr>
          <w:p w14:paraId="36D82772" w14:textId="77777777" w:rsidR="000B148D" w:rsidRPr="00054570" w:rsidRDefault="000B148D">
            <w:pPr>
              <w:pStyle w:val="Tablebody"/>
              <w:jc w:val="center"/>
              <w:rPr>
                <w:rFonts w:cs="Arial"/>
              </w:rPr>
            </w:pPr>
            <w:r w:rsidRPr="00054570">
              <w:rPr>
                <w:rFonts w:cs="Arial"/>
              </w:rPr>
              <w:t>1 (0.6)</w:t>
            </w:r>
          </w:p>
        </w:tc>
        <w:tc>
          <w:tcPr>
            <w:tcW w:w="1199" w:type="dxa"/>
          </w:tcPr>
          <w:p w14:paraId="1D6E0979" w14:textId="77777777" w:rsidR="000B148D" w:rsidRPr="00054570" w:rsidRDefault="000B148D">
            <w:pPr>
              <w:pStyle w:val="Tablebody"/>
              <w:jc w:val="center"/>
              <w:rPr>
                <w:rFonts w:cs="Arial"/>
              </w:rPr>
            </w:pPr>
            <w:r w:rsidRPr="00054570">
              <w:rPr>
                <w:rFonts w:cs="Arial"/>
              </w:rPr>
              <w:t>0</w:t>
            </w:r>
          </w:p>
        </w:tc>
        <w:tc>
          <w:tcPr>
            <w:tcW w:w="1199" w:type="dxa"/>
          </w:tcPr>
          <w:p w14:paraId="216E1E42" w14:textId="77777777" w:rsidR="000B148D" w:rsidRPr="00054570" w:rsidRDefault="000B148D">
            <w:pPr>
              <w:pStyle w:val="Tablebody"/>
              <w:jc w:val="center"/>
              <w:rPr>
                <w:rFonts w:cs="Arial"/>
              </w:rPr>
            </w:pPr>
            <w:r w:rsidRPr="00054570">
              <w:rPr>
                <w:rFonts w:cs="Arial"/>
              </w:rPr>
              <w:t>0</w:t>
            </w:r>
          </w:p>
        </w:tc>
        <w:tc>
          <w:tcPr>
            <w:tcW w:w="1199" w:type="dxa"/>
          </w:tcPr>
          <w:p w14:paraId="188B7F67" w14:textId="77777777" w:rsidR="000B148D" w:rsidRPr="00054570" w:rsidRDefault="000B148D">
            <w:pPr>
              <w:pStyle w:val="Tablebody"/>
              <w:jc w:val="center"/>
              <w:rPr>
                <w:rFonts w:cs="Arial"/>
              </w:rPr>
            </w:pPr>
            <w:r w:rsidRPr="00054570">
              <w:rPr>
                <w:rFonts w:cs="Arial"/>
              </w:rPr>
              <w:t>0</w:t>
            </w:r>
          </w:p>
        </w:tc>
        <w:tc>
          <w:tcPr>
            <w:tcW w:w="1199" w:type="dxa"/>
          </w:tcPr>
          <w:p w14:paraId="3AA35973" w14:textId="77777777" w:rsidR="000B148D" w:rsidRPr="00054570" w:rsidRDefault="000B148D">
            <w:pPr>
              <w:pStyle w:val="Tablebody"/>
              <w:jc w:val="center"/>
              <w:rPr>
                <w:rFonts w:cs="Arial"/>
              </w:rPr>
            </w:pPr>
            <w:r w:rsidRPr="00054570">
              <w:rPr>
                <w:rFonts w:cs="Arial"/>
              </w:rPr>
              <w:t>0</w:t>
            </w:r>
          </w:p>
        </w:tc>
        <w:tc>
          <w:tcPr>
            <w:tcW w:w="1200" w:type="dxa"/>
          </w:tcPr>
          <w:p w14:paraId="27AB721C" w14:textId="77777777" w:rsidR="000B148D" w:rsidRPr="00054570" w:rsidRDefault="000B148D">
            <w:pPr>
              <w:pStyle w:val="Tablebody"/>
              <w:jc w:val="center"/>
              <w:rPr>
                <w:rFonts w:cs="Arial"/>
              </w:rPr>
            </w:pPr>
            <w:r w:rsidRPr="00054570">
              <w:rPr>
                <w:rFonts w:cs="Arial"/>
              </w:rPr>
              <w:t>1 (0.6)</w:t>
            </w:r>
          </w:p>
        </w:tc>
      </w:tr>
    </w:tbl>
    <w:p w14:paraId="3E8545FF" w14:textId="3EE07E2C" w:rsidR="000B148D" w:rsidRPr="003C648C" w:rsidRDefault="000B148D" w:rsidP="000B148D">
      <w:pPr>
        <w:pStyle w:val="Footnotes"/>
        <w:rPr>
          <w:lang w:val="it-IT"/>
        </w:rPr>
      </w:pPr>
      <w:r w:rsidRPr="00054570">
        <w:t>*Patients with prior history of ILD/pneumonitis requiring steroids were excluded.</w:t>
      </w:r>
      <w:r w:rsidRPr="00054570">
        <w:br/>
        <w:t>Abbreviations: AE, adverse event; CTCAE, Common Terminology Criteria for Adverse Events; ILD, interstitial lung disease; T-DXd, trastuzumab deruxtecan; TPC, treatment of physician’s choice.</w:t>
      </w:r>
      <w:r w:rsidRPr="00054570">
        <w:br/>
      </w:r>
      <w:r w:rsidRPr="003C648C">
        <w:rPr>
          <w:lang w:val="it-IT"/>
        </w:rPr>
        <w:t>Source: Modi et al., ASCO 2022;</w:t>
      </w:r>
      <w:r>
        <w:fldChar w:fldCharType="begin"/>
      </w:r>
      <w:r w:rsidR="00CA6345">
        <w:rPr>
          <w:lang w:val="it-IT"/>
        </w:rPr>
        <w:instrText xml:space="preserve"> ADDIN ZOTERO_ITEM CSL_CITATION {"citationID":"JyZpSGgN","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1D716B">
        <w:rPr>
          <w:rFonts w:cs="Arial"/>
          <w:szCs w:val="24"/>
          <w:vertAlign w:val="superscript"/>
          <w:lang w:val="it-IT"/>
        </w:rPr>
        <w:t>140</w:t>
      </w:r>
      <w:r>
        <w:fldChar w:fldCharType="end"/>
      </w:r>
      <w:r w:rsidRPr="003C648C">
        <w:rPr>
          <w:lang w:val="it-IT"/>
        </w:rPr>
        <w:t xml:space="preserve"> Daiichi Sankyo Inc., 2022 (CSR; Data on File) </w:t>
      </w:r>
      <w:r w:rsidRPr="00054570">
        <w:fldChar w:fldCharType="begin"/>
      </w:r>
      <w:r w:rsidR="00CA6345">
        <w:rPr>
          <w:lang w:val="it-IT"/>
        </w:rPr>
        <w:instrText xml:space="preserve"> ADDIN ZOTERO_ITEM CSL_CITATION {"citationID":"S5MOkCW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BC4682">
        <w:rPr>
          <w:rFonts w:cs="Arial"/>
          <w:sz w:val="22"/>
          <w:szCs w:val="24"/>
          <w:vertAlign w:val="superscript"/>
          <w:lang w:val="it-IT"/>
        </w:rPr>
        <w:t>7</w:t>
      </w:r>
      <w:r w:rsidRPr="00054570">
        <w:fldChar w:fldCharType="end"/>
      </w:r>
    </w:p>
    <w:p w14:paraId="19DB150A" w14:textId="2F347651" w:rsidR="000B148D" w:rsidRPr="00054570" w:rsidRDefault="000B148D" w:rsidP="000B148D">
      <w:pPr>
        <w:pStyle w:val="BodyText"/>
        <w:spacing w:before="7"/>
      </w:pPr>
      <w:r w:rsidRPr="00054570">
        <w:t>Left ventricular dysfunction (any Grade) was reported in 17 patients (4.6%) in the T-DXd arm (</w:t>
      </w:r>
      <w:r w:rsidRPr="001E2E30">
        <w:rPr>
          <w:b/>
          <w:bCs/>
        </w:rPr>
        <w:fldChar w:fldCharType="begin"/>
      </w:r>
      <w:r w:rsidRPr="001E2E30">
        <w:rPr>
          <w:b/>
          <w:bCs/>
        </w:rPr>
        <w:instrText xml:space="preserve"> REF _Ref89421312 \h </w:instrText>
      </w:r>
      <w:r>
        <w:rPr>
          <w:b/>
          <w:bCs/>
        </w:rPr>
        <w:instrText xml:space="preserve"> \* MERGEFORMAT </w:instrText>
      </w:r>
      <w:r w:rsidRPr="001E2E30">
        <w:rPr>
          <w:b/>
          <w:bCs/>
        </w:rPr>
      </w:r>
      <w:r w:rsidRPr="001E2E30">
        <w:rPr>
          <w:b/>
          <w:bCs/>
        </w:rPr>
        <w:fldChar w:fldCharType="separate"/>
      </w:r>
      <w:r w:rsidR="00145F42" w:rsidRPr="00145F42">
        <w:rPr>
          <w:b/>
          <w:bCs/>
        </w:rPr>
        <w:t xml:space="preserve">Table </w:t>
      </w:r>
      <w:r w:rsidR="00145F42" w:rsidRPr="00145F42">
        <w:rPr>
          <w:b/>
          <w:bCs/>
          <w:noProof/>
        </w:rPr>
        <w:t>29</w:t>
      </w:r>
      <w:r w:rsidRPr="001E2E30">
        <w:rPr>
          <w:b/>
          <w:bCs/>
        </w:rPr>
        <w:fldChar w:fldCharType="end"/>
      </w:r>
      <w:r w:rsidRPr="00054570">
        <w:t>).</w:t>
      </w:r>
      <w:r>
        <w:fldChar w:fldCharType="begin"/>
      </w:r>
      <w:r w:rsidR="00CA6345">
        <w:instrText xml:space="preserve"> ADDIN ZOTERO_ITEM CSL_CITATION {"citationID":"Yh7v39bf","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40</w:t>
      </w:r>
      <w:r>
        <w:fldChar w:fldCharType="end"/>
      </w:r>
      <w:r w:rsidRPr="00054570">
        <w:t xml:space="preserve"> Most were Grade 1 or 2 in severity (15 patients; 4.1%).</w:t>
      </w:r>
      <w:r>
        <w:fldChar w:fldCharType="begin"/>
      </w:r>
      <w:r w:rsidR="00CA6345">
        <w:instrText xml:space="preserve"> ADDIN ZOTERO_ITEM CSL_CITATION {"citationID":"72ePJbGH","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CA6345">
        <w:rPr>
          <w:rFonts w:cs="Arial"/>
          <w:szCs w:val="24"/>
          <w:vertAlign w:val="superscript"/>
        </w:rPr>
        <w:t>140</w:t>
      </w:r>
      <w:r>
        <w:fldChar w:fldCharType="end"/>
      </w:r>
    </w:p>
    <w:p w14:paraId="04C2EC77" w14:textId="7D7EC04A" w:rsidR="000B148D" w:rsidRPr="00054570" w:rsidRDefault="000B148D" w:rsidP="000B148D">
      <w:pPr>
        <w:pStyle w:val="Caption"/>
      </w:pPr>
      <w:bookmarkStart w:id="353" w:name="_Ref89421312"/>
      <w:bookmarkStart w:id="354" w:name="_Toc95826074"/>
      <w:bookmarkStart w:id="355" w:name="_Toc124447889"/>
      <w:bookmarkStart w:id="356" w:name="_Toc129351004"/>
      <w:r w:rsidRPr="00054570">
        <w:t xml:space="preserve">Table </w:t>
      </w:r>
      <w:r w:rsidRPr="00054570">
        <w:fldChar w:fldCharType="begin"/>
      </w:r>
      <w:r w:rsidRPr="00054570">
        <w:instrText>SEQ Table \* ARABIC</w:instrText>
      </w:r>
      <w:r w:rsidRPr="00054570">
        <w:fldChar w:fldCharType="separate"/>
      </w:r>
      <w:r w:rsidR="00145F42">
        <w:rPr>
          <w:noProof/>
        </w:rPr>
        <w:t>29</w:t>
      </w:r>
      <w:r w:rsidRPr="00054570">
        <w:fldChar w:fldCharType="end"/>
      </w:r>
      <w:bookmarkEnd w:id="353"/>
      <w:r w:rsidRPr="00054570">
        <w:t>: TEAEs of LV</w:t>
      </w:r>
      <w:r w:rsidR="00501E59">
        <w:t xml:space="preserve"> dysfunction</w:t>
      </w:r>
      <w:r w:rsidRPr="00054570">
        <w:t xml:space="preserve"> by CTCAE v5.0 </w:t>
      </w:r>
      <w:r w:rsidR="00B147D6">
        <w:t>G</w:t>
      </w:r>
      <w:r w:rsidRPr="00054570">
        <w:t>rade</w:t>
      </w:r>
      <w:bookmarkEnd w:id="354"/>
      <w:bookmarkEnd w:id="355"/>
      <w:bookmarkEnd w:id="356"/>
    </w:p>
    <w:tbl>
      <w:tblPr>
        <w:tblStyle w:val="Generaltable"/>
        <w:tblW w:w="0" w:type="auto"/>
        <w:tblLook w:val="04A0" w:firstRow="1" w:lastRow="0" w:firstColumn="1" w:lastColumn="0" w:noHBand="0" w:noVBand="1"/>
      </w:tblPr>
      <w:tblGrid>
        <w:gridCol w:w="1821"/>
        <w:gridCol w:w="1199"/>
        <w:gridCol w:w="1199"/>
        <w:gridCol w:w="1199"/>
        <w:gridCol w:w="1199"/>
        <w:gridCol w:w="1199"/>
        <w:gridCol w:w="1200"/>
      </w:tblGrid>
      <w:tr w:rsidR="000B148D" w:rsidRPr="00054570" w14:paraId="62A7A2A6" w14:textId="77777777">
        <w:trPr>
          <w:cnfStyle w:val="100000000000" w:firstRow="1" w:lastRow="0" w:firstColumn="0" w:lastColumn="0" w:oddVBand="0" w:evenVBand="0" w:oddHBand="0" w:evenHBand="0" w:firstRowFirstColumn="0" w:firstRowLastColumn="0" w:lastRowFirstColumn="0" w:lastRowLastColumn="0"/>
          <w:tblHeader/>
        </w:trPr>
        <w:tc>
          <w:tcPr>
            <w:tcW w:w="1821" w:type="dxa"/>
            <w:shd w:val="clear" w:color="auto" w:fill="F2F2F2" w:themeFill="background1" w:themeFillShade="F2"/>
            <w:vAlign w:val="bottom"/>
          </w:tcPr>
          <w:p w14:paraId="44F63DD0" w14:textId="77777777" w:rsidR="000B148D" w:rsidRPr="00054570" w:rsidRDefault="000B148D">
            <w:pPr>
              <w:pStyle w:val="Tableheading"/>
            </w:pPr>
            <w:r w:rsidRPr="00054570">
              <w:t>n (%)</w:t>
            </w:r>
          </w:p>
        </w:tc>
        <w:tc>
          <w:tcPr>
            <w:tcW w:w="1199" w:type="dxa"/>
            <w:shd w:val="clear" w:color="auto" w:fill="F2F2F2" w:themeFill="background1" w:themeFillShade="F2"/>
            <w:vAlign w:val="bottom"/>
          </w:tcPr>
          <w:p w14:paraId="35AE3153" w14:textId="77777777" w:rsidR="000B148D" w:rsidRPr="00054570" w:rsidRDefault="000B148D">
            <w:pPr>
              <w:pStyle w:val="Tableheading"/>
              <w:jc w:val="center"/>
            </w:pPr>
            <w:r w:rsidRPr="00054570">
              <w:t>Grade 1</w:t>
            </w:r>
          </w:p>
        </w:tc>
        <w:tc>
          <w:tcPr>
            <w:tcW w:w="1199" w:type="dxa"/>
            <w:shd w:val="clear" w:color="auto" w:fill="F2F2F2" w:themeFill="background1" w:themeFillShade="F2"/>
            <w:vAlign w:val="bottom"/>
          </w:tcPr>
          <w:p w14:paraId="76A7120B" w14:textId="77777777" w:rsidR="000B148D" w:rsidRPr="00054570" w:rsidRDefault="000B148D">
            <w:pPr>
              <w:pStyle w:val="Tableheading"/>
              <w:jc w:val="center"/>
            </w:pPr>
            <w:r w:rsidRPr="00054570">
              <w:t>Grade 2</w:t>
            </w:r>
          </w:p>
        </w:tc>
        <w:tc>
          <w:tcPr>
            <w:tcW w:w="1199" w:type="dxa"/>
            <w:shd w:val="clear" w:color="auto" w:fill="F2F2F2" w:themeFill="background1" w:themeFillShade="F2"/>
            <w:vAlign w:val="bottom"/>
          </w:tcPr>
          <w:p w14:paraId="026C287C" w14:textId="77777777" w:rsidR="000B148D" w:rsidRPr="00054570" w:rsidRDefault="000B148D">
            <w:pPr>
              <w:pStyle w:val="Tableheading"/>
              <w:jc w:val="center"/>
            </w:pPr>
            <w:r w:rsidRPr="00054570">
              <w:t>Grade 3</w:t>
            </w:r>
          </w:p>
        </w:tc>
        <w:tc>
          <w:tcPr>
            <w:tcW w:w="1199" w:type="dxa"/>
            <w:shd w:val="clear" w:color="auto" w:fill="F2F2F2" w:themeFill="background1" w:themeFillShade="F2"/>
            <w:vAlign w:val="bottom"/>
          </w:tcPr>
          <w:p w14:paraId="0A59D386" w14:textId="77777777" w:rsidR="000B148D" w:rsidRPr="00054570" w:rsidRDefault="000B148D">
            <w:pPr>
              <w:pStyle w:val="Tableheading"/>
              <w:jc w:val="center"/>
            </w:pPr>
            <w:r w:rsidRPr="00054570">
              <w:t>Grade 4</w:t>
            </w:r>
          </w:p>
        </w:tc>
        <w:tc>
          <w:tcPr>
            <w:tcW w:w="1199" w:type="dxa"/>
            <w:shd w:val="clear" w:color="auto" w:fill="F2F2F2" w:themeFill="background1" w:themeFillShade="F2"/>
            <w:vAlign w:val="bottom"/>
          </w:tcPr>
          <w:p w14:paraId="3314712F" w14:textId="77777777" w:rsidR="000B148D" w:rsidRPr="00054570" w:rsidRDefault="000B148D">
            <w:pPr>
              <w:pStyle w:val="Tableheading"/>
              <w:jc w:val="center"/>
            </w:pPr>
            <w:r w:rsidRPr="00054570">
              <w:t>Grade 5</w:t>
            </w:r>
          </w:p>
        </w:tc>
        <w:tc>
          <w:tcPr>
            <w:tcW w:w="1200" w:type="dxa"/>
            <w:shd w:val="clear" w:color="auto" w:fill="F2F2F2" w:themeFill="background1" w:themeFillShade="F2"/>
            <w:vAlign w:val="bottom"/>
          </w:tcPr>
          <w:p w14:paraId="3246D6B5" w14:textId="77777777" w:rsidR="000B148D" w:rsidRPr="00054570" w:rsidRDefault="000B148D">
            <w:pPr>
              <w:pStyle w:val="Tableheading"/>
              <w:jc w:val="center"/>
            </w:pPr>
            <w:r w:rsidRPr="00054570">
              <w:t>Any Grade</w:t>
            </w:r>
          </w:p>
        </w:tc>
      </w:tr>
      <w:tr w:rsidR="000B148D" w:rsidRPr="00054570" w14:paraId="5C68B658" w14:textId="77777777">
        <w:tc>
          <w:tcPr>
            <w:tcW w:w="1821" w:type="dxa"/>
            <w:shd w:val="clear" w:color="auto" w:fill="F2F2F2" w:themeFill="background1" w:themeFillShade="F2"/>
          </w:tcPr>
          <w:p w14:paraId="5417A809" w14:textId="77777777" w:rsidR="000B148D" w:rsidRPr="00054570" w:rsidRDefault="000B148D">
            <w:pPr>
              <w:pStyle w:val="Tablebody"/>
            </w:pPr>
            <w:r w:rsidRPr="00054570">
              <w:t>T-DXd (</w:t>
            </w:r>
            <w:r>
              <w:t>N=</w:t>
            </w:r>
            <w:r w:rsidRPr="00054570">
              <w:t>371)</w:t>
            </w:r>
          </w:p>
        </w:tc>
        <w:tc>
          <w:tcPr>
            <w:tcW w:w="1199" w:type="dxa"/>
          </w:tcPr>
          <w:p w14:paraId="2A964ED1" w14:textId="77777777" w:rsidR="000B148D" w:rsidRPr="00054570" w:rsidRDefault="000B148D">
            <w:pPr>
              <w:pStyle w:val="Tablebody"/>
              <w:jc w:val="center"/>
            </w:pPr>
            <w:r w:rsidRPr="00054570">
              <w:t>1 (0.3)</w:t>
            </w:r>
          </w:p>
        </w:tc>
        <w:tc>
          <w:tcPr>
            <w:tcW w:w="1199" w:type="dxa"/>
          </w:tcPr>
          <w:p w14:paraId="635A70D4" w14:textId="77777777" w:rsidR="000B148D" w:rsidRPr="00054570" w:rsidRDefault="000B148D">
            <w:pPr>
              <w:pStyle w:val="Tablebody"/>
              <w:jc w:val="center"/>
            </w:pPr>
            <w:r w:rsidRPr="00054570">
              <w:t>14 (3.8)</w:t>
            </w:r>
          </w:p>
        </w:tc>
        <w:tc>
          <w:tcPr>
            <w:tcW w:w="1199" w:type="dxa"/>
          </w:tcPr>
          <w:p w14:paraId="1FA76B1B" w14:textId="77777777" w:rsidR="000B148D" w:rsidRPr="00054570" w:rsidRDefault="000B148D">
            <w:pPr>
              <w:pStyle w:val="Tablebody"/>
              <w:jc w:val="center"/>
            </w:pPr>
            <w:r w:rsidRPr="00054570">
              <w:t>2 (0.5)</w:t>
            </w:r>
          </w:p>
        </w:tc>
        <w:tc>
          <w:tcPr>
            <w:tcW w:w="1199" w:type="dxa"/>
          </w:tcPr>
          <w:p w14:paraId="74C4A879" w14:textId="77777777" w:rsidR="000B148D" w:rsidRPr="00054570" w:rsidRDefault="000B148D">
            <w:pPr>
              <w:pStyle w:val="Tablebody"/>
              <w:jc w:val="center"/>
            </w:pPr>
            <w:r w:rsidRPr="00054570">
              <w:t>0</w:t>
            </w:r>
          </w:p>
        </w:tc>
        <w:tc>
          <w:tcPr>
            <w:tcW w:w="1199" w:type="dxa"/>
          </w:tcPr>
          <w:p w14:paraId="3780169B" w14:textId="77777777" w:rsidR="000B148D" w:rsidRPr="00054570" w:rsidRDefault="000B148D">
            <w:pPr>
              <w:pStyle w:val="Tablebody"/>
              <w:jc w:val="center"/>
            </w:pPr>
            <w:r w:rsidRPr="00054570">
              <w:t>0</w:t>
            </w:r>
          </w:p>
        </w:tc>
        <w:tc>
          <w:tcPr>
            <w:tcW w:w="1200" w:type="dxa"/>
          </w:tcPr>
          <w:p w14:paraId="47EFFA78" w14:textId="77777777" w:rsidR="000B148D" w:rsidRPr="00054570" w:rsidRDefault="000B148D">
            <w:pPr>
              <w:pStyle w:val="Tablebody"/>
              <w:jc w:val="center"/>
            </w:pPr>
            <w:r w:rsidRPr="00054570">
              <w:t>17 (4.6)</w:t>
            </w:r>
          </w:p>
        </w:tc>
      </w:tr>
      <w:tr w:rsidR="000B148D" w:rsidRPr="00054570" w14:paraId="7690325E" w14:textId="77777777">
        <w:tc>
          <w:tcPr>
            <w:tcW w:w="1821" w:type="dxa"/>
            <w:shd w:val="clear" w:color="auto" w:fill="F2F2F2" w:themeFill="background1" w:themeFillShade="F2"/>
          </w:tcPr>
          <w:p w14:paraId="38282543" w14:textId="77777777" w:rsidR="000B148D" w:rsidRPr="00054570" w:rsidRDefault="000B148D">
            <w:pPr>
              <w:pStyle w:val="Tablebody"/>
            </w:pPr>
            <w:r w:rsidRPr="00054570">
              <w:t>TPC (</w:t>
            </w:r>
            <w:r>
              <w:t>N=</w:t>
            </w:r>
            <w:r w:rsidRPr="00054570">
              <w:t>172)</w:t>
            </w:r>
          </w:p>
        </w:tc>
        <w:tc>
          <w:tcPr>
            <w:tcW w:w="1199" w:type="dxa"/>
          </w:tcPr>
          <w:p w14:paraId="772A4644" w14:textId="77777777" w:rsidR="000B148D" w:rsidRPr="00054570" w:rsidRDefault="000B148D">
            <w:pPr>
              <w:pStyle w:val="Tablebody"/>
              <w:jc w:val="center"/>
            </w:pPr>
            <w:r w:rsidRPr="00054570">
              <w:t>0</w:t>
            </w:r>
          </w:p>
        </w:tc>
        <w:tc>
          <w:tcPr>
            <w:tcW w:w="1199" w:type="dxa"/>
          </w:tcPr>
          <w:p w14:paraId="2BD6911F" w14:textId="77777777" w:rsidR="000B148D" w:rsidRPr="00054570" w:rsidRDefault="000B148D">
            <w:pPr>
              <w:pStyle w:val="Tablebody"/>
              <w:jc w:val="center"/>
            </w:pPr>
            <w:r w:rsidRPr="00054570">
              <w:t>0</w:t>
            </w:r>
          </w:p>
        </w:tc>
        <w:tc>
          <w:tcPr>
            <w:tcW w:w="1199" w:type="dxa"/>
          </w:tcPr>
          <w:p w14:paraId="618A13D2" w14:textId="77777777" w:rsidR="000B148D" w:rsidRPr="00054570" w:rsidRDefault="000B148D">
            <w:pPr>
              <w:pStyle w:val="Tablebody"/>
              <w:jc w:val="center"/>
            </w:pPr>
            <w:r w:rsidRPr="00054570">
              <w:t>0</w:t>
            </w:r>
          </w:p>
        </w:tc>
        <w:tc>
          <w:tcPr>
            <w:tcW w:w="1199" w:type="dxa"/>
          </w:tcPr>
          <w:p w14:paraId="09275D06" w14:textId="77777777" w:rsidR="000B148D" w:rsidRPr="00054570" w:rsidRDefault="000B148D">
            <w:pPr>
              <w:pStyle w:val="Tablebody"/>
              <w:jc w:val="center"/>
            </w:pPr>
            <w:r w:rsidRPr="00054570">
              <w:t>0</w:t>
            </w:r>
          </w:p>
        </w:tc>
        <w:tc>
          <w:tcPr>
            <w:tcW w:w="1199" w:type="dxa"/>
          </w:tcPr>
          <w:p w14:paraId="46285AB7" w14:textId="77777777" w:rsidR="000B148D" w:rsidRPr="00054570" w:rsidRDefault="000B148D">
            <w:pPr>
              <w:pStyle w:val="Tablebody"/>
              <w:jc w:val="center"/>
            </w:pPr>
            <w:r w:rsidRPr="00054570">
              <w:t>0</w:t>
            </w:r>
          </w:p>
        </w:tc>
        <w:tc>
          <w:tcPr>
            <w:tcW w:w="1200" w:type="dxa"/>
          </w:tcPr>
          <w:p w14:paraId="152CE66A" w14:textId="77777777" w:rsidR="000B148D" w:rsidRPr="00054570" w:rsidRDefault="000B148D">
            <w:pPr>
              <w:pStyle w:val="Tablebody"/>
              <w:jc w:val="center"/>
            </w:pPr>
            <w:r w:rsidRPr="00054570">
              <w:t>0</w:t>
            </w:r>
          </w:p>
        </w:tc>
      </w:tr>
    </w:tbl>
    <w:p w14:paraId="14E93364" w14:textId="5AA04775" w:rsidR="000B148D" w:rsidRPr="003C648C" w:rsidRDefault="000B148D" w:rsidP="000B148D">
      <w:pPr>
        <w:pStyle w:val="Footnotes"/>
        <w:rPr>
          <w:lang w:val="it-IT"/>
        </w:rPr>
      </w:pPr>
      <w:r w:rsidRPr="00054570">
        <w:t>Abbreviations: AE, adverse event; CTCAE, Common Terminology Criteria for Adverse Events; LV, left ventricular; T-DXd, trastuzumab deruxtecan, TPC, treatment of physician’s choice.</w:t>
      </w:r>
      <w:r w:rsidRPr="00054570">
        <w:br/>
      </w:r>
      <w:r w:rsidRPr="003C648C">
        <w:rPr>
          <w:lang w:val="it-IT"/>
        </w:rPr>
        <w:t>Source: Modi et al., ASCO 2022;</w:t>
      </w:r>
      <w:r>
        <w:fldChar w:fldCharType="begin"/>
      </w:r>
      <w:r w:rsidR="00CA6345">
        <w:rPr>
          <w:lang w:val="it-IT"/>
        </w:rPr>
        <w:instrText xml:space="preserve"> ADDIN ZOTERO_ITEM CSL_CITATION {"citationID":"MPFyUM7S","properties":{"formattedCitation":"\\super 140\\nosupersub{}","plainCitation":"140","noteIndex":0},"citationItems":[{"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fldChar w:fldCharType="separate"/>
      </w:r>
      <w:r w:rsidR="00CA6345" w:rsidRPr="001D716B">
        <w:rPr>
          <w:rFonts w:cs="Arial"/>
          <w:szCs w:val="24"/>
          <w:vertAlign w:val="superscript"/>
          <w:lang w:val="it-IT"/>
        </w:rPr>
        <w:t>140</w:t>
      </w:r>
      <w:r>
        <w:fldChar w:fldCharType="end"/>
      </w:r>
      <w:r w:rsidRPr="003C648C">
        <w:rPr>
          <w:lang w:val="it-IT"/>
        </w:rPr>
        <w:t xml:space="preserve"> Daiichi Sankyo Inc., 2022 (CSR; Data on File) </w:t>
      </w:r>
      <w:r w:rsidRPr="00054570">
        <w:fldChar w:fldCharType="begin"/>
      </w:r>
      <w:r w:rsidR="00CA6345">
        <w:rPr>
          <w:lang w:val="it-IT"/>
        </w:rPr>
        <w:instrText xml:space="preserve"> ADDIN ZOTERO_ITEM CSL_CITATION {"citationID":"7wCU6f0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BC4682">
        <w:rPr>
          <w:rFonts w:cs="Arial"/>
          <w:sz w:val="22"/>
          <w:szCs w:val="24"/>
          <w:vertAlign w:val="superscript"/>
          <w:lang w:val="it-IT"/>
        </w:rPr>
        <w:t>7</w:t>
      </w:r>
      <w:r w:rsidRPr="00054570">
        <w:fldChar w:fldCharType="end"/>
      </w:r>
    </w:p>
    <w:p w14:paraId="516544E4" w14:textId="77777777" w:rsidR="000B148D" w:rsidRPr="00054570" w:rsidRDefault="000B148D" w:rsidP="000B148D">
      <w:pPr>
        <w:pStyle w:val="Heading3"/>
      </w:pPr>
      <w:bookmarkStart w:id="357" w:name="_Toc124447848"/>
      <w:bookmarkStart w:id="358" w:name="_Toc129350875"/>
      <w:r w:rsidRPr="00054570">
        <w:t>Safety conclusions</w:t>
      </w:r>
      <w:bookmarkEnd w:id="357"/>
      <w:bookmarkEnd w:id="358"/>
    </w:p>
    <w:p w14:paraId="3510B632" w14:textId="10E4E806" w:rsidR="000B148D" w:rsidRPr="00054570" w:rsidRDefault="000B148D" w:rsidP="000B148D">
      <w:pPr>
        <w:pStyle w:val="Body"/>
      </w:pPr>
      <w:r w:rsidRPr="00054570">
        <w:t>The safety of T</w:t>
      </w:r>
      <w:r w:rsidRPr="00054570">
        <w:noBreakHyphen/>
        <w:t>DXd in the DESTINY-Breast04 study was generally manageable and tolerable. T</w:t>
      </w:r>
      <w:r w:rsidRPr="00054570">
        <w:noBreakHyphen/>
        <w:t>DXd had a similar safety profile in DESTINY-Breast04 to that observed in previous studies of T</w:t>
      </w:r>
      <w:r w:rsidRPr="00054570">
        <w:noBreakHyphen/>
        <w:t>DXd, including DESTINY-Breast01 and DESTINY-Breast03, with no new A</w:t>
      </w:r>
      <w:r w:rsidR="00913474">
        <w:t>E</w:t>
      </w:r>
      <w:r w:rsidRPr="00054570">
        <w:t>s of concern identified in this study.</w:t>
      </w:r>
      <w:r w:rsidRPr="00054570">
        <w:fldChar w:fldCharType="begin"/>
      </w:r>
      <w:r w:rsidR="00CA6345">
        <w:instrText xml:space="preserve"> ADDIN ZOTERO_ITEM CSL_CITATION {"citationID":"ZkysQQmc","properties":{"formattedCitation":"\\super 6, 20,68\\nosupersub{}","plainCitation":"6, 20,68","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Pr="00054570">
        <w:fldChar w:fldCharType="separate"/>
      </w:r>
      <w:r w:rsidR="00FD57F4" w:rsidRPr="00FD57F4">
        <w:rPr>
          <w:rFonts w:cs="Arial"/>
          <w:szCs w:val="24"/>
          <w:vertAlign w:val="superscript"/>
        </w:rPr>
        <w:t>6, 20,68</w:t>
      </w:r>
      <w:r w:rsidRPr="00054570">
        <w:fldChar w:fldCharType="end"/>
      </w:r>
    </w:p>
    <w:p w14:paraId="730A740A" w14:textId="73549EDC" w:rsidR="000B148D" w:rsidRPr="00054570" w:rsidRDefault="000B148D" w:rsidP="000B148D">
      <w:pPr>
        <w:pStyle w:val="Body"/>
        <w:rPr>
          <w:rStyle w:val="normaltextrun"/>
        </w:rPr>
      </w:pPr>
      <w:r w:rsidRPr="00054570">
        <w:lastRenderedPageBreak/>
        <w:fldChar w:fldCharType="begin">
          <w:fldData xml:space="preserve">PEVuZE5vdGU+PENpdGU+PEF1dGhvcj5UYW11cmE8L0F1dGhvcj48WWVhcj4yMDE5PC9ZZWFyPjxS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2FkdmVyc2UgZWZmZWN0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</w:fldData>
        </w:fldChar>
      </w:r>
      <w:r w:rsidRPr="00054570">
        <w:instrText xml:space="preserve"> ADDIN EN.CITE </w:instrText>
      </w:r>
      <w:r w:rsidRPr="00054570">
        <w:fldChar w:fldCharType="begin">
          <w:fldData xml:space="preserve">PEVuZE5vdGU+PENpdGU+PEF1dGhvcj5UYW11cmE8L0F1dGhvcj48WWVhcj4yMDE5PC9ZZWFyPjxS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</w:fldData>
        </w:fldChar>
      </w:r>
      <w:r w:rsidRPr="00054570">
        <w:instrText xml:space="preserve"> ADDIN EN.CITE.DATA </w:instrText>
      </w:r>
      <w:r w:rsidRPr="00054570">
        <w:fldChar w:fldCharType="end"/>
      </w:r>
      <w:r w:rsidRPr="00054570">
        <w:fldChar w:fldCharType="separate"/>
      </w:r>
      <w:r w:rsidRPr="00054570">
        <w:fldChar w:fldCharType="end"/>
      </w:r>
      <w:r w:rsidRPr="00054570">
        <w:rPr>
          <w:rStyle w:val="normaltextrun"/>
        </w:rPr>
        <w:t>The treatment arms were similar in the overall incidence of TEAEs, SAEs, TEAEs associated</w:t>
      </w:r>
      <w:r w:rsidRPr="00054570">
        <w:rPr>
          <w:rStyle w:val="normaltextrun"/>
          <w:b/>
          <w:bCs/>
        </w:rPr>
        <w:t xml:space="preserve"> </w:t>
      </w:r>
      <w:r w:rsidRPr="00054570">
        <w:rPr>
          <w:rStyle w:val="normaltextrun"/>
        </w:rPr>
        <w:t>with study drug interruption, and TEAEs associated with an outcome of death.</w:t>
      </w:r>
      <w:r w:rsidR="00B730FE">
        <w:rPr>
          <w:rStyle w:val="normaltextrun"/>
        </w:rPr>
        <w:fldChar w:fldCharType="begin"/>
      </w:r>
      <w:r w:rsidR="00CA6345">
        <w:rPr>
          <w:rStyle w:val="normaltextrun"/>
        </w:rPr>
        <w:instrText xml:space="preserve"> ADDIN ZOTERO_ITEM CSL_CITATION {"citationID":"bAZDGnkk","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B730FE">
        <w:rPr>
          <w:rStyle w:val="normaltextrun"/>
        </w:rPr>
        <w:fldChar w:fldCharType="separate"/>
      </w:r>
      <w:r w:rsidR="00FD57F4" w:rsidRPr="00FD57F4">
        <w:rPr>
          <w:rFonts w:cs="Arial"/>
          <w:szCs w:val="24"/>
          <w:vertAlign w:val="superscript"/>
        </w:rPr>
        <w:t>6</w:t>
      </w:r>
      <w:r w:rsidR="00B730FE">
        <w:rPr>
          <w:rStyle w:val="normaltextrun"/>
        </w:rPr>
        <w:fldChar w:fldCharType="end"/>
      </w:r>
      <w:r w:rsidRPr="00054570">
        <w:rPr>
          <w:rStyle w:val="normaltextrun"/>
        </w:rPr>
        <w:t xml:space="preserve"> The majority of TEAEs were Grade 1 or 2 in severity, occurred mo</w:t>
      </w:r>
      <w:r w:rsidR="00EB000A">
        <w:rPr>
          <w:rStyle w:val="normaltextrun"/>
        </w:rPr>
        <w:t>st</w:t>
      </w:r>
      <w:r w:rsidRPr="00054570">
        <w:rPr>
          <w:rStyle w:val="normaltextrun"/>
        </w:rPr>
        <w:t xml:space="preserve"> frequently in </w:t>
      </w:r>
      <w:r w:rsidR="00294FDC" w:rsidRPr="00294FDC">
        <w:rPr>
          <w:rStyle w:val="normaltextrun"/>
          <w:color w:val="000000"/>
          <w:highlight w:val="black"/>
        </w:rPr>
        <w:t>xxxxxxx</w:t>
      </w:r>
      <w:r w:rsidRPr="00054570">
        <w:rPr>
          <w:rStyle w:val="normaltextrun"/>
        </w:rPr>
        <w:t xml:space="preserve">, and </w:t>
      </w:r>
      <w:r w:rsidR="00294FDC" w:rsidRPr="00294FDC">
        <w:rPr>
          <w:rStyle w:val="normaltextrun"/>
          <w:color w:val="000000"/>
          <w:highlight w:val="black"/>
        </w:rPr>
        <w:t>xxxxxxxxxxxxxxxxxx</w:t>
      </w:r>
      <w:r w:rsidRPr="00054570">
        <w:rPr>
          <w:rStyle w:val="normaltextrun"/>
        </w:rPr>
        <w:t xml:space="preserve"> over subsequent cycles.</w:t>
      </w:r>
      <w:r w:rsidR="005404D4">
        <w:rPr>
          <w:rStyle w:val="normaltextrun"/>
        </w:rPr>
        <w:fldChar w:fldCharType="begin"/>
      </w:r>
      <w:r w:rsidR="00CA6345">
        <w:rPr>
          <w:rStyle w:val="normaltextrun"/>
        </w:rPr>
        <w:instrText xml:space="preserve"> ADDIN ZOTERO_ITEM CSL_CITATION {"citationID":"kmwnHls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404D4">
        <w:rPr>
          <w:rStyle w:val="normaltextrun"/>
        </w:rPr>
        <w:fldChar w:fldCharType="separate"/>
      </w:r>
      <w:r w:rsidR="00FD57F4" w:rsidRPr="00FD57F4">
        <w:rPr>
          <w:rFonts w:cs="Arial"/>
          <w:szCs w:val="24"/>
          <w:vertAlign w:val="superscript"/>
        </w:rPr>
        <w:t>7</w:t>
      </w:r>
      <w:r w:rsidR="005404D4">
        <w:rPr>
          <w:rStyle w:val="normaltextrun"/>
        </w:rPr>
        <w:fldChar w:fldCharType="end"/>
      </w:r>
      <w:r w:rsidR="005A58DC">
        <w:rPr>
          <w:rStyle w:val="normaltextrun"/>
        </w:rPr>
        <w:t xml:space="preserve"> </w:t>
      </w:r>
    </w:p>
    <w:p w14:paraId="3BE11840" w14:textId="6AA71AF8" w:rsidR="000B148D" w:rsidRPr="00054570" w:rsidRDefault="000B148D" w:rsidP="000B148D">
      <w:pPr>
        <w:pStyle w:val="Body"/>
      </w:pPr>
      <w:r w:rsidRPr="00054570">
        <w:rPr>
          <w:rStyle w:val="normaltextrun"/>
        </w:rPr>
        <w:t xml:space="preserve">Of note, Grade </w:t>
      </w:r>
      <w:r w:rsidRPr="00054570">
        <w:rPr>
          <w:rStyle w:val="normaltextrun"/>
          <w:rFonts w:cs="Arial"/>
        </w:rPr>
        <w:t>≥</w:t>
      </w:r>
      <w:r w:rsidRPr="00054570">
        <w:rPr>
          <w:rStyle w:val="normaltextrun"/>
        </w:rPr>
        <w:t>3 TEAEs were</w:t>
      </w:r>
      <w:r w:rsidRPr="00054570">
        <w:rPr>
          <w:rStyle w:val="normaltextrun"/>
          <w:b/>
          <w:bCs/>
        </w:rPr>
        <w:t xml:space="preserve"> </w:t>
      </w:r>
      <w:r w:rsidRPr="00054570">
        <w:rPr>
          <w:rStyle w:val="normaltextrun"/>
        </w:rPr>
        <w:t>reported at a lower incidence in the T-DXd arm (</w:t>
      </w:r>
      <w:r w:rsidRPr="0057571E">
        <w:rPr>
          <w:rStyle w:val="normaltextrun"/>
        </w:rPr>
        <w:t>52.6</w:t>
      </w:r>
      <w:r w:rsidRPr="00054570">
        <w:rPr>
          <w:rStyle w:val="normaltextrun"/>
        </w:rPr>
        <w:t>%) than in the TPC arm (67.4%).</w:t>
      </w:r>
      <w:r>
        <w:rPr>
          <w:rStyle w:val="normaltextrun"/>
        </w:rPr>
        <w:fldChar w:fldCharType="begin"/>
      </w:r>
      <w:r w:rsidR="00CA6345">
        <w:rPr>
          <w:rStyle w:val="normaltextrun"/>
        </w:rPr>
        <w:instrText xml:space="preserve"> ADDIN ZOTERO_ITEM CSL_CITATION {"citationID":"uanvlxV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rStyle w:val="normaltextrun"/>
        </w:rPr>
        <w:fldChar w:fldCharType="separate"/>
      </w:r>
      <w:r w:rsidR="00FD57F4" w:rsidRPr="00FD57F4">
        <w:rPr>
          <w:rFonts w:cs="Arial"/>
          <w:szCs w:val="24"/>
          <w:vertAlign w:val="superscript"/>
        </w:rPr>
        <w:t>6</w:t>
      </w:r>
      <w:r>
        <w:rPr>
          <w:rStyle w:val="normaltextrun"/>
        </w:rPr>
        <w:fldChar w:fldCharType="end"/>
      </w:r>
      <w:r w:rsidRPr="00054570">
        <w:rPr>
          <w:rStyle w:val="normaltextrun"/>
        </w:rPr>
        <w:t xml:space="preserve"> Similarly, while drug-related TEAEs were reported in a similar incidence in the T-DXd and TPC arms (</w:t>
      </w:r>
      <w:r w:rsidR="00294FDC" w:rsidRPr="00294FDC">
        <w:rPr>
          <w:rStyle w:val="normaltextrun"/>
          <w:color w:val="000000"/>
          <w:highlight w:val="black"/>
        </w:rPr>
        <w:t>xxxxx</w:t>
      </w:r>
      <w:r w:rsidRPr="00054570">
        <w:rPr>
          <w:rStyle w:val="normaltextrun"/>
        </w:rPr>
        <w:t xml:space="preserve"> vs. </w:t>
      </w:r>
      <w:r w:rsidR="00294FDC" w:rsidRPr="00294FDC">
        <w:rPr>
          <w:rStyle w:val="normaltextrun"/>
          <w:color w:val="000000"/>
          <w:highlight w:val="black"/>
        </w:rPr>
        <w:t>xxxxx</w:t>
      </w:r>
      <w:r w:rsidRPr="00054570">
        <w:rPr>
          <w:rStyle w:val="normaltextrun"/>
        </w:rPr>
        <w:t xml:space="preserve">), the incidence of drug-related Grade </w:t>
      </w:r>
      <w:r w:rsidRPr="00054570">
        <w:rPr>
          <w:rStyle w:val="normaltextrun"/>
          <w:rFonts w:cs="Arial"/>
        </w:rPr>
        <w:t>≥3 TEAEs was higher in the TPC arm (</w:t>
      </w:r>
      <w:r w:rsidR="00294FDC" w:rsidRPr="00294FDC">
        <w:rPr>
          <w:rStyle w:val="normaltextrun"/>
          <w:rFonts w:cs="Arial"/>
          <w:color w:val="000000"/>
          <w:highlight w:val="black"/>
        </w:rPr>
        <w:t>xxxx</w:t>
      </w:r>
      <w:r w:rsidRPr="00054570">
        <w:rPr>
          <w:rStyle w:val="normaltextrun"/>
          <w:rFonts w:cs="Arial"/>
        </w:rPr>
        <w:t xml:space="preserve">% vs. </w:t>
      </w:r>
      <w:r w:rsidR="00294FDC" w:rsidRPr="00294FDC">
        <w:rPr>
          <w:rStyle w:val="normaltextrun"/>
          <w:rFonts w:cs="Arial"/>
          <w:color w:val="000000"/>
          <w:highlight w:val="black"/>
        </w:rPr>
        <w:t>xxxxx</w:t>
      </w:r>
      <w:r w:rsidRPr="00054570">
        <w:rPr>
          <w:rStyle w:val="normaltextrun"/>
          <w:rFonts w:cs="Arial"/>
        </w:rPr>
        <w:t>)</w:t>
      </w:r>
      <w:r w:rsidRPr="00054570">
        <w:rPr>
          <w:rStyle w:val="normaltextrun"/>
        </w:rPr>
        <w:t>.</w:t>
      </w:r>
      <w:r>
        <w:rPr>
          <w:rStyle w:val="normaltextrun"/>
        </w:rPr>
        <w:fldChar w:fldCharType="begin"/>
      </w:r>
      <w:r w:rsidR="00CA6345">
        <w:rPr>
          <w:rStyle w:val="normaltextrun"/>
        </w:rPr>
        <w:instrText xml:space="preserve"> ADDIN ZOTERO_ITEM CSL_CITATION {"citationID":"f4XoOT3K","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Pr>
          <w:rStyle w:val="normaltextrun"/>
        </w:rPr>
        <w:fldChar w:fldCharType="separate"/>
      </w:r>
      <w:r w:rsidR="00FD57F4" w:rsidRPr="00FD57F4">
        <w:rPr>
          <w:rFonts w:cs="Arial"/>
          <w:szCs w:val="24"/>
          <w:vertAlign w:val="superscript"/>
        </w:rPr>
        <w:t>7</w:t>
      </w:r>
      <w:r>
        <w:rPr>
          <w:rStyle w:val="normaltextrun"/>
        </w:rPr>
        <w:fldChar w:fldCharType="end"/>
      </w:r>
      <w:r w:rsidRPr="00054570">
        <w:rPr>
          <w:rStyle w:val="normaltextrun"/>
        </w:rPr>
        <w:t xml:space="preserve"> </w:t>
      </w:r>
      <w:r w:rsidRPr="00054570">
        <w:rPr>
          <w:rStyle w:val="normaltextrun"/>
          <w:rFonts w:cs="Yu Gothic Light"/>
          <w:shd w:val="clear" w:color="auto" w:fill="FFFFFF"/>
        </w:rPr>
        <w:t xml:space="preserve">In most patients, </w:t>
      </w:r>
      <w:r w:rsidRPr="00054570">
        <w:rPr>
          <w:rStyle w:val="normaltextrun"/>
        </w:rPr>
        <w:t xml:space="preserve">drug-related TEAEs with T-DXd were manageable with dose modifications and routine clinical </w:t>
      </w:r>
      <w:r>
        <w:rPr>
          <w:rStyle w:val="normaltextrun"/>
        </w:rPr>
        <w:t>care</w:t>
      </w:r>
      <w:r w:rsidRPr="00054570">
        <w:rPr>
          <w:rStyle w:val="normaltextrun"/>
        </w:rPr>
        <w:t>.</w:t>
      </w:r>
      <w:r w:rsidRPr="00054570">
        <w:fldChar w:fldCharType="begin"/>
      </w:r>
      <w:r w:rsidR="00CA6345">
        <w:instrText xml:space="preserve"> ADDIN ZOTERO_ITEM CSL_CITATION {"citationID":"xQktcJGR","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p>
    <w:p w14:paraId="456C1C20" w14:textId="615D0809" w:rsidR="000B148D" w:rsidRPr="00054570" w:rsidRDefault="000B148D" w:rsidP="000B148D">
      <w:pPr>
        <w:pStyle w:val="Body"/>
        <w:rPr>
          <w:rStyle w:val="normaltextrun"/>
        </w:rPr>
      </w:pPr>
      <w:r w:rsidRPr="00054570">
        <w:rPr>
          <w:rStyle w:val="normaltextrun"/>
        </w:rPr>
        <w:t xml:space="preserve">Drug-related TEAEs with T-DXd did not necessitate study drug discontinuation in most </w:t>
      </w:r>
      <w:r w:rsidRPr="00054570">
        <w:t>patients</w:t>
      </w:r>
      <w:r w:rsidRPr="00054570">
        <w:rPr>
          <w:rStyle w:val="normaltextrun"/>
        </w:rPr>
        <w:t>.</w:t>
      </w:r>
      <w:r w:rsidRPr="00054570">
        <w:fldChar w:fldCharType="begin"/>
      </w:r>
      <w:r w:rsidR="00CA6345">
        <w:instrText xml:space="preserve"> ADDIN ZOTERO_ITEM CSL_CITATION {"citationID":"L5C68R7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rPr>
          <w:rFonts w:cs="Arial"/>
          <w:szCs w:val="24"/>
          <w:vertAlign w:val="superscript"/>
        </w:rPr>
        <w:t xml:space="preserve"> </w:t>
      </w:r>
      <w:r w:rsidRPr="00054570">
        <w:t>While a higher proportion of patients discontinued the study drug in the T-DXd arm than the TPC arm (16.2% vs. 8.1%), this was primarily driven by protocol-defined dose modification criteria for events of ILD (an AE of special interest for T-DXd).</w:t>
      </w:r>
      <w:r w:rsidR="00AC41DC">
        <w:fldChar w:fldCharType="begin"/>
      </w:r>
      <w:r w:rsidR="00CA6345">
        <w:instrText xml:space="preserve"> ADDIN ZOTERO_ITEM CSL_CITATION {"citationID":"DPV2IwsC","properties":{"formattedCitation":"\\super 6,7\\nosupersub{}","plainCitation":"6,7","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AC41DC">
        <w:fldChar w:fldCharType="separate"/>
      </w:r>
      <w:r w:rsidR="00FD57F4" w:rsidRPr="00FD57F4">
        <w:rPr>
          <w:rFonts w:cs="Arial"/>
          <w:szCs w:val="24"/>
          <w:vertAlign w:val="superscript"/>
        </w:rPr>
        <w:t>6,7</w:t>
      </w:r>
      <w:r w:rsidR="00AC41DC">
        <w:fldChar w:fldCharType="end"/>
      </w:r>
      <w:r w:rsidRPr="00054570">
        <w:t xml:space="preserve"> Additionally, the proportion of patients requiring dose reductions was lower in the T</w:t>
      </w:r>
      <w:r w:rsidRPr="00054570">
        <w:noBreakHyphen/>
        <w:t>DXd arm than the TPC arm (22.6% vs. 38.4%)</w:t>
      </w:r>
      <w:r>
        <w:t>.</w:t>
      </w:r>
      <w:r>
        <w:fldChar w:fldCharType="begin"/>
      </w:r>
      <w:r w:rsidR="00CA6345">
        <w:instrText xml:space="preserve"> ADDIN ZOTERO_ITEM CSL_CITATION {"citationID":"yW5FyI3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he proportion of patients requiring dose interruptions was similar with T-DXd v</w:t>
      </w:r>
      <w:r>
        <w:t>s.</w:t>
      </w:r>
      <w:r w:rsidRPr="00054570">
        <w:t xml:space="preserve"> TPC (38.5% vs 41.9%).</w:t>
      </w:r>
      <w:r>
        <w:fldChar w:fldCharType="begin"/>
      </w:r>
      <w:r w:rsidR="00CA6345">
        <w:instrText xml:space="preserve"> ADDIN ZOTERO_ITEM CSL_CITATION {"citationID":"OLOr1HbL","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p>
    <w:p w14:paraId="5F7FDF66" w14:textId="26809212" w:rsidR="000B148D" w:rsidRPr="00054570" w:rsidRDefault="000B148D" w:rsidP="000B148D">
      <w:pPr>
        <w:pStyle w:val="Body"/>
      </w:pPr>
      <w:r w:rsidRPr="00054570">
        <w:rPr>
          <w:rStyle w:val="normaltextrun"/>
        </w:rPr>
        <w:t xml:space="preserve">It should be noted that </w:t>
      </w:r>
      <w:r>
        <w:rPr>
          <w:rStyle w:val="normaltextrun"/>
        </w:rPr>
        <w:t xml:space="preserve">median </w:t>
      </w:r>
      <w:r w:rsidRPr="00054570">
        <w:rPr>
          <w:rStyle w:val="normaltextrun"/>
        </w:rPr>
        <w:t>treatment duration was considerably longer in the T-DXd arm than in the TPC arm (8.2 vs 3.5 months)</w:t>
      </w:r>
      <w:r>
        <w:rPr>
          <w:rStyle w:val="normaltextrun"/>
        </w:rPr>
        <w:t xml:space="preserve">. Exposure-adjusted incidence rates </w:t>
      </w:r>
      <w:r w:rsidR="00AB7ECA">
        <w:rPr>
          <w:rStyle w:val="normaltextrun"/>
        </w:rPr>
        <w:t xml:space="preserve">(EAIR) </w:t>
      </w:r>
      <w:r>
        <w:rPr>
          <w:rStyle w:val="normaltextrun"/>
        </w:rPr>
        <w:t xml:space="preserve">were lower for T-DXd than TPC for </w:t>
      </w:r>
      <w:r w:rsidR="00FD587D">
        <w:rPr>
          <w:rStyle w:val="normaltextrun"/>
        </w:rPr>
        <w:t xml:space="preserve">all parameters including </w:t>
      </w:r>
      <w:r w:rsidR="00635F17">
        <w:rPr>
          <w:rStyle w:val="normaltextrun"/>
        </w:rPr>
        <w:t>overall TEAEs,</w:t>
      </w:r>
      <w:r>
        <w:rPr>
          <w:rStyle w:val="normaltextrun"/>
        </w:rPr>
        <w:t xml:space="preserve"> </w:t>
      </w:r>
      <w:r w:rsidRPr="00054570">
        <w:rPr>
          <w:rStyle w:val="normaltextrun"/>
        </w:rPr>
        <w:t xml:space="preserve">Grade </w:t>
      </w:r>
      <w:r w:rsidRPr="00054570">
        <w:rPr>
          <w:rStyle w:val="normaltextrun"/>
          <w:rFonts w:cs="Arial"/>
        </w:rPr>
        <w:t>≥</w:t>
      </w:r>
      <w:r w:rsidRPr="00054570">
        <w:rPr>
          <w:rStyle w:val="normaltextrun"/>
        </w:rPr>
        <w:t>3</w:t>
      </w:r>
      <w:r>
        <w:rPr>
          <w:rStyle w:val="normaltextrun"/>
        </w:rPr>
        <w:t xml:space="preserve"> TEAEs</w:t>
      </w:r>
      <w:r w:rsidRPr="00054570">
        <w:rPr>
          <w:rStyle w:val="normaltextrun"/>
        </w:rPr>
        <w:t xml:space="preserve">, </w:t>
      </w:r>
      <w:r>
        <w:rPr>
          <w:rStyle w:val="normaltextrun"/>
        </w:rPr>
        <w:t xml:space="preserve">TEAEs </w:t>
      </w:r>
      <w:r w:rsidRPr="00054570">
        <w:rPr>
          <w:rStyle w:val="normaltextrun"/>
        </w:rPr>
        <w:t>associated with study drug interruptions</w:t>
      </w:r>
      <w:r>
        <w:rPr>
          <w:rStyle w:val="normaltextrun"/>
        </w:rPr>
        <w:t xml:space="preserve">, </w:t>
      </w:r>
      <w:r w:rsidRPr="00054570">
        <w:rPr>
          <w:rStyle w:val="normaltextrun"/>
        </w:rPr>
        <w:t>and TEAEs associated with dose reduction.</w:t>
      </w:r>
      <w:r>
        <w:rPr>
          <w:rStyle w:val="normaltextrun"/>
        </w:rPr>
        <w:fldChar w:fldCharType="begin"/>
      </w:r>
      <w:r w:rsidR="00CA6345">
        <w:rPr>
          <w:rStyle w:val="normaltextrun"/>
        </w:rPr>
        <w:instrText xml:space="preserve"> ADDIN ZOTERO_ITEM CSL_CITATION {"citationID":"HxOXBVz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Pr>
          <w:rStyle w:val="normaltextrun"/>
        </w:rPr>
        <w:fldChar w:fldCharType="separate"/>
      </w:r>
      <w:r w:rsidR="00FD57F4" w:rsidRPr="00FD57F4">
        <w:rPr>
          <w:rFonts w:cs="Arial"/>
          <w:szCs w:val="24"/>
          <w:vertAlign w:val="superscript"/>
        </w:rPr>
        <w:t>6</w:t>
      </w:r>
      <w:r>
        <w:rPr>
          <w:rStyle w:val="normaltextrun"/>
        </w:rPr>
        <w:fldChar w:fldCharType="end"/>
      </w:r>
      <w:r w:rsidRPr="00054570">
        <w:t xml:space="preserve"> </w:t>
      </w:r>
    </w:p>
    <w:p w14:paraId="47AA3BD9" w14:textId="2FAAC71A" w:rsidR="000B148D" w:rsidRPr="00054570" w:rsidRDefault="005465C6" w:rsidP="000B148D">
      <w:pPr>
        <w:pStyle w:val="Body"/>
        <w:rPr>
          <w:rFonts w:cs="Yu Gothic Light"/>
          <w:shd w:val="clear" w:color="auto" w:fill="FFFFFF"/>
        </w:rPr>
      </w:pPr>
      <w:r w:rsidRPr="00054570">
        <w:rPr>
          <w:rStyle w:val="normaltextrun"/>
        </w:rPr>
        <w:t>A</w:t>
      </w:r>
      <w:r w:rsidR="00AB7ECA">
        <w:rPr>
          <w:rStyle w:val="normaltextrun"/>
        </w:rPr>
        <w:t>dverse event</w:t>
      </w:r>
      <w:r w:rsidR="00AB7ECA" w:rsidRPr="00054570">
        <w:rPr>
          <w:rStyle w:val="normaltextrun"/>
        </w:rPr>
        <w:t xml:space="preserve">s </w:t>
      </w:r>
      <w:r w:rsidRPr="00054570">
        <w:rPr>
          <w:rStyle w:val="normaltextrun"/>
        </w:rPr>
        <w:t>of special interest</w:t>
      </w:r>
      <w:r w:rsidRPr="00054570">
        <w:rPr>
          <w:rStyle w:val="normaltextrun"/>
          <w:b/>
          <w:bCs/>
        </w:rPr>
        <w:t xml:space="preserve"> </w:t>
      </w:r>
      <w:r w:rsidRPr="000C741C">
        <w:rPr>
          <w:rStyle w:val="normaltextrun"/>
        </w:rPr>
        <w:t>(</w:t>
      </w:r>
      <w:r w:rsidRPr="00054570">
        <w:rPr>
          <w:rStyle w:val="normaltextrun"/>
        </w:rPr>
        <w:t>ILD/pneumonitis and LV d</w:t>
      </w:r>
      <w:r w:rsidR="000664D8">
        <w:rPr>
          <w:rStyle w:val="normaltextrun"/>
        </w:rPr>
        <w:t>ysfunction</w:t>
      </w:r>
      <w:r w:rsidRPr="00054570">
        <w:rPr>
          <w:rStyle w:val="normaltextrun"/>
        </w:rPr>
        <w:t xml:space="preserve">) associated with T-DXd were generally of mild or moderate severity and were well managed through the use of established </w:t>
      </w:r>
      <w:r>
        <w:rPr>
          <w:rStyle w:val="normaltextrun"/>
        </w:rPr>
        <w:t>management</w:t>
      </w:r>
      <w:r w:rsidRPr="00054570">
        <w:rPr>
          <w:rStyle w:val="normaltextrun"/>
        </w:rPr>
        <w:t xml:space="preserve"> guidelines, which included monitoring signs and symptoms of ILD and proactively managing events with early intervention.</w:t>
      </w:r>
      <w:r w:rsidR="009047DE" w:rsidRPr="00054570">
        <w:fldChar w:fldCharType="begin"/>
      </w:r>
      <w:r w:rsidR="00CA6345">
        <w:instrText xml:space="preserve"> ADDIN ZOTERO_ITEM CSL_CITATION {"citationID":"r8df81g5","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9047DE" w:rsidRPr="00054570">
        <w:fldChar w:fldCharType="separate"/>
      </w:r>
      <w:r w:rsidR="00FD57F4" w:rsidRPr="00FD57F4">
        <w:rPr>
          <w:rFonts w:cs="Arial"/>
          <w:szCs w:val="24"/>
          <w:vertAlign w:val="superscript"/>
        </w:rPr>
        <w:t>7</w:t>
      </w:r>
      <w:r w:rsidR="009047DE" w:rsidRPr="00054570">
        <w:fldChar w:fldCharType="end"/>
      </w:r>
      <w:r w:rsidR="00B43DAC" w:rsidRPr="00054570" w:rsidDel="00B43DAC">
        <w:t xml:space="preserve"> </w:t>
      </w:r>
    </w:p>
    <w:p w14:paraId="68C6CDF8" w14:textId="77777777" w:rsidR="000B148D" w:rsidRPr="00054570" w:rsidRDefault="000B148D" w:rsidP="000B148D">
      <w:pPr>
        <w:pStyle w:val="Heading2"/>
      </w:pPr>
      <w:bookmarkStart w:id="359" w:name="_Toc124447849"/>
      <w:bookmarkStart w:id="360" w:name="_Toc129350876"/>
      <w:r w:rsidRPr="00054570">
        <w:t>Ongoing studies</w:t>
      </w:r>
      <w:bookmarkEnd w:id="359"/>
      <w:bookmarkEnd w:id="360"/>
    </w:p>
    <w:p w14:paraId="2DD890A4" w14:textId="02D58875" w:rsidR="000B148D" w:rsidRPr="00054570" w:rsidRDefault="000B148D" w:rsidP="000B148D">
      <w:pPr>
        <w:pStyle w:val="Body"/>
        <w:rPr>
          <w:strike/>
        </w:rPr>
      </w:pPr>
      <w:r>
        <w:t>N</w:t>
      </w:r>
      <w:r w:rsidRPr="00054570">
        <w:t xml:space="preserve">o additional studies </w:t>
      </w:r>
      <w:r>
        <w:t xml:space="preserve">are </w:t>
      </w:r>
      <w:r w:rsidRPr="00054570">
        <w:t>planned in the population of interest. As statistical significance was demonstrated for primary and key secondary endpoints of PFS and OS</w:t>
      </w:r>
      <w:r>
        <w:t xml:space="preserve"> in the HR</w:t>
      </w:r>
      <w:r w:rsidR="00C814FD">
        <w:t>-positive</w:t>
      </w:r>
      <w:r>
        <w:t xml:space="preserve"> and FAS populations</w:t>
      </w:r>
      <w:r w:rsidRPr="00054570">
        <w:t>, there is no</w:t>
      </w:r>
      <w:r>
        <w:t xml:space="preserve"> protocol-defined</w:t>
      </w:r>
      <w:r w:rsidRPr="00054570">
        <w:t xml:space="preserve"> requirement for further data analyses</w:t>
      </w:r>
      <w:r>
        <w:t xml:space="preserve"> of DESTINY-Breast04</w:t>
      </w:r>
      <w:r w:rsidRPr="00054570">
        <w:t xml:space="preserve">. </w:t>
      </w:r>
    </w:p>
    <w:p w14:paraId="6831AC7B" w14:textId="77777777" w:rsidR="000B148D" w:rsidRPr="00054570" w:rsidRDefault="000B148D" w:rsidP="000B148D">
      <w:pPr>
        <w:pStyle w:val="Heading2"/>
      </w:pPr>
      <w:bookmarkStart w:id="361" w:name="_Toc97026251"/>
      <w:bookmarkStart w:id="362" w:name="_Toc97125430"/>
      <w:bookmarkStart w:id="363" w:name="_Toc124447850"/>
      <w:bookmarkStart w:id="364" w:name="_Toc129350877"/>
      <w:bookmarkEnd w:id="361"/>
      <w:bookmarkEnd w:id="362"/>
      <w:r w:rsidRPr="00054570">
        <w:t>Interpretation of clinical effectiveness and safety evidence</w:t>
      </w:r>
      <w:bookmarkEnd w:id="363"/>
      <w:bookmarkEnd w:id="364"/>
    </w:p>
    <w:p w14:paraId="54B2E0C5" w14:textId="77777777" w:rsidR="000B148D" w:rsidRPr="00054570" w:rsidRDefault="000B148D" w:rsidP="000B148D">
      <w:pPr>
        <w:pStyle w:val="Heading3"/>
      </w:pPr>
      <w:bookmarkStart w:id="365" w:name="_Ref127008141"/>
      <w:bookmarkStart w:id="366" w:name="_Toc129350878"/>
      <w:bookmarkStart w:id="367" w:name="_Toc124447851"/>
      <w:r w:rsidRPr="00054570">
        <w:t>Principal findings from the clinical evidence</w:t>
      </w:r>
      <w:bookmarkEnd w:id="365"/>
      <w:bookmarkEnd w:id="366"/>
      <w:r w:rsidRPr="00054570">
        <w:t xml:space="preserve"> </w:t>
      </w:r>
      <w:bookmarkEnd w:id="367"/>
    </w:p>
    <w:p w14:paraId="6D65C998" w14:textId="0C9B0097" w:rsidR="000B148D" w:rsidRDefault="000B148D" w:rsidP="000B148D">
      <w:pPr>
        <w:pStyle w:val="Body"/>
      </w:pPr>
      <w:bookmarkStart w:id="368" w:name="_Ref92278804"/>
      <w:r w:rsidRPr="00054570">
        <w:t>DESTINY-Breast04 demonstrates that T-DXd offers significant clinical benefit over TPC in patients with HER2-low u/mBC following one or two lines of chemotherapy in the metastatic setting.</w:t>
      </w:r>
      <w:r>
        <w:t xml:space="preserve"> </w:t>
      </w:r>
      <w:r w:rsidR="00D44C26">
        <w:t>Published UK biomarker data</w:t>
      </w:r>
      <w:r w:rsidR="00D44C26">
        <w:fldChar w:fldCharType="begin"/>
      </w:r>
      <w:r w:rsidR="00CA6345">
        <w:instrText xml:space="preserve"> ADDIN ZOTERO_ITEM CSL_CITATION {"citationID":"wC8vtTIm","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D44C26">
        <w:fldChar w:fldCharType="separate"/>
      </w:r>
      <w:r w:rsidR="00FD57F4" w:rsidRPr="00FD57F4">
        <w:rPr>
          <w:rFonts w:cs="Arial"/>
          <w:szCs w:val="24"/>
          <w:vertAlign w:val="superscript"/>
        </w:rPr>
        <w:t>56</w:t>
      </w:r>
      <w:r w:rsidR="00D44C26">
        <w:fldChar w:fldCharType="end"/>
      </w:r>
      <w:r w:rsidR="00D44C26">
        <w:t xml:space="preserve"> and UK clinical expert insights confirm that the distribution of HR-positive and HR-negative patients in DESTINY-Breast04 is aligned to UK clinical practice.</w:t>
      </w:r>
      <w:r w:rsidR="00D44C26">
        <w:fldChar w:fldCharType="begin"/>
      </w:r>
      <w:r w:rsidR="00CA6345">
        <w:instrText xml:space="preserve"> ADDIN ZOTERO_ITEM CSL_CITATION {"citationID":"L9uMneP1","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D44C26">
        <w:fldChar w:fldCharType="separate"/>
      </w:r>
      <w:r w:rsidR="00CA6345" w:rsidRPr="00CA6345">
        <w:rPr>
          <w:rFonts w:cs="Arial"/>
          <w:szCs w:val="24"/>
          <w:vertAlign w:val="superscript"/>
        </w:rPr>
        <w:t>121</w:t>
      </w:r>
      <w:r w:rsidR="00D44C26">
        <w:fldChar w:fldCharType="end"/>
      </w:r>
    </w:p>
    <w:p w14:paraId="1E9282C7" w14:textId="6DBF7AA0" w:rsidR="005C0C8D" w:rsidRPr="00054570" w:rsidRDefault="005C0C8D" w:rsidP="000B148D">
      <w:pPr>
        <w:pStyle w:val="Body"/>
      </w:pPr>
      <w:r>
        <w:t xml:space="preserve">In </w:t>
      </w:r>
      <w:r w:rsidRPr="00054570">
        <w:t>DESTINY-Breast04, T</w:t>
      </w:r>
      <w:r w:rsidRPr="00054570">
        <w:noBreakHyphen/>
        <w:t>DXd demonstrated statistically significant superiority compared with TPC for the primary endpoint of PFS by BICR in the HR</w:t>
      </w:r>
      <w:r>
        <w:t>-positive</w:t>
      </w:r>
      <w:r w:rsidRPr="00054570">
        <w:t xml:space="preserve"> cohort (median PFS: 10.1 vs 5.4 months; HR: 0.51; p&lt;0.001).</w:t>
      </w:r>
      <w:r>
        <w:fldChar w:fldCharType="begin"/>
      </w:r>
      <w:r w:rsidR="00CA6345">
        <w:instrText xml:space="preserve"> ADDIN ZOTERO_ITEM CSL_CITATION {"citationID":"2xESUf7Z","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rsidR="000B148D">
        <w:t xml:space="preserve">The </w:t>
      </w:r>
      <w:r w:rsidRPr="00054570">
        <w:t xml:space="preserve">findings of the primary endpoint were </w:t>
      </w:r>
      <w:r w:rsidR="00294FDC" w:rsidRPr="00294FDC">
        <w:rPr>
          <w:color w:val="000000"/>
          <w:highlight w:val="black"/>
        </w:rPr>
        <w:t>xxxxxxxxxxxxxxxxxxxxxxxxxxxxxxxxxx</w:t>
      </w:r>
      <w:r>
        <w:t>.</w:t>
      </w:r>
      <w:r>
        <w:fldChar w:fldCharType="begin"/>
      </w:r>
      <w:r w:rsidR="00CA6345">
        <w:instrText xml:space="preserve"> ADDIN ZOTERO_ITEM CSL_CITATION {"citationID":"h3YBgJB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1304A0">
        <w:t xml:space="preserve"> </w:t>
      </w:r>
      <w:r w:rsidRPr="00054570">
        <w:t>T</w:t>
      </w:r>
      <w:r w:rsidRPr="00054570">
        <w:noBreakHyphen/>
        <w:t xml:space="preserve">DXd was also associated with statistically significant improvements over TPC </w:t>
      </w:r>
      <w:r>
        <w:t>for all</w:t>
      </w:r>
      <w:r w:rsidRPr="00054570">
        <w:t xml:space="preserve"> secondary </w:t>
      </w:r>
      <w:r w:rsidR="000B148D">
        <w:t xml:space="preserve">efficacy </w:t>
      </w:r>
      <w:r w:rsidRPr="00054570">
        <w:t>endpoints</w:t>
      </w:r>
      <w:r>
        <w:t xml:space="preserve">: </w:t>
      </w:r>
      <w:r w:rsidRPr="00054570">
        <w:t xml:space="preserve">PFS by BICR in the </w:t>
      </w:r>
      <w:r w:rsidRPr="00054570">
        <w:lastRenderedPageBreak/>
        <w:t>FAS (</w:t>
      </w:r>
      <w:r>
        <w:t>median PFS: 9.9 months vs. 5.1 months; HR: 0.50; p&lt;0.001)</w:t>
      </w:r>
      <w:r w:rsidRPr="00054570">
        <w:t>, OS in the HR</w:t>
      </w:r>
      <w:r w:rsidR="003471D7">
        <w:t>-positive</w:t>
      </w:r>
      <w:r w:rsidRPr="00054570">
        <w:t xml:space="preserve"> cohort </w:t>
      </w:r>
      <w:r>
        <w:t xml:space="preserve">(median OS: 23.9 months vs. 17.5 months; HR: 0.64; p=0.003) </w:t>
      </w:r>
      <w:r w:rsidRPr="00054570">
        <w:t xml:space="preserve">and OS in the FAS </w:t>
      </w:r>
      <w:r>
        <w:t>(median OS: 23.4 months vs.16.8 months; HR: 0.64; p=0.001).</w:t>
      </w:r>
      <w:r>
        <w:fldChar w:fldCharType="begin"/>
      </w:r>
      <w:r w:rsidR="00CA6345">
        <w:instrText xml:space="preserve"> ADDIN ZOTERO_ITEM CSL_CITATION {"citationID":"a4jrTgWB","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Pr="00530CFF">
        <w:t xml:space="preserve">Likewise, T-DXd was associated with improved PFS and OS outcomes vs. TPC in </w:t>
      </w:r>
      <w:r w:rsidR="009E67E9">
        <w:t>an exploratory analysis of</w:t>
      </w:r>
      <w:r w:rsidRPr="00530CFF">
        <w:t xml:space="preserve"> the HR-negative cohort, with statistically significantly longer PFS (median PFS by BICR: 8.5 vs. 2.9 months; HR: 0.46; p=</w:t>
      </w:r>
      <w:r>
        <w:t>0.0135</w:t>
      </w:r>
      <w:r w:rsidRPr="00530CFF">
        <w:t>) and numerically longer OS (median OS: 18.2 vs. 8.3 months; HR: 0.48</w:t>
      </w:r>
      <w:r>
        <w:t>; p=0.1732</w:t>
      </w:r>
      <w:r w:rsidRPr="00530CFF">
        <w:t>).</w:t>
      </w:r>
      <w:r>
        <w:fldChar w:fldCharType="begin"/>
      </w:r>
      <w:r w:rsidR="00CA6345">
        <w:instrText xml:space="preserve"> ADDIN ZOTERO_ITEM CSL_CITATION {"citationID":"ce6nhRiv","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54570">
        <w:t xml:space="preserve"> </w:t>
      </w:r>
      <w:r w:rsidR="004E00B6">
        <w:t>T</w:t>
      </w:r>
      <w:r w:rsidR="00A718A9">
        <w:t xml:space="preserve">ogether, </w:t>
      </w:r>
      <w:r w:rsidR="002853BC">
        <w:t>t</w:t>
      </w:r>
      <w:r w:rsidR="004E00B6">
        <w:t>hese r</w:t>
      </w:r>
      <w:r>
        <w:t xml:space="preserve">esults demonstrate </w:t>
      </w:r>
      <w:r w:rsidR="00FB7939">
        <w:t xml:space="preserve">consistent and </w:t>
      </w:r>
      <w:r w:rsidR="00ED4113">
        <w:t xml:space="preserve">clinically </w:t>
      </w:r>
      <w:r w:rsidR="00F40A81">
        <w:t xml:space="preserve">relevant </w:t>
      </w:r>
      <w:r w:rsidR="002A3680">
        <w:t>efficacy</w:t>
      </w:r>
      <w:r>
        <w:t xml:space="preserve"> across </w:t>
      </w:r>
      <w:r w:rsidR="005D1FF5">
        <w:t xml:space="preserve">HR-status </w:t>
      </w:r>
      <w:r>
        <w:t xml:space="preserve">subgroups. </w:t>
      </w:r>
    </w:p>
    <w:p w14:paraId="4507DECF" w14:textId="2471C76B" w:rsidR="000B148D" w:rsidRDefault="000B148D" w:rsidP="000B148D">
      <w:pPr>
        <w:pStyle w:val="Body"/>
      </w:pPr>
      <w:r>
        <w:t xml:space="preserve">The efficacy of T-DXd was </w:t>
      </w:r>
      <w:r w:rsidR="003471D7">
        <w:t>confirmed</w:t>
      </w:r>
      <w:r>
        <w:t xml:space="preserve"> across multiple clinically meaningful endpoints, including all those listed </w:t>
      </w:r>
      <w:r w:rsidRPr="00054570">
        <w:t>in the final scope</w:t>
      </w:r>
      <w:r>
        <w:t xml:space="preserve">, </w:t>
      </w:r>
      <w:r w:rsidRPr="00054570">
        <w:t>cover</w:t>
      </w:r>
      <w:r>
        <w:t>ing</w:t>
      </w:r>
      <w:r w:rsidRPr="00054570">
        <w:t xml:space="preserve"> the most important outcomes in oncology.</w:t>
      </w:r>
      <w:r w:rsidRPr="00054570">
        <w:fldChar w:fldCharType="begin"/>
      </w:r>
      <w:r w:rsidR="00CA6345">
        <w:instrText xml:space="preserve"> ADDIN ZOTERO_ITEM CSL_CITATION {"citationID":"FZJREk8V","properties":{"formattedCitation":"\\super 1,7\\nosupersub{}","plainCitation":"1,7","noteIndex":0},"citationItems":[{"id":65944,"uris":["http://zotero.org/groups/4797619/items/WBVSVVF7"],"itemData":{"id":65944,"type":"document","title":"Clinical Study Report for DS8201-A-U303. Data cut-off date: 11 Jan 2022. Data on File.","author":[{"family":"Daiichi Sankyo Inc.","given":""}],"issued":{"date-parts":[["2022"]]}}},{"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7</w:t>
      </w:r>
      <w:r w:rsidRPr="00054570">
        <w:fldChar w:fldCharType="end"/>
      </w:r>
      <w:r w:rsidRPr="00054570">
        <w:t xml:space="preserve"> </w:t>
      </w:r>
      <w:r>
        <w:t>In the FAS, confirmed ORR by BICR was achieved in more than three times as many patients in the T-DXd arm compared with TPC (52.3% vs. 16.3%, respectively; p</w:t>
      </w:r>
      <w:r w:rsidRPr="00054570">
        <w:rPr>
          <w:rFonts w:eastAsia="Times New Roman" w:cs="Arial"/>
        </w:rPr>
        <w:t>&lt;0.0001</w:t>
      </w:r>
      <w:r>
        <w:t>).</w:t>
      </w:r>
      <w:r>
        <w:fldChar w:fldCharType="begin"/>
      </w:r>
      <w:r w:rsidR="00CA6345">
        <w:instrText xml:space="preserve"> ADDIN ZOTERO_ITEM CSL_CITATION {"citationID":"xRnPKksb","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t xml:space="preserve"> The CBR associated with T-DXd was more than twice that of TPC (</w:t>
      </w:r>
      <w:r w:rsidRPr="00A30416">
        <w:t xml:space="preserve">70.2% </w:t>
      </w:r>
      <w:r>
        <w:t xml:space="preserve">vs. </w:t>
      </w:r>
      <w:r w:rsidRPr="00A30416">
        <w:t>33.7%</w:t>
      </w:r>
      <w:r>
        <w:t xml:space="preserve">, </w:t>
      </w:r>
      <w:r w:rsidRPr="00A30416">
        <w:t>respectively</w:t>
      </w:r>
      <w:r>
        <w:t xml:space="preserve"> </w:t>
      </w:r>
      <w:r w:rsidRPr="00A30416">
        <w:t>p&lt;0.0001</w:t>
      </w:r>
      <w:r>
        <w:t>) demonstrating durability of response for at least six months.</w:t>
      </w:r>
      <w:r>
        <w:fldChar w:fldCharType="begin"/>
      </w:r>
      <w:r w:rsidR="00CA6345">
        <w:instrText xml:space="preserve"> ADDIN ZOTERO_ITEM CSL_CITATION {"citationID":"3U7KSadb","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t xml:space="preserve"> Consistent with this, median duration of response was longer </w:t>
      </w:r>
      <w:r w:rsidRPr="00054570">
        <w:t>with T-DXd than TPC (median DoR by BICR: 10.7 vs 6.8 months</w:t>
      </w:r>
      <w:r>
        <w:t>).</w:t>
      </w:r>
      <w:r>
        <w:fldChar w:fldCharType="begin"/>
      </w:r>
      <w:r w:rsidR="00CA6345">
        <w:instrText xml:space="preserve"> ADDIN ZOTERO_ITEM CSL_CITATION {"citationID":"mlqBGIrc","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p>
    <w:p w14:paraId="59FB9406" w14:textId="486839AF" w:rsidR="000B148D" w:rsidRDefault="000B148D" w:rsidP="000B148D">
      <w:pPr>
        <w:pStyle w:val="Body"/>
      </w:pPr>
      <w:r w:rsidRPr="00054570">
        <w:t>Subgroup analyses of PFS by BICR confirm that T</w:t>
      </w:r>
      <w:r w:rsidRPr="00054570">
        <w:noBreakHyphen/>
        <w:t>DXd offers a statistically significant clinical benefit compared with TPC across pre-specified</w:t>
      </w:r>
      <w:r>
        <w:t xml:space="preserve"> prognostic and demographic</w:t>
      </w:r>
      <w:r w:rsidRPr="00054570">
        <w:t xml:space="preserve"> subgroups, including </w:t>
      </w:r>
      <w:r>
        <w:t>hormone receptor</w:t>
      </w:r>
      <w:r w:rsidRPr="00054570">
        <w:t xml:space="preserve"> status, number of prior lines of chemotherapy in the metastatic setting, prior </w:t>
      </w:r>
      <w:r>
        <w:t xml:space="preserve">treatment with </w:t>
      </w:r>
      <w:r w:rsidRPr="00054570">
        <w:t>CDK4/6 inhibitors</w:t>
      </w:r>
      <w:r>
        <w:t xml:space="preserve">, </w:t>
      </w:r>
      <w:r w:rsidR="00FF48E7">
        <w:t xml:space="preserve">ECOG performance status, </w:t>
      </w:r>
      <w:r>
        <w:t>baseline visceral disease, and baseline brain metastases</w:t>
      </w:r>
      <w:r w:rsidRPr="00054570">
        <w:t>.</w:t>
      </w:r>
      <w:r>
        <w:fldChar w:fldCharType="begin"/>
      </w:r>
      <w:r w:rsidR="00CA6345">
        <w:instrText xml:space="preserve"> ADDIN ZOTERO_ITEM CSL_CITATION {"citationID":"lMLUZLJz","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r>
        <w:fldChar w:fldCharType="end"/>
      </w:r>
      <w:r w:rsidRPr="00054570">
        <w:t xml:space="preserve"> The magnitude of benefit </w:t>
      </w:r>
      <w:r>
        <w:t xml:space="preserve">was similar </w:t>
      </w:r>
      <w:r w:rsidRPr="00054570">
        <w:t xml:space="preserve">across subgroups </w:t>
      </w:r>
      <w:r>
        <w:t>and compared with the FAS, demonstrating</w:t>
      </w:r>
      <w:r w:rsidRPr="00054570">
        <w:t xml:space="preserve"> consistency </w:t>
      </w:r>
      <w:r>
        <w:t>in</w:t>
      </w:r>
      <w:r w:rsidRPr="00054570">
        <w:t xml:space="preserve"> </w:t>
      </w:r>
      <w:r>
        <w:t xml:space="preserve">treatment </w:t>
      </w:r>
      <w:r w:rsidRPr="00054570">
        <w:t>effect.</w:t>
      </w:r>
      <w:r w:rsidRPr="00054570">
        <w:fldChar w:fldCharType="begin"/>
      </w:r>
      <w:r w:rsidR="00CA6345">
        <w:instrText xml:space="preserve"> ADDIN ZOTERO_ITEM CSL_CITATION {"citationID":"epFcoG11","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w:t>
      </w:r>
    </w:p>
    <w:p w14:paraId="236A8871" w14:textId="0B8F437F" w:rsidR="000B148D" w:rsidRDefault="00625A8A" w:rsidP="000B148D">
      <w:pPr>
        <w:pStyle w:val="Body"/>
      </w:pPr>
      <w:r>
        <w:t>Health-related quality-of-life</w:t>
      </w:r>
      <w:r w:rsidR="000B148D" w:rsidRPr="00054570">
        <w:t xml:space="preserve"> of patients </w:t>
      </w:r>
      <w:r w:rsidR="00294FDC" w:rsidRPr="00294FDC">
        <w:rPr>
          <w:color w:val="000000"/>
          <w:highlight w:val="black"/>
        </w:rPr>
        <w:t>xxxxxxxxxxxxxxxxxxxxxxxxxxx</w:t>
      </w:r>
      <w:r w:rsidR="000B148D">
        <w:t xml:space="preserve"> with T-DXd across a range of generic (EQ-5D-5L) and cancer-specific (</w:t>
      </w:r>
      <w:r w:rsidR="000B148D" w:rsidRPr="00AA6742">
        <w:t xml:space="preserve">EORTC QLQ-C30 </w:t>
      </w:r>
      <w:r w:rsidR="000B148D">
        <w:t xml:space="preserve">and </w:t>
      </w:r>
      <w:r w:rsidR="000B148D" w:rsidRPr="00054570">
        <w:t>EORTC QLQ-</w:t>
      </w:r>
      <w:r w:rsidR="000B148D">
        <w:t>BR45) PRO instruments with longer TTDD across almost all measures and scales compared with TPC.</w:t>
      </w:r>
      <w:r w:rsidR="000B148D">
        <w:fldChar w:fldCharType="begin"/>
      </w:r>
      <w:r w:rsidR="00CA6345">
        <w:instrText xml:space="preserve"> ADDIN ZOTERO_ITEM CSL_CITATION {"citationID":"Kc15w47n","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rsidR="000B148D">
        <w:fldChar w:fldCharType="separate"/>
      </w:r>
      <w:r w:rsidR="00CA6345" w:rsidRPr="00F710CB">
        <w:rPr>
          <w:rFonts w:cs="Arial"/>
          <w:szCs w:val="24"/>
          <w:vertAlign w:val="superscript"/>
        </w:rPr>
        <w:t>7,151</w:t>
      </w:r>
      <w:r w:rsidR="000B148D">
        <w:fldChar w:fldCharType="end"/>
      </w:r>
      <w:r w:rsidR="000B148D">
        <w:t xml:space="preserve"> For EQ-5D-5L VAS, median TTDD was </w:t>
      </w:r>
      <w:r w:rsidR="00294FDC" w:rsidRPr="00294FDC">
        <w:rPr>
          <w:color w:val="000000"/>
          <w:highlight w:val="black"/>
        </w:rPr>
        <w:t>xxxxxx</w:t>
      </w:r>
      <w:r w:rsidR="000B148D">
        <w:t xml:space="preserve"> in the T-DXd arm than the TPC arm (</w:t>
      </w:r>
      <w:r w:rsidR="00294FDC" w:rsidRPr="00294FDC">
        <w:rPr>
          <w:color w:val="000000"/>
          <w:highlight w:val="black"/>
        </w:rPr>
        <w:t>xxxx</w:t>
      </w:r>
      <w:r w:rsidR="005D735C" w:rsidRPr="00F710CB">
        <w:t xml:space="preserve"> </w:t>
      </w:r>
      <w:r w:rsidR="005D735C" w:rsidRPr="003C648C">
        <w:t>(95% CI:</w:t>
      </w:r>
      <w:r w:rsidR="005D735C">
        <w:rPr>
          <w:u w:val="single"/>
        </w:rPr>
        <w:t xml:space="preserve"> </w:t>
      </w:r>
      <w:r w:rsidR="00294FDC" w:rsidRPr="00294FDC">
        <w:rPr>
          <w:color w:val="000000"/>
          <w:highlight w:val="black"/>
        </w:rPr>
        <w:t>xxxxxxxxx</w:t>
      </w:r>
      <w:r w:rsidR="005D735C" w:rsidRPr="003C648C">
        <w:t xml:space="preserve">) </w:t>
      </w:r>
      <w:r w:rsidR="005D735C" w:rsidRPr="00054570">
        <w:t xml:space="preserve">vs. </w:t>
      </w:r>
      <w:r w:rsidR="00294FDC" w:rsidRPr="00294FDC">
        <w:rPr>
          <w:color w:val="000000"/>
          <w:highlight w:val="black"/>
        </w:rPr>
        <w:t>xxx</w:t>
      </w:r>
      <w:r w:rsidR="005D735C" w:rsidRPr="00054570">
        <w:t xml:space="preserve"> months</w:t>
      </w:r>
      <w:r w:rsidR="005D735C">
        <w:t xml:space="preserve"> (95% CI: </w:t>
      </w:r>
      <w:r w:rsidR="00294FDC" w:rsidRPr="00294FDC">
        <w:rPr>
          <w:color w:val="000000"/>
          <w:highlight w:val="black"/>
        </w:rPr>
        <w:t>xxxxxxxxx</w:t>
      </w:r>
      <w:r w:rsidR="005D735C">
        <w:t>)</w:t>
      </w:r>
      <w:r w:rsidR="005D735C" w:rsidRPr="00054570">
        <w:t xml:space="preserve">; HR: </w:t>
      </w:r>
      <w:r w:rsidR="00294FDC" w:rsidRPr="00294FDC">
        <w:rPr>
          <w:color w:val="000000"/>
          <w:highlight w:val="black"/>
        </w:rPr>
        <w:t>xxxx</w:t>
      </w:r>
      <w:r w:rsidR="005D735C" w:rsidRPr="00054570">
        <w:t xml:space="preserve">; 95% CI: </w:t>
      </w:r>
      <w:r w:rsidR="00294FDC" w:rsidRPr="00294FDC">
        <w:rPr>
          <w:color w:val="000000"/>
          <w:highlight w:val="black"/>
        </w:rPr>
        <w:t>xxxxxxxxxx</w:t>
      </w:r>
      <w:r w:rsidR="005D735C" w:rsidRPr="00054570">
        <w:t>; p=</w:t>
      </w:r>
      <w:r w:rsidR="00294FDC" w:rsidRPr="00294FDC">
        <w:rPr>
          <w:color w:val="000000"/>
          <w:highlight w:val="black"/>
        </w:rPr>
        <w:t>xxxxxx</w:t>
      </w:r>
      <w:r w:rsidR="005D735C">
        <w:rPr>
          <w:u w:val="single"/>
        </w:rPr>
        <w:t>; FAS</w:t>
      </w:r>
      <w:r w:rsidR="005D735C">
        <w:t>).</w:t>
      </w:r>
      <w:r w:rsidR="000B148D">
        <w:fldChar w:fldCharType="begin"/>
      </w:r>
      <w:r w:rsidR="00CA6345">
        <w:instrText xml:space="preserve"> ADDIN ZOTERO_ITEM CSL_CITATION {"citationID":"o0hY3ifZ","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0B148D">
        <w:fldChar w:fldCharType="separate"/>
      </w:r>
      <w:r w:rsidR="00CA6345" w:rsidRPr="00F710CB">
        <w:rPr>
          <w:rFonts w:cs="Arial"/>
          <w:szCs w:val="24"/>
          <w:vertAlign w:val="superscript"/>
        </w:rPr>
        <w:t>152</w:t>
      </w:r>
      <w:r w:rsidR="000B148D">
        <w:fldChar w:fldCharType="end"/>
      </w:r>
      <w:r w:rsidR="000B148D">
        <w:t xml:space="preserve"> Similarly, for EORTC QLQ-C30 GHS, the median TTDD was </w:t>
      </w:r>
      <w:r w:rsidR="00294FDC" w:rsidRPr="00294FDC">
        <w:rPr>
          <w:color w:val="000000"/>
          <w:highlight w:val="black"/>
        </w:rPr>
        <w:t>xxxxxx</w:t>
      </w:r>
      <w:r w:rsidR="000B148D">
        <w:t xml:space="preserve"> with T-DXd than TPC (</w:t>
      </w:r>
      <w:r w:rsidR="00294FDC" w:rsidRPr="00294FDC">
        <w:rPr>
          <w:color w:val="000000"/>
          <w:highlight w:val="black"/>
        </w:rPr>
        <w:t>xxxx</w:t>
      </w:r>
      <w:r w:rsidR="005D735C" w:rsidRPr="00054570">
        <w:t xml:space="preserve"> </w:t>
      </w:r>
      <w:r w:rsidR="005D735C">
        <w:t xml:space="preserve">(95% CI: </w:t>
      </w:r>
      <w:r w:rsidR="00294FDC" w:rsidRPr="00294FDC">
        <w:rPr>
          <w:color w:val="000000"/>
          <w:highlight w:val="black"/>
        </w:rPr>
        <w:t>xxxxxxxxx</w:t>
      </w:r>
      <w:r w:rsidR="005D735C">
        <w:t xml:space="preserve">) </w:t>
      </w:r>
      <w:r w:rsidR="005D735C" w:rsidRPr="00054570">
        <w:t xml:space="preserve">vs. </w:t>
      </w:r>
      <w:r w:rsidR="00294FDC" w:rsidRPr="00294FDC">
        <w:rPr>
          <w:color w:val="000000"/>
          <w:highlight w:val="black"/>
        </w:rPr>
        <w:t>xxx</w:t>
      </w:r>
      <w:r w:rsidR="005D735C" w:rsidRPr="00E16168">
        <w:t xml:space="preserve"> </w:t>
      </w:r>
      <w:r w:rsidR="005D735C" w:rsidRPr="00054570">
        <w:t>months</w:t>
      </w:r>
      <w:r w:rsidR="005D735C">
        <w:t xml:space="preserve"> (95% CI: </w:t>
      </w:r>
      <w:r w:rsidR="00294FDC" w:rsidRPr="00294FDC">
        <w:rPr>
          <w:color w:val="000000"/>
          <w:highlight w:val="black"/>
        </w:rPr>
        <w:t>xxxxxxxx</w:t>
      </w:r>
      <w:r w:rsidR="005D735C">
        <w:t>)</w:t>
      </w:r>
      <w:r w:rsidR="005D735C" w:rsidRPr="00054570">
        <w:t xml:space="preserve">; HR: </w:t>
      </w:r>
      <w:r w:rsidR="00294FDC" w:rsidRPr="00294FDC">
        <w:rPr>
          <w:color w:val="000000"/>
          <w:highlight w:val="black"/>
        </w:rPr>
        <w:t>xxxx</w:t>
      </w:r>
      <w:r w:rsidR="005D735C" w:rsidRPr="00054570">
        <w:t xml:space="preserve">; 95% CI: </w:t>
      </w:r>
      <w:r w:rsidR="00294FDC" w:rsidRPr="00294FDC">
        <w:rPr>
          <w:color w:val="000000"/>
          <w:highlight w:val="black"/>
        </w:rPr>
        <w:t>xxxxxxxxxx</w:t>
      </w:r>
      <w:r w:rsidR="005D735C" w:rsidRPr="00054570">
        <w:t>; p=</w:t>
      </w:r>
      <w:r w:rsidR="00294FDC" w:rsidRPr="00294FDC">
        <w:rPr>
          <w:color w:val="000000"/>
          <w:highlight w:val="black"/>
        </w:rPr>
        <w:t>xxxxxx</w:t>
      </w:r>
      <w:r w:rsidR="005D735C" w:rsidRPr="00F710CB">
        <w:t>; FAS</w:t>
      </w:r>
      <w:r w:rsidR="000B148D">
        <w:t>).</w:t>
      </w:r>
      <w:r w:rsidR="000B148D">
        <w:fldChar w:fldCharType="begin"/>
      </w:r>
      <w:r w:rsidR="00CA6345">
        <w:instrText xml:space="preserve"> ADDIN ZOTERO_ITEM CSL_CITATION {"citationID":"mvyuqHWP","properties":{"formattedCitation":"\\super 152\\nosupersub{}","plainCitation":"152","noteIndex":0},"citationItems":[{"id":66410,"uris":["http://zotero.org/groups/4797619/items/RKV2VG2A"],"itemData":{"id":66410,"type":"document","title":"FAS PRO tables and figures. Data on File.","author":[{"family":"Daiichi Sankyo Inc.","given":""}]}}],"schema":"https://github.com/citation-style-language/schema/raw/master/csl-citation.json"} </w:instrText>
      </w:r>
      <w:r w:rsidR="000B148D">
        <w:fldChar w:fldCharType="separate"/>
      </w:r>
      <w:r w:rsidR="00CA6345" w:rsidRPr="00F710CB">
        <w:rPr>
          <w:rFonts w:cs="Arial"/>
          <w:szCs w:val="24"/>
          <w:vertAlign w:val="superscript"/>
        </w:rPr>
        <w:t>152</w:t>
      </w:r>
      <w:r w:rsidR="000B148D">
        <w:fldChar w:fldCharType="end"/>
      </w:r>
    </w:p>
    <w:p w14:paraId="49011DDC" w14:textId="01DE3D03" w:rsidR="000B148D" w:rsidRDefault="00D100E9" w:rsidP="000B148D">
      <w:pPr>
        <w:pStyle w:val="Body"/>
      </w:pPr>
      <w:r w:rsidRPr="00054570">
        <w:t>The safety of T</w:t>
      </w:r>
      <w:r w:rsidRPr="00054570">
        <w:noBreakHyphen/>
        <w:t xml:space="preserve">DXd in the DESTINY-Breast04 study was generally manageable and tolerable. </w:t>
      </w:r>
      <w:r w:rsidR="006D071E">
        <w:t>A s</w:t>
      </w:r>
      <w:r w:rsidR="000B148D">
        <w:t xml:space="preserve">imilar proportion of patients experienced </w:t>
      </w:r>
      <w:r w:rsidR="006A34C9">
        <w:t>TE</w:t>
      </w:r>
      <w:r w:rsidR="000B148D">
        <w:t>AEs in both the T-DXd (99.5%) and TPC (</w:t>
      </w:r>
      <w:r w:rsidR="000B148D" w:rsidRPr="007A2D66">
        <w:t>98.3</w:t>
      </w:r>
      <w:r w:rsidR="000B148D">
        <w:t>%)</w:t>
      </w:r>
      <w:r w:rsidR="00307AD3">
        <w:t xml:space="preserve"> </w:t>
      </w:r>
      <w:r w:rsidR="00E55F5A">
        <w:t xml:space="preserve">arms </w:t>
      </w:r>
      <w:r w:rsidR="001574CD">
        <w:t>with</w:t>
      </w:r>
      <w:r w:rsidR="00307AD3">
        <w:t xml:space="preserve"> </w:t>
      </w:r>
      <w:r w:rsidR="00070AE5">
        <w:t>m</w:t>
      </w:r>
      <w:r w:rsidR="00D70D92" w:rsidRPr="00640D44">
        <w:t xml:space="preserve">ost </w:t>
      </w:r>
      <w:r w:rsidR="00D70D92">
        <w:t xml:space="preserve">of </w:t>
      </w:r>
      <w:r w:rsidR="00D70D92" w:rsidRPr="00640D44">
        <w:t>Grade 1 or 2</w:t>
      </w:r>
      <w:r w:rsidR="00D70D92">
        <w:t xml:space="preserve"> severity</w:t>
      </w:r>
      <w:r w:rsidR="00D70D92" w:rsidRPr="00640D44">
        <w:t xml:space="preserve"> and manageable </w:t>
      </w:r>
      <w:r w:rsidR="00D70D92">
        <w:t>through</w:t>
      </w:r>
      <w:r w:rsidR="00D70D92" w:rsidRPr="00640D44">
        <w:t xml:space="preserve"> routine </w:t>
      </w:r>
      <w:r w:rsidR="00D70D92">
        <w:t>clinical practice</w:t>
      </w:r>
      <w:r w:rsidR="00D70D92" w:rsidRPr="00054570">
        <w:t>.</w:t>
      </w:r>
      <w:r w:rsidR="00D70D92" w:rsidRPr="00054570">
        <w:fldChar w:fldCharType="begin"/>
      </w:r>
      <w:r w:rsidR="00CA6345">
        <w:instrText xml:space="preserve"> ADDIN ZOTERO_ITEM CSL_CITATION {"citationID":"xB2NCE2a","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D70D92" w:rsidRPr="00054570">
        <w:fldChar w:fldCharType="separate"/>
      </w:r>
      <w:r w:rsidR="00FD57F4" w:rsidRPr="00FD57F4">
        <w:rPr>
          <w:rFonts w:cs="Arial"/>
          <w:szCs w:val="24"/>
          <w:vertAlign w:val="superscript"/>
        </w:rPr>
        <w:t>7</w:t>
      </w:r>
      <w:r w:rsidR="00D70D92" w:rsidRPr="00054570">
        <w:fldChar w:fldCharType="end"/>
      </w:r>
      <w:r w:rsidR="000B148D">
        <w:t xml:space="preserve"> </w:t>
      </w:r>
      <w:r w:rsidR="006D071E">
        <w:t>A</w:t>
      </w:r>
      <w:r w:rsidR="000B148D">
        <w:t xml:space="preserve"> lower proportion </w:t>
      </w:r>
      <w:r w:rsidR="007C2831">
        <w:t xml:space="preserve">of patients </w:t>
      </w:r>
      <w:r w:rsidR="000B148D">
        <w:t xml:space="preserve">in the T-DXd arm experienced Grade </w:t>
      </w:r>
      <w:r w:rsidR="000B148D" w:rsidRPr="00054570">
        <w:rPr>
          <w:rFonts w:cs="Arial"/>
        </w:rPr>
        <w:t>≥</w:t>
      </w:r>
      <w:r w:rsidR="000B148D" w:rsidRPr="00054570">
        <w:t>3</w:t>
      </w:r>
      <w:r w:rsidR="000B148D">
        <w:t xml:space="preserve"> TEAEs (</w:t>
      </w:r>
      <w:r w:rsidR="000B148D" w:rsidRPr="001B0DDF">
        <w:t>52.6</w:t>
      </w:r>
      <w:r w:rsidR="000B148D">
        <w:t>% vs. 67.4%).</w:t>
      </w:r>
      <w:r w:rsidR="000B148D">
        <w:fldChar w:fldCharType="begin"/>
      </w:r>
      <w:r w:rsidR="00CA6345">
        <w:instrText xml:space="preserve"> ADDIN ZOTERO_ITEM CSL_CITATION {"citationID":"E2XwC8G9","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fldChar w:fldCharType="separate"/>
      </w:r>
      <w:r w:rsidR="00FD57F4" w:rsidRPr="00FD57F4">
        <w:rPr>
          <w:rFonts w:cs="Arial"/>
          <w:szCs w:val="24"/>
          <w:vertAlign w:val="superscript"/>
        </w:rPr>
        <w:t>6</w:t>
      </w:r>
      <w:r w:rsidR="000B148D">
        <w:fldChar w:fldCharType="end"/>
      </w:r>
      <w:r w:rsidR="000B148D">
        <w:t xml:space="preserve"> </w:t>
      </w:r>
      <w:r w:rsidR="00933BA3">
        <w:t xml:space="preserve">Treatment-emergent AEs </w:t>
      </w:r>
      <w:r w:rsidR="00A8464E">
        <w:t xml:space="preserve">occurred most frequently in the </w:t>
      </w:r>
      <w:r w:rsidR="00A8464E" w:rsidRPr="006C2DE1">
        <w:t xml:space="preserve">first cycle and generally </w:t>
      </w:r>
      <w:r w:rsidR="00294FDC" w:rsidRPr="00294FDC">
        <w:rPr>
          <w:color w:val="000000"/>
          <w:highlight w:val="black"/>
        </w:rPr>
        <w:t>xxxxxxxxxxxxxxxxxxxxxxxxxxxxxxx</w:t>
      </w:r>
      <w:r w:rsidR="00A8464E">
        <w:t>.</w:t>
      </w:r>
      <w:r w:rsidR="00A8464E">
        <w:fldChar w:fldCharType="begin"/>
      </w:r>
      <w:r w:rsidR="00CA6345">
        <w:instrText xml:space="preserve"> ADDIN ZOTERO_ITEM CSL_CITATION {"citationID":"W3uulm65","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A8464E">
        <w:fldChar w:fldCharType="separate"/>
      </w:r>
      <w:r w:rsidR="00FD57F4" w:rsidRPr="00FD57F4">
        <w:rPr>
          <w:rFonts w:cs="Arial"/>
          <w:szCs w:val="24"/>
          <w:vertAlign w:val="superscript"/>
        </w:rPr>
        <w:t>7</w:t>
      </w:r>
      <w:r w:rsidR="00A8464E">
        <w:fldChar w:fldCharType="end"/>
      </w:r>
      <w:r w:rsidR="00A8464E">
        <w:t xml:space="preserve"> </w:t>
      </w:r>
      <w:r w:rsidR="00236909" w:rsidRPr="00054570">
        <w:rPr>
          <w:rStyle w:val="normaltextrun"/>
        </w:rPr>
        <w:t>It should</w:t>
      </w:r>
      <w:r w:rsidR="00AB430B">
        <w:rPr>
          <w:rStyle w:val="normaltextrun"/>
        </w:rPr>
        <w:t xml:space="preserve"> also</w:t>
      </w:r>
      <w:r w:rsidR="00236909" w:rsidRPr="00054570">
        <w:rPr>
          <w:rStyle w:val="normaltextrun"/>
        </w:rPr>
        <w:t xml:space="preserve"> be noted that </w:t>
      </w:r>
      <w:r w:rsidR="00236909">
        <w:rPr>
          <w:rStyle w:val="normaltextrun"/>
        </w:rPr>
        <w:t xml:space="preserve">median </w:t>
      </w:r>
      <w:r w:rsidR="00236909" w:rsidRPr="00054570">
        <w:rPr>
          <w:rStyle w:val="normaltextrun"/>
        </w:rPr>
        <w:t xml:space="preserve">treatment duration was considerably longer </w:t>
      </w:r>
      <w:r w:rsidR="00E6184E">
        <w:rPr>
          <w:rStyle w:val="normaltextrun"/>
        </w:rPr>
        <w:t>with</w:t>
      </w:r>
      <w:r w:rsidR="00236909" w:rsidRPr="00054570">
        <w:rPr>
          <w:rStyle w:val="normaltextrun"/>
        </w:rPr>
        <w:t xml:space="preserve"> T-DXd than TPC (8.2 vs 3.5 months)</w:t>
      </w:r>
      <w:r w:rsidR="00236909">
        <w:rPr>
          <w:rStyle w:val="normaltextrun"/>
        </w:rPr>
        <w:t xml:space="preserve">. </w:t>
      </w:r>
      <w:r w:rsidR="000B148D" w:rsidRPr="00054570">
        <w:t>Exposure-adjusted rates were lower for T-DXd than TPC for</w:t>
      </w:r>
      <w:r w:rsidR="00D42A2A">
        <w:t xml:space="preserve"> all parameters including</w:t>
      </w:r>
      <w:r w:rsidR="000B148D" w:rsidRPr="00054570">
        <w:t xml:space="preserve"> TEAEs</w:t>
      </w:r>
      <w:r w:rsidR="000B148D">
        <w:t xml:space="preserve"> (1.30 vs. 2.66)</w:t>
      </w:r>
      <w:r w:rsidR="000B148D" w:rsidRPr="00054570">
        <w:t xml:space="preserve">, Grade </w:t>
      </w:r>
      <w:r w:rsidR="000B148D" w:rsidRPr="00054570">
        <w:rPr>
          <w:rFonts w:cs="Arial"/>
        </w:rPr>
        <w:t>≥</w:t>
      </w:r>
      <w:r w:rsidR="000B148D" w:rsidRPr="00054570">
        <w:t>3 TEAEs</w:t>
      </w:r>
      <w:r w:rsidR="000B148D">
        <w:t xml:space="preserve"> (0.69 vs. 1.82)</w:t>
      </w:r>
      <w:r w:rsidR="000B148D" w:rsidRPr="00054570">
        <w:t xml:space="preserve">, </w:t>
      </w:r>
      <w:r w:rsidR="000B148D">
        <w:t xml:space="preserve">treatment-emergent SAEs (0.36 vs. 0.68), and </w:t>
      </w:r>
      <w:r w:rsidR="000B148D" w:rsidRPr="00054570">
        <w:t>TEAEs related to dose modification</w:t>
      </w:r>
      <w:r w:rsidR="000B148D">
        <w:t xml:space="preserve"> (discontinuation: 0.21 vs. 0.22; reduction: 0.30 vs. 1.04; interruption: 0.50 vs. 1.13)</w:t>
      </w:r>
      <w:r w:rsidR="000B148D" w:rsidRPr="00054570">
        <w:t>.</w:t>
      </w:r>
      <w:r w:rsidR="000B148D">
        <w:fldChar w:fldCharType="begin"/>
      </w:r>
      <w:r w:rsidR="00CA6345">
        <w:instrText xml:space="preserve"> ADDIN ZOTERO_ITEM CSL_CITATION {"citationID":"d06Y1Qkw","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fldChar w:fldCharType="separate"/>
      </w:r>
      <w:r w:rsidR="00FD57F4" w:rsidRPr="00FD57F4">
        <w:rPr>
          <w:rFonts w:cs="Arial"/>
          <w:szCs w:val="24"/>
          <w:vertAlign w:val="superscript"/>
        </w:rPr>
        <w:t>6</w:t>
      </w:r>
      <w:r w:rsidR="000B148D">
        <w:fldChar w:fldCharType="end"/>
      </w:r>
      <w:r w:rsidR="000B148D">
        <w:rPr>
          <w:rStyle w:val="CommentReference"/>
        </w:rPr>
        <w:t xml:space="preserve"> </w:t>
      </w:r>
      <w:r w:rsidR="00EB000A">
        <w:t xml:space="preserve">For T-DXd, </w:t>
      </w:r>
      <w:r w:rsidR="00EB000A" w:rsidRPr="00054570">
        <w:rPr>
          <w:rStyle w:val="normaltextrun"/>
        </w:rPr>
        <w:t>AEs of special interest</w:t>
      </w:r>
      <w:r w:rsidR="00EB000A" w:rsidRPr="00054570">
        <w:rPr>
          <w:rStyle w:val="normaltextrun"/>
          <w:b/>
          <w:bCs/>
        </w:rPr>
        <w:t xml:space="preserve"> </w:t>
      </w:r>
      <w:r w:rsidR="00EB000A" w:rsidRPr="00E577F2">
        <w:rPr>
          <w:rStyle w:val="normaltextrun"/>
        </w:rPr>
        <w:t>(</w:t>
      </w:r>
      <w:r w:rsidR="00EB000A" w:rsidRPr="00054570">
        <w:rPr>
          <w:rStyle w:val="normaltextrun"/>
        </w:rPr>
        <w:t>ILD/pneumonitis and LV</w:t>
      </w:r>
      <w:r w:rsidR="000664D8">
        <w:rPr>
          <w:rStyle w:val="normaltextrun"/>
        </w:rPr>
        <w:t xml:space="preserve"> dysfunction</w:t>
      </w:r>
      <w:r w:rsidR="00EB000A" w:rsidRPr="00054570">
        <w:rPr>
          <w:rStyle w:val="normaltextrun"/>
        </w:rPr>
        <w:t xml:space="preserve">) </w:t>
      </w:r>
      <w:r w:rsidR="00EB000A">
        <w:rPr>
          <w:rStyle w:val="normaltextrun"/>
        </w:rPr>
        <w:t>were mostly of</w:t>
      </w:r>
      <w:r w:rsidR="00EB000A" w:rsidRPr="00054570">
        <w:rPr>
          <w:rStyle w:val="normaltextrun"/>
        </w:rPr>
        <w:t xml:space="preserve"> mild or moderate severity</w:t>
      </w:r>
      <w:r w:rsidR="00EB000A">
        <w:rPr>
          <w:rStyle w:val="normaltextrun"/>
        </w:rPr>
        <w:t xml:space="preserve"> </w:t>
      </w:r>
      <w:r w:rsidR="00EB000A" w:rsidRPr="00054570">
        <w:rPr>
          <w:rStyle w:val="normaltextrun"/>
        </w:rPr>
        <w:t>and manage</w:t>
      </w:r>
      <w:r w:rsidR="00EB000A">
        <w:rPr>
          <w:rStyle w:val="normaltextrun"/>
        </w:rPr>
        <w:t>able</w:t>
      </w:r>
      <w:r w:rsidR="00EB000A" w:rsidRPr="00054570">
        <w:rPr>
          <w:rStyle w:val="normaltextrun"/>
        </w:rPr>
        <w:t xml:space="preserve"> through the use of established guidelines</w:t>
      </w:r>
      <w:r w:rsidR="00EB000A" w:rsidRPr="00EB000A">
        <w:rPr>
          <w:rStyle w:val="normaltextrun"/>
        </w:rPr>
        <w:t xml:space="preserve"> </w:t>
      </w:r>
      <w:r w:rsidR="00EB000A" w:rsidRPr="00054570">
        <w:rPr>
          <w:rStyle w:val="normaltextrun"/>
        </w:rPr>
        <w:t>which included monitoring signs and symptoms of ILD and proactively managing events with early intervention.</w:t>
      </w:r>
      <w:r w:rsidR="00B24BD5">
        <w:rPr>
          <w:rStyle w:val="normaltextrun"/>
        </w:rPr>
        <w:fldChar w:fldCharType="begin"/>
      </w:r>
      <w:r w:rsidR="00CA6345">
        <w:rPr>
          <w:rStyle w:val="normaltextrun"/>
        </w:rPr>
        <w:instrText xml:space="preserve"> ADDIN ZOTERO_ITEM CSL_CITATION {"citationID":"zdlAUo9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B24BD5">
        <w:rPr>
          <w:rStyle w:val="normaltextrun"/>
        </w:rPr>
        <w:fldChar w:fldCharType="separate"/>
      </w:r>
      <w:r w:rsidR="00FD57F4" w:rsidRPr="00FD57F4">
        <w:rPr>
          <w:rFonts w:cs="Arial"/>
          <w:szCs w:val="24"/>
          <w:vertAlign w:val="superscript"/>
        </w:rPr>
        <w:t>7</w:t>
      </w:r>
      <w:r w:rsidR="00B24BD5">
        <w:rPr>
          <w:rStyle w:val="normaltextrun"/>
        </w:rPr>
        <w:fldChar w:fldCharType="end"/>
      </w:r>
      <w:r w:rsidR="00B24BD5">
        <w:rPr>
          <w:rStyle w:val="CommentReference"/>
        </w:rPr>
        <w:t xml:space="preserve"> </w:t>
      </w:r>
      <w:r w:rsidR="000B148D">
        <w:t xml:space="preserve">Overall, the safety of T-DXd in DESTINY-Breast04 was consistent with previous studies of T-DXd in u/mBC, including </w:t>
      </w:r>
      <w:r w:rsidR="000B148D">
        <w:lastRenderedPageBreak/>
        <w:t>DESTINY-Breast01 and DESTINY-Breast03</w:t>
      </w:r>
      <w:r w:rsidR="00CE1BB7">
        <w:t>, with no new AEs of concerned identified in this study</w:t>
      </w:r>
      <w:r w:rsidR="000B148D">
        <w:t>.</w:t>
      </w:r>
      <w:r w:rsidR="000B148D">
        <w:fldChar w:fldCharType="begin"/>
      </w:r>
      <w:r w:rsidR="00CA6345">
        <w:instrText xml:space="preserve"> ADDIN ZOTERO_ITEM CSL_CITATION {"citationID":"ARaUpqIt","properties":{"formattedCitation":"\\super 7, 20,68\\nosupersub{}","plainCitation":"7, 20,68","noteIndex":0},"citationItems":[{"id":65944,"uris":["http://zotero.org/groups/4797619/items/WBVSVVF7"],"itemData":{"id":65944,"type":"document","title":"Clinical Study Report for DS8201-A-U303. Data cut-off date: 11 Jan 2022. Data on File.","author":[{"family":"Daiichi Sankyo Inc.","given":""}],"issued":{"date-parts":[["2022"]]}}},{"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000B148D">
        <w:fldChar w:fldCharType="separate"/>
      </w:r>
      <w:r w:rsidR="00FD57F4" w:rsidRPr="00FD57F4">
        <w:rPr>
          <w:rFonts w:cs="Arial"/>
          <w:szCs w:val="24"/>
          <w:vertAlign w:val="superscript"/>
        </w:rPr>
        <w:t>7, 20,68</w:t>
      </w:r>
      <w:r w:rsidR="000B148D">
        <w:fldChar w:fldCharType="end"/>
      </w:r>
    </w:p>
    <w:p w14:paraId="4AE34D59" w14:textId="7DBFB49B" w:rsidR="000B148D" w:rsidRDefault="000B148D" w:rsidP="000B148D">
      <w:pPr>
        <w:pStyle w:val="Body"/>
      </w:pPr>
      <w:r>
        <w:t xml:space="preserve">At an advisory board meeting in December 2022, </w:t>
      </w:r>
      <w:r w:rsidRPr="00054570">
        <w:t xml:space="preserve">UK </w:t>
      </w:r>
      <w:r>
        <w:t xml:space="preserve">clinical and HEOR </w:t>
      </w:r>
      <w:r w:rsidRPr="00054570">
        <w:t xml:space="preserve">experts confirmed that the DESTINY-Breast04 trial </w:t>
      </w:r>
      <w:r>
        <w:t xml:space="preserve">is well designed, robust, and the </w:t>
      </w:r>
      <w:r w:rsidRPr="00054570">
        <w:t xml:space="preserve">population </w:t>
      </w:r>
      <w:r>
        <w:t xml:space="preserve">is </w:t>
      </w:r>
      <w:r w:rsidRPr="00054570">
        <w:t>generalisable to UK</w:t>
      </w:r>
      <w:r>
        <w:t xml:space="preserve"> clinical practice.</w:t>
      </w:r>
      <w:r w:rsidRPr="00054570">
        <w:fldChar w:fldCharType="begin"/>
      </w:r>
      <w:r w:rsidR="00CA6345">
        <w:instrText xml:space="preserve"> ADDIN ZOTERO_ITEM CSL_CITATION {"citationID":"kAxR1Nv2","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F710CB">
        <w:rPr>
          <w:rFonts w:cs="Arial"/>
          <w:szCs w:val="24"/>
          <w:vertAlign w:val="superscript"/>
        </w:rPr>
        <w:t>121</w:t>
      </w:r>
      <w:r w:rsidRPr="00054570">
        <w:fldChar w:fldCharType="end"/>
      </w:r>
      <w:r>
        <w:t xml:space="preserve"> In particular, and as described in detail in </w:t>
      </w:r>
      <w:r w:rsidRPr="00657307">
        <w:rPr>
          <w:b/>
          <w:bCs/>
        </w:rPr>
        <w:t>Sectio</w:t>
      </w:r>
      <w:r w:rsidR="00657307" w:rsidRPr="00657307">
        <w:rPr>
          <w:b/>
          <w:bCs/>
        </w:rPr>
        <w:t xml:space="preserve">n </w:t>
      </w:r>
      <w:r w:rsidR="00CF5F76">
        <w:rPr>
          <w:b/>
          <w:bCs/>
        </w:rPr>
        <w:fldChar w:fldCharType="begin"/>
      </w:r>
      <w:r w:rsidR="00CF5F76">
        <w:rPr>
          <w:b/>
          <w:bCs/>
        </w:rPr>
        <w:instrText xml:space="preserve"> REF _Ref129209834 \r \h </w:instrText>
      </w:r>
      <w:r w:rsidR="00CF5F76">
        <w:rPr>
          <w:b/>
          <w:bCs/>
        </w:rPr>
      </w:r>
      <w:r w:rsidR="00CF5F76">
        <w:rPr>
          <w:b/>
          <w:bCs/>
        </w:rPr>
        <w:fldChar w:fldCharType="separate"/>
      </w:r>
      <w:r w:rsidR="00145F42">
        <w:rPr>
          <w:b/>
          <w:bCs/>
        </w:rPr>
        <w:t>B.1.3.6</w:t>
      </w:r>
      <w:r w:rsidR="00CF5F76">
        <w:rPr>
          <w:b/>
          <w:bCs/>
        </w:rPr>
        <w:fldChar w:fldCharType="end"/>
      </w:r>
      <w:r>
        <w:t>, clinical experts agreed that t</w:t>
      </w:r>
      <w:r w:rsidRPr="00054570">
        <w:t xml:space="preserve">he </w:t>
      </w:r>
      <w:r>
        <w:t>comparator</w:t>
      </w:r>
      <w:r w:rsidRPr="00054570">
        <w:t xml:space="preserve"> arm </w:t>
      </w:r>
      <w:r>
        <w:t xml:space="preserve">of the trial (comprising </w:t>
      </w:r>
      <w:r w:rsidRPr="00966FF8">
        <w:t>eribulin</w:t>
      </w:r>
      <w:r>
        <w:t xml:space="preserve">, </w:t>
      </w:r>
      <w:r w:rsidRPr="00966FF8">
        <w:t>capecitabine</w:t>
      </w:r>
      <w:r>
        <w:t xml:space="preserve">, </w:t>
      </w:r>
      <w:r w:rsidRPr="00966FF8">
        <w:t>nab-paclitaxel</w:t>
      </w:r>
      <w:r>
        <w:t xml:space="preserve">, </w:t>
      </w:r>
      <w:r w:rsidRPr="00966FF8">
        <w:t>gemcitabine and paclitaxel</w:t>
      </w:r>
      <w:r>
        <w:t xml:space="preserve">) is relevant as it </w:t>
      </w:r>
      <w:r w:rsidRPr="00054570">
        <w:t>includes treatments widely used in the UK</w:t>
      </w:r>
      <w:r>
        <w:t xml:space="preserve"> after one or two prior lines of non-targeted chemotherapy in the metastatic setting.</w:t>
      </w:r>
      <w:r>
        <w:fldChar w:fldCharType="begin"/>
      </w:r>
      <w:r w:rsidR="00CA6345">
        <w:instrText xml:space="preserve"> ADDIN ZOTERO_ITEM CSL_CITATION {"citationID":"rnPzhIg3","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F710CB">
        <w:rPr>
          <w:rFonts w:cs="Arial"/>
          <w:szCs w:val="24"/>
          <w:vertAlign w:val="superscript"/>
        </w:rPr>
        <w:t>121</w:t>
      </w:r>
      <w:r>
        <w:fldChar w:fldCharType="end"/>
      </w:r>
      <w:r>
        <w:t xml:space="preserve"> The range of comparators </w:t>
      </w:r>
      <w:r w:rsidRPr="00054570">
        <w:t>reflects how u/mBC is treated in the UK</w:t>
      </w:r>
      <w:r>
        <w:t>,</w:t>
      </w:r>
      <w:r w:rsidRPr="00054570">
        <w:t xml:space="preserve"> </w:t>
      </w:r>
      <w:r>
        <w:t>where the choice of non-targeted chemotherapy at later lines is based on</w:t>
      </w:r>
      <w:r w:rsidRPr="00054570">
        <w:t xml:space="preserve"> clinician</w:t>
      </w:r>
      <w:r>
        <w:t xml:space="preserve"> preference as well as </w:t>
      </w:r>
      <w:r w:rsidRPr="00054570">
        <w:t>patient</w:t>
      </w:r>
      <w:r>
        <w:t>-specific</w:t>
      </w:r>
      <w:r w:rsidRPr="00054570">
        <w:t xml:space="preserve"> need</w:t>
      </w:r>
      <w:r>
        <w:t xml:space="preserve">s and </w:t>
      </w:r>
      <w:r w:rsidRPr="00054570">
        <w:t>preference.</w:t>
      </w:r>
      <w:r w:rsidRPr="00054570">
        <w:fldChar w:fldCharType="begin"/>
      </w:r>
      <w:r w:rsidR="00CA6345">
        <w:instrText xml:space="preserve"> ADDIN ZOTERO_ITEM CSL_CITATION {"citationID":"nOI2K9ud","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F710CB">
        <w:rPr>
          <w:rFonts w:cs="Arial"/>
          <w:szCs w:val="24"/>
          <w:vertAlign w:val="superscript"/>
        </w:rPr>
        <w:t>121</w:t>
      </w:r>
      <w:r w:rsidRPr="00054570">
        <w:fldChar w:fldCharType="end"/>
      </w:r>
      <w:r w:rsidRPr="00054570">
        <w:t xml:space="preserve"> </w:t>
      </w:r>
      <w:r>
        <w:t xml:space="preserve">While </w:t>
      </w:r>
      <w:r w:rsidR="00FB23E9">
        <w:t>SG</w:t>
      </w:r>
      <w:r>
        <w:t xml:space="preserve"> is included as a comparator in the final NICE scope,</w:t>
      </w:r>
      <w:r w:rsidRPr="00054570">
        <w:fldChar w:fldCharType="begin"/>
      </w:r>
      <w:r w:rsidR="00CA6345">
        <w:instrText xml:space="preserve"> ADDIN ZOTERO_ITEM CSL_CITATION {"citationID":"BxORyBoa","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w:t>
      </w:r>
      <w:r w:rsidRPr="00054570">
        <w:fldChar w:fldCharType="end"/>
      </w:r>
      <w:r>
        <w:t xml:space="preserve"> it is only recommended in a very small proportion (~10%)</w:t>
      </w:r>
      <w:r>
        <w:fldChar w:fldCharType="begin"/>
      </w:r>
      <w:r w:rsidR="00CA6345">
        <w:instrText xml:space="preserve"> ADDIN ZOTERO_ITEM CSL_CITATION {"citationID":"jWXToal7","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fldChar w:fldCharType="separate"/>
      </w:r>
      <w:r w:rsidR="00FD57F4" w:rsidRPr="00FD57F4">
        <w:rPr>
          <w:rFonts w:cs="Arial"/>
          <w:szCs w:val="24"/>
          <w:vertAlign w:val="superscript"/>
        </w:rPr>
        <w:t>56</w:t>
      </w:r>
      <w:r>
        <w:fldChar w:fldCharType="end"/>
      </w:r>
      <w:r>
        <w:t xml:space="preserve"> of the population being considered in this appraisal and a feasibility assessment concluded that an ITC </w:t>
      </w:r>
      <w:r w:rsidR="00D65056">
        <w:t xml:space="preserve">would </w:t>
      </w:r>
      <w:r w:rsidR="00BD0284">
        <w:t xml:space="preserve">not </w:t>
      </w:r>
      <w:r w:rsidR="00D65056">
        <w:t>be</w:t>
      </w:r>
      <w:r w:rsidR="00BD0284">
        <w:t xml:space="preserve"> robust for decision making</w:t>
      </w:r>
      <w:r w:rsidR="00D65056">
        <w:t xml:space="preserve"> </w:t>
      </w:r>
      <w:r w:rsidR="00BD0284">
        <w:t>due</w:t>
      </w:r>
      <w:r w:rsidR="00D65056">
        <w:t xml:space="preserve"> to </w:t>
      </w:r>
      <w:r w:rsidR="006069D7">
        <w:t>the</w:t>
      </w:r>
      <w:r w:rsidR="00D65056">
        <w:t xml:space="preserve"> high degree of</w:t>
      </w:r>
      <w:r>
        <w:t xml:space="preserve"> uncertainty caused by very small sample sizes and differences in trial design.</w:t>
      </w:r>
      <w:r>
        <w:fldChar w:fldCharType="begin"/>
      </w:r>
      <w:r w:rsidR="00CA6345">
        <w:instrText xml:space="preserve"> ADDIN ZOTERO_ITEM CSL_CITATION {"citationID":"nnnh4ANQ","properties":{"formattedCitation":"\\super 147\\nosupersub{}","plainCitation":"147","noteIndex":0},"citationItems":[{"id":66793,"uris":["http://zotero.org/groups/4797619/items/YMS8DM96"],"itemData":{"id":66793,"type":"document","title":"Estima: Feasibility of performing an indirect treatment comparison between ENHERTU® and TRODELVY® in a hormone-receptor negative and HER2-low population. Data on file.","author":[{"family":"Daiichi Sankyo Inc.","given":""}],"issued":{"date-parts":[["2023"]]}}}],"schema":"https://github.com/citation-style-language/schema/raw/master/csl-citation.json"} </w:instrText>
      </w:r>
      <w:r>
        <w:fldChar w:fldCharType="separate"/>
      </w:r>
      <w:r w:rsidR="00CA6345" w:rsidRPr="00F710CB">
        <w:rPr>
          <w:rFonts w:cs="Arial"/>
          <w:szCs w:val="24"/>
          <w:vertAlign w:val="superscript"/>
        </w:rPr>
        <w:t>147</w:t>
      </w:r>
      <w:r>
        <w:fldChar w:fldCharType="end"/>
      </w:r>
      <w:r w:rsidRPr="00054570" w:rsidDel="00C43C60">
        <w:t xml:space="preserve"> </w:t>
      </w:r>
      <w:r>
        <w:t>Clinical and HEOR experts agreed that, for decision</w:t>
      </w:r>
      <w:r w:rsidR="008A68B0">
        <w:t>-</w:t>
      </w:r>
      <w:r>
        <w:t xml:space="preserve">making, TPC is the relevant comparator in this appraisal and that </w:t>
      </w:r>
      <w:r w:rsidR="00D9008F">
        <w:t xml:space="preserve">the </w:t>
      </w:r>
      <w:r w:rsidR="009B7B2C" w:rsidRPr="00054570">
        <w:t>comparators listed in the NICE final scope</w:t>
      </w:r>
      <w:r w:rsidR="009B7B2C">
        <w:t xml:space="preserve"> </w:t>
      </w:r>
      <w:r w:rsidR="009B7B2C" w:rsidRPr="00054570">
        <w:t>are well represented in the TPC arm of DESTINY-Breast04</w:t>
      </w:r>
      <w:r>
        <w:t>.</w:t>
      </w:r>
      <w:r w:rsidR="00DE2257">
        <w:fldChar w:fldCharType="begin"/>
      </w:r>
      <w:r w:rsidR="00CA6345">
        <w:instrText xml:space="preserve"> ADDIN ZOTERO_ITEM CSL_CITATION {"citationID":"sLl3qRcM","properties":{"formattedCitation":"\\super 1,121\\nosupersub{}","plainCitation":"1,12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DE2257">
        <w:fldChar w:fldCharType="separate"/>
      </w:r>
      <w:r w:rsidR="00CA6345" w:rsidRPr="00CA6345">
        <w:rPr>
          <w:rFonts w:cs="Arial"/>
          <w:szCs w:val="24"/>
          <w:vertAlign w:val="superscript"/>
        </w:rPr>
        <w:t>1,121</w:t>
      </w:r>
      <w:r w:rsidR="00DE2257">
        <w:fldChar w:fldCharType="end"/>
      </w:r>
      <w:r>
        <w:t xml:space="preserve"> As such, Daiichi Sankyo consider evidence from </w:t>
      </w:r>
      <w:r w:rsidRPr="00054570">
        <w:t>DESTINY-Breast04</w:t>
      </w:r>
      <w:r>
        <w:t xml:space="preserve"> </w:t>
      </w:r>
      <w:r w:rsidR="00EE625A">
        <w:t xml:space="preserve">to </w:t>
      </w:r>
      <w:r>
        <w:t>be highly relevant to the decision problem.</w:t>
      </w:r>
    </w:p>
    <w:p w14:paraId="0D1B33AA" w14:textId="7D5093DD" w:rsidR="000B148D" w:rsidRPr="00054570" w:rsidRDefault="000B148D" w:rsidP="000B148D">
      <w:pPr>
        <w:pStyle w:val="Body"/>
      </w:pPr>
      <w:r>
        <w:t>T</w:t>
      </w:r>
      <w:r w:rsidRPr="00054570">
        <w:t xml:space="preserve">here are currently no UK-specific treatment guidelines for HER2-low u/mBC and patients are treated according to HER2-negative treatment pathways. Standard of care for HER2-negative u/mBC after a prior chemotherapy in the metastatic setting in UK clinical practice is </w:t>
      </w:r>
      <w:r>
        <w:t>further</w:t>
      </w:r>
      <w:r w:rsidRPr="00054570">
        <w:t xml:space="preserve"> lines of</w:t>
      </w:r>
      <w:r>
        <w:t xml:space="preserve"> single-agent</w:t>
      </w:r>
      <w:r w:rsidRPr="00054570">
        <w:t xml:space="preserve"> non-targeted chemotherapy</w:t>
      </w:r>
      <w:r>
        <w:t>.</w:t>
      </w:r>
      <w:r w:rsidRPr="00054570">
        <w:fldChar w:fldCharType="begin"/>
      </w:r>
      <w:r w:rsidR="00CA6345">
        <w:instrText xml:space="preserve"> ADDIN ZOTERO_ITEM CSL_CITATION {"citationID":"afhorvn1p0","properties":{"formattedCitation":"\\super 35,42\\nosupersub{}","plainCitation":"35,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054570">
        <w:fldChar w:fldCharType="separate"/>
      </w:r>
      <w:r w:rsidR="00FD57F4" w:rsidRPr="00FD57F4">
        <w:rPr>
          <w:rFonts w:cs="Arial"/>
          <w:szCs w:val="24"/>
          <w:vertAlign w:val="superscript"/>
        </w:rPr>
        <w:t>35,42</w:t>
      </w:r>
      <w:r w:rsidRPr="00054570">
        <w:fldChar w:fldCharType="end"/>
      </w:r>
      <w:r w:rsidRPr="00054570">
        <w:t xml:space="preserve"> At an advisory board in December 2022, UK clinical experts unanimous</w:t>
      </w:r>
      <w:r>
        <w:t xml:space="preserve">ly agreed </w:t>
      </w:r>
      <w:r w:rsidRPr="00054570">
        <w:t xml:space="preserve">that outcomes with non-targeted chemotherapies are poor in the </w:t>
      </w:r>
      <w:r>
        <w:t xml:space="preserve">mBC </w:t>
      </w:r>
      <w:r w:rsidRPr="00054570">
        <w:t>setting, and that efficacy</w:t>
      </w:r>
      <w:r>
        <w:t xml:space="preserve"> is similar</w:t>
      </w:r>
      <w:r w:rsidRPr="00054570">
        <w:t xml:space="preserve"> </w:t>
      </w:r>
      <w:r>
        <w:t>across</w:t>
      </w:r>
      <w:r w:rsidRPr="00054570">
        <w:t xml:space="preserve"> individual </w:t>
      </w:r>
      <w:r>
        <w:t>non-targeted chemotherap</w:t>
      </w:r>
      <w:r w:rsidR="002034C2">
        <w:t>y agents</w:t>
      </w:r>
      <w:r w:rsidRPr="00054570">
        <w:t>.</w:t>
      </w:r>
      <w:r w:rsidRPr="00054570">
        <w:fldChar w:fldCharType="begin"/>
      </w:r>
      <w:r w:rsidR="00CA6345">
        <w:instrText xml:space="preserve"> ADDIN ZOTERO_ITEM CSL_CITATION {"citationID":"nnNd6FLT","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054570">
        <w:t xml:space="preserve"> </w:t>
      </w:r>
      <w:r>
        <w:t>This aligns with a published systematic review of RCTs for single</w:t>
      </w:r>
      <w:r w:rsidR="001D0D1A">
        <w:t>-</w:t>
      </w:r>
      <w:r>
        <w:t>agent chemotherapies used in Europe, which concluded that none of the included RCTs demonstrated a significant difference in OS between the chemotherapy agents.</w:t>
      </w:r>
      <w:r>
        <w:fldChar w:fldCharType="begin"/>
      </w:r>
      <w:r w:rsidR="00CA6345">
        <w:instrText xml:space="preserve"> ADDIN ZOTERO_ITEM CSL_CITATION {"citationID":"axw12nom","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fldChar w:fldCharType="separate"/>
      </w:r>
      <w:r w:rsidR="00CA6345" w:rsidRPr="00CA6345">
        <w:rPr>
          <w:rFonts w:cs="Arial"/>
          <w:szCs w:val="24"/>
          <w:vertAlign w:val="superscript"/>
        </w:rPr>
        <w:t>118</w:t>
      </w:r>
      <w:r>
        <w:fldChar w:fldCharType="end"/>
      </w:r>
    </w:p>
    <w:p w14:paraId="6799BC8C" w14:textId="7B1AD97D" w:rsidR="000B148D" w:rsidRDefault="000B148D" w:rsidP="000B148D">
      <w:pPr>
        <w:pStyle w:val="Body"/>
      </w:pPr>
      <w:r>
        <w:t>Aside from DESTINY-Breast04,</w:t>
      </w:r>
      <w:r w:rsidRPr="00054570">
        <w:t xml:space="preserve"> there are </w:t>
      </w:r>
      <w:r>
        <w:t>no</w:t>
      </w:r>
      <w:r w:rsidRPr="00054570">
        <w:t xml:space="preserve"> prior studies </w:t>
      </w:r>
      <w:r>
        <w:t xml:space="preserve">powered to </w:t>
      </w:r>
      <w:r w:rsidR="00AE5FC9">
        <w:t>evaluate</w:t>
      </w:r>
      <w:r>
        <w:t xml:space="preserve"> efficacy </w:t>
      </w:r>
      <w:r w:rsidRPr="00054570">
        <w:t xml:space="preserve">in </w:t>
      </w:r>
      <w:r>
        <w:t xml:space="preserve">a </w:t>
      </w:r>
      <w:r w:rsidRPr="00054570">
        <w:t xml:space="preserve">HER2-low u/mBC </w:t>
      </w:r>
      <w:r>
        <w:t xml:space="preserve">population </w:t>
      </w:r>
      <w:r w:rsidRPr="00054570">
        <w:t>specifically</w:t>
      </w:r>
      <w:r>
        <w:t>, so the external validity of DESTINY-Breast04 may be assessed by comparing the TPC arm to previous studies in a similar setting in HER2-negative u/mBC (</w:t>
      </w:r>
      <w:r>
        <w:fldChar w:fldCharType="begin"/>
      </w:r>
      <w:r>
        <w:instrText xml:space="preserve"> REF _Ref126923702 \h  \* MERGEFORMAT </w:instrText>
      </w:r>
      <w:r>
        <w:fldChar w:fldCharType="separate"/>
      </w:r>
      <w:r w:rsidR="00145F42" w:rsidRPr="00145F42">
        <w:rPr>
          <w:b/>
          <w:bCs/>
        </w:rPr>
        <w:t xml:space="preserve">Table </w:t>
      </w:r>
      <w:r w:rsidR="00145F42" w:rsidRPr="00145F42">
        <w:rPr>
          <w:b/>
          <w:bCs/>
          <w:noProof/>
        </w:rPr>
        <w:t>30</w:t>
      </w:r>
      <w:r>
        <w:fldChar w:fldCharType="end"/>
      </w:r>
      <w:r>
        <w:t>)</w:t>
      </w:r>
      <w:r w:rsidRPr="00193A70">
        <w:t xml:space="preserve">. In the FAS, median PFS by BICR </w:t>
      </w:r>
      <w:r>
        <w:t>with TPC</w:t>
      </w:r>
      <w:r w:rsidRPr="00193A70">
        <w:t xml:space="preserve"> </w:t>
      </w:r>
      <w:r>
        <w:t xml:space="preserve">in DESTINY-Breast04 was within the range of median PFS for non-targeted single-agent chemotherapies </w:t>
      </w:r>
      <w:r w:rsidR="009111BE">
        <w:t xml:space="preserve">across all </w:t>
      </w:r>
      <w:r>
        <w:t xml:space="preserve">previous studies of HER2-negative u/mBC of any </w:t>
      </w:r>
      <w:r w:rsidR="00703FD4">
        <w:t>HR-</w:t>
      </w:r>
      <w:r>
        <w:t>status (5.1 months</w:t>
      </w:r>
      <w:r w:rsidRPr="00371464">
        <w:fldChar w:fldCharType="begin"/>
      </w:r>
      <w:r w:rsidR="00CA6345">
        <w:instrText xml:space="preserve"> ADDIN ZOTERO_ITEM CSL_CITATION {"citationID":"3JJjags5","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371464">
        <w:fldChar w:fldCharType="separate"/>
      </w:r>
      <w:r w:rsidR="00FD57F4" w:rsidRPr="00FD57F4">
        <w:rPr>
          <w:rFonts w:cs="Arial"/>
          <w:szCs w:val="24"/>
          <w:vertAlign w:val="superscript"/>
        </w:rPr>
        <w:t>6</w:t>
      </w:r>
      <w:r w:rsidRPr="00371464">
        <w:fldChar w:fldCharType="end"/>
      </w:r>
      <w:r>
        <w:t xml:space="preserve"> vs </w:t>
      </w:r>
      <w:r w:rsidR="00133584">
        <w:t>1.7</w:t>
      </w:r>
      <w:r>
        <w:t>–6.6 months;</w:t>
      </w:r>
      <w:r w:rsidR="00133584" w:rsidRPr="00133584">
        <w:t xml:space="preserve"> </w:t>
      </w:r>
      <w:r w:rsidR="00133584">
        <w:fldChar w:fldCharType="begin"/>
      </w:r>
      <w:r w:rsidR="00CA6345">
        <w:instrText xml:space="preserve"> ADDIN ZOTERO_ITEM CSL_CITATION {"citationID":"2mfTlNXi","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133584">
        <w:fldChar w:fldCharType="separate"/>
      </w:r>
      <w:r w:rsidR="00FD57F4" w:rsidRPr="00FD57F4">
        <w:rPr>
          <w:rFonts w:cs="Arial"/>
          <w:szCs w:val="24"/>
          <w:vertAlign w:val="superscript"/>
        </w:rPr>
        <w:t>43–55</w:t>
      </w:r>
      <w:r w:rsidR="00133584">
        <w:fldChar w:fldCharType="end"/>
      </w:r>
      <w:r>
        <w:t xml:space="preserve"> including similar TPC arms in RIBBON-2</w:t>
      </w:r>
      <w:r>
        <w:fldChar w:fldCharType="begin"/>
      </w:r>
      <w:r w:rsidR="00CA6345">
        <w:instrText xml:space="preserve"> ADDIN ZOTERO_ITEM CSL_CITATION {"citationID":"Y0LwgiEX","properties":{"formattedCitation":"\\super 53\\nosupersub{}","plainCitation":"53","noteIndex":0},"citationItems":[{"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schema":"https://github.com/citation-style-language/schema/raw/master/csl-citation.json"} </w:instrText>
      </w:r>
      <w:r>
        <w:fldChar w:fldCharType="separate"/>
      </w:r>
      <w:r w:rsidR="00FD57F4" w:rsidRPr="00FD57F4">
        <w:rPr>
          <w:rFonts w:cs="Arial"/>
          <w:szCs w:val="24"/>
          <w:vertAlign w:val="superscript"/>
        </w:rPr>
        <w:t>53</w:t>
      </w:r>
      <w:r>
        <w:fldChar w:fldCharType="end"/>
      </w:r>
      <w:r>
        <w:t xml:space="preserve"> and EMERGE</w:t>
      </w:r>
      <w:r>
        <w:fldChar w:fldCharType="begin"/>
      </w:r>
      <w:r w:rsidR="00CA6345">
        <w:instrText xml:space="preserve"> ADDIN ZOTERO_ITEM CSL_CITATION {"citationID":"Y3DS54s1","properties":{"formattedCitation":"\\super 55\\nosupersub{}","plainCitation":"55","noteIndex":0},"citationItems":[{"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schema":"https://github.com/citation-style-language/schema/raw/master/csl-citation.json"} </w:instrText>
      </w:r>
      <w:r>
        <w:fldChar w:fldCharType="separate"/>
      </w:r>
      <w:r w:rsidR="00FD57F4" w:rsidRPr="00FD57F4">
        <w:rPr>
          <w:rFonts w:cs="Arial"/>
          <w:szCs w:val="24"/>
          <w:vertAlign w:val="superscript"/>
        </w:rPr>
        <w:t>55</w:t>
      </w:r>
      <w:r>
        <w:fldChar w:fldCharType="end"/>
      </w:r>
      <w:r>
        <w:t>). Median OS (</w:t>
      </w:r>
      <w:r w:rsidRPr="00054570">
        <w:t>16.8 months</w:t>
      </w:r>
      <w:r>
        <w:t>)</w:t>
      </w:r>
      <w:r w:rsidRPr="00371464">
        <w:fldChar w:fldCharType="begin"/>
      </w:r>
      <w:r w:rsidR="00CA6345">
        <w:instrText xml:space="preserve"> ADDIN ZOTERO_ITEM CSL_CITATION {"citationID":"CtHFzG1l","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371464">
        <w:fldChar w:fldCharType="separate"/>
      </w:r>
      <w:r w:rsidR="00FD57F4" w:rsidRPr="00FD57F4">
        <w:rPr>
          <w:rFonts w:cs="Arial"/>
          <w:szCs w:val="24"/>
          <w:vertAlign w:val="superscript"/>
        </w:rPr>
        <w:t>6</w:t>
      </w:r>
      <w:r w:rsidRPr="00371464">
        <w:fldChar w:fldCharType="end"/>
      </w:r>
      <w:r>
        <w:t xml:space="preserve"> was also within the range reported in prior studies (</w:t>
      </w:r>
      <w:r w:rsidR="00133584">
        <w:t>6.7</w:t>
      </w:r>
      <w:r>
        <w:t>–20.7 months)</w:t>
      </w:r>
      <w:r w:rsidR="00133584">
        <w:rPr>
          <w:rStyle w:val="ui-provider"/>
        </w:rPr>
        <w:t>.</w:t>
      </w:r>
      <w:r w:rsidR="00133584">
        <w:fldChar w:fldCharType="begin"/>
      </w:r>
      <w:r w:rsidR="00CA6345">
        <w:instrText xml:space="preserve"> ADDIN ZOTERO_ITEM CSL_CITATION {"citationID":"yDj7FoZv","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133584">
        <w:fldChar w:fldCharType="separate"/>
      </w:r>
      <w:r w:rsidR="00FD57F4" w:rsidRPr="00FD57F4">
        <w:rPr>
          <w:rFonts w:cs="Arial"/>
          <w:szCs w:val="24"/>
          <w:vertAlign w:val="superscript"/>
        </w:rPr>
        <w:t>43–55</w:t>
      </w:r>
      <w:r w:rsidR="00133584">
        <w:fldChar w:fldCharType="end"/>
      </w:r>
      <w:r>
        <w:t xml:space="preserve"> </w:t>
      </w:r>
      <w:r w:rsidRPr="00371464">
        <w:t xml:space="preserve">In the </w:t>
      </w:r>
      <w:r w:rsidRPr="00371464" w:rsidDel="009429E5">
        <w:t>HR-positive cohort</w:t>
      </w:r>
      <w:r w:rsidRPr="00371464">
        <w:t xml:space="preserve"> of DESTINY-Breast04 specifically, median PFS by BICR with TPC was </w:t>
      </w:r>
      <w:r>
        <w:t xml:space="preserve">slightly </w:t>
      </w:r>
      <w:r w:rsidRPr="00371464">
        <w:t xml:space="preserve">higher than the range </w:t>
      </w:r>
      <w:r>
        <w:t>in</w:t>
      </w:r>
      <w:r w:rsidRPr="00371464">
        <w:t xml:space="preserve"> previous studies </w:t>
      </w:r>
      <w:r w:rsidR="009E5266">
        <w:t>of</w:t>
      </w:r>
      <w:r w:rsidR="009E5266" w:rsidRPr="00371464">
        <w:t xml:space="preserve"> </w:t>
      </w:r>
      <w:r w:rsidRPr="00371464">
        <w:t>HER2-positive/HR-positive u/mBC (</w:t>
      </w:r>
      <w:r>
        <w:t>5.4 months</w:t>
      </w:r>
      <w:r w:rsidRPr="00AF02AE">
        <w:fldChar w:fldCharType="begin"/>
      </w:r>
      <w:r w:rsidR="00CA6345">
        <w:instrText xml:space="preserve"> ADDIN ZOTERO_ITEM CSL_CITATION {"citationID":"aww1gpfl","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t xml:space="preserve"> vs. </w:t>
      </w:r>
      <w:r w:rsidRPr="00371464">
        <w:t>3.</w:t>
      </w:r>
      <w:r>
        <w:t>6</w:t>
      </w:r>
      <w:r w:rsidRPr="00AF02AE">
        <w:t xml:space="preserve">–4.2 months), and median OS was </w:t>
      </w:r>
      <w:r>
        <w:t>also slightly higher</w:t>
      </w:r>
      <w:r w:rsidRPr="00AF02AE">
        <w:t xml:space="preserve"> (17.5 months</w:t>
      </w:r>
      <w:r w:rsidRPr="00AF02AE">
        <w:fldChar w:fldCharType="begin"/>
      </w:r>
      <w:r w:rsidR="00CA6345">
        <w:instrText xml:space="preserve"> ADDIN ZOTERO_ITEM CSL_CITATION {"citationID":"5VgrJ6U7","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 11.5–</w:t>
      </w:r>
      <w:r>
        <w:t>16</w:t>
      </w:r>
      <w:r w:rsidRPr="00AF02AE">
        <w:t>.</w:t>
      </w:r>
      <w:r>
        <w:t>1</w:t>
      </w:r>
      <w:r w:rsidRPr="00AF02AE">
        <w:t xml:space="preserve"> months).</w:t>
      </w:r>
      <w:r w:rsidRPr="00AF02AE">
        <w:rPr>
          <w:rFonts w:cs="Arial"/>
          <w:sz w:val="20"/>
          <w:szCs w:val="20"/>
        </w:rPr>
        <w:fldChar w:fldCharType="begin"/>
      </w:r>
      <w:r w:rsidR="00CA6345">
        <w:rPr>
          <w:rFonts w:cs="Arial"/>
          <w:sz w:val="20"/>
          <w:szCs w:val="20"/>
        </w:rPr>
        <w:instrText xml:space="preserve"> ADDIN ZOTERO_ITEM CSL_CITATION {"citationID":"Crj8NADD","properties":{"formattedCitation":"\\super 43\\uc0\\u8211{}47,156\\nosupersub{}","plainCitation":"43–47,156","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277,"uris":["http://zotero.org/groups/4797619/items/5TI5IZJM"],"itemData":{"id":66277,"type":"article-journal","abstract":"This multicenter, randomized, open-label phase III trial (planned enrollment: 700 patients) was conducted to test the hypothesis that single-agent sunitinib improves progression-free survival (PFS) compared with capecitabine as treatment for advanced breast cancer (ABC). Patients with HER2-negative ABC that recurred after anthracycline and taxane therapy were randomized (1:1) to sunitinib 37.5 mg/day or capecitabine 1,250 mg/m(2) (1,000 mg/m(2) in patients &gt;65 years) BID on days 1-14 q3w. The independent data-monitoring committee (DMC) determined during the first interim analysis (238 patients randomized to sunitinib, 244 to capecitabine) that the trial be terminated due to futility in reaching the primary endpoint. No statistical evidence supported the hypothesis that sunitinib improved PFS compared with capecitabine (one-sided P = 0.999). The data indicated that PFS was shorter with sunitinib than capecitabine (median 2.8 vs. 4.2 months, respectively; HR, 1.47; 95% CI, 1.16-1.87; two-sided P = 0.002). Median overall survival (15.3 vs. 24.6 months; HR, 1.17; two-sided P = 0.350) and objective response rates (11 vs. 16%; odds ratio, 0.65; P = 0.109) were numerically inferior with sunitinib versus capecitabine. While no new or unexpected safety findings were reported, sunitinib treatment was associated with higher frequencies and greater severities of many common adverse events (AEs) compared with capecitabine, resulting in more temporary discontinuations due to AEs with sunitinib (66 vs. 51%). The relative dose intensity was lower with sunitinib than capecitabine (73 vs. 95%). Based on these efficacy and safety results, sunitinib should not be used as monotherapy for patients with ABC.","container-title":"Breast Cancer Research and Treatment","DOI":"10.1007/s10549-010-0788-0","ISSN":"1573-7217","issue":"1","journalAbbreviation":"Breast Cancer Res Treat","language":"eng","note":"PMID: 20339913\nPMCID: PMC2855860","page":"121-131","source":"PubMed","title":"Phase III randomized trial of sunitinib versus capecitabine in patients with previously treated HER2-negative advanced breast cancer","volume":"121","author":[{"family":"Barrios","given":"Carlos H."},{"family":"Liu","given":"Mei-Ching"},{"family":"Lee","given":"Soo Chin"},{"family":"Vanlemmens","given":"Laurence"},{"family":"Ferrero","given":"Jean-Marc"},{"family":"Tabei","given":"Toshio"},{"family":"Pivot","given":"Xavier"},{"family":"Iwata","given":"Hiroji"},{"family":"Aogi","given":"Kenjiro"},{"family":"Lugo-Quintana","given":"Roberto"},{"family":"Harbeck","given":"Nadia"},{"family":"Brickman","given":"Marla J."},{"family":"Zhang","given":"Ke"},{"family":"Kern","given":"Kenneth A."},{"family":"Martin","given":"Miguel"}],"issued":{"date-parts":[["2010",5]]}}}],"schema":"https://github.com/citation-style-language/schema/raw/master/csl-citation.json"} </w:instrText>
      </w:r>
      <w:r w:rsidRPr="00AF02AE">
        <w:rPr>
          <w:rFonts w:cs="Arial"/>
          <w:sz w:val="20"/>
          <w:szCs w:val="20"/>
        </w:rPr>
        <w:fldChar w:fldCharType="separate"/>
      </w:r>
      <w:r w:rsidR="00CA6345" w:rsidRPr="00CA6345">
        <w:rPr>
          <w:rFonts w:cs="Arial"/>
          <w:sz w:val="20"/>
          <w:szCs w:val="24"/>
          <w:vertAlign w:val="superscript"/>
        </w:rPr>
        <w:t>43–47,156</w:t>
      </w:r>
      <w:r w:rsidRPr="00AF02AE">
        <w:rPr>
          <w:rFonts w:cs="Arial"/>
          <w:sz w:val="20"/>
          <w:szCs w:val="20"/>
        </w:rPr>
        <w:fldChar w:fldCharType="end"/>
      </w:r>
      <w:r w:rsidRPr="00AF02AE">
        <w:t xml:space="preserve"> In the HR-negative cohort, median PFS in the TPC arm of DESTINY-Breast04 was </w:t>
      </w:r>
      <w:r>
        <w:t>similar to</w:t>
      </w:r>
      <w:r w:rsidRPr="00AF02AE">
        <w:t xml:space="preserve"> previous studies (2.9 months</w:t>
      </w:r>
      <w:r w:rsidRPr="00AF02AE">
        <w:fldChar w:fldCharType="begin"/>
      </w:r>
      <w:r w:rsidR="00CA6345">
        <w:instrText xml:space="preserve"> ADDIN ZOTERO_ITEM CSL_CITATION {"citationID":"yfo9iBVM","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 </w:t>
      </w:r>
      <w:r>
        <w:t>1.7</w:t>
      </w:r>
      <w:r w:rsidRPr="00AF02AE">
        <w:t>–</w:t>
      </w:r>
      <w:r>
        <w:t>2</w:t>
      </w:r>
      <w:r w:rsidRPr="00AF02AE">
        <w:t>.</w:t>
      </w:r>
      <w:r>
        <w:t>8</w:t>
      </w:r>
      <w:r w:rsidRPr="00AF02AE">
        <w:t xml:space="preserve"> months), as was median OS (8.3 months</w:t>
      </w:r>
      <w:r w:rsidRPr="00AF02AE">
        <w:fldChar w:fldCharType="begin"/>
      </w:r>
      <w:r w:rsidR="00CA6345">
        <w:instrText xml:space="preserve"> ADDIN ZOTERO_ITEM CSL_CITATION {"citationID":"RRVtBRds","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 6.7–1</w:t>
      </w:r>
      <w:r>
        <w:t>2</w:t>
      </w:r>
      <w:r w:rsidRPr="00AF02AE">
        <w:t>.</w:t>
      </w:r>
      <w:r>
        <w:t>4</w:t>
      </w:r>
      <w:r w:rsidRPr="00AF02AE">
        <w:t xml:space="preserve"> months).</w:t>
      </w:r>
      <w:r w:rsidRPr="00AF02AE">
        <w:fldChar w:fldCharType="begin"/>
      </w:r>
      <w:r w:rsidR="00CA6345">
        <w:instrText xml:space="preserve"> ADDIN ZOTERO_ITEM CSL_CITATION {"citationID":"lEGFbUbg","properties":{"formattedCitation":"\\super 43, 48\\uc0\\u8211{}50,157\\nosupersub{}","plainCitation":"43, 48–50,157","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70,"uris":["http://zotero.org/groups/4797619/items/43HHHHD5"],"itemData":{"id":66770,"type":"article-journal","abstract":"Purpose\nWe investigated whether irinotecan plus capecitabine improved progression-free survival (PFS) compared with capecitabine alone in patients with human epidermal growth factor 2 (HER2) negative and anthracycline and taxane pretreated metastatic breast cancer (MBC). \n\nMaterials and Methods\nA total of 221 patients were randomly assigned to irinotecan (80 mg/m2, days 1 and 8) and capecitabine (1,000 mg/m2 twice a day, days 1-14) or capecitabine alone (1,250 mg/m2 twice a day, days 1-14) every 3 weeks. The primary endpoint was PFS.\n\nResults\nThere was no significant difference in PFS between the combination and monotherapy arm (median, 6.4 months vs. 4.7 months; hazard ratio [HR], 0.84; 95% confidence interval [CI], 0.63 to 1.11; p=0.84). In patients with triple-negative breast cancer (TNBC, n=90), the combination significantly improved PFS (median, 4.7 months vs. 2.5 months; HR, 0.58; 95% CI, 0.37 to 0.91; p=0.02). Objective response rate was numerically higher in the combination arm, though it failed to reach statistical significance (44.4% vs. 33.3%, p=0.30). Overall survival did not differ between arms (median, 20.4 months vs. 24.0 months; p=0.63). While grade 3 or 4 neutropenia was more common in the combination arm (39.6% vs. 9.0%), hand-foot syndrome was more often observed in capecitabine arm. Quality of life measurements in global health status was similar. However, patients in the combination arm showed significantly worse symptom scales especially in nausea/vomiting and diarrhea. \n\nConclusion\nIrinotecan plus capecitabine did not prove clinically superior to single-agent capecitabine in anthracycline- and taxane-pretreated HER2 negative MBC patients. Toxicity profiles of the two groups differed but were manageable. The role of added irinotecan in patients with TNBC remains to be elucidated.","container-title":"Cancer Research and Treatment : Official Journal of Korean Cancer Association","DOI":"10.4143/crt.2017.562","ISSN":"1598-2998","issue":"1","journalAbbreviation":"Cancer Res Treat","note":"PMID: 29458237\nPMCID: PMC6333992","page":"43-52","source":"PubMed Central","title":"Randomized Open Label Phase III Trial of Irinotecan Plus Capecitabine versus Capecitabine Monotherapy in Patients with Metastatic Breast Cancer Previously Treated with Anthracycline and Taxane: PROCEED Trial (KCSG BR 11-01)","title-short":"Randomized Open Label Phase III Trial of Irinotecan Plus Capecitabine versus Capecitabine Monotherapy in Patients with Metastatic Breast Cancer Previously Treated with Anthracycline and Taxane","volume":"51","author":[{"family":"Park","given":"In Hae"},{"family":"Im","given":"Seock-Ah"},{"family":"Jung","given":"Kyung Hae"},{"family":"Sohn","given":"Joo Hyuk"},{"family":"Park","given":"Yeon Hee"},{"family":"Lee","given":"Keun Seok"},{"family":"Sim","given":"Sung Hoon"},{"family":"Park","given":"Kyong-Hwa"},{"family":"Kim","given":"Jee Hyun"},{"family":"Nam","given":"Byung Ho"},{"family":"Kim","given":"Hee-Jun"},{"family":"Kim","given":"Tae-Yong"},{"family":"Lee","given":"Kyung-Hun"},{"family":"Kim","given":"Sung-Bae"},{"family":"Ahn","given":"Jin-Hee"},{"family":"Lee","given":"Suee"},{"family":"Ro","given":"Jungsil"}],"issued":{"date-parts":[["2019",1]]}}}],"schema":"https://github.com/citation-style-language/schema/raw/master/csl-citation.json"} </w:instrText>
      </w:r>
      <w:r w:rsidRPr="00AF02AE">
        <w:fldChar w:fldCharType="separate"/>
      </w:r>
      <w:r w:rsidR="00CA6345" w:rsidRPr="00CA6345">
        <w:rPr>
          <w:rFonts w:cs="Arial"/>
          <w:szCs w:val="24"/>
          <w:vertAlign w:val="superscript"/>
        </w:rPr>
        <w:t>43, 48–50,157</w:t>
      </w:r>
      <w:r w:rsidRPr="00AF02AE">
        <w:fldChar w:fldCharType="end"/>
      </w:r>
      <w:r>
        <w:t xml:space="preserve"> This confirms the external validity of the TPC arm in DESTINY-Breast04.</w:t>
      </w:r>
      <w:r w:rsidRPr="00AF02AE">
        <w:t xml:space="preserve"> </w:t>
      </w:r>
    </w:p>
    <w:p w14:paraId="0FE3451E" w14:textId="42BEE044" w:rsidR="000B148D" w:rsidRDefault="000B148D" w:rsidP="000B148D">
      <w:pPr>
        <w:pStyle w:val="Body"/>
      </w:pPr>
      <w:r>
        <w:t>A comparison with previous studies highlights the unprecedented efficacy benefit of T-DXd in DESTINY-Breast04 compared with non-targeted single-agent chemotherapies (</w:t>
      </w:r>
      <w:r>
        <w:fldChar w:fldCharType="begin"/>
      </w:r>
      <w:r>
        <w:instrText xml:space="preserve"> REF _Ref126923702 \h  \* MERGEFORMAT </w:instrText>
      </w:r>
      <w:r>
        <w:fldChar w:fldCharType="separate"/>
      </w:r>
      <w:r w:rsidR="00145F42" w:rsidRPr="00145F42">
        <w:rPr>
          <w:b/>
          <w:bCs/>
        </w:rPr>
        <w:t xml:space="preserve">Table </w:t>
      </w:r>
      <w:r w:rsidR="00145F42" w:rsidRPr="00145F42">
        <w:rPr>
          <w:b/>
          <w:bCs/>
          <w:noProof/>
        </w:rPr>
        <w:t>30</w:t>
      </w:r>
      <w:r>
        <w:fldChar w:fldCharType="end"/>
      </w:r>
      <w:r>
        <w:t>).</w:t>
      </w:r>
      <w:r w:rsidRPr="00054570">
        <w:t xml:space="preserve"> </w:t>
      </w:r>
      <w:r>
        <w:t xml:space="preserve">In the FAS, median PFS by BICR for T-DXd was </w:t>
      </w:r>
      <w:r w:rsidR="00EB0FBA">
        <w:t xml:space="preserve">considerably </w:t>
      </w:r>
      <w:r>
        <w:t>longer than the DESTINY-</w:t>
      </w:r>
      <w:r>
        <w:lastRenderedPageBreak/>
        <w:t>Breast04 TPC arm (</w:t>
      </w:r>
      <w:r w:rsidRPr="00054570">
        <w:t>9.9 vs. 5.1 months; HR: 0.50; p&lt;0.001</w:t>
      </w:r>
      <w:r>
        <w:t>)</w:t>
      </w:r>
      <w:r w:rsidRPr="00AF02AE">
        <w:fldChar w:fldCharType="begin"/>
      </w:r>
      <w:r w:rsidR="00CA6345">
        <w:instrText xml:space="preserve"> ADDIN ZOTERO_ITEM CSL_CITATION {"citationID":"G3LPMEiI","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t xml:space="preserve"> and </w:t>
      </w:r>
      <w:r w:rsidR="00EB0FBA">
        <w:t>the</w:t>
      </w:r>
      <w:r>
        <w:t xml:space="preserve"> chemotherapy arms from previous studies (</w:t>
      </w:r>
      <w:r w:rsidR="00A03C79">
        <w:t>1.7</w:t>
      </w:r>
      <w:r>
        <w:t>–6.6 months).</w:t>
      </w:r>
      <w:r w:rsidR="00A03C79">
        <w:fldChar w:fldCharType="begin"/>
      </w:r>
      <w:r w:rsidR="00CA6345">
        <w:instrText xml:space="preserve"> ADDIN ZOTERO_ITEM CSL_CITATION {"citationID":"bsGa11Mt","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A03C79">
        <w:fldChar w:fldCharType="separate"/>
      </w:r>
      <w:r w:rsidR="00FD57F4" w:rsidRPr="00FD57F4">
        <w:rPr>
          <w:rFonts w:cs="Arial"/>
          <w:szCs w:val="24"/>
          <w:vertAlign w:val="superscript"/>
        </w:rPr>
        <w:t>43–55</w:t>
      </w:r>
      <w:r w:rsidR="00A03C79">
        <w:fldChar w:fldCharType="end"/>
      </w:r>
      <w:r>
        <w:t xml:space="preserve"> Median OS for T-DXd was </w:t>
      </w:r>
      <w:r w:rsidR="008A6B39">
        <w:t>also</w:t>
      </w:r>
      <w:r w:rsidR="0085083E">
        <w:t xml:space="preserve"> considerab</w:t>
      </w:r>
      <w:r w:rsidR="00230060">
        <w:t>ly</w:t>
      </w:r>
      <w:r>
        <w:t xml:space="preserve"> longer than the TPC arm (23.9 </w:t>
      </w:r>
      <w:r w:rsidRPr="00054570">
        <w:t xml:space="preserve">vs. </w:t>
      </w:r>
      <w:r>
        <w:t>17.5</w:t>
      </w:r>
      <w:r w:rsidRPr="00054570">
        <w:t xml:space="preserve"> months; HR: 0.</w:t>
      </w:r>
      <w:r>
        <w:t>64</w:t>
      </w:r>
      <w:r w:rsidRPr="00054570">
        <w:t>; p</w:t>
      </w:r>
      <w:r>
        <w:t>=</w:t>
      </w:r>
      <w:r w:rsidRPr="00054570">
        <w:t>0.00</w:t>
      </w:r>
      <w:r>
        <w:t>3; FAS)</w:t>
      </w:r>
      <w:r w:rsidRPr="00AF02AE">
        <w:fldChar w:fldCharType="begin"/>
      </w:r>
      <w:r w:rsidR="00CA6345">
        <w:instrText xml:space="preserve"> ADDIN ZOTERO_ITEM CSL_CITATION {"citationID":"8q867sDq","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t xml:space="preserve"> and chemotherapy arms from </w:t>
      </w:r>
      <w:r w:rsidR="000961DE">
        <w:t>all</w:t>
      </w:r>
      <w:r>
        <w:t xml:space="preserve"> previous studies (</w:t>
      </w:r>
      <w:r w:rsidR="00133584">
        <w:t>6.7</w:t>
      </w:r>
      <w:r>
        <w:t>–20.7 months).</w:t>
      </w:r>
      <w:r w:rsidR="00133584">
        <w:fldChar w:fldCharType="begin"/>
      </w:r>
      <w:r w:rsidR="00CA6345">
        <w:instrText xml:space="preserve"> ADDIN ZOTERO_ITEM CSL_CITATION {"citationID":"CdhpSJpl","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00133584">
        <w:fldChar w:fldCharType="separate"/>
      </w:r>
      <w:r w:rsidR="00FD57F4" w:rsidRPr="00FD57F4">
        <w:rPr>
          <w:rFonts w:cs="Arial"/>
          <w:szCs w:val="24"/>
          <w:vertAlign w:val="superscript"/>
        </w:rPr>
        <w:t>43–55</w:t>
      </w:r>
      <w:r w:rsidR="00133584">
        <w:fldChar w:fldCharType="end"/>
      </w:r>
      <w:r>
        <w:t xml:space="preserve"> </w:t>
      </w:r>
      <w:r w:rsidRPr="00371464">
        <w:t xml:space="preserve">In the </w:t>
      </w:r>
      <w:r w:rsidRPr="00371464" w:rsidDel="009429E5">
        <w:t>HR-positive cohort</w:t>
      </w:r>
      <w:r w:rsidRPr="00371464">
        <w:t xml:space="preserve"> of DESTINY-Breast04 specifically, </w:t>
      </w:r>
      <w:r>
        <w:t xml:space="preserve">median PFS by BICR with T-DXd was </w:t>
      </w:r>
      <w:r w:rsidR="007D1D4B">
        <w:t xml:space="preserve">considerably </w:t>
      </w:r>
      <w:r>
        <w:t>higher than</w:t>
      </w:r>
      <w:r w:rsidRPr="00371464">
        <w:t xml:space="preserve"> TPC </w:t>
      </w:r>
      <w:r>
        <w:t>(median PFS by BICR: 10.1 vs. 5.4 months; HR: 0.51; p&lt;0.0001)</w:t>
      </w:r>
      <w:r w:rsidRPr="00371464">
        <w:fldChar w:fldCharType="begin"/>
      </w:r>
      <w:r w:rsidR="00CA6345">
        <w:instrText xml:space="preserve"> ADDIN ZOTERO_ITEM CSL_CITATION {"citationID":"jRQ1s4at","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371464">
        <w:fldChar w:fldCharType="separate"/>
      </w:r>
      <w:r w:rsidR="00FD57F4" w:rsidRPr="00FD57F4">
        <w:rPr>
          <w:rFonts w:cs="Arial"/>
          <w:szCs w:val="24"/>
          <w:vertAlign w:val="superscript"/>
        </w:rPr>
        <w:t>6</w:t>
      </w:r>
      <w:r w:rsidRPr="00371464">
        <w:fldChar w:fldCharType="end"/>
      </w:r>
      <w:r w:rsidRPr="00371464">
        <w:t xml:space="preserve"> </w:t>
      </w:r>
      <w:r>
        <w:t xml:space="preserve">and </w:t>
      </w:r>
      <w:r w:rsidRPr="00371464">
        <w:t xml:space="preserve">the range </w:t>
      </w:r>
      <w:r>
        <w:t>in</w:t>
      </w:r>
      <w:r w:rsidRPr="00371464">
        <w:t xml:space="preserve"> previous studies in HER2-positive/HR-positive u/mBC (3.</w:t>
      </w:r>
      <w:r>
        <w:t>6</w:t>
      </w:r>
      <w:r w:rsidRPr="00AF02AE">
        <w:t>–4.2 months)</w:t>
      </w:r>
      <w:r>
        <w:t>.</w:t>
      </w:r>
      <w:r w:rsidRPr="00AF02AE">
        <w:t xml:space="preserve"> </w:t>
      </w:r>
      <w:r>
        <w:t xml:space="preserve">Similar findings were observed for </w:t>
      </w:r>
      <w:r w:rsidRPr="00AF02AE">
        <w:t xml:space="preserve">median OS </w:t>
      </w:r>
      <w:r>
        <w:t xml:space="preserve">in the HR-positive cohort </w:t>
      </w:r>
      <w:r w:rsidRPr="00AF02AE">
        <w:t>(</w:t>
      </w:r>
      <w:r>
        <w:t>T-DXd 23.9 months</w:t>
      </w:r>
      <w:r w:rsidRPr="00AF02AE">
        <w:fldChar w:fldCharType="begin"/>
      </w:r>
      <w:r w:rsidR="00CA6345">
        <w:instrText xml:space="preserve"> ADDIN ZOTERO_ITEM CSL_CITATION {"citationID":"c3NsgyR0","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t xml:space="preserve"> vs. TPC </w:t>
      </w:r>
      <w:r w:rsidRPr="00AF02AE">
        <w:t>17.5 months</w:t>
      </w:r>
      <w:r w:rsidRPr="00AF02AE">
        <w:fldChar w:fldCharType="begin"/>
      </w:r>
      <w:r w:rsidR="00CA6345">
        <w:instrText xml:space="preserve"> ADDIN ZOTERO_ITEM CSL_CITATION {"citationID":"S6RfCWK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 </w:t>
      </w:r>
      <w:r>
        <w:t xml:space="preserve">previous chemotherapy studies </w:t>
      </w:r>
      <w:r w:rsidRPr="00AF02AE">
        <w:t>11.5–</w:t>
      </w:r>
      <w:r>
        <w:t>16</w:t>
      </w:r>
      <w:r w:rsidRPr="00AF02AE">
        <w:t>.</w:t>
      </w:r>
      <w:r>
        <w:t>1</w:t>
      </w:r>
      <w:r w:rsidRPr="00AF02AE">
        <w:t xml:space="preserve"> months).</w:t>
      </w:r>
      <w:r w:rsidRPr="00AF02AE">
        <w:rPr>
          <w:rFonts w:cs="Arial"/>
          <w:sz w:val="20"/>
          <w:szCs w:val="20"/>
        </w:rPr>
        <w:fldChar w:fldCharType="begin"/>
      </w:r>
      <w:r w:rsidR="00CA6345">
        <w:rPr>
          <w:rFonts w:cs="Arial"/>
          <w:sz w:val="20"/>
          <w:szCs w:val="20"/>
        </w:rPr>
        <w:instrText xml:space="preserve"> ADDIN ZOTERO_ITEM CSL_CITATION {"citationID":"jDQ1dzfM","properties":{"formattedCitation":"\\super 43\\uc0\\u8211{}47,156\\nosupersub{}","plainCitation":"43–47,156","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277,"uris":["http://zotero.org/groups/4797619/items/5TI5IZJM"],"itemData":{"id":66277,"type":"article-journal","abstract":"This multicenter, randomized, open-label phase III trial (planned enrollment: 700 patients) was conducted to test the hypothesis that single-agent sunitinib improves progression-free survival (PFS) compared with capecitabine as treatment for advanced breast cancer (ABC). Patients with HER2-negative ABC that recurred after anthracycline and taxane therapy were randomized (1:1) to sunitinib 37.5 mg/day or capecitabine 1,250 mg/m(2) (1,000 mg/m(2) in patients &gt;65 years) BID on days 1-14 q3w. The independent data-monitoring committee (DMC) determined during the first interim analysis (238 patients randomized to sunitinib, 244 to capecitabine) that the trial be terminated due to futility in reaching the primary endpoint. No statistical evidence supported the hypothesis that sunitinib improved PFS compared with capecitabine (one-sided P = 0.999). The data indicated that PFS was shorter with sunitinib than capecitabine (median 2.8 vs. 4.2 months, respectively; HR, 1.47; 95% CI, 1.16-1.87; two-sided P = 0.002). Median overall survival (15.3 vs. 24.6 months; HR, 1.17; two-sided P = 0.350) and objective response rates (11 vs. 16%; odds ratio, 0.65; P = 0.109) were numerically inferior with sunitinib versus capecitabine. While no new or unexpected safety findings were reported, sunitinib treatment was associated with higher frequencies and greater severities of many common adverse events (AEs) compared with capecitabine, resulting in more temporary discontinuations due to AEs with sunitinib (66 vs. 51%). The relative dose intensity was lower with sunitinib than capecitabine (73 vs. 95%). Based on these efficacy and safety results, sunitinib should not be used as monotherapy for patients with ABC.","container-title":"Breast Cancer Research and Treatment","DOI":"10.1007/s10549-010-0788-0","ISSN":"1573-7217","issue":"1","journalAbbreviation":"Breast Cancer Res Treat","language":"eng","note":"PMID: 20339913\nPMCID: PMC2855860","page":"121-131","source":"PubMed","title":"Phase III randomized trial of sunitinib versus capecitabine in patients with previously treated HER2-negative advanced breast cancer","volume":"121","author":[{"family":"Barrios","given":"Carlos H."},{"family":"Liu","given":"Mei-Ching"},{"family":"Lee","given":"Soo Chin"},{"family":"Vanlemmens","given":"Laurence"},{"family":"Ferrero","given":"Jean-Marc"},{"family":"Tabei","given":"Toshio"},{"family":"Pivot","given":"Xavier"},{"family":"Iwata","given":"Hiroji"},{"family":"Aogi","given":"Kenjiro"},{"family":"Lugo-Quintana","given":"Roberto"},{"family":"Harbeck","given":"Nadia"},{"family":"Brickman","given":"Marla J."},{"family":"Zhang","given":"Ke"},{"family":"Kern","given":"Kenneth A."},{"family":"Martin","given":"Miguel"}],"issued":{"date-parts":[["2010",5]]}}}],"schema":"https://github.com/citation-style-language/schema/raw/master/csl-citation.json"} </w:instrText>
      </w:r>
      <w:r w:rsidRPr="00AF02AE">
        <w:rPr>
          <w:rFonts w:cs="Arial"/>
          <w:sz w:val="20"/>
          <w:szCs w:val="20"/>
        </w:rPr>
        <w:fldChar w:fldCharType="separate"/>
      </w:r>
      <w:r w:rsidR="00CA6345" w:rsidRPr="00CA6345">
        <w:rPr>
          <w:rFonts w:cs="Arial"/>
          <w:sz w:val="20"/>
          <w:szCs w:val="24"/>
          <w:vertAlign w:val="superscript"/>
        </w:rPr>
        <w:t>43–47,156</w:t>
      </w:r>
      <w:r w:rsidRPr="00AF02AE">
        <w:rPr>
          <w:rFonts w:cs="Arial"/>
          <w:sz w:val="20"/>
          <w:szCs w:val="20"/>
        </w:rPr>
        <w:fldChar w:fldCharType="end"/>
      </w:r>
      <w:r w:rsidRPr="00AF02AE">
        <w:t xml:space="preserve"> </w:t>
      </w:r>
      <w:r>
        <w:t xml:space="preserve">Likewise, T-DXd offers profound survival benefit over chemotherapy in the HR-negative cohort in terms of median PFS by BICR (T-DXd 8.5 months vs. TPC </w:t>
      </w:r>
      <w:r w:rsidRPr="00AF02AE">
        <w:t>2.9 months</w:t>
      </w:r>
      <w:r w:rsidRPr="00AF02AE">
        <w:fldChar w:fldCharType="begin"/>
      </w:r>
      <w:r w:rsidR="00CA6345">
        <w:instrText xml:space="preserve"> ADDIN ZOTERO_ITEM CSL_CITATION {"citationID":"SMRRX5k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 </w:t>
      </w:r>
      <w:r>
        <w:t>previous chemotherapy studies 1.7</w:t>
      </w:r>
      <w:r w:rsidRPr="00AF02AE">
        <w:t>–</w:t>
      </w:r>
      <w:r>
        <w:t>2</w:t>
      </w:r>
      <w:r w:rsidRPr="00AF02AE">
        <w:t>.</w:t>
      </w:r>
      <w:r>
        <w:t>8</w:t>
      </w:r>
      <w:r w:rsidRPr="00AF02AE">
        <w:t xml:space="preserve"> months</w:t>
      </w:r>
      <w:r w:rsidRPr="00AF02AE">
        <w:fldChar w:fldCharType="begin"/>
      </w:r>
      <w:r w:rsidR="00CA6345">
        <w:instrText xml:space="preserve"> ADDIN ZOTERO_ITEM CSL_CITATION {"citationID":"1iTx0F6H","properties":{"formattedCitation":"\\super 43, 48\\uc0\\u8211{}50,157\\nosupersub{}","plainCitation":"43, 48–50,157","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70,"uris":["http://zotero.org/groups/4797619/items/43HHHHD5"],"itemData":{"id":66770,"type":"article-journal","abstract":"Purpose\nWe investigated whether irinotecan plus capecitabine improved progression-free survival (PFS) compared with capecitabine alone in patients with human epidermal growth factor 2 (HER2) negative and anthracycline and taxane pretreated metastatic breast cancer (MBC). \n\nMaterials and Methods\nA total of 221 patients were randomly assigned to irinotecan (80 mg/m2, days 1 and 8) and capecitabine (1,000 mg/m2 twice a day, days 1-14) or capecitabine alone (1,250 mg/m2 twice a day, days 1-14) every 3 weeks. The primary endpoint was PFS.\n\nResults\nThere was no significant difference in PFS between the combination and monotherapy arm (median, 6.4 months vs. 4.7 months; hazard ratio [HR], 0.84; 95% confidence interval [CI], 0.63 to 1.11; p=0.84). In patients with triple-negative breast cancer (TNBC, n=90), the combination significantly improved PFS (median, 4.7 months vs. 2.5 months; HR, 0.58; 95% CI, 0.37 to 0.91; p=0.02). Objective response rate was numerically higher in the combination arm, though it failed to reach statistical significance (44.4% vs. 33.3%, p=0.30). Overall survival did not differ between arms (median, 20.4 months vs. 24.0 months; p=0.63). While grade 3 or 4 neutropenia was more common in the combination arm (39.6% vs. 9.0%), hand-foot syndrome was more often observed in capecitabine arm. Quality of life measurements in global health status was similar. However, patients in the combination arm showed significantly worse symptom scales especially in nausea/vomiting and diarrhea. \n\nConclusion\nIrinotecan plus capecitabine did not prove clinically superior to single-agent capecitabine in anthracycline- and taxane-pretreated HER2 negative MBC patients. Toxicity profiles of the two groups differed but were manageable. The role of added irinotecan in patients with TNBC remains to be elucidated.","container-title":"Cancer Research and Treatment : Official Journal of Korean Cancer Association","DOI":"10.4143/crt.2017.562","ISSN":"1598-2998","issue":"1","journalAbbreviation":"Cancer Res Treat","note":"PMID: 29458237\nPMCID: PMC6333992","page":"43-52","source":"PubMed Central","title":"Randomized Open Label Phase III Trial of Irinotecan Plus Capecitabine versus Capecitabine Monotherapy in Patients with Metastatic Breast Cancer Previously Treated with Anthracycline and Taxane: PROCEED Trial (KCSG BR 11-01)","title-short":"Randomized Open Label Phase III Trial of Irinotecan Plus Capecitabine versus Capecitabine Monotherapy in Patients with Metastatic Breast Cancer Previously Treated with Anthracycline and Taxane","volume":"51","author":[{"family":"Park","given":"In Hae"},{"family":"Im","given":"Seock-Ah"},{"family":"Jung","given":"Kyung Hae"},{"family":"Sohn","given":"Joo Hyuk"},{"family":"Park","given":"Yeon Hee"},{"family":"Lee","given":"Keun Seok"},{"family":"Sim","given":"Sung Hoon"},{"family":"Park","given":"Kyong-Hwa"},{"family":"Kim","given":"Jee Hyun"},{"family":"Nam","given":"Byung Ho"},{"family":"Kim","given":"Hee-Jun"},{"family":"Kim","given":"Tae-Yong"},{"family":"Lee","given":"Kyung-Hun"},{"family":"Kim","given":"Sung-Bae"},{"family":"Ahn","given":"Jin-Hee"},{"family":"Lee","given":"Suee"},{"family":"Ro","given":"Jungsil"}],"issued":{"date-parts":[["2019",1]]}}}],"schema":"https://github.com/citation-style-language/schema/raw/master/csl-citation.json"} </w:instrText>
      </w:r>
      <w:r w:rsidRPr="00AF02AE">
        <w:fldChar w:fldCharType="separate"/>
      </w:r>
      <w:r w:rsidR="00CA6345" w:rsidRPr="00CA6345">
        <w:rPr>
          <w:rFonts w:cs="Arial"/>
          <w:szCs w:val="24"/>
          <w:vertAlign w:val="superscript"/>
        </w:rPr>
        <w:t>43, 48–50,157</w:t>
      </w:r>
      <w:r w:rsidRPr="00AF02AE">
        <w:fldChar w:fldCharType="end"/>
      </w:r>
      <w:r w:rsidRPr="00AF02AE">
        <w:t xml:space="preserve">) </w:t>
      </w:r>
      <w:r>
        <w:t>and</w:t>
      </w:r>
      <w:r w:rsidRPr="00AF02AE">
        <w:t xml:space="preserve"> median OS (</w:t>
      </w:r>
      <w:r>
        <w:t xml:space="preserve">T-DXd 18.2 months vs. TPC </w:t>
      </w:r>
      <w:r w:rsidRPr="00AF02AE">
        <w:t>8.3 months</w:t>
      </w:r>
      <w:r w:rsidRPr="00AF02AE">
        <w:fldChar w:fldCharType="begin"/>
      </w:r>
      <w:r w:rsidR="00CA6345">
        <w:instrText xml:space="preserve"> ADDIN ZOTERO_ITEM CSL_CITATION {"citationID":"fyjqz1a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FD57F4">
        <w:rPr>
          <w:rFonts w:cs="Arial"/>
          <w:szCs w:val="24"/>
          <w:vertAlign w:val="superscript"/>
        </w:rPr>
        <w:t>6</w:t>
      </w:r>
      <w:r w:rsidRPr="00AF02AE">
        <w:fldChar w:fldCharType="end"/>
      </w:r>
      <w:r w:rsidRPr="00AF02AE">
        <w:t xml:space="preserve"> vs</w:t>
      </w:r>
      <w:r w:rsidR="00EB29BC">
        <w:t>.</w:t>
      </w:r>
      <w:r w:rsidRPr="00AF02AE">
        <w:t xml:space="preserve"> </w:t>
      </w:r>
      <w:r>
        <w:t xml:space="preserve">previous chemotherapy studies </w:t>
      </w:r>
      <w:r w:rsidRPr="00AF02AE">
        <w:t>6.7–1</w:t>
      </w:r>
      <w:r>
        <w:t>2</w:t>
      </w:r>
      <w:r w:rsidRPr="00AF02AE">
        <w:t>.</w:t>
      </w:r>
      <w:r>
        <w:t>4</w:t>
      </w:r>
      <w:r w:rsidRPr="00AF02AE">
        <w:t xml:space="preserve"> months).</w:t>
      </w:r>
      <w:r w:rsidRPr="00AF02AE">
        <w:fldChar w:fldCharType="begin"/>
      </w:r>
      <w:r w:rsidR="00CA6345">
        <w:instrText xml:space="preserve"> ADDIN ZOTERO_ITEM CSL_CITATION {"citationID":"3Pwh3tOb","properties":{"formattedCitation":"\\super 43, 48\\uc0\\u8211{}50,157\\nosupersub{}","plainCitation":"43, 48–50,157","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70,"uris":["http://zotero.org/groups/4797619/items/43HHHHD5"],"itemData":{"id":66770,"type":"article-journal","abstract":"Purpose\nWe investigated whether irinotecan plus capecitabine improved progression-free survival (PFS) compared with capecitabine alone in patients with human epidermal growth factor 2 (HER2) negative and anthracycline and taxane pretreated metastatic breast cancer (MBC). \n\nMaterials and Methods\nA total of 221 patients were randomly assigned to irinotecan (80 mg/m2, days 1 and 8) and capecitabine (1,000 mg/m2 twice a day, days 1-14) or capecitabine alone (1,250 mg/m2 twice a day, days 1-14) every 3 weeks. The primary endpoint was PFS.\n\nResults\nThere was no significant difference in PFS between the combination and monotherapy arm (median, 6.4 months vs. 4.7 months; hazard ratio [HR], 0.84; 95% confidence interval [CI], 0.63 to 1.11; p=0.84). In patients with triple-negative breast cancer (TNBC, n=90), the combination significantly improved PFS (median, 4.7 months vs. 2.5 months; HR, 0.58; 95% CI, 0.37 to 0.91; p=0.02). Objective response rate was numerically higher in the combination arm, though it failed to reach statistical significance (44.4% vs. 33.3%, p=0.30). Overall survival did not differ between arms (median, 20.4 months vs. 24.0 months; p=0.63). While grade 3 or 4 neutropenia was more common in the combination arm (39.6% vs. 9.0%), hand-foot syndrome was more often observed in capecitabine arm. Quality of life measurements in global health status was similar. However, patients in the combination arm showed significantly worse symptom scales especially in nausea/vomiting and diarrhea. \n\nConclusion\nIrinotecan plus capecitabine did not prove clinically superior to single-agent capecitabine in anthracycline- and taxane-pretreated HER2 negative MBC patients. Toxicity profiles of the two groups differed but were manageable. The role of added irinotecan in patients with TNBC remains to be elucidated.","container-title":"Cancer Research and Treatment : Official Journal of Korean Cancer Association","DOI":"10.4143/crt.2017.562","ISSN":"1598-2998","issue":"1","journalAbbreviation":"Cancer Res Treat","note":"PMID: 29458237\nPMCID: PMC6333992","page":"43-52","source":"PubMed Central","title":"Randomized Open Label Phase III Trial of Irinotecan Plus Capecitabine versus Capecitabine Monotherapy in Patients with Metastatic Breast Cancer Previously Treated with Anthracycline and Taxane: PROCEED Trial (KCSG BR 11-01)","title-short":"Randomized Open Label Phase III Trial of Irinotecan Plus Capecitabine versus Capecitabine Monotherapy in Patients with Metastatic Breast Cancer Previously Treated with Anthracycline and Taxane","volume":"51","author":[{"family":"Park","given":"In Hae"},{"family":"Im","given":"Seock-Ah"},{"family":"Jung","given":"Kyung Hae"},{"family":"Sohn","given":"Joo Hyuk"},{"family":"Park","given":"Yeon Hee"},{"family":"Lee","given":"Keun Seok"},{"family":"Sim","given":"Sung Hoon"},{"family":"Park","given":"Kyong-Hwa"},{"family":"Kim","given":"Jee Hyun"},{"family":"Nam","given":"Byung Ho"},{"family":"Kim","given":"Hee-Jun"},{"family":"Kim","given":"Tae-Yong"},{"family":"Lee","given":"Kyung-Hun"},{"family":"Kim","given":"Sung-Bae"},{"family":"Ahn","given":"Jin-Hee"},{"family":"Lee","given":"Suee"},{"family":"Ro","given":"Jungsil"}],"issued":{"date-parts":[["2019",1]]}}}],"schema":"https://github.com/citation-style-language/schema/raw/master/csl-citation.json"} </w:instrText>
      </w:r>
      <w:r w:rsidRPr="00AF02AE">
        <w:fldChar w:fldCharType="separate"/>
      </w:r>
      <w:r w:rsidR="00CA6345" w:rsidRPr="00CA6345">
        <w:rPr>
          <w:rFonts w:cs="Arial"/>
          <w:szCs w:val="24"/>
          <w:vertAlign w:val="superscript"/>
        </w:rPr>
        <w:t>43, 48–50,157</w:t>
      </w:r>
      <w:r w:rsidRPr="00AF02AE">
        <w:fldChar w:fldCharType="end"/>
      </w:r>
      <w:r>
        <w:t xml:space="preserve"> </w:t>
      </w:r>
    </w:p>
    <w:p w14:paraId="1CDF45D9" w14:textId="2B7B61BC" w:rsidR="000B148D" w:rsidRPr="00054570" w:rsidRDefault="000B148D" w:rsidP="000B148D">
      <w:pPr>
        <w:pStyle w:val="Body"/>
      </w:pPr>
      <w:r>
        <w:t xml:space="preserve">In conclusion, the DESTINY-Breast04 study clearly demonstrates the unprecedented survival benefit of T-DXd compared with single-agent chemotherapy in HER2-low u/mBC. </w:t>
      </w:r>
      <w:r w:rsidR="006C1EDB">
        <w:t>Naïve comparison</w:t>
      </w:r>
      <w:r>
        <w:t xml:space="preserve"> of DESTINY-Breast04 with external studies in similar setting</w:t>
      </w:r>
      <w:r w:rsidR="0041391E">
        <w:t>s</w:t>
      </w:r>
      <w:r>
        <w:t xml:space="preserve"> provides </w:t>
      </w:r>
      <w:r w:rsidR="004C69FE">
        <w:t xml:space="preserve">further </w:t>
      </w:r>
      <w:r>
        <w:t xml:space="preserve">confidence in the conclusions </w:t>
      </w:r>
      <w:r w:rsidR="004C69FE">
        <w:t>from the trial</w:t>
      </w:r>
      <w:r w:rsidR="00BB4A44">
        <w:t xml:space="preserve">. </w:t>
      </w:r>
      <w:r>
        <w:t>The</w:t>
      </w:r>
      <w:r w:rsidRPr="00054570">
        <w:t xml:space="preserve"> unprecedented efficacy </w:t>
      </w:r>
      <w:r>
        <w:t xml:space="preserve">demonstrated in </w:t>
      </w:r>
      <w:r w:rsidRPr="00054570">
        <w:t>DESTINY-Breast04</w:t>
      </w:r>
      <w:r>
        <w:t xml:space="preserve"> has led to T-DXd becoming the first HER2-targeted therapy to receive </w:t>
      </w:r>
      <w:r w:rsidR="00066A20">
        <w:t>EMA</w:t>
      </w:r>
      <w:r>
        <w:t xml:space="preserve"> regulatory </w:t>
      </w:r>
      <w:r w:rsidR="00151DF4">
        <w:t xml:space="preserve">approval </w:t>
      </w:r>
      <w:r>
        <w:t>in  HER2-low u/mBC</w:t>
      </w:r>
      <w:r w:rsidR="00151DF4">
        <w:t>,</w:t>
      </w:r>
      <w:r w:rsidR="00151DF4">
        <w:rPr>
          <w:i/>
          <w:iCs/>
        </w:rPr>
        <w:fldChar w:fldCharType="begin"/>
      </w:r>
      <w:r w:rsidR="00CA6345">
        <w:rPr>
          <w:i/>
          <w:iCs/>
        </w:rPr>
        <w:instrText xml:space="preserve"> ADDIN ZOTERO_ITEM CSL_CITATION {"citationID":"3hDbSN2k","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151DF4">
        <w:rPr>
          <w:i/>
          <w:iCs/>
        </w:rPr>
        <w:fldChar w:fldCharType="separate"/>
      </w:r>
      <w:r w:rsidR="00151DF4" w:rsidRPr="00FD57F4">
        <w:rPr>
          <w:rFonts w:cs="Arial"/>
          <w:szCs w:val="24"/>
          <w:vertAlign w:val="superscript"/>
        </w:rPr>
        <w:t>3</w:t>
      </w:r>
      <w:r w:rsidR="00151DF4">
        <w:rPr>
          <w:i/>
          <w:iCs/>
        </w:rPr>
        <w:fldChar w:fldCharType="end"/>
      </w:r>
      <w:r>
        <w:t xml:space="preserve"> </w:t>
      </w:r>
      <w:r w:rsidR="00F77ABC" w:rsidRPr="00F77ABC">
        <w:rPr>
          <w:color w:val="000000"/>
          <w:highlight w:val="black"/>
        </w:rPr>
        <w:t>xxxxxxxxxxxxxxxxxxxx</w:t>
      </w:r>
      <w:r w:rsidR="000A6FF6">
        <w:rPr>
          <w:color w:val="000000"/>
          <w:highlight w:val="black"/>
        </w:rPr>
        <w:t xml:space="preserve"> </w:t>
      </w:r>
      <w:r w:rsidR="00F77ABC" w:rsidRPr="00F77ABC">
        <w:rPr>
          <w:color w:val="000000"/>
          <w:highlight w:val="black"/>
        </w:rPr>
        <w:t>xxxxxxxxxxxxxxxxxxxxxxxxxxx</w:t>
      </w:r>
      <w:r w:rsidR="00194C5B" w:rsidRPr="00F710CB">
        <w:t xml:space="preserve">. </w:t>
      </w:r>
      <w:r w:rsidR="00E10D87" w:rsidRPr="00F710CB">
        <w:t>T-DXd therefore</w:t>
      </w:r>
      <w:r w:rsidRPr="00E10D87">
        <w:t xml:space="preserve"> </w:t>
      </w:r>
      <w:r w:rsidR="00E10D87">
        <w:t>represents</w:t>
      </w:r>
      <w:r w:rsidR="00E10D87" w:rsidRPr="00054570">
        <w:t xml:space="preserve"> </w:t>
      </w:r>
      <w:r w:rsidRPr="00054570">
        <w:t xml:space="preserve">a step-change in the treatment </w:t>
      </w:r>
      <w:r>
        <w:t xml:space="preserve">paradigm and </w:t>
      </w:r>
      <w:r w:rsidR="00600D45">
        <w:t xml:space="preserve">highlights </w:t>
      </w:r>
      <w:r>
        <w:t>a</w:t>
      </w:r>
      <w:r w:rsidRPr="00054570">
        <w:t xml:space="preserve"> need for</w:t>
      </w:r>
      <w:r>
        <w:t xml:space="preserve"> UK</w:t>
      </w:r>
      <w:r w:rsidRPr="00054570">
        <w:t xml:space="preserve"> clinical pathway</w:t>
      </w:r>
      <w:r>
        <w:t>s</w:t>
      </w:r>
      <w:r w:rsidRPr="00054570">
        <w:t xml:space="preserve"> to </w:t>
      </w:r>
      <w:r>
        <w:t xml:space="preserve">be updated to </w:t>
      </w:r>
      <w:r w:rsidR="00DB110F">
        <w:t>further categorise</w:t>
      </w:r>
      <w:r w:rsidR="00DB110F" w:rsidRPr="00054570">
        <w:t xml:space="preserve"> HER2 statu</w:t>
      </w:r>
      <w:r w:rsidR="00DB110F">
        <w:t>s</w:t>
      </w:r>
      <w:r>
        <w:t xml:space="preserve">. </w:t>
      </w:r>
      <w:r w:rsidR="00901B14" w:rsidRPr="00054570">
        <w:t xml:space="preserve">UK clinical experts confirmed that there is </w:t>
      </w:r>
      <w:r w:rsidR="00901B14">
        <w:t>an unmet need for better outcomes</w:t>
      </w:r>
      <w:r w:rsidR="005E6178">
        <w:t xml:space="preserve"> and that DESTI</w:t>
      </w:r>
      <w:r w:rsidR="00DC3478">
        <w:t>N</w:t>
      </w:r>
      <w:r w:rsidR="005E6178">
        <w:t xml:space="preserve">Y-Breast04 has demonstrated </w:t>
      </w:r>
      <w:r w:rsidR="00EE4615">
        <w:t xml:space="preserve">the </w:t>
      </w:r>
      <w:r w:rsidR="002375D8">
        <w:t>efficacy of T-DXd</w:t>
      </w:r>
      <w:r w:rsidR="00901B14">
        <w:t xml:space="preserve"> in this setting</w:t>
      </w:r>
      <w:r w:rsidRPr="00054570">
        <w:t>.</w:t>
      </w:r>
      <w:r w:rsidRPr="00054570">
        <w:fldChar w:fldCharType="begin"/>
      </w:r>
      <w:r w:rsidR="00CA6345">
        <w:instrText xml:space="preserve"> ADDIN ZOTERO_ITEM CSL_CITATION {"citationID":"64XthC9T","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p>
    <w:p w14:paraId="3C876748" w14:textId="77777777" w:rsidR="000B148D" w:rsidRDefault="000B148D" w:rsidP="000B148D">
      <w:pPr>
        <w:pStyle w:val="Caption"/>
        <w:sectPr w:rsidR="000B148D" w:rsidSect="00CD7CFA">
          <w:footnotePr>
            <w:numFmt w:val="lowerLetter"/>
          </w:footnotePr>
          <w:pgSz w:w="11906" w:h="16838"/>
          <w:pgMar w:top="1440" w:right="1440" w:bottom="1440" w:left="1440" w:header="708" w:footer="708" w:gutter="0"/>
          <w:cols w:space="708"/>
          <w:docGrid w:linePitch="360"/>
        </w:sectPr>
      </w:pPr>
      <w:bookmarkStart w:id="369" w:name="_Toc124447890"/>
    </w:p>
    <w:p w14:paraId="3191F9A4" w14:textId="2DB75A4C" w:rsidR="000B148D" w:rsidRPr="00054570" w:rsidRDefault="000B148D" w:rsidP="000B148D">
      <w:pPr>
        <w:pStyle w:val="Caption"/>
      </w:pPr>
      <w:bookmarkStart w:id="370" w:name="_Ref126923702"/>
      <w:bookmarkStart w:id="371" w:name="_Toc129351005"/>
      <w:r w:rsidRPr="00054570">
        <w:lastRenderedPageBreak/>
        <w:t xml:space="preserve">Table </w:t>
      </w:r>
      <w:fldSimple w:instr=" SEQ Table \* ARABIC ">
        <w:r w:rsidR="00145F42">
          <w:rPr>
            <w:noProof/>
          </w:rPr>
          <w:t>30</w:t>
        </w:r>
      </w:fldSimple>
      <w:bookmarkEnd w:id="370"/>
      <w:r w:rsidRPr="00054570">
        <w:t xml:space="preserve">: </w:t>
      </w:r>
      <w:r>
        <w:t xml:space="preserve">External validity comparison of </w:t>
      </w:r>
      <w:r w:rsidRPr="00054570">
        <w:t>PFS and OS in</w:t>
      </w:r>
      <w:r>
        <w:t xml:space="preserve"> DESTINY-Breast04 with previous studies in</w:t>
      </w:r>
      <w:r w:rsidRPr="00054570">
        <w:t xml:space="preserve"> HER2-negative u/mBC</w:t>
      </w:r>
      <w:bookmarkEnd w:id="369"/>
      <w:bookmarkEnd w:id="371"/>
    </w:p>
    <w:tbl>
      <w:tblPr>
        <w:tblStyle w:val="GridTable1Light"/>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A0" w:firstRow="1" w:lastRow="0" w:firstColumn="1" w:lastColumn="0" w:noHBand="0" w:noVBand="1"/>
      </w:tblPr>
      <w:tblGrid>
        <w:gridCol w:w="2830"/>
        <w:gridCol w:w="1418"/>
        <w:gridCol w:w="2410"/>
        <w:gridCol w:w="4961"/>
        <w:gridCol w:w="1417"/>
        <w:gridCol w:w="1276"/>
      </w:tblGrid>
      <w:tr w:rsidR="000B148D" w:rsidRPr="00CE5C68" w14:paraId="46E4E671" w14:textId="7777777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E7E6E6" w:themeFill="background2"/>
            <w:vAlign w:val="center"/>
          </w:tcPr>
          <w:p w14:paraId="4822E32B" w14:textId="77777777" w:rsidR="000B148D" w:rsidRPr="00CE5C68" w:rsidRDefault="000B148D">
            <w:pPr>
              <w:pStyle w:val="Asctablesandfigures"/>
              <w:rPr>
                <w:rFonts w:ascii="Arial" w:hAnsi="Arial" w:cs="Arial"/>
                <w:sz w:val="20"/>
                <w:szCs w:val="20"/>
                <w:lang w:val="en-GB"/>
              </w:rPr>
            </w:pPr>
            <w:r>
              <w:rPr>
                <w:rFonts w:ascii="Arial" w:hAnsi="Arial" w:cs="Arial"/>
                <w:sz w:val="20"/>
                <w:szCs w:val="20"/>
                <w:lang w:val="en-GB"/>
              </w:rPr>
              <w:t>Author and study details</w:t>
            </w:r>
            <w:r w:rsidRPr="00CE5C68">
              <w:rPr>
                <w:rFonts w:ascii="Arial" w:hAnsi="Arial" w:cs="Arial"/>
                <w:sz w:val="20"/>
                <w:szCs w:val="20"/>
                <w:lang w:val="en-GB"/>
              </w:rPr>
              <w:t xml:space="preserve"> </w:t>
            </w:r>
          </w:p>
        </w:tc>
        <w:tc>
          <w:tcPr>
            <w:tcW w:w="1418" w:type="dxa"/>
            <w:shd w:val="clear" w:color="auto" w:fill="E7E6E6" w:themeFill="background2"/>
            <w:vAlign w:val="center"/>
          </w:tcPr>
          <w:p w14:paraId="7D71B33F" w14:textId="77777777" w:rsidR="000B148D" w:rsidRPr="0068438F" w:rsidRDefault="000B148D">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68438F">
              <w:rPr>
                <w:rFonts w:ascii="Arial" w:hAnsi="Arial" w:cs="Arial"/>
                <w:sz w:val="20"/>
                <w:szCs w:val="20"/>
                <w:lang w:val="en-GB"/>
              </w:rPr>
              <w:t>Study name</w:t>
            </w:r>
          </w:p>
        </w:tc>
        <w:tc>
          <w:tcPr>
            <w:tcW w:w="2410" w:type="dxa"/>
            <w:shd w:val="clear" w:color="auto" w:fill="E7E6E6" w:themeFill="background2"/>
            <w:vAlign w:val="center"/>
          </w:tcPr>
          <w:p w14:paraId="0DF674CC" w14:textId="77777777" w:rsidR="000B148D" w:rsidRPr="00CE5C68" w:rsidRDefault="000B148D">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Line of</w:t>
            </w:r>
            <w:r>
              <w:rPr>
                <w:rFonts w:ascii="Arial" w:hAnsi="Arial" w:cs="Arial"/>
                <w:sz w:val="20"/>
                <w:szCs w:val="20"/>
                <w:lang w:val="en-GB"/>
              </w:rPr>
              <w:t xml:space="preserve"> </w:t>
            </w:r>
            <w:r w:rsidRPr="00CE5C68">
              <w:rPr>
                <w:rFonts w:ascii="Arial" w:hAnsi="Arial" w:cs="Arial"/>
                <w:sz w:val="20"/>
                <w:szCs w:val="20"/>
                <w:lang w:val="en-GB"/>
              </w:rPr>
              <w:t>chemotherapy</w:t>
            </w:r>
            <w:r>
              <w:rPr>
                <w:rFonts w:ascii="Arial" w:hAnsi="Arial" w:cs="Arial"/>
                <w:sz w:val="20"/>
                <w:szCs w:val="20"/>
                <w:lang w:val="en-GB"/>
              </w:rPr>
              <w:t xml:space="preserve"> in the metastatic setting</w:t>
            </w:r>
          </w:p>
        </w:tc>
        <w:tc>
          <w:tcPr>
            <w:tcW w:w="4961" w:type="dxa"/>
            <w:shd w:val="clear" w:color="auto" w:fill="E7E6E6" w:themeFill="background2"/>
            <w:vAlign w:val="center"/>
          </w:tcPr>
          <w:p w14:paraId="42EB61CB" w14:textId="77777777" w:rsidR="000B148D" w:rsidRPr="00CE5C68" w:rsidRDefault="000B148D">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Treatment</w:t>
            </w:r>
          </w:p>
        </w:tc>
        <w:tc>
          <w:tcPr>
            <w:tcW w:w="1417" w:type="dxa"/>
            <w:shd w:val="clear" w:color="auto" w:fill="E7E6E6" w:themeFill="background2"/>
            <w:vAlign w:val="center"/>
          </w:tcPr>
          <w:p w14:paraId="5B137E9D" w14:textId="77777777" w:rsidR="000B148D" w:rsidRPr="00CE5C68" w:rsidRDefault="000B148D">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dian PFS, months</w:t>
            </w:r>
          </w:p>
        </w:tc>
        <w:tc>
          <w:tcPr>
            <w:tcW w:w="1276" w:type="dxa"/>
            <w:shd w:val="clear" w:color="auto" w:fill="E7E6E6" w:themeFill="background2"/>
            <w:vAlign w:val="center"/>
          </w:tcPr>
          <w:p w14:paraId="15ED2D05" w14:textId="77777777" w:rsidR="000B148D" w:rsidRPr="00CE5C68" w:rsidRDefault="000B148D">
            <w:pPr>
              <w:pStyle w:val="Asctablesandfigures"/>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dian OS, months</w:t>
            </w:r>
          </w:p>
        </w:tc>
      </w:tr>
      <w:tr w:rsidR="000B148D" w:rsidRPr="00CE5C68" w14:paraId="233FAE9B" w14:textId="77777777">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tcPr>
          <w:p w14:paraId="56695DC8" w14:textId="77777777" w:rsidR="000B148D" w:rsidRPr="00CE5C68" w:rsidRDefault="000B148D">
            <w:pPr>
              <w:pStyle w:val="Asctablesandfigures"/>
              <w:rPr>
                <w:rFonts w:ascii="Arial" w:hAnsi="Arial" w:cs="Arial"/>
                <w:sz w:val="20"/>
                <w:szCs w:val="20"/>
                <w:lang w:val="en-GB"/>
              </w:rPr>
            </w:pPr>
            <w:r w:rsidRPr="00CE5C68">
              <w:rPr>
                <w:rFonts w:ascii="Arial" w:hAnsi="Arial" w:cs="Arial"/>
                <w:sz w:val="20"/>
                <w:szCs w:val="20"/>
                <w:lang w:val="en-GB"/>
              </w:rPr>
              <w:t>HER2-negative</w:t>
            </w:r>
            <w:r>
              <w:rPr>
                <w:rFonts w:ascii="Arial" w:hAnsi="Arial" w:cs="Arial"/>
                <w:sz w:val="20"/>
                <w:szCs w:val="20"/>
                <w:lang w:val="en-GB"/>
              </w:rPr>
              <w:t>/HR-positive (HER2-low/HR-positive cohort for DESTINY-Breast04)</w:t>
            </w:r>
          </w:p>
        </w:tc>
      </w:tr>
      <w:tr w:rsidR="000B148D" w:rsidRPr="00CE5C68" w14:paraId="3A415F37"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D9E2F3" w:themeFill="accent1" w:themeFillTint="33"/>
            <w:vAlign w:val="center"/>
          </w:tcPr>
          <w:p w14:paraId="5D1A27D4" w14:textId="5D25A281"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Modi et al., 2022</w:t>
            </w:r>
            <w:r w:rsidRPr="003C648C">
              <w:rPr>
                <w:rFonts w:ascii="Arial" w:hAnsi="Arial" w:cs="Arial"/>
                <w:sz w:val="20"/>
                <w:szCs w:val="20"/>
                <w:lang w:val="da-DK"/>
              </w:rPr>
              <w:br/>
              <w:t>(NCT03734029) Phase III</w:t>
            </w:r>
            <w:r w:rsidRPr="00AF02AE">
              <w:fldChar w:fldCharType="begin"/>
            </w:r>
            <w:r w:rsidR="00CA6345">
              <w:rPr>
                <w:lang w:val="da-DK"/>
              </w:rPr>
              <w:instrText xml:space="preserve"> ADDIN ZOTERO_ITEM CSL_CITATION {"citationID":"vvZvSTy0","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3C648C">
              <w:rPr>
                <w:rFonts w:ascii="Calibri Light" w:hAnsi="Calibri Light" w:cs="Calibri Light"/>
                <w:vertAlign w:val="superscript"/>
                <w:lang w:val="da-DK"/>
              </w:rPr>
              <w:t>6</w:t>
            </w:r>
            <w:r w:rsidRPr="00AF02AE">
              <w:fldChar w:fldCharType="end"/>
            </w:r>
          </w:p>
        </w:tc>
        <w:tc>
          <w:tcPr>
            <w:tcW w:w="1418" w:type="dxa"/>
            <w:vMerge w:val="restart"/>
            <w:shd w:val="clear" w:color="auto" w:fill="D9E2F3" w:themeFill="accent1" w:themeFillTint="33"/>
            <w:vAlign w:val="center"/>
          </w:tcPr>
          <w:p w14:paraId="4F76E0B5" w14:textId="77777777" w:rsidR="000B148D"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DESTINY-Breast04</w:t>
            </w:r>
          </w:p>
        </w:tc>
        <w:tc>
          <w:tcPr>
            <w:tcW w:w="2410" w:type="dxa"/>
            <w:vMerge w:val="restart"/>
            <w:shd w:val="clear" w:color="auto" w:fill="D9E2F3" w:themeFill="accent1" w:themeFillTint="33"/>
            <w:vAlign w:val="center"/>
          </w:tcPr>
          <w:p w14:paraId="1E9760C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w:t>
            </w:r>
          </w:p>
        </w:tc>
        <w:tc>
          <w:tcPr>
            <w:tcW w:w="4961" w:type="dxa"/>
            <w:shd w:val="clear" w:color="auto" w:fill="D9E2F3" w:themeFill="accent1" w:themeFillTint="33"/>
            <w:vAlign w:val="center"/>
          </w:tcPr>
          <w:p w14:paraId="3068E17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DXd</w:t>
            </w:r>
          </w:p>
        </w:tc>
        <w:tc>
          <w:tcPr>
            <w:tcW w:w="1417" w:type="dxa"/>
            <w:shd w:val="clear" w:color="auto" w:fill="D9E2F3" w:themeFill="accent1" w:themeFillTint="33"/>
            <w:vAlign w:val="center"/>
          </w:tcPr>
          <w:p w14:paraId="429ED2B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0.1</w:t>
            </w:r>
          </w:p>
        </w:tc>
        <w:tc>
          <w:tcPr>
            <w:tcW w:w="1276" w:type="dxa"/>
            <w:shd w:val="clear" w:color="auto" w:fill="D9E2F3" w:themeFill="accent1" w:themeFillTint="33"/>
            <w:vAlign w:val="center"/>
          </w:tcPr>
          <w:p w14:paraId="6206CF0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9</w:t>
            </w:r>
          </w:p>
        </w:tc>
      </w:tr>
      <w:tr w:rsidR="000B148D" w:rsidRPr="00CE5C68" w14:paraId="6A1B3459"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D9E2F3" w:themeFill="accent1" w:themeFillTint="33"/>
            <w:vAlign w:val="center"/>
          </w:tcPr>
          <w:p w14:paraId="78EE9DBD" w14:textId="77777777" w:rsidR="000B148D" w:rsidRDefault="000B148D">
            <w:pPr>
              <w:pStyle w:val="Asctablesandfigures"/>
              <w:rPr>
                <w:rFonts w:ascii="Arial" w:hAnsi="Arial" w:cs="Arial"/>
                <w:sz w:val="20"/>
                <w:szCs w:val="20"/>
                <w:lang w:val="en-GB"/>
              </w:rPr>
            </w:pPr>
          </w:p>
        </w:tc>
        <w:tc>
          <w:tcPr>
            <w:tcW w:w="1418" w:type="dxa"/>
            <w:vMerge/>
            <w:shd w:val="clear" w:color="auto" w:fill="D9E2F3" w:themeFill="accent1" w:themeFillTint="33"/>
            <w:vAlign w:val="center"/>
          </w:tcPr>
          <w:p w14:paraId="752656EA" w14:textId="77777777" w:rsidR="000B148D"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D9E2F3" w:themeFill="accent1" w:themeFillTint="33"/>
            <w:vAlign w:val="center"/>
          </w:tcPr>
          <w:p w14:paraId="5AE14791" w14:textId="77777777" w:rsidR="000B148D"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shd w:val="clear" w:color="auto" w:fill="D9E2F3" w:themeFill="accent1" w:themeFillTint="33"/>
            <w:vAlign w:val="center"/>
          </w:tcPr>
          <w:p w14:paraId="0F83698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ribulin, capecitabine, nab-paclitaxel, gemcitabine, paclitaxel)</w:t>
            </w:r>
          </w:p>
        </w:tc>
        <w:tc>
          <w:tcPr>
            <w:tcW w:w="1417" w:type="dxa"/>
            <w:shd w:val="clear" w:color="auto" w:fill="D9E2F3" w:themeFill="accent1" w:themeFillTint="33"/>
            <w:vAlign w:val="center"/>
          </w:tcPr>
          <w:p w14:paraId="3F754B4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5.4</w:t>
            </w:r>
          </w:p>
        </w:tc>
        <w:tc>
          <w:tcPr>
            <w:tcW w:w="1276" w:type="dxa"/>
            <w:shd w:val="clear" w:color="auto" w:fill="D9E2F3" w:themeFill="accent1" w:themeFillTint="33"/>
            <w:vAlign w:val="center"/>
          </w:tcPr>
          <w:p w14:paraId="11D66CD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7.5</w:t>
            </w:r>
          </w:p>
        </w:tc>
      </w:tr>
      <w:tr w:rsidR="000B148D" w:rsidRPr="00CE5C68" w14:paraId="65583DF1"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30B420E9"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Pivot et al., 2016</w:t>
            </w:r>
          </w:p>
          <w:p w14:paraId="095F57AD" w14:textId="32917657" w:rsidR="000B148D" w:rsidRPr="00CE5C68" w:rsidRDefault="000B148D">
            <w:pPr>
              <w:pStyle w:val="Asctablesandfigures"/>
              <w:rPr>
                <w:rFonts w:ascii="Arial" w:hAnsi="Arial" w:cs="Arial"/>
                <w:sz w:val="20"/>
                <w:szCs w:val="20"/>
                <w:lang w:val="en-GB"/>
              </w:rPr>
            </w:pPr>
            <w:r w:rsidRPr="003C648C">
              <w:rPr>
                <w:rFonts w:ascii="Arial" w:hAnsi="Arial" w:cs="Arial"/>
                <w:sz w:val="20"/>
                <w:szCs w:val="20"/>
                <w:lang w:val="da-DK"/>
              </w:rPr>
              <w:t>(NR)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wYQ4pkJA","properties":{"formattedCitation":"\\super 43\\nosupersub{}","plainCitation":"43","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43</w:t>
            </w:r>
            <w:r w:rsidRPr="00CE5C68">
              <w:rPr>
                <w:rFonts w:ascii="Arial" w:hAnsi="Arial" w:cs="Arial"/>
                <w:sz w:val="20"/>
                <w:szCs w:val="20"/>
                <w:lang w:val="en-GB"/>
              </w:rPr>
              <w:fldChar w:fldCharType="end"/>
            </w:r>
          </w:p>
        </w:tc>
        <w:tc>
          <w:tcPr>
            <w:tcW w:w="1418" w:type="dxa"/>
            <w:shd w:val="clear" w:color="auto" w:fill="auto"/>
            <w:vAlign w:val="center"/>
          </w:tcPr>
          <w:p w14:paraId="29B330D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 and Study 305</w:t>
            </w:r>
          </w:p>
        </w:tc>
        <w:tc>
          <w:tcPr>
            <w:tcW w:w="2410" w:type="dxa"/>
            <w:shd w:val="clear" w:color="auto" w:fill="auto"/>
            <w:vAlign w:val="center"/>
          </w:tcPr>
          <w:p w14:paraId="5A6542E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Pr>
                <w:rFonts w:ascii="Arial" w:hAnsi="Arial" w:cs="Arial"/>
                <w:sz w:val="20"/>
                <w:szCs w:val="20"/>
                <w:lang w:val="en-GB"/>
              </w:rPr>
              <w:t>2</w:t>
            </w:r>
          </w:p>
        </w:tc>
        <w:tc>
          <w:tcPr>
            <w:tcW w:w="4961" w:type="dxa"/>
            <w:vAlign w:val="center"/>
          </w:tcPr>
          <w:p w14:paraId="79C57F5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28B35FD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7</w:t>
            </w:r>
          </w:p>
        </w:tc>
        <w:tc>
          <w:tcPr>
            <w:tcW w:w="1276" w:type="dxa"/>
            <w:vAlign w:val="center"/>
          </w:tcPr>
          <w:p w14:paraId="04705AC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5.1</w:t>
            </w:r>
          </w:p>
        </w:tc>
      </w:tr>
      <w:tr w:rsidR="000B148D" w:rsidRPr="00CE5C68" w14:paraId="03C9C54B"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054D2DBB"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Pivot et al., 2017</w:t>
            </w:r>
          </w:p>
          <w:p w14:paraId="7CE016FA" w14:textId="127393B8"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NCT00337103)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h0JC1GWQ","properties":{"formattedCitation":"\\super 46\\nosupersub{}","plainCitation":"46","noteIndex":0},"citationItems":[{"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schema":"https://github.com/citation-style-language/schema/raw/master/csl-citation.json"} </w:instrText>
            </w:r>
            <w:r w:rsidRPr="00CE5C68">
              <w:rPr>
                <w:rFonts w:ascii="Arial" w:hAnsi="Arial" w:cs="Arial"/>
                <w:sz w:val="20"/>
                <w:szCs w:val="20"/>
                <w:lang w:val="en-GB"/>
              </w:rPr>
              <w:fldChar w:fldCharType="separate"/>
            </w:r>
            <w:r w:rsidR="00FD57F4" w:rsidRPr="003C648C">
              <w:rPr>
                <w:rFonts w:ascii="Arial" w:hAnsi="Arial" w:cs="Arial"/>
                <w:sz w:val="20"/>
                <w:vertAlign w:val="superscript"/>
                <w:lang w:val="da-DK"/>
              </w:rPr>
              <w:t>46</w:t>
            </w:r>
            <w:r w:rsidRPr="00CE5C68">
              <w:rPr>
                <w:rFonts w:ascii="Arial" w:hAnsi="Arial" w:cs="Arial"/>
                <w:sz w:val="20"/>
                <w:szCs w:val="20"/>
                <w:lang w:val="en-GB"/>
              </w:rPr>
              <w:fldChar w:fldCharType="end"/>
            </w:r>
          </w:p>
        </w:tc>
        <w:tc>
          <w:tcPr>
            <w:tcW w:w="1418" w:type="dxa"/>
            <w:vMerge w:val="restart"/>
            <w:shd w:val="clear" w:color="auto" w:fill="auto"/>
            <w:vAlign w:val="center"/>
          </w:tcPr>
          <w:p w14:paraId="3BDE6FE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w:t>
            </w:r>
          </w:p>
        </w:tc>
        <w:tc>
          <w:tcPr>
            <w:tcW w:w="2410" w:type="dxa"/>
            <w:vMerge w:val="restart"/>
            <w:shd w:val="clear" w:color="auto" w:fill="auto"/>
            <w:vAlign w:val="center"/>
          </w:tcPr>
          <w:p w14:paraId="5F78C1B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w:t>
            </w:r>
          </w:p>
        </w:tc>
        <w:tc>
          <w:tcPr>
            <w:tcW w:w="4961" w:type="dxa"/>
            <w:vMerge w:val="restart"/>
            <w:vAlign w:val="center"/>
          </w:tcPr>
          <w:p w14:paraId="36AC9BE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16E550D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2</w:t>
            </w:r>
          </w:p>
        </w:tc>
        <w:tc>
          <w:tcPr>
            <w:tcW w:w="1276" w:type="dxa"/>
            <w:vAlign w:val="center"/>
          </w:tcPr>
          <w:p w14:paraId="765A5DB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6.1</w:t>
            </w:r>
          </w:p>
        </w:tc>
      </w:tr>
      <w:tr w:rsidR="000B148D" w:rsidRPr="00CE5C68" w14:paraId="18A7863F"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6EA28E4F"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auto"/>
            <w:vAlign w:val="center"/>
          </w:tcPr>
          <w:p w14:paraId="6D3A5226" w14:textId="77777777" w:rsidR="000B148D" w:rsidRPr="00AAAB3A"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716E79E8" w14:textId="77777777" w:rsidR="000B148D" w:rsidRPr="00AAAB3A"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Merge/>
            <w:vAlign w:val="center"/>
          </w:tcPr>
          <w:p w14:paraId="3647AE1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1417" w:type="dxa"/>
            <w:vAlign w:val="center"/>
          </w:tcPr>
          <w:p w14:paraId="76EEAF7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0</w:t>
            </w:r>
          </w:p>
        </w:tc>
        <w:tc>
          <w:tcPr>
            <w:tcW w:w="1276" w:type="dxa"/>
            <w:vAlign w:val="center"/>
          </w:tcPr>
          <w:p w14:paraId="3DCDBBB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5</w:t>
            </w:r>
          </w:p>
        </w:tc>
      </w:tr>
      <w:tr w:rsidR="000B148D" w:rsidRPr="00CE5C68" w14:paraId="0DBA01C6"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6DD5D0C9"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 xml:space="preserve">Twelves et al., 2016 </w:t>
            </w:r>
          </w:p>
          <w:p w14:paraId="3EB7AE2C" w14:textId="2087728F"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NCT00337103)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AkagkB9m","properties":{"formattedCitation":"\\super 45\\nosupersub{}","plainCitation":"45","noteIndex":0},"citationItems":[{"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schema":"https://github.com/citation-style-language/schema/raw/master/csl-citation.json"} </w:instrText>
            </w:r>
            <w:r w:rsidRPr="00CE5C68">
              <w:rPr>
                <w:rFonts w:ascii="Arial" w:hAnsi="Arial" w:cs="Arial"/>
                <w:sz w:val="20"/>
                <w:szCs w:val="20"/>
                <w:lang w:val="en-GB"/>
              </w:rPr>
              <w:fldChar w:fldCharType="separate"/>
            </w:r>
            <w:r w:rsidR="00FD57F4" w:rsidRPr="003C648C">
              <w:rPr>
                <w:rFonts w:ascii="Arial" w:hAnsi="Arial" w:cs="Arial"/>
                <w:sz w:val="20"/>
                <w:vertAlign w:val="superscript"/>
                <w:lang w:val="da-DK"/>
              </w:rPr>
              <w:t>45</w:t>
            </w:r>
            <w:r w:rsidRPr="00CE5C68">
              <w:rPr>
                <w:rFonts w:ascii="Arial" w:hAnsi="Arial" w:cs="Arial"/>
                <w:sz w:val="20"/>
                <w:szCs w:val="20"/>
                <w:lang w:val="en-GB"/>
              </w:rPr>
              <w:fldChar w:fldCharType="end"/>
            </w:r>
          </w:p>
        </w:tc>
        <w:tc>
          <w:tcPr>
            <w:tcW w:w="1418" w:type="dxa"/>
            <w:vMerge w:val="restart"/>
            <w:shd w:val="clear" w:color="auto" w:fill="auto"/>
            <w:vAlign w:val="center"/>
          </w:tcPr>
          <w:p w14:paraId="27A1B14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w:t>
            </w:r>
          </w:p>
        </w:tc>
        <w:tc>
          <w:tcPr>
            <w:tcW w:w="2410" w:type="dxa"/>
            <w:vMerge w:val="restart"/>
            <w:shd w:val="clear" w:color="auto" w:fill="auto"/>
            <w:vAlign w:val="center"/>
          </w:tcPr>
          <w:p w14:paraId="011A4B0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sidRPr="17701C29">
              <w:rPr>
                <w:rFonts w:ascii="Arial" w:hAnsi="Arial" w:cs="Arial"/>
                <w:sz w:val="20"/>
                <w:szCs w:val="20"/>
                <w:lang w:val="en-GB"/>
              </w:rPr>
              <w:t xml:space="preserve">2 </w:t>
            </w:r>
          </w:p>
        </w:tc>
        <w:tc>
          <w:tcPr>
            <w:tcW w:w="4961" w:type="dxa"/>
            <w:vAlign w:val="center"/>
          </w:tcPr>
          <w:p w14:paraId="68BD36C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3DEAD44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4.1</w:t>
            </w:r>
          </w:p>
        </w:tc>
        <w:tc>
          <w:tcPr>
            <w:tcW w:w="1276" w:type="dxa"/>
            <w:vAlign w:val="center"/>
          </w:tcPr>
          <w:p w14:paraId="74DE42E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5.9</w:t>
            </w:r>
          </w:p>
        </w:tc>
      </w:tr>
      <w:tr w:rsidR="000B148D" w:rsidRPr="00CE5C68" w14:paraId="2E067238"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33E2B8A9"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auto"/>
            <w:vAlign w:val="center"/>
          </w:tcPr>
          <w:p w14:paraId="1BD2F9EC" w14:textId="77777777" w:rsidR="000B148D" w:rsidRPr="17701C29"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07CA9400" w14:textId="77777777" w:rsidR="000B148D" w:rsidRPr="17701C29"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019C7F7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Capecitabine</w:t>
            </w:r>
          </w:p>
        </w:tc>
        <w:tc>
          <w:tcPr>
            <w:tcW w:w="1417" w:type="dxa"/>
            <w:vAlign w:val="center"/>
          </w:tcPr>
          <w:p w14:paraId="6BD3E72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3.9</w:t>
            </w:r>
          </w:p>
        </w:tc>
        <w:tc>
          <w:tcPr>
            <w:tcW w:w="1276" w:type="dxa"/>
            <w:vAlign w:val="center"/>
          </w:tcPr>
          <w:p w14:paraId="3B57AFF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3.5</w:t>
            </w:r>
          </w:p>
        </w:tc>
      </w:tr>
      <w:tr w:rsidR="000B148D" w:rsidRPr="00CE5C68" w14:paraId="37D096CD"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48589FDE" w14:textId="77777777" w:rsidR="000B148D" w:rsidRPr="001D716B" w:rsidRDefault="000B148D">
            <w:pPr>
              <w:pStyle w:val="Asctablesandfigures"/>
              <w:rPr>
                <w:rFonts w:ascii="Arial" w:hAnsi="Arial" w:cs="Arial"/>
                <w:sz w:val="20"/>
                <w:szCs w:val="20"/>
                <w:lang w:val="en-GB"/>
              </w:rPr>
            </w:pPr>
            <w:r w:rsidRPr="001D716B">
              <w:rPr>
                <w:rFonts w:ascii="Arial" w:hAnsi="Arial" w:cs="Arial"/>
                <w:sz w:val="20"/>
                <w:szCs w:val="20"/>
                <w:lang w:val="en-GB"/>
              </w:rPr>
              <w:t xml:space="preserve">Yardley et al., 2016 </w:t>
            </w:r>
            <w:sdt>
              <w:sdtPr>
                <w:rPr>
                  <w:rFonts w:ascii="Arial" w:hAnsi="Arial" w:cs="Arial"/>
                  <w:color w:val="000000"/>
                  <w:sz w:val="20"/>
                  <w:szCs w:val="20"/>
                  <w:lang w:val="en-GB"/>
                </w:rPr>
                <w:tag w:val="MENDELEY_CITATION_v3_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"/>
                <w:id w:val="1337272194"/>
                <w:placeholder>
                  <w:docPart w:val="5B95489E0E09497DB8EEB1E537422179"/>
                </w:placeholder>
              </w:sdtPr>
              <w:sdtEndPr/>
              <w:sdtContent>
                <w:r w:rsidRPr="001D716B">
                  <w:rPr>
                    <w:rFonts w:ascii="Arial" w:hAnsi="Arial" w:cs="Arial"/>
                    <w:color w:val="000000"/>
                    <w:sz w:val="20"/>
                    <w:szCs w:val="20"/>
                    <w:lang w:val="en-GB"/>
                  </w:rPr>
                  <w:t>(298)</w:t>
                </w:r>
              </w:sdtContent>
            </w:sdt>
          </w:p>
          <w:p w14:paraId="0AF9D31B" w14:textId="24705113" w:rsidR="000B148D" w:rsidRPr="00CE5C68" w:rsidRDefault="000B148D">
            <w:pPr>
              <w:pStyle w:val="Asctablesandfigures"/>
              <w:rPr>
                <w:rFonts w:ascii="Arial" w:hAnsi="Arial" w:cs="Arial"/>
                <w:sz w:val="20"/>
                <w:szCs w:val="20"/>
                <w:lang w:val="en-GB"/>
              </w:rPr>
            </w:pPr>
            <w:r w:rsidRPr="001D716B">
              <w:rPr>
                <w:rFonts w:ascii="Arial" w:hAnsi="Arial" w:cs="Arial"/>
                <w:sz w:val="20"/>
                <w:szCs w:val="20"/>
                <w:lang w:val="en-GB"/>
              </w:rPr>
              <w:t>(NCT01427933) Phase II</w:t>
            </w:r>
            <w:r>
              <w:rPr>
                <w:rFonts w:ascii="Arial" w:hAnsi="Arial" w:cs="Arial"/>
                <w:sz w:val="20"/>
                <w:szCs w:val="20"/>
                <w:lang w:val="en-GB"/>
              </w:rPr>
              <w:fldChar w:fldCharType="begin"/>
            </w:r>
            <w:r w:rsidR="00CA6345" w:rsidRPr="001D716B">
              <w:rPr>
                <w:rFonts w:ascii="Arial" w:hAnsi="Arial" w:cs="Arial"/>
                <w:sz w:val="20"/>
                <w:szCs w:val="20"/>
                <w:lang w:val="en-GB"/>
              </w:rPr>
              <w:instrText xml:space="preserve"> ADDIN ZOTERO_ITEM CSL_CITATION {"citationID":"wz9L6XoQ","properties":{"formattedCitation":"\\super 47\\nosupersub{}","plainCitation":"47","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w:instrText>
            </w:r>
            <w:r w:rsidR="00CA6345">
              <w:rPr>
                <w:rFonts w:ascii="Arial" w:hAnsi="Arial" w:cs="Arial"/>
                <w:sz w:val="20"/>
                <w:szCs w:val="20"/>
                <w:lang w:val="da-DK"/>
              </w:rPr>
              <w:instrText xml:space="preserve">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Pr>
                <w:rFonts w:ascii="Arial" w:hAnsi="Arial" w:cs="Arial"/>
                <w:sz w:val="20"/>
                <w:szCs w:val="20"/>
                <w:lang w:val="en-GB"/>
              </w:rPr>
              <w:fldChar w:fldCharType="separate"/>
            </w:r>
            <w:r w:rsidR="00FD57F4" w:rsidRPr="00FD57F4">
              <w:rPr>
                <w:rFonts w:ascii="Arial" w:hAnsi="Arial" w:cs="Arial"/>
                <w:sz w:val="20"/>
                <w:vertAlign w:val="superscript"/>
              </w:rPr>
              <w:t>47</w:t>
            </w:r>
            <w:r>
              <w:rPr>
                <w:rFonts w:ascii="Arial" w:hAnsi="Arial" w:cs="Arial"/>
                <w:sz w:val="20"/>
                <w:szCs w:val="20"/>
                <w:lang w:val="en-GB"/>
              </w:rPr>
              <w:fldChar w:fldCharType="end"/>
            </w:r>
          </w:p>
        </w:tc>
        <w:tc>
          <w:tcPr>
            <w:tcW w:w="1418" w:type="dxa"/>
            <w:shd w:val="clear" w:color="auto" w:fill="auto"/>
            <w:vAlign w:val="center"/>
          </w:tcPr>
          <w:p w14:paraId="2D2462E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w:t>
            </w:r>
          </w:p>
        </w:tc>
        <w:tc>
          <w:tcPr>
            <w:tcW w:w="2410" w:type="dxa"/>
            <w:shd w:val="clear" w:color="auto" w:fill="auto"/>
            <w:vAlign w:val="center"/>
          </w:tcPr>
          <w:p w14:paraId="67F3760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4</w:t>
            </w:r>
          </w:p>
        </w:tc>
        <w:tc>
          <w:tcPr>
            <w:tcW w:w="4961" w:type="dxa"/>
            <w:vAlign w:val="center"/>
          </w:tcPr>
          <w:p w14:paraId="0203241D"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4D8D29E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1</w:t>
            </w:r>
          </w:p>
        </w:tc>
        <w:tc>
          <w:tcPr>
            <w:tcW w:w="1276" w:type="dxa"/>
            <w:vAlign w:val="center"/>
          </w:tcPr>
          <w:p w14:paraId="3B8D53B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1.5</w:t>
            </w:r>
          </w:p>
        </w:tc>
      </w:tr>
      <w:tr w:rsidR="000B148D" w:rsidRPr="00CE5C68" w14:paraId="3591BDE3"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83606B8" w14:textId="77777777" w:rsidR="000B148D" w:rsidRPr="00F710CB" w:rsidRDefault="000B148D">
            <w:pPr>
              <w:pStyle w:val="Asctablesandfigures"/>
              <w:rPr>
                <w:rFonts w:ascii="Arial" w:hAnsi="Arial" w:cs="Arial"/>
                <w:sz w:val="20"/>
                <w:szCs w:val="20"/>
                <w:lang w:val="da-DK"/>
              </w:rPr>
            </w:pPr>
            <w:r w:rsidRPr="00F710CB">
              <w:rPr>
                <w:rFonts w:ascii="Arial" w:hAnsi="Arial" w:cs="Arial"/>
                <w:sz w:val="20"/>
                <w:szCs w:val="20"/>
                <w:lang w:val="da-DK"/>
              </w:rPr>
              <w:t>Cortes et al., 2011</w:t>
            </w:r>
          </w:p>
          <w:p w14:paraId="2BACAF4A" w14:textId="30C4239A" w:rsidR="000B148D" w:rsidRPr="00CE5C68" w:rsidRDefault="000B148D">
            <w:pPr>
              <w:pStyle w:val="Asctablesandfigures"/>
              <w:rPr>
                <w:rFonts w:ascii="Arial" w:hAnsi="Arial" w:cs="Arial"/>
                <w:sz w:val="20"/>
                <w:szCs w:val="20"/>
                <w:lang w:val="en-GB"/>
              </w:rPr>
            </w:pPr>
            <w:r w:rsidRPr="00F710CB">
              <w:rPr>
                <w:rFonts w:ascii="Arial" w:hAnsi="Arial" w:cs="Arial"/>
                <w:sz w:val="20"/>
                <w:szCs w:val="20"/>
                <w:lang w:val="da-DK"/>
              </w:rPr>
              <w:t>(NCT00388726)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HFTf4M3r","properties":{"formattedCitation":"\\super 44\\nosupersub{}","plainCitation":"44","noteIndex":0},"citationItems":[{"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w:instrText>
            </w:r>
            <w:r w:rsidR="00CA6345" w:rsidRPr="001D716B">
              <w:rPr>
                <w:rFonts w:ascii="Arial" w:hAnsi="Arial" w:cs="Arial"/>
                <w:sz w:val="20"/>
                <w:szCs w:val="20"/>
                <w:lang w:val="en-GB"/>
              </w:rPr>
              <w:instrText xml:space="preserve">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44</w:t>
            </w:r>
            <w:r w:rsidRPr="00CE5C68">
              <w:rPr>
                <w:rFonts w:ascii="Arial" w:hAnsi="Arial" w:cs="Arial"/>
                <w:sz w:val="20"/>
                <w:szCs w:val="20"/>
                <w:lang w:val="en-GB"/>
              </w:rPr>
              <w:fldChar w:fldCharType="end"/>
            </w:r>
          </w:p>
        </w:tc>
        <w:tc>
          <w:tcPr>
            <w:tcW w:w="1418" w:type="dxa"/>
            <w:shd w:val="clear" w:color="auto" w:fill="auto"/>
            <w:vAlign w:val="center"/>
          </w:tcPr>
          <w:p w14:paraId="1ACD79A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EMBRACE</w:t>
            </w:r>
          </w:p>
        </w:tc>
        <w:tc>
          <w:tcPr>
            <w:tcW w:w="2410" w:type="dxa"/>
            <w:shd w:val="clear" w:color="auto" w:fill="auto"/>
            <w:vAlign w:val="center"/>
          </w:tcPr>
          <w:p w14:paraId="57C1F33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AAAB3A">
              <w:rPr>
                <w:rFonts w:ascii="Arial" w:hAnsi="Arial" w:cs="Arial"/>
                <w:sz w:val="20"/>
                <w:szCs w:val="20"/>
                <w:lang w:val="en-GB"/>
              </w:rPr>
              <w:t>2</w:t>
            </w:r>
            <w:r>
              <w:rPr>
                <w:rFonts w:ascii="Arial" w:hAnsi="Arial" w:cs="Arial"/>
                <w:sz w:val="20"/>
                <w:szCs w:val="20"/>
                <w:lang w:val="en-GB"/>
              </w:rPr>
              <w:t>–</w:t>
            </w:r>
            <w:r w:rsidRPr="00AAAB3A">
              <w:rPr>
                <w:rFonts w:ascii="Arial" w:hAnsi="Arial" w:cs="Arial"/>
                <w:sz w:val="20"/>
                <w:szCs w:val="20"/>
                <w:lang w:val="en-GB"/>
              </w:rPr>
              <w:t xml:space="preserve">5 </w:t>
            </w:r>
          </w:p>
        </w:tc>
        <w:tc>
          <w:tcPr>
            <w:tcW w:w="4961" w:type="dxa"/>
            <w:vAlign w:val="center"/>
          </w:tcPr>
          <w:p w14:paraId="469C20C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6EA25B0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6</w:t>
            </w:r>
          </w:p>
        </w:tc>
        <w:tc>
          <w:tcPr>
            <w:tcW w:w="1276" w:type="dxa"/>
            <w:vAlign w:val="center"/>
          </w:tcPr>
          <w:p w14:paraId="658B8C4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3.2</w:t>
            </w:r>
          </w:p>
        </w:tc>
      </w:tr>
      <w:tr w:rsidR="000B148D" w:rsidRPr="00CE5C68" w14:paraId="1A03F8C7" w14:textId="77777777">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7E6E6" w:themeFill="background2"/>
            <w:vAlign w:val="center"/>
          </w:tcPr>
          <w:p w14:paraId="332E807D" w14:textId="77777777" w:rsidR="000B148D" w:rsidRPr="00CE5C68" w:rsidRDefault="000B148D">
            <w:pPr>
              <w:pStyle w:val="Asctablesandfigures"/>
              <w:rPr>
                <w:rFonts w:ascii="Arial" w:hAnsi="Arial" w:cs="Arial"/>
                <w:sz w:val="20"/>
                <w:szCs w:val="20"/>
                <w:lang w:val="en-GB"/>
              </w:rPr>
            </w:pPr>
            <w:r w:rsidRPr="00CE5C68">
              <w:rPr>
                <w:rFonts w:ascii="Arial" w:hAnsi="Arial" w:cs="Arial"/>
                <w:sz w:val="20"/>
                <w:szCs w:val="20"/>
                <w:lang w:val="en-GB"/>
              </w:rPr>
              <w:t>HER2-negative</w:t>
            </w:r>
            <w:r>
              <w:rPr>
                <w:rFonts w:ascii="Arial" w:hAnsi="Arial" w:cs="Arial"/>
                <w:sz w:val="20"/>
                <w:szCs w:val="20"/>
                <w:lang w:val="en-GB"/>
              </w:rPr>
              <w:t>/HR-negative (HER2-low/HR-negative cohort for DESTINY-Breast04)</w:t>
            </w:r>
          </w:p>
        </w:tc>
      </w:tr>
      <w:tr w:rsidR="000B148D" w:rsidRPr="00CE5C68" w14:paraId="3395BC9E"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D9E2F3" w:themeFill="accent1" w:themeFillTint="33"/>
            <w:vAlign w:val="center"/>
          </w:tcPr>
          <w:p w14:paraId="256BBB11" w14:textId="0FFD6661" w:rsidR="000B148D" w:rsidRPr="003C648C" w:rsidRDefault="000B148D">
            <w:pPr>
              <w:pStyle w:val="Asctablesandfigures"/>
              <w:rPr>
                <w:rFonts w:ascii="Arial" w:hAnsi="Arial" w:cs="Arial"/>
                <w:sz w:val="20"/>
                <w:szCs w:val="20"/>
                <w:lang w:val="da-DK"/>
              </w:rPr>
            </w:pPr>
            <w:r w:rsidRPr="001D716B">
              <w:rPr>
                <w:rFonts w:ascii="Arial" w:hAnsi="Arial" w:cs="Arial"/>
                <w:sz w:val="20"/>
                <w:szCs w:val="20"/>
                <w:lang w:val="en-GB"/>
              </w:rPr>
              <w:t>Modi et al., 2022</w:t>
            </w:r>
            <w:r w:rsidRPr="001D716B">
              <w:rPr>
                <w:rFonts w:ascii="Arial" w:hAnsi="Arial" w:cs="Arial"/>
                <w:sz w:val="20"/>
                <w:szCs w:val="20"/>
                <w:lang w:val="en-GB"/>
              </w:rPr>
              <w:br/>
              <w:t>(NCT03734029) Phase III</w:t>
            </w:r>
            <w:r w:rsidRPr="00AF02AE">
              <w:fldChar w:fldCharType="begin"/>
            </w:r>
            <w:r w:rsidR="00CA6345" w:rsidRPr="001D716B">
              <w:rPr>
                <w:lang w:val="en-GB"/>
              </w:rPr>
              <w:instrText xml:space="preserve"> ADDIN ZOTERO_ITEM CSL_CITATION {"citationID":"ntPdKxVv","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w:instrText>
            </w:r>
            <w:r w:rsidR="00CA6345">
              <w:rPr>
                <w:lang w:val="da-DK"/>
              </w:rPr>
              <w:instrText xml:space="preserve">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3C648C">
              <w:rPr>
                <w:rFonts w:ascii="Calibri Light" w:hAnsi="Calibri Light" w:cs="Calibri Light"/>
                <w:vertAlign w:val="superscript"/>
                <w:lang w:val="da-DK"/>
              </w:rPr>
              <w:t>6</w:t>
            </w:r>
            <w:r w:rsidRPr="00AF02AE">
              <w:fldChar w:fldCharType="end"/>
            </w:r>
          </w:p>
        </w:tc>
        <w:tc>
          <w:tcPr>
            <w:tcW w:w="1418" w:type="dxa"/>
            <w:vMerge w:val="restart"/>
            <w:shd w:val="clear" w:color="auto" w:fill="D9E2F3" w:themeFill="accent1" w:themeFillTint="33"/>
            <w:vAlign w:val="center"/>
          </w:tcPr>
          <w:p w14:paraId="30F44DAC" w14:textId="77777777" w:rsidR="000B148D"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DESTINY-Breast04</w:t>
            </w:r>
          </w:p>
        </w:tc>
        <w:tc>
          <w:tcPr>
            <w:tcW w:w="2410" w:type="dxa"/>
            <w:vMerge w:val="restart"/>
            <w:shd w:val="clear" w:color="auto" w:fill="D9E2F3" w:themeFill="accent1" w:themeFillTint="33"/>
            <w:vAlign w:val="center"/>
          </w:tcPr>
          <w:p w14:paraId="275498CD"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w:t>
            </w:r>
          </w:p>
        </w:tc>
        <w:tc>
          <w:tcPr>
            <w:tcW w:w="4961" w:type="dxa"/>
            <w:shd w:val="clear" w:color="auto" w:fill="D9E2F3" w:themeFill="accent1" w:themeFillTint="33"/>
            <w:vAlign w:val="center"/>
          </w:tcPr>
          <w:p w14:paraId="7376B7B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DXd</w:t>
            </w:r>
          </w:p>
        </w:tc>
        <w:tc>
          <w:tcPr>
            <w:tcW w:w="1417" w:type="dxa"/>
            <w:shd w:val="clear" w:color="auto" w:fill="D9E2F3" w:themeFill="accent1" w:themeFillTint="33"/>
            <w:vAlign w:val="center"/>
          </w:tcPr>
          <w:p w14:paraId="2C7350C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8.5</w:t>
            </w:r>
          </w:p>
        </w:tc>
        <w:tc>
          <w:tcPr>
            <w:tcW w:w="1276" w:type="dxa"/>
            <w:shd w:val="clear" w:color="auto" w:fill="D9E2F3" w:themeFill="accent1" w:themeFillTint="33"/>
            <w:vAlign w:val="center"/>
          </w:tcPr>
          <w:p w14:paraId="5EEFE0F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8.2</w:t>
            </w:r>
          </w:p>
        </w:tc>
      </w:tr>
      <w:tr w:rsidR="000B148D" w:rsidRPr="00CE5C68" w14:paraId="00E1C7BA"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D9E2F3" w:themeFill="accent1" w:themeFillTint="33"/>
            <w:vAlign w:val="center"/>
          </w:tcPr>
          <w:p w14:paraId="1271DA49"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D9E2F3" w:themeFill="accent1" w:themeFillTint="33"/>
            <w:vAlign w:val="center"/>
          </w:tcPr>
          <w:p w14:paraId="34CFD0AD" w14:textId="77777777" w:rsidR="000B148D"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D9E2F3" w:themeFill="accent1" w:themeFillTint="33"/>
            <w:vAlign w:val="center"/>
          </w:tcPr>
          <w:p w14:paraId="2385527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shd w:val="clear" w:color="auto" w:fill="D9E2F3" w:themeFill="accent1" w:themeFillTint="33"/>
            <w:vAlign w:val="center"/>
          </w:tcPr>
          <w:p w14:paraId="4CBA76D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ribulin, capecitabine, nab-paclitaxel, gemcitabine, paclitaxel)</w:t>
            </w:r>
          </w:p>
        </w:tc>
        <w:tc>
          <w:tcPr>
            <w:tcW w:w="1417" w:type="dxa"/>
            <w:shd w:val="clear" w:color="auto" w:fill="D9E2F3" w:themeFill="accent1" w:themeFillTint="33"/>
            <w:vAlign w:val="center"/>
          </w:tcPr>
          <w:p w14:paraId="286E6330"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9</w:t>
            </w:r>
          </w:p>
        </w:tc>
        <w:tc>
          <w:tcPr>
            <w:tcW w:w="1276" w:type="dxa"/>
            <w:shd w:val="clear" w:color="auto" w:fill="D9E2F3" w:themeFill="accent1" w:themeFillTint="33"/>
            <w:vAlign w:val="center"/>
          </w:tcPr>
          <w:p w14:paraId="2DDFE1A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8.3</w:t>
            </w:r>
          </w:p>
        </w:tc>
      </w:tr>
      <w:tr w:rsidR="000B148D" w:rsidRPr="00CE5C68" w14:paraId="1A94A90B"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70B7D32E"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Pivot et al., 2016</w:t>
            </w:r>
          </w:p>
          <w:p w14:paraId="572D76C9" w14:textId="60D39793" w:rsidR="000B148D" w:rsidRPr="00CE5C68" w:rsidRDefault="000B148D">
            <w:pPr>
              <w:pStyle w:val="Asctablesandfigures"/>
              <w:rPr>
                <w:rFonts w:ascii="Arial" w:hAnsi="Arial" w:cs="Arial"/>
                <w:sz w:val="20"/>
                <w:szCs w:val="20"/>
                <w:lang w:val="en-GB"/>
              </w:rPr>
            </w:pPr>
            <w:r w:rsidRPr="003C648C">
              <w:rPr>
                <w:rFonts w:ascii="Arial" w:hAnsi="Arial" w:cs="Arial"/>
                <w:sz w:val="20"/>
                <w:szCs w:val="20"/>
                <w:lang w:val="da-DK"/>
              </w:rPr>
              <w:t>(NR)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rgX3we1i","properties":{"formattedCitation":"\\super 43\\nosupersub{}","plainCitation":"43","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43</w:t>
            </w:r>
            <w:r w:rsidRPr="00CE5C68">
              <w:rPr>
                <w:rFonts w:ascii="Arial" w:hAnsi="Arial" w:cs="Arial"/>
                <w:sz w:val="20"/>
                <w:szCs w:val="20"/>
                <w:lang w:val="en-GB"/>
              </w:rPr>
              <w:fldChar w:fldCharType="end"/>
            </w:r>
          </w:p>
        </w:tc>
        <w:tc>
          <w:tcPr>
            <w:tcW w:w="1418" w:type="dxa"/>
            <w:shd w:val="clear" w:color="auto" w:fill="auto"/>
            <w:vAlign w:val="center"/>
          </w:tcPr>
          <w:p w14:paraId="0632D1C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Study 301 and Study 305</w:t>
            </w:r>
          </w:p>
        </w:tc>
        <w:tc>
          <w:tcPr>
            <w:tcW w:w="2410" w:type="dxa"/>
            <w:shd w:val="clear" w:color="auto" w:fill="auto"/>
            <w:vAlign w:val="center"/>
          </w:tcPr>
          <w:p w14:paraId="66A61063" w14:textId="77777777" w:rsidR="000B148D" w:rsidRPr="00AAAB3A"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w:t>
            </w:r>
            <w:r>
              <w:rPr>
                <w:rFonts w:ascii="Arial" w:hAnsi="Arial" w:cs="Arial"/>
                <w:sz w:val="20"/>
                <w:szCs w:val="20"/>
                <w:lang w:val="en-GB"/>
              </w:rPr>
              <w:t>2</w:t>
            </w:r>
          </w:p>
        </w:tc>
        <w:tc>
          <w:tcPr>
            <w:tcW w:w="4961" w:type="dxa"/>
            <w:vAlign w:val="center"/>
          </w:tcPr>
          <w:p w14:paraId="0BCF8B0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Eribulin</w:t>
            </w:r>
          </w:p>
        </w:tc>
        <w:tc>
          <w:tcPr>
            <w:tcW w:w="1417" w:type="dxa"/>
            <w:vAlign w:val="center"/>
          </w:tcPr>
          <w:p w14:paraId="3416001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8</w:t>
            </w:r>
          </w:p>
        </w:tc>
        <w:tc>
          <w:tcPr>
            <w:tcW w:w="1276" w:type="dxa"/>
            <w:vAlign w:val="center"/>
          </w:tcPr>
          <w:p w14:paraId="4B0F073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4</w:t>
            </w:r>
          </w:p>
        </w:tc>
      </w:tr>
      <w:tr w:rsidR="000B148D" w:rsidRPr="00CE5C68" w14:paraId="7E06DBB6"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425B93A"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 xml:space="preserve">Vahdat et al., 2021* </w:t>
            </w:r>
          </w:p>
          <w:p w14:paraId="463FC2AE" w14:textId="2EBD792C"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NCT0199733) Phase 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56LeafGn","properties":{"formattedCitation":"\\super 50\\nosupersub{}","plainCitation":"50","noteIndex":0},"citationItems":[{"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schema":"https://github.com/citation-style-language/schema/raw/master/csl-citation.json"} </w:instrText>
            </w:r>
            <w:r w:rsidRPr="00CE5C68">
              <w:rPr>
                <w:rFonts w:ascii="Arial" w:hAnsi="Arial" w:cs="Arial"/>
                <w:sz w:val="20"/>
                <w:szCs w:val="20"/>
                <w:lang w:val="en-GB"/>
              </w:rPr>
              <w:fldChar w:fldCharType="separate"/>
            </w:r>
            <w:r w:rsidR="00FD57F4" w:rsidRPr="003C648C">
              <w:rPr>
                <w:rFonts w:ascii="Arial" w:hAnsi="Arial" w:cs="Arial"/>
                <w:sz w:val="20"/>
                <w:vertAlign w:val="superscript"/>
                <w:lang w:val="da-DK"/>
              </w:rPr>
              <w:t>50</w:t>
            </w:r>
            <w:r w:rsidRPr="00CE5C68">
              <w:rPr>
                <w:rFonts w:ascii="Arial" w:hAnsi="Arial" w:cs="Arial"/>
                <w:sz w:val="20"/>
                <w:szCs w:val="20"/>
                <w:lang w:val="en-GB"/>
              </w:rPr>
              <w:fldChar w:fldCharType="end"/>
            </w:r>
          </w:p>
        </w:tc>
        <w:tc>
          <w:tcPr>
            <w:tcW w:w="1418" w:type="dxa"/>
            <w:shd w:val="clear" w:color="auto" w:fill="auto"/>
            <w:vAlign w:val="center"/>
          </w:tcPr>
          <w:p w14:paraId="171C7A8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METRIC</w:t>
            </w:r>
          </w:p>
        </w:tc>
        <w:tc>
          <w:tcPr>
            <w:tcW w:w="2410" w:type="dxa"/>
            <w:shd w:val="clear" w:color="auto" w:fill="auto"/>
            <w:vAlign w:val="center"/>
          </w:tcPr>
          <w:p w14:paraId="3A958DC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AAAB3A">
              <w:rPr>
                <w:rFonts w:ascii="Arial" w:hAnsi="Arial" w:cs="Arial"/>
                <w:sz w:val="20"/>
                <w:szCs w:val="20"/>
                <w:lang w:val="en-GB"/>
              </w:rPr>
              <w:t>≤2</w:t>
            </w:r>
          </w:p>
        </w:tc>
        <w:tc>
          <w:tcPr>
            <w:tcW w:w="4961" w:type="dxa"/>
            <w:vAlign w:val="center"/>
          </w:tcPr>
          <w:p w14:paraId="166C9AA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w:t>
            </w:r>
          </w:p>
        </w:tc>
        <w:tc>
          <w:tcPr>
            <w:tcW w:w="1417" w:type="dxa"/>
            <w:vAlign w:val="center"/>
          </w:tcPr>
          <w:p w14:paraId="5F75DB9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8</w:t>
            </w:r>
          </w:p>
        </w:tc>
        <w:tc>
          <w:tcPr>
            <w:tcW w:w="1276" w:type="dxa"/>
            <w:vAlign w:val="center"/>
          </w:tcPr>
          <w:p w14:paraId="47756740"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8.7</w:t>
            </w:r>
          </w:p>
        </w:tc>
      </w:tr>
      <w:tr w:rsidR="000B148D" w:rsidRPr="00CE5C68" w14:paraId="4851DA0E"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6827D0AC"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 xml:space="preserve">Bardia et al., 2021* </w:t>
            </w:r>
          </w:p>
          <w:p w14:paraId="5A7D448E" w14:textId="63DA54D5"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NCT02574455)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LwfzZ5lB","properties":{"formattedCitation":"\\super 48\\nosupersub{}","plainCitation":"48","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schema":"https://github.com/citation-style-language/schema/raw/master/csl-citation.json"} </w:instrText>
            </w:r>
            <w:r w:rsidRPr="00CE5C68">
              <w:rPr>
                <w:rFonts w:ascii="Arial" w:hAnsi="Arial" w:cs="Arial"/>
                <w:sz w:val="20"/>
                <w:szCs w:val="20"/>
                <w:lang w:val="en-GB"/>
              </w:rPr>
              <w:fldChar w:fldCharType="separate"/>
            </w:r>
            <w:r w:rsidR="00FD57F4" w:rsidRPr="003C648C">
              <w:rPr>
                <w:rFonts w:ascii="Arial" w:hAnsi="Arial" w:cs="Arial"/>
                <w:sz w:val="20"/>
                <w:vertAlign w:val="superscript"/>
                <w:lang w:val="da-DK"/>
              </w:rPr>
              <w:t>48</w:t>
            </w:r>
            <w:r w:rsidRPr="00CE5C68">
              <w:rPr>
                <w:rFonts w:ascii="Arial" w:hAnsi="Arial" w:cs="Arial"/>
                <w:sz w:val="20"/>
                <w:szCs w:val="20"/>
                <w:lang w:val="en-GB"/>
              </w:rPr>
              <w:fldChar w:fldCharType="end"/>
            </w:r>
          </w:p>
        </w:tc>
        <w:tc>
          <w:tcPr>
            <w:tcW w:w="1418" w:type="dxa"/>
            <w:vMerge w:val="restart"/>
            <w:shd w:val="clear" w:color="auto" w:fill="auto"/>
            <w:vAlign w:val="center"/>
          </w:tcPr>
          <w:p w14:paraId="12BBCEE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ASCENT</w:t>
            </w:r>
          </w:p>
        </w:tc>
        <w:tc>
          <w:tcPr>
            <w:tcW w:w="2410" w:type="dxa"/>
            <w:vMerge w:val="restart"/>
            <w:shd w:val="clear" w:color="auto" w:fill="auto"/>
            <w:vAlign w:val="center"/>
          </w:tcPr>
          <w:p w14:paraId="49FD738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1B459BF9" w14:textId="54DDCC10"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sidRPr="00CE5C68">
              <w:rPr>
                <w:rFonts w:ascii="Arial" w:hAnsi="Arial" w:cs="Arial"/>
                <w:sz w:val="20"/>
                <w:szCs w:val="20"/>
                <w:lang w:val="en-GB"/>
              </w:rPr>
              <w:t>S</w:t>
            </w:r>
            <w:r w:rsidR="00DC5124">
              <w:rPr>
                <w:rFonts w:ascii="Arial" w:hAnsi="Arial" w:cs="Arial"/>
                <w:sz w:val="20"/>
                <w:szCs w:val="20"/>
                <w:lang w:val="en-GB"/>
              </w:rPr>
              <w:t>G</w:t>
            </w:r>
            <w:r w:rsidR="00DC5124" w:rsidRPr="00CE5C68" w:rsidDel="00DC5124">
              <w:rPr>
                <w:rFonts w:ascii="Arial" w:hAnsi="Arial" w:cs="Arial"/>
                <w:sz w:val="20"/>
                <w:szCs w:val="20"/>
                <w:lang w:val="en-GB"/>
              </w:rPr>
              <w:t xml:space="preserve"> </w:t>
            </w:r>
            <w:r>
              <w:rPr>
                <w:rFonts w:ascii="Arial" w:hAnsi="Arial" w:cs="Arial"/>
                <w:sz w:val="20"/>
                <w:szCs w:val="20"/>
                <w:lang w:val="en-GB"/>
              </w:rPr>
              <w:t>**</w:t>
            </w:r>
          </w:p>
        </w:tc>
        <w:tc>
          <w:tcPr>
            <w:tcW w:w="1417" w:type="dxa"/>
            <w:vAlign w:val="center"/>
          </w:tcPr>
          <w:p w14:paraId="587D4D1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5.6</w:t>
            </w:r>
          </w:p>
        </w:tc>
        <w:tc>
          <w:tcPr>
            <w:tcW w:w="1276" w:type="dxa"/>
            <w:vAlign w:val="center"/>
          </w:tcPr>
          <w:p w14:paraId="5A03369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1</w:t>
            </w:r>
          </w:p>
        </w:tc>
      </w:tr>
      <w:tr w:rsidR="000B148D" w:rsidRPr="00CE5C68" w14:paraId="5A1A6E4B"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F2F2F2" w:themeFill="background1" w:themeFillShade="F2"/>
            <w:vAlign w:val="center"/>
          </w:tcPr>
          <w:p w14:paraId="07272275"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auto"/>
            <w:vAlign w:val="center"/>
          </w:tcPr>
          <w:p w14:paraId="03618E0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5092DD90"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2D4AC58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Pr>
                <w:rFonts w:ascii="Arial" w:hAnsi="Arial" w:cs="Arial"/>
                <w:sz w:val="20"/>
                <w:szCs w:val="20"/>
                <w:lang w:val="en-GB"/>
              </w:rPr>
              <w:t>TPC (e</w:t>
            </w:r>
            <w:r w:rsidRPr="00CE5C68">
              <w:rPr>
                <w:rFonts w:ascii="Arial" w:hAnsi="Arial" w:cs="Arial"/>
                <w:sz w:val="20"/>
                <w:szCs w:val="20"/>
                <w:lang w:val="en-GB"/>
              </w:rPr>
              <w:t>ribulin, vinorelbine, capecitabine, gemcitabine</w:t>
            </w:r>
            <w:r>
              <w:rPr>
                <w:rFonts w:ascii="Arial" w:hAnsi="Arial" w:cs="Arial"/>
                <w:sz w:val="20"/>
                <w:szCs w:val="20"/>
                <w:lang w:val="en-GB"/>
              </w:rPr>
              <w:t>)</w:t>
            </w:r>
          </w:p>
        </w:tc>
        <w:tc>
          <w:tcPr>
            <w:tcW w:w="1417" w:type="dxa"/>
            <w:vAlign w:val="center"/>
          </w:tcPr>
          <w:p w14:paraId="28890C0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7</w:t>
            </w:r>
          </w:p>
        </w:tc>
        <w:tc>
          <w:tcPr>
            <w:tcW w:w="1276" w:type="dxa"/>
            <w:vAlign w:val="center"/>
          </w:tcPr>
          <w:p w14:paraId="2C9E9081"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6.7</w:t>
            </w:r>
          </w:p>
        </w:tc>
      </w:tr>
      <w:tr w:rsidR="000B148D" w:rsidRPr="00CE5C68" w14:paraId="74B7BDFA"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43060D63" w14:textId="77777777"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 xml:space="preserve">Winer et al., 2021* </w:t>
            </w:r>
          </w:p>
          <w:p w14:paraId="5A3C5625" w14:textId="4DEF276A"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NCT02555657) Phase I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EQsQmT3e","properties":{"formattedCitation":"\\super 49\\nosupersub{}","plainCitation":"49","noteIndex":0},"citationItems":[{"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rsidRPr="00CE5C68">
              <w:rPr>
                <w:rFonts w:ascii="Arial" w:hAnsi="Arial" w:cs="Arial"/>
                <w:sz w:val="20"/>
                <w:szCs w:val="20"/>
                <w:lang w:val="en-GB"/>
              </w:rPr>
              <w:fldChar w:fldCharType="separate"/>
            </w:r>
            <w:r w:rsidR="00FD57F4" w:rsidRPr="003C648C">
              <w:rPr>
                <w:rFonts w:ascii="Arial" w:hAnsi="Arial" w:cs="Arial"/>
                <w:sz w:val="20"/>
                <w:vertAlign w:val="superscript"/>
                <w:lang w:val="da-DK"/>
              </w:rPr>
              <w:t>49</w:t>
            </w:r>
            <w:r w:rsidRPr="00CE5C68">
              <w:rPr>
                <w:rFonts w:ascii="Arial" w:hAnsi="Arial" w:cs="Arial"/>
                <w:sz w:val="20"/>
                <w:szCs w:val="20"/>
                <w:lang w:val="en-GB"/>
              </w:rPr>
              <w:fldChar w:fldCharType="end"/>
            </w:r>
          </w:p>
        </w:tc>
        <w:tc>
          <w:tcPr>
            <w:tcW w:w="1418" w:type="dxa"/>
            <w:shd w:val="clear" w:color="auto" w:fill="auto"/>
            <w:vAlign w:val="center"/>
          </w:tcPr>
          <w:p w14:paraId="57C1B8B5"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 xml:space="preserve">KEYNOTE-119 </w:t>
            </w:r>
          </w:p>
        </w:tc>
        <w:tc>
          <w:tcPr>
            <w:tcW w:w="2410" w:type="dxa"/>
            <w:shd w:val="clear" w:color="auto" w:fill="auto"/>
            <w:vAlign w:val="center"/>
          </w:tcPr>
          <w:p w14:paraId="3DD7EDD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4961" w:type="dxa"/>
            <w:vAlign w:val="center"/>
          </w:tcPr>
          <w:p w14:paraId="1FCC352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w:t>
            </w:r>
            <w:r w:rsidRPr="00CE5C68">
              <w:rPr>
                <w:rFonts w:ascii="Arial" w:hAnsi="Arial" w:cs="Arial"/>
                <w:sz w:val="20"/>
                <w:szCs w:val="20"/>
                <w:lang w:val="en-GB"/>
              </w:rPr>
              <w:t>ribulin, vinorelbine, capecitabine, gemcitabine</w:t>
            </w:r>
            <w:r>
              <w:rPr>
                <w:rFonts w:ascii="Arial" w:hAnsi="Arial" w:cs="Arial"/>
                <w:sz w:val="20"/>
                <w:szCs w:val="20"/>
                <w:lang w:val="en-GB"/>
              </w:rPr>
              <w:t>)</w:t>
            </w:r>
          </w:p>
        </w:tc>
        <w:tc>
          <w:tcPr>
            <w:tcW w:w="1417" w:type="dxa"/>
            <w:vAlign w:val="center"/>
          </w:tcPr>
          <w:p w14:paraId="781F45F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1276" w:type="dxa"/>
            <w:vAlign w:val="center"/>
          </w:tcPr>
          <w:p w14:paraId="62CD300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0.8</w:t>
            </w:r>
          </w:p>
        </w:tc>
      </w:tr>
      <w:tr w:rsidR="000B148D" w:rsidRPr="00CE5C68" w14:paraId="43FF6436" w14:textId="77777777">
        <w:trPr>
          <w:trHeight w:val="20"/>
        </w:trPr>
        <w:tc>
          <w:tcPr>
            <w:cnfStyle w:val="001000000000" w:firstRow="0" w:lastRow="0" w:firstColumn="1" w:lastColumn="0" w:oddVBand="0" w:evenVBand="0" w:oddHBand="0" w:evenHBand="0" w:firstRowFirstColumn="0" w:firstRowLastColumn="0" w:lastRowFirstColumn="0" w:lastRowLastColumn="0"/>
            <w:tcW w:w="14312" w:type="dxa"/>
            <w:gridSpan w:val="6"/>
            <w:shd w:val="clear" w:color="auto" w:fill="E7E6E6" w:themeFill="background2"/>
            <w:vAlign w:val="center"/>
          </w:tcPr>
          <w:p w14:paraId="48000652" w14:textId="77777777" w:rsidR="000B148D" w:rsidRPr="00CE5C68" w:rsidRDefault="000B148D">
            <w:pPr>
              <w:pStyle w:val="Asctablesandfigures"/>
              <w:rPr>
                <w:rFonts w:ascii="Arial" w:hAnsi="Arial" w:cs="Arial"/>
                <w:sz w:val="20"/>
                <w:szCs w:val="20"/>
                <w:lang w:val="en-GB"/>
              </w:rPr>
            </w:pPr>
            <w:r w:rsidRPr="00CE5C68">
              <w:rPr>
                <w:rFonts w:ascii="Arial" w:hAnsi="Arial" w:cs="Arial"/>
                <w:sz w:val="20"/>
                <w:szCs w:val="20"/>
                <w:lang w:val="en-GB"/>
              </w:rPr>
              <w:t xml:space="preserve">HER2-negative </w:t>
            </w:r>
            <w:r>
              <w:rPr>
                <w:rFonts w:ascii="Arial" w:hAnsi="Arial" w:cs="Arial"/>
                <w:sz w:val="20"/>
                <w:szCs w:val="20"/>
                <w:lang w:val="en-GB"/>
              </w:rPr>
              <w:t>[any HR status] (HER2-low FAS for DESTINY-Breast04)</w:t>
            </w:r>
          </w:p>
        </w:tc>
      </w:tr>
      <w:tr w:rsidR="000B148D" w:rsidRPr="00CE5C68" w14:paraId="08C2138C"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D9E2F3" w:themeFill="accent1" w:themeFillTint="33"/>
            <w:vAlign w:val="center"/>
          </w:tcPr>
          <w:p w14:paraId="37B43F17" w14:textId="44888F43" w:rsidR="000B148D" w:rsidRPr="003C648C" w:rsidRDefault="000B148D">
            <w:pPr>
              <w:pStyle w:val="Asctablesandfigures"/>
              <w:rPr>
                <w:rFonts w:ascii="Arial" w:hAnsi="Arial" w:cs="Arial"/>
                <w:sz w:val="20"/>
                <w:szCs w:val="20"/>
                <w:lang w:val="da-DK"/>
              </w:rPr>
            </w:pPr>
            <w:r w:rsidRPr="003C648C">
              <w:rPr>
                <w:rFonts w:ascii="Arial" w:hAnsi="Arial" w:cs="Arial"/>
                <w:sz w:val="20"/>
                <w:szCs w:val="20"/>
                <w:lang w:val="da-DK"/>
              </w:rPr>
              <w:t>Modi et al., 2022</w:t>
            </w:r>
            <w:r w:rsidRPr="003C648C">
              <w:rPr>
                <w:rFonts w:ascii="Arial" w:hAnsi="Arial" w:cs="Arial"/>
                <w:sz w:val="20"/>
                <w:szCs w:val="20"/>
                <w:lang w:val="da-DK"/>
              </w:rPr>
              <w:br/>
              <w:t>(NCT03734029) Phase III</w:t>
            </w:r>
            <w:r w:rsidRPr="00AF02AE">
              <w:fldChar w:fldCharType="begin"/>
            </w:r>
            <w:r w:rsidR="00CA6345">
              <w:rPr>
                <w:lang w:val="da-DK"/>
              </w:rPr>
              <w:instrText xml:space="preserve"> ADDIN ZOTERO_ITEM CSL_CITATION {"citationID":"i5xawAg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AF02AE">
              <w:fldChar w:fldCharType="separate"/>
            </w:r>
            <w:r w:rsidR="00FD57F4" w:rsidRPr="003C648C">
              <w:rPr>
                <w:rFonts w:ascii="Calibri Light" w:hAnsi="Calibri Light" w:cs="Calibri Light"/>
                <w:vertAlign w:val="superscript"/>
                <w:lang w:val="da-DK"/>
              </w:rPr>
              <w:t>6</w:t>
            </w:r>
            <w:r w:rsidRPr="00AF02AE">
              <w:fldChar w:fldCharType="end"/>
            </w:r>
          </w:p>
        </w:tc>
        <w:tc>
          <w:tcPr>
            <w:tcW w:w="1418" w:type="dxa"/>
            <w:vMerge w:val="restart"/>
            <w:shd w:val="clear" w:color="auto" w:fill="D9E2F3" w:themeFill="accent1" w:themeFillTint="33"/>
            <w:vAlign w:val="center"/>
          </w:tcPr>
          <w:p w14:paraId="18E5162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DESTINY-Breast04</w:t>
            </w:r>
          </w:p>
        </w:tc>
        <w:tc>
          <w:tcPr>
            <w:tcW w:w="2410" w:type="dxa"/>
            <w:vMerge w:val="restart"/>
            <w:shd w:val="clear" w:color="auto" w:fill="D9E2F3" w:themeFill="accent1" w:themeFillTint="33"/>
            <w:vAlign w:val="center"/>
          </w:tcPr>
          <w:p w14:paraId="27904E0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w:t>
            </w:r>
          </w:p>
        </w:tc>
        <w:tc>
          <w:tcPr>
            <w:tcW w:w="4961" w:type="dxa"/>
            <w:shd w:val="clear" w:color="auto" w:fill="D9E2F3" w:themeFill="accent1" w:themeFillTint="33"/>
            <w:vAlign w:val="center"/>
          </w:tcPr>
          <w:p w14:paraId="660E5DA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DXd</w:t>
            </w:r>
          </w:p>
        </w:tc>
        <w:tc>
          <w:tcPr>
            <w:tcW w:w="1417" w:type="dxa"/>
            <w:shd w:val="clear" w:color="auto" w:fill="D9E2F3" w:themeFill="accent1" w:themeFillTint="33"/>
            <w:vAlign w:val="center"/>
          </w:tcPr>
          <w:p w14:paraId="502B93D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9.9</w:t>
            </w:r>
          </w:p>
        </w:tc>
        <w:tc>
          <w:tcPr>
            <w:tcW w:w="1276" w:type="dxa"/>
            <w:shd w:val="clear" w:color="auto" w:fill="D9E2F3" w:themeFill="accent1" w:themeFillTint="33"/>
            <w:vAlign w:val="center"/>
          </w:tcPr>
          <w:p w14:paraId="32D3F74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23.4</w:t>
            </w:r>
          </w:p>
        </w:tc>
      </w:tr>
      <w:tr w:rsidR="000B148D" w:rsidRPr="00CE5C68" w14:paraId="210973C3"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shd w:val="clear" w:color="auto" w:fill="D9E2F3" w:themeFill="accent1" w:themeFillTint="33"/>
            <w:vAlign w:val="center"/>
          </w:tcPr>
          <w:p w14:paraId="1874908B"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D9E2F3" w:themeFill="accent1" w:themeFillTint="33"/>
            <w:vAlign w:val="center"/>
          </w:tcPr>
          <w:p w14:paraId="4AD9DE31"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D9E2F3" w:themeFill="accent1" w:themeFillTint="33"/>
            <w:vAlign w:val="center"/>
          </w:tcPr>
          <w:p w14:paraId="232DD26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shd w:val="clear" w:color="auto" w:fill="D9E2F3" w:themeFill="accent1" w:themeFillTint="33"/>
            <w:vAlign w:val="center"/>
          </w:tcPr>
          <w:p w14:paraId="2FED494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ribulin, capecitabine, nab-paclitaxel, gemcitabine, paclitaxel)</w:t>
            </w:r>
          </w:p>
        </w:tc>
        <w:tc>
          <w:tcPr>
            <w:tcW w:w="1417" w:type="dxa"/>
            <w:shd w:val="clear" w:color="auto" w:fill="D9E2F3" w:themeFill="accent1" w:themeFillTint="33"/>
            <w:vAlign w:val="center"/>
          </w:tcPr>
          <w:p w14:paraId="3D21FC4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5.1</w:t>
            </w:r>
          </w:p>
        </w:tc>
        <w:tc>
          <w:tcPr>
            <w:tcW w:w="1276" w:type="dxa"/>
            <w:shd w:val="clear" w:color="auto" w:fill="D9E2F3" w:themeFill="accent1" w:themeFillTint="33"/>
            <w:vAlign w:val="center"/>
          </w:tcPr>
          <w:p w14:paraId="5BD8A39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16.8</w:t>
            </w:r>
          </w:p>
        </w:tc>
      </w:tr>
      <w:tr w:rsidR="000B148D" w:rsidRPr="00CE5C68" w14:paraId="57FF0B99"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restart"/>
            <w:shd w:val="clear" w:color="auto" w:fill="F2F2F2" w:themeFill="background1" w:themeFillShade="F2"/>
            <w:vAlign w:val="center"/>
          </w:tcPr>
          <w:p w14:paraId="02AABC63" w14:textId="77777777" w:rsidR="000B148D" w:rsidRPr="003C648C" w:rsidRDefault="000B148D">
            <w:pPr>
              <w:pStyle w:val="Asctablesandfigures"/>
              <w:rPr>
                <w:rFonts w:ascii="Arial" w:hAnsi="Arial" w:cs="Arial"/>
                <w:sz w:val="20"/>
                <w:szCs w:val="20"/>
                <w:lang w:val="fr-FR"/>
              </w:rPr>
            </w:pPr>
            <w:r w:rsidRPr="003C648C">
              <w:rPr>
                <w:rFonts w:ascii="Arial" w:hAnsi="Arial" w:cs="Arial"/>
                <w:sz w:val="20"/>
                <w:szCs w:val="20"/>
                <w:lang w:val="fr-FR"/>
              </w:rPr>
              <w:t xml:space="preserve">Claessens et al., 2019 </w:t>
            </w:r>
          </w:p>
          <w:p w14:paraId="6B09CC72" w14:textId="2357938B" w:rsidR="000B148D" w:rsidRPr="00AD0AA9" w:rsidRDefault="000B148D">
            <w:pPr>
              <w:pStyle w:val="Asctablesandfigures"/>
              <w:rPr>
                <w:rFonts w:ascii="Arial" w:hAnsi="Arial" w:cs="Arial"/>
                <w:b w:val="0"/>
                <w:bCs w:val="0"/>
                <w:sz w:val="20"/>
                <w:szCs w:val="20"/>
                <w:lang w:val="en-GB"/>
              </w:rPr>
            </w:pPr>
            <w:r w:rsidRPr="003C648C">
              <w:rPr>
                <w:rFonts w:ascii="Arial" w:hAnsi="Arial" w:cs="Arial"/>
                <w:sz w:val="20"/>
                <w:szCs w:val="20"/>
                <w:lang w:val="fr-FR"/>
              </w:rPr>
              <w:t>(NR) Phase III</w:t>
            </w:r>
            <w:r w:rsidRPr="00CE5C68">
              <w:rPr>
                <w:rFonts w:ascii="Arial" w:hAnsi="Arial" w:cs="Arial"/>
                <w:sz w:val="20"/>
                <w:szCs w:val="20"/>
                <w:lang w:val="en-GB"/>
              </w:rPr>
              <w:fldChar w:fldCharType="begin"/>
            </w:r>
            <w:r w:rsidR="00CA6345">
              <w:rPr>
                <w:rFonts w:ascii="Arial" w:hAnsi="Arial" w:cs="Arial"/>
                <w:sz w:val="20"/>
                <w:szCs w:val="20"/>
                <w:lang w:val="fr-FR"/>
              </w:rPr>
              <w:instrText xml:space="preserve"> ADDIN ZOTERO_ITEM CSL_CITATION {"citationID":"nXK5dCfx","properties":{"formattedCitation":"\\super 52\\nosupersub{}","plainCitation":"52","noteIndex":0},"citationItems":[{"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52</w:t>
            </w:r>
            <w:r w:rsidRPr="00CE5C68">
              <w:rPr>
                <w:rFonts w:ascii="Arial" w:hAnsi="Arial" w:cs="Arial"/>
                <w:sz w:val="20"/>
                <w:szCs w:val="20"/>
                <w:lang w:val="en-GB"/>
              </w:rPr>
              <w:fldChar w:fldCharType="end"/>
            </w:r>
          </w:p>
        </w:tc>
        <w:tc>
          <w:tcPr>
            <w:tcW w:w="1418" w:type="dxa"/>
            <w:vMerge w:val="restart"/>
            <w:shd w:val="clear" w:color="auto" w:fill="auto"/>
            <w:vAlign w:val="center"/>
          </w:tcPr>
          <w:p w14:paraId="71F5313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Stop&amp;Go</w:t>
            </w:r>
          </w:p>
        </w:tc>
        <w:tc>
          <w:tcPr>
            <w:tcW w:w="2410" w:type="dxa"/>
            <w:vMerge w:val="restart"/>
            <w:shd w:val="clear" w:color="auto" w:fill="auto"/>
            <w:vAlign w:val="center"/>
          </w:tcPr>
          <w:p w14:paraId="666F03C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4BF16EB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 (intermittent)</w:t>
            </w:r>
          </w:p>
        </w:tc>
        <w:tc>
          <w:tcPr>
            <w:tcW w:w="1417" w:type="dxa"/>
            <w:vAlign w:val="center"/>
          </w:tcPr>
          <w:p w14:paraId="083158D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3.7</w:t>
            </w:r>
          </w:p>
        </w:tc>
        <w:tc>
          <w:tcPr>
            <w:tcW w:w="1276" w:type="dxa"/>
            <w:vAlign w:val="center"/>
          </w:tcPr>
          <w:p w14:paraId="682B1630"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0.9</w:t>
            </w:r>
          </w:p>
        </w:tc>
      </w:tr>
      <w:tr w:rsidR="000B148D" w:rsidRPr="00CE5C68" w14:paraId="5F1EC9D8"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vMerge/>
            <w:vAlign w:val="center"/>
          </w:tcPr>
          <w:p w14:paraId="6E6CD674" w14:textId="77777777" w:rsidR="000B148D" w:rsidRPr="00CE5C68" w:rsidRDefault="000B148D">
            <w:pPr>
              <w:pStyle w:val="Asctablesandfigures"/>
              <w:rPr>
                <w:rFonts w:ascii="Arial" w:hAnsi="Arial" w:cs="Arial"/>
                <w:sz w:val="20"/>
                <w:szCs w:val="20"/>
                <w:lang w:val="en-GB"/>
              </w:rPr>
            </w:pPr>
          </w:p>
        </w:tc>
        <w:tc>
          <w:tcPr>
            <w:tcW w:w="1418" w:type="dxa"/>
            <w:vMerge/>
            <w:shd w:val="clear" w:color="auto" w:fill="auto"/>
            <w:vAlign w:val="center"/>
          </w:tcPr>
          <w:p w14:paraId="606C133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2410" w:type="dxa"/>
            <w:vMerge/>
            <w:shd w:val="clear" w:color="auto" w:fill="auto"/>
            <w:vAlign w:val="center"/>
          </w:tcPr>
          <w:p w14:paraId="2D2A984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p>
        </w:tc>
        <w:tc>
          <w:tcPr>
            <w:tcW w:w="4961" w:type="dxa"/>
            <w:vAlign w:val="center"/>
          </w:tcPr>
          <w:p w14:paraId="5620871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Capecitabine (continuous)</w:t>
            </w:r>
          </w:p>
        </w:tc>
        <w:tc>
          <w:tcPr>
            <w:tcW w:w="1417" w:type="dxa"/>
            <w:vAlign w:val="center"/>
          </w:tcPr>
          <w:p w14:paraId="38EBC9D6"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5.0</w:t>
            </w:r>
          </w:p>
        </w:tc>
        <w:tc>
          <w:tcPr>
            <w:tcW w:w="1276" w:type="dxa"/>
            <w:vAlign w:val="center"/>
          </w:tcPr>
          <w:p w14:paraId="48AAE4F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2.4</w:t>
            </w:r>
          </w:p>
        </w:tc>
      </w:tr>
      <w:tr w:rsidR="000B148D" w:rsidRPr="00CE5C68" w14:paraId="658077BD"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3B3255CF" w14:textId="77777777" w:rsidR="000B148D" w:rsidRPr="00CE5C68" w:rsidRDefault="000B148D">
            <w:pPr>
              <w:pStyle w:val="Asctablesandfigures"/>
              <w:rPr>
                <w:rFonts w:ascii="Arial" w:hAnsi="Arial" w:cs="Arial"/>
                <w:sz w:val="20"/>
                <w:szCs w:val="20"/>
                <w:lang w:val="en-GB"/>
              </w:rPr>
            </w:pPr>
            <w:r w:rsidRPr="00CE5C68">
              <w:rPr>
                <w:rFonts w:ascii="Arial" w:hAnsi="Arial" w:cs="Arial"/>
                <w:sz w:val="20"/>
                <w:szCs w:val="20"/>
                <w:lang w:val="en-GB"/>
              </w:rPr>
              <w:lastRenderedPageBreak/>
              <w:t xml:space="preserve">Brufsky et al., 2011* </w:t>
            </w:r>
          </w:p>
          <w:p w14:paraId="1512C716" w14:textId="354F6451" w:rsidR="000B148D" w:rsidRPr="00CE5C68" w:rsidRDefault="000B148D">
            <w:pPr>
              <w:pStyle w:val="Asctablesandfigures"/>
              <w:rPr>
                <w:rFonts w:ascii="Arial" w:hAnsi="Arial" w:cs="Arial"/>
                <w:sz w:val="20"/>
                <w:szCs w:val="20"/>
                <w:lang w:val="en-GB"/>
              </w:rPr>
            </w:pPr>
            <w:r w:rsidRPr="00E97494">
              <w:rPr>
                <w:rFonts w:ascii="Arial" w:hAnsi="Arial" w:cs="Arial"/>
                <w:sz w:val="20"/>
                <w:szCs w:val="20"/>
                <w:lang w:val="en-GB"/>
              </w:rPr>
              <w:t>(NCT00281697) Phase III</w:t>
            </w:r>
            <w:r w:rsidRPr="00CE5C68">
              <w:rPr>
                <w:rFonts w:ascii="Arial" w:hAnsi="Arial" w:cs="Arial"/>
                <w:sz w:val="20"/>
                <w:szCs w:val="20"/>
                <w:lang w:val="en-GB"/>
              </w:rPr>
              <w:fldChar w:fldCharType="begin"/>
            </w:r>
            <w:r w:rsidR="00CA6345">
              <w:rPr>
                <w:rFonts w:ascii="Arial" w:hAnsi="Arial" w:cs="Arial"/>
                <w:sz w:val="20"/>
                <w:szCs w:val="20"/>
                <w:lang w:val="en-GB"/>
              </w:rPr>
              <w:instrText xml:space="preserve"> ADDIN ZOTERO_ITEM CSL_CITATION {"citationID":"vzxrGwoA","properties":{"formattedCitation":"\\super 53\\nosupersub{}","plainCitation":"53","noteIndex":0},"citationItems":[{"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schema":"https://github.com/citation-style-language/schema/raw/master/csl-citation.json"} </w:instrText>
            </w:r>
            <w:r w:rsidRPr="00CE5C68">
              <w:rPr>
                <w:rFonts w:ascii="Arial" w:hAnsi="Arial" w:cs="Arial"/>
                <w:sz w:val="20"/>
                <w:szCs w:val="20"/>
                <w:lang w:val="en-GB"/>
              </w:rPr>
              <w:fldChar w:fldCharType="separate"/>
            </w:r>
            <w:r w:rsidR="00FD57F4" w:rsidRPr="00F710CB">
              <w:rPr>
                <w:rFonts w:ascii="Arial" w:hAnsi="Arial" w:cs="Arial"/>
                <w:sz w:val="20"/>
                <w:vertAlign w:val="superscript"/>
                <w:lang w:val="en-GB"/>
              </w:rPr>
              <w:t>53</w:t>
            </w:r>
            <w:r w:rsidRPr="00CE5C68">
              <w:rPr>
                <w:rFonts w:ascii="Arial" w:hAnsi="Arial" w:cs="Arial"/>
                <w:sz w:val="20"/>
                <w:szCs w:val="20"/>
                <w:lang w:val="en-GB"/>
              </w:rPr>
              <w:fldChar w:fldCharType="end"/>
            </w:r>
            <w:r w:rsidRPr="00074F26">
              <w:rPr>
                <w:rFonts w:ascii="Arial" w:hAnsi="Arial" w:cs="Arial"/>
                <w:sz w:val="20"/>
                <w:szCs w:val="20"/>
                <w:lang w:val="en-GB"/>
              </w:rPr>
              <w:t xml:space="preserve"> </w:t>
            </w:r>
          </w:p>
        </w:tc>
        <w:tc>
          <w:tcPr>
            <w:tcW w:w="1418" w:type="dxa"/>
            <w:shd w:val="clear" w:color="auto" w:fill="auto"/>
            <w:vAlign w:val="center"/>
          </w:tcPr>
          <w:p w14:paraId="0C6C452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RIBBON-2</w:t>
            </w:r>
          </w:p>
        </w:tc>
        <w:tc>
          <w:tcPr>
            <w:tcW w:w="2410" w:type="dxa"/>
            <w:shd w:val="clear" w:color="auto" w:fill="auto"/>
            <w:vAlign w:val="center"/>
          </w:tcPr>
          <w:p w14:paraId="30A59873"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5BD63ED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c</w:t>
            </w:r>
            <w:r w:rsidRPr="00CE5C68">
              <w:rPr>
                <w:rFonts w:ascii="Arial" w:hAnsi="Arial" w:cs="Arial"/>
                <w:sz w:val="20"/>
                <w:szCs w:val="20"/>
                <w:lang w:val="en-GB"/>
              </w:rPr>
              <w:t>apecitabine, docetaxel, nab-paclitaxel, paclitaxel, gemcitabine, vinorelbine</w:t>
            </w:r>
            <w:r>
              <w:rPr>
                <w:rFonts w:ascii="Arial" w:hAnsi="Arial" w:cs="Arial"/>
                <w:sz w:val="20"/>
                <w:szCs w:val="20"/>
                <w:lang w:val="en-GB"/>
              </w:rPr>
              <w:t>)</w:t>
            </w:r>
          </w:p>
        </w:tc>
        <w:tc>
          <w:tcPr>
            <w:tcW w:w="1417" w:type="dxa"/>
            <w:vAlign w:val="center"/>
          </w:tcPr>
          <w:p w14:paraId="4536318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5.1</w:t>
            </w:r>
          </w:p>
        </w:tc>
        <w:tc>
          <w:tcPr>
            <w:tcW w:w="1276" w:type="dxa"/>
            <w:vAlign w:val="center"/>
          </w:tcPr>
          <w:p w14:paraId="4B17A77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6.4</w:t>
            </w:r>
          </w:p>
        </w:tc>
      </w:tr>
      <w:tr w:rsidR="000B148D" w:rsidRPr="00CE5C68" w14:paraId="3DB811AF"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0C7E8300" w14:textId="77777777" w:rsidR="000B148D" w:rsidRPr="00CE5C68" w:rsidRDefault="000B148D">
            <w:pPr>
              <w:pStyle w:val="Asctablesandfigures"/>
              <w:rPr>
                <w:rFonts w:ascii="Arial" w:hAnsi="Arial" w:cs="Arial"/>
                <w:b w:val="0"/>
                <w:bCs w:val="0"/>
                <w:sz w:val="20"/>
                <w:szCs w:val="20"/>
                <w:lang w:val="en-GB"/>
              </w:rPr>
            </w:pPr>
            <w:r w:rsidRPr="00CE5C68">
              <w:rPr>
                <w:rFonts w:ascii="Arial" w:hAnsi="Arial" w:cs="Arial"/>
                <w:sz w:val="20"/>
                <w:szCs w:val="20"/>
                <w:lang w:val="en-GB"/>
              </w:rPr>
              <w:t xml:space="preserve">Decker et al., 2019* </w:t>
            </w:r>
          </w:p>
          <w:p w14:paraId="6C745BB5" w14:textId="38101E2A" w:rsidR="000B148D" w:rsidRPr="00CE5C68" w:rsidRDefault="000B148D">
            <w:pPr>
              <w:pStyle w:val="Asctablesandfigures"/>
              <w:rPr>
                <w:rFonts w:ascii="Arial" w:hAnsi="Arial" w:cs="Arial"/>
                <w:sz w:val="20"/>
                <w:szCs w:val="20"/>
                <w:lang w:val="en-GB"/>
              </w:rPr>
            </w:pPr>
            <w:r w:rsidRPr="00074F26">
              <w:rPr>
                <w:rFonts w:ascii="Arial" w:hAnsi="Arial" w:cs="Arial"/>
                <w:sz w:val="20"/>
                <w:szCs w:val="20"/>
                <w:lang w:val="en-GB"/>
              </w:rPr>
              <w:t>(NCT01520103) Phase II</w:t>
            </w:r>
            <w:r w:rsidRPr="00CE5C68">
              <w:rPr>
                <w:rFonts w:ascii="Arial" w:hAnsi="Arial" w:cs="Arial"/>
                <w:sz w:val="20"/>
                <w:szCs w:val="20"/>
                <w:lang w:val="en-GB"/>
              </w:rPr>
              <w:fldChar w:fldCharType="begin"/>
            </w:r>
            <w:r w:rsidR="00CA6345">
              <w:rPr>
                <w:rFonts w:ascii="Arial" w:hAnsi="Arial" w:cs="Arial"/>
                <w:sz w:val="20"/>
                <w:szCs w:val="20"/>
                <w:lang w:val="en-GB"/>
              </w:rPr>
              <w:instrText xml:space="preserve"> ADDIN ZOTERO_ITEM CSL_CITATION {"citationID":"oVv3KdAI","properties":{"formattedCitation":"\\super 121\\nosupersub{}","plainCitation":"121","dontUpdate":true,"noteIndex":0},"citationItems":[{"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schema":"https://github.com/citation-style-language/schema/raw/master/csl-citation.json"} </w:instrText>
            </w:r>
            <w:r w:rsidRPr="00CE5C68">
              <w:rPr>
                <w:rFonts w:ascii="Arial" w:hAnsi="Arial" w:cs="Arial"/>
                <w:sz w:val="20"/>
                <w:szCs w:val="20"/>
                <w:lang w:val="en-GB"/>
              </w:rPr>
              <w:fldChar w:fldCharType="separate"/>
            </w:r>
            <w:r w:rsidRPr="00CE5C68">
              <w:rPr>
                <w:rFonts w:ascii="Arial" w:hAnsi="Arial" w:cs="Arial"/>
                <w:sz w:val="20"/>
                <w:szCs w:val="20"/>
                <w:lang w:val="en-GB"/>
              </w:rPr>
              <w:fldChar w:fldCharType="end"/>
            </w:r>
          </w:p>
        </w:tc>
        <w:tc>
          <w:tcPr>
            <w:tcW w:w="1418" w:type="dxa"/>
            <w:shd w:val="clear" w:color="auto" w:fill="auto"/>
            <w:vAlign w:val="center"/>
          </w:tcPr>
          <w:p w14:paraId="46EF1E3F" w14:textId="77777777" w:rsidR="000B148D" w:rsidRPr="0068438F"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CE5C68">
              <w:rPr>
                <w:rFonts w:ascii="Arial" w:hAnsi="Arial" w:cs="Arial"/>
                <w:sz w:val="20"/>
                <w:szCs w:val="20"/>
                <w:lang w:val="en-GB"/>
              </w:rPr>
              <w:t>VicTORia</w:t>
            </w:r>
          </w:p>
        </w:tc>
        <w:tc>
          <w:tcPr>
            <w:tcW w:w="2410" w:type="dxa"/>
            <w:shd w:val="clear" w:color="auto" w:fill="auto"/>
            <w:vAlign w:val="center"/>
          </w:tcPr>
          <w:p w14:paraId="5E683B8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w:t>
            </w:r>
          </w:p>
        </w:tc>
        <w:tc>
          <w:tcPr>
            <w:tcW w:w="4961" w:type="dxa"/>
            <w:vAlign w:val="center"/>
          </w:tcPr>
          <w:p w14:paraId="5FC00E9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Vinorelbine</w:t>
            </w:r>
          </w:p>
        </w:tc>
        <w:tc>
          <w:tcPr>
            <w:tcW w:w="1417" w:type="dxa"/>
            <w:vAlign w:val="center"/>
          </w:tcPr>
          <w:p w14:paraId="65FDB12B"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1</w:t>
            </w:r>
          </w:p>
        </w:tc>
        <w:tc>
          <w:tcPr>
            <w:tcW w:w="1276" w:type="dxa"/>
            <w:vAlign w:val="center"/>
          </w:tcPr>
          <w:p w14:paraId="50829C6E"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3.8</w:t>
            </w:r>
          </w:p>
        </w:tc>
      </w:tr>
      <w:tr w:rsidR="000B148D" w:rsidRPr="00CE5C68" w14:paraId="207C2B7E"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98B4BBA" w14:textId="77777777" w:rsidR="000B148D" w:rsidRPr="003C648C" w:rsidRDefault="000B148D">
            <w:pPr>
              <w:pStyle w:val="Asctablesandfigures"/>
              <w:rPr>
                <w:rFonts w:ascii="Arial" w:hAnsi="Arial" w:cs="Arial"/>
                <w:b w:val="0"/>
                <w:sz w:val="20"/>
                <w:szCs w:val="20"/>
                <w:lang w:val="da-DK"/>
              </w:rPr>
            </w:pPr>
            <w:r w:rsidRPr="003C648C">
              <w:rPr>
                <w:rFonts w:ascii="Arial" w:hAnsi="Arial" w:cs="Arial"/>
                <w:sz w:val="20"/>
                <w:szCs w:val="20"/>
                <w:lang w:val="da-DK"/>
              </w:rPr>
              <w:t xml:space="preserve">Decker et al., 2017* </w:t>
            </w:r>
          </w:p>
          <w:p w14:paraId="4FE500A7" w14:textId="33119F9D" w:rsidR="000B148D" w:rsidRPr="00CE5C68" w:rsidRDefault="000B148D">
            <w:pPr>
              <w:pStyle w:val="Asctablesandfigures"/>
              <w:rPr>
                <w:rFonts w:ascii="Arial" w:hAnsi="Arial" w:cs="Arial"/>
                <w:sz w:val="20"/>
                <w:szCs w:val="20"/>
                <w:lang w:val="en-GB"/>
              </w:rPr>
            </w:pPr>
            <w:r w:rsidRPr="003C648C">
              <w:rPr>
                <w:rFonts w:ascii="Arial" w:hAnsi="Arial" w:cs="Arial"/>
                <w:sz w:val="20"/>
                <w:szCs w:val="20"/>
                <w:lang w:val="da-DK"/>
              </w:rPr>
              <w:t>(NCT01320111) Phase II</w:t>
            </w:r>
            <w:r w:rsidRPr="00CE5C68">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EaWySrQb","properties":{"formattedCitation":"\\super 54\\nosupersub{}","plainCitation":"54","noteIndex":0},"citationItems":[{"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schema":"https://github.com/citation-style-language/schema/raw/master/csl-citation.json"} </w:instrText>
            </w:r>
            <w:r w:rsidRPr="00CE5C68">
              <w:rPr>
                <w:rFonts w:ascii="Arial" w:hAnsi="Arial" w:cs="Arial"/>
                <w:sz w:val="20"/>
                <w:szCs w:val="20"/>
                <w:lang w:val="en-GB"/>
              </w:rPr>
              <w:fldChar w:fldCharType="separate"/>
            </w:r>
            <w:r w:rsidR="00FD57F4" w:rsidRPr="00FD57F4">
              <w:rPr>
                <w:rFonts w:ascii="Arial" w:hAnsi="Arial" w:cs="Arial"/>
                <w:sz w:val="20"/>
                <w:vertAlign w:val="superscript"/>
              </w:rPr>
              <w:t>54</w:t>
            </w:r>
            <w:r w:rsidRPr="00CE5C68">
              <w:rPr>
                <w:rFonts w:ascii="Arial" w:hAnsi="Arial" w:cs="Arial"/>
                <w:sz w:val="20"/>
                <w:szCs w:val="20"/>
                <w:lang w:val="en-GB"/>
              </w:rPr>
              <w:fldChar w:fldCharType="end"/>
            </w:r>
          </w:p>
        </w:tc>
        <w:tc>
          <w:tcPr>
            <w:tcW w:w="1418" w:type="dxa"/>
            <w:shd w:val="clear" w:color="auto" w:fill="auto"/>
            <w:vAlign w:val="center"/>
          </w:tcPr>
          <w:p w14:paraId="1F56D798"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PASO</w:t>
            </w:r>
          </w:p>
        </w:tc>
        <w:tc>
          <w:tcPr>
            <w:tcW w:w="2410" w:type="dxa"/>
            <w:shd w:val="clear" w:color="auto" w:fill="auto"/>
            <w:vAlign w:val="center"/>
          </w:tcPr>
          <w:p w14:paraId="61999C49"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3</w:t>
            </w:r>
          </w:p>
        </w:tc>
        <w:tc>
          <w:tcPr>
            <w:tcW w:w="4961" w:type="dxa"/>
            <w:vAlign w:val="center"/>
          </w:tcPr>
          <w:p w14:paraId="5D0D93F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Paclitaxel</w:t>
            </w:r>
          </w:p>
        </w:tc>
        <w:tc>
          <w:tcPr>
            <w:tcW w:w="1417" w:type="dxa"/>
            <w:vAlign w:val="center"/>
          </w:tcPr>
          <w:p w14:paraId="6CF1E60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6.6</w:t>
            </w:r>
          </w:p>
        </w:tc>
        <w:tc>
          <w:tcPr>
            <w:tcW w:w="1276" w:type="dxa"/>
            <w:vAlign w:val="center"/>
          </w:tcPr>
          <w:p w14:paraId="1711C9EC"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0.7</w:t>
            </w:r>
          </w:p>
        </w:tc>
      </w:tr>
      <w:tr w:rsidR="000B148D" w:rsidRPr="00CE5C68" w14:paraId="58A73AF8"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569D428F" w14:textId="77777777" w:rsidR="000B148D" w:rsidRPr="00F710CB" w:rsidRDefault="000B148D">
            <w:pPr>
              <w:pStyle w:val="Asctablesandfigures"/>
              <w:rPr>
                <w:rFonts w:ascii="Arial" w:hAnsi="Arial" w:cs="Arial"/>
                <w:sz w:val="20"/>
                <w:szCs w:val="20"/>
                <w:lang w:val="da-DK"/>
              </w:rPr>
            </w:pPr>
            <w:r w:rsidRPr="00F710CB">
              <w:rPr>
                <w:rFonts w:ascii="Arial" w:hAnsi="Arial" w:cs="Arial"/>
                <w:sz w:val="20"/>
                <w:szCs w:val="20"/>
                <w:lang w:val="da-DK"/>
              </w:rPr>
              <w:t xml:space="preserve">Yardley et al., 2016 </w:t>
            </w:r>
          </w:p>
          <w:p w14:paraId="6A0F5438" w14:textId="69CD4174" w:rsidR="000B148D" w:rsidRPr="00CE5C68" w:rsidRDefault="000B148D">
            <w:pPr>
              <w:pStyle w:val="Asctablesandfigures"/>
              <w:rPr>
                <w:rFonts w:ascii="Arial" w:hAnsi="Arial" w:cs="Arial"/>
                <w:sz w:val="20"/>
                <w:szCs w:val="20"/>
                <w:lang w:val="en-GB"/>
              </w:rPr>
            </w:pPr>
            <w:r w:rsidRPr="00F710CB">
              <w:rPr>
                <w:rFonts w:ascii="Arial" w:hAnsi="Arial" w:cs="Arial"/>
                <w:sz w:val="20"/>
                <w:szCs w:val="20"/>
                <w:lang w:val="da-DK"/>
              </w:rPr>
              <w:t>(NCT01427933) Phase II</w:t>
            </w:r>
            <w:r>
              <w:rPr>
                <w:rFonts w:ascii="Arial" w:hAnsi="Arial" w:cs="Arial"/>
                <w:sz w:val="20"/>
                <w:szCs w:val="20"/>
                <w:lang w:val="en-GB"/>
              </w:rPr>
              <w:fldChar w:fldCharType="begin"/>
            </w:r>
            <w:r w:rsidR="00CA6345">
              <w:rPr>
                <w:rFonts w:ascii="Arial" w:hAnsi="Arial" w:cs="Arial"/>
                <w:sz w:val="20"/>
                <w:szCs w:val="20"/>
                <w:lang w:val="da-DK"/>
              </w:rPr>
              <w:instrText xml:space="preserve"> ADDIN ZOTERO_ITEM CSL_CITATION {"citationID":"l01KMOnB","properties":{"formattedCitation":"\\super 47\\nosupersub{}","plainCitation":"47","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Pr>
                <w:rFonts w:ascii="Arial" w:hAnsi="Arial" w:cs="Arial"/>
                <w:sz w:val="20"/>
                <w:szCs w:val="20"/>
                <w:lang w:val="en-GB"/>
              </w:rPr>
              <w:fldChar w:fldCharType="separate"/>
            </w:r>
            <w:r w:rsidR="00FD57F4" w:rsidRPr="00FD57F4">
              <w:rPr>
                <w:rFonts w:ascii="Arial" w:hAnsi="Arial" w:cs="Arial"/>
                <w:sz w:val="20"/>
                <w:vertAlign w:val="superscript"/>
              </w:rPr>
              <w:t>47</w:t>
            </w:r>
            <w:r>
              <w:rPr>
                <w:rFonts w:ascii="Arial" w:hAnsi="Arial" w:cs="Arial"/>
                <w:sz w:val="20"/>
                <w:szCs w:val="20"/>
                <w:lang w:val="en-GB"/>
              </w:rPr>
              <w:fldChar w:fldCharType="end"/>
            </w:r>
          </w:p>
        </w:tc>
        <w:tc>
          <w:tcPr>
            <w:tcW w:w="1418" w:type="dxa"/>
            <w:shd w:val="clear" w:color="auto" w:fill="auto"/>
            <w:vAlign w:val="center"/>
          </w:tcPr>
          <w:p w14:paraId="691ED43D"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pPr>
            <w:r>
              <w:rPr>
                <w:rFonts w:ascii="Arial" w:hAnsi="Arial" w:cs="Arial"/>
                <w:sz w:val="20"/>
                <w:szCs w:val="20"/>
                <w:lang w:val="en-GB"/>
              </w:rPr>
              <w:t>-</w:t>
            </w:r>
          </w:p>
        </w:tc>
        <w:tc>
          <w:tcPr>
            <w:tcW w:w="2410" w:type="dxa"/>
            <w:shd w:val="clear" w:color="auto" w:fill="auto"/>
            <w:vAlign w:val="center"/>
          </w:tcPr>
          <w:p w14:paraId="5EC11794"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pPr>
            <w:r w:rsidRPr="00CE5C68">
              <w:rPr>
                <w:rFonts w:ascii="Arial" w:hAnsi="Arial" w:cs="Arial"/>
                <w:sz w:val="20"/>
                <w:szCs w:val="20"/>
                <w:lang w:val="en-GB"/>
              </w:rPr>
              <w:t>2-4</w:t>
            </w:r>
          </w:p>
        </w:tc>
        <w:tc>
          <w:tcPr>
            <w:tcW w:w="4961" w:type="dxa"/>
            <w:vAlign w:val="center"/>
          </w:tcPr>
          <w:p w14:paraId="30B2666D"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highlight w:val="green"/>
                <w:lang w:val="en-GB"/>
              </w:rPr>
            </w:pPr>
            <w:r w:rsidRPr="00CE5C68">
              <w:rPr>
                <w:rFonts w:ascii="Arial" w:hAnsi="Arial" w:cs="Arial"/>
                <w:sz w:val="20"/>
                <w:szCs w:val="20"/>
                <w:lang w:val="en-GB"/>
              </w:rPr>
              <w:t>Eribulin</w:t>
            </w:r>
          </w:p>
        </w:tc>
        <w:tc>
          <w:tcPr>
            <w:tcW w:w="1417" w:type="dxa"/>
            <w:vAlign w:val="center"/>
          </w:tcPr>
          <w:p w14:paraId="47103F6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4.</w:t>
            </w:r>
            <w:r>
              <w:rPr>
                <w:rFonts w:ascii="Arial" w:hAnsi="Arial" w:cs="Arial"/>
                <w:sz w:val="20"/>
                <w:szCs w:val="20"/>
                <w:lang w:val="en-GB"/>
              </w:rPr>
              <w:t>1</w:t>
            </w:r>
          </w:p>
        </w:tc>
        <w:tc>
          <w:tcPr>
            <w:tcW w:w="1276" w:type="dxa"/>
            <w:vAlign w:val="center"/>
          </w:tcPr>
          <w:p w14:paraId="555C7FFF"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11.5</w:t>
            </w:r>
          </w:p>
        </w:tc>
      </w:tr>
      <w:tr w:rsidR="000B148D" w:rsidRPr="00CE5C68" w14:paraId="4EE48B96" w14:textId="77777777">
        <w:trPr>
          <w:trHeight w:val="20"/>
        </w:trPr>
        <w:tc>
          <w:tcPr>
            <w:cnfStyle w:val="001000000000" w:firstRow="0" w:lastRow="0" w:firstColumn="1" w:lastColumn="0" w:oddVBand="0" w:evenVBand="0" w:oddHBand="0" w:evenHBand="0" w:firstRowFirstColumn="0" w:firstRowLastColumn="0" w:lastRowFirstColumn="0" w:lastRowLastColumn="0"/>
            <w:tcW w:w="2830" w:type="dxa"/>
            <w:shd w:val="clear" w:color="auto" w:fill="F2F2F2" w:themeFill="background1" w:themeFillShade="F2"/>
            <w:vAlign w:val="center"/>
          </w:tcPr>
          <w:p w14:paraId="228E1410" w14:textId="77777777" w:rsidR="000B148D" w:rsidRPr="00F710CB" w:rsidRDefault="000B148D">
            <w:pPr>
              <w:pStyle w:val="Asctablesandfigures"/>
              <w:rPr>
                <w:rFonts w:ascii="Arial" w:hAnsi="Arial" w:cs="Arial"/>
                <w:b w:val="0"/>
                <w:sz w:val="20"/>
                <w:szCs w:val="20"/>
                <w:lang w:val="da-DK"/>
              </w:rPr>
            </w:pPr>
            <w:r w:rsidRPr="00F710CB">
              <w:rPr>
                <w:rFonts w:ascii="Arial" w:hAnsi="Arial" w:cs="Arial"/>
                <w:sz w:val="20"/>
                <w:szCs w:val="20"/>
                <w:lang w:val="da-DK"/>
              </w:rPr>
              <w:t xml:space="preserve">Yardley et al., 2015* </w:t>
            </w:r>
          </w:p>
          <w:p w14:paraId="3FA466BB" w14:textId="0C335EA7" w:rsidR="000B148D" w:rsidRPr="00F710CB" w:rsidRDefault="000B148D" w:rsidP="003C648C">
            <w:pPr>
              <w:widowControl w:val="0"/>
              <w:autoSpaceDE w:val="0"/>
              <w:autoSpaceDN w:val="0"/>
              <w:adjustRightInd w:val="0"/>
              <w:rPr>
                <w:lang w:val="da-DK"/>
              </w:rPr>
            </w:pPr>
            <w:r w:rsidRPr="00CE5C68">
              <w:rPr>
                <w:rFonts w:cs="Arial"/>
                <w:sz w:val="20"/>
                <w:szCs w:val="20"/>
              </w:rPr>
              <w:t>(NCT01156753) Phase I</w:t>
            </w:r>
            <w:r w:rsidR="00DC5124" w:rsidRPr="00F710CB">
              <w:rPr>
                <w:rFonts w:cs="Arial"/>
                <w:sz w:val="20"/>
                <w:szCs w:val="20"/>
                <w:lang w:val="da-DK"/>
              </w:rPr>
              <w:t>I</w:t>
            </w:r>
            <w:r w:rsidR="00A4705B">
              <w:rPr>
                <w:rFonts w:ascii="Times New Roman" w:hAnsi="Times New Roman" w:cs="Times New Roman"/>
                <w:vertAlign w:val="superscript"/>
              </w:rPr>
              <w:t>125</w:t>
            </w:r>
            <w:r w:rsidRPr="00CE5C68">
              <w:fldChar w:fldCharType="begin"/>
            </w:r>
            <w:r w:rsidR="00CA6345">
              <w:rPr>
                <w:lang w:val="da-DK"/>
              </w:rPr>
              <w:instrText xml:space="preserve"> ADDIN ZOTERO_ITEM CSL_CITATION {"citationID":"BHvRin6z","properties":{"formattedCitation":"\\super 124\\nosupersub{}","plainCitation":"124","dontUpdate":true,"noteIndex":0},"citationItems":[{"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schema":"https://github.com/citation-style-language/schema/raw/master/csl-citation.json"} </w:instrText>
            </w:r>
            <w:r w:rsidRPr="00CE5C68">
              <w:fldChar w:fldCharType="separate"/>
            </w:r>
            <w:r w:rsidRPr="00CE5C68">
              <w:fldChar w:fldCharType="end"/>
            </w:r>
          </w:p>
        </w:tc>
        <w:tc>
          <w:tcPr>
            <w:tcW w:w="1418" w:type="dxa"/>
            <w:shd w:val="clear" w:color="auto" w:fill="auto"/>
            <w:vAlign w:val="center"/>
          </w:tcPr>
          <w:p w14:paraId="2105E143" w14:textId="77777777" w:rsidR="000B148D" w:rsidRPr="0068438F"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lang w:val="en-GB"/>
              </w:rPr>
            </w:pPr>
            <w:r w:rsidRPr="00CE5C68">
              <w:rPr>
                <w:rFonts w:ascii="Arial" w:hAnsi="Arial" w:cs="Arial"/>
                <w:sz w:val="20"/>
                <w:szCs w:val="20"/>
                <w:lang w:val="en-GB"/>
              </w:rPr>
              <w:t>EMERGE</w:t>
            </w:r>
          </w:p>
        </w:tc>
        <w:tc>
          <w:tcPr>
            <w:tcW w:w="2410" w:type="dxa"/>
            <w:shd w:val="clear" w:color="auto" w:fill="auto"/>
            <w:vAlign w:val="center"/>
          </w:tcPr>
          <w:p w14:paraId="799F8C3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pPr>
            <w:r w:rsidRPr="7E109E16">
              <w:rPr>
                <w:rFonts w:ascii="Arial" w:hAnsi="Arial" w:cs="Arial"/>
                <w:sz w:val="20"/>
                <w:szCs w:val="20"/>
                <w:lang w:val="en-GB"/>
              </w:rPr>
              <w:t>2-7</w:t>
            </w:r>
          </w:p>
        </w:tc>
        <w:tc>
          <w:tcPr>
            <w:tcW w:w="4961" w:type="dxa"/>
            <w:vAlign w:val="center"/>
          </w:tcPr>
          <w:p w14:paraId="78D25797"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Pr>
                <w:rFonts w:ascii="Arial" w:hAnsi="Arial" w:cs="Arial"/>
                <w:sz w:val="20"/>
                <w:szCs w:val="20"/>
                <w:lang w:val="en-GB"/>
              </w:rPr>
              <w:t>TPC (e</w:t>
            </w:r>
            <w:r w:rsidRPr="00CE5C68">
              <w:rPr>
                <w:rFonts w:ascii="Arial" w:hAnsi="Arial" w:cs="Arial"/>
                <w:sz w:val="20"/>
                <w:szCs w:val="20"/>
                <w:lang w:val="en-GB"/>
              </w:rPr>
              <w:t>ribulin, vinorelbine, capecitabine, gemcitabine</w:t>
            </w:r>
            <w:r>
              <w:rPr>
                <w:rFonts w:ascii="Arial" w:hAnsi="Arial" w:cs="Arial"/>
                <w:sz w:val="20"/>
                <w:szCs w:val="20"/>
                <w:lang w:val="en-GB"/>
              </w:rPr>
              <w:t>)</w:t>
            </w:r>
          </w:p>
        </w:tc>
        <w:tc>
          <w:tcPr>
            <w:tcW w:w="1417" w:type="dxa"/>
            <w:vAlign w:val="center"/>
          </w:tcPr>
          <w:p w14:paraId="38773EC2"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2.0</w:t>
            </w:r>
          </w:p>
        </w:tc>
        <w:tc>
          <w:tcPr>
            <w:tcW w:w="1276" w:type="dxa"/>
            <w:vAlign w:val="center"/>
          </w:tcPr>
          <w:p w14:paraId="51AF588A" w14:textId="77777777" w:rsidR="000B148D" w:rsidRPr="00CE5C68" w:rsidRDefault="000B148D">
            <w:pPr>
              <w:pStyle w:val="Asctablesandfigures"/>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n-GB"/>
              </w:rPr>
            </w:pPr>
            <w:r w:rsidRPr="00CE5C68">
              <w:rPr>
                <w:rFonts w:ascii="Arial" w:hAnsi="Arial" w:cs="Arial"/>
                <w:sz w:val="20"/>
                <w:szCs w:val="20"/>
                <w:lang w:val="en-GB"/>
              </w:rPr>
              <w:t>7.4</w:t>
            </w:r>
          </w:p>
        </w:tc>
      </w:tr>
    </w:tbl>
    <w:p w14:paraId="30CBD116" w14:textId="7909CDBC" w:rsidR="000B148D" w:rsidRDefault="000B148D" w:rsidP="000B148D">
      <w:pPr>
        <w:pStyle w:val="Body"/>
        <w:rPr>
          <w:sz w:val="18"/>
          <w:szCs w:val="18"/>
        </w:rPr>
      </w:pPr>
      <w:r>
        <w:rPr>
          <w:sz w:val="18"/>
          <w:szCs w:val="18"/>
        </w:rPr>
        <w:t>*Publication</w:t>
      </w:r>
      <w:r w:rsidRPr="00B208D7">
        <w:rPr>
          <w:sz w:val="18"/>
          <w:szCs w:val="18"/>
        </w:rPr>
        <w:t xml:space="preserve"> identified as part of the clinical SLR</w:t>
      </w:r>
      <w:r>
        <w:rPr>
          <w:sz w:val="18"/>
          <w:szCs w:val="18"/>
        </w:rPr>
        <w:t xml:space="preserve"> for this appraisal.</w:t>
      </w:r>
      <w:r w:rsidR="00DC5124">
        <w:rPr>
          <w:sz w:val="18"/>
          <w:szCs w:val="18"/>
        </w:rPr>
        <w:t xml:space="preserve"> </w:t>
      </w:r>
      <w:r>
        <w:rPr>
          <w:sz w:val="18"/>
          <w:szCs w:val="18"/>
        </w:rPr>
        <w:t>**</w:t>
      </w:r>
      <w:r w:rsidR="00FB23E9">
        <w:rPr>
          <w:sz w:val="18"/>
          <w:szCs w:val="18"/>
        </w:rPr>
        <w:t>SG</w:t>
      </w:r>
      <w:r>
        <w:rPr>
          <w:sz w:val="18"/>
          <w:szCs w:val="18"/>
        </w:rPr>
        <w:t xml:space="preserve"> is not a non-targeted chemotherapy but is included as it is in the NICE scope.</w:t>
      </w:r>
      <w:r>
        <w:rPr>
          <w:sz w:val="18"/>
          <w:szCs w:val="18"/>
        </w:rPr>
        <w:br/>
      </w:r>
      <w:r w:rsidRPr="00054570">
        <w:rPr>
          <w:sz w:val="18"/>
          <w:szCs w:val="18"/>
        </w:rPr>
        <w:t xml:space="preserve">Abbreviations: BC, breast cancer; HER2, human epidermal growth factor receptor 2; </w:t>
      </w:r>
      <w:r>
        <w:rPr>
          <w:sz w:val="18"/>
          <w:szCs w:val="18"/>
        </w:rPr>
        <w:t xml:space="preserve">NICE, National Institute of Health and Care Excellence; </w:t>
      </w:r>
      <w:r w:rsidRPr="00054570">
        <w:rPr>
          <w:sz w:val="18"/>
          <w:szCs w:val="18"/>
        </w:rPr>
        <w:t>NR, not reported; OS, overall</w:t>
      </w:r>
      <w:r w:rsidR="00DC5124">
        <w:rPr>
          <w:sz w:val="18"/>
          <w:szCs w:val="18"/>
        </w:rPr>
        <w:t>; SG, sacituzumab govitecan; T-DXd, trastuzumab deruxtecan; TPC, treatment of physician’s choice</w:t>
      </w:r>
    </w:p>
    <w:p w14:paraId="1620F96F" w14:textId="77777777" w:rsidR="000B148D" w:rsidRPr="00054570" w:rsidRDefault="000B148D" w:rsidP="000B148D">
      <w:pPr>
        <w:pStyle w:val="Body"/>
      </w:pPr>
    </w:p>
    <w:p w14:paraId="0A0DD2E5" w14:textId="77777777" w:rsidR="000B148D" w:rsidRDefault="000B148D" w:rsidP="000B148D">
      <w:pPr>
        <w:pStyle w:val="Heading3"/>
        <w:sectPr w:rsidR="000B148D">
          <w:footnotePr>
            <w:numFmt w:val="lowerLetter"/>
          </w:footnotePr>
          <w:pgSz w:w="16838" w:h="11906" w:orient="landscape"/>
          <w:pgMar w:top="1440" w:right="1440" w:bottom="1440" w:left="1440" w:header="709" w:footer="709" w:gutter="0"/>
          <w:cols w:space="708"/>
          <w:docGrid w:linePitch="360"/>
        </w:sectPr>
      </w:pPr>
      <w:bookmarkStart w:id="372" w:name="_Toc124447852"/>
    </w:p>
    <w:p w14:paraId="4F605E2D" w14:textId="1FD7180A" w:rsidR="000B148D" w:rsidRPr="00054570" w:rsidRDefault="000B148D" w:rsidP="000B148D">
      <w:pPr>
        <w:pStyle w:val="Heading3"/>
      </w:pPr>
      <w:bookmarkStart w:id="373" w:name="_Toc129350879"/>
      <w:r w:rsidRPr="00054570">
        <w:lastRenderedPageBreak/>
        <w:t>Strengths and limitations of the clinical evidence base for T-DXd</w:t>
      </w:r>
      <w:bookmarkEnd w:id="368"/>
      <w:bookmarkEnd w:id="372"/>
      <w:bookmarkEnd w:id="373"/>
    </w:p>
    <w:p w14:paraId="3F09CD06" w14:textId="77777777" w:rsidR="000B148D" w:rsidRPr="00054570" w:rsidRDefault="000B148D" w:rsidP="000B148D">
      <w:pPr>
        <w:pStyle w:val="Heading5"/>
        <w:numPr>
          <w:ilvl w:val="0"/>
          <w:numId w:val="0"/>
        </w:numPr>
      </w:pPr>
      <w:r w:rsidRPr="00054570">
        <w:t>Strengths of the evidence base</w:t>
      </w:r>
    </w:p>
    <w:p w14:paraId="760B2F80" w14:textId="40C04354" w:rsidR="000B148D" w:rsidRPr="00054570" w:rsidRDefault="000B148D" w:rsidP="000B148D">
      <w:pPr>
        <w:pStyle w:val="Body"/>
      </w:pPr>
      <w:r w:rsidRPr="00054570">
        <w:t xml:space="preserve">The key strength of the evidence base is the DESTINY-Breast04 study, a </w:t>
      </w:r>
      <w:r>
        <w:t>P</w:t>
      </w:r>
      <w:r w:rsidRPr="00054570">
        <w:t>hase III, multicentre, open-label, randomised trial of T-DXd versus TPC, which is representative of the current standard of care in the UK after prior chemotherapy in the metastatic setting.</w:t>
      </w:r>
      <w:r>
        <w:fldChar w:fldCharType="begin"/>
      </w:r>
      <w:r w:rsidR="00CA6345">
        <w:instrText xml:space="preserve"> ADDIN ZOTERO_ITEM CSL_CITATION {"citationID":"k7kzzvtj","properties":{"formattedCitation":"\\super 7, 121,151\\nosupersub{}","plainCitation":"7, 121,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7, 121,151</w:t>
      </w:r>
      <w:r>
        <w:fldChar w:fldCharType="end"/>
      </w:r>
      <w:r w:rsidRPr="00054570">
        <w:t xml:space="preserve"> DESTINY-Breast04 is the first ever head-to-head Phase III study </w:t>
      </w:r>
      <w:r>
        <w:t>to show</w:t>
      </w:r>
      <w:r w:rsidRPr="00054570">
        <w:t xml:space="preserve"> a </w:t>
      </w:r>
      <w:r>
        <w:t xml:space="preserve">statistically </w:t>
      </w:r>
      <w:r w:rsidRPr="00054570">
        <w:t xml:space="preserve">significant </w:t>
      </w:r>
      <w:r>
        <w:t xml:space="preserve">efficacy </w:t>
      </w:r>
      <w:r w:rsidRPr="00054570">
        <w:t xml:space="preserve">benefit </w:t>
      </w:r>
      <w:r>
        <w:t>for</w:t>
      </w:r>
      <w:r w:rsidRPr="00054570">
        <w:t xml:space="preserve"> a HER2-targeted treatment versus </w:t>
      </w:r>
      <w:r>
        <w:t xml:space="preserve">non-targeted </w:t>
      </w:r>
      <w:r w:rsidRPr="00054570">
        <w:t xml:space="preserve">chemotherapy in HER2-low u/mBC. </w:t>
      </w:r>
      <w:r>
        <w:t xml:space="preserve">The trial provides data on a range of clinically meaningful efficacy endpoints as well as safety and QoL via generic and cancer-specific PRO instruments. </w:t>
      </w:r>
    </w:p>
    <w:p w14:paraId="262A36EA" w14:textId="43C83FF9" w:rsidR="000B148D" w:rsidRPr="00054570" w:rsidRDefault="000B148D" w:rsidP="000B148D">
      <w:pPr>
        <w:pStyle w:val="Body"/>
      </w:pPr>
      <w:r w:rsidRPr="00054570">
        <w:t>The number of patients randomised in DESTINY-Breast04 was large (</w:t>
      </w:r>
      <w:r>
        <w:t>N=</w:t>
      </w:r>
      <w:r w:rsidRPr="00054570">
        <w:t xml:space="preserve">554) and the </w:t>
      </w:r>
      <w:r>
        <w:t>treatment arms</w:t>
      </w:r>
      <w:r w:rsidRPr="00054570">
        <w:t xml:space="preserve"> were well-balanced in terms of baseline demographics and disease characteristics.</w:t>
      </w:r>
      <w:r w:rsidRPr="00054570">
        <w:fldChar w:fldCharType="begin"/>
      </w:r>
      <w:r w:rsidR="00CA6345">
        <w:instrText xml:space="preserve"> ADDIN ZOTERO_ITEM CSL_CITATION {"citationID":"CEMwUDH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sidRPr="00054570">
        <w:t xml:space="preserve"> UK </w:t>
      </w:r>
      <w:r>
        <w:t xml:space="preserve">clinical and HEOR </w:t>
      </w:r>
      <w:r w:rsidRPr="00054570">
        <w:t xml:space="preserve">experts confirmed that DESTINY-Breast04 </w:t>
      </w:r>
      <w:r>
        <w:t xml:space="preserve">is well designed and robust, and the patient </w:t>
      </w:r>
      <w:r w:rsidRPr="00054570">
        <w:t xml:space="preserve">population </w:t>
      </w:r>
      <w:r>
        <w:t xml:space="preserve">is </w:t>
      </w:r>
      <w:r w:rsidRPr="00054570">
        <w:t>generalisable to UK</w:t>
      </w:r>
      <w:r>
        <w:t xml:space="preserve"> clinical practice</w:t>
      </w:r>
      <w:r w:rsidRPr="00054570">
        <w:t>.</w:t>
      </w:r>
      <w:r w:rsidRPr="00054570">
        <w:fldChar w:fldCharType="begin"/>
      </w:r>
      <w:r w:rsidR="00CA6345">
        <w:instrText xml:space="preserve"> ADDIN ZOTERO_ITEM CSL_CITATION {"citationID":"JLYQ39y9","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054570">
        <w:t xml:space="preserve"> </w:t>
      </w:r>
      <w:r>
        <w:t>The trial population is reflective of the UK patient population in terms prior ET in the metastatic setting (</w:t>
      </w:r>
      <w:r w:rsidR="001D50D8">
        <w:t>83</w:t>
      </w:r>
      <w:r>
        <w:t>%</w:t>
      </w:r>
      <w:r w:rsidR="00DD39E9">
        <w:t>)</w:t>
      </w:r>
      <w:r>
        <w:t>.</w:t>
      </w:r>
      <w:r>
        <w:fldChar w:fldCharType="begin"/>
      </w:r>
      <w:r w:rsidR="00CA6345">
        <w:instrText xml:space="preserve"> ADDIN ZOTERO_ITEM CSL_CITATION {"citationID":"jKUygFwv","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Published UK biomarker data and UK clinical experts confirm that the proportion of patients in each </w:t>
      </w:r>
      <w:r w:rsidR="005546A2">
        <w:t>HR-</w:t>
      </w:r>
      <w:r>
        <w:t>status group (HR-positive: 88.7%; HR-negative: 11.3%) was reflective of UK clinical practice, therefore confirming the use of the FAS in the trial.</w:t>
      </w:r>
      <w:r>
        <w:fldChar w:fldCharType="begin"/>
      </w:r>
      <w:r w:rsidR="00CA6345">
        <w:instrText xml:space="preserve"> ADDIN ZOTERO_ITEM CSL_CITATION {"citationID":"I2AKZBrh","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p>
    <w:p w14:paraId="3C897AC3" w14:textId="06417F08" w:rsidR="000B148D" w:rsidRDefault="000B148D" w:rsidP="000B148D">
      <w:pPr>
        <w:pStyle w:val="Body"/>
      </w:pPr>
      <w:r>
        <w:t>Clinical experts agreed that t</w:t>
      </w:r>
      <w:r w:rsidRPr="00054570">
        <w:t xml:space="preserve">he </w:t>
      </w:r>
      <w:r>
        <w:t>comparator</w:t>
      </w:r>
      <w:r w:rsidRPr="00054570">
        <w:t xml:space="preserve"> arm </w:t>
      </w:r>
      <w:r>
        <w:t xml:space="preserve">of </w:t>
      </w:r>
      <w:r w:rsidRPr="00054570">
        <w:t xml:space="preserve">DESTINY-Breast04 </w:t>
      </w:r>
      <w:r>
        <w:t xml:space="preserve">(comprising </w:t>
      </w:r>
      <w:r w:rsidRPr="00966FF8">
        <w:t>eribulin</w:t>
      </w:r>
      <w:r>
        <w:t xml:space="preserve">, </w:t>
      </w:r>
      <w:r w:rsidRPr="00966FF8">
        <w:t>capecitabine</w:t>
      </w:r>
      <w:r>
        <w:t xml:space="preserve">, </w:t>
      </w:r>
      <w:r w:rsidRPr="00966FF8">
        <w:t>nab-paclitaxel</w:t>
      </w:r>
      <w:r>
        <w:t xml:space="preserve">, </w:t>
      </w:r>
      <w:r w:rsidRPr="00966FF8">
        <w:t>gemcitabine and paclitaxel</w:t>
      </w:r>
      <w:r>
        <w:t xml:space="preserve">) is relevant as it </w:t>
      </w:r>
      <w:r w:rsidRPr="00054570">
        <w:t>includes treatments widely used in the UK</w:t>
      </w:r>
      <w:r>
        <w:t xml:space="preserve"> after one or two prior lines of non-targeted chemotherapy in the metastatic setting.</w:t>
      </w:r>
      <w:r>
        <w:fldChar w:fldCharType="begin"/>
      </w:r>
      <w:r w:rsidR="00CA6345">
        <w:instrText xml:space="preserve"> ADDIN ZOTERO_ITEM CSL_CITATION {"citationID":"BkvdLPgu","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The range of comparators </w:t>
      </w:r>
      <w:r w:rsidRPr="00054570">
        <w:t xml:space="preserve">reflects how u/mBC is treated in the UK </w:t>
      </w:r>
      <w:r>
        <w:t>where the choice of non-targeted chemotherapy at later lines is based on</w:t>
      </w:r>
      <w:r w:rsidRPr="00054570">
        <w:t xml:space="preserve"> clinician</w:t>
      </w:r>
      <w:r>
        <w:t xml:space="preserve"> preference as well as </w:t>
      </w:r>
      <w:r w:rsidRPr="00054570">
        <w:t>patient</w:t>
      </w:r>
      <w:r>
        <w:t>-specific</w:t>
      </w:r>
      <w:r w:rsidRPr="00054570">
        <w:t xml:space="preserve"> need</w:t>
      </w:r>
      <w:r>
        <w:t>s.</w:t>
      </w:r>
      <w:r>
        <w:fldChar w:fldCharType="begin"/>
      </w:r>
      <w:r w:rsidR="00CA6345">
        <w:instrText xml:space="preserve"> ADDIN ZOTERO_ITEM CSL_CITATION {"citationID":"Ki6YctiY","properties":{"formattedCitation":"\\super 7,121\\nosupersub{}","plainCitation":"7,121","noteIndex":0},"citationItems":[{"id":65944,"uris":["http://zotero.org/groups/4797619/items/WBVSVVF7"],"itemData":{"id":65944,"type":"document","title":"Clinical Study Report for DS8201-A-U303. Data cut-off date: 11 Jan 2022. Data on File.","author":[{"family":"Daiichi Sankyo Inc.","given":""}],"issued":{"date-parts":[["2022"]]}}},{"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7,121</w:t>
      </w:r>
      <w:r>
        <w:fldChar w:fldCharType="end"/>
      </w:r>
      <w:r>
        <w:t xml:space="preserve"> </w:t>
      </w:r>
      <w:r w:rsidRPr="00054570">
        <w:t>Given that there is no single standard of care</w:t>
      </w:r>
      <w:r w:rsidR="00A44B22">
        <w:t xml:space="preserve"> </w:t>
      </w:r>
      <w:r w:rsidRPr="00054570">
        <w:t>in the UK</w:t>
      </w:r>
      <w:r>
        <w:t xml:space="preserve"> and a wide range of chemotherapies are used</w:t>
      </w:r>
      <w:r w:rsidRPr="00054570">
        <w:t>,</w:t>
      </w:r>
      <w:r w:rsidRPr="00054570">
        <w:fldChar w:fldCharType="begin"/>
      </w:r>
      <w:r w:rsidR="00CA6345">
        <w:instrText xml:space="preserve"> ADDIN ZOTERO_ITEM CSL_CITATION {"citationID":"FXe1ibM2","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w:t>
      </w:r>
      <w:r w:rsidRPr="00054570">
        <w:fldChar w:fldCharType="end"/>
      </w:r>
      <w:r w:rsidRPr="00054570">
        <w:t xml:space="preserve"> the </w:t>
      </w:r>
      <w:r>
        <w:t>relevance of</w:t>
      </w:r>
      <w:r w:rsidRPr="00054570">
        <w:t xml:space="preserve"> TPC </w:t>
      </w:r>
      <w:r>
        <w:t xml:space="preserve">as the comparator arm </w:t>
      </w:r>
      <w:r w:rsidRPr="00054570">
        <w:t>in DESTINY-Breast04 is a strength of the evidence base.</w:t>
      </w:r>
      <w:r>
        <w:fldChar w:fldCharType="begin"/>
      </w:r>
      <w:r w:rsidR="00CA6345">
        <w:instrText xml:space="preserve"> ADDIN ZOTERO_ITEM CSL_CITATION {"citationID":"V8NiKBpt","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rsidRPr="00054570">
        <w:t xml:space="preserve"> </w:t>
      </w:r>
      <w:r>
        <w:t>T</w:t>
      </w:r>
      <w:r w:rsidRPr="00054570">
        <w:t>he comparators listed in the NICE final scope</w:t>
      </w:r>
      <w:r w:rsidRPr="00054570">
        <w:fldChar w:fldCharType="begin"/>
      </w:r>
      <w:r w:rsidR="00CA6345">
        <w:instrText xml:space="preserve"> ADDIN ZOTERO_ITEM CSL_CITATION {"citationID":"aLqxF7LY","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w:t>
      </w:r>
      <w:r w:rsidRPr="00054570">
        <w:fldChar w:fldCharType="end"/>
      </w:r>
      <w:r w:rsidRPr="00054570">
        <w:t xml:space="preserve"> are well represented in the TPC arm of DESTINY-Breast04.</w:t>
      </w:r>
      <w:r>
        <w:t xml:space="preserve"> Clinical and HEOR experts agreed that, for decision</w:t>
      </w:r>
      <w:r w:rsidR="008A68B0">
        <w:t>-</w:t>
      </w:r>
      <w:r>
        <w:t>making, TPC is the relevant comparator in this appraisal.</w:t>
      </w:r>
      <w:r w:rsidRPr="00054570">
        <w:fldChar w:fldCharType="begin"/>
      </w:r>
      <w:r w:rsidR="00CA6345">
        <w:instrText xml:space="preserve"> ADDIN ZOTERO_ITEM CSL_CITATION {"citationID":"7stIKfqx","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t xml:space="preserve"> </w:t>
      </w:r>
    </w:p>
    <w:p w14:paraId="50C52A4B" w14:textId="51F9E80A" w:rsidR="00D566AB" w:rsidRDefault="000B148D" w:rsidP="00D566AB">
      <w:pPr>
        <w:pStyle w:val="Body"/>
      </w:pPr>
      <w:r>
        <w:t xml:space="preserve">Another strength of the evidence base is </w:t>
      </w:r>
      <w:r w:rsidR="005C545D">
        <w:t>in the</w:t>
      </w:r>
      <w:r w:rsidR="00DD0046">
        <w:t xml:space="preserve"> efficacy of T-DXd </w:t>
      </w:r>
      <w:r w:rsidR="001562F0">
        <w:t>which</w:t>
      </w:r>
      <w:r w:rsidR="00DD0046">
        <w:t xml:space="preserve"> was confirmed across multiple clinically meaningful endpoints, including all those listed </w:t>
      </w:r>
      <w:r w:rsidR="00DD0046" w:rsidRPr="00054570">
        <w:t>in the final scope</w:t>
      </w:r>
      <w:r w:rsidR="00DD0046">
        <w:t xml:space="preserve">, </w:t>
      </w:r>
      <w:r w:rsidR="00DD0046" w:rsidRPr="00054570">
        <w:t>cover</w:t>
      </w:r>
      <w:r w:rsidR="00DD0046">
        <w:t>ing</w:t>
      </w:r>
      <w:r w:rsidR="00DD0046" w:rsidRPr="00054570">
        <w:t xml:space="preserve"> the most important outcomes in oncology.</w:t>
      </w:r>
      <w:r w:rsidR="00DD0046" w:rsidRPr="00054570">
        <w:fldChar w:fldCharType="begin"/>
      </w:r>
      <w:r w:rsidR="00CA6345">
        <w:instrText xml:space="preserve"> ADDIN ZOTERO_ITEM CSL_CITATION {"citationID":"pbFTP7pI","properties":{"formattedCitation":"\\super 1,7\\nosupersub{}","plainCitation":"1,7","noteIndex":0},"citationItems":[{"id":65944,"uris":["http://zotero.org/groups/4797619/items/WBVSVVF7"],"itemData":{"id":65944,"type":"document","title":"Clinical Study Report for DS8201-A-U303. Data cut-off date: 11 Jan 2022. Data on File.","author":[{"family":"Daiichi Sankyo Inc.","given":""}],"issued":{"date-parts":[["2022"]]}}},{"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00DD0046" w:rsidRPr="00054570">
        <w:fldChar w:fldCharType="separate"/>
      </w:r>
      <w:r w:rsidR="00FD57F4" w:rsidRPr="00FD57F4">
        <w:rPr>
          <w:rFonts w:cs="Arial"/>
          <w:szCs w:val="24"/>
          <w:vertAlign w:val="superscript"/>
        </w:rPr>
        <w:t>1,7</w:t>
      </w:r>
      <w:r w:rsidR="00DD0046" w:rsidRPr="00054570">
        <w:fldChar w:fldCharType="end"/>
      </w:r>
      <w:r w:rsidR="00DD0046" w:rsidRPr="00054570">
        <w:t xml:space="preserve"> </w:t>
      </w:r>
      <w:r w:rsidR="00D566AB">
        <w:t xml:space="preserve">In </w:t>
      </w:r>
      <w:r w:rsidR="00D566AB" w:rsidRPr="00054570">
        <w:t>DESTINY-Breast04, T</w:t>
      </w:r>
      <w:r w:rsidR="00D566AB" w:rsidRPr="00054570">
        <w:noBreakHyphen/>
        <w:t>DXd demonstrated statistically significant superiority compared with TPC for the primary endpoint of PFS by BICR in the HR</w:t>
      </w:r>
      <w:r w:rsidR="00D566AB">
        <w:t>-positive</w:t>
      </w:r>
      <w:r w:rsidR="00D566AB" w:rsidRPr="00054570">
        <w:t xml:space="preserve"> cohort (median PFS: 10.1 vs 5.4 months; HR: 0.51; p&lt;0.001).</w:t>
      </w:r>
      <w:r w:rsidR="00D566AB">
        <w:fldChar w:fldCharType="begin"/>
      </w:r>
      <w:r w:rsidR="00CA6345">
        <w:instrText xml:space="preserve"> ADDIN ZOTERO_ITEM CSL_CITATION {"citationID":"eG8pqbFX","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D566AB">
        <w:fldChar w:fldCharType="separate"/>
      </w:r>
      <w:r w:rsidR="00FD57F4" w:rsidRPr="00FD57F4">
        <w:rPr>
          <w:rFonts w:cs="Arial"/>
          <w:szCs w:val="24"/>
          <w:vertAlign w:val="superscript"/>
        </w:rPr>
        <w:t>6</w:t>
      </w:r>
      <w:r w:rsidR="00D566AB">
        <w:fldChar w:fldCharType="end"/>
      </w:r>
      <w:r w:rsidR="00D566AB" w:rsidRPr="00054570">
        <w:t xml:space="preserve"> </w:t>
      </w:r>
      <w:r w:rsidR="00D566AB">
        <w:t xml:space="preserve">The </w:t>
      </w:r>
      <w:r w:rsidR="00D566AB" w:rsidRPr="00054570">
        <w:t xml:space="preserve">findings of the primary endpoint were </w:t>
      </w:r>
      <w:r w:rsidR="00294FDC" w:rsidRPr="00294FDC">
        <w:rPr>
          <w:color w:val="000000"/>
          <w:highlight w:val="black"/>
        </w:rPr>
        <w:t>xxxxxxxxxxxxx</w:t>
      </w:r>
      <w:r w:rsidR="003813A2">
        <w:rPr>
          <w:color w:val="000000"/>
          <w:highlight w:val="black"/>
        </w:rPr>
        <w:t xml:space="preserve"> </w:t>
      </w:r>
      <w:r w:rsidR="00294FDC" w:rsidRPr="00294FDC">
        <w:rPr>
          <w:color w:val="000000"/>
          <w:highlight w:val="black"/>
        </w:rPr>
        <w:t>xxxxxxxxxx</w:t>
      </w:r>
      <w:r w:rsidR="003813A2">
        <w:rPr>
          <w:color w:val="000000"/>
          <w:highlight w:val="black"/>
        </w:rPr>
        <w:t xml:space="preserve"> </w:t>
      </w:r>
      <w:r w:rsidR="00294FDC" w:rsidRPr="00294FDC">
        <w:rPr>
          <w:color w:val="000000"/>
          <w:highlight w:val="black"/>
        </w:rPr>
        <w:t>xxx</w:t>
      </w:r>
      <w:r w:rsidR="003813A2">
        <w:rPr>
          <w:color w:val="000000"/>
          <w:highlight w:val="black"/>
        </w:rPr>
        <w:t xml:space="preserve"> </w:t>
      </w:r>
      <w:r w:rsidR="00294FDC" w:rsidRPr="00294FDC">
        <w:rPr>
          <w:color w:val="000000"/>
          <w:highlight w:val="black"/>
        </w:rPr>
        <w:t>xxxxx</w:t>
      </w:r>
      <w:r w:rsidR="00D566AB">
        <w:t>.</w:t>
      </w:r>
      <w:r w:rsidR="00D566AB">
        <w:fldChar w:fldCharType="begin"/>
      </w:r>
      <w:r w:rsidR="00CA6345">
        <w:instrText xml:space="preserve"> ADDIN ZOTERO_ITEM CSL_CITATION {"citationID":"1MFHTWl3","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D566AB">
        <w:fldChar w:fldCharType="separate"/>
      </w:r>
      <w:r w:rsidR="00FD57F4" w:rsidRPr="00FD57F4">
        <w:rPr>
          <w:rFonts w:cs="Arial"/>
          <w:szCs w:val="24"/>
          <w:vertAlign w:val="superscript"/>
        </w:rPr>
        <w:t>7</w:t>
      </w:r>
      <w:r w:rsidR="00D566AB">
        <w:fldChar w:fldCharType="end"/>
      </w:r>
      <w:r w:rsidR="00D566AB" w:rsidRPr="001304A0">
        <w:t xml:space="preserve"> </w:t>
      </w:r>
      <w:r w:rsidR="00D566AB" w:rsidRPr="00054570">
        <w:t>T</w:t>
      </w:r>
      <w:r w:rsidR="00D566AB" w:rsidRPr="00054570">
        <w:noBreakHyphen/>
        <w:t xml:space="preserve">DXd was also associated with statistically significant </w:t>
      </w:r>
      <w:r w:rsidR="00EC5980">
        <w:t>superiority</w:t>
      </w:r>
      <w:r w:rsidR="00D566AB" w:rsidRPr="00054570">
        <w:t xml:space="preserve"> over TPC </w:t>
      </w:r>
      <w:r w:rsidR="00D566AB">
        <w:t>for all</w:t>
      </w:r>
      <w:r w:rsidR="00D566AB" w:rsidRPr="00054570">
        <w:t xml:space="preserve"> secondary efficacy endpoints</w:t>
      </w:r>
      <w:r w:rsidR="00D566AB">
        <w:t xml:space="preserve">: </w:t>
      </w:r>
      <w:r w:rsidR="00D566AB" w:rsidRPr="00054570">
        <w:t>PFS by BICR in the FAS (</w:t>
      </w:r>
      <w:r w:rsidR="00D566AB">
        <w:t>median PFS: 9.9 months vs. 5.1 months; HR: 0.50; p&lt;0.001)</w:t>
      </w:r>
      <w:r w:rsidR="00D566AB" w:rsidRPr="00054570">
        <w:t>, OS in the HR</w:t>
      </w:r>
      <w:r w:rsidR="00D566AB">
        <w:t>-positive</w:t>
      </w:r>
      <w:r w:rsidR="00D566AB" w:rsidRPr="00054570">
        <w:t xml:space="preserve"> cohort </w:t>
      </w:r>
      <w:r w:rsidR="00D566AB">
        <w:t xml:space="preserve">(median OS: 23.9 months vs. 17.5 months; HR: 0.64; p=0.003) </w:t>
      </w:r>
      <w:r w:rsidR="00D566AB" w:rsidRPr="00054570">
        <w:t xml:space="preserve">and OS in the FAS </w:t>
      </w:r>
      <w:r w:rsidR="00D566AB">
        <w:t>(median OS: 23.4 months vs.16.8 months; HR: 0.64; p=0.001).</w:t>
      </w:r>
      <w:r w:rsidR="00D566AB">
        <w:fldChar w:fldCharType="begin"/>
      </w:r>
      <w:r w:rsidR="00CA6345">
        <w:instrText xml:space="preserve"> ADDIN ZOTERO_ITEM CSL_CITATION {"citationID":"kMMZp6D6","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D566AB">
        <w:fldChar w:fldCharType="separate"/>
      </w:r>
      <w:r w:rsidR="00FD57F4" w:rsidRPr="00FD57F4">
        <w:rPr>
          <w:rFonts w:cs="Arial"/>
          <w:szCs w:val="24"/>
          <w:vertAlign w:val="superscript"/>
        </w:rPr>
        <w:t>6</w:t>
      </w:r>
      <w:r w:rsidR="00D566AB">
        <w:fldChar w:fldCharType="end"/>
      </w:r>
      <w:r w:rsidR="00D566AB">
        <w:t xml:space="preserve"> </w:t>
      </w:r>
      <w:r w:rsidR="00D566AB" w:rsidRPr="00530CFF">
        <w:t xml:space="preserve">Likewise, T-DXd was associated with improved PFS and OS outcomes vs. TPC in </w:t>
      </w:r>
      <w:r w:rsidR="00D566AB">
        <w:t>an exploratory analysis of the</w:t>
      </w:r>
      <w:r w:rsidR="00D566AB" w:rsidRPr="00530CFF">
        <w:t xml:space="preserve"> HR-negative cohort, with longer PFS (median PFS by BICR: 8.5 vs. 2.9 months; HR: 0.46; p=</w:t>
      </w:r>
      <w:r w:rsidR="00D566AB">
        <w:t>0.0135</w:t>
      </w:r>
      <w:r w:rsidR="00D566AB" w:rsidRPr="00530CFF">
        <w:t>) and longer OS (median OS: 18.2 vs. 8.3 months; HR: 0.48</w:t>
      </w:r>
      <w:r w:rsidR="00D566AB">
        <w:t>; p=0.1732</w:t>
      </w:r>
      <w:r w:rsidR="00D566AB" w:rsidRPr="00530CFF">
        <w:t>).</w:t>
      </w:r>
      <w:r w:rsidR="00D566AB">
        <w:fldChar w:fldCharType="begin"/>
      </w:r>
      <w:r w:rsidR="00CA6345">
        <w:instrText xml:space="preserve"> ADDIN ZOTERO_ITEM CSL_CITATION {"citationID":"wAySozCF","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D566AB">
        <w:fldChar w:fldCharType="separate"/>
      </w:r>
      <w:r w:rsidR="00FD57F4" w:rsidRPr="00FD57F4">
        <w:rPr>
          <w:rFonts w:cs="Arial"/>
          <w:szCs w:val="24"/>
          <w:vertAlign w:val="superscript"/>
        </w:rPr>
        <w:t>6,7</w:t>
      </w:r>
      <w:r w:rsidR="00D566AB">
        <w:fldChar w:fldCharType="end"/>
      </w:r>
      <w:r w:rsidR="0062725C">
        <w:t xml:space="preserve"> </w:t>
      </w:r>
    </w:p>
    <w:p w14:paraId="430A70CF" w14:textId="46E0BADD" w:rsidR="000B148D" w:rsidRDefault="00697ADB" w:rsidP="000B148D">
      <w:pPr>
        <w:pStyle w:val="Body"/>
      </w:pPr>
      <w:r>
        <w:t xml:space="preserve">The magnitude of </w:t>
      </w:r>
      <w:r w:rsidR="00E825CF">
        <w:t xml:space="preserve">survival </w:t>
      </w:r>
      <w:r>
        <w:t xml:space="preserve">benefit </w:t>
      </w:r>
      <w:r w:rsidR="00E825CF">
        <w:t xml:space="preserve">with T-DXd over TPC </w:t>
      </w:r>
      <w:r>
        <w:t>was</w:t>
      </w:r>
      <w:r w:rsidR="000B148D">
        <w:t xml:space="preserve"> consistent across all key subgroups, including </w:t>
      </w:r>
      <w:r w:rsidR="00FF48E7" w:rsidRPr="00054570">
        <w:t xml:space="preserve">number of prior lines of chemotherapy in the metastatic setting, prior </w:t>
      </w:r>
      <w:r w:rsidR="00FF48E7">
        <w:t xml:space="preserve">treatment with </w:t>
      </w:r>
      <w:r w:rsidR="00FF48E7" w:rsidRPr="00054570">
        <w:t>CDK4/6 inhibitors</w:t>
      </w:r>
      <w:r w:rsidR="00FF48E7">
        <w:t xml:space="preserve">, ECOG performance status, baseline visceral disease, and </w:t>
      </w:r>
      <w:r w:rsidR="00FF48E7">
        <w:lastRenderedPageBreak/>
        <w:t>baseline brain metastases</w:t>
      </w:r>
      <w:r w:rsidR="000B148D">
        <w:t>.</w:t>
      </w:r>
      <w:r w:rsidR="000B148D">
        <w:fldChar w:fldCharType="begin"/>
      </w:r>
      <w:r w:rsidR="00CA6345">
        <w:instrText xml:space="preserve"> ADDIN ZOTERO_ITEM CSL_CITATION {"citationID":"Oliv2jE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fldChar w:fldCharType="separate"/>
      </w:r>
      <w:r w:rsidR="00FD57F4" w:rsidRPr="00FD57F4">
        <w:rPr>
          <w:rFonts w:cs="Arial"/>
          <w:szCs w:val="24"/>
          <w:vertAlign w:val="superscript"/>
        </w:rPr>
        <w:t>7</w:t>
      </w:r>
      <w:r w:rsidR="000B148D">
        <w:fldChar w:fldCharType="end"/>
      </w:r>
      <w:r w:rsidR="000B148D">
        <w:t xml:space="preserve"> The consistency of these results demonstrates the reliability of the evidence base. The reliability</w:t>
      </w:r>
      <w:r w:rsidR="00A710CD">
        <w:t xml:space="preserve"> and external validity</w:t>
      </w:r>
      <w:r w:rsidR="000B148D">
        <w:t xml:space="preserve"> of the evidence base is </w:t>
      </w:r>
      <w:r w:rsidR="00265054">
        <w:t>reinforced</w:t>
      </w:r>
      <w:r w:rsidR="000B148D">
        <w:t xml:space="preserve"> by a </w:t>
      </w:r>
      <w:r w:rsidR="00015E50">
        <w:t xml:space="preserve">naïve </w:t>
      </w:r>
      <w:r w:rsidR="000B148D">
        <w:t xml:space="preserve">comparison of survival outcomes in DESTINY-Breast04 </w:t>
      </w:r>
      <w:r w:rsidR="00015E50">
        <w:t>vs.</w:t>
      </w:r>
      <w:r w:rsidR="000B148D">
        <w:t xml:space="preserve"> previous studies </w:t>
      </w:r>
      <w:r w:rsidR="005A17BC">
        <w:t xml:space="preserve">of </w:t>
      </w:r>
      <w:r w:rsidR="000B148D">
        <w:t>single-agent non-targeted chemotherap</w:t>
      </w:r>
      <w:r w:rsidR="000C7F24">
        <w:t>ies</w:t>
      </w:r>
      <w:r w:rsidR="000B148D">
        <w:t xml:space="preserve"> in HER2-negative u/mBC (</w:t>
      </w:r>
      <w:r w:rsidR="000B148D">
        <w:fldChar w:fldCharType="begin"/>
      </w:r>
      <w:r w:rsidR="000B148D">
        <w:instrText xml:space="preserve"> REF _Ref126923702 \h  \* MERGEFORMAT </w:instrText>
      </w:r>
      <w:r w:rsidR="000B148D">
        <w:fldChar w:fldCharType="separate"/>
      </w:r>
      <w:r w:rsidR="00145F42" w:rsidRPr="00145F42">
        <w:rPr>
          <w:b/>
          <w:bCs/>
        </w:rPr>
        <w:t xml:space="preserve">Table </w:t>
      </w:r>
      <w:r w:rsidR="00145F42" w:rsidRPr="00145F42">
        <w:rPr>
          <w:b/>
          <w:bCs/>
          <w:noProof/>
        </w:rPr>
        <w:t>30</w:t>
      </w:r>
      <w:r w:rsidR="000B148D">
        <w:fldChar w:fldCharType="end"/>
      </w:r>
      <w:r w:rsidR="000B148D">
        <w:t xml:space="preserve">). </w:t>
      </w:r>
      <w:r w:rsidR="00015E50">
        <w:t xml:space="preserve">The naïve comparison </w:t>
      </w:r>
      <w:r w:rsidR="000B148D">
        <w:t xml:space="preserve">confirms the external validity of DESTINY-Breast04 given </w:t>
      </w:r>
      <w:r w:rsidR="00FF7AAF">
        <w:t xml:space="preserve">the similarity in </w:t>
      </w:r>
      <w:r w:rsidR="000B148D">
        <w:t xml:space="preserve">survival in the TPC arm </w:t>
      </w:r>
      <w:r w:rsidR="00FF7AAF">
        <w:t>with</w:t>
      </w:r>
      <w:r w:rsidR="000B148D">
        <w:t xml:space="preserve"> previous studies. </w:t>
      </w:r>
      <w:r w:rsidR="00015E50">
        <w:t xml:space="preserve">It also </w:t>
      </w:r>
      <w:r w:rsidR="000B148D">
        <w:t>provides confidence that T-DXd offers unprecedented survival benefit over non-targeted single-agent chemotherapies.</w:t>
      </w:r>
    </w:p>
    <w:p w14:paraId="574BABFB" w14:textId="1E120FB3" w:rsidR="00855907" w:rsidRDefault="00855907" w:rsidP="00855907">
      <w:pPr>
        <w:pStyle w:val="Body"/>
      </w:pPr>
      <w:r>
        <w:t>Quality-of-life</w:t>
      </w:r>
      <w:r w:rsidRPr="00054570">
        <w:t xml:space="preserve"> of patients was </w:t>
      </w:r>
      <w:r w:rsidR="00294FDC" w:rsidRPr="00294FDC">
        <w:rPr>
          <w:color w:val="000000"/>
          <w:highlight w:val="black"/>
        </w:rPr>
        <w:t>xxxxxxxxxxxxxxxxxxxxxxx</w:t>
      </w:r>
      <w:r>
        <w:t xml:space="preserve"> with T-</w:t>
      </w:r>
      <w:r w:rsidR="006D3820">
        <w:t xml:space="preserve">DXd </w:t>
      </w:r>
      <w:r>
        <w:t>across a range of generic (EQ-5D-5L) and cancer-specific (</w:t>
      </w:r>
      <w:r w:rsidRPr="00AA6742">
        <w:t xml:space="preserve">EORTC QLQ-C30 </w:t>
      </w:r>
      <w:r>
        <w:t xml:space="preserve">and </w:t>
      </w:r>
      <w:r w:rsidRPr="00054570">
        <w:t>EORTC QLQ-C30</w:t>
      </w:r>
      <w:r>
        <w:t>) PRO instruments</w:t>
      </w:r>
      <w:r w:rsidR="006D3820">
        <w:t>, and T-DXd was associated</w:t>
      </w:r>
      <w:r>
        <w:t xml:space="preserve"> with </w:t>
      </w:r>
      <w:r w:rsidR="00294FDC" w:rsidRPr="00294FDC">
        <w:rPr>
          <w:color w:val="000000"/>
          <w:highlight w:val="black"/>
        </w:rPr>
        <w:t>xxxxxx</w:t>
      </w:r>
      <w:r>
        <w:t xml:space="preserve"> TTDD across almost all </w:t>
      </w:r>
      <w:r w:rsidR="006D3820">
        <w:t xml:space="preserve">QoL </w:t>
      </w:r>
      <w:r>
        <w:t xml:space="preserve">measures and </w:t>
      </w:r>
      <w:r w:rsidR="006D3820">
        <w:t>sub</w:t>
      </w:r>
      <w:r>
        <w:t>scales compared with TPC.</w:t>
      </w:r>
      <w:r w:rsidR="00BB23E0">
        <w:fldChar w:fldCharType="begin"/>
      </w:r>
      <w:r w:rsidR="00CA6345">
        <w:instrText xml:space="preserve"> ADDIN ZOTERO_ITEM CSL_CITATION {"citationID":"MpUM93fL","properties":{"formattedCitation":"\\super 7,152\\nosupersub{}","plainCitation":"7,152","noteIndex":0},"citationItems":[{"id":65944,"uris":["http://zotero.org/groups/4797619/items/WBVSVVF7"],"itemData":{"id":65944,"type":"document","title":"Clinical Study Report for DS8201-A-U303. Data cut-off date: 11 Jan 2022. Data on File.","author":[{"family":"Daiichi Sankyo Inc.","given":""}],"issued":{"date-parts":[["2022"]]}}},{"id":66410,"uris":["http://zotero.org/groups/4797619/items/RKV2VG2A"],"itemData":{"id":66410,"type":"document","title":"FAS PRO tables and figures. Data on File.","author":[{"family":"Daiichi Sankyo Inc.","given":""}]}}],"schema":"https://github.com/citation-style-language/schema/raw/master/csl-citation.json"} </w:instrText>
      </w:r>
      <w:r w:rsidR="00BB23E0">
        <w:fldChar w:fldCharType="separate"/>
      </w:r>
      <w:r w:rsidR="00CA6345" w:rsidRPr="00CA6345">
        <w:rPr>
          <w:rFonts w:cs="Arial"/>
          <w:szCs w:val="24"/>
          <w:vertAlign w:val="superscript"/>
        </w:rPr>
        <w:t>7,152</w:t>
      </w:r>
      <w:r w:rsidR="00BB23E0">
        <w:fldChar w:fldCharType="end"/>
      </w:r>
      <w:r>
        <w:t xml:space="preserve"> </w:t>
      </w:r>
    </w:p>
    <w:p w14:paraId="663C835D" w14:textId="48E4C212" w:rsidR="00855907" w:rsidRPr="003C648C" w:rsidRDefault="00855907" w:rsidP="000823B3">
      <w:pPr>
        <w:pStyle w:val="Body"/>
        <w:rPr>
          <w:highlight w:val="green"/>
        </w:rPr>
      </w:pPr>
      <w:r w:rsidRPr="00054570">
        <w:t>The safety profile of T</w:t>
      </w:r>
      <w:r w:rsidRPr="00054570">
        <w:noBreakHyphen/>
        <w:t>DXd in DESTINY-Breast04 was generally manageable and tolerable.</w:t>
      </w:r>
      <w:r w:rsidR="00D75EF8">
        <w:t xml:space="preserve"> </w:t>
      </w:r>
      <w:r w:rsidR="00AB2741">
        <w:t>Toxicities</w:t>
      </w:r>
      <w:r w:rsidR="00D75EF8">
        <w:t xml:space="preserve"> in DESTINY-Breast04</w:t>
      </w:r>
      <w:r w:rsidR="00A92F3C">
        <w:t xml:space="preserve"> were consistent with previous</w:t>
      </w:r>
      <w:r w:rsidR="006D702D">
        <w:t xml:space="preserve"> studies of T</w:t>
      </w:r>
      <w:r w:rsidR="005D46B5">
        <w:t>-</w:t>
      </w:r>
      <w:r w:rsidR="006D702D">
        <w:t>DXd.</w:t>
      </w:r>
      <w:r w:rsidR="007D0332" w:rsidRPr="00054570">
        <w:fldChar w:fldCharType="begin"/>
      </w:r>
      <w:r w:rsidR="00CA6345">
        <w:instrText xml:space="preserve"> ADDIN ZOTERO_ITEM CSL_CITATION {"citationID":"4Pr20PWW","properties":{"formattedCitation":"\\super 20,68\\nosupersub{}","plainCitation":"20,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007D0332" w:rsidRPr="00054570">
        <w:fldChar w:fldCharType="separate"/>
      </w:r>
      <w:r w:rsidR="00FD57F4" w:rsidRPr="00FD57F4">
        <w:rPr>
          <w:rFonts w:cs="Arial"/>
          <w:szCs w:val="24"/>
          <w:vertAlign w:val="superscript"/>
        </w:rPr>
        <w:t>20,68</w:t>
      </w:r>
      <w:r w:rsidR="007D0332" w:rsidRPr="00054570">
        <w:fldChar w:fldCharType="end"/>
      </w:r>
      <w:r w:rsidR="00A92F3C">
        <w:t xml:space="preserve"> </w:t>
      </w:r>
      <w:r w:rsidR="00CC7B5E">
        <w:t xml:space="preserve">The majority of TEAEs were </w:t>
      </w:r>
      <w:r w:rsidR="005D46B5">
        <w:t xml:space="preserve">Grade </w:t>
      </w:r>
      <w:r w:rsidR="00CC7B5E">
        <w:t xml:space="preserve">1 or 2 in severity, occurred most frequently in </w:t>
      </w:r>
      <w:r w:rsidR="00294FDC" w:rsidRPr="00294FDC">
        <w:rPr>
          <w:color w:val="000000"/>
          <w:highlight w:val="black"/>
        </w:rPr>
        <w:t>xxxxxxx</w:t>
      </w:r>
      <w:r w:rsidR="00CC7B5E" w:rsidRPr="00BB6679">
        <w:t xml:space="preserve">, and </w:t>
      </w:r>
      <w:r w:rsidR="00294FDC" w:rsidRPr="00294FDC">
        <w:rPr>
          <w:color w:val="000000"/>
          <w:highlight w:val="black"/>
        </w:rPr>
        <w:t>xxxxxxxxxxxxxxxxxx</w:t>
      </w:r>
      <w:r w:rsidR="00CC7B5E" w:rsidRPr="00BB6679">
        <w:t xml:space="preserve"> over subsequent cycles.</w:t>
      </w:r>
      <w:r w:rsidR="00FC3641" w:rsidRPr="00054570">
        <w:fldChar w:fldCharType="begin"/>
      </w:r>
      <w:r w:rsidR="00CA6345">
        <w:instrText xml:space="preserve"> ADDIN ZOTERO_ITEM CSL_CITATION {"citationID":"SBgN1ejS","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FC3641" w:rsidRPr="00054570">
        <w:fldChar w:fldCharType="separate"/>
      </w:r>
      <w:r w:rsidR="00FD57F4" w:rsidRPr="00FD57F4">
        <w:rPr>
          <w:rFonts w:cs="Arial"/>
          <w:szCs w:val="24"/>
          <w:vertAlign w:val="superscript"/>
        </w:rPr>
        <w:t>7</w:t>
      </w:r>
      <w:r w:rsidR="00FC3641" w:rsidRPr="00054570">
        <w:fldChar w:fldCharType="end"/>
      </w:r>
      <w:r w:rsidR="00FC3641">
        <w:t xml:space="preserve"> </w:t>
      </w:r>
      <w:r w:rsidR="003F170F">
        <w:t xml:space="preserve">Grade </w:t>
      </w:r>
      <w:r w:rsidR="003F170F">
        <w:rPr>
          <w:rFonts w:cs="Arial"/>
        </w:rPr>
        <w:t>≥</w:t>
      </w:r>
      <w:r w:rsidR="00B1043C">
        <w:rPr>
          <w:rFonts w:cs="Arial"/>
        </w:rPr>
        <w:t xml:space="preserve">3 TEAEs </w:t>
      </w:r>
      <w:r w:rsidR="00522346">
        <w:rPr>
          <w:rFonts w:cs="Arial"/>
        </w:rPr>
        <w:t xml:space="preserve">and Grade≥3 drug-related TEAEs </w:t>
      </w:r>
      <w:r w:rsidR="00B1043C">
        <w:rPr>
          <w:rFonts w:cs="Arial"/>
        </w:rPr>
        <w:t>were reported at lower</w:t>
      </w:r>
      <w:r w:rsidR="00522346">
        <w:rPr>
          <w:rFonts w:cs="Arial"/>
        </w:rPr>
        <w:t xml:space="preserve"> rates with T-DXd than TPC.</w:t>
      </w:r>
      <w:r w:rsidR="00522346" w:rsidRPr="00054570">
        <w:fldChar w:fldCharType="begin"/>
      </w:r>
      <w:r w:rsidR="00CA6345">
        <w:instrText xml:space="preserve"> ADDIN ZOTERO_ITEM CSL_CITATION {"citationID":"ROf8PqQ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522346" w:rsidRPr="00054570">
        <w:fldChar w:fldCharType="separate"/>
      </w:r>
      <w:r w:rsidR="00FD57F4" w:rsidRPr="00FD57F4">
        <w:rPr>
          <w:rFonts w:cs="Arial"/>
          <w:szCs w:val="24"/>
          <w:vertAlign w:val="superscript"/>
        </w:rPr>
        <w:t>7</w:t>
      </w:r>
      <w:r w:rsidR="00522346" w:rsidRPr="00054570">
        <w:fldChar w:fldCharType="end"/>
      </w:r>
      <w:r w:rsidR="00B1043C">
        <w:rPr>
          <w:rFonts w:cs="Arial"/>
        </w:rPr>
        <w:t xml:space="preserve"> </w:t>
      </w:r>
      <w:r w:rsidR="00522346">
        <w:rPr>
          <w:rFonts w:cs="Arial"/>
        </w:rPr>
        <w:t>In addition, EAIR</w:t>
      </w:r>
      <w:r w:rsidR="00522346">
        <w:t>s</w:t>
      </w:r>
      <w:r w:rsidRPr="00054570">
        <w:t xml:space="preserve"> were lower for T-DXd than TPC for</w:t>
      </w:r>
      <w:r w:rsidR="00445741">
        <w:t xml:space="preserve"> all parameters including</w:t>
      </w:r>
      <w:r w:rsidRPr="00054570">
        <w:t xml:space="preserve"> </w:t>
      </w:r>
      <w:r w:rsidR="002F13C9">
        <w:t xml:space="preserve">overall </w:t>
      </w:r>
      <w:r w:rsidRPr="00054570">
        <w:t xml:space="preserve">TEAEs, Grade </w:t>
      </w:r>
      <w:r w:rsidRPr="00054570">
        <w:rPr>
          <w:rFonts w:cs="Arial"/>
        </w:rPr>
        <w:t>≥</w:t>
      </w:r>
      <w:r w:rsidRPr="00054570">
        <w:t>3 TEAEs, drug-related TEAEs, and TEAEs related to dose modification.</w:t>
      </w:r>
      <w:r w:rsidR="00411D99">
        <w:rPr>
          <w:rStyle w:val="normaltextrun"/>
        </w:rPr>
        <w:fldChar w:fldCharType="begin"/>
      </w:r>
      <w:r w:rsidR="00CA6345">
        <w:rPr>
          <w:rStyle w:val="normaltextrun"/>
        </w:rPr>
        <w:instrText xml:space="preserve"> ADDIN ZOTERO_ITEM CSL_CITATION {"citationID":"IS86mKW2","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411D99">
        <w:rPr>
          <w:rStyle w:val="normaltextrun"/>
        </w:rPr>
        <w:fldChar w:fldCharType="separate"/>
      </w:r>
      <w:r w:rsidR="00FD57F4" w:rsidRPr="00FD57F4">
        <w:rPr>
          <w:rFonts w:cs="Arial"/>
          <w:szCs w:val="24"/>
          <w:vertAlign w:val="superscript"/>
        </w:rPr>
        <w:t>6</w:t>
      </w:r>
      <w:r w:rsidR="00411D99">
        <w:rPr>
          <w:rStyle w:val="normaltextrun"/>
        </w:rPr>
        <w:fldChar w:fldCharType="end"/>
      </w:r>
      <w:r>
        <w:t xml:space="preserve"> </w:t>
      </w:r>
      <w:r w:rsidRPr="00054570">
        <w:rPr>
          <w:rStyle w:val="normaltextrun"/>
        </w:rPr>
        <w:t>AEs of special interest</w:t>
      </w:r>
      <w:r w:rsidRPr="00054570">
        <w:rPr>
          <w:rStyle w:val="normaltextrun"/>
          <w:b/>
          <w:bCs/>
        </w:rPr>
        <w:t xml:space="preserve"> </w:t>
      </w:r>
      <w:r w:rsidRPr="00E577F2">
        <w:rPr>
          <w:rStyle w:val="normaltextrun"/>
        </w:rPr>
        <w:t>(</w:t>
      </w:r>
      <w:r w:rsidRPr="00054570">
        <w:rPr>
          <w:rStyle w:val="normaltextrun"/>
        </w:rPr>
        <w:t>ILD/pneumonitis and LV</w:t>
      </w:r>
      <w:r w:rsidR="000664D8">
        <w:rPr>
          <w:rStyle w:val="normaltextrun"/>
        </w:rPr>
        <w:t xml:space="preserve"> dysfunction</w:t>
      </w:r>
      <w:r w:rsidRPr="00054570">
        <w:rPr>
          <w:rStyle w:val="normaltextrun"/>
        </w:rPr>
        <w:t xml:space="preserve">) associated with T-DXd were generally of mild or moderate severity and well managed through the use of established </w:t>
      </w:r>
      <w:r>
        <w:rPr>
          <w:rStyle w:val="normaltextrun"/>
        </w:rPr>
        <w:t>management</w:t>
      </w:r>
      <w:r w:rsidRPr="00054570">
        <w:rPr>
          <w:rStyle w:val="normaltextrun"/>
        </w:rPr>
        <w:t xml:space="preserve"> guidelines</w:t>
      </w:r>
      <w:r w:rsidR="006D702D">
        <w:rPr>
          <w:rStyle w:val="normaltextrun"/>
        </w:rPr>
        <w:t xml:space="preserve">, </w:t>
      </w:r>
      <w:r w:rsidR="006D702D" w:rsidRPr="00054570">
        <w:rPr>
          <w:rStyle w:val="normaltextrun"/>
        </w:rPr>
        <w:t>which included monitoring signs and symptoms of ILD and proactively managing events with early intervention</w:t>
      </w:r>
      <w:r w:rsidRPr="00054570">
        <w:rPr>
          <w:rStyle w:val="normaltextrun"/>
        </w:rPr>
        <w:t>.</w:t>
      </w:r>
      <w:r w:rsidRPr="00054570">
        <w:fldChar w:fldCharType="begin"/>
      </w:r>
      <w:r w:rsidR="00CA6345">
        <w:instrText xml:space="preserve"> ADDIN ZOTERO_ITEM CSL_CITATION {"citationID":"oLTzvkR2","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FD57F4" w:rsidRPr="00FD57F4">
        <w:rPr>
          <w:rFonts w:cs="Arial"/>
          <w:szCs w:val="24"/>
          <w:vertAlign w:val="superscript"/>
        </w:rPr>
        <w:t>7</w:t>
      </w:r>
      <w:r w:rsidRPr="00054570">
        <w:fldChar w:fldCharType="end"/>
      </w:r>
      <w:r>
        <w:rPr>
          <w:rStyle w:val="normaltextrun"/>
        </w:rPr>
        <w:t xml:space="preserve"> </w:t>
      </w:r>
      <w:r w:rsidRPr="00054570">
        <w:t>In general, T</w:t>
      </w:r>
      <w:r w:rsidRPr="00054570">
        <w:noBreakHyphen/>
        <w:t>DXd had a similar safety profile in DESTINY-Breast04 to that observed in previous studies of T</w:t>
      </w:r>
      <w:r w:rsidRPr="00054570">
        <w:noBreakHyphen/>
        <w:t>DXd, including DESTINY-Breast01 and DESTINY-Breast03, with no new AEs of concern.</w:t>
      </w:r>
      <w:r w:rsidRPr="00054570">
        <w:fldChar w:fldCharType="begin"/>
      </w:r>
      <w:r w:rsidR="00CA6345">
        <w:instrText xml:space="preserve"> ADDIN ZOTERO_ITEM CSL_CITATION {"citationID":"BI84dpIq","properties":{"formattedCitation":"\\super 20,68\\nosupersub{}","plainCitation":"20,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5848,"uris":["http://zotero.org/groups/4797619/items/XCBQ3YJP"],"itemData":{"id":65848,"type":"article-journal","abstract":"This is a summary of the article discussing the results of the DESTINY-Breast01 study originally published in the New England Journal of Medicine. The DESTINY-Breast01 study is a clinical study in participants with a type of breast cancer called HER2-positive breast cancer. The participants in the study received a treatment called trastuzumab deruxtecan, also known as T-DXd. The purpose of this summary is to help you understand the results of the DESTINY-Breast01 study. T-DXd is currently available as a treatment for adults with HER2-positive breast cancer that cannot be removed by surgery, also called unresectable, or that has spread, also called metastatic. In the DESTINY-Breast01 study, all the participants had HER2-positive breast cancer that was metastatic or unresectable. All participants were required to have had previous treatment for their HER2-positive breast cancer with another treatment, called trastuzumab emtansine or T-DM1. All the participants received T-DXd every 3 weeks. Part 1 was done to learn how T-DXd acted in the body, and to choose a dose to give to all the participants in Part 2. In Part 2, 184 participants received T-DXd at 5.4 mg/kg and the results showed that T-DXd reduced tumor growth. Up to 60.9% of the participants had their tumors shrink or disappear, with a treatment response that lasted for nearly 15 months on average. The participants lived with their cancer for around 16 months before it got worse. During the study, 183 out of 184 participants had side effects, known as adverse events. The most common adverse event was nausea. There were 42 participants (22.8%) who had serious adverse events, including lung toxicity. These results suggest that T-DXd could be a treatment option for people with metastatic HER2-positive breast cancer who have already been treated with T-DM1. Additional studies will provide more information and results about T-DXd. ClinicalTrials.gov NCT number: NCT03248492. To read the full Plain Language Summary of this article, click on the View Article button above and download the PDF. Link to original article here.","container-title":"Future Oncology (London, England)","DOI":"10.2217/fon-2021-0427","ISSN":"1744-8301","issue":"26","journalAbbreviation":"Future Oncol","language":"eng","note":"PMID: 34263665","page":"3415-3423","source":"PubMed","title":"Trastuzumab deruxtecan in previously treated HER2-positive metastatic breast cancer: Plain language summary of the DESTINY-Breast01 study","title-short":"Trastuzumab deruxtecan in previously treated HER2-positive metastatic breast cancer","volume":"17","author":[{"family":"Modi","given":"Shanu"}],"issued":{"date-parts":[["2021",9,1]]}}}],"schema":"https://github.com/citation-style-language/schema/raw/master/csl-citation.json"} </w:instrText>
      </w:r>
      <w:r w:rsidRPr="00054570">
        <w:fldChar w:fldCharType="separate"/>
      </w:r>
      <w:r w:rsidR="00FD57F4" w:rsidRPr="00FD57F4">
        <w:rPr>
          <w:rFonts w:cs="Arial"/>
          <w:szCs w:val="24"/>
          <w:vertAlign w:val="superscript"/>
        </w:rPr>
        <w:t>20,68</w:t>
      </w:r>
      <w:r w:rsidRPr="00054570">
        <w:fldChar w:fldCharType="end"/>
      </w:r>
    </w:p>
    <w:p w14:paraId="029689B9" w14:textId="7A676286" w:rsidR="000B148D" w:rsidRPr="00054570" w:rsidRDefault="000B148D" w:rsidP="00522346">
      <w:pPr>
        <w:pStyle w:val="Heading5"/>
        <w:numPr>
          <w:ilvl w:val="0"/>
          <w:numId w:val="0"/>
        </w:numPr>
      </w:pPr>
      <w:r w:rsidRPr="00054570">
        <w:t>Potential limitations</w:t>
      </w:r>
    </w:p>
    <w:p w14:paraId="642E38F3" w14:textId="72B2A7B5" w:rsidR="000B148D" w:rsidRPr="00054570" w:rsidRDefault="000B148D" w:rsidP="000B148D">
      <w:pPr>
        <w:pStyle w:val="Body"/>
      </w:pPr>
      <w:r w:rsidRPr="00054570">
        <w:t xml:space="preserve">A potential limitation of DESTINY-Breast04 is the open-label nature of the trial. Although this is unlikely to have substantially affected interpretation of the primary endpoint </w:t>
      </w:r>
      <w:r>
        <w:t>(</w:t>
      </w:r>
      <w:r w:rsidRPr="00054570">
        <w:t>PFS</w:t>
      </w:r>
      <w:r>
        <w:t xml:space="preserve"> </w:t>
      </w:r>
      <w:r w:rsidRPr="00054570">
        <w:t>for the primary endpoint was analysed by a blinded assessor</w:t>
      </w:r>
      <w:r>
        <w:t>)</w:t>
      </w:r>
      <w:r w:rsidRPr="00054570">
        <w:t xml:space="preserve"> it should be considered when interpreting efficacy and safety findings from the trial.</w:t>
      </w:r>
      <w:r w:rsidRPr="00054570">
        <w:fldChar w:fldCharType="begin"/>
      </w:r>
      <w:r w:rsidR="00CA6345">
        <w:instrText xml:space="preserve"> ADDIN ZOTERO_ITEM CSL_CITATION {"citationID":"a2j0o6tvfoe","properties":{"formattedCitation":"\\super 7,158\\nosupersub{}","plainCitation":"7,158","noteIndex":0},"citationItems":[{"id":65923,"uris":["http://zotero.org/groups/4797619/items/RHDMDVKK"],"itemData":{"id":65923,"type":"document","title":"Clinical Study Protocol Version 3.0 for DS8201-A-U303. 24 April 2019. Data on File.","author":[{"family":"Daiichi Sankyo Inc.","given":""}],"issued":{"date-parts":[["2019"]]}}},{"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fldChar w:fldCharType="separate"/>
      </w:r>
      <w:r w:rsidR="00CA6345" w:rsidRPr="00CA6345">
        <w:rPr>
          <w:rFonts w:cs="Arial"/>
          <w:szCs w:val="24"/>
          <w:vertAlign w:val="superscript"/>
        </w:rPr>
        <w:t>7,158</w:t>
      </w:r>
      <w:r w:rsidRPr="00054570">
        <w:fldChar w:fldCharType="end"/>
      </w:r>
      <w:r w:rsidRPr="00054570">
        <w:t xml:space="preserve"> </w:t>
      </w:r>
    </w:p>
    <w:p w14:paraId="5C4BABB4" w14:textId="4B6A3737" w:rsidR="000B148D" w:rsidRPr="00054570" w:rsidRDefault="00E5522C" w:rsidP="000B148D">
      <w:pPr>
        <w:pStyle w:val="Body"/>
      </w:pPr>
      <w:r>
        <w:t>As confirmed by published UK biomarker data</w:t>
      </w:r>
      <w:r>
        <w:fldChar w:fldCharType="begin"/>
      </w:r>
      <w:r w:rsidR="00CA6345">
        <w:instrText xml:space="preserve"> ADDIN ZOTERO_ITEM CSL_CITATION {"citationID":"g1JLDJD7","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fldChar w:fldCharType="separate"/>
      </w:r>
      <w:r w:rsidR="00FD57F4" w:rsidRPr="00FD57F4">
        <w:rPr>
          <w:rFonts w:cs="Arial"/>
          <w:szCs w:val="24"/>
          <w:vertAlign w:val="superscript"/>
        </w:rPr>
        <w:t>56</w:t>
      </w:r>
      <w:r>
        <w:fldChar w:fldCharType="end"/>
      </w:r>
      <w:r>
        <w:t xml:space="preserve"> w</w:t>
      </w:r>
      <w:r w:rsidR="000B148D" w:rsidRPr="00B70B5E">
        <w:t>hile the proportion of patients with HR</w:t>
      </w:r>
      <w:r w:rsidR="000B148D">
        <w:t>-positive</w:t>
      </w:r>
      <w:r w:rsidR="000B148D" w:rsidRPr="00B70B5E">
        <w:t xml:space="preserve"> vs</w:t>
      </w:r>
      <w:r w:rsidR="000B148D">
        <w:t>.</w:t>
      </w:r>
      <w:r w:rsidR="000B148D" w:rsidRPr="00B70B5E">
        <w:t xml:space="preserve"> HR-</w:t>
      </w:r>
      <w:r w:rsidR="000B148D">
        <w:t>negative disease (88.7% vs 11.3%)</w:t>
      </w:r>
      <w:r w:rsidR="000B148D" w:rsidRPr="00B70B5E">
        <w:t xml:space="preserve"> in the trial is representative of real-world proportions,</w:t>
      </w:r>
      <w:r w:rsidR="000B148D">
        <w:fldChar w:fldCharType="begin"/>
      </w:r>
      <w:r w:rsidR="00CA6345">
        <w:instrText xml:space="preserve"> ADDIN ZOTERO_ITEM CSL_CITATION {"citationID":"X67Ds5qs","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0B148D">
        <w:fldChar w:fldCharType="separate"/>
      </w:r>
      <w:r w:rsidR="00FD57F4" w:rsidRPr="00FD57F4">
        <w:rPr>
          <w:rFonts w:cs="Arial"/>
          <w:szCs w:val="24"/>
          <w:vertAlign w:val="superscript"/>
        </w:rPr>
        <w:t>56</w:t>
      </w:r>
      <w:r w:rsidR="000B148D">
        <w:fldChar w:fldCharType="end"/>
      </w:r>
      <w:r w:rsidR="000B148D" w:rsidRPr="00B70B5E">
        <w:t xml:space="preserve"> </w:t>
      </w:r>
      <w:r w:rsidR="000B148D">
        <w:t xml:space="preserve">HR-negative </w:t>
      </w:r>
      <w:r w:rsidR="000B148D" w:rsidRPr="00B70B5E">
        <w:t xml:space="preserve">results should be interpreted with caution </w:t>
      </w:r>
      <w:r w:rsidR="006C128E">
        <w:t>as this was an exploratory analysis with a</w:t>
      </w:r>
      <w:r w:rsidR="00983B6F">
        <w:t xml:space="preserve"> </w:t>
      </w:r>
      <w:r w:rsidR="006C128E">
        <w:t>limited</w:t>
      </w:r>
      <w:r w:rsidR="000B148D" w:rsidRPr="00B70B5E">
        <w:t xml:space="preserve"> sample size</w:t>
      </w:r>
      <w:r w:rsidR="000B148D">
        <w:t>.</w:t>
      </w:r>
      <w:r w:rsidR="000B148D" w:rsidRPr="00054570">
        <w:fldChar w:fldCharType="begin"/>
      </w:r>
      <w:r w:rsidR="00CA6345">
        <w:instrText xml:space="preserve"> ADDIN ZOTERO_ITEM CSL_CITATION {"citationID":"9HwQyGu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054570">
        <w:fldChar w:fldCharType="separate"/>
      </w:r>
      <w:r w:rsidR="00FD57F4" w:rsidRPr="00FD57F4">
        <w:rPr>
          <w:rFonts w:cs="Arial"/>
          <w:szCs w:val="24"/>
          <w:vertAlign w:val="superscript"/>
        </w:rPr>
        <w:t>7</w:t>
      </w:r>
      <w:r w:rsidR="000B148D" w:rsidRPr="00054570">
        <w:fldChar w:fldCharType="end"/>
      </w:r>
      <w:bookmarkStart w:id="374" w:name="_Ref99727263"/>
    </w:p>
    <w:p w14:paraId="29C074EE" w14:textId="755CF67B" w:rsidR="005A35FF" w:rsidRPr="003C648C" w:rsidRDefault="002D5EDE" w:rsidP="003C648C">
      <w:r w:rsidRPr="003C648C">
        <w:t xml:space="preserve">Finally, </w:t>
      </w:r>
      <w:r w:rsidR="00E14558">
        <w:t xml:space="preserve">while the </w:t>
      </w:r>
      <w:r w:rsidR="00F44AFC">
        <w:t>number of patients receiving individual TPC agents is too small to allow meaningful subgroup analyses</w:t>
      </w:r>
      <w:r w:rsidR="009770BD">
        <w:t xml:space="preserve">, this is not expected to have an impact on the interpretation of the results, </w:t>
      </w:r>
      <w:r w:rsidR="009770BD" w:rsidRPr="00054570">
        <w:t xml:space="preserve">as </w:t>
      </w:r>
      <w:r w:rsidR="009770BD">
        <w:t xml:space="preserve">published data and clinical expert feedback suggest that </w:t>
      </w:r>
      <w:r w:rsidR="009770BD" w:rsidRPr="00054570">
        <w:t xml:space="preserve">single-agent </w:t>
      </w:r>
      <w:r w:rsidR="009770BD">
        <w:t xml:space="preserve">non-targeted </w:t>
      </w:r>
      <w:r w:rsidR="009770BD" w:rsidRPr="00054570">
        <w:t>chemotherapies</w:t>
      </w:r>
      <w:r w:rsidR="009770BD">
        <w:t xml:space="preserve"> have comparable efficacy in this setting</w:t>
      </w:r>
      <w:r w:rsidR="009770BD" w:rsidRPr="00054570">
        <w:t>.</w:t>
      </w:r>
      <w:r w:rsidR="009770BD" w:rsidRPr="00054570">
        <w:fldChar w:fldCharType="begin"/>
      </w:r>
      <w:r w:rsidR="00CA6345">
        <w:instrText xml:space="preserve"> ADDIN ZOTERO_ITEM CSL_CITATION {"citationID":"ONWxIxtI","properties":{"formattedCitation":"\\super 118,121\\nosupersub{}","plainCitation":"118,121","noteIndex":0},"citationItems":[{"id":66356,"uris":["http://zotero.org/groups/4797619/items/N6DNXLEP"],"itemData":{"id":66356,"type":"document","title":"T-DXd in HER2-low u/mBC. UK advisory board meeting report. Data on File.","author":[{"family":"Daiichi Sankyo Inc.","given":""}],"issued":{"date-parts":[["2022",12]]}}},{"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9770BD" w:rsidRPr="00054570">
        <w:fldChar w:fldCharType="separate"/>
      </w:r>
      <w:r w:rsidR="00CA6345" w:rsidRPr="00CA6345">
        <w:rPr>
          <w:rFonts w:cs="Arial"/>
          <w:szCs w:val="24"/>
          <w:vertAlign w:val="superscript"/>
        </w:rPr>
        <w:t>118,121</w:t>
      </w:r>
      <w:r w:rsidR="009770BD" w:rsidRPr="00054570">
        <w:fldChar w:fldCharType="end"/>
      </w:r>
      <w:r w:rsidR="001F23E3">
        <w:t xml:space="preserve"> </w:t>
      </w:r>
      <w:r w:rsidR="00E67732">
        <w:t xml:space="preserve">The consistency in efficacy between non-targeted chemotherapy agents in prior studies of HER2-negative </w:t>
      </w:r>
      <w:r w:rsidR="006A5F13">
        <w:t>u/</w:t>
      </w:r>
      <w:r w:rsidR="00E67732">
        <w:t>mBC in settings broadly aligned to the scope of this appraisal and the TPC arm of DESTINY-Breast04 support the external validity of trial results (</w:t>
      </w:r>
      <w:r w:rsidR="00E67732">
        <w:fldChar w:fldCharType="begin"/>
      </w:r>
      <w:r w:rsidR="00E67732">
        <w:instrText xml:space="preserve"> REF _Ref126923702 \h  \* MERGEFORMAT </w:instrText>
      </w:r>
      <w:r w:rsidR="00E67732">
        <w:fldChar w:fldCharType="separate"/>
      </w:r>
      <w:r w:rsidR="00145F42" w:rsidRPr="00145F42">
        <w:rPr>
          <w:b/>
          <w:bCs/>
        </w:rPr>
        <w:t xml:space="preserve">Table </w:t>
      </w:r>
      <w:r w:rsidR="00145F42" w:rsidRPr="00145F42">
        <w:rPr>
          <w:b/>
          <w:bCs/>
          <w:noProof/>
        </w:rPr>
        <w:t>30</w:t>
      </w:r>
      <w:r w:rsidR="00E67732">
        <w:fldChar w:fldCharType="end"/>
      </w:r>
      <w:r w:rsidR="00E67732">
        <w:t>).</w:t>
      </w:r>
      <w:r w:rsidR="004165FC">
        <w:t xml:space="preserve"> </w:t>
      </w:r>
      <w:r w:rsidR="005A35FF">
        <w:t xml:space="preserve">Notably clinical and HEOR experts agreed that, for decision-making, TPC is the relevant comparator in this appraisal and that the </w:t>
      </w:r>
      <w:r w:rsidR="005A35FF" w:rsidRPr="00054570">
        <w:t>comparators listed in the NICE final scope</w:t>
      </w:r>
      <w:r w:rsidR="005A35FF">
        <w:t xml:space="preserve"> </w:t>
      </w:r>
      <w:r w:rsidR="005A35FF" w:rsidRPr="00054570">
        <w:t>are well represented in the TPC arm of DESTINY-Breast04</w:t>
      </w:r>
      <w:r w:rsidR="003077CB">
        <w:t xml:space="preserve"> (see </w:t>
      </w:r>
      <w:r w:rsidR="003077CB" w:rsidRPr="00F710CB">
        <w:rPr>
          <w:b/>
          <w:bCs/>
        </w:rPr>
        <w:t xml:space="preserve">Section </w:t>
      </w:r>
      <w:r w:rsidR="003077CB" w:rsidRPr="00F710CB">
        <w:rPr>
          <w:b/>
          <w:bCs/>
        </w:rPr>
        <w:fldChar w:fldCharType="begin"/>
      </w:r>
      <w:r w:rsidR="003077CB" w:rsidRPr="00F710CB">
        <w:rPr>
          <w:b/>
          <w:bCs/>
        </w:rPr>
        <w:instrText xml:space="preserve"> REF _Ref129210454 \r \h </w:instrText>
      </w:r>
      <w:r w:rsidR="003077CB">
        <w:rPr>
          <w:b/>
          <w:bCs/>
        </w:rPr>
        <w:instrText xml:space="preserve"> \* MERGEFORMAT </w:instrText>
      </w:r>
      <w:r w:rsidR="003077CB" w:rsidRPr="00F710CB">
        <w:rPr>
          <w:b/>
          <w:bCs/>
        </w:rPr>
      </w:r>
      <w:r w:rsidR="003077CB" w:rsidRPr="00F710CB">
        <w:rPr>
          <w:b/>
          <w:bCs/>
        </w:rPr>
        <w:fldChar w:fldCharType="separate"/>
      </w:r>
      <w:r w:rsidR="00145F42">
        <w:rPr>
          <w:b/>
          <w:bCs/>
        </w:rPr>
        <w:t>B.1.3.6</w:t>
      </w:r>
      <w:r w:rsidR="003077CB" w:rsidRPr="00F710CB">
        <w:rPr>
          <w:b/>
          <w:bCs/>
        </w:rPr>
        <w:fldChar w:fldCharType="end"/>
      </w:r>
      <w:r w:rsidR="003077CB">
        <w:t xml:space="preserve"> for more information)</w:t>
      </w:r>
      <w:r w:rsidR="005A35FF">
        <w:t>.</w:t>
      </w:r>
      <w:r w:rsidR="005A35FF">
        <w:fldChar w:fldCharType="begin"/>
      </w:r>
      <w:r w:rsidR="00CA6345">
        <w:instrText xml:space="preserve"> ADDIN ZOTERO_ITEM CSL_CITATION {"citationID":"0OUt7IXC","properties":{"formattedCitation":"\\super 1,121\\nosupersub{}","plainCitation":"1,12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5A35FF">
        <w:fldChar w:fldCharType="separate"/>
      </w:r>
      <w:r w:rsidR="00CA6345" w:rsidRPr="00CA6345">
        <w:rPr>
          <w:rFonts w:cs="Arial"/>
          <w:szCs w:val="24"/>
          <w:vertAlign w:val="superscript"/>
        </w:rPr>
        <w:t>1,121</w:t>
      </w:r>
      <w:r w:rsidR="005A35FF">
        <w:fldChar w:fldCharType="end"/>
      </w:r>
    </w:p>
    <w:p w14:paraId="4C7EC7FC" w14:textId="566D1E4A" w:rsidR="000B148D" w:rsidRPr="00054570" w:rsidRDefault="00CA40C7" w:rsidP="000B148D">
      <w:pPr>
        <w:pStyle w:val="Heading3"/>
      </w:pPr>
      <w:bookmarkStart w:id="375" w:name="_Toc124447853"/>
      <w:bookmarkStart w:id="376" w:name="_Toc129350880"/>
      <w:r>
        <w:lastRenderedPageBreak/>
        <w:t>S</w:t>
      </w:r>
      <w:r w:rsidR="000B148D" w:rsidRPr="00054570">
        <w:t>ummary</w:t>
      </w:r>
      <w:bookmarkEnd w:id="375"/>
      <w:bookmarkEnd w:id="376"/>
    </w:p>
    <w:p w14:paraId="4E2610A9" w14:textId="5ADE4C54" w:rsidR="00660510" w:rsidRPr="00054570" w:rsidRDefault="000B148D" w:rsidP="000B148D">
      <w:pPr>
        <w:pStyle w:val="Body"/>
      </w:pPr>
      <w:bookmarkStart w:id="377" w:name="_Toc92280662"/>
      <w:bookmarkStart w:id="378" w:name="_Toc92280663"/>
      <w:bookmarkStart w:id="379" w:name="_Toc92280664"/>
      <w:bookmarkStart w:id="380" w:name="_Toc92280665"/>
      <w:bookmarkStart w:id="381" w:name="_Toc92280666"/>
      <w:bookmarkStart w:id="382" w:name="_Toc92280667"/>
      <w:bookmarkStart w:id="383" w:name="_Toc92280680"/>
      <w:bookmarkStart w:id="384" w:name="_Toc92280660"/>
      <w:bookmarkStart w:id="385" w:name="_Toc86829457"/>
      <w:bookmarkEnd w:id="374"/>
      <w:bookmarkEnd w:id="377"/>
      <w:bookmarkEnd w:id="378"/>
      <w:bookmarkEnd w:id="379"/>
      <w:bookmarkEnd w:id="380"/>
      <w:bookmarkEnd w:id="381"/>
      <w:bookmarkEnd w:id="382"/>
      <w:bookmarkEnd w:id="383"/>
      <w:bookmarkEnd w:id="384"/>
      <w:bookmarkEnd w:id="385"/>
      <w:r w:rsidRPr="00054570">
        <w:t>For patients with HER2-positive u/mBC, the introduction of HER2-targeted therapies, starting with trastuzumab in 1998, has transformed the pathway of care and altered the natural history of disease.</w:t>
      </w:r>
      <w:r w:rsidRPr="00054570">
        <w:fldChar w:fldCharType="begin"/>
      </w:r>
      <w:r w:rsidR="00CA6345">
        <w:instrText xml:space="preserve"> ADDIN ZOTERO_ITEM CSL_CITATION {"citationID":"zYbV8Cqk","properties":{"formattedCitation":"\\super 113\\nosupersub{}","plainCitation":"113","noteIndex":0},"citationItems":[{"id":65892,"uris":["http://zotero.org/groups/4797619/items/VTE8JEMM"],"itemData":{"id":65892,"type":"article-journal","abstract":"PURPOSE The purpose of this study was to determine whether trastuzumab improves prognosis of women with metastatic human epidermal growth factor receptor 2 (HER2)/neu -positive breast cancer beyond that of women with HER2/neu-negative disease. PATIENTS AND METHODS Two thousand ninety-one women with metastatic breast cancer diagnosed from 1991 to 2007, with known HER2/neu status and who had not received trastuzumab in the adjuvant setting, were identified. Disease was classified into the following three groups: HER2/neu negative, HER2/neu positive without first-line trastuzumab treatment, and HER2/neu positive with first-line trastuzumab treatment. Overall survival (OS) was estimated using the Kaplan-Meier product-limit method and compared between groups with the log-rank test. Cox proportional hazards models were used to determine associations between OS and HER2/neu status after controlling for patient characteristics. Results One hundred eighteen patients (5.6%) had HER2/neu-positive disease without trastuzumab treatment, 191 (9.1%) had HER2/neu-positive disease and received trastuzumab treatment, and 1,782 (85.3%) had HER2/neu-negative disease. Median-follow-up was 16.9 months. One-year survival rates among patients with HER2/neu-negative disease, HER2/neu-positive disease and trastuzumab treatment, and HER2/neu-positive disease and no trastuzumab treatment were 75.1% (95% CI, 72.9% to 77.2%), 86.6% (95% CI, 80.8% to 90.8%), and 70.2% (95% CI, 60.3% to 78.1%), respectively. In a multivariable model, women with HER2/neu-positive disease who received trastuzumab had a 44% reduction in the risk of death compared with women with HER2/neu-negative disease (hazard ratio [HR] = 0.56; 95% CI, 0.45 to 0.69; P &lt; .0001). This HR varied with time and was significant for the first 24 months and not significant after 24 months. CONCLUSION Our results show that women with HER2/neu-positive disease who received trastuzumab had improved prognosis compared with women with HER2/neu-negative disease.","container-title":"Journal of Clinical Oncology: Official Journal of the American Society of Clinical Oncology","DOI":"10.1200/JCO.2008.19.9844","ISSN":"1527-7755","issue":"1","journalAbbreviation":"J Clin Oncol","language":"eng","note":"PMID: 19933921\nPMCID: PMC2799236","page":"92-98","source":"PubMed","title":"Prognosis of women with metastatic breast cancer by HER2 status and trastuzumab treatment: an institutional-based review","title-short":"Prognosis of women with metastatic breast cancer by HER2 status and trastuzumab treatment","volume":"28","author":[{"family":"Dawood","given":"Shaheenah"},{"family":"Broglio","given":"Kristine"},{"family":"Buzdar","given":"Aman U."},{"family":"Hortobagyi","given":"Gabriel N."},{"family":"Giordano","given":"Sharon H."}],"issued":{"date-parts":[["2010",1,1]]}}}],"schema":"https://github.com/citation-style-language/schema/raw/master/csl-citation.json"} </w:instrText>
      </w:r>
      <w:r w:rsidRPr="00054570">
        <w:fldChar w:fldCharType="separate"/>
      </w:r>
      <w:r w:rsidR="00CA6345" w:rsidRPr="00CA6345">
        <w:rPr>
          <w:rFonts w:cs="Arial"/>
          <w:szCs w:val="24"/>
          <w:vertAlign w:val="superscript"/>
        </w:rPr>
        <w:t>113</w:t>
      </w:r>
      <w:r w:rsidRPr="00054570">
        <w:fldChar w:fldCharType="end"/>
      </w:r>
      <w:r w:rsidRPr="00054570">
        <w:t xml:space="preserve"> Since then, NICE has recommended a number of HER2-targeted therapies, as monotherapy or combination therapy, for HER2-positive u/mBC</w:t>
      </w:r>
      <w:r w:rsidR="00D43CA8">
        <w:t>.</w:t>
      </w:r>
      <w:r w:rsidR="00660510">
        <w:t xml:space="preserve"> </w:t>
      </w:r>
      <w:r w:rsidR="00D43CA8" w:rsidRPr="00054570">
        <w:t>T-DXd received a positive recommendation from NICE for reimbursement via the CDF for treating HER2-positive u/mBC after two or more anti-HER2 therapies (TA704) based on DESTINY-Breast01,</w:t>
      </w:r>
      <w:r w:rsidR="00D43CA8" w:rsidRPr="00054570">
        <w:fldChar w:fldCharType="begin"/>
      </w:r>
      <w:r w:rsidR="00CA6345">
        <w:instrText xml:space="preserve"> ADDIN ZOTERO_ITEM CSL_CITATION {"citationID":"y4fkQKm5","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00D43CA8" w:rsidRPr="00054570">
        <w:fldChar w:fldCharType="separate"/>
      </w:r>
      <w:r w:rsidR="00FD57F4" w:rsidRPr="00FD57F4">
        <w:rPr>
          <w:rFonts w:cs="Arial"/>
          <w:szCs w:val="24"/>
          <w:vertAlign w:val="superscript"/>
        </w:rPr>
        <w:t>4</w:t>
      </w:r>
      <w:r w:rsidR="00D43CA8" w:rsidRPr="00054570">
        <w:fldChar w:fldCharType="end"/>
      </w:r>
      <w:r w:rsidR="00D43CA8" w:rsidRPr="00054570">
        <w:t xml:space="preserve"> and after </w:t>
      </w:r>
      <w:r w:rsidR="00D43CA8">
        <w:t>one</w:t>
      </w:r>
      <w:r w:rsidR="00D43CA8" w:rsidRPr="00054570">
        <w:t xml:space="preserve"> or more anti-HER2 therapies </w:t>
      </w:r>
      <w:r w:rsidR="00D43CA8">
        <w:t>(TA862)</w:t>
      </w:r>
      <w:r w:rsidR="004C74DC" w:rsidRPr="00054570">
        <w:fldChar w:fldCharType="begin"/>
      </w:r>
      <w:r w:rsidR="00CA6345">
        <w:instrText xml:space="preserve"> ADDIN ZOTERO_ITEM CSL_CITATION {"citationID":"W92zXise","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004C74DC" w:rsidRPr="00054570">
        <w:fldChar w:fldCharType="separate"/>
      </w:r>
      <w:r w:rsidR="00FD57F4" w:rsidRPr="00FD57F4">
        <w:rPr>
          <w:rFonts w:cs="Arial"/>
          <w:szCs w:val="24"/>
          <w:vertAlign w:val="superscript"/>
        </w:rPr>
        <w:t>5</w:t>
      </w:r>
      <w:r w:rsidR="004C74DC" w:rsidRPr="00054570">
        <w:fldChar w:fldCharType="end"/>
      </w:r>
      <w:r w:rsidR="00D43CA8" w:rsidRPr="00054570">
        <w:t xml:space="preserve"> based on the Phase III DESTINY-Breast03 trial </w:t>
      </w:r>
      <w:r w:rsidR="004C74DC" w:rsidRPr="00054570">
        <w:t>following unprecedented survival benefits over the current UK standard of care, T-DM1 (HR for progression o</w:t>
      </w:r>
      <w:r w:rsidR="004C74DC">
        <w:t>r</w:t>
      </w:r>
      <w:r w:rsidR="004C74DC" w:rsidRPr="00054570">
        <w:t xml:space="preserve"> death: 0.28; 95% CI: 0.22, 0.37; p&lt;0.001)</w:t>
      </w:r>
      <w:r w:rsidR="009B0DE7">
        <w:t>.</w:t>
      </w:r>
      <w:r w:rsidR="004C74DC" w:rsidRPr="00054570">
        <w:fldChar w:fldCharType="begin"/>
      </w:r>
      <w:r w:rsidR="00CA6345">
        <w:instrText xml:space="preserve"> ADDIN ZOTERO_ITEM CSL_CITATION {"citationID":"436at4su","properties":{"formattedCitation":"\\super 68\\nosupersub{}","plainCitation":"68","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schema":"https://github.com/citation-style-language/schema/raw/master/csl-citation.json"} </w:instrText>
      </w:r>
      <w:r w:rsidR="004C74DC" w:rsidRPr="00054570">
        <w:fldChar w:fldCharType="separate"/>
      </w:r>
      <w:r w:rsidR="00FD57F4" w:rsidRPr="00FD57F4">
        <w:rPr>
          <w:rFonts w:cs="Arial"/>
          <w:szCs w:val="24"/>
          <w:vertAlign w:val="superscript"/>
        </w:rPr>
        <w:t>68</w:t>
      </w:r>
      <w:r w:rsidR="004C74DC" w:rsidRPr="00054570">
        <w:fldChar w:fldCharType="end"/>
      </w:r>
      <w:r w:rsidR="004C74DC" w:rsidRPr="00054570">
        <w:t xml:space="preserve"> </w:t>
      </w:r>
    </w:p>
    <w:p w14:paraId="1FD20031" w14:textId="473EA5F8" w:rsidR="000B148D" w:rsidRPr="00054570" w:rsidRDefault="000B148D" w:rsidP="000B148D">
      <w:pPr>
        <w:pStyle w:val="Body"/>
      </w:pPr>
      <w:r w:rsidRPr="00054570" w:rsidDel="004275EC">
        <w:t xml:space="preserve">For </w:t>
      </w:r>
      <w:r w:rsidRPr="00054570">
        <w:t>patients with HER2-negative u/mBC</w:t>
      </w:r>
      <w:r>
        <w:t xml:space="preserve">, </w:t>
      </w:r>
      <w:r w:rsidDel="004275EC">
        <w:t>options</w:t>
      </w:r>
      <w:r w:rsidRPr="00054570" w:rsidDel="004275EC">
        <w:t xml:space="preserve"> </w:t>
      </w:r>
      <w:r w:rsidDel="004275EC">
        <w:t xml:space="preserve">are </w:t>
      </w:r>
      <w:r>
        <w:t xml:space="preserve">generally </w:t>
      </w:r>
      <w:r w:rsidRPr="00054570" w:rsidDel="004275EC">
        <w:t xml:space="preserve">limited to non-targeted, single-agent chemotherapy once </w:t>
      </w:r>
      <w:r w:rsidRPr="00054570">
        <w:t xml:space="preserve">earlier targeted </w:t>
      </w:r>
      <w:r w:rsidRPr="0027074A">
        <w:t xml:space="preserve">therapies (e.g., ET and </w:t>
      </w:r>
      <w:r w:rsidR="00E66BFA">
        <w:t>CDK4/6i</w:t>
      </w:r>
      <w:r w:rsidRPr="0027074A">
        <w:t xml:space="preserve"> for HR-positive/HER2-negative u/mBC) have been exhausted. Non-targeted, single-agent chemotherapies are associated with poor outcomes; </w:t>
      </w:r>
      <w:r w:rsidR="004B25B3">
        <w:rPr>
          <w:rFonts w:cs="Arial"/>
        </w:rPr>
        <w:t>i</w:t>
      </w:r>
      <w:r w:rsidRPr="002646F6">
        <w:rPr>
          <w:rFonts w:cs="Arial"/>
        </w:rPr>
        <w:t xml:space="preserve">n </w:t>
      </w:r>
      <w:r w:rsidRPr="002646F6">
        <w:t>HER2-negative/HR-positive u/mBC, m</w:t>
      </w:r>
      <w:r>
        <w:t xml:space="preserve">edian </w:t>
      </w:r>
      <w:r w:rsidRPr="002646F6">
        <w:t xml:space="preserve">PFS is </w:t>
      </w:r>
      <w:r w:rsidRPr="00040FAA">
        <w:t>3.</w:t>
      </w:r>
      <w:r>
        <w:t>6</w:t>
      </w:r>
      <w:r w:rsidRPr="00040FAA">
        <w:t>–4.2 months and median OS of 11.5–</w:t>
      </w:r>
      <w:r>
        <w:t xml:space="preserve">16.1 </w:t>
      </w:r>
      <w:r w:rsidRPr="00040FAA">
        <w:t>months.</w:t>
      </w:r>
      <w:r>
        <w:fldChar w:fldCharType="begin"/>
      </w:r>
      <w:r w:rsidR="00CA6345">
        <w:instrText xml:space="preserve"> ADDIN ZOTERO_ITEM CSL_CITATION {"citationID":"RVSARiyc","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fldChar w:fldCharType="separate"/>
      </w:r>
      <w:r w:rsidR="00FD57F4" w:rsidRPr="00FD57F4">
        <w:rPr>
          <w:rFonts w:cs="Arial"/>
          <w:szCs w:val="24"/>
          <w:vertAlign w:val="superscript"/>
        </w:rPr>
        <w:t>43–47</w:t>
      </w:r>
      <w:r>
        <w:fldChar w:fldCharType="end"/>
      </w:r>
      <w:r w:rsidRPr="002646F6">
        <w:t xml:space="preserve"> Outcomes are even poorer in</w:t>
      </w:r>
      <w:r w:rsidRPr="002646F6">
        <w:rPr>
          <w:rFonts w:cs="Arial"/>
        </w:rPr>
        <w:t xml:space="preserve"> HER2-negative/HR-negative (TNBC) u/mBC, where median PF</w:t>
      </w:r>
      <w:r>
        <w:rPr>
          <w:rFonts w:cs="Arial"/>
        </w:rPr>
        <w:t>S</w:t>
      </w:r>
      <w:r w:rsidRPr="002646F6">
        <w:rPr>
          <w:rFonts w:cs="Arial"/>
        </w:rPr>
        <w:t xml:space="preserve"> is </w:t>
      </w:r>
      <w:r w:rsidRPr="00040FAA">
        <w:t>1.7–2.8</w:t>
      </w:r>
      <w:r w:rsidRPr="002646F6">
        <w:rPr>
          <w:rFonts w:cs="Arial"/>
        </w:rPr>
        <w:t xml:space="preserve"> months and m</w:t>
      </w:r>
      <w:r>
        <w:rPr>
          <w:rFonts w:cs="Arial"/>
        </w:rPr>
        <w:t xml:space="preserve">edian </w:t>
      </w:r>
      <w:r w:rsidRPr="002646F6">
        <w:rPr>
          <w:rFonts w:cs="Arial"/>
        </w:rPr>
        <w:t xml:space="preserve">OS </w:t>
      </w:r>
      <w:r>
        <w:rPr>
          <w:rFonts w:cs="Arial"/>
        </w:rPr>
        <w:t xml:space="preserve">is </w:t>
      </w:r>
      <w:r w:rsidRPr="00040FAA">
        <w:t>6.7–</w:t>
      </w:r>
      <w:r>
        <w:t>12.4</w:t>
      </w:r>
      <w:r w:rsidRPr="00040FAA">
        <w:t xml:space="preserve"> </w:t>
      </w:r>
      <w:r w:rsidRPr="002646F6">
        <w:rPr>
          <w:rFonts w:cs="Arial"/>
        </w:rPr>
        <w:t>months.</w:t>
      </w:r>
      <w:r>
        <w:fldChar w:fldCharType="begin"/>
      </w:r>
      <w:r w:rsidR="00CA6345">
        <w:instrText xml:space="preserve"> ADDIN ZOTERO_ITEM CSL_CITATION {"citationID":"66ozsfpA","properties":{"formattedCitation":"\\super 47,51\\uc0\\u8211{}55\\nosupersub{}","plainCitation":"47,51–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schema":"https://github.com/citation-style-language/schema/raw/master/csl-citation.json"} </w:instrText>
      </w:r>
      <w:r>
        <w:fldChar w:fldCharType="separate"/>
      </w:r>
      <w:r w:rsidR="00FD57F4" w:rsidRPr="00FD57F4">
        <w:rPr>
          <w:rFonts w:cs="Arial"/>
          <w:szCs w:val="24"/>
          <w:vertAlign w:val="superscript"/>
        </w:rPr>
        <w:t>47,51–55</w:t>
      </w:r>
      <w:r>
        <w:fldChar w:fldCharType="end"/>
      </w:r>
      <w:r w:rsidRPr="0027074A">
        <w:t xml:space="preserve"> At a December 2022 advisory board, UK clinical experts unanimously agreed that single-agent</w:t>
      </w:r>
      <w:r w:rsidRPr="00054570">
        <w:t xml:space="preserve"> chemotherapies are associated with similar</w:t>
      </w:r>
      <w:r>
        <w:t>ly</w:t>
      </w:r>
      <w:r w:rsidRPr="00054570">
        <w:t xml:space="preserve"> poor efficacy and that novel treatments are needed.</w:t>
      </w:r>
      <w:r>
        <w:fldChar w:fldCharType="begin"/>
      </w:r>
      <w:r w:rsidR="00CA6345">
        <w:instrText xml:space="preserve"> ADDIN ZOTERO_ITEM CSL_CITATION {"citationID":"H1eifkjc","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p>
    <w:p w14:paraId="565E2799" w14:textId="2A69DD5E" w:rsidR="000B148D" w:rsidRPr="00054570" w:rsidRDefault="000B148D" w:rsidP="000B148D">
      <w:pPr>
        <w:pStyle w:val="Body"/>
      </w:pPr>
      <w:r>
        <w:t>Current HER2 classification is binary</w:t>
      </w:r>
      <w:r w:rsidR="00DC19F8">
        <w:t xml:space="preserve">, either </w:t>
      </w:r>
      <w:r>
        <w:t>positive</w:t>
      </w:r>
      <w:r w:rsidR="00DC19F8">
        <w:t xml:space="preserve"> or </w:t>
      </w:r>
      <w:r>
        <w:t xml:space="preserve">negative, yet a </w:t>
      </w:r>
      <w:r w:rsidRPr="00054570">
        <w:t>considerable proportion (5</w:t>
      </w:r>
      <w:r>
        <w:t>8</w:t>
      </w:r>
      <w:r w:rsidRPr="00054570">
        <w:t>%) of patients traditionally classified as HER2-negative u/mBC have tumours expressing low levels of HER2 (ICH1+ or ICH2+/ISH-).</w:t>
      </w:r>
      <w:r w:rsidRPr="00054570">
        <w:fldChar w:fldCharType="begin"/>
      </w:r>
      <w:r w:rsidR="00CA6345">
        <w:instrText xml:space="preserve"> ADDIN ZOTERO_ITEM CSL_CITATION {"citationID":"mjHbWNEt","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Pr="00054570">
        <w:fldChar w:fldCharType="separate"/>
      </w:r>
      <w:r w:rsidR="00FD57F4" w:rsidRPr="00FD57F4">
        <w:rPr>
          <w:rFonts w:cs="Arial"/>
          <w:szCs w:val="24"/>
          <w:vertAlign w:val="superscript"/>
        </w:rPr>
        <w:t>56</w:t>
      </w:r>
      <w:r w:rsidRPr="00054570">
        <w:fldChar w:fldCharType="end"/>
      </w:r>
      <w:r w:rsidRPr="00054570">
        <w:t xml:space="preserve"> Despite expressing low levels of HER2, the benefits of HER2-targeted therapies in HER2-positive BC have not yet translated to HER2-low. For example, despite demonstrating survival benefits in HER2-positive high-risk invasive </w:t>
      </w:r>
      <w:r w:rsidR="00B25B00">
        <w:t>BC</w:t>
      </w:r>
      <w:r w:rsidRPr="00054570">
        <w:t xml:space="preserve">, trastuzumab plus adjuvant chemotherapy did not improve survival outcomes compared with adjuvant chemotherapy alone in women with HER2-low high-risk invasive </w:t>
      </w:r>
      <w:r w:rsidR="0047363D">
        <w:t>BC</w:t>
      </w:r>
      <w:r w:rsidRPr="00054570">
        <w:t>.</w:t>
      </w:r>
      <w:r w:rsidRPr="00054570">
        <w:fldChar w:fldCharType="begin"/>
      </w:r>
      <w:r w:rsidR="00CA6345">
        <w:instrText xml:space="preserve"> ADDIN ZOTERO_ITEM CSL_CITATION {"citationID":"XH3A240C","properties":{"formattedCitation":"\\super 57\\nosupersub{}","plainCitation":"57","noteIndex":0},"citationItems":[{"id":66281,"uris":["http://zotero.org/groups/4797619/items/3BD9235C"],"itemData":{"id":66281,"type":"article-journal","abstract":"PURPOSE: Adjuvant trastuzumab reduces invasive breast cancer (IBC) recurrence and risk for death in patients with HER2-amplified or overexpressing IBC. A subset of patients in the landmark trastuzumab adjuvant trials who originally tested HER2-positive but were HER2-negative by central HER2 testing appeared to possibly benefit from trastuzumab. The objective for the NSABP B-47 trial was to determine whether the addition of trastuzumab to adjuvant chemotherapy (CRx) would improve invasive disease-free survival (IDFS) in patients with HER2-negative breast cancer.\nPATIENTS AND METHODS: A total of 3,270 women with high-risk primary IBC were randomly assigned to CRx with or without 1 year of trastuzumab. Eligibility criteria included immunohistochemistry (IHC) score 1+ or 2+ with fluorescence in situ hybridization ratio (FISH) &lt; 2.0 or, if ratio was not performed, HER2 gene copy number &lt; 4.0. CRx was either docetaxel plus cyclophosphamide or doxorubicin and cyclophosphamide followed by weekly paclitaxel for 12 weeks.\nRESULTS: At a median follow-up of 46 months, the addition of trastuzumab to CRx did not improve IDFS (5-year IDFS: 89.8% with CRx plus trastuzumab [CRxT] v 89.2% with CRx alone; hazard ratio [HR], 0.98; 95% CI, 0.76 to 1.25; P = .85). These findings did not differ by level of HER2 IHC expression, lymph node involvement, or hormone-receptor status. For distant recurrence-free interval, 5-year estimates were 92.7% with CRxT compared with 93.6% for CRx alone (HR, 1.10; 95% CI, 0.81 to 1.50; P = .55) and for overall survival (OS) were 94.8% with CRxT and 96.3% in CRx alone (HR, 1.33; 95% CI, 0.90 to 1.95; P = .15). There were no unexpected toxicities from the addition of trastuzumab to CRx.\nCONCLUSION: The addition of trastuzumab to CRx did not improve IDFS, distant recurrence-free interval, or OS in women with non-HER2-overexpressing IBC. Trastuzumab does not benefit women without IHC 3+ or FISH ratio-amplified breast cancer.","container-title":"Journal of Clinical Oncology: Official Journal of the American Society of Clinical Oncology","DOI":"10.1200/JCO.19.01455","ISSN":"1527-7755","issue":"5","journalAbbreviation":"J Clin Oncol","language":"eng","note":"PMID: 31821109\nPMCID: PMC7007289","page":"444-453","source":"PubMed","title":"NSABP B-47/NRG Oncology Phase III Randomized Trial Comparing Adjuvant Chemotherapy With or Without Trastuzumab in High-Risk Invasive Breast Cancer Negative for HER2 by FISH and With IHC 1+ or 2","volume":"38","author":[{"family":"Fehrenbacher","given":"Louis"},{"family":"Cecchini","given":"Reena S."},{"family":"Geyer","given":"Charles E."},{"family":"Rastogi","given":"Priya"},{"family":"Costantino","given":"Joseph P."},{"family":"Atkins","given":"James N."},{"family":"Crown","given":"John P."},{"family":"Polikoff","given":"Jonathan"},{"family":"Boileau","given":"Jean-Francois"},{"family":"Provencher","given":"Louise"},{"family":"Stokoe","given":"Christopher"},{"family":"Moore","given":"Timothy D."},{"family":"Robidoux","given":"André"},{"family":"Flynn","given":"Patrick J."},{"family":"Borges","given":"Virginia F."},{"family":"Albain","given":"Kathy S."},{"family":"Swain","given":"Sandra M."},{"family":"Paik","given":"Soonmyung"},{"family":"Mamounas","given":"Eleftherios P."},{"family":"Wolmark","given":"Norman"}],"issued":{"date-parts":[["2020",2,10]]}}}],"schema":"https://github.com/citation-style-language/schema/raw/master/csl-citation.json"} </w:instrText>
      </w:r>
      <w:r w:rsidRPr="00054570">
        <w:fldChar w:fldCharType="separate"/>
      </w:r>
      <w:r w:rsidR="00FD57F4" w:rsidRPr="00FD57F4">
        <w:rPr>
          <w:rFonts w:cs="Arial"/>
          <w:szCs w:val="24"/>
          <w:vertAlign w:val="superscript"/>
        </w:rPr>
        <w:t>57</w:t>
      </w:r>
      <w:r w:rsidRPr="00054570">
        <w:fldChar w:fldCharType="end"/>
      </w:r>
      <w:r w:rsidRPr="00054570">
        <w:t xml:space="preserve"> Similarly, the efficacy of T-DM1 was considerably worse in patients with lower levels of HER2 expression than those with HER2-positive u/mBC.</w:t>
      </w:r>
      <w:r w:rsidRPr="00054570">
        <w:fldChar w:fldCharType="begin"/>
      </w:r>
      <w:r w:rsidR="00CA6345">
        <w:instrText xml:space="preserve"> ADDIN ZOTERO_ITEM CSL_CITATION {"citationID":"LlFO3STl","properties":{"formattedCitation":"\\super 159\\nosupersub{}","plainCitation":"159","noteIndex":0},"citationItems":[{"id":66413,"uris":["http://zotero.org/groups/4797619/items/8YQ7DQTL"],"itemData":{"id":66413,"type":"article-journal","abstract":"PURPOSE: The antibody-drug conjugate trastuzumab-DM1 (T-DM1) combines the biologic activity of trastuzumab with targeted delivery of a potent antimicrotubule agent, DM1, to human epidermal growth factor receptor 2 (HER2)-overexpressing cancer cells. Based on results from a phase I study that showed T-DM1 was well tolerated at the maximum-tolerated dose of 3.6 mg/kg every 3 weeks, with evidence of efficacy, in patients with HER2-positive metastatic breast cancer (MBC) who were previously treated with trastuzumab, we conducted a phase II study to further define the safety and efficacy of T-DM1 in this patient population.\nPATIENTS AND METHODS: This report describes a single-arm phase II study (TDM4258g) that assessed efficacy and safety of intravenous T-DM1 (3.6 mg/kg every 3 weeks) in patients with HER2-positive MBC who had tumor progression after prior treatment with HER2-directed therapy and who had received prior chemotherapy.\nRESULTS: With a follow-up of ≥ 12 months among 112 treated patients, the objective response rate by independent assessment was 25.9% (95% CI, 18.4% to 34.4%). Median duration of response was not reached as a result of insufficient events (lower limit of 95% CI, 6.2 months), and median progression-free survival time was 4.6 months (95% CI, 3.9 to 8.6 months). The response rates were higher among patients with confirmed HER2-positive tumors (immunohistochemistry 3+ or fluorescent in situ hybridization positive) by retrospective central testing (n = 74). Higher response rates were also observed in patients whose tumors expressed ≥ median HER2 levels by quantitative reverse transcriptase polymerase chain reaction for HER2 expression, compared with patients who had less than median HER2 levels. T-DM1 was well tolerated with no dose-limiting cardiotoxicity. Most adverse events (AEs) were grade 1 or 2; the most frequent grade ≥ 3 AEs were hypokalemia (8.9%), thrombocytopenia (8.0%), and fatigue (4.5%).\nCONCLUSION: T-DM1 has robust single-agent activity in patients with heavily pretreated, HER2-positive MBC and is well tolerated at the recommended phase II dose.","container-title":"Journal of Clinical Oncology: Official Journal of the American Society of Clinical Oncology","DOI":"10.1200/JCO.2010.29.5865","ISSN":"1527-7755","issue":"4","journalAbbreviation":"J Clin Oncol","language":"eng","note":"PMID: 21172893","page":"398-405","source":"PubMed","title":"Phase II study of the antibody drug conjugate trastuzumab-DM1 for the treatment of human epidermal growth factor receptor 2 (HER2)-positive breast cancer after prior HER2-directed therapy","volume":"29","author":[{"family":"Burris","given":"Howard A."},{"family":"Rugo","given":"Hope S."},{"family":"Vukelja","given":"Svetislava J."},{"family":"Vogel","given":"Charles L."},{"family":"Borson","given":"Rachel A."},{"family":"Limentani","given":"Steven"},{"family":"Tan-Chiu","given":"Elizabeth"},{"family":"Krop","given":"Ian E."},{"family":"Michaelson","given":"Richard A."},{"family":"Girish","given":"Sandhya"},{"family":"Amler","given":"Lukas"},{"family":"Zheng","given":"Maoxia"},{"family":"Chu","given":"Yu-Waye"},{"family":"Klencke","given":"Barbara"},{"family":"O'Shaughnessy","given":"Joyce A."}],"issued":{"date-parts":[["2011",2,1]]}}}],"schema":"https://github.com/citation-style-language/schema/raw/master/csl-citation.json"} </w:instrText>
      </w:r>
      <w:r w:rsidRPr="00054570">
        <w:fldChar w:fldCharType="separate"/>
      </w:r>
      <w:r w:rsidR="00CA6345" w:rsidRPr="00CA6345">
        <w:rPr>
          <w:rFonts w:cs="Arial"/>
          <w:szCs w:val="24"/>
          <w:vertAlign w:val="superscript"/>
        </w:rPr>
        <w:t>159</w:t>
      </w:r>
      <w:r w:rsidRPr="00054570">
        <w:fldChar w:fldCharType="end"/>
      </w:r>
      <w:r w:rsidRPr="00054570">
        <w:t xml:space="preserve"> There remains an opportunity, therefore, for effective HER2-targeted therapies to improve outcomes in patients with HER2-low u/mBC.</w:t>
      </w:r>
    </w:p>
    <w:p w14:paraId="75220394" w14:textId="71E8C548" w:rsidR="000B148D" w:rsidRDefault="000B148D" w:rsidP="000B148D">
      <w:pPr>
        <w:pStyle w:val="Body"/>
      </w:pPr>
      <w:r w:rsidRPr="00054570">
        <w:t>Following unprecedented survival benefits compared with other HER2-targeted agents in patients with HER2-positive disease,</w:t>
      </w:r>
      <w:r w:rsidRPr="00054570">
        <w:fldChar w:fldCharType="begin"/>
      </w:r>
      <w:r w:rsidR="00CA6345">
        <w:instrText xml:space="preserve"> ADDIN ZOTERO_ITEM CSL_CITATION {"citationID":"z5lB08xF","properties":{"formattedCitation":"\\super 68,160\\nosupersub{}","plainCitation":"68,160","noteIndex":0},"citationItems":[{"id":66397,"uris":["http://zotero.org/groups/4797619/items/ID7JDCSX"],"itemData":{"id":66397,"type":"article-journal","abstract":"BACKGROUND: Trastuzumab emtansine is the current standard treatment for patients with human epidermal growth factor receptor 2 (HER2)-positive metastatic breast cancer whose disease progresses after treatment with a combination of anti-HER2 antibodies and a taxane.\nMETHODS: We conducted a phase 3, multicenter, open-label, randomized trial to compare the efficacy and safety of trastuzumab deruxtecan (a HER2 antibody-drug conjugate) with those of trastuzumab emtansine in patients with HER2-positive metastatic breast cancer previously treated with trastuzumab and a taxane. The primary end point was progression-free survival (as determined by blinded independent central review); secondary end points included overall survival, objective response, and safety.\nRESULTS: Among 524 randomly assigned patients, the percentage of those who were alive without disease progression at 12 months was 75.8% (95% confidence interval [CI], 69.8 to 80.7) with trastuzumab deruxtecan and 34.1% (95% CI, 27.7 to 40.5) with trastuzumab emtansine (hazard ratio for progression or death from any cause, 0.28; 95% CI, 0.22 to 0.37; P&lt;0.001). The percentage of patients who were alive at 12 months was 94.1% (95% CI, 90.3 to 96.4) with trastuzumab deruxtecan and 85.9% (95% CI, 80.9 to 89.7) with trastuzumab emtansine (hazard ratio for death, 0.55; 95% CI, 0.36 to 0.86; prespecified significance boundary not reached). An overall response (a complete or partial response) occurred in 79.7% (95% CI, 74.3 to 84.4) of the patients who received trastuzumab deruxtecan and in 34.2% (95% CI, 28.5 to 40.3) of those who received trastuzumab emtansine. The incidence of drug-related adverse events of any grade was 98.1% with trastuzumab deruxtecan and 86.6% with trastuzumab emtansine, and the incidence of drug-related adverse events of grade 3 or 4 was 45.1% and 39.8%, respectively. Adjudicated drug-related interstitial lung disease or pneumonitis occurred in 10.5% of the patients in the trastuzumab deruxtecan group and in 1.9% of those in the trastuzumab emtansine group; none of these events were of grade 4 or 5.\nCONCLUSIONS: Among patients with HER2-positive metastatic breast cancer previously treated with trastuzumab and a taxane, the risk of disease progression or death was lower among those who received trastuzumab deruxtecan than among those who received trastuzumab emtansine. Treatment with trastuzumab deruxtecan was associated with interstitial lung disease and pneumonitis. (Funded by Daiichi Sankyo and AstraZeneca; DESTINY-Breast03 ClinicalTrials.gov number, NCT03529110.).","container-title":"The New England Journal of Medicine","DOI":"10.1056/NEJMoa2115022","ISSN":"1533-4406","issue":"12","journalAbbreviation":"N Engl J Med","language":"eng","note":"PMID: 35320644","page":"1143-1154","source":"PubMed","title":"Trastuzumab Deruxtecan versus Trastuzumab Emtansine for Breast Cancer","volume":"386","author":[{"family":"Cortés","given":"Javier"},{"family":"Kim","given":"Sung-Bae"},{"family":"Chung","given":"Wei-Pang"},{"family":"Im","given":"Seock-Ah"},{"family":"Park","given":"Yeon Hee"},{"family":"Hegg","given":"Roberto"},{"family":"Kim","given":"Min Hwan"},{"family":"Tseng","given":"Ling-Ming"},{"family":"Petry","given":"Vanessa"},{"family":"Chung","given":"Chi-Feng"},{"family":"Iwata","given":"Hiroji"},{"family":"Hamilton","given":"Erika"},{"family":"Curigliano","given":"Giuseppe"},{"family":"Xu","given":"Binghe"},{"family":"Huang","given":"Chiun-Sheng"},{"family":"Kim","given":"Jee Hyun"},{"family":"Chiu","given":"Joanne W. Y."},{"family":"Pedrini","given":"Jose Luiz"},{"family":"Lee","given":"Caleb"},{"family":"Liu","given":"Yali"},{"family":"Cathcart","given":"Jillian"},{"family":"Bako","given":"Emarjola"},{"family":"Verma","given":"Sunil"},{"family":"Hurvitz","given":"Sara A."},{"literal":"DESTINY-Breast03 Trial Investigators"}],"issued":{"date-parts":[["2022",3,24]]}}},{"id":66736,"uris":["http://zotero.org/groups/4797619/items/LHGE7L2N"],"itemData":{"id":66736,"type":"article-journal","container-title":"New England Journal of Medicine","DOI":"10.1056/NEJMoa1914510","ISSN":"0028-4793","issue":"7","note":"publisher: Massachusetts Medical Society\n_eprint: https://doi.org/10.1056/NEJMoa1914510\nPMID: 31825192","page":"610-621","source":"Taylor and Francis+NEJM","title":"Trastuzumab Deruxtecan in Previously Treated HER2-Positive Breast Cancer","volume":"382","author":[{"family":"Modi","given":"Shanu"},{"family":"Saura","given":"Cristina"},{"family":"Yamashita","given":"Toshinari"},{"family":"Park","given":"Yeon Hee"},{"family":"Kim","given":"Sung-Bae"},{"family":"Tamura","given":"Kenji"},{"family":"Andre","given":"Fabrice"},{"family":"Iwata","given":"Hiroji"},{"family":"Ito","given":"Yoshinori"},{"family":"Tsurutani","given":"Junji"},{"family":"Sohn","given":"Joohyuk"},{"family":"Denduluri","given":"Neelima"},{"family":"Perrin","given":"Christophe"},{"family":"Aogi","given":"Kenjiro"},{"family":"Tokunaga","given":"Eriko"},{"family":"Im","given":"Seock-Ah"},{"family":"Lee","given":"Keun Seok"},{"family":"Hurvitz","given":"Sara A."},{"family":"Cortes","given":"Javier"},{"family":"Lee","given":"Caleb"},{"family":"Chen","given":"Shuquan"},{"family":"Zhang","given":"Lin"},{"family":"Shahidi","given":"Javad"},{"family":"Yver","given":"Antoine"},{"family":"Krop","given":"Ian"}],"issued":{"date-parts":[["2020",2,13]]}}}],"schema":"https://github.com/citation-style-language/schema/raw/master/csl-citation.json"} </w:instrText>
      </w:r>
      <w:r w:rsidRPr="00054570">
        <w:fldChar w:fldCharType="separate"/>
      </w:r>
      <w:r w:rsidR="00CA6345" w:rsidRPr="00CA6345">
        <w:rPr>
          <w:rFonts w:cs="Arial"/>
          <w:szCs w:val="24"/>
          <w:vertAlign w:val="superscript"/>
        </w:rPr>
        <w:t>68,160</w:t>
      </w:r>
      <w:r w:rsidRPr="00054570">
        <w:fldChar w:fldCharType="end"/>
      </w:r>
      <w:r w:rsidRPr="00054570">
        <w:t xml:space="preserve"> DESTINY-Breast04</w:t>
      </w:r>
      <w:r>
        <w:t xml:space="preserve"> evaluated </w:t>
      </w:r>
      <w:r w:rsidRPr="00054570">
        <w:t>T-DXd in patients with HER2-low u/mBC following one or two lines of chemotherapy in the metastatic setting.</w:t>
      </w:r>
      <w:r>
        <w:fldChar w:fldCharType="begin"/>
      </w:r>
      <w:r w:rsidR="00CA6345">
        <w:instrText xml:space="preserve"> ADDIN ZOTERO_ITEM CSL_CITATION {"citationID":"jkR0zxI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t xml:space="preserve"> </w:t>
      </w:r>
      <w:r w:rsidRPr="00054570">
        <w:t>DESTINY-Breast04 met its key primary endpoint of PFS by BICR in the HR-positive cohort, demonstrating statistically significant superiority of T-DXd compared with TPC.</w:t>
      </w:r>
      <w:r>
        <w:fldChar w:fldCharType="begin"/>
      </w:r>
      <w:r w:rsidR="00CA6345">
        <w:instrText xml:space="preserve"> ADDIN ZOTERO_ITEM CSL_CITATION {"citationID":"WdsnQIT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T-DXd was </w:t>
      </w:r>
      <w:r>
        <w:t xml:space="preserve">also </w:t>
      </w:r>
      <w:r w:rsidRPr="00054570">
        <w:t xml:space="preserve">associated with statistically significant </w:t>
      </w:r>
      <w:r w:rsidR="001055C0">
        <w:t xml:space="preserve">superiority </w:t>
      </w:r>
      <w:r w:rsidRPr="00054570">
        <w:t xml:space="preserve">over TPC </w:t>
      </w:r>
      <w:r>
        <w:t>for all</w:t>
      </w:r>
      <w:r w:rsidRPr="00054570">
        <w:t xml:space="preserve"> </w:t>
      </w:r>
      <w:r>
        <w:t xml:space="preserve">key </w:t>
      </w:r>
      <w:r w:rsidRPr="00054570">
        <w:t xml:space="preserve">secondary efficacy endpoints </w:t>
      </w:r>
      <w:r>
        <w:t xml:space="preserve">– </w:t>
      </w:r>
      <w:r w:rsidRPr="00054570">
        <w:t>PFS by BICR in the FAS, OS in the HR-positive cohort, and OS in the FAS</w:t>
      </w:r>
      <w:r>
        <w:t xml:space="preserve"> –</w:t>
      </w:r>
      <w:r w:rsidRPr="00054570">
        <w:t xml:space="preserve"> as well as other </w:t>
      </w:r>
      <w:r>
        <w:t xml:space="preserve">clinically meaningful secondary </w:t>
      </w:r>
      <w:r w:rsidRPr="00054570">
        <w:t xml:space="preserve">endpoints </w:t>
      </w:r>
      <w:r>
        <w:t>including</w:t>
      </w:r>
      <w:r w:rsidRPr="00054570">
        <w:t xml:space="preserve"> response rates.</w:t>
      </w:r>
      <w:r>
        <w:fldChar w:fldCharType="begin"/>
      </w:r>
      <w:r w:rsidR="00CA6345">
        <w:instrText xml:space="preserve"> ADDIN ZOTERO_ITEM CSL_CITATION {"citationID":"vt3whGn0","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w:t>
      </w:r>
      <w:r>
        <w:fldChar w:fldCharType="end"/>
      </w:r>
      <w:r w:rsidRPr="00054570">
        <w:t xml:space="preserve"> </w:t>
      </w:r>
      <w:r w:rsidRPr="005D4CD3">
        <w:t>The magnitude of benefit across pre-specified subgroups</w:t>
      </w:r>
      <w:r>
        <w:t>,</w:t>
      </w:r>
      <w:r w:rsidRPr="005D4CD3">
        <w:t xml:space="preserve"> </w:t>
      </w:r>
      <w:r w:rsidRPr="00054570">
        <w:t xml:space="preserve">including </w:t>
      </w:r>
      <w:r>
        <w:t>hormone receptor</w:t>
      </w:r>
      <w:r w:rsidRPr="00054570">
        <w:t xml:space="preserve"> status, number of </w:t>
      </w:r>
      <w:r w:rsidR="0010461E" w:rsidRPr="00054570">
        <w:t xml:space="preserve">prior lines of chemotherapy in the metastatic setting, prior </w:t>
      </w:r>
      <w:r w:rsidR="0010461E">
        <w:t xml:space="preserve">treatment with </w:t>
      </w:r>
      <w:r w:rsidR="0010461E" w:rsidRPr="00054570">
        <w:t>CDK4/6 inhibitors</w:t>
      </w:r>
      <w:r w:rsidR="0010461E">
        <w:t>, ECOG performance status, baseline visceral disease, and baseline brain metastases</w:t>
      </w:r>
      <w:r>
        <w:t xml:space="preserve">, </w:t>
      </w:r>
      <w:r w:rsidRPr="005D4CD3">
        <w:t xml:space="preserve">demonstrate </w:t>
      </w:r>
      <w:r>
        <w:t xml:space="preserve">the </w:t>
      </w:r>
      <w:r w:rsidRPr="005D4CD3">
        <w:t xml:space="preserve">consistency </w:t>
      </w:r>
      <w:r>
        <w:t>of</w:t>
      </w:r>
      <w:r w:rsidRPr="005D4CD3">
        <w:t xml:space="preserve"> treatment effect</w:t>
      </w:r>
      <w:r>
        <w:t xml:space="preserve"> and strength of the data</w:t>
      </w:r>
      <w:r w:rsidRPr="005D4CD3">
        <w:t>.</w:t>
      </w:r>
      <w:r w:rsidRPr="00054570">
        <w:fldChar w:fldCharType="begin"/>
      </w:r>
      <w:r w:rsidR="00CA6345">
        <w:instrText xml:space="preserve"> ADDIN ZOTERO_ITEM CSL_CITATION {"citationID":"9LNSWbkn","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054570">
        <w:fldChar w:fldCharType="separate"/>
      </w:r>
      <w:r w:rsidR="00FD57F4" w:rsidRPr="00FD57F4">
        <w:rPr>
          <w:rFonts w:cs="Arial"/>
          <w:szCs w:val="24"/>
          <w:vertAlign w:val="superscript"/>
        </w:rPr>
        <w:t>6,7</w:t>
      </w:r>
      <w:r w:rsidRPr="00054570">
        <w:fldChar w:fldCharType="end"/>
      </w:r>
      <w:r>
        <w:t xml:space="preserve"> </w:t>
      </w:r>
    </w:p>
    <w:p w14:paraId="34F02D4B" w14:textId="1D119562" w:rsidR="000B148D" w:rsidRDefault="00887AA7" w:rsidP="000B148D">
      <w:pPr>
        <w:pStyle w:val="Body"/>
      </w:pPr>
      <w:r>
        <w:t>Quality-of-life</w:t>
      </w:r>
      <w:r w:rsidR="000B148D" w:rsidRPr="00054570">
        <w:t xml:space="preserve"> of patients </w:t>
      </w:r>
      <w:r w:rsidR="000B148D" w:rsidRPr="00CE28B5">
        <w:t>was maintained on treatment</w:t>
      </w:r>
      <w:r w:rsidR="000B148D">
        <w:t xml:space="preserve"> with T-DXd across a range of generic (EQ-5D-5L) and cancer-specific (</w:t>
      </w:r>
      <w:r w:rsidR="000B148D" w:rsidRPr="00AA6742">
        <w:t xml:space="preserve">EORTC QLQ-C30 </w:t>
      </w:r>
      <w:r w:rsidR="000B148D">
        <w:t xml:space="preserve">and </w:t>
      </w:r>
      <w:r w:rsidR="000B148D" w:rsidRPr="00054570">
        <w:t>EORTC QLQ-C30</w:t>
      </w:r>
      <w:r w:rsidR="000B148D">
        <w:t>) PRO instruments with longer TTDD across almost all measures and scales compared with TPC.</w:t>
      </w:r>
      <w:r w:rsidR="000B148D">
        <w:fldChar w:fldCharType="begin"/>
      </w:r>
      <w:r w:rsidR="00CA6345">
        <w:instrText xml:space="preserve"> ADDIN ZOTERO_ITEM CSL_CITATION {"citationID":"Y5jMFquF","properties":{"formattedCitation":"\\super 7,151\\nosupersub{}","plainCitation":"7,151","noteIndex":0},"citationItems":[{"id":65944,"uris":["http://zotero.org/groups/4797619/items/WBVSVVF7"],"itemData":{"id":65944,"type":"document","title":"Clinical Study Report for DS8201-A-U303. Data cut-off date: 11 Jan 2022. Data on File.","author":[{"family":"Daiichi Sankyo Inc.","given":""}],"issued":{"date-parts":[["2022"]]}}},{"id":66139,"uris":["http://zotero.org/groups/4797619/items/GE98BVW6"],"itemData":{"id":66139,"type":"document","title":"Patient-Reported Outcomes (PROs) From DESTINY-Breast04  a Randomized Phase 3 Study of Trastuzumab Deruxtecan (T-DXd) vs Treatment of Physician’s Choice (TPC) in Patients With HER2-Low  Metastatic Breast Cancer. Presented at ESMO Congress, September 2022.","author":[{"family":"Ueno","given":"Shanu"},{"family":"Jacot","given":"William"},{"family":"Yamashita","given":"Toshinari"},{"family":"Sohn","given":"Joohyuk"},{"family":"Vidal","given":"Maria"},{"family":"Tokunaga","given":"Eriko"},{"family":"Tsurutani","given":"Junji"},{"family":"Lee","given":"Keun Seok"},{"family":"Niikura","given":"Naoki"},{"family":"Park","given":"Yeon Hee"},{"family":"Wang","given":"Xiaojia"},{"family":"Xu","given":"Binghe"},{"family":"Gambhire","given":"Dhiraj"},{"family":"Yung","given":"Lotus"},{"family":"Meinhardt","given":"Gerold"},{"family":"Wang","given":"Yibin"},{"family":"Harbeck","given":"Nadia"},{"family":"Cameron","given":"David"},{"family":"Modi","given":"Shanu"}],"issued":{"date-parts":[["2022",9,1]]}}}],"schema":"https://github.com/citation-style-language/schema/raw/master/csl-citation.json"} </w:instrText>
      </w:r>
      <w:r w:rsidR="000B148D">
        <w:fldChar w:fldCharType="separate"/>
      </w:r>
      <w:r w:rsidR="00CA6345" w:rsidRPr="00CA6345">
        <w:rPr>
          <w:rFonts w:cs="Arial"/>
          <w:szCs w:val="24"/>
          <w:vertAlign w:val="superscript"/>
        </w:rPr>
        <w:t>7,151</w:t>
      </w:r>
      <w:r w:rsidR="000B148D">
        <w:fldChar w:fldCharType="end"/>
      </w:r>
      <w:r w:rsidR="000B148D">
        <w:t xml:space="preserve"> </w:t>
      </w:r>
      <w:r w:rsidR="000B148D" w:rsidRPr="00054570">
        <w:t>The safety profile of T</w:t>
      </w:r>
      <w:r w:rsidR="000B148D" w:rsidRPr="00054570">
        <w:noBreakHyphen/>
        <w:t xml:space="preserve">DXd in DESTINY-Breast04 was consistent </w:t>
      </w:r>
      <w:r w:rsidR="000B148D">
        <w:t xml:space="preserve">with </w:t>
      </w:r>
      <w:r w:rsidR="000B148D" w:rsidRPr="00054570">
        <w:t xml:space="preserve">previous studies </w:t>
      </w:r>
      <w:r w:rsidR="000B148D">
        <w:t>of</w:t>
      </w:r>
      <w:r w:rsidR="000B148D" w:rsidRPr="00054570">
        <w:t xml:space="preserve"> T-DXd in u/mBC</w:t>
      </w:r>
      <w:r w:rsidR="000B148D">
        <w:t>,</w:t>
      </w:r>
      <w:r w:rsidR="000B148D" w:rsidRPr="00054570">
        <w:fldChar w:fldCharType="begin"/>
      </w:r>
      <w:r w:rsidR="00CA6345">
        <w:instrText xml:space="preserve"> ADDIN ZOTERO_ITEM CSL_CITATION {"citationID":"XIbjIRt0","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rsidRPr="00054570">
        <w:fldChar w:fldCharType="separate"/>
      </w:r>
      <w:r w:rsidR="00FD57F4" w:rsidRPr="00FD57F4">
        <w:rPr>
          <w:rFonts w:cs="Arial"/>
          <w:szCs w:val="24"/>
          <w:vertAlign w:val="superscript"/>
        </w:rPr>
        <w:t>6</w:t>
      </w:r>
      <w:r w:rsidR="000B148D" w:rsidRPr="00054570">
        <w:fldChar w:fldCharType="end"/>
      </w:r>
      <w:r w:rsidR="000B148D" w:rsidRPr="00054570">
        <w:t xml:space="preserve"> </w:t>
      </w:r>
      <w:r w:rsidR="000B148D">
        <w:t>and t</w:t>
      </w:r>
      <w:r w:rsidR="000B148D" w:rsidRPr="00054570">
        <w:t>he majority of TEAEs were mild or moderate in severity</w:t>
      </w:r>
      <w:r w:rsidR="000B148D">
        <w:t>,</w:t>
      </w:r>
      <w:r w:rsidR="000B148D" w:rsidRPr="00054570">
        <w:t xml:space="preserve"> </w:t>
      </w:r>
      <w:r w:rsidR="00294FDC" w:rsidRPr="00294FDC">
        <w:rPr>
          <w:color w:val="000000"/>
          <w:highlight w:val="black"/>
        </w:rPr>
        <w:lastRenderedPageBreak/>
        <w:t>xxxxxxxxxxxxxxxxxxxxxx</w:t>
      </w:r>
      <w:r w:rsidR="000B148D">
        <w:t xml:space="preserve"> through cycles</w:t>
      </w:r>
      <w:r w:rsidR="000B148D" w:rsidRPr="00054570">
        <w:t>.</w:t>
      </w:r>
      <w:r w:rsidR="008B1433" w:rsidRPr="00054570">
        <w:fldChar w:fldCharType="begin"/>
      </w:r>
      <w:r w:rsidR="00CA6345">
        <w:instrText xml:space="preserve"> ADDIN ZOTERO_ITEM CSL_CITATION {"citationID":"KOTJkPh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8B1433" w:rsidRPr="00054570">
        <w:fldChar w:fldCharType="separate"/>
      </w:r>
      <w:r w:rsidR="00FD57F4" w:rsidRPr="00FD57F4">
        <w:rPr>
          <w:rFonts w:cs="Arial"/>
          <w:szCs w:val="24"/>
          <w:vertAlign w:val="superscript"/>
        </w:rPr>
        <w:t>7</w:t>
      </w:r>
      <w:r w:rsidR="008B1433" w:rsidRPr="00054570">
        <w:fldChar w:fldCharType="end"/>
      </w:r>
      <w:r w:rsidR="008B1433">
        <w:t xml:space="preserve"> </w:t>
      </w:r>
      <w:r w:rsidR="000B148D" w:rsidRPr="00054570">
        <w:t xml:space="preserve">Despite similar rates of overall TEAEs and drug-related TEAEs, T-DXd was associated with </w:t>
      </w:r>
      <w:r w:rsidR="001736F2" w:rsidRPr="00054570">
        <w:t>lower</w:t>
      </w:r>
      <w:r w:rsidR="000B148D">
        <w:t xml:space="preserve"> rates </w:t>
      </w:r>
      <w:r w:rsidR="001736F2" w:rsidRPr="00054570">
        <w:t xml:space="preserve">of and </w:t>
      </w:r>
      <w:r w:rsidR="000B148D" w:rsidRPr="00054570">
        <w:t xml:space="preserve">Grade </w:t>
      </w:r>
      <w:r w:rsidR="000B148D" w:rsidRPr="00054570">
        <w:rPr>
          <w:rFonts w:cs="Arial"/>
        </w:rPr>
        <w:t>≥</w:t>
      </w:r>
      <w:r w:rsidR="000B148D" w:rsidRPr="00054570">
        <w:t>3 TEAEs</w:t>
      </w:r>
      <w:r w:rsidR="001736F2" w:rsidRPr="00054570">
        <w:t xml:space="preserve"> and </w:t>
      </w:r>
      <w:r w:rsidR="000B148D" w:rsidRPr="00054570">
        <w:t xml:space="preserve">drug-related Grade </w:t>
      </w:r>
      <w:r w:rsidR="000B148D" w:rsidRPr="00054570">
        <w:rPr>
          <w:rFonts w:cs="Arial"/>
        </w:rPr>
        <w:t>≥</w:t>
      </w:r>
      <w:r w:rsidR="000B148D" w:rsidRPr="00054570">
        <w:t>3 TEAEs</w:t>
      </w:r>
      <w:r w:rsidR="001736F2" w:rsidRPr="00054570">
        <w:t xml:space="preserve"> than TPC</w:t>
      </w:r>
      <w:r w:rsidR="001736F2">
        <w:t>. E</w:t>
      </w:r>
      <w:r w:rsidR="000B148D">
        <w:t>xposure</w:t>
      </w:r>
      <w:r w:rsidR="008A68B0">
        <w:t>-</w:t>
      </w:r>
      <w:r w:rsidR="000B148D">
        <w:t>adjusted rates for</w:t>
      </w:r>
      <w:r w:rsidR="000B148D" w:rsidRPr="00054570">
        <w:t xml:space="preserve"> </w:t>
      </w:r>
      <w:r w:rsidR="0061514C">
        <w:t>all parameters</w:t>
      </w:r>
      <w:r w:rsidR="0034290D">
        <w:t xml:space="preserve"> were lower for T-DXd vs. TPC,</w:t>
      </w:r>
      <w:r w:rsidR="0061514C">
        <w:t xml:space="preserve"> including </w:t>
      </w:r>
      <w:r w:rsidR="000B148D" w:rsidRPr="00054570">
        <w:t xml:space="preserve">Grade </w:t>
      </w:r>
      <w:r w:rsidR="000B148D" w:rsidRPr="00054570">
        <w:rPr>
          <w:rFonts w:cs="Arial"/>
        </w:rPr>
        <w:t>≥</w:t>
      </w:r>
      <w:r w:rsidR="000B148D" w:rsidRPr="00054570">
        <w:t>3 TEAEs</w:t>
      </w:r>
      <w:r w:rsidR="000B148D">
        <w:t>,</w:t>
      </w:r>
      <w:r w:rsidR="000B148D" w:rsidRPr="00054570">
        <w:t xml:space="preserve"> drug-related Grade </w:t>
      </w:r>
      <w:r w:rsidR="000B148D" w:rsidRPr="00054570">
        <w:rPr>
          <w:rFonts w:cs="Arial"/>
        </w:rPr>
        <w:t>≥</w:t>
      </w:r>
      <w:r w:rsidR="000B148D" w:rsidRPr="00054570">
        <w:t>3 TEAEs</w:t>
      </w:r>
      <w:r w:rsidR="000B148D">
        <w:t>, and all TEAEs associated with study drug interruption, dose reduction and discontinuation</w:t>
      </w:r>
      <w:r w:rsidR="000B148D" w:rsidRPr="00054570">
        <w:t>.</w:t>
      </w:r>
      <w:r w:rsidR="000B148D" w:rsidRPr="00054570">
        <w:fldChar w:fldCharType="begin"/>
      </w:r>
      <w:r w:rsidR="00CA6345">
        <w:instrText xml:space="preserve"> ADDIN ZOTERO_ITEM CSL_CITATION {"citationID":"XR95dskt","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B148D" w:rsidRPr="00054570">
        <w:fldChar w:fldCharType="separate"/>
      </w:r>
      <w:r w:rsidR="00FD57F4" w:rsidRPr="00FD57F4">
        <w:rPr>
          <w:rFonts w:cs="Arial"/>
          <w:szCs w:val="24"/>
          <w:vertAlign w:val="superscript"/>
        </w:rPr>
        <w:t>6</w:t>
      </w:r>
      <w:r w:rsidR="000B148D" w:rsidRPr="00054570">
        <w:fldChar w:fldCharType="end"/>
      </w:r>
      <w:r w:rsidR="000B148D" w:rsidRPr="00054570">
        <w:t xml:space="preserve"> </w:t>
      </w:r>
      <w:r w:rsidR="008B5C3E">
        <w:rPr>
          <w:rStyle w:val="normaltextrun"/>
        </w:rPr>
        <w:t>Adverse events</w:t>
      </w:r>
      <w:r w:rsidR="008B5C3E" w:rsidRPr="00054570">
        <w:rPr>
          <w:rStyle w:val="normaltextrun"/>
        </w:rPr>
        <w:t xml:space="preserve"> </w:t>
      </w:r>
      <w:r w:rsidR="000B148D" w:rsidRPr="00054570">
        <w:rPr>
          <w:rStyle w:val="normaltextrun"/>
        </w:rPr>
        <w:t>of special interest</w:t>
      </w:r>
      <w:r w:rsidR="000B148D" w:rsidRPr="00054570">
        <w:rPr>
          <w:rStyle w:val="normaltextrun"/>
          <w:b/>
          <w:bCs/>
        </w:rPr>
        <w:t xml:space="preserve"> </w:t>
      </w:r>
      <w:r w:rsidR="000B148D" w:rsidRPr="00E577F2">
        <w:rPr>
          <w:rStyle w:val="normaltextrun"/>
        </w:rPr>
        <w:t>(</w:t>
      </w:r>
      <w:r w:rsidR="000B148D" w:rsidRPr="00054570">
        <w:rPr>
          <w:rStyle w:val="normaltextrun"/>
        </w:rPr>
        <w:t xml:space="preserve">ILD/pneumonitis and LV </w:t>
      </w:r>
      <w:r w:rsidR="000664D8" w:rsidRPr="00054570">
        <w:rPr>
          <w:rStyle w:val="normaltextrun"/>
        </w:rPr>
        <w:t>d</w:t>
      </w:r>
      <w:r w:rsidR="000664D8">
        <w:rPr>
          <w:rStyle w:val="normaltextrun"/>
        </w:rPr>
        <w:t>ysfunction</w:t>
      </w:r>
      <w:r w:rsidR="000B148D" w:rsidRPr="00054570">
        <w:rPr>
          <w:rStyle w:val="normaltextrun"/>
        </w:rPr>
        <w:t xml:space="preserve">) associated with T-DXd were generally of mild or moderate severity and well managed through the use of established </w:t>
      </w:r>
      <w:r w:rsidR="000B148D">
        <w:rPr>
          <w:rStyle w:val="normaltextrun"/>
        </w:rPr>
        <w:t>management</w:t>
      </w:r>
      <w:r w:rsidR="000B148D" w:rsidRPr="00054570">
        <w:rPr>
          <w:rStyle w:val="normaltextrun"/>
        </w:rPr>
        <w:t xml:space="preserve"> guidelines.</w:t>
      </w:r>
      <w:r w:rsidR="000B148D" w:rsidRPr="00054570">
        <w:fldChar w:fldCharType="begin"/>
      </w:r>
      <w:r w:rsidR="00CA6345">
        <w:instrText xml:space="preserve"> ADDIN ZOTERO_ITEM CSL_CITATION {"citationID":"FavAWNZo","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B148D" w:rsidRPr="00054570">
        <w:fldChar w:fldCharType="separate"/>
      </w:r>
      <w:r w:rsidR="00FD57F4" w:rsidRPr="00FD57F4">
        <w:rPr>
          <w:rFonts w:cs="Arial"/>
          <w:szCs w:val="24"/>
          <w:vertAlign w:val="superscript"/>
        </w:rPr>
        <w:t>7</w:t>
      </w:r>
      <w:r w:rsidR="000B148D" w:rsidRPr="00054570">
        <w:fldChar w:fldCharType="end"/>
      </w:r>
    </w:p>
    <w:p w14:paraId="7D0658B4" w14:textId="6FAEA79F" w:rsidR="000B148D" w:rsidRDefault="000B148D" w:rsidP="000B148D">
      <w:pPr>
        <w:pStyle w:val="Body"/>
      </w:pPr>
      <w:r w:rsidRPr="00054570">
        <w:t>Overall</w:t>
      </w:r>
      <w:r>
        <w:t xml:space="preserve">, </w:t>
      </w:r>
      <w:r w:rsidRPr="00054570">
        <w:t xml:space="preserve">DESTINY-Breast04 clearly demonstrates </w:t>
      </w:r>
      <w:r>
        <w:t>the efficacy and safety of</w:t>
      </w:r>
      <w:r w:rsidRPr="00054570">
        <w:t xml:space="preserve"> T-DXd </w:t>
      </w:r>
      <w:r>
        <w:t xml:space="preserve">compared with standard of care </w:t>
      </w:r>
      <w:r w:rsidRPr="00054570">
        <w:t xml:space="preserve">in a population of patients aligned to the final scope </w:t>
      </w:r>
      <w:r>
        <w:t>for</w:t>
      </w:r>
      <w:r w:rsidRPr="00054570">
        <w:t xml:space="preserve"> this appraisal.</w:t>
      </w:r>
      <w:r w:rsidRPr="00054570">
        <w:fldChar w:fldCharType="begin"/>
      </w:r>
      <w:r w:rsidR="00CA6345">
        <w:instrText xml:space="preserve"> ADDIN ZOTERO_ITEM CSL_CITATION {"citationID":"Y4TPFgtz","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054570">
        <w:fldChar w:fldCharType="separate"/>
      </w:r>
      <w:r w:rsidR="00FD57F4" w:rsidRPr="00FD57F4">
        <w:rPr>
          <w:rFonts w:cs="Arial"/>
          <w:szCs w:val="24"/>
          <w:vertAlign w:val="superscript"/>
        </w:rPr>
        <w:t>1</w:t>
      </w:r>
      <w:r w:rsidRPr="00054570">
        <w:fldChar w:fldCharType="end"/>
      </w:r>
      <w:r w:rsidRPr="00054570">
        <w:t xml:space="preserve"> UK </w:t>
      </w:r>
      <w:r>
        <w:t xml:space="preserve">clinical and HEOR </w:t>
      </w:r>
      <w:r w:rsidRPr="00054570">
        <w:t xml:space="preserve">experts confirmed that DESTINY-Breast04 </w:t>
      </w:r>
      <w:r>
        <w:t xml:space="preserve">is well designed, robust and </w:t>
      </w:r>
      <w:r w:rsidRPr="00054570">
        <w:t>generalisable to UK</w:t>
      </w:r>
      <w:r>
        <w:t xml:space="preserve"> clinical practice, </w:t>
      </w:r>
      <w:r w:rsidRPr="00054570">
        <w:t xml:space="preserve">including </w:t>
      </w:r>
      <w:r>
        <w:t xml:space="preserve">a </w:t>
      </w:r>
      <w:r w:rsidRPr="00054570">
        <w:t>comparator arm that is reflective of the range of single-agent chemotherapy options used in the metastatic setting</w:t>
      </w:r>
      <w:r>
        <w:t>, where the choice of non-targeted chemotherapy at later lines is based on</w:t>
      </w:r>
      <w:r w:rsidRPr="00054570">
        <w:t xml:space="preserve"> clinician</w:t>
      </w:r>
      <w:r>
        <w:t xml:space="preserve"> preference as well as </w:t>
      </w:r>
      <w:r w:rsidRPr="00054570">
        <w:t>patient</w:t>
      </w:r>
      <w:r>
        <w:t>-specific</w:t>
      </w:r>
      <w:r w:rsidRPr="00054570">
        <w:t xml:space="preserve"> need</w:t>
      </w:r>
      <w:r>
        <w:t xml:space="preserve">s and </w:t>
      </w:r>
      <w:r w:rsidRPr="00054570">
        <w:t>preference.</w:t>
      </w:r>
      <w:r w:rsidRPr="00054570">
        <w:fldChar w:fldCharType="begin"/>
      </w:r>
      <w:r w:rsidR="00CA6345">
        <w:instrText xml:space="preserve"> ADDIN ZOTERO_ITEM CSL_CITATION {"citationID":"bX0btIZI","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054570">
        <w:t xml:space="preserve"> </w:t>
      </w:r>
      <w:r>
        <w:t>Clinical and HEOR experts agreed that, for decision</w:t>
      </w:r>
      <w:r w:rsidR="008A68B0">
        <w:t>-</w:t>
      </w:r>
      <w:r>
        <w:t>making, TPC is the relevant comparator in this appraisal</w:t>
      </w:r>
      <w:r w:rsidR="006B70B7">
        <w:t xml:space="preserve"> and </w:t>
      </w:r>
      <w:r w:rsidR="0044375E">
        <w:t xml:space="preserve">that the </w:t>
      </w:r>
      <w:r w:rsidR="0044375E" w:rsidRPr="00054570">
        <w:t>comparators listed in the NICE final scope</w:t>
      </w:r>
      <w:r w:rsidR="0044375E">
        <w:t xml:space="preserve"> </w:t>
      </w:r>
      <w:r w:rsidR="0044375E" w:rsidRPr="00054570">
        <w:t>are well represented in the TPC arm of DESTINY-Breast04</w:t>
      </w:r>
      <w:r w:rsidR="00423B66">
        <w:t xml:space="preserve"> (see </w:t>
      </w:r>
      <w:r w:rsidR="00423B66" w:rsidRPr="00184A20">
        <w:rPr>
          <w:b/>
          <w:bCs/>
        </w:rPr>
        <w:t xml:space="preserve">Section </w:t>
      </w:r>
      <w:r w:rsidR="00423B66" w:rsidRPr="00184A20">
        <w:rPr>
          <w:b/>
          <w:bCs/>
        </w:rPr>
        <w:fldChar w:fldCharType="begin"/>
      </w:r>
      <w:r w:rsidR="00423B66" w:rsidRPr="00184A20">
        <w:rPr>
          <w:b/>
          <w:bCs/>
        </w:rPr>
        <w:instrText xml:space="preserve"> REF _Ref129210454 \r \h </w:instrText>
      </w:r>
      <w:r w:rsidR="00423B66">
        <w:rPr>
          <w:b/>
          <w:bCs/>
        </w:rPr>
        <w:instrText xml:space="preserve"> \* MERGEFORMAT </w:instrText>
      </w:r>
      <w:r w:rsidR="00423B66" w:rsidRPr="00184A20">
        <w:rPr>
          <w:b/>
          <w:bCs/>
        </w:rPr>
      </w:r>
      <w:r w:rsidR="00423B66" w:rsidRPr="00184A20">
        <w:rPr>
          <w:b/>
          <w:bCs/>
        </w:rPr>
        <w:fldChar w:fldCharType="separate"/>
      </w:r>
      <w:r w:rsidR="00145F42">
        <w:rPr>
          <w:b/>
          <w:bCs/>
        </w:rPr>
        <w:t>B.1.3.6</w:t>
      </w:r>
      <w:r w:rsidR="00423B66" w:rsidRPr="00184A20">
        <w:rPr>
          <w:b/>
          <w:bCs/>
        </w:rPr>
        <w:fldChar w:fldCharType="end"/>
      </w:r>
      <w:r w:rsidR="00423B66">
        <w:t xml:space="preserve"> for more information)</w:t>
      </w:r>
      <w:r>
        <w:t>.</w:t>
      </w:r>
      <w:r w:rsidRPr="00054570">
        <w:fldChar w:fldCharType="begin"/>
      </w:r>
      <w:r w:rsidR="00CA6345">
        <w:instrText xml:space="preserve"> ADDIN ZOTERO_ITEM CSL_CITATION {"citationID":"Hm8WUCCB","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t xml:space="preserve"> As such, Daiichi Sankyo consider the results from </w:t>
      </w:r>
      <w:r w:rsidRPr="00054570">
        <w:t>DESTINY-Breast04</w:t>
      </w:r>
      <w:r>
        <w:t xml:space="preserve"> to be highly relevant to the decision problem.</w:t>
      </w:r>
      <w:r w:rsidRPr="00293ECD">
        <w:t xml:space="preserve"> </w:t>
      </w:r>
    </w:p>
    <w:p w14:paraId="7785F603" w14:textId="7A93C3C2" w:rsidR="000B148D" w:rsidRPr="00054570" w:rsidRDefault="000B148D" w:rsidP="000B148D">
      <w:pPr>
        <w:pStyle w:val="Body"/>
      </w:pPr>
      <w:r w:rsidRPr="00054570">
        <w:t>DESTINY-Breast04 is the first ever head-to-head Phase III trial to show a significant benefit of HER2-targeted treatment in HER2-low u/mBC</w:t>
      </w:r>
      <w:r>
        <w:t xml:space="preserve"> after </w:t>
      </w:r>
      <w:r w:rsidRPr="00054570">
        <w:t>one or two lines of chemotherapy in the recurrent or metastatic setting</w:t>
      </w:r>
      <w:r>
        <w:t xml:space="preserve"> compared with non-targeted chemotherapy</w:t>
      </w:r>
      <w:r w:rsidRPr="00054570">
        <w:t>.</w:t>
      </w:r>
      <w:r w:rsidRPr="00054570">
        <w:fldChar w:fldCharType="begin"/>
      </w:r>
      <w:r w:rsidR="00CA6345">
        <w:instrText xml:space="preserve"> ADDIN ZOTERO_ITEM CSL_CITATION {"citationID":"GbekfDFf","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054570">
        <w:fldChar w:fldCharType="separate"/>
      </w:r>
      <w:r w:rsidR="00FD57F4" w:rsidRPr="00FD57F4">
        <w:rPr>
          <w:rFonts w:cs="Arial"/>
          <w:szCs w:val="24"/>
          <w:vertAlign w:val="superscript"/>
        </w:rPr>
        <w:t>6</w:t>
      </w:r>
      <w:r w:rsidRPr="00054570">
        <w:fldChar w:fldCharType="end"/>
      </w:r>
      <w:r w:rsidRPr="00054570">
        <w:t xml:space="preserve"> </w:t>
      </w:r>
      <w:r>
        <w:t>The</w:t>
      </w:r>
      <w:r w:rsidRPr="00054570">
        <w:t xml:space="preserve"> unprecedented efficacy </w:t>
      </w:r>
      <w:r>
        <w:t xml:space="preserve">demonstrated in </w:t>
      </w:r>
      <w:r w:rsidRPr="00054570">
        <w:t>DESTINY-Breast04</w:t>
      </w:r>
      <w:r>
        <w:t xml:space="preserve"> has led to T-DXd becoming the first </w:t>
      </w:r>
      <w:r w:rsidR="005455B4">
        <w:t xml:space="preserve">and only </w:t>
      </w:r>
      <w:r>
        <w:t xml:space="preserve">HER2-targeted therapy to receive </w:t>
      </w:r>
      <w:r w:rsidR="005455B4">
        <w:t xml:space="preserve">EMA </w:t>
      </w:r>
      <w:r>
        <w:t xml:space="preserve">regulatory </w:t>
      </w:r>
      <w:r w:rsidR="005455B4">
        <w:t>approval</w:t>
      </w:r>
      <w:r>
        <w:t xml:space="preserve"> in HER2-low u/mBC,</w:t>
      </w:r>
      <w:r w:rsidR="005D17EE">
        <w:rPr>
          <w:i/>
          <w:iCs/>
        </w:rPr>
        <w:fldChar w:fldCharType="begin"/>
      </w:r>
      <w:r w:rsidR="00CA6345">
        <w:rPr>
          <w:i/>
          <w:iCs/>
        </w:rPr>
        <w:instrText xml:space="preserve"> ADDIN ZOTERO_ITEM CSL_CITATION {"citationID":"xRAVcZh4","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5D17EE">
        <w:rPr>
          <w:i/>
          <w:iCs/>
        </w:rPr>
        <w:fldChar w:fldCharType="separate"/>
      </w:r>
      <w:r w:rsidR="005D17EE" w:rsidRPr="00FD57F4">
        <w:rPr>
          <w:rFonts w:cs="Arial"/>
          <w:szCs w:val="24"/>
          <w:vertAlign w:val="superscript"/>
        </w:rPr>
        <w:t>3</w:t>
      </w:r>
      <w:r w:rsidR="005D17EE">
        <w:rPr>
          <w:i/>
          <w:iCs/>
        </w:rPr>
        <w:fldChar w:fldCharType="end"/>
      </w:r>
      <w:r>
        <w:t xml:space="preserve"> representing</w:t>
      </w:r>
      <w:r w:rsidRPr="00054570">
        <w:t xml:space="preserve"> a step-change in the treatment </w:t>
      </w:r>
      <w:r>
        <w:t>paradigm and supporting a</w:t>
      </w:r>
      <w:r w:rsidRPr="00054570">
        <w:t xml:space="preserve"> need for </w:t>
      </w:r>
      <w:r>
        <w:t xml:space="preserve">UK </w:t>
      </w:r>
      <w:r w:rsidRPr="00054570">
        <w:t>clinical pathway</w:t>
      </w:r>
      <w:r>
        <w:t>s</w:t>
      </w:r>
      <w:r w:rsidRPr="00054570">
        <w:t xml:space="preserve"> to </w:t>
      </w:r>
      <w:r w:rsidR="00400314">
        <w:t>further categorise</w:t>
      </w:r>
      <w:r w:rsidR="00400314" w:rsidRPr="00054570">
        <w:t xml:space="preserve"> HER2 status</w:t>
      </w:r>
      <w:r>
        <w:t xml:space="preserve">. </w:t>
      </w:r>
      <w:r w:rsidRPr="00054570">
        <w:t>In light of the suboptimal survival outcomes in HER2-negative u/mBC</w:t>
      </w:r>
      <w:r>
        <w:t xml:space="preserve"> (</w:t>
      </w:r>
      <w:r w:rsidRPr="008176DB">
        <w:rPr>
          <w:b/>
          <w:bCs/>
        </w:rPr>
        <w:fldChar w:fldCharType="begin"/>
      </w:r>
      <w:r w:rsidRPr="008176DB">
        <w:rPr>
          <w:b/>
          <w:bCs/>
        </w:rPr>
        <w:instrText xml:space="preserve"> REF _Ref126923702 \h </w:instrText>
      </w:r>
      <w:r>
        <w:rPr>
          <w:b/>
          <w:bCs/>
        </w:rPr>
        <w:instrText xml:space="preserve"> \* MERGEFORMAT </w:instrText>
      </w:r>
      <w:r w:rsidRPr="008176DB">
        <w:rPr>
          <w:b/>
          <w:bCs/>
        </w:rPr>
      </w:r>
      <w:r w:rsidRPr="008176DB">
        <w:rPr>
          <w:b/>
          <w:bCs/>
        </w:rPr>
        <w:fldChar w:fldCharType="separate"/>
      </w:r>
      <w:r w:rsidR="00145F42" w:rsidRPr="00145F42">
        <w:rPr>
          <w:b/>
          <w:bCs/>
        </w:rPr>
        <w:t xml:space="preserve">Table </w:t>
      </w:r>
      <w:r w:rsidR="00145F42" w:rsidRPr="00145F42">
        <w:rPr>
          <w:b/>
          <w:bCs/>
          <w:noProof/>
        </w:rPr>
        <w:t>30</w:t>
      </w:r>
      <w:r w:rsidRPr="008176DB">
        <w:rPr>
          <w:b/>
          <w:bCs/>
        </w:rPr>
        <w:fldChar w:fldCharType="end"/>
      </w:r>
      <w:r>
        <w:t>)</w:t>
      </w:r>
      <w:r w:rsidRPr="00054570">
        <w:t xml:space="preserve">, </w:t>
      </w:r>
      <w:r>
        <w:t>T-DXd</w:t>
      </w:r>
      <w:r w:rsidRPr="00054570">
        <w:t xml:space="preserve"> offer</w:t>
      </w:r>
      <w:r>
        <w:t>s</w:t>
      </w:r>
      <w:r w:rsidRPr="00054570">
        <w:t xml:space="preserve"> hope of extended life and </w:t>
      </w:r>
      <w:r>
        <w:t>QoL</w:t>
      </w:r>
      <w:r w:rsidRPr="00054570">
        <w:t xml:space="preserve"> fo</w:t>
      </w:r>
      <w:r>
        <w:t>r</w:t>
      </w:r>
      <w:r w:rsidRPr="00054570">
        <w:t xml:space="preserve"> patients, carers, and families.</w:t>
      </w:r>
      <w:r>
        <w:t xml:space="preserve"> </w:t>
      </w:r>
      <w:r w:rsidRPr="00054570">
        <w:t xml:space="preserve">UK clinical experts confirmed that there is </w:t>
      </w:r>
      <w:r>
        <w:t>an unmet need for better outcomes in this setting</w:t>
      </w:r>
      <w:r w:rsidRPr="00054570">
        <w:t>.</w:t>
      </w:r>
      <w:r w:rsidRPr="00054570">
        <w:fldChar w:fldCharType="begin"/>
      </w:r>
      <w:r w:rsidR="00CA6345">
        <w:instrText xml:space="preserve"> ADDIN ZOTERO_ITEM CSL_CITATION {"citationID":"pDkHaeC8","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p>
    <w:p w14:paraId="693BBE68" w14:textId="2DAE1AC0" w:rsidR="000B148D" w:rsidRDefault="000B148D" w:rsidP="000B148D">
      <w:pPr>
        <w:pStyle w:val="Body"/>
      </w:pPr>
      <w:r>
        <w:t>I</w:t>
      </w:r>
      <w:r w:rsidRPr="00054570">
        <w:t xml:space="preserve">n recognition of its innovation, T-DXd was awarded </w:t>
      </w:r>
      <w:r w:rsidR="00197393">
        <w:t xml:space="preserve">an </w:t>
      </w:r>
      <w:r w:rsidRPr="00054570">
        <w:t xml:space="preserve">Innovation Passport </w:t>
      </w:r>
      <w:r>
        <w:t xml:space="preserve">designation </w:t>
      </w:r>
      <w:r w:rsidRPr="00054570">
        <w:t xml:space="preserve">by the </w:t>
      </w:r>
      <w:r w:rsidR="006A5D60">
        <w:t>Innovative Licen</w:t>
      </w:r>
      <w:r w:rsidR="00C94031">
        <w:t>sing and Access Pathway (</w:t>
      </w:r>
      <w:r>
        <w:t>ILAP</w:t>
      </w:r>
      <w:r w:rsidR="00C94031">
        <w:t>)</w:t>
      </w:r>
      <w:r>
        <w:t xml:space="preserve"> steering group in May 2022 (ILAP reference number: ILAP/IP/22/08265/01)</w:t>
      </w:r>
      <w:r w:rsidRPr="00054570">
        <w:t>. T</w:t>
      </w:r>
      <w:r w:rsidRPr="00054570">
        <w:noBreakHyphen/>
        <w:t xml:space="preserve">DXd is now approved </w:t>
      </w:r>
      <w:r>
        <w:t xml:space="preserve">in HER2-low u/mBC </w:t>
      </w:r>
      <w:r w:rsidRPr="00054570">
        <w:t xml:space="preserve">by the </w:t>
      </w:r>
      <w:r w:rsidR="00C94031">
        <w:t>EMA</w:t>
      </w:r>
      <w:r w:rsidR="00B30184">
        <w:rPr>
          <w:i/>
          <w:iCs/>
        </w:rPr>
        <w:fldChar w:fldCharType="begin"/>
      </w:r>
      <w:r w:rsidR="00CA6345">
        <w:rPr>
          <w:i/>
          <w:iCs/>
        </w:rPr>
        <w:instrText xml:space="preserve"> ADDIN ZOTERO_ITEM CSL_CITATION {"citationID":"pVkZTjOm","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B30184">
        <w:rPr>
          <w:i/>
          <w:iCs/>
        </w:rPr>
        <w:fldChar w:fldCharType="separate"/>
      </w:r>
      <w:r w:rsidR="00FD57F4" w:rsidRPr="00FD57F4">
        <w:rPr>
          <w:rFonts w:cs="Arial"/>
          <w:szCs w:val="24"/>
          <w:vertAlign w:val="superscript"/>
        </w:rPr>
        <w:t>3</w:t>
      </w:r>
      <w:r w:rsidR="00B30184">
        <w:rPr>
          <w:i/>
          <w:iCs/>
        </w:rPr>
        <w:fldChar w:fldCharType="end"/>
      </w:r>
      <w:r w:rsidR="00C94031">
        <w:t xml:space="preserve"> </w:t>
      </w:r>
      <w:r>
        <w:t>and the US FDA.</w:t>
      </w:r>
      <w:r w:rsidR="00FE32B8">
        <w:fldChar w:fldCharType="begin"/>
      </w:r>
      <w:r w:rsidR="00CA6345">
        <w:instrText xml:space="preserve"> ADDIN ZOTERO_ITEM CSL_CITATION {"citationID":"hTOkxz3f","properties":{"formattedCitation":"\\super 138,139\\nosupersub{}","plainCitation":"138,139","noteIndex":0},"citationItems":[{"id":66845,"uris":["http://zotero.org/groups/4797619/items/K7R8E452"],"itemData":{"id":66845,"type":"webpage","container-title":"The ASCO Post","language":"en","title":"FDA Approves First Targeted Therapy for HER2-Low Breast Cancer","URL":"https://ascopost.com/issues/september-10-2022/fda-approves-first-targeted-therapy-for-her2-low-breast-cancer/","accessed":{"date-parts":[["2023",3,6]]},"issued":{"date-parts":[["2022",9]]}}},{"id":66843,"uris":["http://zotero.org/groups/4797619/items/IPJ8PZ2L"],"itemData":{"id":66843,"type":"document","publisher":"Access Data FDA.gov","title":"HIGHLIGHTS OF PRESCRIBING INFORMATION - ENHERTU.","URL":"https://www.accessdata.fda.gov/drugsatfda_docs/label/2022/761139s021lbl.pdf","author":[{"family":"US Food and Drug Administration","given":""}],"issued":{"date-parts":[["2022",8]]}}}],"schema":"https://github.com/citation-style-language/schema/raw/master/csl-citation.json"} </w:instrText>
      </w:r>
      <w:r w:rsidR="00FE32B8">
        <w:fldChar w:fldCharType="separate"/>
      </w:r>
      <w:r w:rsidR="00CA6345" w:rsidRPr="00CA6345">
        <w:rPr>
          <w:rFonts w:cs="Arial"/>
          <w:szCs w:val="24"/>
          <w:vertAlign w:val="superscript"/>
        </w:rPr>
        <w:t>138,139</w:t>
      </w:r>
      <w:r w:rsidR="00FE32B8">
        <w:fldChar w:fldCharType="end"/>
      </w:r>
      <w:r w:rsidRPr="00054570">
        <w:t xml:space="preserve"> </w:t>
      </w:r>
      <w:r w:rsidR="000F6252">
        <w:t xml:space="preserve">UK Medicines and Healthcare Products Regulatory Agency (MHRA) approval </w:t>
      </w:r>
      <w:r w:rsidR="00F77ABC" w:rsidRPr="00F77ABC">
        <w:rPr>
          <w:color w:val="000000"/>
          <w:highlight w:val="black"/>
        </w:rPr>
        <w:t>xxxxxxxxxxxxxxxxxxxxxxxxxxxxxxxxxx</w:t>
      </w:r>
      <w:r w:rsidR="00C520C9">
        <w:rPr>
          <w:u w:val="single"/>
        </w:rPr>
        <w:t>)</w:t>
      </w:r>
      <w:r w:rsidR="000F6252">
        <w:t>.</w:t>
      </w:r>
      <w:r w:rsidRPr="00054570">
        <w:t xml:space="preserve"> </w:t>
      </w:r>
      <w:r w:rsidRPr="001F4A75">
        <w:t xml:space="preserve"> </w:t>
      </w:r>
    </w:p>
    <w:p w14:paraId="34049C96" w14:textId="3A881928" w:rsidR="000B148D" w:rsidRPr="00054570" w:rsidRDefault="000B148D" w:rsidP="00F710CB">
      <w:pPr>
        <w:pStyle w:val="Body"/>
      </w:pPr>
      <w:r w:rsidRPr="00054570">
        <w:t>Based on the DESTINY-Breast04 study, US NCCN 2022 guidelines recommend T-DXd as a Category 1 preferred regimen for patients with HER2-low BC who have received at least one prior line of chemotherapy for metastatic disease and, if the tumour is HR-positive, are refractory to ET.</w:t>
      </w:r>
      <w:r>
        <w:rPr>
          <w:rFonts w:ascii="Times New Roman" w:hAnsi="Times New Roman" w:cs="Times New Roman"/>
          <w:sz w:val="24"/>
          <w:szCs w:val="24"/>
          <w:vertAlign w:val="superscript"/>
        </w:rPr>
        <w:t>43</w:t>
      </w:r>
      <w:r w:rsidR="00CA1EB8">
        <w:rPr>
          <w:rFonts w:ascii="Times New Roman" w:hAnsi="Times New Roman" w:cs="Times New Roman"/>
          <w:sz w:val="24"/>
          <w:szCs w:val="24"/>
          <w:vertAlign w:val="superscript"/>
        </w:rPr>
        <w:t xml:space="preserve"> </w:t>
      </w:r>
      <w:r w:rsidRPr="00054570">
        <w:t>Similarly, in the ASCO 2022 Rapid Recommendation Update, T-DXd is recommended for patients with HER2-low who have received at least one prior chemotherapy for metastatic disease, and if HR-positive are refractory to ET.</w:t>
      </w:r>
      <w:r w:rsidRPr="00054570">
        <w:fldChar w:fldCharType="begin"/>
      </w:r>
      <w:r w:rsidR="00CA6345">
        <w:instrText xml:space="preserve"> ADDIN ZOTERO_ITEM CSL_CITATION {"citationID":"sV1Qsogp","properties":{"formattedCitation":"\\super 71\\nosupersub{}","plainCitation":"71","noteIndex":0},"citationItems":[{"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Pr="00054570">
        <w:fldChar w:fldCharType="separate"/>
      </w:r>
      <w:r w:rsidR="00FD57F4" w:rsidRPr="00FD57F4">
        <w:rPr>
          <w:rFonts w:cs="Arial"/>
          <w:szCs w:val="24"/>
          <w:vertAlign w:val="superscript"/>
        </w:rPr>
        <w:t>71</w:t>
      </w:r>
      <w:r w:rsidRPr="00054570">
        <w:fldChar w:fldCharType="end"/>
      </w:r>
      <w:r w:rsidRPr="00054570">
        <w:t xml:space="preserve"> </w:t>
      </w:r>
      <w:r>
        <w:t xml:space="preserve">Furthermore, </w:t>
      </w:r>
      <w:r w:rsidRPr="0038442A">
        <w:t>ESMO guidelines recognise HER2-low as a clinically relevant subgroup of patient</w:t>
      </w:r>
      <w:r>
        <w:t>s</w:t>
      </w:r>
      <w:r w:rsidRPr="0038442A">
        <w:t xml:space="preserve"> with u/mBC</w:t>
      </w:r>
      <w:r>
        <w:t>.</w:t>
      </w:r>
      <w:r>
        <w:fldChar w:fldCharType="begin"/>
      </w:r>
      <w:r w:rsidR="00CA6345">
        <w:instrText xml:space="preserve"> ADDIN ZOTERO_ITEM CSL_CITATION {"citationID":"uPHsKS2l","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fldChar w:fldCharType="separate"/>
      </w:r>
      <w:r w:rsidR="00FD57F4" w:rsidRPr="00FD57F4">
        <w:rPr>
          <w:rFonts w:cs="Arial"/>
          <w:szCs w:val="24"/>
          <w:vertAlign w:val="superscript"/>
        </w:rPr>
        <w:t>42</w:t>
      </w:r>
      <w:r>
        <w:fldChar w:fldCharType="end"/>
      </w:r>
      <w:r>
        <w:rPr>
          <w:rStyle w:val="CommentReference"/>
        </w:rPr>
        <w:t xml:space="preserve"> </w:t>
      </w:r>
      <w:r w:rsidRPr="00054570">
        <w:fldChar w:fldCharType="begin"/>
      </w:r>
      <w:r w:rsidR="00CA6345">
        <w:instrText xml:space="preserve"> ADDIN ZOTERO_ITEM CSL_CITATION {"citationID":"jGW8XIZr","properties":{"formattedCitation":"\\super 42\\nosupersub{}","plainCitation":"42","dontUpdate":true,"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schema":"https://github.com/citation-style-language/schema/raw/master/csl-citation.json"} </w:instrText>
      </w:r>
      <w:r w:rsidRPr="00054570">
        <w:fldChar w:fldCharType="separate"/>
      </w:r>
      <w:r w:rsidRPr="00054570">
        <w:fldChar w:fldCharType="end"/>
      </w:r>
      <w:r w:rsidRPr="00054570">
        <w:t>This confirms that T-DXd is expected to transform the pathway of care in patients with HER2-low u/mBC.</w:t>
      </w:r>
    </w:p>
    <w:p w14:paraId="2FF7E32F" w14:textId="77777777" w:rsidR="000B148D" w:rsidRDefault="000B148D" w:rsidP="000B148D"/>
    <w:p w14:paraId="1BE82593" w14:textId="77777777" w:rsidR="000B148D" w:rsidRPr="00A43593" w:rsidRDefault="000B148D" w:rsidP="006D77DC">
      <w:pPr>
        <w:pStyle w:val="Body"/>
      </w:pPr>
    </w:p>
    <w:p w14:paraId="72A0C6AD" w14:textId="34CB4686" w:rsidR="00C57194" w:rsidRDefault="00C57194" w:rsidP="00E5563E">
      <w:pPr>
        <w:pStyle w:val="Heading1"/>
      </w:pPr>
      <w:bookmarkStart w:id="386" w:name="_Toc129350881"/>
      <w:r>
        <w:lastRenderedPageBreak/>
        <w:t>Cost-effectiveness</w:t>
      </w:r>
      <w:bookmarkEnd w:id="386"/>
    </w:p>
    <w:p w14:paraId="5665841C" w14:textId="77777777" w:rsidR="00C57194" w:rsidRDefault="00C57194" w:rsidP="00C57194">
      <w:pPr>
        <w:pStyle w:val="Heading2"/>
      </w:pPr>
      <w:bookmarkStart w:id="387" w:name="_Toc98924658"/>
      <w:bookmarkStart w:id="388" w:name="_Ref99727300"/>
      <w:bookmarkStart w:id="389" w:name="_Toc127006434"/>
      <w:bookmarkStart w:id="390" w:name="_Toc129350882"/>
      <w:r>
        <w:t>Published cost-effectiveness studies</w:t>
      </w:r>
      <w:bookmarkEnd w:id="387"/>
      <w:bookmarkEnd w:id="388"/>
      <w:bookmarkEnd w:id="389"/>
      <w:bookmarkEnd w:id="390"/>
    </w:p>
    <w:p w14:paraId="0F8A09FB" w14:textId="55DD91FC" w:rsidR="00C57194" w:rsidRPr="00E9364A" w:rsidRDefault="00C57194" w:rsidP="00C57194">
      <w:pPr>
        <w:pStyle w:val="Body"/>
      </w:pPr>
      <w:bookmarkStart w:id="391" w:name="_Toc98924741"/>
      <w:r>
        <w:t xml:space="preserve">An SLR was </w:t>
      </w:r>
      <w:r w:rsidRPr="00E9364A">
        <w:t>conducted</w:t>
      </w:r>
      <w:r w:rsidR="00C816C6">
        <w:t xml:space="preserve"> on 25 February 2022</w:t>
      </w:r>
      <w:r w:rsidRPr="00E9364A">
        <w:t xml:space="preserve"> to identify relevant economic evaluations of treatments for patients with HER2-negative or HER2</w:t>
      </w:r>
      <w:r w:rsidRPr="00AD3FB6">
        <w:t xml:space="preserve">-low </w:t>
      </w:r>
      <w:r w:rsidRPr="00E9364A">
        <w:t xml:space="preserve">u/mBC </w:t>
      </w:r>
      <w:r w:rsidRPr="00AD3FB6">
        <w:t xml:space="preserve">previously treated with chemotherapy. As HER2-low is currently not yet established as classification, </w:t>
      </w:r>
      <w:r w:rsidRPr="00AD3FB6">
        <w:rPr>
          <w:rFonts w:eastAsia="Calibri"/>
        </w:rPr>
        <w:t xml:space="preserve">the use of a non-standardised definition of ‘HER2-low’ in the SLR could affect the results of a literature search because this term is not yet widely used in clinical trials or medical guidelines. The populations identified as relevant for the SLR for the </w:t>
      </w:r>
      <w:r w:rsidRPr="00AD3FB6">
        <w:t>anticipated licensed indication</w:t>
      </w:r>
      <w:r w:rsidRPr="00AD3FB6">
        <w:rPr>
          <w:rFonts w:eastAsia="Calibri"/>
        </w:rPr>
        <w:t xml:space="preserve"> were “adult patients with HER2-negative</w:t>
      </w:r>
      <w:r w:rsidR="00B14524">
        <w:rPr>
          <w:rFonts w:eastAsia="Calibri"/>
        </w:rPr>
        <w:t>/HR-positive</w:t>
      </w:r>
      <w:r w:rsidRPr="00AD3FB6">
        <w:rPr>
          <w:rFonts w:eastAsia="Calibri"/>
        </w:rPr>
        <w:t>, unresectable and/or metastatic breast cancer” and “adult patients with triple-</w:t>
      </w:r>
      <w:r w:rsidRPr="00AD3FB6">
        <w:t>negative, unresectable and/or metastatic breast cancer”.</w:t>
      </w:r>
      <w:r w:rsidRPr="00E9364A">
        <w:t xml:space="preserve"> A detailed description of the review methods and results are reported in </w:t>
      </w:r>
      <w:r w:rsidRPr="003C648C">
        <w:rPr>
          <w:b/>
        </w:rPr>
        <w:t>Appendix G</w:t>
      </w:r>
      <w:r w:rsidRPr="00E9364A">
        <w:t xml:space="preserve">. </w:t>
      </w:r>
    </w:p>
    <w:p w14:paraId="3DAD9390" w14:textId="05F65872" w:rsidR="00C57194" w:rsidRPr="00E9364A" w:rsidRDefault="00BF42BF" w:rsidP="00C57194">
      <w:pPr>
        <w:pStyle w:val="Body"/>
      </w:pPr>
      <w:r>
        <w:t>The original SLR (searches conducted on 25 February 2022) found n</w:t>
      </w:r>
      <w:r w:rsidRPr="00AD3FB6">
        <w:t xml:space="preserve">o </w:t>
      </w:r>
      <w:r w:rsidR="00C57194" w:rsidRPr="00AD3FB6">
        <w:t>economic publications evaluating T-DXd in the relevant population</w:t>
      </w:r>
      <w:r>
        <w:t>, but identified</w:t>
      </w:r>
      <w:r w:rsidR="00C57194" w:rsidRPr="00AD3FB6">
        <w:t xml:space="preserve"> </w:t>
      </w:r>
      <w:r>
        <w:t>t</w:t>
      </w:r>
      <w:r w:rsidRPr="00AD3FB6">
        <w:t>wo</w:t>
      </w:r>
      <w:r w:rsidR="00C57194" w:rsidRPr="00E9364A">
        <w:t xml:space="preserve"> </w:t>
      </w:r>
      <w:r w:rsidR="00C57194" w:rsidRPr="00AD3FB6">
        <w:t xml:space="preserve">published economic evaluations of treatments for HER2-negative </w:t>
      </w:r>
      <w:r>
        <w:t>u/</w:t>
      </w:r>
      <w:r w:rsidR="00C57194" w:rsidRPr="00AD3FB6">
        <w:t xml:space="preserve">mBC </w:t>
      </w:r>
      <w:r>
        <w:t>(</w:t>
      </w:r>
      <w:r w:rsidR="00C57194" w:rsidRPr="00E9364A">
        <w:t xml:space="preserve">summarised in </w:t>
      </w:r>
      <w:r w:rsidR="00C57194" w:rsidRPr="003C648C">
        <w:rPr>
          <w:b/>
        </w:rPr>
        <w:fldChar w:fldCharType="begin"/>
      </w:r>
      <w:r w:rsidR="00C57194" w:rsidRPr="00E9364A">
        <w:instrText xml:space="preserve"> REF _Ref99447032 \h  \* MERGEFORMAT </w:instrText>
      </w:r>
      <w:r w:rsidR="00C57194" w:rsidRPr="003C648C">
        <w:rPr>
          <w:b/>
        </w:rPr>
      </w:r>
      <w:r w:rsidR="00C57194" w:rsidRPr="003C648C">
        <w:rPr>
          <w:b/>
        </w:rPr>
        <w:fldChar w:fldCharType="separate"/>
      </w:r>
      <w:r w:rsidR="00145F42" w:rsidRPr="00145F42">
        <w:rPr>
          <w:b/>
        </w:rPr>
        <w:t>Table 31</w:t>
      </w:r>
      <w:r w:rsidR="00C57194" w:rsidRPr="003C648C">
        <w:rPr>
          <w:b/>
        </w:rPr>
        <w:fldChar w:fldCharType="end"/>
      </w:r>
      <w:r w:rsidRPr="003C648C">
        <w:t>)</w:t>
      </w:r>
      <w:r w:rsidR="00C57194" w:rsidRPr="00AD3FB6">
        <w:t>.</w:t>
      </w:r>
      <w:r w:rsidR="00C57194" w:rsidRPr="00AD3FB6">
        <w:fldChar w:fldCharType="begin"/>
      </w:r>
      <w:r w:rsidR="00CA6345">
        <w:instrText xml:space="preserve"> ADDIN ZOTERO_ITEM CSL_CITATION {"citationID":"R1bLnNRC","properties":{"formattedCitation":"\\super 161\\nosupersub{}","plainCitation":"161","noteIndex":0},"citationItems":[{"id":66136,"uris":["http://zotero.org/groups/4797619/items/X5E9JXLW"],"itemData":{"id":66136,"type":"document","title":"Economic Systematic Literature Review Report for DS-8201a on the Treatment of HER2-low Metastatic and/or Unresectable Breast Cancer. Data on File.","author":[{"family":"Daiichi Sankyo Inc.","given":""}],"issued":{"date-parts":[["2022"]]}}}],"schema":"https://github.com/citation-style-language/schema/raw/master/csl-citation.json"} </w:instrText>
      </w:r>
      <w:r w:rsidR="00C57194" w:rsidRPr="00AD3FB6">
        <w:fldChar w:fldCharType="separate"/>
      </w:r>
      <w:r w:rsidR="00CA6345" w:rsidRPr="00CA6345">
        <w:rPr>
          <w:rFonts w:cs="Arial"/>
          <w:szCs w:val="24"/>
          <w:vertAlign w:val="superscript"/>
        </w:rPr>
        <w:t>161</w:t>
      </w:r>
      <w:r w:rsidR="00C57194" w:rsidRPr="00AD3FB6">
        <w:fldChar w:fldCharType="end"/>
      </w:r>
      <w:r w:rsidR="00C57194" w:rsidRPr="00E9364A">
        <w:t xml:space="preserve"> A quality assessment of the identified studies is presented in </w:t>
      </w:r>
      <w:r w:rsidR="00C57194" w:rsidRPr="003C648C">
        <w:rPr>
          <w:b/>
        </w:rPr>
        <w:t>Appendix G</w:t>
      </w:r>
      <w:r w:rsidR="00C57194" w:rsidRPr="00E9364A">
        <w:t>. Both models identified in the SLR used a partitioned survival approach.</w:t>
      </w:r>
      <w:r w:rsidR="00C57194" w:rsidRPr="00AD3FB6">
        <w:fldChar w:fldCharType="begin"/>
      </w:r>
      <w:r w:rsidR="00CA6345">
        <w:instrText xml:space="preserve"> ADDIN ZOTERO_ITEM CSL_CITATION {"citationID":"frnUUvVz","properties":{"formattedCitation":"\\super 161\\nosupersub{}","plainCitation":"161","noteIndex":0},"citationItems":[{"id":66136,"uris":["http://zotero.org/groups/4797619/items/X5E9JXLW"],"itemData":{"id":66136,"type":"document","title":"Economic Systematic Literature Review Report for DS-8201a on the Treatment of HER2-low Metastatic and/or Unresectable Breast Cancer. Data on File.","author":[{"family":"Daiichi Sankyo Inc.","given":""}],"issued":{"date-parts":[["2022"]]}}}],"schema":"https://github.com/citation-style-language/schema/raw/master/csl-citation.json"} </w:instrText>
      </w:r>
      <w:r w:rsidR="00C57194" w:rsidRPr="00AD3FB6">
        <w:fldChar w:fldCharType="separate"/>
      </w:r>
      <w:r w:rsidR="00CA6345" w:rsidRPr="00CA6345">
        <w:rPr>
          <w:rFonts w:cs="Arial"/>
          <w:szCs w:val="24"/>
          <w:vertAlign w:val="superscript"/>
        </w:rPr>
        <w:t>161</w:t>
      </w:r>
      <w:r w:rsidR="00C57194" w:rsidRPr="00AD3FB6">
        <w:fldChar w:fldCharType="end"/>
      </w:r>
      <w:r w:rsidR="00C57194" w:rsidRPr="00E9364A">
        <w:t xml:space="preserve"> </w:t>
      </w:r>
    </w:p>
    <w:p w14:paraId="4702C9B0" w14:textId="2203D2A3" w:rsidR="00C57194" w:rsidRDefault="00463FBF" w:rsidP="00131417">
      <w:pPr>
        <w:pStyle w:val="Body"/>
        <w:sectPr w:rsidR="00C57194" w:rsidSect="00F174DD">
          <w:footerReference w:type="default" r:id="rId31"/>
          <w:footnotePr>
            <w:numFmt w:val="lowerLetter"/>
          </w:footnotePr>
          <w:pgSz w:w="11907" w:h="16840" w:code="9"/>
          <w:pgMar w:top="1440" w:right="1440" w:bottom="1440" w:left="1440" w:header="709" w:footer="709" w:gutter="0"/>
          <w:cols w:space="708"/>
          <w:docGrid w:linePitch="360"/>
        </w:sectPr>
      </w:pPr>
      <w:r>
        <w:t>NICE TA819</w:t>
      </w:r>
      <w:r w:rsidR="00131417" w:rsidRPr="00E9364A">
        <w:rPr>
          <w:bCs/>
        </w:rPr>
        <w:fldChar w:fldCharType="begin"/>
      </w:r>
      <w:r w:rsidR="00CA6345">
        <w:rPr>
          <w:b/>
          <w:bCs/>
        </w:rPr>
        <w:instrText xml:space="preserve"> ADDIN ZOTERO_ITEM CSL_CITATION {"citationID":"7C234m2m","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131417" w:rsidRPr="00E9364A">
        <w:rPr>
          <w:bCs/>
        </w:rPr>
        <w:fldChar w:fldCharType="separate"/>
      </w:r>
      <w:r w:rsidR="00CA6345" w:rsidRPr="00CA6345">
        <w:rPr>
          <w:rFonts w:cs="Arial"/>
          <w:szCs w:val="24"/>
          <w:vertAlign w:val="superscript"/>
        </w:rPr>
        <w:t>132</w:t>
      </w:r>
      <w:r w:rsidR="00131417" w:rsidRPr="00E9364A">
        <w:rPr>
          <w:bCs/>
        </w:rPr>
        <w:fldChar w:fldCharType="end"/>
      </w:r>
      <w:r>
        <w:t xml:space="preserve"> was identified as part of the </w:t>
      </w:r>
      <w:r w:rsidR="00C816C6" w:rsidRPr="006955D2">
        <w:t xml:space="preserve">initial SLR (25 February 2022), </w:t>
      </w:r>
      <w:r>
        <w:t xml:space="preserve">but data for this appraisal were not </w:t>
      </w:r>
      <w:r w:rsidR="00BF42BF">
        <w:t xml:space="preserve">yet </w:t>
      </w:r>
      <w:r>
        <w:t xml:space="preserve">published. </w:t>
      </w:r>
      <w:r w:rsidR="00C816C6" w:rsidRPr="002E67F7">
        <w:t>The company therefore conducted hand searches</w:t>
      </w:r>
      <w:r>
        <w:t xml:space="preserve"> </w:t>
      </w:r>
      <w:r w:rsidRPr="004A32E1">
        <w:rPr>
          <w:rStyle w:val="ui-provider"/>
        </w:rPr>
        <w:t>on 13 Feb</w:t>
      </w:r>
      <w:r>
        <w:rPr>
          <w:rStyle w:val="ui-provider"/>
        </w:rPr>
        <w:t>ruary</w:t>
      </w:r>
      <w:r w:rsidRPr="004A32E1">
        <w:rPr>
          <w:rStyle w:val="ui-provider"/>
        </w:rPr>
        <w:t xml:space="preserve"> 2023</w:t>
      </w:r>
      <w:r w:rsidR="00C816C6" w:rsidRPr="002E67F7">
        <w:t xml:space="preserve"> to identify </w:t>
      </w:r>
      <w:r w:rsidR="00364A76" w:rsidRPr="004A32E1">
        <w:rPr>
          <w:rStyle w:val="ui-provider"/>
        </w:rPr>
        <w:t>data related to NICE TA819, as well as other potentially relevant NICE T</w:t>
      </w:r>
      <w:r w:rsidR="00364A76">
        <w:rPr>
          <w:rStyle w:val="ui-provider"/>
        </w:rPr>
        <w:t>A</w:t>
      </w:r>
      <w:r w:rsidR="00364A76" w:rsidRPr="004A32E1">
        <w:rPr>
          <w:rStyle w:val="ui-provider"/>
        </w:rPr>
        <w:t>s</w:t>
      </w:r>
      <w:r w:rsidR="00364A76">
        <w:t>.</w:t>
      </w:r>
      <w:r w:rsidR="00CD5620">
        <w:t xml:space="preserve"> </w:t>
      </w:r>
      <w:r w:rsidR="00B4735B">
        <w:t xml:space="preserve">The following three NICE TAs were identified as being </w:t>
      </w:r>
      <w:r w:rsidR="00316A77">
        <w:t>applicable to this appraisal</w:t>
      </w:r>
      <w:r w:rsidR="00B4735B">
        <w:t xml:space="preserve"> as they relate to technologies used at a relevant line of therapy in the current treatment pathway for HER2-negative/HR-positive, or HER2-negative/HR-negative u/mBC</w:t>
      </w:r>
      <w:r w:rsidR="00E27334">
        <w:t xml:space="preserve">: </w:t>
      </w:r>
      <w:r w:rsidR="008C5B1C" w:rsidRPr="003C648C">
        <w:t>NICE TA819,</w:t>
      </w:r>
      <w:r w:rsidR="00131417" w:rsidRPr="003C648C">
        <w:rPr>
          <w:vertAlign w:val="superscript"/>
        </w:rPr>
        <w:fldChar w:fldCharType="begin"/>
      </w:r>
      <w:r w:rsidR="00CA6345">
        <w:rPr>
          <w:vertAlign w:val="superscript"/>
        </w:rPr>
        <w:instrText xml:space="preserve"> ADDIN ZOTERO_ITEM CSL_CITATION {"citationID":"rgtToEII","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131417" w:rsidRPr="003C648C">
        <w:rPr>
          <w:vertAlign w:val="superscript"/>
        </w:rPr>
        <w:fldChar w:fldCharType="separate"/>
      </w:r>
      <w:r w:rsidR="00CA6345" w:rsidRPr="00CA6345">
        <w:rPr>
          <w:rFonts w:cs="Arial"/>
          <w:szCs w:val="24"/>
          <w:vertAlign w:val="superscript"/>
        </w:rPr>
        <w:t>132</w:t>
      </w:r>
      <w:r w:rsidR="00131417" w:rsidRPr="003C648C">
        <w:rPr>
          <w:vertAlign w:val="superscript"/>
        </w:rPr>
        <w:fldChar w:fldCharType="end"/>
      </w:r>
      <w:r w:rsidR="008C5B1C" w:rsidRPr="003C648C">
        <w:t xml:space="preserve"> NICE TA423,</w:t>
      </w:r>
      <w:r w:rsidR="00131417" w:rsidRPr="003C648C">
        <w:rPr>
          <w:vertAlign w:val="superscript"/>
        </w:rPr>
        <w:fldChar w:fldCharType="begin"/>
      </w:r>
      <w:r w:rsidR="00CA6345">
        <w:rPr>
          <w:vertAlign w:val="superscript"/>
        </w:rPr>
        <w:instrText xml:space="preserve"> ADDIN ZOTERO_ITEM CSL_CITATION {"citationID":"RZ8V0uKe","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131417" w:rsidRPr="003C648C">
        <w:rPr>
          <w:vertAlign w:val="superscript"/>
        </w:rPr>
        <w:fldChar w:fldCharType="separate"/>
      </w:r>
      <w:r w:rsidR="00CA6345" w:rsidRPr="00CA6345">
        <w:rPr>
          <w:rFonts w:cs="Arial"/>
          <w:szCs w:val="24"/>
          <w:vertAlign w:val="superscript"/>
        </w:rPr>
        <w:t>131</w:t>
      </w:r>
      <w:r w:rsidR="00131417" w:rsidRPr="003C648C">
        <w:rPr>
          <w:vertAlign w:val="superscript"/>
        </w:rPr>
        <w:fldChar w:fldCharType="end"/>
      </w:r>
      <w:r w:rsidR="008C5B1C" w:rsidRPr="003C648C">
        <w:t xml:space="preserve"> and NICE TA116</w:t>
      </w:r>
      <w:r w:rsidR="00A640CD">
        <w:t>.</w:t>
      </w:r>
      <w:r w:rsidR="00131417" w:rsidRPr="003C648C">
        <w:rPr>
          <w:vertAlign w:val="superscript"/>
        </w:rPr>
        <w:fldChar w:fldCharType="begin"/>
      </w:r>
      <w:r w:rsidR="00CA6345">
        <w:rPr>
          <w:vertAlign w:val="superscript"/>
        </w:rPr>
        <w:instrText xml:space="preserve"> ADDIN ZOTERO_ITEM CSL_CITATION {"citationID":"Mb0ykGna","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131417" w:rsidRPr="003C648C">
        <w:rPr>
          <w:vertAlign w:val="superscript"/>
        </w:rPr>
        <w:fldChar w:fldCharType="separate"/>
      </w:r>
      <w:r w:rsidR="00CA6345" w:rsidRPr="00CA6345">
        <w:rPr>
          <w:rFonts w:cs="Arial"/>
          <w:szCs w:val="24"/>
          <w:vertAlign w:val="superscript"/>
        </w:rPr>
        <w:t>122</w:t>
      </w:r>
      <w:r w:rsidR="00131417" w:rsidRPr="003C648C">
        <w:rPr>
          <w:vertAlign w:val="superscript"/>
        </w:rPr>
        <w:fldChar w:fldCharType="end"/>
      </w:r>
      <w:r w:rsidR="00131417" w:rsidRPr="00500BD8">
        <w:t xml:space="preserve"> </w:t>
      </w:r>
      <w:r w:rsidR="00326D55">
        <w:t>The additional TAs identified</w:t>
      </w:r>
      <w:r w:rsidR="00591172" w:rsidRPr="003C648C">
        <w:t xml:space="preserve"> are summarised in</w:t>
      </w:r>
      <w:r w:rsidR="00E27334">
        <w:t xml:space="preserve"> </w:t>
      </w:r>
      <w:r w:rsidR="00E27334" w:rsidRPr="003C648C">
        <w:rPr>
          <w:b/>
          <w:bCs/>
        </w:rPr>
        <w:fldChar w:fldCharType="begin"/>
      </w:r>
      <w:r w:rsidR="00E27334" w:rsidRPr="003C648C">
        <w:rPr>
          <w:b/>
          <w:bCs/>
        </w:rPr>
        <w:instrText xml:space="preserve"> REF _Ref128485846 \h </w:instrText>
      </w:r>
      <w:r w:rsidR="008473A7">
        <w:rPr>
          <w:b/>
          <w:bCs/>
        </w:rPr>
        <w:instrText xml:space="preserve"> \* MERGEFORMAT </w:instrText>
      </w:r>
      <w:r w:rsidR="00E27334" w:rsidRPr="003C648C">
        <w:rPr>
          <w:b/>
          <w:bCs/>
        </w:rPr>
      </w:r>
      <w:r w:rsidR="00E27334" w:rsidRPr="003C648C">
        <w:rPr>
          <w:b/>
          <w:bCs/>
        </w:rPr>
        <w:fldChar w:fldCharType="separate"/>
      </w:r>
      <w:r w:rsidR="00145F42" w:rsidRPr="00145F42">
        <w:rPr>
          <w:b/>
          <w:bCs/>
        </w:rPr>
        <w:t xml:space="preserve">Table </w:t>
      </w:r>
      <w:r w:rsidR="00145F42" w:rsidRPr="00145F42">
        <w:rPr>
          <w:b/>
          <w:bCs/>
          <w:noProof/>
        </w:rPr>
        <w:t>32</w:t>
      </w:r>
      <w:r w:rsidR="00E27334" w:rsidRPr="003C648C">
        <w:rPr>
          <w:b/>
          <w:bCs/>
        </w:rPr>
        <w:fldChar w:fldCharType="end"/>
      </w:r>
      <w:r w:rsidR="008C5B1C" w:rsidRPr="003C648C">
        <w:t>.</w:t>
      </w:r>
      <w:r w:rsidR="00C816C6" w:rsidRPr="003C648C">
        <w:t xml:space="preserve"> Data from </w:t>
      </w:r>
      <w:r w:rsidR="00C11E13" w:rsidRPr="003C648C">
        <w:t>these TAs</w:t>
      </w:r>
      <w:r w:rsidR="00C816C6" w:rsidRPr="003C648C">
        <w:t xml:space="preserve"> were extracted using the same </w:t>
      </w:r>
      <w:r w:rsidR="008473A7">
        <w:t>approach</w:t>
      </w:r>
      <w:r w:rsidR="00C816C6" w:rsidRPr="003C648C">
        <w:t xml:space="preserve"> as the </w:t>
      </w:r>
      <w:r w:rsidR="008473A7">
        <w:t>original</w:t>
      </w:r>
      <w:r w:rsidR="00C816C6" w:rsidRPr="003C648C">
        <w:t xml:space="preserve"> SLR (see </w:t>
      </w:r>
      <w:r w:rsidR="00C816C6" w:rsidRPr="003C648C">
        <w:rPr>
          <w:b/>
        </w:rPr>
        <w:t xml:space="preserve">Appendix </w:t>
      </w:r>
      <w:r w:rsidR="00C11E13" w:rsidRPr="003C648C">
        <w:rPr>
          <w:b/>
        </w:rPr>
        <w:t>G</w:t>
      </w:r>
      <w:r w:rsidR="00C816C6" w:rsidRPr="003C648C">
        <w:t xml:space="preserve"> for</w:t>
      </w:r>
      <w:r w:rsidR="00C816C6">
        <w:t xml:space="preserve"> </w:t>
      </w:r>
      <w:r w:rsidR="00806CB0">
        <w:t>further details</w:t>
      </w:r>
      <w:r w:rsidR="006530EE">
        <w:t xml:space="preserve"> on extracted data</w:t>
      </w:r>
      <w:r w:rsidR="008473A7">
        <w:t xml:space="preserve"> from the hand searches</w:t>
      </w:r>
      <w:r w:rsidR="00C816C6" w:rsidRPr="003C648C">
        <w:t>).</w:t>
      </w:r>
      <w:r w:rsidR="004A32E1" w:rsidRPr="004A32E1">
        <w:rPr>
          <w:rStyle w:val="ui-provider"/>
        </w:rPr>
        <w:t xml:space="preserve"> </w:t>
      </w:r>
    </w:p>
    <w:p w14:paraId="51003EA0" w14:textId="38C1A783" w:rsidR="00C57194" w:rsidRDefault="00C57194" w:rsidP="00C57194">
      <w:pPr>
        <w:pStyle w:val="Caption"/>
      </w:pPr>
      <w:bookmarkStart w:id="392" w:name="_Ref99447032"/>
      <w:bookmarkStart w:id="393" w:name="_Toc127006662"/>
      <w:bookmarkStart w:id="394" w:name="_Toc129351006"/>
      <w:r>
        <w:lastRenderedPageBreak/>
        <w:t xml:space="preserve">Table </w:t>
      </w:r>
      <w:r>
        <w:fldChar w:fldCharType="begin"/>
      </w:r>
      <w:r>
        <w:instrText>SEQ Table \* ARABIC</w:instrText>
      </w:r>
      <w:r>
        <w:fldChar w:fldCharType="separate"/>
      </w:r>
      <w:r w:rsidR="00145F42">
        <w:rPr>
          <w:noProof/>
        </w:rPr>
        <w:t>31</w:t>
      </w:r>
      <w:r>
        <w:fldChar w:fldCharType="end"/>
      </w:r>
      <w:bookmarkEnd w:id="392"/>
      <w:r>
        <w:rPr>
          <w:noProof/>
        </w:rPr>
        <w:t>:</w:t>
      </w:r>
      <w:r>
        <w:t xml:space="preserve"> Summary list of published cost-effectiveness studies</w:t>
      </w:r>
      <w:bookmarkEnd w:id="391"/>
      <w:bookmarkEnd w:id="393"/>
      <w:r w:rsidR="00DF51FE">
        <w:t xml:space="preserve"> (original SLR; 25 February 2022)</w:t>
      </w:r>
      <w:bookmarkEnd w:id="394"/>
    </w:p>
    <w:tbl>
      <w:tblPr>
        <w:tblStyle w:val="Generaltable"/>
        <w:tblW w:w="5000" w:type="pct"/>
        <w:tblLook w:val="04A0" w:firstRow="1" w:lastRow="0" w:firstColumn="1" w:lastColumn="0" w:noHBand="0" w:noVBand="1"/>
      </w:tblPr>
      <w:tblGrid>
        <w:gridCol w:w="1412"/>
        <w:gridCol w:w="1275"/>
        <w:gridCol w:w="1844"/>
        <w:gridCol w:w="3119"/>
        <w:gridCol w:w="2023"/>
        <w:gridCol w:w="2140"/>
        <w:gridCol w:w="2137"/>
      </w:tblGrid>
      <w:tr w:rsidR="0061476F" w:rsidRPr="00E9364A" w14:paraId="5CE10AB8" w14:textId="77777777" w:rsidTr="0061476F">
        <w:trPr>
          <w:cnfStyle w:val="100000000000" w:firstRow="1" w:lastRow="0" w:firstColumn="0" w:lastColumn="0" w:oddVBand="0" w:evenVBand="0" w:oddHBand="0" w:evenHBand="0" w:firstRowFirstColumn="0" w:firstRowLastColumn="0" w:lastRowFirstColumn="0" w:lastRowLastColumn="0"/>
          <w:tblHeader/>
        </w:trPr>
        <w:tc>
          <w:tcPr>
            <w:tcW w:w="506" w:type="pct"/>
          </w:tcPr>
          <w:p w14:paraId="116F6A3A" w14:textId="77777777" w:rsidR="00C57194" w:rsidRPr="00E9364A" w:rsidRDefault="00C57194">
            <w:pPr>
              <w:pStyle w:val="Tableheading"/>
            </w:pPr>
            <w:r w:rsidRPr="00E9364A">
              <w:t>Study</w:t>
            </w:r>
          </w:p>
        </w:tc>
        <w:tc>
          <w:tcPr>
            <w:tcW w:w="457" w:type="pct"/>
          </w:tcPr>
          <w:p w14:paraId="7A4AEE56" w14:textId="77777777" w:rsidR="00C57194" w:rsidRPr="00E9364A" w:rsidRDefault="00C57194">
            <w:pPr>
              <w:pStyle w:val="Tableheading"/>
            </w:pPr>
            <w:r w:rsidRPr="00E9364A">
              <w:t xml:space="preserve">Cost year (currency) </w:t>
            </w:r>
          </w:p>
        </w:tc>
        <w:tc>
          <w:tcPr>
            <w:tcW w:w="661" w:type="pct"/>
          </w:tcPr>
          <w:p w14:paraId="27A64D15" w14:textId="77777777" w:rsidR="00C57194" w:rsidRPr="00E9364A" w:rsidRDefault="00C57194">
            <w:pPr>
              <w:pStyle w:val="Tableheading"/>
            </w:pPr>
            <w:r w:rsidRPr="00E9364A">
              <w:t>Summary of model</w:t>
            </w:r>
          </w:p>
        </w:tc>
        <w:tc>
          <w:tcPr>
            <w:tcW w:w="1118" w:type="pct"/>
          </w:tcPr>
          <w:p w14:paraId="31E7F193" w14:textId="2958A24A" w:rsidR="00C57194" w:rsidRPr="00E9364A" w:rsidRDefault="00C57194">
            <w:pPr>
              <w:pStyle w:val="Tableheading"/>
            </w:pPr>
            <w:r w:rsidRPr="00E9364A">
              <w:t xml:space="preserve">Patient population </w:t>
            </w:r>
          </w:p>
        </w:tc>
        <w:tc>
          <w:tcPr>
            <w:tcW w:w="725" w:type="pct"/>
          </w:tcPr>
          <w:p w14:paraId="2A2B712A" w14:textId="77777777" w:rsidR="00C57194" w:rsidRPr="00E9364A" w:rsidRDefault="00C57194">
            <w:pPr>
              <w:pStyle w:val="Tableheading"/>
            </w:pPr>
            <w:r w:rsidRPr="00E9364A">
              <w:t>QALYs (intervention, comparator)</w:t>
            </w:r>
          </w:p>
        </w:tc>
        <w:tc>
          <w:tcPr>
            <w:tcW w:w="767" w:type="pct"/>
          </w:tcPr>
          <w:p w14:paraId="5FA12D26" w14:textId="77777777" w:rsidR="00C57194" w:rsidRPr="00E9364A" w:rsidRDefault="00C57194">
            <w:pPr>
              <w:pStyle w:val="Tableheading"/>
            </w:pPr>
            <w:r w:rsidRPr="00E9364A">
              <w:t>Costs (intervention, comparator)</w:t>
            </w:r>
          </w:p>
        </w:tc>
        <w:tc>
          <w:tcPr>
            <w:tcW w:w="766" w:type="pct"/>
          </w:tcPr>
          <w:p w14:paraId="454E034A" w14:textId="77777777" w:rsidR="00C57194" w:rsidRPr="00E9364A" w:rsidRDefault="00C57194">
            <w:pPr>
              <w:pStyle w:val="Tableheading"/>
            </w:pPr>
            <w:r w:rsidRPr="00E9364A">
              <w:t>ICER (per QALY gained)</w:t>
            </w:r>
          </w:p>
        </w:tc>
      </w:tr>
      <w:tr w:rsidR="00C57194" w:rsidRPr="00E9364A" w14:paraId="2750B7B8" w14:textId="77777777" w:rsidTr="0061476F">
        <w:tc>
          <w:tcPr>
            <w:tcW w:w="506" w:type="pct"/>
          </w:tcPr>
          <w:p w14:paraId="406510B5" w14:textId="75CBAFD9" w:rsidR="00C57194" w:rsidRPr="00AD3FB6" w:rsidRDefault="00C57194">
            <w:pPr>
              <w:pStyle w:val="Tablebody"/>
              <w:rPr>
                <w:rFonts w:cs="Arial"/>
                <w:lang w:val="da-DK"/>
              </w:rPr>
            </w:pPr>
            <w:r w:rsidRPr="00AD3FB6">
              <w:rPr>
                <w:rFonts w:cs="Arial"/>
                <w:lang w:val="da-DK"/>
              </w:rPr>
              <w:t>G. Tremblay et al. 2016</w:t>
            </w:r>
            <w:r w:rsidRPr="00AD3FB6">
              <w:rPr>
                <w:rFonts w:cs="Arial"/>
              </w:rPr>
              <w:fldChar w:fldCharType="begin"/>
            </w:r>
            <w:r w:rsidR="00CA6345">
              <w:rPr>
                <w:rFonts w:cs="Arial"/>
                <w:lang w:val="da-DK"/>
              </w:rPr>
              <w:instrText xml:space="preserve"> ADDIN ZOTERO_ITEM CSL_CITATION {"citationID":"QEkUj1O0","properties":{"formattedCitation":"\\super 162\\nosupersub{}","plainCitation":"162","noteIndex":0},"citationItems":[{"id":66120,"uris":["http://zotero.org/groups/4797619/items/EEI7PEE9"],"itemData":{"id":66120,"type":"article-journal","abstract":"BACKGROUND: Metastatic breast cancer (MBC) is associated with poor prognosis, particularly for those patients with human epidermal growth factor receptor (HER2)-negative tumor. Similar to the rest of the world, treatment options are limited in South Korea following first-line chemotherapy with anthracyclines and/or taxanes. This study examined the cost-effectiveness and cost-utility of eribulin in South Korean patients with HER2-negative MBC who have progressed after usage of at least one chemotherapeutic regimen for advanced disease (second-line therapy).\nMETHODS: A partition survival model was developed from the perspective of the South Korean health care system. The economic impact of introducing eribulin as second-line therapy for HER2-negative MBC was compared to that of capecitabine and vinorelbine. The analysis estimated incremental cost per life-year (LY), that is, cost-effectiveness, and cost per quality-adjusted life-year (QALY), that is, cost-utility, of eribulin for management of HER2-negative MBC in South Korea. The model accounted for overall survival, progression-free survival, drug costs, grade 3/4 adverse events, and health care utilization. Deterministic and probabilistic sensitivity analyses were performed to identify uncertainty in the results of the economic evaluation.\nRESULTS: Second-line eribulin was associated with greater benefits in terms of LY and QALY, compared to capecitabine and vinorelbine. The incremental cost-effectiveness ratio was ₩10.5M (approximately USD 9,200) per LY, and the incremental cost-utility ratio was ₩17M (approximately USD 14,800) per QALY in the basecase analysis. The incremental cost-utility ratio ranged from ₩12M (USD 10,461) to ₩27M (USD 23,538) per QALY in the deterministic sensitivity analysis. In the probabilistic sensitivity analysis, &gt;99% of the simulations were below ₩50M (USD 42,300), and the lower and upper 95% confidence intervals were ₩3M (USD 2,600) and ₩24M (USD 20,900) per QALY, respectively.\nCONCLUSION: There currently exist a limited number of treatment choices for women with HER2-negative MBC. Eribulin is a cost-effective option for second-line therapy in South Korea and should be added to the current indications for reimbursement.","container-title":"ClinicoEconomics and outcomes research: CEOR","DOI":"10.2147/CEOR.S110553","ISSN":"1178-6981","journalAbbreviation":"Clinicoecon Outcomes Res","language":"eng","note":"PMID: 27698565\nPMCID: PMC5034912","page":"485-493","source":"PubMed","title":"Economic evaluation of eribulin as second-line treatment for metastatic breast cancer in South Korea","volume":"8","author":[{"family":"Tremblay","given":"Gabriel"},{"family":"Majethia","given":"Unnati"},{"family":"Breeze","given":"Janis L."},{"family":"Kontoudis","given":"Ilias"},{"family":"Park","given":"Jeongae"}],"issued":{"date-parts":[["2016"]]}}}],"schema":"https://github.com/citation-style-language/schema/raw/master/csl-citation.json"} </w:instrText>
            </w:r>
            <w:r w:rsidRPr="00AD3FB6">
              <w:rPr>
                <w:rFonts w:cs="Arial"/>
              </w:rPr>
              <w:fldChar w:fldCharType="separate"/>
            </w:r>
            <w:r w:rsidR="00CA6345" w:rsidRPr="00CA6345">
              <w:rPr>
                <w:rFonts w:cs="Arial"/>
                <w:szCs w:val="24"/>
                <w:vertAlign w:val="superscript"/>
              </w:rPr>
              <w:t>162</w:t>
            </w:r>
            <w:r w:rsidRPr="00AD3FB6">
              <w:rPr>
                <w:rFonts w:cs="Arial"/>
              </w:rPr>
              <w:fldChar w:fldCharType="end"/>
            </w:r>
          </w:p>
        </w:tc>
        <w:tc>
          <w:tcPr>
            <w:tcW w:w="457" w:type="pct"/>
          </w:tcPr>
          <w:p w14:paraId="003EBDC2" w14:textId="77777777" w:rsidR="00C57194" w:rsidRPr="00AD3FB6" w:rsidRDefault="00C57194">
            <w:pPr>
              <w:pStyle w:val="Tablebody"/>
              <w:rPr>
                <w:rFonts w:cs="Arial"/>
                <w:lang w:val="da-DK"/>
              </w:rPr>
            </w:pPr>
            <w:r w:rsidRPr="00AD3FB6">
              <w:rPr>
                <w:rFonts w:cs="Arial"/>
                <w:lang w:val="da-DK"/>
              </w:rPr>
              <w:t>2014/2015 (</w:t>
            </w:r>
            <w:r w:rsidRPr="00AD3FB6">
              <w:rPr>
                <w:rFonts w:eastAsia="Calibri" w:cs="Arial"/>
              </w:rPr>
              <w:t>₩</w:t>
            </w:r>
            <w:r w:rsidRPr="00AD3FB6">
              <w:rPr>
                <w:rFonts w:cs="Arial"/>
                <w:lang w:val="da-DK"/>
              </w:rPr>
              <w:t>)</w:t>
            </w:r>
          </w:p>
        </w:tc>
        <w:tc>
          <w:tcPr>
            <w:tcW w:w="661" w:type="pct"/>
          </w:tcPr>
          <w:p w14:paraId="02027254" w14:textId="77777777" w:rsidR="00C57194" w:rsidRPr="00AD3FB6" w:rsidRDefault="00C57194">
            <w:pPr>
              <w:pStyle w:val="Tablebody"/>
              <w:rPr>
                <w:rFonts w:eastAsia="Calibri" w:cs="Arial"/>
              </w:rPr>
            </w:pPr>
            <w:r w:rsidRPr="00AD3FB6">
              <w:rPr>
                <w:rFonts w:eastAsia="Calibri" w:cs="Arial"/>
              </w:rPr>
              <w:t>PartSA model</w:t>
            </w:r>
          </w:p>
          <w:p w14:paraId="32E8B27F" w14:textId="661EC5AF" w:rsidR="00C57194" w:rsidRPr="00AD3FB6" w:rsidRDefault="00C57194">
            <w:pPr>
              <w:pStyle w:val="Tablebody"/>
              <w:rPr>
                <w:rFonts w:eastAsia="Calibri" w:cs="Arial"/>
              </w:rPr>
            </w:pPr>
            <w:r w:rsidRPr="00AD3FB6">
              <w:rPr>
                <w:rFonts w:eastAsia="Calibri" w:cs="Arial"/>
              </w:rPr>
              <w:t>Cycle length: 1 month</w:t>
            </w:r>
          </w:p>
          <w:p w14:paraId="241479E9" w14:textId="77777777" w:rsidR="00C57194" w:rsidRPr="00AD3FB6" w:rsidRDefault="00C57194">
            <w:pPr>
              <w:pStyle w:val="Tablebody"/>
              <w:rPr>
                <w:rFonts w:cs="Arial"/>
              </w:rPr>
            </w:pPr>
            <w:r w:rsidRPr="00AD3FB6">
              <w:rPr>
                <w:rFonts w:eastAsia="Calibri" w:cs="Arial"/>
              </w:rPr>
              <w:t>Time horizon: lifetime</w:t>
            </w:r>
          </w:p>
        </w:tc>
        <w:tc>
          <w:tcPr>
            <w:tcW w:w="1118" w:type="pct"/>
          </w:tcPr>
          <w:p w14:paraId="409593AF" w14:textId="77777777" w:rsidR="00C57194" w:rsidRPr="00AD3FB6" w:rsidRDefault="00C57194">
            <w:pPr>
              <w:pStyle w:val="Tablebody"/>
              <w:rPr>
                <w:rFonts w:cs="Arial"/>
              </w:rPr>
            </w:pPr>
            <w:r w:rsidRPr="00AD3FB6">
              <w:rPr>
                <w:rFonts w:eastAsia="Calibri" w:cs="Arial"/>
              </w:rPr>
              <w:t>South Korean patients with HER2-negative mBC who have progressed after at least one chemotherapeutic regimen for advanced disease (second-line therapy)</w:t>
            </w:r>
          </w:p>
        </w:tc>
        <w:tc>
          <w:tcPr>
            <w:tcW w:w="725" w:type="pct"/>
          </w:tcPr>
          <w:p w14:paraId="454F6CF7" w14:textId="77777777" w:rsidR="00C57194" w:rsidRPr="00AD3FB6" w:rsidRDefault="00C57194">
            <w:pPr>
              <w:pStyle w:val="Tablebody"/>
              <w:rPr>
                <w:rFonts w:cs="Arial"/>
              </w:rPr>
            </w:pPr>
            <w:r w:rsidRPr="00AD3FB6">
              <w:rPr>
                <w:rFonts w:cs="Arial"/>
              </w:rPr>
              <w:t xml:space="preserve">Eribulin vs. </w:t>
            </w:r>
            <w:r w:rsidRPr="00AD3FB6">
              <w:rPr>
                <w:rFonts w:eastAsia="Calibri" w:cs="Arial"/>
              </w:rPr>
              <w:t>capecitabine and vinorelbine: 0.24</w:t>
            </w:r>
          </w:p>
        </w:tc>
        <w:tc>
          <w:tcPr>
            <w:tcW w:w="767" w:type="pct"/>
          </w:tcPr>
          <w:p w14:paraId="13140D5C" w14:textId="77777777" w:rsidR="00C57194" w:rsidRPr="00AD3FB6" w:rsidRDefault="00C57194">
            <w:pPr>
              <w:pStyle w:val="Tablebody"/>
              <w:rPr>
                <w:rFonts w:cs="Arial"/>
              </w:rPr>
            </w:pPr>
            <w:r w:rsidRPr="00AD3FB6">
              <w:rPr>
                <w:rFonts w:cs="Arial"/>
              </w:rPr>
              <w:t xml:space="preserve">Costs per cycle: </w:t>
            </w:r>
          </w:p>
          <w:p w14:paraId="03513CCC" w14:textId="77777777" w:rsidR="00C57194" w:rsidRPr="00AD3FB6" w:rsidRDefault="00C57194">
            <w:pPr>
              <w:rPr>
                <w:rFonts w:cs="Arial"/>
                <w:sz w:val="20"/>
                <w:szCs w:val="20"/>
              </w:rPr>
            </w:pPr>
            <w:r w:rsidRPr="00AD3FB6">
              <w:rPr>
                <w:rFonts w:cs="Arial"/>
                <w:sz w:val="20"/>
                <w:szCs w:val="20"/>
              </w:rPr>
              <w:t>Eribulin: ₩1,103,807</w:t>
            </w:r>
          </w:p>
          <w:p w14:paraId="3B4ABA67" w14:textId="4E0041A7" w:rsidR="00C57194" w:rsidRPr="0061476F" w:rsidRDefault="00C57194" w:rsidP="0061476F">
            <w:pPr>
              <w:rPr>
                <w:rFonts w:cs="Arial"/>
                <w:sz w:val="20"/>
                <w:szCs w:val="20"/>
              </w:rPr>
            </w:pPr>
            <w:r w:rsidRPr="00AD3FB6">
              <w:rPr>
                <w:rFonts w:cs="Arial"/>
                <w:sz w:val="20"/>
                <w:szCs w:val="20"/>
              </w:rPr>
              <w:t>Capecitabine: ₩267,628 Vinorelbine: ₩494,254</w:t>
            </w:r>
          </w:p>
        </w:tc>
        <w:tc>
          <w:tcPr>
            <w:tcW w:w="766" w:type="pct"/>
          </w:tcPr>
          <w:p w14:paraId="3CDDE2C0" w14:textId="77777777" w:rsidR="00C57194" w:rsidRPr="00AD3FB6" w:rsidRDefault="00C57194">
            <w:pPr>
              <w:pStyle w:val="Tablebody"/>
              <w:rPr>
                <w:rFonts w:cs="Arial"/>
                <w:lang w:val="fr-FR"/>
              </w:rPr>
            </w:pPr>
            <w:r w:rsidRPr="00AD3FB6">
              <w:rPr>
                <w:rFonts w:cs="Arial"/>
              </w:rPr>
              <w:t xml:space="preserve">Eribulin vs. </w:t>
            </w:r>
            <w:r w:rsidRPr="00AD3FB6">
              <w:rPr>
                <w:rFonts w:eastAsia="Calibri" w:cs="Arial"/>
              </w:rPr>
              <w:t>capecitabine and vinorelbine: ₩16,898,483M (approx. $14,800)</w:t>
            </w:r>
          </w:p>
        </w:tc>
      </w:tr>
      <w:tr w:rsidR="00C57194" w:rsidRPr="00E9364A" w14:paraId="69EF1DF9" w14:textId="77777777" w:rsidTr="0061476F">
        <w:tc>
          <w:tcPr>
            <w:tcW w:w="506" w:type="pct"/>
          </w:tcPr>
          <w:p w14:paraId="5EA4CAC2" w14:textId="71F65DA5" w:rsidR="00C57194" w:rsidRPr="00AD3FB6" w:rsidRDefault="00C57194">
            <w:pPr>
              <w:pStyle w:val="Tablebody"/>
              <w:rPr>
                <w:rFonts w:cs="Arial"/>
                <w:lang w:val="da-DK"/>
              </w:rPr>
            </w:pPr>
            <w:r w:rsidRPr="00AD3FB6">
              <w:rPr>
                <w:rFonts w:cs="Arial"/>
                <w:lang w:val="da-DK"/>
              </w:rPr>
              <w:t>U. Majethia et al. 2015</w:t>
            </w:r>
            <w:r w:rsidRPr="00AD3FB6">
              <w:rPr>
                <w:rFonts w:cs="Arial"/>
              </w:rPr>
              <w:fldChar w:fldCharType="begin"/>
            </w:r>
            <w:r w:rsidR="00CA6345">
              <w:rPr>
                <w:rFonts w:cs="Arial"/>
                <w:lang w:val="da-DK"/>
              </w:rPr>
              <w:instrText xml:space="preserve"> ADDIN ZOTERO_ITEM CSL_CITATION {"citationID":"Qn8v2vbR","properties":{"formattedCitation":"\\super 163\\nosupersub{}","plainCitation":"163","noteIndex":0},"citationItems":[{"id":66123,"uris":["http://zotero.org/groups/4797619/items/P75ARV9R"],"itemData":{"id":66123,"type":"article-journal","DOI":"10.1016/j.val.2015.03.1175","issue":"3","journalAbbreviation":"Value in Health","page":"A203","title":"PCN78. Cost Effectiveness Analysis of Eribulin Mesylate as a Treatment for Metastatic Breast Cancer In Spain: Management in the Later Lines of Therapy","volume":"18","author":[{"family":"Majethia","given":"Unnati"},{"family":"Tremblay","given":"Gabriel"},{"family":"Kontoudis","given":"Ilias"},{"family":"De Rosendo","given":"J"}],"issued":{"date-parts":[["2015",5]]}},"locator":"78"}],"schema":"https://github.com/citation-style-language/schema/raw/master/csl-citation.json"} </w:instrText>
            </w:r>
            <w:r w:rsidRPr="00AD3FB6">
              <w:rPr>
                <w:rFonts w:cs="Arial"/>
              </w:rPr>
              <w:fldChar w:fldCharType="separate"/>
            </w:r>
            <w:r w:rsidR="00CA6345" w:rsidRPr="00CA6345">
              <w:rPr>
                <w:rFonts w:cs="Arial"/>
                <w:szCs w:val="24"/>
                <w:vertAlign w:val="superscript"/>
              </w:rPr>
              <w:t>163</w:t>
            </w:r>
            <w:r w:rsidRPr="00AD3FB6">
              <w:rPr>
                <w:rFonts w:cs="Arial"/>
              </w:rPr>
              <w:fldChar w:fldCharType="end"/>
            </w:r>
          </w:p>
        </w:tc>
        <w:tc>
          <w:tcPr>
            <w:tcW w:w="457" w:type="pct"/>
          </w:tcPr>
          <w:p w14:paraId="7303682A" w14:textId="77777777" w:rsidR="00C57194" w:rsidRPr="00AD3FB6" w:rsidRDefault="00C57194">
            <w:pPr>
              <w:pStyle w:val="Tablebody"/>
              <w:rPr>
                <w:rFonts w:cs="Arial"/>
                <w:lang w:val="da-DK"/>
              </w:rPr>
            </w:pPr>
            <w:r w:rsidRPr="00AD3FB6">
              <w:rPr>
                <w:rFonts w:cs="Arial"/>
                <w:lang w:val="da-DK"/>
              </w:rPr>
              <w:t>NR (</w:t>
            </w:r>
            <w:r w:rsidRPr="00AD3FB6">
              <w:rPr>
                <w:rFonts w:eastAsia="Calibri" w:cs="Arial"/>
              </w:rPr>
              <w:t>€)</w:t>
            </w:r>
          </w:p>
        </w:tc>
        <w:tc>
          <w:tcPr>
            <w:tcW w:w="661" w:type="pct"/>
          </w:tcPr>
          <w:p w14:paraId="64BFFE7A" w14:textId="77777777" w:rsidR="00C57194" w:rsidRPr="00AD3FB6" w:rsidRDefault="00C57194">
            <w:pPr>
              <w:pStyle w:val="Tablebody"/>
              <w:rPr>
                <w:rFonts w:eastAsia="Calibri" w:cs="Arial"/>
              </w:rPr>
            </w:pPr>
            <w:r w:rsidRPr="00AD3FB6">
              <w:rPr>
                <w:rFonts w:eastAsia="Calibri" w:cs="Arial"/>
              </w:rPr>
              <w:t>PartSA model</w:t>
            </w:r>
          </w:p>
          <w:p w14:paraId="34928BD4" w14:textId="77777777" w:rsidR="00C57194" w:rsidRPr="00AD3FB6" w:rsidRDefault="00C57194">
            <w:pPr>
              <w:pStyle w:val="Tablebody"/>
              <w:rPr>
                <w:rFonts w:eastAsia="Calibri" w:cs="Arial"/>
              </w:rPr>
            </w:pPr>
            <w:r w:rsidRPr="00AD3FB6">
              <w:rPr>
                <w:rFonts w:eastAsia="Calibri" w:cs="Arial"/>
              </w:rPr>
              <w:t>Cycle length: NR</w:t>
            </w:r>
          </w:p>
          <w:p w14:paraId="750B0101" w14:textId="77777777" w:rsidR="00C57194" w:rsidRPr="00AD3FB6" w:rsidRDefault="00C57194">
            <w:pPr>
              <w:pStyle w:val="Tablebody"/>
              <w:rPr>
                <w:rFonts w:cs="Arial"/>
              </w:rPr>
            </w:pPr>
            <w:r w:rsidRPr="00AD3FB6">
              <w:rPr>
                <w:rFonts w:eastAsia="Calibri" w:cs="Arial"/>
              </w:rPr>
              <w:t>Time horizon: 5 years</w:t>
            </w:r>
          </w:p>
        </w:tc>
        <w:tc>
          <w:tcPr>
            <w:tcW w:w="1118" w:type="pct"/>
          </w:tcPr>
          <w:p w14:paraId="42327E05" w14:textId="77777777" w:rsidR="00C57194" w:rsidRPr="00AD3FB6" w:rsidRDefault="00C57194">
            <w:pPr>
              <w:pStyle w:val="Tablebody"/>
              <w:rPr>
                <w:rFonts w:cs="Arial"/>
              </w:rPr>
            </w:pPr>
            <w:r w:rsidRPr="00AD3FB6">
              <w:rPr>
                <w:rFonts w:eastAsia="Calibri" w:cs="Arial"/>
              </w:rPr>
              <w:t>Spanish patients with HER2-negative mBC who have progressed following one prior chemotherapeutic regimen (second-line therapy)</w:t>
            </w:r>
          </w:p>
        </w:tc>
        <w:tc>
          <w:tcPr>
            <w:tcW w:w="725" w:type="pct"/>
          </w:tcPr>
          <w:p w14:paraId="26196CFF" w14:textId="77777777" w:rsidR="00C57194" w:rsidRPr="00AD3FB6" w:rsidRDefault="00C57194">
            <w:pPr>
              <w:pStyle w:val="Tablebody"/>
              <w:rPr>
                <w:rFonts w:cs="Arial"/>
              </w:rPr>
            </w:pPr>
            <w:r w:rsidRPr="00AD3FB6">
              <w:rPr>
                <w:rFonts w:cs="Arial"/>
              </w:rPr>
              <w:t xml:space="preserve">Eribulin vs. </w:t>
            </w:r>
            <w:r w:rsidRPr="00AD3FB6">
              <w:rPr>
                <w:rFonts w:eastAsia="Calibri" w:cs="Arial"/>
              </w:rPr>
              <w:t>capecitabine</w:t>
            </w:r>
            <w:r w:rsidRPr="00AD3FB6">
              <w:rPr>
                <w:rFonts w:cs="Arial"/>
              </w:rPr>
              <w:t xml:space="preserve">: </w:t>
            </w:r>
            <w:r w:rsidRPr="00AD3FB6">
              <w:rPr>
                <w:rFonts w:eastAsia="Calibri" w:cs="Arial"/>
              </w:rPr>
              <w:t>0.23</w:t>
            </w:r>
          </w:p>
        </w:tc>
        <w:tc>
          <w:tcPr>
            <w:tcW w:w="767" w:type="pct"/>
          </w:tcPr>
          <w:p w14:paraId="38772AAF" w14:textId="77777777" w:rsidR="00C57194" w:rsidRPr="00AD3FB6" w:rsidRDefault="00C57194">
            <w:pPr>
              <w:pStyle w:val="Tablebody"/>
              <w:rPr>
                <w:rFonts w:cs="Arial"/>
              </w:rPr>
            </w:pPr>
            <w:r w:rsidRPr="00AD3FB6">
              <w:rPr>
                <w:rFonts w:cs="Arial"/>
              </w:rPr>
              <w:t xml:space="preserve">Eribulin: </w:t>
            </w:r>
            <w:r w:rsidRPr="00AD3FB6">
              <w:rPr>
                <w:rFonts w:eastAsia="Calibri" w:cs="Arial"/>
              </w:rPr>
              <w:t>€320 per vial</w:t>
            </w:r>
          </w:p>
        </w:tc>
        <w:tc>
          <w:tcPr>
            <w:tcW w:w="766" w:type="pct"/>
          </w:tcPr>
          <w:p w14:paraId="4EAD5051" w14:textId="77777777" w:rsidR="00C57194" w:rsidRPr="00AD3FB6" w:rsidRDefault="00C57194">
            <w:pPr>
              <w:pStyle w:val="Tablebody"/>
              <w:rPr>
                <w:rFonts w:cs="Arial"/>
              </w:rPr>
            </w:pPr>
            <w:r w:rsidRPr="00AD3FB6">
              <w:rPr>
                <w:rFonts w:cs="Arial"/>
              </w:rPr>
              <w:t xml:space="preserve">Eribulin vs. </w:t>
            </w:r>
            <w:r w:rsidRPr="00AD3FB6">
              <w:rPr>
                <w:rFonts w:eastAsia="Calibri" w:cs="Arial"/>
              </w:rPr>
              <w:t>capecitabine</w:t>
            </w:r>
            <w:r w:rsidRPr="00AD3FB6">
              <w:rPr>
                <w:rFonts w:cs="Arial"/>
              </w:rPr>
              <w:t xml:space="preserve">: </w:t>
            </w:r>
            <w:r w:rsidRPr="00AD3FB6">
              <w:rPr>
                <w:rFonts w:eastAsia="Calibri" w:cs="Arial"/>
              </w:rPr>
              <w:t>€36,951</w:t>
            </w:r>
          </w:p>
        </w:tc>
      </w:tr>
    </w:tbl>
    <w:p w14:paraId="155DBE8A" w14:textId="13AA834A" w:rsidR="00C57194" w:rsidRPr="00AD3FB6" w:rsidRDefault="00C57194" w:rsidP="00C57194">
      <w:pPr>
        <w:pStyle w:val="Footnotes"/>
        <w:spacing w:after="0"/>
        <w:rPr>
          <w:lang w:val="en-US"/>
        </w:rPr>
      </w:pPr>
      <w:r w:rsidRPr="00AD3FB6">
        <w:t xml:space="preserve">Abbreviations: ICER, incremental cost-effectiveness ratio; mBC, metastatic breast cancer; NR, not reported; PartSA, partitioned survival analysis; </w:t>
      </w:r>
      <w:r w:rsidRPr="00AD3FB6">
        <w:rPr>
          <w:lang w:val="en-US"/>
        </w:rPr>
        <w:t>QALY, quality-adjusted life-years; ₩, South-Korean Won.</w:t>
      </w:r>
    </w:p>
    <w:p w14:paraId="45A987A9" w14:textId="6690503E" w:rsidR="00DF51FE" w:rsidRDefault="00C57194" w:rsidP="00C57194">
      <w:pPr>
        <w:pStyle w:val="Body"/>
        <w:rPr>
          <w:rStyle w:val="CommentReference"/>
        </w:rPr>
      </w:pPr>
      <w:r w:rsidRPr="00BC4682">
        <w:rPr>
          <w:sz w:val="18"/>
          <w:szCs w:val="18"/>
        </w:rPr>
        <w:t>Source: Daiichi Sankyo Inc., 2022 (Economic SLR report; Data on File)</w:t>
      </w:r>
      <w:r w:rsidRPr="00AD3FB6">
        <w:rPr>
          <w:sz w:val="18"/>
          <w:szCs w:val="18"/>
          <w:lang w:val="en-US"/>
        </w:rPr>
        <w:fldChar w:fldCharType="begin"/>
      </w:r>
      <w:r w:rsidR="00CA6345">
        <w:rPr>
          <w:sz w:val="18"/>
          <w:szCs w:val="18"/>
          <w:lang w:val="en-US"/>
        </w:rPr>
        <w:instrText xml:space="preserve"> ADDIN ZOTERO_ITEM CSL_CITATION {"citationID":"BRB1gRZE","properties":{"formattedCitation":"\\super 161\\nosupersub{}","plainCitation":"161","noteIndex":0},"citationItems":[{"id":66136,"uris":["http://zotero.org/groups/4797619/items/X5E9JXLW"],"itemData":{"id":66136,"type":"document","title":"Economic Systematic Literature Review Report for DS-8201a on the Treatment of HER2-low Metastatic and/or Unresectable Breast Cancer. Data on File.","author":[{"family":"Daiichi Sankyo Inc.","given":""}],"issued":{"date-parts":[["2022"]]}}}],"schema":"https://github.com/citation-style-language/schema/raw/master/csl-citation.json"} </w:instrText>
      </w:r>
      <w:r w:rsidRPr="00AD3FB6">
        <w:rPr>
          <w:sz w:val="18"/>
          <w:szCs w:val="18"/>
          <w:lang w:val="en-US"/>
        </w:rPr>
        <w:fldChar w:fldCharType="separate"/>
      </w:r>
      <w:r w:rsidR="00CA6345" w:rsidRPr="00CA6345">
        <w:rPr>
          <w:rFonts w:cs="Arial"/>
          <w:sz w:val="18"/>
          <w:szCs w:val="24"/>
          <w:vertAlign w:val="superscript"/>
        </w:rPr>
        <w:t>161</w:t>
      </w:r>
      <w:r w:rsidRPr="00AD3FB6">
        <w:rPr>
          <w:sz w:val="18"/>
          <w:szCs w:val="18"/>
          <w:lang w:val="en-US"/>
        </w:rPr>
        <w:fldChar w:fldCharType="end"/>
      </w:r>
    </w:p>
    <w:p w14:paraId="503BD102" w14:textId="0B258AF8" w:rsidR="00E71248" w:rsidRDefault="00E71248" w:rsidP="003C648C">
      <w:pPr>
        <w:pStyle w:val="Caption"/>
      </w:pPr>
      <w:bookmarkStart w:id="395" w:name="_Ref128485846"/>
      <w:bookmarkStart w:id="396" w:name="_Ref128485827"/>
      <w:bookmarkStart w:id="397" w:name="_Toc129351007"/>
      <w:r>
        <w:t xml:space="preserve">Table </w:t>
      </w:r>
      <w:fldSimple w:instr=" SEQ Table \* ARABIC ">
        <w:r w:rsidR="00145F42">
          <w:rPr>
            <w:noProof/>
          </w:rPr>
          <w:t>32</w:t>
        </w:r>
      </w:fldSimple>
      <w:bookmarkEnd w:id="395"/>
      <w:r>
        <w:t xml:space="preserve">: </w:t>
      </w:r>
      <w:r w:rsidRPr="00D84EEA">
        <w:t xml:space="preserve">Summary list of </w:t>
      </w:r>
      <w:r w:rsidR="007B1436">
        <w:t>published cost-effectiveness evaluations</w:t>
      </w:r>
      <w:r w:rsidR="00DA6A8D">
        <w:t xml:space="preserve"> from relevant NICE TAs</w:t>
      </w:r>
      <w:r w:rsidRPr="00D84EEA">
        <w:t xml:space="preserve"> (</w:t>
      </w:r>
      <w:r>
        <w:t>hand search</w:t>
      </w:r>
      <w:r w:rsidR="00B25681">
        <w:t xml:space="preserve"> update</w:t>
      </w:r>
      <w:r w:rsidRPr="00D84EEA">
        <w:t xml:space="preserve">; </w:t>
      </w:r>
      <w:r w:rsidRPr="004A32E1">
        <w:rPr>
          <w:rStyle w:val="ui-provider"/>
        </w:rPr>
        <w:t>13 Feb</w:t>
      </w:r>
      <w:r>
        <w:rPr>
          <w:rStyle w:val="ui-provider"/>
        </w:rPr>
        <w:t>ruary</w:t>
      </w:r>
      <w:r w:rsidRPr="004A32E1">
        <w:rPr>
          <w:rStyle w:val="ui-provider"/>
        </w:rPr>
        <w:t xml:space="preserve"> 2023</w:t>
      </w:r>
      <w:r w:rsidRPr="00D84EEA">
        <w:t>)</w:t>
      </w:r>
      <w:bookmarkEnd w:id="396"/>
      <w:bookmarkEnd w:id="397"/>
    </w:p>
    <w:tbl>
      <w:tblPr>
        <w:tblStyle w:val="Generaltable"/>
        <w:tblW w:w="5000" w:type="pct"/>
        <w:tblCellMar>
          <w:left w:w="57" w:type="dxa"/>
          <w:right w:w="57" w:type="dxa"/>
        </w:tblCellMar>
        <w:tblLook w:val="04A0" w:firstRow="1" w:lastRow="0" w:firstColumn="1" w:lastColumn="0" w:noHBand="0" w:noVBand="1"/>
      </w:tblPr>
      <w:tblGrid>
        <w:gridCol w:w="1412"/>
        <w:gridCol w:w="1278"/>
        <w:gridCol w:w="1841"/>
        <w:gridCol w:w="3002"/>
        <w:gridCol w:w="2140"/>
        <w:gridCol w:w="2140"/>
        <w:gridCol w:w="2137"/>
      </w:tblGrid>
      <w:tr w:rsidR="00B25681" w:rsidRPr="00E9364A" w14:paraId="239DFD5A" w14:textId="77777777" w:rsidTr="00B25681">
        <w:trPr>
          <w:cnfStyle w:val="100000000000" w:firstRow="1" w:lastRow="0" w:firstColumn="0" w:lastColumn="0" w:oddVBand="0" w:evenVBand="0" w:oddHBand="0" w:evenHBand="0" w:firstRowFirstColumn="0" w:firstRowLastColumn="0" w:lastRowFirstColumn="0" w:lastRowLastColumn="0"/>
          <w:tblHeader/>
        </w:trPr>
        <w:tc>
          <w:tcPr>
            <w:tcW w:w="506" w:type="pct"/>
          </w:tcPr>
          <w:p w14:paraId="66928415" w14:textId="77777777" w:rsidR="00E71248" w:rsidRPr="00E9364A" w:rsidRDefault="00E71248">
            <w:pPr>
              <w:pStyle w:val="Tableheading"/>
            </w:pPr>
            <w:r w:rsidRPr="00E9364A">
              <w:t>Study</w:t>
            </w:r>
          </w:p>
        </w:tc>
        <w:tc>
          <w:tcPr>
            <w:tcW w:w="458" w:type="pct"/>
          </w:tcPr>
          <w:p w14:paraId="1DE1F545" w14:textId="77777777" w:rsidR="00E71248" w:rsidRPr="00E9364A" w:rsidRDefault="00E71248">
            <w:pPr>
              <w:pStyle w:val="Tableheading"/>
            </w:pPr>
            <w:r w:rsidRPr="00E9364A">
              <w:t xml:space="preserve">Cost year (currency) </w:t>
            </w:r>
          </w:p>
        </w:tc>
        <w:tc>
          <w:tcPr>
            <w:tcW w:w="660" w:type="pct"/>
          </w:tcPr>
          <w:p w14:paraId="008B112A" w14:textId="77777777" w:rsidR="00E71248" w:rsidRPr="00E9364A" w:rsidRDefault="00E71248">
            <w:pPr>
              <w:pStyle w:val="Tableheading"/>
            </w:pPr>
            <w:r w:rsidRPr="00E9364A">
              <w:t>Summary of model</w:t>
            </w:r>
          </w:p>
        </w:tc>
        <w:tc>
          <w:tcPr>
            <w:tcW w:w="1076" w:type="pct"/>
          </w:tcPr>
          <w:p w14:paraId="721E3B77" w14:textId="77777777" w:rsidR="00E71248" w:rsidRPr="00E9364A" w:rsidRDefault="00E71248">
            <w:pPr>
              <w:pStyle w:val="Tableheading"/>
            </w:pPr>
            <w:r w:rsidRPr="00E9364A">
              <w:t>Patient population (average age in years)</w:t>
            </w:r>
          </w:p>
        </w:tc>
        <w:tc>
          <w:tcPr>
            <w:tcW w:w="767" w:type="pct"/>
          </w:tcPr>
          <w:p w14:paraId="0CDC41D1" w14:textId="77777777" w:rsidR="00E71248" w:rsidRPr="00E9364A" w:rsidRDefault="00E71248">
            <w:pPr>
              <w:pStyle w:val="Tableheading"/>
            </w:pPr>
            <w:r w:rsidRPr="00E9364A">
              <w:t>QALYs (intervention, comparator)</w:t>
            </w:r>
          </w:p>
        </w:tc>
        <w:tc>
          <w:tcPr>
            <w:tcW w:w="767" w:type="pct"/>
          </w:tcPr>
          <w:p w14:paraId="78D5980F" w14:textId="77777777" w:rsidR="00E71248" w:rsidRPr="00E9364A" w:rsidRDefault="00E71248">
            <w:pPr>
              <w:pStyle w:val="Tableheading"/>
            </w:pPr>
            <w:r w:rsidRPr="00E9364A">
              <w:t>Costs (intervention, comparator)</w:t>
            </w:r>
          </w:p>
        </w:tc>
        <w:tc>
          <w:tcPr>
            <w:tcW w:w="766" w:type="pct"/>
          </w:tcPr>
          <w:p w14:paraId="35376CF0" w14:textId="77777777" w:rsidR="00E71248" w:rsidRPr="00E9364A" w:rsidRDefault="00E71248">
            <w:pPr>
              <w:pStyle w:val="Tableheading"/>
            </w:pPr>
            <w:r w:rsidRPr="00E9364A">
              <w:t>ICER (per QALY gained)</w:t>
            </w:r>
          </w:p>
        </w:tc>
      </w:tr>
      <w:tr w:rsidR="00E91470" w:rsidRPr="00E9364A" w14:paraId="6D4BDBAC" w14:textId="77777777" w:rsidTr="00B25681">
        <w:tc>
          <w:tcPr>
            <w:tcW w:w="506" w:type="pct"/>
          </w:tcPr>
          <w:p w14:paraId="00FBA3A2" w14:textId="50DB2F41" w:rsidR="00E91470" w:rsidRPr="00AD3FB6" w:rsidRDefault="00E91470" w:rsidP="00E91470">
            <w:pPr>
              <w:pStyle w:val="Tablebody"/>
              <w:rPr>
                <w:rFonts w:cs="Arial"/>
                <w:lang w:val="da-DK"/>
              </w:rPr>
            </w:pPr>
            <w:r w:rsidRPr="00274C0C">
              <w:t>NICE TA819</w:t>
            </w:r>
            <w:r w:rsidRPr="00274C0C">
              <w:rPr>
                <w:vertAlign w:val="superscript"/>
              </w:rPr>
              <w:fldChar w:fldCharType="begin"/>
            </w:r>
            <w:r w:rsidR="00CA6345">
              <w:rPr>
                <w:vertAlign w:val="superscript"/>
              </w:rPr>
              <w:instrText xml:space="preserve"> ADDIN ZOTERO_ITEM CSL_CITATION {"citationID":"65fF3hWx","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274C0C">
              <w:rPr>
                <w:vertAlign w:val="superscript"/>
              </w:rPr>
              <w:fldChar w:fldCharType="separate"/>
            </w:r>
            <w:r w:rsidR="00CA6345" w:rsidRPr="00CA6345">
              <w:rPr>
                <w:rFonts w:cs="Arial"/>
                <w:szCs w:val="24"/>
                <w:vertAlign w:val="superscript"/>
              </w:rPr>
              <w:t>132</w:t>
            </w:r>
            <w:r w:rsidRPr="00274C0C">
              <w:rPr>
                <w:vertAlign w:val="superscript"/>
              </w:rPr>
              <w:fldChar w:fldCharType="end"/>
            </w:r>
          </w:p>
        </w:tc>
        <w:tc>
          <w:tcPr>
            <w:tcW w:w="458" w:type="pct"/>
          </w:tcPr>
          <w:p w14:paraId="50C13CDE" w14:textId="67D525AE" w:rsidR="00E91470" w:rsidRPr="00AD3FB6" w:rsidRDefault="00E91470" w:rsidP="00E91470">
            <w:pPr>
              <w:pStyle w:val="Tablebody"/>
              <w:rPr>
                <w:rFonts w:cs="Arial"/>
                <w:lang w:val="da-DK"/>
              </w:rPr>
            </w:pPr>
            <w:r>
              <w:rPr>
                <w:rFonts w:cs="Arial"/>
                <w:lang w:val="da-DK"/>
              </w:rPr>
              <w:t>2022 (£)</w:t>
            </w:r>
          </w:p>
        </w:tc>
        <w:tc>
          <w:tcPr>
            <w:tcW w:w="660" w:type="pct"/>
          </w:tcPr>
          <w:p w14:paraId="13D91F0D" w14:textId="77777777" w:rsidR="00E91470" w:rsidRDefault="00E91470" w:rsidP="00E91470">
            <w:pPr>
              <w:pStyle w:val="Tablebody"/>
              <w:rPr>
                <w:rFonts w:cs="Arial"/>
              </w:rPr>
            </w:pPr>
            <w:r>
              <w:rPr>
                <w:rFonts w:cs="Arial"/>
              </w:rPr>
              <w:t>PartSA model</w:t>
            </w:r>
          </w:p>
          <w:p w14:paraId="3AF7988C" w14:textId="77777777" w:rsidR="00E91470" w:rsidRDefault="00E91470" w:rsidP="00E91470">
            <w:pPr>
              <w:pStyle w:val="Tablebody"/>
              <w:rPr>
                <w:rFonts w:cs="Arial"/>
              </w:rPr>
            </w:pPr>
            <w:r>
              <w:rPr>
                <w:rFonts w:cs="Arial"/>
              </w:rPr>
              <w:t>Cycle length: 1 week</w:t>
            </w:r>
          </w:p>
          <w:p w14:paraId="6E58DDAD" w14:textId="4C9017C9" w:rsidR="00E91470" w:rsidRPr="00AD3FB6" w:rsidRDefault="00E91470" w:rsidP="00E91470">
            <w:pPr>
              <w:pStyle w:val="Tablebody"/>
              <w:rPr>
                <w:rFonts w:cs="Arial"/>
              </w:rPr>
            </w:pPr>
            <w:r>
              <w:rPr>
                <w:rFonts w:cs="Arial"/>
              </w:rPr>
              <w:t>Time horizon: 10 years</w:t>
            </w:r>
          </w:p>
        </w:tc>
        <w:tc>
          <w:tcPr>
            <w:tcW w:w="1076" w:type="pct"/>
          </w:tcPr>
          <w:p w14:paraId="623D385F" w14:textId="5B345D61" w:rsidR="00E91470" w:rsidRPr="00AD3FB6" w:rsidRDefault="00E91470" w:rsidP="00E91470">
            <w:pPr>
              <w:pStyle w:val="Tablebody"/>
              <w:rPr>
                <w:rFonts w:cs="Arial"/>
              </w:rPr>
            </w:pPr>
            <w:r>
              <w:rPr>
                <w:rFonts w:cs="Arial"/>
              </w:rPr>
              <w:t xml:space="preserve">Patients aged </w:t>
            </w:r>
            <w:r w:rsidRPr="00422BB7">
              <w:rPr>
                <w:rFonts w:cs="Arial"/>
              </w:rPr>
              <w:t xml:space="preserve">≥18 years </w:t>
            </w:r>
            <w:r>
              <w:rPr>
                <w:rFonts w:cs="Arial"/>
              </w:rPr>
              <w:t>with unresectable locally advanced or mTNBC</w:t>
            </w:r>
            <w:r w:rsidRPr="00422BB7">
              <w:rPr>
                <w:rFonts w:cs="Arial"/>
              </w:rPr>
              <w:t xml:space="preserve"> who have received ≥2 prior systemic therapies, including ≥1 prior therapy for locally advanced or metastatic </w:t>
            </w:r>
            <w:r>
              <w:rPr>
                <w:rFonts w:cs="Arial"/>
              </w:rPr>
              <w:t>disease</w:t>
            </w:r>
          </w:p>
        </w:tc>
        <w:tc>
          <w:tcPr>
            <w:tcW w:w="767" w:type="pct"/>
          </w:tcPr>
          <w:p w14:paraId="61A87E89" w14:textId="5E028DA7" w:rsidR="00E91470" w:rsidRPr="00AD3FB6" w:rsidRDefault="00E91470" w:rsidP="00E91470">
            <w:pPr>
              <w:pStyle w:val="Tablebody"/>
              <w:rPr>
                <w:rFonts w:cs="Arial"/>
              </w:rPr>
            </w:pPr>
            <w:r>
              <w:rPr>
                <w:rFonts w:cs="Arial"/>
                <w:bCs/>
              </w:rPr>
              <w:t>NR (</w:t>
            </w:r>
            <w:r w:rsidR="00460D9C">
              <w:rPr>
                <w:rFonts w:cs="Arial"/>
              </w:rPr>
              <w:t>information is redacted</w:t>
            </w:r>
            <w:r>
              <w:rPr>
                <w:rFonts w:cs="Arial"/>
                <w:bCs/>
              </w:rPr>
              <w:t>)</w:t>
            </w:r>
          </w:p>
        </w:tc>
        <w:tc>
          <w:tcPr>
            <w:tcW w:w="767" w:type="pct"/>
          </w:tcPr>
          <w:p w14:paraId="1F3253E1" w14:textId="6DB62F37" w:rsidR="00E91470" w:rsidRPr="00AD3FB6" w:rsidRDefault="00E91470" w:rsidP="00E91470">
            <w:pPr>
              <w:pStyle w:val="Tablebody"/>
              <w:rPr>
                <w:rFonts w:cs="Arial"/>
              </w:rPr>
            </w:pPr>
            <w:r>
              <w:rPr>
                <w:rFonts w:cs="Arial"/>
                <w:bCs/>
              </w:rPr>
              <w:t>NR (</w:t>
            </w:r>
            <w:r w:rsidR="00460D9C">
              <w:rPr>
                <w:rFonts w:cs="Arial"/>
              </w:rPr>
              <w:t>information is redacted</w:t>
            </w:r>
            <w:r>
              <w:rPr>
                <w:rFonts w:cs="Arial"/>
                <w:bCs/>
              </w:rPr>
              <w:t>)</w:t>
            </w:r>
          </w:p>
        </w:tc>
        <w:tc>
          <w:tcPr>
            <w:tcW w:w="766" w:type="pct"/>
          </w:tcPr>
          <w:p w14:paraId="567E3DEB" w14:textId="77777777" w:rsidR="00460D9C" w:rsidRDefault="00E91470" w:rsidP="00E91470">
            <w:pPr>
              <w:pStyle w:val="Tablebody"/>
              <w:rPr>
                <w:rFonts w:cs="Arial"/>
              </w:rPr>
            </w:pPr>
            <w:r w:rsidRPr="00422BB7">
              <w:rPr>
                <w:rFonts w:cs="Arial"/>
              </w:rPr>
              <w:t>Base case ICER (</w:t>
            </w:r>
            <w:r>
              <w:rPr>
                <w:rFonts w:cs="Arial"/>
              </w:rPr>
              <w:t>including</w:t>
            </w:r>
            <w:r w:rsidRPr="00422BB7">
              <w:rPr>
                <w:rFonts w:cs="Arial"/>
              </w:rPr>
              <w:t xml:space="preserve"> confidential </w:t>
            </w:r>
            <w:r>
              <w:rPr>
                <w:rFonts w:cs="Arial"/>
              </w:rPr>
              <w:t>PAS</w:t>
            </w:r>
            <w:r w:rsidRPr="00422BB7">
              <w:rPr>
                <w:rFonts w:cs="Arial"/>
              </w:rPr>
              <w:t xml:space="preserve"> discount for SG and the list price for comparators and subsequent treatments): </w:t>
            </w:r>
          </w:p>
          <w:p w14:paraId="68C8AA1D" w14:textId="40E619F2" w:rsidR="00E91470" w:rsidRPr="00AD3FB6" w:rsidRDefault="00E91470" w:rsidP="00E91470">
            <w:pPr>
              <w:pStyle w:val="Tablebody"/>
              <w:rPr>
                <w:rFonts w:cs="Arial"/>
                <w:lang w:val="fr-FR"/>
              </w:rPr>
            </w:pPr>
            <w:r w:rsidRPr="00422BB7">
              <w:rPr>
                <w:rFonts w:cs="Arial"/>
              </w:rPr>
              <w:t xml:space="preserve">SG </w:t>
            </w:r>
            <w:r>
              <w:rPr>
                <w:rFonts w:cs="Arial"/>
              </w:rPr>
              <w:t>vs.</w:t>
            </w:r>
            <w:r w:rsidRPr="00422BB7">
              <w:rPr>
                <w:rFonts w:cs="Arial"/>
              </w:rPr>
              <w:t xml:space="preserve"> TPC</w:t>
            </w:r>
            <w:r>
              <w:rPr>
                <w:rFonts w:cs="Arial"/>
              </w:rPr>
              <w:t>:</w:t>
            </w:r>
            <w:r w:rsidRPr="00422BB7">
              <w:rPr>
                <w:rFonts w:cs="Arial"/>
              </w:rPr>
              <w:t xml:space="preserve"> £47,170</w:t>
            </w:r>
          </w:p>
        </w:tc>
      </w:tr>
      <w:tr w:rsidR="00E91470" w:rsidRPr="001D716B" w14:paraId="4A54494C" w14:textId="77777777" w:rsidTr="00B25681">
        <w:tc>
          <w:tcPr>
            <w:tcW w:w="506" w:type="pct"/>
          </w:tcPr>
          <w:p w14:paraId="4308E82E" w14:textId="02FD1511" w:rsidR="00E91470" w:rsidRPr="00AD3FB6" w:rsidRDefault="00E91470" w:rsidP="00E91470">
            <w:pPr>
              <w:pStyle w:val="Tablebody"/>
              <w:rPr>
                <w:rFonts w:cs="Arial"/>
                <w:lang w:val="da-DK"/>
              </w:rPr>
            </w:pPr>
            <w:r w:rsidRPr="00274C0C">
              <w:t>NICE TA423</w:t>
            </w:r>
            <w:r w:rsidRPr="00274C0C">
              <w:rPr>
                <w:vertAlign w:val="superscript"/>
              </w:rPr>
              <w:fldChar w:fldCharType="begin"/>
            </w:r>
            <w:r w:rsidR="00CA6345">
              <w:rPr>
                <w:vertAlign w:val="superscript"/>
              </w:rPr>
              <w:instrText xml:space="preserve"> ADDIN ZOTERO_ITEM CSL_CITATION {"citationID":"PZq6Uryd","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274C0C">
              <w:rPr>
                <w:vertAlign w:val="superscript"/>
              </w:rPr>
              <w:fldChar w:fldCharType="separate"/>
            </w:r>
            <w:r w:rsidR="00CA6345" w:rsidRPr="00CA6345">
              <w:rPr>
                <w:rFonts w:cs="Arial"/>
                <w:szCs w:val="24"/>
                <w:vertAlign w:val="superscript"/>
              </w:rPr>
              <w:t>131</w:t>
            </w:r>
            <w:r w:rsidRPr="00274C0C">
              <w:rPr>
                <w:vertAlign w:val="superscript"/>
              </w:rPr>
              <w:fldChar w:fldCharType="end"/>
            </w:r>
          </w:p>
        </w:tc>
        <w:tc>
          <w:tcPr>
            <w:tcW w:w="458" w:type="pct"/>
          </w:tcPr>
          <w:p w14:paraId="47BFFF5B" w14:textId="666AB144" w:rsidR="00E91470" w:rsidRPr="00AD3FB6" w:rsidRDefault="00E91470" w:rsidP="00E91470">
            <w:pPr>
              <w:pStyle w:val="Tablebody"/>
              <w:rPr>
                <w:rFonts w:cs="Arial"/>
                <w:lang w:val="da-DK"/>
              </w:rPr>
            </w:pPr>
            <w:r w:rsidRPr="005A3BC3">
              <w:rPr>
                <w:rFonts w:cs="Arial"/>
              </w:rPr>
              <w:t>2016</w:t>
            </w:r>
            <w:r>
              <w:rPr>
                <w:rFonts w:cs="Arial"/>
                <w:lang w:val="da-DK"/>
              </w:rPr>
              <w:t xml:space="preserve"> (£)</w:t>
            </w:r>
          </w:p>
        </w:tc>
        <w:tc>
          <w:tcPr>
            <w:tcW w:w="660" w:type="pct"/>
          </w:tcPr>
          <w:p w14:paraId="07B1818C" w14:textId="77777777" w:rsidR="00E91470" w:rsidRPr="00AD3FB6" w:rsidRDefault="00E91470" w:rsidP="00E91470">
            <w:pPr>
              <w:pStyle w:val="Tablebody"/>
              <w:rPr>
                <w:rFonts w:eastAsia="Calibri" w:cs="Arial"/>
              </w:rPr>
            </w:pPr>
            <w:r w:rsidRPr="00AD3FB6">
              <w:rPr>
                <w:rFonts w:eastAsia="Calibri" w:cs="Arial"/>
              </w:rPr>
              <w:t>PartSA model</w:t>
            </w:r>
          </w:p>
          <w:p w14:paraId="3FC38BC9" w14:textId="737EB008" w:rsidR="00E91470" w:rsidRPr="00AD3FB6" w:rsidRDefault="00E91470" w:rsidP="00E91470">
            <w:pPr>
              <w:pStyle w:val="Tablebody"/>
              <w:rPr>
                <w:rFonts w:eastAsia="Calibri" w:cs="Arial"/>
              </w:rPr>
            </w:pPr>
            <w:r w:rsidRPr="00AD3FB6">
              <w:rPr>
                <w:rFonts w:eastAsia="Calibri" w:cs="Arial"/>
              </w:rPr>
              <w:t xml:space="preserve">Cycle length: </w:t>
            </w:r>
            <w:r>
              <w:rPr>
                <w:rFonts w:eastAsia="Calibri" w:cs="Arial"/>
              </w:rPr>
              <w:t>1 month</w:t>
            </w:r>
          </w:p>
          <w:p w14:paraId="07A470E4" w14:textId="4BD67323" w:rsidR="00E91470" w:rsidRPr="00AD3FB6" w:rsidRDefault="00E91470" w:rsidP="00E91470">
            <w:pPr>
              <w:pStyle w:val="Tablebody"/>
              <w:rPr>
                <w:rFonts w:cs="Arial"/>
              </w:rPr>
            </w:pPr>
            <w:r w:rsidRPr="00AD3FB6">
              <w:rPr>
                <w:rFonts w:eastAsia="Calibri" w:cs="Arial"/>
              </w:rPr>
              <w:t>Time horizon: 5 years</w:t>
            </w:r>
          </w:p>
        </w:tc>
        <w:tc>
          <w:tcPr>
            <w:tcW w:w="1076" w:type="pct"/>
          </w:tcPr>
          <w:p w14:paraId="75B65767" w14:textId="6F5A7287" w:rsidR="00E91470" w:rsidRDefault="00E91470" w:rsidP="00E91470">
            <w:pPr>
              <w:pStyle w:val="Tablebody"/>
              <w:rPr>
                <w:rFonts w:cs="Arial"/>
              </w:rPr>
            </w:pPr>
            <w:r>
              <w:rPr>
                <w:rFonts w:cs="Arial"/>
              </w:rPr>
              <w:t xml:space="preserve">Subgroup 1: </w:t>
            </w:r>
            <w:r w:rsidRPr="00F9533C">
              <w:rPr>
                <w:rFonts w:cs="Arial"/>
              </w:rPr>
              <w:t>HER2-negative patients with LABC/</w:t>
            </w:r>
            <w:r>
              <w:rPr>
                <w:rFonts w:cs="Arial"/>
              </w:rPr>
              <w:t>m</w:t>
            </w:r>
            <w:r w:rsidRPr="00F9533C">
              <w:rPr>
                <w:rFonts w:cs="Arial"/>
              </w:rPr>
              <w:t xml:space="preserve">BC, whose disease has progressed after </w:t>
            </w:r>
            <w:r>
              <w:rPr>
                <w:rFonts w:cs="Arial"/>
              </w:rPr>
              <w:t>one</w:t>
            </w:r>
            <w:r w:rsidRPr="00F9533C">
              <w:rPr>
                <w:rFonts w:cs="Arial"/>
              </w:rPr>
              <w:t xml:space="preserve"> prior chemotherapy regimen</w:t>
            </w:r>
          </w:p>
          <w:p w14:paraId="4A8B9F63" w14:textId="49AE1BB0" w:rsidR="00E91470" w:rsidRPr="00AD3FB6" w:rsidRDefault="00E91470" w:rsidP="00E91470">
            <w:pPr>
              <w:pStyle w:val="Tablebody"/>
              <w:rPr>
                <w:rFonts w:cs="Arial"/>
              </w:rPr>
            </w:pPr>
            <w:r>
              <w:rPr>
                <w:rFonts w:cs="Arial"/>
              </w:rPr>
              <w:lastRenderedPageBreak/>
              <w:t xml:space="preserve">Subgroup 2: </w:t>
            </w:r>
            <w:r w:rsidRPr="00F9533C">
              <w:rPr>
                <w:rFonts w:cs="Arial"/>
              </w:rPr>
              <w:t>Patients with LABC/</w:t>
            </w:r>
            <w:r>
              <w:rPr>
                <w:rFonts w:cs="Arial"/>
              </w:rPr>
              <w:t>m</w:t>
            </w:r>
            <w:r w:rsidRPr="00F9533C">
              <w:rPr>
                <w:rFonts w:cs="Arial"/>
              </w:rPr>
              <w:t xml:space="preserve">BC whose disease has progressed after at least </w:t>
            </w:r>
            <w:r>
              <w:rPr>
                <w:rFonts w:cs="Arial"/>
              </w:rPr>
              <w:t>two</w:t>
            </w:r>
            <w:r w:rsidRPr="00F9533C">
              <w:rPr>
                <w:rFonts w:cs="Arial"/>
              </w:rPr>
              <w:t xml:space="preserve"> prior chemotherapeutic regimens for advanced disease which includes capecitabine</w:t>
            </w:r>
          </w:p>
        </w:tc>
        <w:tc>
          <w:tcPr>
            <w:tcW w:w="767" w:type="pct"/>
          </w:tcPr>
          <w:p w14:paraId="240B4631" w14:textId="77777777" w:rsidR="00E91470" w:rsidRPr="00BC4682" w:rsidRDefault="00E91470" w:rsidP="00E91470">
            <w:pPr>
              <w:pStyle w:val="Tabletext"/>
              <w:rPr>
                <w:rFonts w:cs="Arial"/>
                <w:szCs w:val="20"/>
                <w:lang w:val="fr-FR"/>
              </w:rPr>
            </w:pPr>
            <w:r w:rsidRPr="00BC4682">
              <w:rPr>
                <w:rFonts w:cs="Arial"/>
                <w:szCs w:val="20"/>
                <w:lang w:val="fr-FR"/>
              </w:rPr>
              <w:lastRenderedPageBreak/>
              <w:t xml:space="preserve">Eribulin vs. capecitabine: </w:t>
            </w:r>
          </w:p>
          <w:p w14:paraId="58103D3C" w14:textId="6BD141D4" w:rsidR="00E91470" w:rsidRPr="00BC4682" w:rsidRDefault="00E91470" w:rsidP="00E91470">
            <w:pPr>
              <w:pStyle w:val="Tabletext"/>
              <w:rPr>
                <w:rFonts w:cs="Arial"/>
                <w:szCs w:val="20"/>
                <w:lang w:val="fr-FR"/>
              </w:rPr>
            </w:pPr>
            <w:r w:rsidRPr="00BC4682">
              <w:rPr>
                <w:rFonts w:cs="Arial"/>
                <w:szCs w:val="20"/>
                <w:lang w:val="fr-FR"/>
              </w:rPr>
              <w:t>Subgroup 1: 0.25</w:t>
            </w:r>
          </w:p>
          <w:p w14:paraId="696E7A85" w14:textId="6AC1D481" w:rsidR="00E91470" w:rsidRPr="00BC4682" w:rsidRDefault="00E91470" w:rsidP="00E91470">
            <w:pPr>
              <w:pStyle w:val="Tabletext"/>
              <w:rPr>
                <w:rFonts w:cs="Arial"/>
                <w:szCs w:val="20"/>
                <w:lang w:val="fr-FR"/>
              </w:rPr>
            </w:pPr>
            <w:r w:rsidRPr="00BC4682">
              <w:rPr>
                <w:rFonts w:cs="Arial"/>
                <w:szCs w:val="20"/>
                <w:lang w:val="fr-FR"/>
              </w:rPr>
              <w:t>Subgroup 2:</w:t>
            </w:r>
            <w:r w:rsidRPr="00BC4682">
              <w:rPr>
                <w:rFonts w:cs="Arial"/>
                <w:szCs w:val="20"/>
                <w:vertAlign w:val="superscript"/>
                <w:lang w:val="fr-FR"/>
              </w:rPr>
              <w:t xml:space="preserve"> </w:t>
            </w:r>
            <w:r w:rsidRPr="00BC4682">
              <w:rPr>
                <w:rFonts w:cs="Arial"/>
                <w:szCs w:val="20"/>
                <w:lang w:val="fr-FR"/>
              </w:rPr>
              <w:t xml:space="preserve">0.16 </w:t>
            </w:r>
          </w:p>
        </w:tc>
        <w:tc>
          <w:tcPr>
            <w:tcW w:w="767" w:type="pct"/>
          </w:tcPr>
          <w:p w14:paraId="4E5F2D30" w14:textId="5A11A5EC" w:rsidR="00E91470" w:rsidRPr="00AD3FB6" w:rsidRDefault="00E91470" w:rsidP="00E91470">
            <w:pPr>
              <w:pStyle w:val="Tablebody"/>
              <w:rPr>
                <w:rFonts w:cs="Arial"/>
              </w:rPr>
            </w:pPr>
            <w:r>
              <w:rPr>
                <w:rFonts w:cs="Arial"/>
              </w:rPr>
              <w:t>NR (information is redacted)</w:t>
            </w:r>
          </w:p>
        </w:tc>
        <w:tc>
          <w:tcPr>
            <w:tcW w:w="766" w:type="pct"/>
          </w:tcPr>
          <w:p w14:paraId="2BA9611E" w14:textId="032CC0AB" w:rsidR="00E91470" w:rsidRPr="00BC4682" w:rsidRDefault="00E91470" w:rsidP="00E91470">
            <w:pPr>
              <w:pStyle w:val="Tabletext"/>
              <w:rPr>
                <w:rFonts w:cs="Arial"/>
                <w:szCs w:val="20"/>
                <w:lang w:val="fr-FR"/>
              </w:rPr>
            </w:pPr>
            <w:r w:rsidRPr="00BC4682">
              <w:rPr>
                <w:rFonts w:cs="Arial"/>
                <w:szCs w:val="20"/>
                <w:lang w:val="fr-FR"/>
              </w:rPr>
              <w:t xml:space="preserve">Eribulin vs. capecitabine: </w:t>
            </w:r>
          </w:p>
          <w:p w14:paraId="721B27F6" w14:textId="77777777" w:rsidR="00E91470" w:rsidRPr="00BC4682" w:rsidRDefault="00E91470" w:rsidP="00E91470">
            <w:pPr>
              <w:pStyle w:val="Tabletext"/>
              <w:keepNext/>
              <w:rPr>
                <w:rFonts w:cs="Arial"/>
                <w:szCs w:val="20"/>
                <w:lang w:val="fr-FR"/>
              </w:rPr>
            </w:pPr>
            <w:r w:rsidRPr="00BC4682">
              <w:rPr>
                <w:rFonts w:cs="Arial"/>
                <w:szCs w:val="20"/>
                <w:lang w:val="fr-FR"/>
              </w:rPr>
              <w:t>Subgroup 1: £36,244</w:t>
            </w:r>
          </w:p>
          <w:p w14:paraId="3455615B" w14:textId="1DEEED87" w:rsidR="00E91470" w:rsidRPr="00BC4682" w:rsidRDefault="00E91470" w:rsidP="00E91470">
            <w:pPr>
              <w:pStyle w:val="Tabletext"/>
              <w:keepNext/>
              <w:rPr>
                <w:rFonts w:cs="Arial"/>
                <w:lang w:val="fr-FR"/>
              </w:rPr>
            </w:pPr>
            <w:r w:rsidRPr="00BC4682">
              <w:rPr>
                <w:rFonts w:cs="Arial"/>
                <w:szCs w:val="20"/>
                <w:lang w:val="fr-FR"/>
              </w:rPr>
              <w:t>Subgroup 2</w:t>
            </w:r>
            <w:r w:rsidRPr="00BC4682">
              <w:rPr>
                <w:rFonts w:cs="Arial"/>
                <w:lang w:val="fr-FR"/>
              </w:rPr>
              <w:t>:</w:t>
            </w:r>
            <w:r w:rsidRPr="00BC4682">
              <w:rPr>
                <w:rFonts w:cs="Arial"/>
                <w:szCs w:val="20"/>
                <w:lang w:val="fr-FR"/>
              </w:rPr>
              <w:t xml:space="preserve"> £35,624</w:t>
            </w:r>
          </w:p>
        </w:tc>
      </w:tr>
      <w:tr w:rsidR="00E91470" w:rsidRPr="00E9364A" w14:paraId="2BBAA7AA" w14:textId="77777777" w:rsidTr="00B25681">
        <w:tc>
          <w:tcPr>
            <w:tcW w:w="506" w:type="pct"/>
          </w:tcPr>
          <w:p w14:paraId="50130192" w14:textId="5D65137A" w:rsidR="00E91470" w:rsidRPr="00AD3FB6" w:rsidRDefault="00E91470" w:rsidP="00E91470">
            <w:pPr>
              <w:pStyle w:val="Tablebody"/>
              <w:rPr>
                <w:rFonts w:cs="Arial"/>
                <w:lang w:val="da-DK"/>
              </w:rPr>
            </w:pPr>
            <w:r w:rsidRPr="00274C0C">
              <w:t>NICE TA116</w:t>
            </w:r>
            <w:r w:rsidRPr="00274C0C">
              <w:rPr>
                <w:vertAlign w:val="superscript"/>
              </w:rPr>
              <w:fldChar w:fldCharType="begin"/>
            </w:r>
            <w:r w:rsidR="00CA6345">
              <w:rPr>
                <w:vertAlign w:val="superscript"/>
              </w:rPr>
              <w:instrText xml:space="preserve"> ADDIN ZOTERO_ITEM CSL_CITATION {"citationID":"7TCwoGGE","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Pr="00274C0C">
              <w:rPr>
                <w:vertAlign w:val="superscript"/>
              </w:rPr>
              <w:fldChar w:fldCharType="separate"/>
            </w:r>
            <w:r w:rsidR="00CA6345" w:rsidRPr="00CA6345">
              <w:rPr>
                <w:rFonts w:cs="Arial"/>
                <w:szCs w:val="24"/>
                <w:vertAlign w:val="superscript"/>
              </w:rPr>
              <w:t>122</w:t>
            </w:r>
            <w:r w:rsidRPr="00274C0C">
              <w:rPr>
                <w:vertAlign w:val="superscript"/>
              </w:rPr>
              <w:fldChar w:fldCharType="end"/>
            </w:r>
          </w:p>
        </w:tc>
        <w:tc>
          <w:tcPr>
            <w:tcW w:w="458" w:type="pct"/>
          </w:tcPr>
          <w:p w14:paraId="04302BD0" w14:textId="3C455F14" w:rsidR="00E91470" w:rsidRPr="00AD3FB6" w:rsidRDefault="00E91470" w:rsidP="00E91470">
            <w:pPr>
              <w:pStyle w:val="Tablebody"/>
              <w:rPr>
                <w:rFonts w:cs="Arial"/>
                <w:lang w:val="da-DK"/>
              </w:rPr>
            </w:pPr>
            <w:r w:rsidRPr="00241887">
              <w:rPr>
                <w:rFonts w:cs="Arial"/>
              </w:rPr>
              <w:t>20</w:t>
            </w:r>
            <w:r>
              <w:rPr>
                <w:rFonts w:cs="Arial"/>
              </w:rPr>
              <w:t>07 (£)</w:t>
            </w:r>
          </w:p>
        </w:tc>
        <w:tc>
          <w:tcPr>
            <w:tcW w:w="660" w:type="pct"/>
          </w:tcPr>
          <w:p w14:paraId="4C5D5908" w14:textId="77777777" w:rsidR="00E91470" w:rsidRDefault="00E91470" w:rsidP="00E91470">
            <w:pPr>
              <w:pStyle w:val="Tablebody"/>
              <w:rPr>
                <w:rFonts w:cs="Arial"/>
              </w:rPr>
            </w:pPr>
            <w:r>
              <w:rPr>
                <w:rFonts w:cs="Arial"/>
              </w:rPr>
              <w:t>Markov model</w:t>
            </w:r>
            <w:r>
              <w:rPr>
                <w:rFonts w:cs="Arial"/>
              </w:rPr>
              <w:br/>
              <w:t>Cycle length: 3 weeks</w:t>
            </w:r>
          </w:p>
          <w:p w14:paraId="470D8202" w14:textId="77777777" w:rsidR="00E91470" w:rsidRPr="00AD3FB6" w:rsidRDefault="00E91470" w:rsidP="00E91470">
            <w:pPr>
              <w:pStyle w:val="Tablebody"/>
              <w:rPr>
                <w:rFonts w:cs="Arial"/>
              </w:rPr>
            </w:pPr>
          </w:p>
        </w:tc>
        <w:tc>
          <w:tcPr>
            <w:tcW w:w="1076" w:type="pct"/>
          </w:tcPr>
          <w:p w14:paraId="342D6EC9" w14:textId="77777777" w:rsidR="00E91470" w:rsidRDefault="00E91470" w:rsidP="00E91470">
            <w:pPr>
              <w:pStyle w:val="Tablebody"/>
              <w:rPr>
                <w:rFonts w:cs="Arial"/>
              </w:rPr>
            </w:pPr>
            <w:r w:rsidRPr="00EE3F05">
              <w:rPr>
                <w:rFonts w:cs="Arial"/>
              </w:rPr>
              <w:t>Patients who have relapsed and developed mBC following anthracycline-based</w:t>
            </w:r>
            <w:r>
              <w:rPr>
                <w:rFonts w:cs="Arial"/>
              </w:rPr>
              <w:t xml:space="preserve"> (</w:t>
            </w:r>
            <w:r w:rsidRPr="00EE3F05">
              <w:rPr>
                <w:rFonts w:cs="Arial"/>
              </w:rPr>
              <w:t>neo</w:t>
            </w:r>
            <w:r>
              <w:rPr>
                <w:rFonts w:cs="Arial"/>
              </w:rPr>
              <w:t>)</w:t>
            </w:r>
            <w:r w:rsidRPr="00EE3F05">
              <w:rPr>
                <w:rFonts w:cs="Arial"/>
              </w:rPr>
              <w:t>adjuvant chemotherapy or non-anthracycline-based chemotherapy where anthracyclines are contraindicated</w:t>
            </w:r>
          </w:p>
          <w:p w14:paraId="6C417073" w14:textId="4DFFD78E" w:rsidR="00E91470" w:rsidRPr="00AD3FB6" w:rsidRDefault="00E91470" w:rsidP="00E91470">
            <w:pPr>
              <w:pStyle w:val="Tablebody"/>
              <w:rPr>
                <w:rFonts w:cs="Arial"/>
              </w:rPr>
            </w:pPr>
            <w:r w:rsidRPr="00B93366">
              <w:rPr>
                <w:rFonts w:cs="Arial"/>
              </w:rPr>
              <w:t xml:space="preserve">Patients who are younger and fitter than the general population of patients with </w:t>
            </w:r>
            <w:r>
              <w:rPr>
                <w:rFonts w:cs="Arial"/>
              </w:rPr>
              <w:t>mBC</w:t>
            </w:r>
            <w:r w:rsidRPr="00B93366">
              <w:rPr>
                <w:rFonts w:cs="Arial"/>
              </w:rPr>
              <w:t>, suitable for taxane-based therapy, and require higher efficacy than what could be achieved from monotherapy, without the toxicity usually associated with a combination regimen</w:t>
            </w:r>
          </w:p>
        </w:tc>
        <w:tc>
          <w:tcPr>
            <w:tcW w:w="767" w:type="pct"/>
          </w:tcPr>
          <w:p w14:paraId="2583D0EF" w14:textId="6AFD47D0" w:rsidR="00E91470" w:rsidRPr="00AD3FB6" w:rsidRDefault="00E91470" w:rsidP="00E91470">
            <w:pPr>
              <w:pStyle w:val="Tablebody"/>
              <w:rPr>
                <w:rFonts w:cs="Arial"/>
              </w:rPr>
            </w:pPr>
            <w:r>
              <w:rPr>
                <w:rFonts w:cs="Arial"/>
              </w:rPr>
              <w:t>G</w:t>
            </w:r>
            <w:r w:rsidRPr="00422BB7">
              <w:rPr>
                <w:rFonts w:cs="Arial"/>
              </w:rPr>
              <w:t xml:space="preserve">emcitabine plus paclitaxel </w:t>
            </w:r>
            <w:r>
              <w:rPr>
                <w:rFonts w:cs="Arial"/>
              </w:rPr>
              <w:t>vs.</w:t>
            </w:r>
            <w:r w:rsidRPr="00422BB7">
              <w:rPr>
                <w:rFonts w:cs="Arial"/>
              </w:rPr>
              <w:t xml:space="preserve"> docetaxel monotherapy</w:t>
            </w:r>
            <w:r>
              <w:rPr>
                <w:rFonts w:cs="Arial"/>
              </w:rPr>
              <w:t xml:space="preserve">: </w:t>
            </w:r>
            <w:r w:rsidRPr="00422BB7">
              <w:rPr>
                <w:rFonts w:cs="Arial"/>
              </w:rPr>
              <w:t>0.23</w:t>
            </w:r>
          </w:p>
        </w:tc>
        <w:tc>
          <w:tcPr>
            <w:tcW w:w="767" w:type="pct"/>
          </w:tcPr>
          <w:p w14:paraId="4CF31CB1" w14:textId="11B8DF9D" w:rsidR="00E91470" w:rsidRPr="00AD3FB6" w:rsidRDefault="00E91470" w:rsidP="00E91470">
            <w:pPr>
              <w:pStyle w:val="Tablebody"/>
              <w:rPr>
                <w:rFonts w:cs="Arial"/>
              </w:rPr>
            </w:pPr>
            <w:r>
              <w:rPr>
                <w:rFonts w:cs="Arial"/>
              </w:rPr>
              <w:t>G</w:t>
            </w:r>
            <w:r w:rsidRPr="00422BB7">
              <w:rPr>
                <w:rFonts w:cs="Arial"/>
              </w:rPr>
              <w:t xml:space="preserve">emcitabine plus paclitaxel </w:t>
            </w:r>
            <w:r>
              <w:rPr>
                <w:rFonts w:cs="Arial"/>
              </w:rPr>
              <w:t>vs.</w:t>
            </w:r>
            <w:r w:rsidRPr="00422BB7">
              <w:rPr>
                <w:rFonts w:cs="Arial"/>
              </w:rPr>
              <w:t xml:space="preserve"> docetaxel monotherapy</w:t>
            </w:r>
            <w:r>
              <w:rPr>
                <w:rFonts w:cs="Arial"/>
              </w:rPr>
              <w:t xml:space="preserve">: </w:t>
            </w:r>
            <w:r w:rsidRPr="00422BB7">
              <w:rPr>
                <w:rFonts w:cs="Arial"/>
              </w:rPr>
              <w:t>£4,013</w:t>
            </w:r>
          </w:p>
        </w:tc>
        <w:tc>
          <w:tcPr>
            <w:tcW w:w="766" w:type="pct"/>
          </w:tcPr>
          <w:p w14:paraId="25A09129" w14:textId="7C6756FC" w:rsidR="00E91470" w:rsidRPr="00AD3FB6" w:rsidRDefault="00E91470" w:rsidP="00E91470">
            <w:pPr>
              <w:pStyle w:val="Tablebody"/>
              <w:rPr>
                <w:rFonts w:cs="Arial"/>
              </w:rPr>
            </w:pPr>
            <w:r>
              <w:rPr>
                <w:rFonts w:cs="Arial"/>
              </w:rPr>
              <w:t>G</w:t>
            </w:r>
            <w:r w:rsidRPr="00422BB7">
              <w:rPr>
                <w:rFonts w:cs="Arial"/>
              </w:rPr>
              <w:t xml:space="preserve">emcitabine plus paclitaxel </w:t>
            </w:r>
            <w:r>
              <w:rPr>
                <w:rFonts w:cs="Arial"/>
              </w:rPr>
              <w:t>vs.</w:t>
            </w:r>
            <w:r w:rsidRPr="00422BB7">
              <w:rPr>
                <w:rFonts w:cs="Arial"/>
              </w:rPr>
              <w:t xml:space="preserve"> docetaxel monotherapy</w:t>
            </w:r>
            <w:r>
              <w:rPr>
                <w:rFonts w:cs="Arial"/>
              </w:rPr>
              <w:t xml:space="preserve">: </w:t>
            </w:r>
            <w:r w:rsidRPr="00422BB7">
              <w:rPr>
                <w:rFonts w:cs="Arial"/>
              </w:rPr>
              <w:t>£17,200</w:t>
            </w:r>
          </w:p>
        </w:tc>
      </w:tr>
    </w:tbl>
    <w:p w14:paraId="3C24BC0A" w14:textId="513F6E29" w:rsidR="00125C38" w:rsidRPr="00AD3FB6" w:rsidRDefault="00125C38" w:rsidP="00125C38">
      <w:pPr>
        <w:pStyle w:val="Footnotes"/>
        <w:spacing w:after="0"/>
        <w:rPr>
          <w:lang w:val="en-US"/>
        </w:rPr>
      </w:pPr>
      <w:r w:rsidRPr="00AD3FB6">
        <w:t xml:space="preserve">Abbreviations: </w:t>
      </w:r>
      <w:r w:rsidR="00460D9C">
        <w:t xml:space="preserve">HER2, human epidermal growth factor receptor 2, </w:t>
      </w:r>
      <w:r w:rsidRPr="00AD3FB6">
        <w:t xml:space="preserve">ICER, incremental cost-effectiveness ratio; </w:t>
      </w:r>
      <w:r w:rsidR="00460D9C">
        <w:t xml:space="preserve">LABC, locally advanced breast cancer; mBC, metastatic breast cancer; </w:t>
      </w:r>
      <w:r w:rsidR="00806CB0">
        <w:t>N</w:t>
      </w:r>
      <w:r w:rsidR="00806CB0" w:rsidRPr="003C648C">
        <w:rPr>
          <w:lang w:val="en-US"/>
        </w:rPr>
        <w:t xml:space="preserve">ICE, </w:t>
      </w:r>
      <w:r w:rsidR="00714458" w:rsidRPr="003C648C">
        <w:rPr>
          <w:lang w:val="en-US"/>
        </w:rPr>
        <w:t>National Institute for Health and Care Excellence</w:t>
      </w:r>
      <w:r w:rsidR="00806CB0" w:rsidRPr="003C648C">
        <w:rPr>
          <w:lang w:val="en-US"/>
        </w:rPr>
        <w:t>;</w:t>
      </w:r>
      <w:r w:rsidR="00806CB0">
        <w:t xml:space="preserve"> </w:t>
      </w:r>
      <w:r w:rsidR="00460D9C">
        <w:t xml:space="preserve">NR, not reported; PartSA, partitioned survival analysis; </w:t>
      </w:r>
      <w:r w:rsidRPr="00AD3FB6">
        <w:rPr>
          <w:lang w:val="en-US"/>
        </w:rPr>
        <w:t>QALY, quality-adjusted life-years;</w:t>
      </w:r>
      <w:r>
        <w:rPr>
          <w:lang w:val="en-US"/>
        </w:rPr>
        <w:t xml:space="preserve"> </w:t>
      </w:r>
      <w:r w:rsidR="00460D9C">
        <w:rPr>
          <w:lang w:val="en-US"/>
        </w:rPr>
        <w:t xml:space="preserve">SG, sacituzumab govitecan; </w:t>
      </w:r>
      <w:r>
        <w:rPr>
          <w:lang w:val="en-US"/>
        </w:rPr>
        <w:t>TA, technical appraisal</w:t>
      </w:r>
      <w:r w:rsidR="00460D9C">
        <w:rPr>
          <w:lang w:val="en-US"/>
        </w:rPr>
        <w:t>; TPC, treatment of physician’s choice</w:t>
      </w:r>
    </w:p>
    <w:p w14:paraId="684EAB17" w14:textId="2B5942DC" w:rsidR="00125C38" w:rsidRDefault="00125C38" w:rsidP="00125C38">
      <w:pPr>
        <w:pStyle w:val="Body"/>
        <w:rPr>
          <w:rStyle w:val="CommentReference"/>
        </w:rPr>
      </w:pPr>
      <w:r w:rsidRPr="00AD3FB6">
        <w:rPr>
          <w:sz w:val="18"/>
          <w:szCs w:val="18"/>
          <w:lang w:val="de-DE"/>
        </w:rPr>
        <w:t>Source: Daiichi Sankyo Inc., 2022 (Economic SLR report; Data on File)</w:t>
      </w:r>
      <w:r w:rsidRPr="00AD3FB6">
        <w:rPr>
          <w:sz w:val="18"/>
          <w:szCs w:val="18"/>
          <w:lang w:val="en-US"/>
        </w:rPr>
        <w:fldChar w:fldCharType="begin"/>
      </w:r>
      <w:r w:rsidR="00CA6345">
        <w:rPr>
          <w:sz w:val="18"/>
          <w:szCs w:val="18"/>
          <w:lang w:val="en-US"/>
        </w:rPr>
        <w:instrText xml:space="preserve"> ADDIN ZOTERO_ITEM CSL_CITATION {"citationID":"oAmABoqX","properties":{"formattedCitation":"\\super 161\\nosupersub{}","plainCitation":"161","noteIndex":0},"citationItems":[{"id":66136,"uris":["http://zotero.org/groups/4797619/items/X5E9JXLW"],"itemData":{"id":66136,"type":"document","title":"Economic Systematic Literature Review Report for DS-8201a on the Treatment of HER2-low Metastatic and/or Unresectable Breast Cancer. Data on File.","author":[{"family":"Daiichi Sankyo Inc.","given":""}],"issued":{"date-parts":[["2022"]]}}}],"schema":"https://github.com/citation-style-language/schema/raw/master/csl-citation.json"} </w:instrText>
      </w:r>
      <w:r w:rsidRPr="00AD3FB6">
        <w:rPr>
          <w:sz w:val="18"/>
          <w:szCs w:val="18"/>
          <w:lang w:val="en-US"/>
        </w:rPr>
        <w:fldChar w:fldCharType="separate"/>
      </w:r>
      <w:r w:rsidR="00CA6345" w:rsidRPr="00CA6345">
        <w:rPr>
          <w:rFonts w:cs="Arial"/>
          <w:sz w:val="18"/>
          <w:szCs w:val="24"/>
          <w:vertAlign w:val="superscript"/>
        </w:rPr>
        <w:t>161</w:t>
      </w:r>
      <w:r w:rsidRPr="00AD3FB6">
        <w:rPr>
          <w:sz w:val="18"/>
          <w:szCs w:val="18"/>
          <w:lang w:val="en-US"/>
        </w:rPr>
        <w:fldChar w:fldCharType="end"/>
      </w:r>
    </w:p>
    <w:p w14:paraId="57E67DB6" w14:textId="55DA797A" w:rsidR="00B95289" w:rsidRDefault="00B95289" w:rsidP="00C57194">
      <w:pPr>
        <w:pStyle w:val="Body"/>
        <w:rPr>
          <w:rStyle w:val="CommentReference"/>
        </w:rPr>
        <w:sectPr w:rsidR="00B95289" w:rsidSect="00F174DD">
          <w:pgSz w:w="16840" w:h="11907" w:orient="landscape" w:code="9"/>
          <w:pgMar w:top="1440" w:right="1440" w:bottom="1440" w:left="1440" w:header="709" w:footer="709" w:gutter="0"/>
          <w:cols w:space="708"/>
          <w:docGrid w:linePitch="360"/>
        </w:sectPr>
      </w:pPr>
    </w:p>
    <w:p w14:paraId="444C985F" w14:textId="77777777" w:rsidR="00036EA7" w:rsidRPr="00AF711B" w:rsidRDefault="00036EA7" w:rsidP="00036EA7">
      <w:pPr>
        <w:pStyle w:val="Heading2"/>
      </w:pPr>
      <w:bookmarkStart w:id="398" w:name="_Toc98924659"/>
      <w:bookmarkStart w:id="399" w:name="_Ref99729254"/>
      <w:bookmarkStart w:id="400" w:name="_Toc127006435"/>
      <w:bookmarkStart w:id="401" w:name="_Toc129350883"/>
      <w:r w:rsidRPr="00AF711B">
        <w:lastRenderedPageBreak/>
        <w:t>Economic analysis</w:t>
      </w:r>
      <w:bookmarkEnd w:id="398"/>
      <w:bookmarkEnd w:id="399"/>
      <w:bookmarkEnd w:id="400"/>
      <w:bookmarkEnd w:id="401"/>
    </w:p>
    <w:p w14:paraId="3FBC4985" w14:textId="53CE2212" w:rsidR="008D47C4" w:rsidRDefault="00036EA7" w:rsidP="005A4D63">
      <w:pPr>
        <w:pStyle w:val="NICEnormal"/>
      </w:pPr>
      <w:r w:rsidRPr="005D58CB">
        <w:t xml:space="preserve">No published economic evaluations of T-DXd were identified in the cost-effectiveness SLR in the HER2-negative or HER2-low mBC setting (see </w:t>
      </w:r>
      <w:r w:rsidRPr="003C648C">
        <w:rPr>
          <w:b/>
        </w:rPr>
        <w:t xml:space="preserve">Section </w:t>
      </w:r>
      <w:r w:rsidRPr="003C648C">
        <w:rPr>
          <w:b/>
        </w:rPr>
        <w:fldChar w:fldCharType="begin"/>
      </w:r>
      <w:r w:rsidRPr="003C648C">
        <w:rPr>
          <w:b/>
        </w:rPr>
        <w:instrText xml:space="preserve"> REF _Ref99727300 \r \h  \* MERGEFORMAT </w:instrText>
      </w:r>
      <w:r w:rsidRPr="003C648C">
        <w:rPr>
          <w:b/>
        </w:rPr>
      </w:r>
      <w:r w:rsidRPr="003C648C">
        <w:rPr>
          <w:b/>
        </w:rPr>
        <w:fldChar w:fldCharType="separate"/>
      </w:r>
      <w:r w:rsidR="00145F42">
        <w:rPr>
          <w:b/>
        </w:rPr>
        <w:t>B.3.1</w:t>
      </w:r>
      <w:r w:rsidRPr="003C648C">
        <w:rPr>
          <w:b/>
        </w:rPr>
        <w:fldChar w:fldCharType="end"/>
      </w:r>
      <w:r w:rsidRPr="005D58CB">
        <w:t xml:space="preserve"> and </w:t>
      </w:r>
      <w:r w:rsidRPr="003C648C">
        <w:rPr>
          <w:b/>
        </w:rPr>
        <w:t>Appendix G</w:t>
      </w:r>
      <w:r w:rsidRPr="005D58CB">
        <w:t xml:space="preserve">). Therefore, a </w:t>
      </w:r>
      <w:r w:rsidRPr="00A710D0">
        <w:rPr>
          <w:i/>
        </w:rPr>
        <w:t>de novo</w:t>
      </w:r>
      <w:r w:rsidRPr="005D58CB">
        <w:t xml:space="preserve"> economic model was developed to assess the cost-effectiveness of T-DXd vs. TPC, </w:t>
      </w:r>
      <w:r w:rsidRPr="00E9364A">
        <w:t>which the company consider</w:t>
      </w:r>
      <w:r>
        <w:t>s</w:t>
      </w:r>
      <w:r w:rsidRPr="00E9364A">
        <w:t xml:space="preserve"> </w:t>
      </w:r>
      <w:r w:rsidR="00BB00D6">
        <w:t>to be standard of care</w:t>
      </w:r>
      <w:r w:rsidRPr="00E9364A">
        <w:t xml:space="preserve"> in this setting, for patients with HER2-low u/mBC previously treated with chemotherapy </w:t>
      </w:r>
      <w:r w:rsidR="004D0536">
        <w:t>in the (neo)adjuvant (if recurrence occurred within 6 months) or metastatic</w:t>
      </w:r>
      <w:r w:rsidRPr="00E9364A">
        <w:t xml:space="preserve"> </w:t>
      </w:r>
      <w:r w:rsidR="004D0536">
        <w:t xml:space="preserve">setting </w:t>
      </w:r>
      <w:r w:rsidRPr="00E9364A">
        <w:t>(</w:t>
      </w:r>
      <w:r w:rsidRPr="00914B98">
        <w:t xml:space="preserve">see </w:t>
      </w:r>
      <w:r w:rsidRPr="003C648C">
        <w:rPr>
          <w:b/>
        </w:rPr>
        <w:t xml:space="preserve">Section </w:t>
      </w:r>
      <w:r w:rsidR="00424787">
        <w:rPr>
          <w:b/>
        </w:rPr>
        <w:fldChar w:fldCharType="begin"/>
      </w:r>
      <w:r w:rsidR="00424787">
        <w:rPr>
          <w:b/>
        </w:rPr>
        <w:instrText xml:space="preserve"> REF _Ref126932847 \n \h </w:instrText>
      </w:r>
      <w:r w:rsidR="00424787">
        <w:rPr>
          <w:b/>
        </w:rPr>
      </w:r>
      <w:r w:rsidR="00424787">
        <w:rPr>
          <w:b/>
        </w:rPr>
        <w:fldChar w:fldCharType="separate"/>
      </w:r>
      <w:r w:rsidR="00145F42">
        <w:rPr>
          <w:b/>
        </w:rPr>
        <w:t>B.1.1</w:t>
      </w:r>
      <w:r w:rsidR="00424787">
        <w:rPr>
          <w:b/>
        </w:rPr>
        <w:fldChar w:fldCharType="end"/>
      </w:r>
      <w:r w:rsidR="00424787">
        <w:rPr>
          <w:b/>
        </w:rPr>
        <w:t xml:space="preserve"> </w:t>
      </w:r>
      <w:r w:rsidRPr="00914B98">
        <w:t>for</w:t>
      </w:r>
      <w:r w:rsidRPr="00E9364A">
        <w:t xml:space="preserve"> further information on the comparator arm</w:t>
      </w:r>
      <w:r w:rsidR="008D47C4">
        <w:t xml:space="preserve"> in this appraisal</w:t>
      </w:r>
      <w:r w:rsidRPr="00E9364A">
        <w:t xml:space="preserve">). </w:t>
      </w:r>
    </w:p>
    <w:p w14:paraId="497E4702" w14:textId="44EB5D41" w:rsidR="00036EA7" w:rsidRPr="00E9364A" w:rsidRDefault="00F34CAA" w:rsidP="005A4D63">
      <w:pPr>
        <w:pStyle w:val="NICEnormal"/>
      </w:pPr>
      <w:r>
        <w:t xml:space="preserve">In addition to the </w:t>
      </w:r>
      <w:r w:rsidR="00036EA7" w:rsidRPr="00E9364A">
        <w:t>publications identified within the economic SLR</w:t>
      </w:r>
      <w:r>
        <w:t>,</w:t>
      </w:r>
      <w:r w:rsidR="00226299" w:rsidRPr="00AD3FB6">
        <w:rPr>
          <w:rFonts w:cs="Arial"/>
        </w:rPr>
        <w:fldChar w:fldCharType="begin"/>
      </w:r>
      <w:r w:rsidR="00CA6345">
        <w:rPr>
          <w:rFonts w:cs="Arial"/>
        </w:rPr>
        <w:instrText xml:space="preserve"> ADDIN ZOTERO_ITEM CSL_CITATION {"citationID":"nr9aJc8j","properties":{"formattedCitation":"\\super 162,163\\nosupersub{}","plainCitation":"162,163","noteIndex":0},"citationItems":[{"id":66120,"uris":["http://zotero.org/groups/4797619/items/EEI7PEE9"],"itemData":{"id":66120,"type":"article-journal","abstract":"BACKGROUND: Metastatic breast cancer (MBC) is associated with poor prognosis, particularly for those patients with human epidermal growth factor receptor (HER2)-negative tumor. Similar to the rest of the world, treatment options are limited in South Korea following first-line chemotherapy with anthracyclines and/or taxanes. This study examined the cost-effectiveness and cost-utility of eribulin in South Korean patients with HER2-negative MBC who have progressed after usage of at least one chemotherapeutic regimen for advanced disease (second-line therapy).\nMETHODS: A partition survival model was developed from the perspective of the South Korean health care system. The economic impact of introducing eribulin as second-line therapy for HER2-negative MBC was compared to that of capecitabine and vinorelbine. The analysis estimated incremental cost per life-year (LY), that is, cost-effectiveness, and cost per quality-adjusted life-year (QALY), that is, cost-utility, of eribulin for management of HER2-negative MBC in South Korea. The model accounted for overall survival, progression-free survival, drug costs, grade 3/4 adverse events, and health care utilization. Deterministic and probabilistic sensitivity analyses were performed to identify uncertainty in the results of the economic evaluation.\nRESULTS: Second-line eribulin was associated with greater benefits in terms of LY and QALY, compared to capecitabine and vinorelbine. The incremental cost-effectiveness ratio was ₩10.5M (approximately USD 9,200) per LY, and the incremental cost-utility ratio was ₩17M (approximately USD 14,800) per QALY in the basecase analysis. The incremental cost-utility ratio ranged from ₩12M (USD 10,461) to ₩27M (USD 23,538) per QALY in the deterministic sensitivity analysis. In the probabilistic sensitivity analysis, &gt;99% of the simulations were below ₩50M (USD 42,300), and the lower and upper 95% confidence intervals were ₩3M (USD 2,600) and ₩24M (USD 20,900) per QALY, respectively.\nCONCLUSION: There currently exist a limited number of treatment choices for women with HER2-negative MBC. Eribulin is a cost-effective option for second-line therapy in South Korea and should be added to the current indications for reimbursement.","container-title":"ClinicoEconomics and outcomes research: CEOR","DOI":"10.2147/CEOR.S110553","ISSN":"1178-6981","journalAbbreviation":"Clinicoecon Outcomes Res","language":"eng","note":"PMID: 27698565\nPMCID: PMC5034912","page":"485-493","source":"PubMed","title":"Economic evaluation of eribulin as second-line treatment for metastatic breast cancer in South Korea","volume":"8","author":[{"family":"Tremblay","given":"Gabriel"},{"family":"Majethia","given":"Unnati"},{"family":"Breeze","given":"Janis L."},{"family":"Kontoudis","given":"Ilias"},{"family":"Park","given":"Jeongae"}],"issued":{"date-parts":[["2016"]]}}},{"id":66123,"uris":["http://zotero.org/groups/4797619/items/P75ARV9R"],"itemData":{"id":66123,"type":"article-journal","DOI":"10.1016/j.val.2015.03.1175","issue":"3","journalAbbreviation":"Value in Health","page":"A203","title":"PCN78. Cost Effectiveness Analysis of Eribulin Mesylate as a Treatment for Metastatic Breast Cancer In Spain: Management in the Later Lines of Therapy","volume":"18","author":[{"family":"Majethia","given":"Unnati"},{"family":"Tremblay","given":"Gabriel"},{"family":"Kontoudis","given":"Ilias"},{"family":"De Rosendo","given":"J"}],"issued":{"date-parts":[["2015",5]]}}}],"schema":"https://github.com/citation-style-language/schema/raw/master/csl-citation.json"} </w:instrText>
      </w:r>
      <w:r w:rsidR="00226299" w:rsidRPr="00AD3FB6">
        <w:rPr>
          <w:rFonts w:cs="Arial"/>
        </w:rPr>
        <w:fldChar w:fldCharType="separate"/>
      </w:r>
      <w:r w:rsidR="00CA6345" w:rsidRPr="00CA6345">
        <w:rPr>
          <w:rFonts w:cs="Arial"/>
          <w:szCs w:val="24"/>
          <w:vertAlign w:val="superscript"/>
        </w:rPr>
        <w:t>162,163</w:t>
      </w:r>
      <w:r w:rsidR="00226299" w:rsidRPr="00AD3FB6">
        <w:rPr>
          <w:rFonts w:cs="Arial"/>
        </w:rPr>
        <w:fldChar w:fldCharType="end"/>
      </w:r>
      <w:r w:rsidRPr="00F34CAA">
        <w:rPr>
          <w:rStyle w:val="ui-provider"/>
        </w:rPr>
        <w:t xml:space="preserve"> </w:t>
      </w:r>
      <w:r w:rsidR="001F237C">
        <w:rPr>
          <w:rStyle w:val="ui-provider"/>
        </w:rPr>
        <w:t xml:space="preserve">relevant </w:t>
      </w:r>
      <w:r>
        <w:rPr>
          <w:rStyle w:val="ui-provider"/>
        </w:rPr>
        <w:t>NICE TAs were used</w:t>
      </w:r>
      <w:r w:rsidR="00036EA7" w:rsidRPr="00E9364A">
        <w:t xml:space="preserve"> to inform the </w:t>
      </w:r>
      <w:r w:rsidR="00036EA7" w:rsidRPr="00A710D0">
        <w:rPr>
          <w:i/>
        </w:rPr>
        <w:t>de novo</w:t>
      </w:r>
      <w:r w:rsidR="00036EA7" w:rsidRPr="00E9364A">
        <w:t xml:space="preserve"> model structure, assumptions and data sources. </w:t>
      </w:r>
      <w:r w:rsidR="00B94763">
        <w:rPr>
          <w:rStyle w:val="ui-provider"/>
        </w:rPr>
        <w:t xml:space="preserve">These TAs included </w:t>
      </w:r>
      <w:r w:rsidR="00204695">
        <w:rPr>
          <w:rStyle w:val="ui-provider"/>
        </w:rPr>
        <w:t>treatments</w:t>
      </w:r>
      <w:r w:rsidR="00B94763">
        <w:rPr>
          <w:rStyle w:val="ui-provider"/>
        </w:rPr>
        <w:t xml:space="preserve"> recommended by NICE at a potentially relevant line of therapy in the HER2-negative/HR-positive and HER2-negative/HR-negative pathways (i.e., </w:t>
      </w:r>
      <w:r w:rsidR="00B94763" w:rsidRPr="00E9364A">
        <w:t>TA116</w:t>
      </w:r>
      <w:r w:rsidR="00C62076" w:rsidRPr="00E9364A">
        <w:t>,</w:t>
      </w:r>
      <w:r w:rsidR="00C62076" w:rsidRPr="00E9364A">
        <w:fldChar w:fldCharType="begin"/>
      </w:r>
      <w:r w:rsidR="00CA6345">
        <w:rPr>
          <w:b/>
        </w:rPr>
        <w:instrText xml:space="preserve"> ADDIN ZOTERO_ITEM CSL_CITATION {"citationID":"BGVDxfQ3","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00C62076" w:rsidRPr="00E9364A">
        <w:fldChar w:fldCharType="separate"/>
      </w:r>
      <w:r w:rsidR="00CA6345" w:rsidRPr="00CA6345">
        <w:rPr>
          <w:rFonts w:cs="Arial"/>
          <w:szCs w:val="24"/>
          <w:vertAlign w:val="superscript"/>
        </w:rPr>
        <w:t>122</w:t>
      </w:r>
      <w:r w:rsidR="00C62076" w:rsidRPr="00E9364A">
        <w:fldChar w:fldCharType="end"/>
      </w:r>
      <w:r w:rsidR="00B94763">
        <w:rPr>
          <w:rStyle w:val="ui-provider"/>
        </w:rPr>
        <w:t xml:space="preserve"> </w:t>
      </w:r>
      <w:r w:rsidR="00C62076" w:rsidRPr="00E9364A">
        <w:t>TA423,</w:t>
      </w:r>
      <w:r w:rsidR="00C62076" w:rsidRPr="00E9364A">
        <w:fldChar w:fldCharType="begin"/>
      </w:r>
      <w:r w:rsidR="00CA6345">
        <w:rPr>
          <w:b/>
        </w:rPr>
        <w:instrText xml:space="preserve"> ADDIN ZOTERO_ITEM CSL_CITATION {"citationID":"ksn7wvuo","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C62076" w:rsidRPr="00E9364A">
        <w:fldChar w:fldCharType="separate"/>
      </w:r>
      <w:r w:rsidR="00CA6345" w:rsidRPr="00CA6345">
        <w:rPr>
          <w:rFonts w:cs="Arial"/>
          <w:szCs w:val="24"/>
          <w:vertAlign w:val="superscript"/>
        </w:rPr>
        <w:t>131</w:t>
      </w:r>
      <w:r w:rsidR="00C62076" w:rsidRPr="00E9364A">
        <w:fldChar w:fldCharType="end"/>
      </w:r>
      <w:r w:rsidR="00B94763">
        <w:rPr>
          <w:rStyle w:val="ui-provider"/>
        </w:rPr>
        <w:t xml:space="preserve"> TA819</w:t>
      </w:r>
      <w:r w:rsidR="00C62076" w:rsidRPr="00E9364A">
        <w:rPr>
          <w:bCs/>
        </w:rPr>
        <w:fldChar w:fldCharType="begin"/>
      </w:r>
      <w:r w:rsidR="00CA6345">
        <w:rPr>
          <w:b/>
          <w:bCs/>
        </w:rPr>
        <w:instrText xml:space="preserve"> ADDIN ZOTERO_ITEM CSL_CITATION {"citationID":"mw3qtb9C","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C62076" w:rsidRPr="00E9364A">
        <w:rPr>
          <w:bCs/>
        </w:rPr>
        <w:fldChar w:fldCharType="separate"/>
      </w:r>
      <w:r w:rsidR="00CA6345" w:rsidRPr="00CA6345">
        <w:rPr>
          <w:rFonts w:cs="Arial"/>
          <w:szCs w:val="24"/>
          <w:vertAlign w:val="superscript"/>
        </w:rPr>
        <w:t>132</w:t>
      </w:r>
      <w:r w:rsidR="00C62076" w:rsidRPr="00E9364A">
        <w:rPr>
          <w:bCs/>
        </w:rPr>
        <w:fldChar w:fldCharType="end"/>
      </w:r>
      <w:r w:rsidR="00B94763">
        <w:rPr>
          <w:rStyle w:val="ui-provider"/>
        </w:rPr>
        <w:t xml:space="preserve">) and </w:t>
      </w:r>
      <w:r w:rsidR="00537EC5">
        <w:rPr>
          <w:rStyle w:val="ui-provider"/>
        </w:rPr>
        <w:t>NICE-</w:t>
      </w:r>
      <w:r w:rsidR="00B94763">
        <w:rPr>
          <w:rStyle w:val="ui-provider"/>
        </w:rPr>
        <w:t>recommended TA</w:t>
      </w:r>
      <w:r w:rsidR="00C62076">
        <w:rPr>
          <w:rStyle w:val="ui-provider"/>
        </w:rPr>
        <w:t>s</w:t>
      </w:r>
      <w:r w:rsidR="00B94763">
        <w:rPr>
          <w:rStyle w:val="ui-provider"/>
        </w:rPr>
        <w:t xml:space="preserve"> for T-DXd in HER2-positive u/mBC (i.e., TA</w:t>
      </w:r>
      <w:r w:rsidR="00C62076">
        <w:rPr>
          <w:rStyle w:val="ui-provider"/>
        </w:rPr>
        <w:t>704</w:t>
      </w:r>
      <w:r w:rsidR="00C62076" w:rsidRPr="0053039A">
        <w:rPr>
          <w:b/>
          <w:bCs/>
          <w:szCs w:val="20"/>
        </w:rPr>
        <w:fldChar w:fldCharType="begin"/>
      </w:r>
      <w:r w:rsidR="00CA6345">
        <w:rPr>
          <w:b/>
          <w:bCs/>
          <w:szCs w:val="20"/>
        </w:rPr>
        <w:instrText xml:space="preserve"> ADDIN ZOTERO_ITEM CSL_CITATION {"citationID":"INvfafY8","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00C62076" w:rsidRPr="0053039A">
        <w:rPr>
          <w:b/>
          <w:bCs/>
          <w:szCs w:val="20"/>
        </w:rPr>
        <w:fldChar w:fldCharType="separate"/>
      </w:r>
      <w:r w:rsidR="00FD57F4" w:rsidRPr="00FD57F4">
        <w:rPr>
          <w:rFonts w:cs="Arial"/>
          <w:szCs w:val="24"/>
          <w:vertAlign w:val="superscript"/>
        </w:rPr>
        <w:t>4</w:t>
      </w:r>
      <w:r w:rsidR="00C62076" w:rsidRPr="0053039A">
        <w:rPr>
          <w:b/>
          <w:bCs/>
          <w:szCs w:val="20"/>
        </w:rPr>
        <w:fldChar w:fldCharType="end"/>
      </w:r>
      <w:r w:rsidR="0071650C" w:rsidRPr="003C648C">
        <w:rPr>
          <w:szCs w:val="20"/>
        </w:rPr>
        <w:t>,</w:t>
      </w:r>
      <w:r w:rsidR="00C62076">
        <w:rPr>
          <w:rStyle w:val="ui-provider"/>
        </w:rPr>
        <w:t xml:space="preserve"> TA862</w:t>
      </w:r>
      <w:r w:rsidR="00C62076" w:rsidRPr="00E9364A">
        <w:rPr>
          <w:bCs/>
        </w:rPr>
        <w:fldChar w:fldCharType="begin"/>
      </w:r>
      <w:r w:rsidR="00CA6345">
        <w:rPr>
          <w:b/>
          <w:bCs/>
        </w:rPr>
        <w:instrText xml:space="preserve"> ADDIN ZOTERO_ITEM CSL_CITATION {"citationID":"73CkX4HP","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00C62076" w:rsidRPr="00E9364A">
        <w:rPr>
          <w:bCs/>
        </w:rPr>
        <w:fldChar w:fldCharType="separate"/>
      </w:r>
      <w:r w:rsidR="00FD57F4" w:rsidRPr="00FD57F4">
        <w:rPr>
          <w:rFonts w:cs="Arial"/>
          <w:szCs w:val="24"/>
          <w:vertAlign w:val="superscript"/>
        </w:rPr>
        <w:t>5</w:t>
      </w:r>
      <w:r w:rsidR="00C62076" w:rsidRPr="00E9364A">
        <w:rPr>
          <w:bCs/>
        </w:rPr>
        <w:fldChar w:fldCharType="end"/>
      </w:r>
      <w:r w:rsidR="00B94763">
        <w:rPr>
          <w:rStyle w:val="ui-provider"/>
        </w:rPr>
        <w:t>)</w:t>
      </w:r>
      <w:r>
        <w:rPr>
          <w:rStyle w:val="ui-provider"/>
        </w:rPr>
        <w:t>.</w:t>
      </w:r>
      <w:r w:rsidR="00036EA7" w:rsidRPr="00E9364A">
        <w:t xml:space="preserve"> </w:t>
      </w:r>
    </w:p>
    <w:p w14:paraId="0C76F10B" w14:textId="77777777" w:rsidR="00036EA7" w:rsidRPr="00E9364A" w:rsidRDefault="00036EA7" w:rsidP="00036EA7">
      <w:pPr>
        <w:pStyle w:val="Heading3"/>
      </w:pPr>
      <w:bookmarkStart w:id="402" w:name="_Toc127006436"/>
      <w:bookmarkStart w:id="403" w:name="_Toc98924660"/>
      <w:bookmarkStart w:id="404" w:name="_Ref99729265"/>
      <w:bookmarkStart w:id="405" w:name="_Toc127006437"/>
      <w:bookmarkStart w:id="406" w:name="_Toc129350884"/>
      <w:bookmarkEnd w:id="402"/>
      <w:r w:rsidRPr="00E9364A">
        <w:t>Patient population</w:t>
      </w:r>
      <w:bookmarkEnd w:id="403"/>
      <w:bookmarkEnd w:id="404"/>
      <w:bookmarkEnd w:id="405"/>
      <w:bookmarkEnd w:id="406"/>
    </w:p>
    <w:p w14:paraId="4A09FA41" w14:textId="33055180" w:rsidR="00036EA7" w:rsidRPr="00E9364A" w:rsidRDefault="00036EA7" w:rsidP="00036EA7">
      <w:pPr>
        <w:pStyle w:val="Body"/>
      </w:pPr>
      <w:r w:rsidRPr="00E9364A">
        <w:t xml:space="preserve">The cost-effectiveness analysis </w:t>
      </w:r>
      <w:r w:rsidR="00837E45">
        <w:t xml:space="preserve">(CEA) </w:t>
      </w:r>
      <w:r w:rsidRPr="00E9364A">
        <w:t xml:space="preserve">considers </w:t>
      </w:r>
      <w:r w:rsidRPr="00AD3FB6">
        <w:t>adult</w:t>
      </w:r>
      <w:r w:rsidRPr="00E9364A">
        <w:t xml:space="preserve"> patients with HER2</w:t>
      </w:r>
      <w:r w:rsidRPr="00AD3FB6">
        <w:t>-low</w:t>
      </w:r>
      <w:r w:rsidRPr="00E9364A">
        <w:t xml:space="preserve"> u/mBC </w:t>
      </w:r>
      <w:r w:rsidR="00810650">
        <w:t>after</w:t>
      </w:r>
      <w:r w:rsidRPr="00AD3FB6">
        <w:t xml:space="preserve"> </w:t>
      </w:r>
      <w:r w:rsidR="0015198B">
        <w:t>prior chemotherapy in the (neo)adjuvant</w:t>
      </w:r>
      <w:r w:rsidRPr="00AD3FB6">
        <w:t xml:space="preserve"> </w:t>
      </w:r>
      <w:r w:rsidR="0015198B" w:rsidRPr="003C648C">
        <w:t xml:space="preserve">(if recurrence occurs within 6 months) </w:t>
      </w:r>
      <w:r w:rsidR="0015198B">
        <w:t>or</w:t>
      </w:r>
      <w:r w:rsidR="00445800">
        <w:t xml:space="preserve"> metastatic setting</w:t>
      </w:r>
      <w:r w:rsidRPr="00AD3FB6">
        <w:t xml:space="preserve">. </w:t>
      </w:r>
      <w:r w:rsidRPr="00E9364A">
        <w:t>This is in line with the FAS population in the pivotal DESTINY-Breast0</w:t>
      </w:r>
      <w:r w:rsidRPr="00AD3FB6">
        <w:t>4</w:t>
      </w:r>
      <w:r w:rsidRPr="00E9364A">
        <w:t xml:space="preserve"> clinical trial,</w:t>
      </w:r>
      <w:r w:rsidRPr="00AD3FB6">
        <w:fldChar w:fldCharType="begin"/>
      </w:r>
      <w:r w:rsidR="00CA6345">
        <w:instrText xml:space="preserve"> ADDIN ZOTERO_ITEM CSL_CITATION {"citationID":"ahOdllA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AD3FB6">
        <w:fldChar w:fldCharType="separate"/>
      </w:r>
      <w:r w:rsidR="00FD57F4" w:rsidRPr="00FD57F4">
        <w:rPr>
          <w:rFonts w:cs="Arial"/>
          <w:szCs w:val="24"/>
          <w:vertAlign w:val="superscript"/>
        </w:rPr>
        <w:t>7</w:t>
      </w:r>
      <w:r w:rsidRPr="00AD3FB6">
        <w:fldChar w:fldCharType="end"/>
      </w:r>
      <w:r w:rsidRPr="00E9364A">
        <w:t xml:space="preserve"> the final scope issued by NICE,</w:t>
      </w:r>
      <w:r w:rsidRPr="00E9364A">
        <w:fldChar w:fldCharType="begin"/>
      </w:r>
      <w:r w:rsidR="00CA6345">
        <w:instrText xml:space="preserve"> ADDIN ZOTERO_ITEM CSL_CITATION {"citationID":"mypQ5Sq4","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Pr="00E9364A">
        <w:fldChar w:fldCharType="separate"/>
      </w:r>
      <w:r w:rsidR="00FD57F4" w:rsidRPr="00FD57F4">
        <w:rPr>
          <w:rFonts w:cs="Arial"/>
          <w:szCs w:val="24"/>
          <w:vertAlign w:val="superscript"/>
        </w:rPr>
        <w:t>1</w:t>
      </w:r>
      <w:r w:rsidRPr="00E9364A">
        <w:fldChar w:fldCharType="end"/>
      </w:r>
      <w:r w:rsidRPr="00AD3FB6" w:rsidDel="00431A44">
        <w:t xml:space="preserve"> </w:t>
      </w:r>
      <w:r w:rsidR="00D515DC">
        <w:t>the European licensed indication for T-DXd in HER2-low,</w:t>
      </w:r>
      <w:r w:rsidR="008418B4">
        <w:rPr>
          <w:i/>
          <w:iCs/>
        </w:rPr>
        <w:fldChar w:fldCharType="begin"/>
      </w:r>
      <w:r w:rsidR="00CA6345">
        <w:rPr>
          <w:i/>
          <w:iCs/>
        </w:rPr>
        <w:instrText xml:space="preserve"> ADDIN ZOTERO_ITEM CSL_CITATION {"citationID":"68xtzO46","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8418B4">
        <w:rPr>
          <w:i/>
          <w:iCs/>
        </w:rPr>
        <w:fldChar w:fldCharType="separate"/>
      </w:r>
      <w:r w:rsidR="00FD57F4" w:rsidRPr="00FD57F4">
        <w:rPr>
          <w:rFonts w:cs="Arial"/>
          <w:szCs w:val="24"/>
          <w:vertAlign w:val="superscript"/>
        </w:rPr>
        <w:t>3</w:t>
      </w:r>
      <w:r w:rsidR="008418B4">
        <w:rPr>
          <w:i/>
          <w:iCs/>
        </w:rPr>
        <w:fldChar w:fldCharType="end"/>
      </w:r>
      <w:r w:rsidR="00D515DC">
        <w:t xml:space="preserve"> </w:t>
      </w:r>
      <w:r w:rsidRPr="00AD3FB6">
        <w:t xml:space="preserve">and the anticipated </w:t>
      </w:r>
      <w:r w:rsidR="00D515DC">
        <w:t xml:space="preserve">UK </w:t>
      </w:r>
      <w:r w:rsidRPr="00AD3FB6">
        <w:t>licensed indication for T-DXd.</w:t>
      </w:r>
      <w:r w:rsidRPr="00AD3FB6">
        <w:fldChar w:fldCharType="begin"/>
      </w:r>
      <w:r w:rsidR="00CA6345">
        <w:instrText xml:space="preserve"> ADDIN ZOTERO_ITEM CSL_CITATION {"citationID":"cwEpohWp","properties":{"formattedCitation":"\\super 164\\nosupersub{}","plainCitation":"164","noteIndex":0},"citationItems":[{"id":66411,"uris":["http://zotero.org/groups/4797619/items/EZK32SBF"],"itemData":{"id":66411,"type":"document","title":"Enhertu - Draft Summary of Product Characteristics (SmPC). Data on File.","author":[{"family":"Daiichi Sankyo Inc.","given":""}],"issued":{"date-parts":[["2022"]]}}}],"schema":"https://github.com/citation-style-language/schema/raw/master/csl-citation.json"} </w:instrText>
      </w:r>
      <w:r w:rsidRPr="00AD3FB6">
        <w:fldChar w:fldCharType="separate"/>
      </w:r>
      <w:r w:rsidR="00CA6345" w:rsidRPr="00CA6345">
        <w:rPr>
          <w:rFonts w:cs="Arial"/>
          <w:szCs w:val="24"/>
          <w:vertAlign w:val="superscript"/>
        </w:rPr>
        <w:t>164</w:t>
      </w:r>
      <w:r w:rsidRPr="00AD3FB6">
        <w:fldChar w:fldCharType="end"/>
      </w:r>
    </w:p>
    <w:p w14:paraId="7BD25F7C" w14:textId="77777777" w:rsidR="00036EA7" w:rsidRPr="00E9364A" w:rsidRDefault="00036EA7" w:rsidP="00036EA7">
      <w:pPr>
        <w:pStyle w:val="Heading3"/>
      </w:pPr>
      <w:bookmarkStart w:id="407" w:name="_Toc98924661"/>
      <w:bookmarkStart w:id="408" w:name="_Toc127006438"/>
      <w:bookmarkStart w:id="409" w:name="_Toc129350885"/>
      <w:r w:rsidRPr="00E9364A">
        <w:t>Model structure</w:t>
      </w:r>
      <w:bookmarkEnd w:id="407"/>
      <w:bookmarkEnd w:id="408"/>
      <w:bookmarkEnd w:id="409"/>
    </w:p>
    <w:p w14:paraId="50A60A03" w14:textId="41C5C267" w:rsidR="00036EA7" w:rsidRPr="00E9364A" w:rsidRDefault="00036EA7" w:rsidP="00036EA7">
      <w:pPr>
        <w:pStyle w:val="Body"/>
        <w:rPr>
          <w:lang w:val="en-US"/>
        </w:rPr>
      </w:pPr>
      <w:r w:rsidRPr="00E9364A">
        <w:t xml:space="preserve">The de novo </w:t>
      </w:r>
      <w:r w:rsidR="00810650">
        <w:t>CEA</w:t>
      </w:r>
      <w:r w:rsidRPr="00E9364A">
        <w:t xml:space="preserve"> was developed in Microsoft Excel</w:t>
      </w:r>
      <w:r w:rsidRPr="00E9364A">
        <w:rPr>
          <w:vertAlign w:val="superscript"/>
        </w:rPr>
        <w:t>®</w:t>
      </w:r>
      <w:r w:rsidRPr="00E9364A">
        <w:t xml:space="preserve"> using an area-under-the-curve, partitioned survival analysis (PartSA) structure in both deterministic and probabilistic (Monte Carlo simulation) frameworks. The model structure has three health states</w:t>
      </w:r>
      <w:r w:rsidRPr="00E9364A">
        <w:rPr>
          <w:i/>
        </w:rPr>
        <w:t>: ‘progression-free’</w:t>
      </w:r>
      <w:r w:rsidRPr="00E9364A">
        <w:t xml:space="preserve">, </w:t>
      </w:r>
      <w:r w:rsidRPr="00E9364A">
        <w:rPr>
          <w:i/>
        </w:rPr>
        <w:t>‘</w:t>
      </w:r>
      <w:r w:rsidRPr="00AD3FB6">
        <w:rPr>
          <w:i/>
        </w:rPr>
        <w:t>post-</w:t>
      </w:r>
      <w:r w:rsidRPr="00E9364A">
        <w:rPr>
          <w:i/>
        </w:rPr>
        <w:t>progression’</w:t>
      </w:r>
      <w:r w:rsidRPr="00E9364A">
        <w:t xml:space="preserve"> and </w:t>
      </w:r>
      <w:r w:rsidRPr="00E9364A">
        <w:rPr>
          <w:i/>
        </w:rPr>
        <w:t>‘death’</w:t>
      </w:r>
      <w:r w:rsidRPr="00E9364A">
        <w:t xml:space="preserve">. This model structure was selected based on the following reasons: </w:t>
      </w:r>
    </w:p>
    <w:p w14:paraId="0CDAF992" w14:textId="2E165E1B" w:rsidR="00036EA7" w:rsidRPr="00E9364A" w:rsidRDefault="00036EA7" w:rsidP="00036EA7">
      <w:pPr>
        <w:pStyle w:val="Body"/>
        <w:numPr>
          <w:ilvl w:val="0"/>
          <w:numId w:val="49"/>
        </w:numPr>
        <w:rPr>
          <w:lang w:val="en-US"/>
        </w:rPr>
      </w:pPr>
      <w:r w:rsidRPr="00E9364A">
        <w:t>This structure is in line with the primary outcome (PFS) and key secondary outcome (OS) in the DESTINY-Breast0</w:t>
      </w:r>
      <w:r w:rsidRPr="00AD3FB6">
        <w:t>4</w:t>
      </w:r>
      <w:r w:rsidRPr="00E9364A">
        <w:t xml:space="preserve"> trial.</w:t>
      </w:r>
      <w:r w:rsidRPr="00AD3FB6">
        <w:fldChar w:fldCharType="begin"/>
      </w:r>
      <w:r w:rsidR="00CA6345">
        <w:instrText xml:space="preserve"> ADDIN ZOTERO_ITEM CSL_CITATION {"citationID":"5egJIMI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AD3FB6">
        <w:fldChar w:fldCharType="separate"/>
      </w:r>
      <w:r w:rsidR="00FD57F4" w:rsidRPr="00FD57F4">
        <w:rPr>
          <w:rFonts w:cs="Arial"/>
          <w:szCs w:val="24"/>
          <w:vertAlign w:val="superscript"/>
        </w:rPr>
        <w:t>7</w:t>
      </w:r>
      <w:r w:rsidRPr="00AD3FB6">
        <w:fldChar w:fldCharType="end"/>
      </w:r>
    </w:p>
    <w:p w14:paraId="47A51FC5" w14:textId="17B60C60" w:rsidR="00036EA7" w:rsidRPr="00E9364A" w:rsidRDefault="00036EA7" w:rsidP="00036EA7">
      <w:pPr>
        <w:pStyle w:val="Body"/>
        <w:numPr>
          <w:ilvl w:val="0"/>
          <w:numId w:val="49"/>
        </w:numPr>
        <w:rPr>
          <w:lang w:val="en-US"/>
        </w:rPr>
      </w:pPr>
      <w:r w:rsidRPr="00E9364A">
        <w:t xml:space="preserve">Progression-based models are commonly used within oncology cost-effectiveness </w:t>
      </w:r>
      <w:r w:rsidRPr="00AD3FB6">
        <w:t>analyses</w:t>
      </w:r>
      <w:r w:rsidRPr="00E9364A">
        <w:t xml:space="preserve"> because they provide an intuitive application of the outcomes seen in cancer-based trials and accurately reflect the progressive nature of BC. NICE </w:t>
      </w:r>
      <w:r w:rsidR="003232FC">
        <w:t>Decision Support Unit (</w:t>
      </w:r>
      <w:r w:rsidRPr="00E9364A">
        <w:t>DSU</w:t>
      </w:r>
      <w:r w:rsidR="003232FC">
        <w:t>)</w:t>
      </w:r>
      <w:r w:rsidRPr="00E9364A">
        <w:t xml:space="preserve"> confirms their appropriateness based on their intuitive nature and ability to easily communicate outcomes.</w:t>
      </w:r>
      <w:r w:rsidRPr="00E9364A">
        <w:fldChar w:fldCharType="begin"/>
      </w:r>
      <w:r w:rsidR="00CA6345">
        <w:instrText xml:space="preserve"> ADDIN ZOTERO_ITEM CSL_CITATION {"citationID":"uxF5N8Uo","properties":{"formattedCitation":"\\super 165\\nosupersub{}","plainCitation":"165","noteIndex":0},"citationItems":[{"id":66782,"uris":["http://zotero.org/groups/4797619/items/UDZ3KQEZ"],"itemData":{"id":66782,"type":"document","abstract":"Cost-effectiveness analyses informing NICE appraisals use a range of modelling approaches such as decision trees, Markov models and individual sampling models. Most of these have been subject to detailed discussion within the economic evaluation literature. This has not been the case for one approach, partitioned survival analysis, which has been used extensively in the NICE Technology Appraisal (TA) Programme and is now the most commonly used decision modelling approach for appraisals of interventions for advanced or metastatic cancers.\nThe objective of this Technical Support Document (TSD) is to describe and critique partitioned survival analysis when used as a decision modelling tool in order to assist different stakeholders in determining its appropriateness as a basis for informing policy decisions. This TSD provides:\n• A description of the partitioned survival analysis approach and how it differs from more conventional state transition models in terms of structural assumptions and data requirements (Section 2).\n• A review of the use of partitioned survival analysis in recent NICE TAs of cancer treatments (Section 3).\n• A critique of the approach focusing on the implications of the structural assumptions made for extrapolation and quantification of uncertainties (Section 4).\n• The relative merits of partitioned survival analysis and state transition modelling approaches (Section 4).\n• Recommendations for the selection of a modelling approach, documentation of the selected approach, representation of uncertainties relating to extrapolation, and for further methods research (Section 6).\nThe focus of this TSD is the application of partitioned survival analysis in appraisals of cancer treatments as this is where the approach has been used most frequently to date. Nonetheless, the TSD has broader relevance for the application of partitioned survival analysis as a decision modelling approach in other clinical settings.","title":"NICE DSU technical support document 19: partitioned survival analysis for decision modelling in healthcare: a critical review","URL":"https://www.sheffield.ac.uk/nice-dsu/tsds/partitioned-survival-analysis","author":[{"family":"Decision Support Unit","given":""}],"issued":{"date-parts":[["2017",6,2]]}}}],"schema":"https://github.com/citation-style-language/schema/raw/master/csl-citation.json"} </w:instrText>
      </w:r>
      <w:r w:rsidRPr="00E9364A">
        <w:fldChar w:fldCharType="separate"/>
      </w:r>
      <w:r w:rsidR="00CA6345" w:rsidRPr="00CA6345">
        <w:rPr>
          <w:rFonts w:cs="Arial"/>
          <w:szCs w:val="24"/>
          <w:vertAlign w:val="superscript"/>
        </w:rPr>
        <w:t>165</w:t>
      </w:r>
      <w:r w:rsidRPr="00E9364A">
        <w:fldChar w:fldCharType="end"/>
      </w:r>
    </w:p>
    <w:p w14:paraId="24C09838" w14:textId="22CBF28F" w:rsidR="00036EA7" w:rsidRPr="00E9364A" w:rsidRDefault="00036EA7" w:rsidP="00036EA7">
      <w:pPr>
        <w:pStyle w:val="Body"/>
        <w:numPr>
          <w:ilvl w:val="0"/>
          <w:numId w:val="49"/>
        </w:numPr>
        <w:rPr>
          <w:lang w:val="en-US"/>
        </w:rPr>
      </w:pPr>
      <w:r w:rsidRPr="00AD3FB6">
        <w:t xml:space="preserve">The PartSA structure </w:t>
      </w:r>
      <w:r w:rsidRPr="00E9364A">
        <w:t xml:space="preserve">is consistent with that used in previous NICE appraisals in </w:t>
      </w:r>
      <w:r w:rsidRPr="00AD3FB6">
        <w:t xml:space="preserve">u/mBC, </w:t>
      </w:r>
      <w:r w:rsidRPr="00E9364A">
        <w:t>which have been accepted as appropriate for decision making by the respective committees</w:t>
      </w:r>
      <w:r w:rsidRPr="00AD3FB6">
        <w:t>.</w:t>
      </w:r>
      <w:r w:rsidRPr="00AD3FB6">
        <w:fldChar w:fldCharType="begin"/>
      </w:r>
      <w:r w:rsidR="00CA6345">
        <w:instrText xml:space="preserve"> ADDIN ZOTERO_ITEM CSL_CITATION {"citationID":"a9LL5jdw","properties":{"formattedCitation":"\\super 5,131,132\\nosupersub{}","plainCitation":"5,131,132","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AD3FB6">
        <w:fldChar w:fldCharType="separate"/>
      </w:r>
      <w:r w:rsidR="00CA6345" w:rsidRPr="00CA6345">
        <w:rPr>
          <w:rFonts w:cs="Arial"/>
          <w:szCs w:val="24"/>
          <w:vertAlign w:val="superscript"/>
        </w:rPr>
        <w:t>5,131,132</w:t>
      </w:r>
      <w:r w:rsidRPr="00AD3FB6">
        <w:fldChar w:fldCharType="end"/>
      </w:r>
      <w:r w:rsidRPr="00E9364A">
        <w:t xml:space="preserve"> </w:t>
      </w:r>
    </w:p>
    <w:p w14:paraId="0B9C530C" w14:textId="379DFF56" w:rsidR="00036EA7" w:rsidRPr="00E9364A" w:rsidRDefault="00036EA7" w:rsidP="00036EA7">
      <w:pPr>
        <w:pStyle w:val="Body"/>
      </w:pPr>
      <w:r w:rsidRPr="00E9364A">
        <w:t>The model structure and permitted flow of patients is shown in</w:t>
      </w:r>
      <w:r w:rsidRPr="00E9364A">
        <w:rPr>
          <w:b/>
          <w:bCs/>
        </w:rPr>
        <w:t xml:space="preserve"> </w:t>
      </w:r>
      <w:r w:rsidRPr="003C648C">
        <w:rPr>
          <w:b/>
        </w:rPr>
        <w:fldChar w:fldCharType="begin"/>
      </w:r>
      <w:r w:rsidRPr="003C648C">
        <w:rPr>
          <w:b/>
        </w:rPr>
        <w:instrText xml:space="preserve"> REF _Ref96103925 \h  \* MERGEFORMAT </w:instrText>
      </w:r>
      <w:r w:rsidRPr="003C648C">
        <w:rPr>
          <w:b/>
        </w:rPr>
      </w:r>
      <w:r w:rsidRPr="003C648C">
        <w:rPr>
          <w:b/>
        </w:rPr>
        <w:fldChar w:fldCharType="separate"/>
      </w:r>
      <w:r w:rsidR="00145F42" w:rsidRPr="00145F42">
        <w:rPr>
          <w:b/>
        </w:rPr>
        <w:t>Figure 22</w:t>
      </w:r>
      <w:r w:rsidRPr="003C648C">
        <w:rPr>
          <w:b/>
        </w:rPr>
        <w:fldChar w:fldCharType="end"/>
      </w:r>
      <w:r w:rsidRPr="00E9364A">
        <w:t xml:space="preserve">. All patients enter the model in the </w:t>
      </w:r>
      <w:r w:rsidRPr="00E9364A">
        <w:rPr>
          <w:i/>
          <w:iCs/>
        </w:rPr>
        <w:t>‘progression-free’</w:t>
      </w:r>
      <w:r w:rsidRPr="00E9364A">
        <w:t xml:space="preserve"> health state and receive treatment with either T-DXd or </w:t>
      </w:r>
      <w:r w:rsidRPr="00AD3FB6">
        <w:t>TPC</w:t>
      </w:r>
      <w:r w:rsidRPr="00E9364A">
        <w:t xml:space="preserve">, and within this health state patients are at risk of disease progression or death. Patients in the </w:t>
      </w:r>
      <w:r w:rsidRPr="00E9364A">
        <w:rPr>
          <w:i/>
          <w:iCs/>
        </w:rPr>
        <w:t>‘</w:t>
      </w:r>
      <w:r w:rsidRPr="00AD3FB6">
        <w:rPr>
          <w:i/>
        </w:rPr>
        <w:t>post-</w:t>
      </w:r>
      <w:r w:rsidRPr="00E9364A">
        <w:rPr>
          <w:i/>
        </w:rPr>
        <w:t>progression</w:t>
      </w:r>
      <w:r w:rsidRPr="00E9364A">
        <w:t xml:space="preserve">’ health state </w:t>
      </w:r>
      <w:r w:rsidRPr="00AD3FB6">
        <w:t xml:space="preserve">cannot return to the </w:t>
      </w:r>
      <w:r w:rsidRPr="00AD3FB6">
        <w:rPr>
          <w:i/>
          <w:iCs/>
        </w:rPr>
        <w:t xml:space="preserve">‘progression-free’ </w:t>
      </w:r>
      <w:r w:rsidRPr="00AD3FB6">
        <w:t xml:space="preserve">state and </w:t>
      </w:r>
      <w:r w:rsidRPr="00E9364A">
        <w:t xml:space="preserve">are at risk of transitioning to </w:t>
      </w:r>
      <w:r w:rsidRPr="00E9364A">
        <w:rPr>
          <w:i/>
        </w:rPr>
        <w:t>‘death’</w:t>
      </w:r>
      <w:r w:rsidRPr="00E9364A">
        <w:t xml:space="preserve">, which is an absorbing state. </w:t>
      </w:r>
    </w:p>
    <w:p w14:paraId="072A9767" w14:textId="120B162C" w:rsidR="00036EA7" w:rsidRPr="00E9364A" w:rsidRDefault="00036EA7" w:rsidP="00036EA7">
      <w:pPr>
        <w:pStyle w:val="Caption"/>
      </w:pPr>
      <w:bookmarkStart w:id="410" w:name="_Ref96103925"/>
      <w:bookmarkStart w:id="411" w:name="_Toc98924711"/>
      <w:bookmarkStart w:id="412" w:name="_Toc127006639"/>
      <w:bookmarkStart w:id="413" w:name="_Toc129350948"/>
      <w:r w:rsidRPr="00E9364A">
        <w:lastRenderedPageBreak/>
        <w:t xml:space="preserve">Figure </w:t>
      </w:r>
      <w:r w:rsidRPr="00E9364A">
        <w:fldChar w:fldCharType="begin"/>
      </w:r>
      <w:r w:rsidRPr="00E9364A">
        <w:instrText>SEQ Figure \* ARABIC</w:instrText>
      </w:r>
      <w:r w:rsidRPr="00E9364A">
        <w:fldChar w:fldCharType="separate"/>
      </w:r>
      <w:r w:rsidR="00145F42">
        <w:rPr>
          <w:noProof/>
        </w:rPr>
        <w:t>22</w:t>
      </w:r>
      <w:r w:rsidRPr="00E9364A">
        <w:fldChar w:fldCharType="end"/>
      </w:r>
      <w:bookmarkEnd w:id="410"/>
      <w:r w:rsidRPr="00E9364A">
        <w:t>: Model schematic</w:t>
      </w:r>
      <w:bookmarkEnd w:id="411"/>
      <w:bookmarkEnd w:id="412"/>
      <w:bookmarkEnd w:id="413"/>
    </w:p>
    <w:tbl>
      <w:tblPr>
        <w:tblStyle w:val="TableGrid"/>
        <w:tblW w:w="0" w:type="auto"/>
        <w:jc w:val="center"/>
        <w:tblLook w:val="04A0" w:firstRow="1" w:lastRow="0" w:firstColumn="1" w:lastColumn="0" w:noHBand="0" w:noVBand="1"/>
      </w:tblPr>
      <w:tblGrid>
        <w:gridCol w:w="9017"/>
      </w:tblGrid>
      <w:tr w:rsidR="00036EA7" w:rsidRPr="00E9364A" w14:paraId="5E7E536B" w14:textId="77777777">
        <w:trPr>
          <w:trHeight w:val="1828"/>
          <w:jc w:val="center"/>
        </w:trPr>
        <w:tc>
          <w:tcPr>
            <w:tcW w:w="9017" w:type="dxa"/>
          </w:tcPr>
          <w:p w14:paraId="07FF0C0F" w14:textId="77777777" w:rsidR="00036EA7" w:rsidRPr="00E9364A" w:rsidRDefault="00036EA7">
            <w:r w:rsidRPr="00E9364A">
              <w:rPr>
                <w:noProof/>
              </w:rPr>
              <w:drawing>
                <wp:inline distT="0" distB="0" distL="0" distR="0" wp14:anchorId="5CB84EA0" wp14:editId="25AD2ACA">
                  <wp:extent cx="5732145" cy="2449830"/>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2145" cy="2449830"/>
                          </a:xfrm>
                          <a:prstGeom prst="rect">
                            <a:avLst/>
                          </a:prstGeom>
                        </pic:spPr>
                      </pic:pic>
                    </a:graphicData>
                  </a:graphic>
                </wp:inline>
              </w:drawing>
            </w:r>
          </w:p>
        </w:tc>
      </w:tr>
    </w:tbl>
    <w:p w14:paraId="2F532403" w14:textId="77777777" w:rsidR="00036EA7" w:rsidRPr="00AD3FB6" w:rsidRDefault="00036EA7" w:rsidP="00036EA7">
      <w:pPr>
        <w:pStyle w:val="Body"/>
        <w:rPr>
          <w:sz w:val="18"/>
          <w:szCs w:val="18"/>
        </w:rPr>
      </w:pPr>
      <w:r w:rsidRPr="00AD3FB6">
        <w:rPr>
          <w:sz w:val="18"/>
          <w:szCs w:val="18"/>
        </w:rPr>
        <w:t>All patients in the model move between the three states: ‘progression-free‘ ‘post-progression‘, and ‘death‘. Arrows indicate the transition possibilities between the health states.</w:t>
      </w:r>
    </w:p>
    <w:p w14:paraId="23994F66" w14:textId="1AD40DB9" w:rsidR="00036EA7" w:rsidRPr="00E9364A" w:rsidRDefault="00036EA7" w:rsidP="00036EA7">
      <w:pPr>
        <w:pStyle w:val="Body"/>
      </w:pPr>
      <w:r w:rsidRPr="00E9364A">
        <w:t>The occupancy of the ‘</w:t>
      </w:r>
      <w:r w:rsidRPr="00E9364A">
        <w:rPr>
          <w:i/>
        </w:rPr>
        <w:t>progression-</w:t>
      </w:r>
      <w:r w:rsidRPr="00E9364A">
        <w:rPr>
          <w:i/>
          <w:iCs/>
        </w:rPr>
        <w:t>free’</w:t>
      </w:r>
      <w:r w:rsidRPr="00E9364A">
        <w:t xml:space="preserve"> state is calculated as the area underneath the PFS curve (informed by patient-level data from DESTINY-Breast0</w:t>
      </w:r>
      <w:r w:rsidRPr="00AD3FB6">
        <w:t>4</w:t>
      </w:r>
      <w:r w:rsidRPr="00E9364A">
        <w:t xml:space="preserve">), while the </w:t>
      </w:r>
      <w:r w:rsidRPr="00E9364A">
        <w:rPr>
          <w:i/>
        </w:rPr>
        <w:t>‘</w:t>
      </w:r>
      <w:r w:rsidRPr="00AD3FB6">
        <w:rPr>
          <w:i/>
        </w:rPr>
        <w:t>post-</w:t>
      </w:r>
      <w:r w:rsidRPr="00E9364A">
        <w:rPr>
          <w:i/>
        </w:rPr>
        <w:t>progression</w:t>
      </w:r>
      <w:r w:rsidRPr="00E9364A">
        <w:t>’ state is calculated as the area between the OS curve (</w:t>
      </w:r>
      <w:r w:rsidRPr="00AD3FB6">
        <w:t>informed by patient-level data from DESTINY-Breast04)</w:t>
      </w:r>
      <w:r w:rsidRPr="00E9364A">
        <w:t xml:space="preserve"> and the PFS curve (</w:t>
      </w:r>
      <w:r w:rsidRPr="003C648C">
        <w:rPr>
          <w:b/>
        </w:rPr>
        <w:fldChar w:fldCharType="begin"/>
      </w:r>
      <w:r w:rsidRPr="003C648C">
        <w:rPr>
          <w:b/>
        </w:rPr>
        <w:instrText xml:space="preserve"> REF _Ref117584462 \h  \* MERGEFORMAT </w:instrText>
      </w:r>
      <w:r w:rsidRPr="003C648C">
        <w:rPr>
          <w:b/>
        </w:rPr>
      </w:r>
      <w:r w:rsidRPr="003C648C">
        <w:rPr>
          <w:b/>
        </w:rPr>
        <w:fldChar w:fldCharType="separate"/>
      </w:r>
      <w:r w:rsidR="00145F42" w:rsidRPr="00145F42">
        <w:rPr>
          <w:b/>
        </w:rPr>
        <w:t>Figure 23</w:t>
      </w:r>
      <w:r w:rsidRPr="003C648C">
        <w:rPr>
          <w:b/>
        </w:rPr>
        <w:fldChar w:fldCharType="end"/>
      </w:r>
      <w:r w:rsidRPr="00E9364A">
        <w:t>). The proportion of patients in each health state at any time point (per cycle) is therefore calculated as follows:</w:t>
      </w:r>
    </w:p>
    <w:p w14:paraId="4B87BA65" w14:textId="77777777" w:rsidR="00036EA7" w:rsidRPr="00E9364A" w:rsidRDefault="00036EA7" w:rsidP="00036EA7">
      <w:pPr>
        <w:pStyle w:val="Body"/>
        <w:numPr>
          <w:ilvl w:val="0"/>
          <w:numId w:val="50"/>
        </w:numPr>
      </w:pPr>
      <w:r w:rsidRPr="00E9364A">
        <w:t>Progression-free = PFS</w:t>
      </w:r>
    </w:p>
    <w:p w14:paraId="31069354" w14:textId="77777777" w:rsidR="00036EA7" w:rsidRPr="00E9364A" w:rsidRDefault="00036EA7" w:rsidP="00036EA7">
      <w:pPr>
        <w:pStyle w:val="Body"/>
        <w:numPr>
          <w:ilvl w:val="0"/>
          <w:numId w:val="50"/>
        </w:numPr>
      </w:pPr>
      <w:r w:rsidRPr="00AD3FB6">
        <w:t>Post-</w:t>
      </w:r>
      <w:r w:rsidRPr="00E9364A">
        <w:t>progression = OS – PFS</w:t>
      </w:r>
    </w:p>
    <w:p w14:paraId="644EC0CD" w14:textId="77777777" w:rsidR="00036EA7" w:rsidRPr="00E9364A" w:rsidRDefault="00036EA7" w:rsidP="00036EA7">
      <w:pPr>
        <w:pStyle w:val="Body"/>
        <w:numPr>
          <w:ilvl w:val="0"/>
          <w:numId w:val="50"/>
        </w:numPr>
      </w:pPr>
      <w:r w:rsidRPr="00E9364A">
        <w:t>Death = 1 – OS</w:t>
      </w:r>
    </w:p>
    <w:p w14:paraId="3C4756A8" w14:textId="5502E79A" w:rsidR="00036EA7" w:rsidRPr="00E9364A" w:rsidRDefault="00036EA7" w:rsidP="00036EA7">
      <w:pPr>
        <w:pStyle w:val="Caption"/>
      </w:pPr>
      <w:bookmarkStart w:id="414" w:name="_Ref117584462"/>
      <w:bookmarkStart w:id="415" w:name="_Toc127006640"/>
      <w:bookmarkStart w:id="416" w:name="_Toc129350949"/>
      <w:r w:rsidRPr="00E9364A">
        <w:t xml:space="preserve">Figure </w:t>
      </w:r>
      <w:r w:rsidRPr="00E9364A">
        <w:fldChar w:fldCharType="begin"/>
      </w:r>
      <w:r w:rsidRPr="00E9364A">
        <w:instrText>SEQ Figure \* ARABIC</w:instrText>
      </w:r>
      <w:r w:rsidRPr="00E9364A">
        <w:fldChar w:fldCharType="separate"/>
      </w:r>
      <w:r w:rsidR="00145F42">
        <w:rPr>
          <w:noProof/>
        </w:rPr>
        <w:t>23</w:t>
      </w:r>
      <w:r w:rsidRPr="00E9364A">
        <w:fldChar w:fldCharType="end"/>
      </w:r>
      <w:bookmarkEnd w:id="414"/>
      <w:r w:rsidRPr="00E9364A">
        <w:t>: Partitioned survival analysis</w:t>
      </w:r>
      <w:bookmarkEnd w:id="415"/>
      <w:bookmarkEnd w:id="416"/>
    </w:p>
    <w:tbl>
      <w:tblPr>
        <w:tblStyle w:val="TableGrid"/>
        <w:tblW w:w="0" w:type="auto"/>
        <w:tblLook w:val="04A0" w:firstRow="1" w:lastRow="0" w:firstColumn="1" w:lastColumn="0" w:noHBand="0" w:noVBand="1"/>
      </w:tblPr>
      <w:tblGrid>
        <w:gridCol w:w="9017"/>
      </w:tblGrid>
      <w:tr w:rsidR="00036EA7" w14:paraId="473D3B58" w14:textId="77777777">
        <w:trPr>
          <w:trHeight w:val="3462"/>
        </w:trPr>
        <w:tc>
          <w:tcPr>
            <w:tcW w:w="9017" w:type="dxa"/>
          </w:tcPr>
          <w:p w14:paraId="17D4513C" w14:textId="77777777" w:rsidR="00036EA7" w:rsidRDefault="00036EA7">
            <w:pPr>
              <w:pStyle w:val="Body"/>
              <w:spacing w:after="0"/>
              <w:jc w:val="center"/>
            </w:pPr>
            <w:r>
              <w:rPr>
                <w:noProof/>
              </w:rPr>
              <w:drawing>
                <wp:inline distT="0" distB="0" distL="0" distR="0" wp14:anchorId="7F4F58FA" wp14:editId="2215679B">
                  <wp:extent cx="4355292" cy="2179838"/>
                  <wp:effectExtent l="0" t="0" r="0" b="0"/>
                  <wp:docPr id="13" name="Picture 13" descr="Graphical user interface&#10;&#10;Description automatically generated">
                    <a:extLst xmlns:a="http://schemas.openxmlformats.org/drawingml/2006/main">
                      <a:ext uri="{FF2B5EF4-FFF2-40B4-BE49-F238E27FC236}">
                        <a16:creationId xmlns:a16="http://schemas.microsoft.com/office/drawing/2014/main" id="{87838A5C-90FF-E60E-5B24-FD04DA9371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a:extLst>
                              <a:ext uri="{FF2B5EF4-FFF2-40B4-BE49-F238E27FC236}">
                                <a16:creationId xmlns:a16="http://schemas.microsoft.com/office/drawing/2014/main" id="{87838A5C-90FF-E60E-5B24-FD04DA937108}"/>
                              </a:ext>
                            </a:extLst>
                          </pic:cNvPr>
                          <pic:cNvPicPr>
                            <a:picLocks noChangeAspect="1"/>
                          </pic:cNvPicPr>
                        </pic:nvPicPr>
                        <pic:blipFill rotWithShape="1">
                          <a:blip r:embed="rId33" cstate="print">
                            <a:extLst>
                              <a:ext uri="{28A0092B-C50C-407E-A947-70E740481C1C}">
                                <a14:useLocalDpi xmlns:a14="http://schemas.microsoft.com/office/drawing/2010/main" val="0"/>
                              </a:ext>
                            </a:extLst>
                          </a:blip>
                          <a:srcRect b="21544"/>
                          <a:stretch/>
                        </pic:blipFill>
                        <pic:spPr bwMode="auto">
                          <a:xfrm>
                            <a:off x="0" y="0"/>
                            <a:ext cx="4364603" cy="2184498"/>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1A82ED" w14:textId="77777777" w:rsidR="00036EA7" w:rsidRPr="001374E9" w:rsidRDefault="00036EA7" w:rsidP="00036EA7">
      <w:pPr>
        <w:pStyle w:val="Footnotes"/>
      </w:pPr>
      <w:r w:rsidRPr="001374E9">
        <w:t>Abbreviations: OS, overall survival; PFS, progression-free survival</w:t>
      </w:r>
      <w:r>
        <w:t xml:space="preserve">; </w:t>
      </w:r>
      <w:r w:rsidRPr="00FD2A30">
        <w:rPr>
          <w:i/>
        </w:rPr>
        <w:t>S</w:t>
      </w:r>
      <w:r>
        <w:t xml:space="preserve">, survival; </w:t>
      </w:r>
      <w:r w:rsidRPr="00FD2A30">
        <w:rPr>
          <w:i/>
        </w:rPr>
        <w:t>t</w:t>
      </w:r>
      <w:r>
        <w:t>, time</w:t>
      </w:r>
      <w:r w:rsidRPr="001374E9">
        <w:t xml:space="preserve">. </w:t>
      </w:r>
    </w:p>
    <w:p w14:paraId="7B1D7D69" w14:textId="4DA451D4" w:rsidR="00036EA7" w:rsidRPr="00E9364A" w:rsidRDefault="00036EA7" w:rsidP="00036EA7">
      <w:pPr>
        <w:pStyle w:val="Body"/>
      </w:pPr>
      <w:r w:rsidRPr="00FA6480">
        <w:t xml:space="preserve">A time to treatment </w:t>
      </w:r>
      <w:r w:rsidRPr="00E9364A">
        <w:t xml:space="preserve">discontinuation (TTD) curve is used (informed by individual </w:t>
      </w:r>
      <w:r w:rsidR="000132E6">
        <w:t>PLD</w:t>
      </w:r>
      <w:r w:rsidRPr="00E9364A">
        <w:t xml:space="preserve"> from DESTINY-Breast0</w:t>
      </w:r>
      <w:r w:rsidRPr="00AD3FB6">
        <w:t>4</w:t>
      </w:r>
      <w:r w:rsidRPr="00E9364A">
        <w:t>) to calculate the proportion of patients within the ‘</w:t>
      </w:r>
      <w:r w:rsidRPr="00E9364A">
        <w:rPr>
          <w:i/>
        </w:rPr>
        <w:t>progression-free’</w:t>
      </w:r>
      <w:r w:rsidRPr="00E9364A">
        <w:t xml:space="preserve"> health state who are on treatment and is used for drug cost calculations. Details of how the TTD, PFS and OS curves are derived is provided in </w:t>
      </w:r>
      <w:r w:rsidRPr="003C648C">
        <w:rPr>
          <w:b/>
        </w:rPr>
        <w:t xml:space="preserve">Section </w:t>
      </w:r>
      <w:r w:rsidRPr="003C648C">
        <w:rPr>
          <w:b/>
        </w:rPr>
        <w:fldChar w:fldCharType="begin"/>
      </w:r>
      <w:r w:rsidRPr="003C648C">
        <w:rPr>
          <w:b/>
        </w:rPr>
        <w:instrText xml:space="preserve"> REF _Ref99727326 \r \h  \* MERGEFORMAT </w:instrText>
      </w:r>
      <w:r w:rsidRPr="003C648C">
        <w:rPr>
          <w:b/>
        </w:rPr>
      </w:r>
      <w:r w:rsidRPr="003C648C">
        <w:rPr>
          <w:b/>
        </w:rPr>
        <w:fldChar w:fldCharType="separate"/>
      </w:r>
      <w:r w:rsidR="00145F42">
        <w:rPr>
          <w:b/>
        </w:rPr>
        <w:t>B.3.3.2</w:t>
      </w:r>
      <w:r w:rsidRPr="003C648C">
        <w:rPr>
          <w:b/>
        </w:rPr>
        <w:fldChar w:fldCharType="end"/>
      </w:r>
      <w:r w:rsidRPr="00E9364A">
        <w:t xml:space="preserve">. </w:t>
      </w:r>
    </w:p>
    <w:p w14:paraId="356111A4" w14:textId="38159269" w:rsidR="00036EA7" w:rsidRPr="00E9364A" w:rsidRDefault="00036EA7" w:rsidP="00036EA7">
      <w:pPr>
        <w:pStyle w:val="Body"/>
      </w:pPr>
      <w:r w:rsidRPr="00E9364A">
        <w:lastRenderedPageBreak/>
        <w:t>Extrapolated OS curves are adjusted for background general population mortality informed by the 2018-2020 National Life Tables for England and Wales</w:t>
      </w:r>
      <w:r w:rsidRPr="00E9364A">
        <w:fldChar w:fldCharType="begin"/>
      </w:r>
      <w:r w:rsidR="00CA6345">
        <w:instrText xml:space="preserve"> ADDIN ZOTERO_ITEM CSL_CITATION {"citationID":"44EyR9Fy","properties":{"formattedCitation":"\\super 166\\nosupersub{}","plainCitation":"166","noteIndex":0},"citationItems":[{"id":65889,"uris":["http://zotero.org/groups/4797619/items/QIYXYR97"],"itemData":{"id":65889,"type":"webpage","title":"National life tables: England and Wales - Office for National Statistics","URL":"https://www.ons.gov.uk/peoplepopulationandcommunity/birthsdeathsandmarriages/lifeexpectancies/datasets/nationallifetablesenglandandwalesreferencetables/current","accessed":{"date-parts":[["2022",10,25]]}}}],"schema":"https://github.com/citation-style-language/schema/raw/master/csl-citation.json"} </w:instrText>
      </w:r>
      <w:r w:rsidRPr="00E9364A">
        <w:fldChar w:fldCharType="separate"/>
      </w:r>
      <w:r w:rsidR="00CA6345" w:rsidRPr="00CA6345">
        <w:rPr>
          <w:rFonts w:cs="Arial"/>
          <w:szCs w:val="24"/>
          <w:vertAlign w:val="superscript"/>
        </w:rPr>
        <w:t>166</w:t>
      </w:r>
      <w:r w:rsidRPr="00E9364A">
        <w:fldChar w:fldCharType="end"/>
      </w:r>
      <w:r w:rsidRPr="00E9364A">
        <w:t xml:space="preserve"> to ensure that the probability of death per cycle never falls below that of the general population; general population mortality estimates are adjusted using weighted averages of male and female mortality risks to reflect the sex distribution of participants in the DESTINY-Breast04 trial.</w:t>
      </w:r>
      <w:r w:rsidRPr="00E9364A">
        <w:fldChar w:fldCharType="begin"/>
      </w:r>
      <w:r w:rsidR="00CA6345">
        <w:instrText xml:space="preserve"> ADDIN ZOTERO_ITEM CSL_CITATION {"citationID":"aFmkcRX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E9364A">
        <w:fldChar w:fldCharType="separate"/>
      </w:r>
      <w:r w:rsidR="00FD57F4" w:rsidRPr="00FD57F4">
        <w:rPr>
          <w:rFonts w:cs="Arial"/>
          <w:szCs w:val="24"/>
          <w:vertAlign w:val="superscript"/>
        </w:rPr>
        <w:t>7</w:t>
      </w:r>
      <w:r w:rsidRPr="00E9364A">
        <w:fldChar w:fldCharType="end"/>
      </w:r>
      <w:r w:rsidRPr="00E9364A" w:rsidDel="005E5CAC">
        <w:t xml:space="preserve"> </w:t>
      </w:r>
    </w:p>
    <w:p w14:paraId="67EE9B04" w14:textId="77777777" w:rsidR="00036EA7" w:rsidRPr="00E9364A" w:rsidRDefault="00036EA7" w:rsidP="00036EA7">
      <w:pPr>
        <w:pStyle w:val="Heading4"/>
      </w:pPr>
      <w:r w:rsidRPr="00E9364A">
        <w:t>Time horizon and cycle length</w:t>
      </w:r>
    </w:p>
    <w:p w14:paraId="47BDCB82" w14:textId="4D3D7286" w:rsidR="00036EA7" w:rsidRPr="00E9364A" w:rsidRDefault="00036EA7" w:rsidP="00036EA7">
      <w:pPr>
        <w:pStyle w:val="Body"/>
      </w:pPr>
      <w:r w:rsidRPr="00E9364A">
        <w:t xml:space="preserve">The base case </w:t>
      </w:r>
      <w:r w:rsidR="00A66FF4">
        <w:t>CEA</w:t>
      </w:r>
      <w:r w:rsidR="00A66FF4" w:rsidRPr="00E9364A">
        <w:t xml:space="preserve"> </w:t>
      </w:r>
      <w:r w:rsidRPr="00E9364A">
        <w:t xml:space="preserve">adopts a </w:t>
      </w:r>
      <w:r w:rsidR="0041651A">
        <w:t>‘</w:t>
      </w:r>
      <w:r w:rsidRPr="00E9364A">
        <w:t xml:space="preserve">lifetime' horizon of 30 years, which is considered long enough to adequately capture the lifetime of patients in this setting (the mean starting age </w:t>
      </w:r>
      <w:r w:rsidRPr="00AD3FB6">
        <w:t xml:space="preserve">in </w:t>
      </w:r>
      <w:r w:rsidRPr="00E9364A">
        <w:t>the cost-effectiveness analysis is 56.5 years, which is aligned with the baseline characteristics in DESTINY-Breast04).</w:t>
      </w:r>
      <w:r w:rsidRPr="00E9364A">
        <w:fldChar w:fldCharType="begin"/>
      </w:r>
      <w:r w:rsidR="00CA6345">
        <w:instrText xml:space="preserve"> ADDIN ZOTERO_ITEM CSL_CITATION {"citationID":"xEhxxah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E9364A">
        <w:fldChar w:fldCharType="separate"/>
      </w:r>
      <w:r w:rsidR="00FD57F4" w:rsidRPr="00FD57F4">
        <w:rPr>
          <w:rFonts w:cs="Arial"/>
          <w:szCs w:val="24"/>
          <w:vertAlign w:val="superscript"/>
        </w:rPr>
        <w:t>7</w:t>
      </w:r>
      <w:r w:rsidRPr="00E9364A">
        <w:fldChar w:fldCharType="end"/>
      </w:r>
      <w:r w:rsidRPr="00E9364A">
        <w:t xml:space="preserve"> By this time point, using the base-case curve selection outlined in </w:t>
      </w:r>
      <w:r w:rsidRPr="003C648C">
        <w:rPr>
          <w:b/>
        </w:rPr>
        <w:t xml:space="preserve">Section </w:t>
      </w:r>
      <w:r w:rsidRPr="003C648C">
        <w:rPr>
          <w:b/>
          <w:bCs/>
        </w:rPr>
        <w:fldChar w:fldCharType="begin"/>
      </w:r>
      <w:r w:rsidRPr="003C648C">
        <w:rPr>
          <w:b/>
          <w:bCs/>
        </w:rPr>
        <w:instrText xml:space="preserve"> REF _Ref125266134 \n \h </w:instrText>
      </w:r>
      <w:r w:rsidR="00B5708D" w:rsidRPr="00D164C5">
        <w:rPr>
          <w:b/>
        </w:rPr>
        <w:instrText xml:space="preserve"> </w:instrText>
      </w:r>
      <w:r w:rsidR="00B5708D">
        <w:rPr>
          <w:b/>
          <w:bCs/>
        </w:rPr>
        <w:instrText xml:space="preserve">\* MERGEFORMAT </w:instrText>
      </w:r>
      <w:r w:rsidRPr="003C648C">
        <w:rPr>
          <w:b/>
          <w:bCs/>
        </w:rPr>
      </w:r>
      <w:r w:rsidRPr="003C648C">
        <w:rPr>
          <w:b/>
          <w:bCs/>
        </w:rPr>
        <w:fldChar w:fldCharType="separate"/>
      </w:r>
      <w:r w:rsidR="00145F42">
        <w:rPr>
          <w:b/>
          <w:bCs/>
        </w:rPr>
        <w:t>B.3.3.2.1</w:t>
      </w:r>
      <w:r w:rsidRPr="003C648C">
        <w:rPr>
          <w:b/>
          <w:bCs/>
        </w:rPr>
        <w:fldChar w:fldCharType="end"/>
      </w:r>
      <w:r w:rsidRPr="00E9364A">
        <w:t xml:space="preserve">, less than 1% of patients in the T-DXd arm </w:t>
      </w:r>
      <w:r>
        <w:t>or</w:t>
      </w:r>
      <w:r w:rsidRPr="00E9364A">
        <w:t xml:space="preserve"> TPC arm remain alive in the model. A 30-year time horizon is consistent with the time horizon used in the economic model as part of </w:t>
      </w:r>
      <w:r w:rsidR="00D97539">
        <w:t>the</w:t>
      </w:r>
      <w:r w:rsidRPr="00E9364A">
        <w:t xml:space="preserve"> NICE appraisal of T-DXd in HER2+ u/mBC (TA862).</w:t>
      </w:r>
      <w:r w:rsidRPr="00E9364A">
        <w:rPr>
          <w:bCs/>
        </w:rPr>
        <w:fldChar w:fldCharType="begin"/>
      </w:r>
      <w:r w:rsidR="00CA6345">
        <w:rPr>
          <w:b/>
          <w:bCs/>
        </w:rPr>
        <w:instrText xml:space="preserve"> ADDIN ZOTERO_ITEM CSL_CITATION {"citationID":"xY9s2nq9","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E9364A">
        <w:rPr>
          <w:bCs/>
        </w:rPr>
        <w:fldChar w:fldCharType="separate"/>
      </w:r>
      <w:r w:rsidR="00FD57F4" w:rsidRPr="00FD57F4">
        <w:rPr>
          <w:rFonts w:cs="Arial"/>
          <w:szCs w:val="24"/>
          <w:vertAlign w:val="superscript"/>
        </w:rPr>
        <w:t>5</w:t>
      </w:r>
      <w:r w:rsidRPr="00E9364A">
        <w:rPr>
          <w:bCs/>
        </w:rPr>
        <w:fldChar w:fldCharType="end"/>
      </w:r>
    </w:p>
    <w:p w14:paraId="57351902" w14:textId="77777777" w:rsidR="00036EA7" w:rsidRPr="00E9364A" w:rsidRDefault="00036EA7" w:rsidP="00036EA7">
      <w:pPr>
        <w:pStyle w:val="Body"/>
      </w:pPr>
      <w:r w:rsidRPr="00E9364A">
        <w:t>A cycle length of 3 weeks is selected to align with the dosing schedule of T-DXd and</w:t>
      </w:r>
      <w:r w:rsidRPr="00E9364A">
        <w:rPr>
          <w:rFonts w:eastAsia="Calibri"/>
        </w:rPr>
        <w:t xml:space="preserve"> is considered short enough to </w:t>
      </w:r>
      <w:r w:rsidRPr="00E9364A">
        <w:t>adequately capture and reflect</w:t>
      </w:r>
      <w:r w:rsidRPr="00E9364A">
        <w:rPr>
          <w:rFonts w:eastAsia="Calibri"/>
        </w:rPr>
        <w:t xml:space="preserve"> relevant changes in patient health status, costs and QoL. The model base case applies a half-cycle correction </w:t>
      </w:r>
      <w:r w:rsidRPr="00E9364A">
        <w:t>to account for uncertainty in the exact timing of transitions within the cycle period.</w:t>
      </w:r>
    </w:p>
    <w:p w14:paraId="2B0D5950" w14:textId="77777777" w:rsidR="00036EA7" w:rsidRPr="00E9364A" w:rsidRDefault="00036EA7" w:rsidP="00036EA7">
      <w:pPr>
        <w:pStyle w:val="Heading4"/>
      </w:pPr>
      <w:r w:rsidRPr="00E9364A">
        <w:t>Discount rate and perspective</w:t>
      </w:r>
    </w:p>
    <w:p w14:paraId="3A282802" w14:textId="11307169" w:rsidR="00036EA7" w:rsidRPr="00E9364A" w:rsidRDefault="00036EA7" w:rsidP="00036EA7">
      <w:pPr>
        <w:pStyle w:val="Body"/>
      </w:pPr>
      <w:r w:rsidRPr="00E9364A">
        <w:t xml:space="preserve">As per the NICE reference case, </w:t>
      </w:r>
      <w:r w:rsidR="00235171">
        <w:t>t</w:t>
      </w:r>
      <w:r w:rsidR="00235171" w:rsidRPr="00E9364A">
        <w:t>he analysis is conducted from the perspective of the NHS and Personal Social Services (PSS) for costs and health outcomes.</w:t>
      </w:r>
      <w:r w:rsidR="00235171" w:rsidRPr="00235171">
        <w:t xml:space="preserve"> </w:t>
      </w:r>
      <w:r w:rsidR="00235171">
        <w:t>A</w:t>
      </w:r>
      <w:r w:rsidR="00235171" w:rsidRPr="00E9364A">
        <w:t>ll health outcomes are measured in QALYs</w:t>
      </w:r>
      <w:r w:rsidR="009D2F22">
        <w:t>,</w:t>
      </w:r>
      <w:r w:rsidR="00235171" w:rsidRPr="00E9364A">
        <w:t xml:space="preserve"> </w:t>
      </w:r>
      <w:r w:rsidR="00235171">
        <w:t xml:space="preserve">and </w:t>
      </w:r>
      <w:r w:rsidRPr="00E9364A">
        <w:t>a 3.5% discount rate per annum is used for QALYs and costs.</w:t>
      </w:r>
      <w:r w:rsidRPr="00E9364A">
        <w:fldChar w:fldCharType="begin"/>
      </w:r>
      <w:r w:rsidR="00CA6345">
        <w:instrText xml:space="preserve"> ADDIN ZOTERO_ITEM CSL_CITATION {"citationID":"9jCt02hX","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E9364A">
        <w:fldChar w:fldCharType="separate"/>
      </w:r>
      <w:r w:rsidR="00FD57F4" w:rsidRPr="00FD57F4">
        <w:rPr>
          <w:rFonts w:cs="Arial"/>
          <w:szCs w:val="24"/>
          <w:vertAlign w:val="superscript"/>
        </w:rPr>
        <w:t>2</w:t>
      </w:r>
      <w:r w:rsidRPr="00E9364A">
        <w:fldChar w:fldCharType="end"/>
      </w:r>
      <w:r w:rsidRPr="00E9364A">
        <w:t xml:space="preserve"> </w:t>
      </w:r>
    </w:p>
    <w:p w14:paraId="31939551" w14:textId="77777777" w:rsidR="00036EA7" w:rsidRPr="00E9364A" w:rsidRDefault="00036EA7" w:rsidP="00036EA7">
      <w:pPr>
        <w:pStyle w:val="Heading4"/>
      </w:pPr>
      <w:r w:rsidRPr="00E9364A">
        <w:t>Features of the economic analysis</w:t>
      </w:r>
    </w:p>
    <w:p w14:paraId="3EC911AB" w14:textId="288E0221" w:rsidR="004B16C3" w:rsidRDefault="00036EA7" w:rsidP="00036EA7">
      <w:pPr>
        <w:pStyle w:val="Body"/>
      </w:pPr>
      <w:r w:rsidRPr="003C648C">
        <w:rPr>
          <w:b/>
        </w:rPr>
        <w:fldChar w:fldCharType="begin"/>
      </w:r>
      <w:r w:rsidRPr="003C648C">
        <w:rPr>
          <w:b/>
        </w:rPr>
        <w:instrText xml:space="preserve"> REF _Ref99706729 \h  \* MERGEFORMAT </w:instrText>
      </w:r>
      <w:r w:rsidRPr="003C648C">
        <w:rPr>
          <w:b/>
        </w:rPr>
      </w:r>
      <w:r w:rsidRPr="003C648C">
        <w:rPr>
          <w:b/>
        </w:rPr>
        <w:fldChar w:fldCharType="separate"/>
      </w:r>
      <w:r w:rsidR="00145F42" w:rsidRPr="00145F42">
        <w:rPr>
          <w:b/>
        </w:rPr>
        <w:t>Table 33</w:t>
      </w:r>
      <w:r w:rsidRPr="003C648C">
        <w:rPr>
          <w:b/>
        </w:rPr>
        <w:fldChar w:fldCharType="end"/>
      </w:r>
      <w:r w:rsidRPr="00E9364A">
        <w:rPr>
          <w:b/>
          <w:bCs/>
        </w:rPr>
        <w:t xml:space="preserve"> </w:t>
      </w:r>
      <w:r w:rsidRPr="00E9364A">
        <w:t xml:space="preserve">presents the key features of the economic analysis in comparison to previous </w:t>
      </w:r>
      <w:r w:rsidR="00D91FFD">
        <w:t xml:space="preserve">NICE </w:t>
      </w:r>
      <w:r w:rsidRPr="00E9364A">
        <w:t xml:space="preserve">appraisals of either T-DXd or of other technologies appraised for the treatment of mBC after one </w:t>
      </w:r>
      <w:r w:rsidR="00476EE1">
        <w:t xml:space="preserve">or two </w:t>
      </w:r>
      <w:r w:rsidRPr="00E9364A">
        <w:t>line</w:t>
      </w:r>
      <w:r w:rsidR="00476EE1">
        <w:t>s</w:t>
      </w:r>
      <w:r w:rsidRPr="00E9364A">
        <w:t xml:space="preserve"> of chemotherapy</w:t>
      </w:r>
      <w:r w:rsidR="00B146EC">
        <w:t xml:space="preserve"> in the metastatic setting</w:t>
      </w:r>
      <w:r w:rsidRPr="00E9364A">
        <w:t>. These include</w:t>
      </w:r>
      <w:r w:rsidR="004B16C3">
        <w:t>:</w:t>
      </w:r>
    </w:p>
    <w:p w14:paraId="533EBE46" w14:textId="6DB8FED7" w:rsidR="00423331" w:rsidRDefault="00036EA7" w:rsidP="00E91470">
      <w:pPr>
        <w:pStyle w:val="Body"/>
        <w:numPr>
          <w:ilvl w:val="0"/>
          <w:numId w:val="69"/>
        </w:numPr>
      </w:pPr>
      <w:r w:rsidRPr="00E9364A">
        <w:t>TA862</w:t>
      </w:r>
      <w:r w:rsidR="004B16C3">
        <w:t>:</w:t>
      </w:r>
      <w:r w:rsidRPr="00E9364A">
        <w:rPr>
          <w:bCs/>
        </w:rPr>
        <w:fldChar w:fldCharType="begin"/>
      </w:r>
      <w:r w:rsidR="00CA6345">
        <w:rPr>
          <w:b/>
          <w:bCs/>
        </w:rPr>
        <w:instrText xml:space="preserve"> ADDIN ZOTERO_ITEM CSL_CITATION {"citationID":"I8pnYukA","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E9364A">
        <w:rPr>
          <w:bCs/>
        </w:rPr>
        <w:fldChar w:fldCharType="separate"/>
      </w:r>
      <w:r w:rsidR="00FD57F4" w:rsidRPr="00FD57F4">
        <w:rPr>
          <w:rFonts w:cs="Arial"/>
          <w:szCs w:val="24"/>
          <w:vertAlign w:val="superscript"/>
        </w:rPr>
        <w:t>5</w:t>
      </w:r>
      <w:r w:rsidRPr="00E9364A">
        <w:rPr>
          <w:bCs/>
        </w:rPr>
        <w:fldChar w:fldCharType="end"/>
      </w:r>
      <w:r w:rsidRPr="00E9364A">
        <w:t xml:space="preserve"> T-DXd in </w:t>
      </w:r>
      <w:r w:rsidR="0005190D">
        <w:t>HER2-positive</w:t>
      </w:r>
      <w:r w:rsidRPr="00E9364A">
        <w:t xml:space="preserve"> u/mBC</w:t>
      </w:r>
      <w:r w:rsidRPr="00E9364A" w:rsidDel="00CC4C5F">
        <w:t xml:space="preserve"> </w:t>
      </w:r>
      <w:r w:rsidRPr="00E9364A">
        <w:t>after trastuzumab and a taxane</w:t>
      </w:r>
      <w:r w:rsidR="00423331">
        <w:t>.</w:t>
      </w:r>
      <w:r w:rsidR="00423331" w:rsidRPr="00E9364A">
        <w:t xml:space="preserve"> </w:t>
      </w:r>
    </w:p>
    <w:p w14:paraId="32EC275A" w14:textId="480D8F14" w:rsidR="004B16C3" w:rsidRDefault="00CF524B" w:rsidP="00E91470">
      <w:pPr>
        <w:pStyle w:val="Body"/>
        <w:numPr>
          <w:ilvl w:val="0"/>
          <w:numId w:val="69"/>
        </w:numPr>
      </w:pPr>
      <w:r>
        <w:t>TA704</w:t>
      </w:r>
      <w:r w:rsidR="00423331">
        <w:t>:</w:t>
      </w:r>
      <w:r w:rsidR="00020E24" w:rsidRPr="0053039A">
        <w:rPr>
          <w:b/>
          <w:bCs/>
          <w:szCs w:val="20"/>
        </w:rPr>
        <w:fldChar w:fldCharType="begin"/>
      </w:r>
      <w:r w:rsidR="00CA6345">
        <w:rPr>
          <w:b/>
          <w:bCs/>
          <w:szCs w:val="20"/>
        </w:rPr>
        <w:instrText xml:space="preserve"> ADDIN ZOTERO_ITEM CSL_CITATION {"citationID":"vLwCwtBv","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00020E24" w:rsidRPr="0053039A">
        <w:rPr>
          <w:b/>
          <w:bCs/>
          <w:szCs w:val="20"/>
        </w:rPr>
        <w:fldChar w:fldCharType="separate"/>
      </w:r>
      <w:r w:rsidR="00FD57F4" w:rsidRPr="00FD57F4">
        <w:rPr>
          <w:rFonts w:cs="Arial"/>
          <w:szCs w:val="24"/>
          <w:vertAlign w:val="superscript"/>
        </w:rPr>
        <w:t>4</w:t>
      </w:r>
      <w:r w:rsidR="00020E24" w:rsidRPr="0053039A">
        <w:rPr>
          <w:b/>
          <w:bCs/>
          <w:szCs w:val="20"/>
        </w:rPr>
        <w:fldChar w:fldCharType="end"/>
      </w:r>
      <w:r>
        <w:t xml:space="preserve"> </w:t>
      </w:r>
      <w:r w:rsidR="00B06BAD" w:rsidRPr="00E9364A">
        <w:t>T-DXd in</w:t>
      </w:r>
      <w:r w:rsidR="00B06BAD">
        <w:t xml:space="preserve"> </w:t>
      </w:r>
      <w:r w:rsidR="0005190D">
        <w:t>HER2-positive</w:t>
      </w:r>
      <w:r w:rsidR="00B06BAD" w:rsidRPr="00E9364A">
        <w:t xml:space="preserve"> u/mBC</w:t>
      </w:r>
      <w:r w:rsidR="00B06BAD" w:rsidRPr="00E9364A" w:rsidDel="00CC4C5F">
        <w:t xml:space="preserve"> </w:t>
      </w:r>
      <w:r w:rsidR="00B06BAD" w:rsidRPr="00E9364A">
        <w:t>after</w:t>
      </w:r>
      <w:r w:rsidR="00B06BAD">
        <w:t xml:space="preserve"> two or more </w:t>
      </w:r>
      <w:r w:rsidR="00B06BAD" w:rsidRPr="00274C0C">
        <w:t>anti</w:t>
      </w:r>
      <w:r w:rsidR="00B06BAD" w:rsidRPr="00274C0C">
        <w:noBreakHyphen/>
        <w:t>HER2 therapies</w:t>
      </w:r>
      <w:r w:rsidR="004B16C3">
        <w:t>.</w:t>
      </w:r>
    </w:p>
    <w:p w14:paraId="694F5273" w14:textId="51031C05" w:rsidR="004B16C3" w:rsidRDefault="00036EA7" w:rsidP="00E91470">
      <w:pPr>
        <w:pStyle w:val="Body"/>
        <w:numPr>
          <w:ilvl w:val="0"/>
          <w:numId w:val="69"/>
        </w:numPr>
      </w:pPr>
      <w:r w:rsidRPr="00E9364A">
        <w:t>TA116</w:t>
      </w:r>
      <w:r w:rsidR="004B16C3">
        <w:t>:</w:t>
      </w:r>
      <w:r w:rsidRPr="00E9364A">
        <w:fldChar w:fldCharType="begin"/>
      </w:r>
      <w:r w:rsidR="00CA6345">
        <w:rPr>
          <w:b/>
        </w:rPr>
        <w:instrText xml:space="preserve"> ADDIN ZOTERO_ITEM CSL_CITATION {"citationID":"VnMMHt1a","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Pr="00E9364A">
        <w:fldChar w:fldCharType="separate"/>
      </w:r>
      <w:r w:rsidR="00CA6345" w:rsidRPr="00CA6345">
        <w:rPr>
          <w:rFonts w:cs="Arial"/>
          <w:szCs w:val="24"/>
          <w:vertAlign w:val="superscript"/>
        </w:rPr>
        <w:t>122</w:t>
      </w:r>
      <w:r w:rsidRPr="00E9364A">
        <w:fldChar w:fldCharType="end"/>
      </w:r>
      <w:r w:rsidRPr="00E9364A">
        <w:t xml:space="preserve"> gemcitabine for treating locally advanced or metastatic BC</w:t>
      </w:r>
      <w:r w:rsidR="004B16C3">
        <w:t>.</w:t>
      </w:r>
      <w:r w:rsidR="004B16C3" w:rsidRPr="00E9364A">
        <w:t xml:space="preserve"> </w:t>
      </w:r>
    </w:p>
    <w:p w14:paraId="2948A94D" w14:textId="0A43F255" w:rsidR="004B16C3" w:rsidRDefault="00036EA7" w:rsidP="00E91470">
      <w:pPr>
        <w:pStyle w:val="Body"/>
        <w:numPr>
          <w:ilvl w:val="0"/>
          <w:numId w:val="69"/>
        </w:numPr>
      </w:pPr>
      <w:r w:rsidRPr="00E9364A">
        <w:t>TA423</w:t>
      </w:r>
      <w:r w:rsidR="004B16C3">
        <w:t>:</w:t>
      </w:r>
      <w:r w:rsidRPr="00E9364A">
        <w:fldChar w:fldCharType="begin"/>
      </w:r>
      <w:r w:rsidR="00CA6345">
        <w:rPr>
          <w:b/>
        </w:rPr>
        <w:instrText xml:space="preserve"> ADDIN ZOTERO_ITEM CSL_CITATION {"citationID":"yy9897vB","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E9364A">
        <w:fldChar w:fldCharType="separate"/>
      </w:r>
      <w:r w:rsidR="00CA6345" w:rsidRPr="00CA6345">
        <w:rPr>
          <w:rFonts w:cs="Arial"/>
          <w:szCs w:val="24"/>
          <w:vertAlign w:val="superscript"/>
        </w:rPr>
        <w:t>131</w:t>
      </w:r>
      <w:r w:rsidRPr="00E9364A">
        <w:fldChar w:fldCharType="end"/>
      </w:r>
      <w:r w:rsidRPr="00E9364A">
        <w:t xml:space="preserve"> eribulin for treating locally advanced or metastatic BC after two or more lines of chemotherapy</w:t>
      </w:r>
      <w:r w:rsidR="004B16C3">
        <w:t>.</w:t>
      </w:r>
    </w:p>
    <w:p w14:paraId="69A1D549" w14:textId="348E2EEA" w:rsidR="004B16C3" w:rsidRDefault="00036EA7" w:rsidP="00E91470">
      <w:pPr>
        <w:pStyle w:val="Body"/>
        <w:numPr>
          <w:ilvl w:val="0"/>
          <w:numId w:val="69"/>
        </w:numPr>
      </w:pPr>
      <w:r w:rsidRPr="00E9364A">
        <w:t>TA819</w:t>
      </w:r>
      <w:r w:rsidR="004B16C3">
        <w:t>:</w:t>
      </w:r>
      <w:r w:rsidRPr="00E9364A">
        <w:rPr>
          <w:bCs/>
        </w:rPr>
        <w:fldChar w:fldCharType="begin"/>
      </w:r>
      <w:r w:rsidR="00CA6345">
        <w:rPr>
          <w:b/>
          <w:bCs/>
        </w:rPr>
        <w:instrText xml:space="preserve"> ADDIN ZOTERO_ITEM CSL_CITATION {"citationID":"KQaJWMB0","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E9364A">
        <w:rPr>
          <w:bCs/>
        </w:rPr>
        <w:fldChar w:fldCharType="separate"/>
      </w:r>
      <w:r w:rsidR="00CA6345" w:rsidRPr="00CA6345">
        <w:rPr>
          <w:rFonts w:cs="Arial"/>
          <w:szCs w:val="24"/>
          <w:vertAlign w:val="superscript"/>
        </w:rPr>
        <w:t>132</w:t>
      </w:r>
      <w:r w:rsidRPr="00E9364A">
        <w:rPr>
          <w:bCs/>
        </w:rPr>
        <w:fldChar w:fldCharType="end"/>
      </w:r>
      <w:r w:rsidRPr="00E9364A">
        <w:t xml:space="preserve"> </w:t>
      </w:r>
      <w:r w:rsidR="000268CF">
        <w:t>SG</w:t>
      </w:r>
      <w:r w:rsidRPr="00E9364A">
        <w:t xml:space="preserve"> for treating unresectable triple-negative advanced BC after two or more lines of chemotherapy</w:t>
      </w:r>
      <w:r w:rsidR="004B16C3">
        <w:t>.</w:t>
      </w:r>
      <w:r w:rsidR="00F332DC">
        <w:t xml:space="preserve"> </w:t>
      </w:r>
    </w:p>
    <w:p w14:paraId="05D40DEF" w14:textId="3BE7EB5E" w:rsidR="00036EA7" w:rsidRPr="005D58CB" w:rsidRDefault="00036EA7" w:rsidP="00F710CB">
      <w:pPr>
        <w:pStyle w:val="Body"/>
        <w:ind w:left="780"/>
        <w:sectPr w:rsidR="00036EA7" w:rsidRPr="005D58CB" w:rsidSect="00F174DD">
          <w:pgSz w:w="11907" w:h="16840" w:code="9"/>
          <w:pgMar w:top="1440" w:right="1440" w:bottom="1440" w:left="1440" w:header="709" w:footer="709" w:gutter="0"/>
          <w:cols w:space="708"/>
          <w:docGrid w:linePitch="360"/>
        </w:sectPr>
      </w:pPr>
      <w:bookmarkStart w:id="417" w:name="_Ref96104061"/>
    </w:p>
    <w:p w14:paraId="33274492" w14:textId="67B4D49D" w:rsidR="00036EA7" w:rsidRDefault="00036EA7" w:rsidP="00036EA7">
      <w:pPr>
        <w:pStyle w:val="Caption"/>
      </w:pPr>
      <w:bookmarkStart w:id="418" w:name="_Ref99706729"/>
      <w:bookmarkStart w:id="419" w:name="_Toc127006663"/>
      <w:bookmarkStart w:id="420" w:name="_Toc129351008"/>
      <w:r>
        <w:lastRenderedPageBreak/>
        <w:t xml:space="preserve">Table </w:t>
      </w:r>
      <w:r>
        <w:fldChar w:fldCharType="begin"/>
      </w:r>
      <w:r>
        <w:instrText>SEQ Table \* ARABIC</w:instrText>
      </w:r>
      <w:r>
        <w:fldChar w:fldCharType="separate"/>
      </w:r>
      <w:r w:rsidR="00145F42">
        <w:rPr>
          <w:noProof/>
        </w:rPr>
        <w:t>33</w:t>
      </w:r>
      <w:r>
        <w:fldChar w:fldCharType="end"/>
      </w:r>
      <w:bookmarkEnd w:id="418"/>
      <w:r>
        <w:t xml:space="preserve">: </w:t>
      </w:r>
      <w:r w:rsidRPr="003A03C9">
        <w:t>Features of the economic analysis</w:t>
      </w:r>
      <w:bookmarkEnd w:id="419"/>
      <w:bookmarkEnd w:id="420"/>
    </w:p>
    <w:tbl>
      <w:tblPr>
        <w:tblStyle w:val="TableGridLight"/>
        <w:tblW w:w="13462" w:type="dxa"/>
        <w:tblLayout w:type="fixed"/>
        <w:tblCellMar>
          <w:left w:w="28" w:type="dxa"/>
          <w:right w:w="28" w:type="dxa"/>
        </w:tblCellMar>
        <w:tblLook w:val="01E0" w:firstRow="1" w:lastRow="1" w:firstColumn="1" w:lastColumn="1" w:noHBand="0" w:noVBand="0"/>
      </w:tblPr>
      <w:tblGrid>
        <w:gridCol w:w="1555"/>
        <w:gridCol w:w="1559"/>
        <w:gridCol w:w="1559"/>
        <w:gridCol w:w="1559"/>
        <w:gridCol w:w="1559"/>
        <w:gridCol w:w="1559"/>
        <w:gridCol w:w="1560"/>
        <w:gridCol w:w="2552"/>
      </w:tblGrid>
      <w:tr w:rsidR="001526C2" w:rsidRPr="00575E99" w14:paraId="2FD9CFA2" w14:textId="77777777" w:rsidTr="001C3532">
        <w:trPr>
          <w:cnfStyle w:val="100000000000" w:firstRow="1" w:lastRow="0" w:firstColumn="0" w:lastColumn="0" w:oddVBand="0" w:evenVBand="0" w:oddHBand="0" w:evenHBand="0" w:firstRowFirstColumn="0" w:firstRowLastColumn="0" w:lastRowFirstColumn="0" w:lastRowLastColumn="0"/>
          <w:trHeight w:val="20"/>
          <w:tblHeader/>
        </w:trPr>
        <w:tc>
          <w:tcPr>
            <w:tcW w:w="1555" w:type="dxa"/>
            <w:vMerge w:val="restart"/>
            <w:shd w:val="clear" w:color="auto" w:fill="EDEDED" w:themeFill="accent3" w:themeFillTint="33"/>
          </w:tcPr>
          <w:p w14:paraId="0699A743" w14:textId="4DBBC5EA" w:rsidR="00AB213B" w:rsidRPr="0053039A" w:rsidRDefault="00AB213B" w:rsidP="003C648C">
            <w:pPr>
              <w:pStyle w:val="NICETabletext"/>
              <w:keepNext w:val="0"/>
              <w:spacing w:after="0"/>
              <w:contextualSpacing/>
            </w:pPr>
            <w:r>
              <w:t>Factor</w:t>
            </w:r>
          </w:p>
        </w:tc>
        <w:tc>
          <w:tcPr>
            <w:tcW w:w="9355" w:type="dxa"/>
            <w:gridSpan w:val="6"/>
            <w:shd w:val="clear" w:color="auto" w:fill="EDEDED" w:themeFill="accent3" w:themeFillTint="33"/>
            <w:vAlign w:val="center"/>
          </w:tcPr>
          <w:p w14:paraId="65EDCEB8" w14:textId="7F002572" w:rsidR="00AB213B" w:rsidRPr="0053039A" w:rsidRDefault="00AB213B" w:rsidP="003C648C">
            <w:pPr>
              <w:pStyle w:val="NICETabletext"/>
              <w:keepNext w:val="0"/>
              <w:spacing w:after="0"/>
              <w:contextualSpacing/>
              <w:jc w:val="center"/>
              <w:rPr>
                <w:bCs/>
              </w:rPr>
            </w:pPr>
            <w:r w:rsidRPr="00391743">
              <w:t>Previous appraisals</w:t>
            </w:r>
          </w:p>
        </w:tc>
        <w:tc>
          <w:tcPr>
            <w:tcW w:w="2552" w:type="dxa"/>
            <w:shd w:val="clear" w:color="auto" w:fill="EDEDED" w:themeFill="accent3" w:themeFillTint="33"/>
            <w:vAlign w:val="center"/>
          </w:tcPr>
          <w:p w14:paraId="478AB8A1" w14:textId="36C83721" w:rsidR="00AB213B" w:rsidRPr="00391743" w:rsidRDefault="00AB213B" w:rsidP="003C648C">
            <w:pPr>
              <w:pStyle w:val="NICETabletext"/>
              <w:keepNext w:val="0"/>
              <w:spacing w:after="0"/>
              <w:contextualSpacing/>
              <w:jc w:val="center"/>
            </w:pPr>
            <w:r w:rsidRPr="00391743">
              <w:t xml:space="preserve">Current appraisal </w:t>
            </w:r>
            <w:r w:rsidRPr="0053039A">
              <w:rPr>
                <w:szCs w:val="20"/>
              </w:rPr>
              <w:t>(ID3935)</w:t>
            </w:r>
          </w:p>
        </w:tc>
      </w:tr>
      <w:bookmarkEnd w:id="417"/>
      <w:tr w:rsidR="001526C2" w:rsidRPr="00575E99" w14:paraId="2B3529CB" w14:textId="77777777" w:rsidTr="001C3532">
        <w:trPr>
          <w:cnfStyle w:val="100000000000" w:firstRow="1" w:lastRow="0" w:firstColumn="0" w:lastColumn="0" w:oddVBand="0" w:evenVBand="0" w:oddHBand="0" w:evenHBand="0" w:firstRowFirstColumn="0" w:firstRowLastColumn="0" w:lastRowFirstColumn="0" w:lastRowLastColumn="0"/>
          <w:trHeight w:val="20"/>
          <w:tblHeader/>
        </w:trPr>
        <w:tc>
          <w:tcPr>
            <w:tcW w:w="0" w:type="dxa"/>
            <w:vMerge/>
            <w:shd w:val="clear" w:color="auto" w:fill="EDEDED" w:themeFill="accent3" w:themeFillTint="33"/>
          </w:tcPr>
          <w:p w14:paraId="529ACDA3" w14:textId="77777777" w:rsidR="00036EA7" w:rsidRPr="0053039A" w:rsidRDefault="00036EA7" w:rsidP="003C648C">
            <w:pPr>
              <w:pStyle w:val="NICETabletext"/>
              <w:keepNext w:val="0"/>
              <w:spacing w:after="0"/>
              <w:contextualSpacing/>
            </w:pPr>
          </w:p>
        </w:tc>
        <w:tc>
          <w:tcPr>
            <w:tcW w:w="1559" w:type="dxa"/>
            <w:shd w:val="clear" w:color="auto" w:fill="EDEDED" w:themeFill="accent3" w:themeFillTint="33"/>
            <w:vAlign w:val="center"/>
          </w:tcPr>
          <w:p w14:paraId="17CFCD78" w14:textId="47732DA7" w:rsidR="00036EA7" w:rsidRPr="0053039A" w:rsidRDefault="00AB213B" w:rsidP="003C648C">
            <w:pPr>
              <w:pStyle w:val="NICETabletext"/>
              <w:keepNext w:val="0"/>
              <w:spacing w:after="0"/>
              <w:contextualSpacing/>
              <w:jc w:val="center"/>
            </w:pPr>
            <w:r w:rsidRPr="0053039A">
              <w:rPr>
                <w:bCs/>
              </w:rPr>
              <w:t>TA116 (2007)</w:t>
            </w:r>
            <w:r w:rsidRPr="0053039A">
              <w:rPr>
                <w:bCs/>
                <w:szCs w:val="20"/>
              </w:rPr>
              <w:fldChar w:fldCharType="begin"/>
            </w:r>
            <w:r w:rsidR="00CA6345">
              <w:rPr>
                <w:bCs/>
                <w:color w:val="4472C4" w:themeColor="accent1"/>
                <w:szCs w:val="20"/>
              </w:rPr>
              <w:instrText xml:space="preserve"> ADDIN ZOTERO_ITEM CSL_CITATION {"citationID":"C485MrCv","properties":{"formattedCitation":"\\super 122\\nosupersub{}","plainCitation":"122","noteIndex":0},"citationItems":[{"id":65876,"uris":["http://zotero.org/groups/4797619/items/6S5RPIVP"],"itemData":{"id":65876,"type":"webpage","abstract":"Evidence-based recommendations on gemcitabine for treating metastatic breast cancer in adults","language":"eng","note":"publisher: NICE","title":"Gemcitabine for the treatment of metastatic breast cancer | NICE [TA116]","URL":"https://www.nice.org.uk/guidance/ta116","author":[{"family":"NICE","given":""}],"accessed":{"date-parts":[["2022",10,17]]}}}],"schema":"https://github.com/citation-style-language/schema/raw/master/csl-citation.json"} </w:instrText>
            </w:r>
            <w:r w:rsidRPr="0053039A">
              <w:rPr>
                <w:bCs/>
                <w:szCs w:val="20"/>
              </w:rPr>
              <w:fldChar w:fldCharType="separate"/>
            </w:r>
            <w:r w:rsidR="00CA6345" w:rsidRPr="00CA6345">
              <w:rPr>
                <w:rFonts w:cs="Arial"/>
                <w:vertAlign w:val="superscript"/>
              </w:rPr>
              <w:t>122</w:t>
            </w:r>
            <w:r w:rsidRPr="0053039A">
              <w:rPr>
                <w:bCs/>
                <w:szCs w:val="20"/>
              </w:rPr>
              <w:fldChar w:fldCharType="end"/>
            </w:r>
          </w:p>
        </w:tc>
        <w:tc>
          <w:tcPr>
            <w:tcW w:w="1559" w:type="dxa"/>
            <w:shd w:val="clear" w:color="auto" w:fill="EDEDED" w:themeFill="accent3" w:themeFillTint="33"/>
            <w:vAlign w:val="center"/>
          </w:tcPr>
          <w:p w14:paraId="1A0A339C" w14:textId="4FE7DDE9" w:rsidR="00036EA7" w:rsidRPr="0053039A" w:rsidRDefault="00036EA7" w:rsidP="003C648C">
            <w:pPr>
              <w:pStyle w:val="NICETabletext"/>
              <w:keepNext w:val="0"/>
              <w:spacing w:after="0"/>
              <w:contextualSpacing/>
              <w:jc w:val="center"/>
            </w:pPr>
            <w:r w:rsidRPr="0053039A">
              <w:rPr>
                <w:szCs w:val="20"/>
              </w:rPr>
              <w:t>TA423</w:t>
            </w:r>
            <w:r w:rsidRPr="0053039A">
              <w:t xml:space="preserve"> (2016</w:t>
            </w:r>
            <w:r w:rsidR="00AB213B" w:rsidRPr="0053039A">
              <w:rPr>
                <w:bCs/>
              </w:rPr>
              <w:t>)</w:t>
            </w:r>
            <w:r w:rsidR="00AB213B" w:rsidRPr="0053039A">
              <w:rPr>
                <w:bCs/>
                <w:szCs w:val="20"/>
              </w:rPr>
              <w:fldChar w:fldCharType="begin"/>
            </w:r>
            <w:r w:rsidR="00CA6345">
              <w:rPr>
                <w:bCs/>
                <w:szCs w:val="20"/>
              </w:rPr>
              <w:instrText xml:space="preserve"> ADDIN ZOTERO_ITEM CSL_CITATION {"citationID":"S9fmSpaS","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00AB213B" w:rsidRPr="0053039A">
              <w:rPr>
                <w:bCs/>
                <w:szCs w:val="20"/>
              </w:rPr>
              <w:fldChar w:fldCharType="separate"/>
            </w:r>
            <w:r w:rsidR="00CA6345" w:rsidRPr="00CA6345">
              <w:rPr>
                <w:rFonts w:cs="Arial"/>
                <w:vertAlign w:val="superscript"/>
              </w:rPr>
              <w:t>131</w:t>
            </w:r>
            <w:r w:rsidR="00AB213B" w:rsidRPr="0053039A">
              <w:rPr>
                <w:bCs/>
                <w:szCs w:val="20"/>
              </w:rPr>
              <w:fldChar w:fldCharType="end"/>
            </w:r>
          </w:p>
        </w:tc>
        <w:tc>
          <w:tcPr>
            <w:tcW w:w="1559" w:type="dxa"/>
            <w:shd w:val="clear" w:color="auto" w:fill="EDEDED" w:themeFill="accent3" w:themeFillTint="33"/>
            <w:vAlign w:val="center"/>
          </w:tcPr>
          <w:p w14:paraId="146AB84C" w14:textId="08C8F1A3" w:rsidR="00036EA7" w:rsidRPr="0053039A" w:rsidRDefault="00AB213B" w:rsidP="003C648C">
            <w:pPr>
              <w:pStyle w:val="NICETabletext"/>
              <w:keepNext w:val="0"/>
              <w:spacing w:after="0"/>
              <w:contextualSpacing/>
              <w:jc w:val="center"/>
              <w:rPr>
                <w:szCs w:val="20"/>
              </w:rPr>
            </w:pPr>
            <w:r w:rsidRPr="0053039A">
              <w:t>TA704 (2021)</w:t>
            </w:r>
            <w:r w:rsidRPr="00391743">
              <w:rPr>
                <w:szCs w:val="20"/>
              </w:rPr>
              <w:fldChar w:fldCharType="begin"/>
            </w:r>
            <w:r w:rsidR="00CA6345">
              <w:rPr>
                <w:szCs w:val="20"/>
              </w:rPr>
              <w:instrText xml:space="preserve"> ADDIN ZOTERO_ITEM CSL_CITATION {"citationID":"cL3LITiO","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391743">
              <w:rPr>
                <w:szCs w:val="20"/>
              </w:rPr>
              <w:fldChar w:fldCharType="separate"/>
            </w:r>
            <w:r w:rsidRPr="00FD57F4">
              <w:rPr>
                <w:rFonts w:cs="Arial"/>
                <w:vertAlign w:val="superscript"/>
              </w:rPr>
              <w:t>4</w:t>
            </w:r>
            <w:r w:rsidRPr="00391743">
              <w:rPr>
                <w:szCs w:val="20"/>
              </w:rPr>
              <w:fldChar w:fldCharType="end"/>
            </w:r>
          </w:p>
        </w:tc>
        <w:tc>
          <w:tcPr>
            <w:tcW w:w="1559" w:type="dxa"/>
            <w:shd w:val="clear" w:color="auto" w:fill="EDEDED" w:themeFill="accent3" w:themeFillTint="33"/>
            <w:vAlign w:val="center"/>
          </w:tcPr>
          <w:p w14:paraId="5D2D002B" w14:textId="7F9BC2F1" w:rsidR="00036EA7" w:rsidRPr="0053039A" w:rsidRDefault="00AB213B" w:rsidP="003C648C">
            <w:pPr>
              <w:pStyle w:val="NICETabletext"/>
              <w:keepNext w:val="0"/>
              <w:spacing w:after="0"/>
              <w:contextualSpacing/>
              <w:jc w:val="center"/>
            </w:pPr>
            <w:r w:rsidRPr="0053039A">
              <w:rPr>
                <w:bCs/>
              </w:rPr>
              <w:t>TA819 (2022)</w:t>
            </w:r>
            <w:r w:rsidRPr="0053039A">
              <w:rPr>
                <w:bCs/>
                <w:szCs w:val="20"/>
              </w:rPr>
              <w:fldChar w:fldCharType="begin"/>
            </w:r>
            <w:r w:rsidR="00CA6345">
              <w:rPr>
                <w:bCs/>
                <w:szCs w:val="20"/>
              </w:rPr>
              <w:instrText xml:space="preserve"> ADDIN ZOTERO_ITEM CSL_CITATION {"citationID":"Brkpyj6v","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53039A">
              <w:rPr>
                <w:bCs/>
                <w:szCs w:val="20"/>
              </w:rPr>
              <w:fldChar w:fldCharType="separate"/>
            </w:r>
            <w:r w:rsidR="00CA6345" w:rsidRPr="00CA6345">
              <w:rPr>
                <w:rFonts w:cs="Arial"/>
                <w:vertAlign w:val="superscript"/>
              </w:rPr>
              <w:t>132</w:t>
            </w:r>
            <w:r w:rsidRPr="0053039A">
              <w:rPr>
                <w:bCs/>
                <w:szCs w:val="20"/>
              </w:rPr>
              <w:fldChar w:fldCharType="end"/>
            </w:r>
          </w:p>
        </w:tc>
        <w:tc>
          <w:tcPr>
            <w:tcW w:w="1559" w:type="dxa"/>
            <w:shd w:val="clear" w:color="auto" w:fill="EDEDED" w:themeFill="accent3" w:themeFillTint="33"/>
            <w:vAlign w:val="center"/>
          </w:tcPr>
          <w:p w14:paraId="226C532E" w14:textId="3995CF70" w:rsidR="00036EA7" w:rsidRPr="0053039A" w:rsidRDefault="00AB213B" w:rsidP="003C648C">
            <w:pPr>
              <w:pStyle w:val="NICETabletext"/>
              <w:keepNext w:val="0"/>
              <w:spacing w:after="0"/>
              <w:contextualSpacing/>
              <w:jc w:val="center"/>
            </w:pPr>
            <w:r w:rsidRPr="0053039A">
              <w:rPr>
                <w:bCs/>
              </w:rPr>
              <w:t>TA862 (2023)</w:t>
            </w:r>
            <w:r w:rsidRPr="0053039A">
              <w:rPr>
                <w:bCs/>
                <w:szCs w:val="20"/>
              </w:rPr>
              <w:fldChar w:fldCharType="begin"/>
            </w:r>
            <w:r w:rsidR="00CA6345">
              <w:rPr>
                <w:bCs/>
                <w:szCs w:val="20"/>
              </w:rPr>
              <w:instrText xml:space="preserve"> ADDIN ZOTERO_ITEM CSL_CITATION {"citationID":"fjqKynjZ","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3039A">
              <w:rPr>
                <w:bCs/>
                <w:szCs w:val="20"/>
              </w:rPr>
              <w:fldChar w:fldCharType="separate"/>
            </w:r>
            <w:r w:rsidRPr="00FD57F4">
              <w:rPr>
                <w:rFonts w:cs="Arial"/>
                <w:vertAlign w:val="superscript"/>
              </w:rPr>
              <w:t>5</w:t>
            </w:r>
            <w:r w:rsidRPr="0053039A">
              <w:rPr>
                <w:bCs/>
                <w:szCs w:val="20"/>
              </w:rPr>
              <w:fldChar w:fldCharType="end"/>
            </w:r>
          </w:p>
        </w:tc>
        <w:tc>
          <w:tcPr>
            <w:tcW w:w="1560" w:type="dxa"/>
            <w:shd w:val="clear" w:color="auto" w:fill="EDEDED" w:themeFill="accent3" w:themeFillTint="33"/>
            <w:vAlign w:val="center"/>
          </w:tcPr>
          <w:p w14:paraId="30BFD238" w14:textId="77777777" w:rsidR="00036EA7" w:rsidRPr="00391743" w:rsidRDefault="00036EA7" w:rsidP="003C648C">
            <w:pPr>
              <w:pStyle w:val="NICETabletext"/>
              <w:keepNext w:val="0"/>
              <w:spacing w:after="0"/>
              <w:contextualSpacing/>
              <w:jc w:val="center"/>
            </w:pPr>
            <w:r w:rsidRPr="00391743">
              <w:t>Chosen values</w:t>
            </w:r>
          </w:p>
        </w:tc>
        <w:tc>
          <w:tcPr>
            <w:tcW w:w="0" w:type="dxa"/>
            <w:shd w:val="clear" w:color="auto" w:fill="EDEDED" w:themeFill="accent3" w:themeFillTint="33"/>
            <w:vAlign w:val="center"/>
          </w:tcPr>
          <w:p w14:paraId="49F08543" w14:textId="77777777" w:rsidR="00036EA7" w:rsidRPr="00391743" w:rsidRDefault="00036EA7" w:rsidP="003C648C">
            <w:pPr>
              <w:pStyle w:val="NICETabletext"/>
              <w:keepNext w:val="0"/>
              <w:spacing w:after="0"/>
              <w:contextualSpacing/>
              <w:jc w:val="center"/>
            </w:pPr>
            <w:r w:rsidRPr="00391743">
              <w:t>Justification</w:t>
            </w:r>
          </w:p>
        </w:tc>
      </w:tr>
      <w:tr w:rsidR="00036EA7" w:rsidRPr="00575E99" w14:paraId="043DD449" w14:textId="77777777" w:rsidTr="00F710CB">
        <w:trPr>
          <w:trHeight w:val="20"/>
        </w:trPr>
        <w:tc>
          <w:tcPr>
            <w:tcW w:w="1555" w:type="dxa"/>
            <w:shd w:val="clear" w:color="auto" w:fill="F2F2F2" w:themeFill="background1" w:themeFillShade="F2"/>
          </w:tcPr>
          <w:p w14:paraId="31910B0B" w14:textId="77777777" w:rsidR="00036EA7" w:rsidRPr="000911A8" w:rsidRDefault="00036EA7" w:rsidP="003C648C">
            <w:pPr>
              <w:pStyle w:val="NICETabletext"/>
              <w:keepNext w:val="0"/>
              <w:spacing w:after="0"/>
              <w:contextualSpacing/>
            </w:pPr>
            <w:r w:rsidRPr="000911A8">
              <w:t>Model type</w:t>
            </w:r>
          </w:p>
        </w:tc>
        <w:tc>
          <w:tcPr>
            <w:tcW w:w="1559" w:type="dxa"/>
          </w:tcPr>
          <w:p w14:paraId="2461649D" w14:textId="4809BCCD" w:rsidR="00036EA7" w:rsidRPr="005D58CB" w:rsidRDefault="00036EA7" w:rsidP="003C648C">
            <w:pPr>
              <w:pStyle w:val="NICETabletext"/>
              <w:keepNext w:val="0"/>
              <w:spacing w:after="0"/>
              <w:contextualSpacing/>
              <w:jc w:val="center"/>
            </w:pPr>
            <w:r w:rsidRPr="005D58CB">
              <w:t>Markov model</w:t>
            </w:r>
          </w:p>
        </w:tc>
        <w:tc>
          <w:tcPr>
            <w:tcW w:w="1559" w:type="dxa"/>
          </w:tcPr>
          <w:p w14:paraId="475D96AE" w14:textId="60A92CBA" w:rsidR="00036EA7" w:rsidRPr="005D58CB" w:rsidRDefault="00036EA7" w:rsidP="003C648C">
            <w:pPr>
              <w:pStyle w:val="NICETabletext"/>
              <w:keepNext w:val="0"/>
              <w:spacing w:after="0"/>
              <w:contextualSpacing/>
              <w:jc w:val="center"/>
            </w:pPr>
            <w:r w:rsidRPr="005D58CB">
              <w:t>PartSA</w:t>
            </w:r>
          </w:p>
        </w:tc>
        <w:tc>
          <w:tcPr>
            <w:tcW w:w="1559" w:type="dxa"/>
          </w:tcPr>
          <w:p w14:paraId="6C6A5B2A" w14:textId="57A35E5C" w:rsidR="00036EA7" w:rsidRPr="005D58CB" w:rsidRDefault="00036EA7" w:rsidP="003C648C">
            <w:pPr>
              <w:pStyle w:val="NICETabletext"/>
              <w:keepNext w:val="0"/>
              <w:spacing w:after="0"/>
              <w:contextualSpacing/>
              <w:jc w:val="center"/>
            </w:pPr>
            <w:r>
              <w:t>PartSA</w:t>
            </w:r>
          </w:p>
        </w:tc>
        <w:tc>
          <w:tcPr>
            <w:tcW w:w="1559" w:type="dxa"/>
          </w:tcPr>
          <w:p w14:paraId="47383ED0" w14:textId="4742C14F" w:rsidR="00036EA7" w:rsidRPr="005D58CB" w:rsidRDefault="00036EA7" w:rsidP="003C648C">
            <w:pPr>
              <w:pStyle w:val="NICETabletext"/>
              <w:keepNext w:val="0"/>
              <w:spacing w:after="0"/>
              <w:contextualSpacing/>
              <w:jc w:val="center"/>
            </w:pPr>
            <w:r w:rsidRPr="005D58CB">
              <w:t>PartSA</w:t>
            </w:r>
          </w:p>
        </w:tc>
        <w:tc>
          <w:tcPr>
            <w:tcW w:w="1559" w:type="dxa"/>
          </w:tcPr>
          <w:p w14:paraId="53CE8269" w14:textId="0B1E5A9F" w:rsidR="00036EA7" w:rsidRPr="000911A8" w:rsidRDefault="00036EA7" w:rsidP="003C648C">
            <w:pPr>
              <w:pStyle w:val="NICETabletext"/>
              <w:keepNext w:val="0"/>
              <w:spacing w:after="0"/>
              <w:contextualSpacing/>
              <w:jc w:val="center"/>
            </w:pPr>
            <w:r w:rsidRPr="005D58CB">
              <w:t>PartSA</w:t>
            </w:r>
            <w:r w:rsidR="00391743">
              <w:t xml:space="preserve"> </w:t>
            </w:r>
          </w:p>
        </w:tc>
        <w:tc>
          <w:tcPr>
            <w:tcW w:w="1560" w:type="dxa"/>
          </w:tcPr>
          <w:p w14:paraId="346DCF9C" w14:textId="77777777" w:rsidR="00036EA7" w:rsidRPr="000911A8" w:rsidRDefault="00036EA7" w:rsidP="003C648C">
            <w:pPr>
              <w:pStyle w:val="NICETabletext"/>
              <w:keepNext w:val="0"/>
              <w:spacing w:after="0"/>
              <w:contextualSpacing/>
              <w:jc w:val="center"/>
            </w:pPr>
            <w:r w:rsidRPr="000911A8">
              <w:t>PartSA</w:t>
            </w:r>
          </w:p>
        </w:tc>
        <w:tc>
          <w:tcPr>
            <w:tcW w:w="2552" w:type="dxa"/>
          </w:tcPr>
          <w:p w14:paraId="73C268DD" w14:textId="77777777" w:rsidR="00036EA7" w:rsidRPr="000911A8" w:rsidRDefault="00036EA7" w:rsidP="003C648C">
            <w:pPr>
              <w:pStyle w:val="NICETabletext"/>
              <w:keepNext w:val="0"/>
              <w:spacing w:after="0"/>
              <w:contextualSpacing/>
            </w:pPr>
            <w:r w:rsidRPr="000911A8">
              <w:t>This approach is generally consistent with previous models in mBC and other oncology indications.</w:t>
            </w:r>
          </w:p>
        </w:tc>
      </w:tr>
      <w:tr w:rsidR="00036EA7" w:rsidRPr="00575E99" w14:paraId="0340BA49" w14:textId="77777777" w:rsidTr="00F710CB">
        <w:trPr>
          <w:trHeight w:val="20"/>
        </w:trPr>
        <w:tc>
          <w:tcPr>
            <w:tcW w:w="1555" w:type="dxa"/>
            <w:shd w:val="clear" w:color="auto" w:fill="F2F2F2" w:themeFill="background1" w:themeFillShade="F2"/>
          </w:tcPr>
          <w:p w14:paraId="53059A82" w14:textId="77777777" w:rsidR="00036EA7" w:rsidRPr="005D58CB" w:rsidRDefault="00036EA7" w:rsidP="003C648C">
            <w:pPr>
              <w:pStyle w:val="NICETabletext"/>
              <w:keepNext w:val="0"/>
              <w:spacing w:after="0"/>
              <w:contextualSpacing/>
            </w:pPr>
            <w:r w:rsidRPr="005D58CB">
              <w:t>Patient population</w:t>
            </w:r>
          </w:p>
        </w:tc>
        <w:tc>
          <w:tcPr>
            <w:tcW w:w="1559" w:type="dxa"/>
          </w:tcPr>
          <w:p w14:paraId="19054A97" w14:textId="77777777" w:rsidR="00036EA7" w:rsidRPr="005D58CB" w:rsidRDefault="00036EA7" w:rsidP="003C648C">
            <w:pPr>
              <w:pStyle w:val="NICETabletext"/>
              <w:keepNext w:val="0"/>
              <w:spacing w:after="0"/>
              <w:contextualSpacing/>
              <w:jc w:val="center"/>
            </w:pPr>
            <w:r w:rsidRPr="005D58CB">
              <w:t>Adults with locally advanced or metastatic BC previously treated with anthracycline-based therapies</w:t>
            </w:r>
          </w:p>
        </w:tc>
        <w:tc>
          <w:tcPr>
            <w:tcW w:w="1559" w:type="dxa"/>
          </w:tcPr>
          <w:p w14:paraId="7B0B42C4" w14:textId="77777777" w:rsidR="00036EA7" w:rsidRPr="005D58CB" w:rsidRDefault="00036EA7" w:rsidP="003C648C">
            <w:pPr>
              <w:pStyle w:val="NICETabletext"/>
              <w:keepNext w:val="0"/>
              <w:spacing w:after="0"/>
              <w:contextualSpacing/>
              <w:jc w:val="center"/>
            </w:pPr>
            <w:r w:rsidRPr="005D58CB">
              <w:t xml:space="preserve">Adults with locally advanced or metastatic BC after </w:t>
            </w:r>
            <w:r w:rsidRPr="005D58CB">
              <w:rPr>
                <w:rFonts w:ascii="Calibri" w:hAnsi="Calibri" w:cs="Calibri"/>
              </w:rPr>
              <w:t>≥</w:t>
            </w:r>
            <w:r w:rsidRPr="005D58CB">
              <w:t>2 lines of chemotherapy</w:t>
            </w:r>
          </w:p>
        </w:tc>
        <w:tc>
          <w:tcPr>
            <w:tcW w:w="1559" w:type="dxa"/>
          </w:tcPr>
          <w:p w14:paraId="7A0D5714" w14:textId="01761437" w:rsidR="00036EA7" w:rsidRPr="005D58CB" w:rsidRDefault="00036EA7" w:rsidP="003C648C">
            <w:pPr>
              <w:pStyle w:val="NICETabletext"/>
              <w:keepNext w:val="0"/>
              <w:spacing w:after="0"/>
              <w:contextualSpacing/>
              <w:jc w:val="center"/>
            </w:pPr>
            <w:r>
              <w:t xml:space="preserve">Adults with </w:t>
            </w:r>
            <w:r w:rsidR="0005190D">
              <w:t>HER2-positive</w:t>
            </w:r>
            <w:r>
              <w:t xml:space="preserve"> u/mBC after </w:t>
            </w:r>
            <w:r w:rsidRPr="005D58CB">
              <w:rPr>
                <w:rFonts w:ascii="Calibri" w:hAnsi="Calibri" w:cs="Calibri"/>
              </w:rPr>
              <w:t>≥</w:t>
            </w:r>
            <w:r w:rsidRPr="005D58CB">
              <w:t xml:space="preserve">2 </w:t>
            </w:r>
            <w:r>
              <w:t>prior anti-HER2 therapies</w:t>
            </w:r>
          </w:p>
        </w:tc>
        <w:tc>
          <w:tcPr>
            <w:tcW w:w="1559" w:type="dxa"/>
          </w:tcPr>
          <w:p w14:paraId="6CD2A076" w14:textId="08AE03E8" w:rsidR="00036EA7" w:rsidRPr="005D58CB" w:rsidRDefault="00036EA7" w:rsidP="003C648C">
            <w:pPr>
              <w:pStyle w:val="NICETabletext"/>
              <w:keepNext w:val="0"/>
              <w:spacing w:after="0"/>
              <w:contextualSpacing/>
              <w:jc w:val="center"/>
            </w:pPr>
            <w:r w:rsidRPr="005D58CB">
              <w:t xml:space="preserve">Adults with locally advanced or metastatic triple-negative BC after </w:t>
            </w:r>
            <w:r w:rsidRPr="005D58CB">
              <w:rPr>
                <w:rFonts w:ascii="Calibri" w:hAnsi="Calibri" w:cs="Calibri"/>
              </w:rPr>
              <w:t>≥</w:t>
            </w:r>
            <w:r w:rsidRPr="005D58CB">
              <w:t>2 lines of chemotherapy</w:t>
            </w:r>
          </w:p>
        </w:tc>
        <w:tc>
          <w:tcPr>
            <w:tcW w:w="1559" w:type="dxa"/>
          </w:tcPr>
          <w:p w14:paraId="6762B4FE" w14:textId="29F22CFE" w:rsidR="00036EA7" w:rsidRPr="005D58CB" w:rsidRDefault="00036EA7" w:rsidP="003C648C">
            <w:pPr>
              <w:pStyle w:val="NICETabletext"/>
              <w:keepNext w:val="0"/>
              <w:spacing w:after="0"/>
              <w:contextualSpacing/>
              <w:jc w:val="center"/>
            </w:pPr>
            <w:r w:rsidRPr="005D58CB">
              <w:t xml:space="preserve">Adults with </w:t>
            </w:r>
            <w:r w:rsidR="0005190D">
              <w:t>HER2-positive</w:t>
            </w:r>
            <w:r w:rsidRPr="005D58CB">
              <w:t xml:space="preserve"> u/mBC</w:t>
            </w:r>
            <w:r w:rsidRPr="005D58CB" w:rsidDel="00CC4C5F">
              <w:t xml:space="preserve"> </w:t>
            </w:r>
            <w:r w:rsidRPr="005D58CB">
              <w:t>after 1 or more anti-HER2 treatments</w:t>
            </w:r>
          </w:p>
        </w:tc>
        <w:tc>
          <w:tcPr>
            <w:tcW w:w="1560" w:type="dxa"/>
          </w:tcPr>
          <w:p w14:paraId="50C6644A" w14:textId="77777777" w:rsidR="00036EA7" w:rsidRPr="005D58CB" w:rsidRDefault="00036EA7" w:rsidP="003C648C">
            <w:pPr>
              <w:pStyle w:val="NICETabletext"/>
              <w:keepNext w:val="0"/>
              <w:spacing w:after="0"/>
              <w:contextualSpacing/>
              <w:jc w:val="center"/>
            </w:pPr>
            <w:r w:rsidRPr="005D58CB">
              <w:t>Adults with HER2-low u/mBC previously treated with chemotherapy</w:t>
            </w:r>
          </w:p>
        </w:tc>
        <w:tc>
          <w:tcPr>
            <w:tcW w:w="2552" w:type="dxa"/>
          </w:tcPr>
          <w:p w14:paraId="660259ED" w14:textId="38586752" w:rsidR="00036EA7" w:rsidRPr="005D58CB" w:rsidRDefault="00AB213B" w:rsidP="003C648C">
            <w:pPr>
              <w:pStyle w:val="Body"/>
              <w:spacing w:after="0"/>
              <w:contextualSpacing/>
            </w:pPr>
            <w:r>
              <w:t>R</w:t>
            </w:r>
            <w:r w:rsidRPr="005D58CB">
              <w:t>eflects</w:t>
            </w:r>
            <w:r w:rsidRPr="005D58CB" w:rsidDel="001831ED">
              <w:t xml:space="preserve"> </w:t>
            </w:r>
            <w:r>
              <w:t>the FAS population</w:t>
            </w:r>
            <w:r w:rsidRPr="005D58CB">
              <w:t xml:space="preserve"> of the pivotal DESTINY-Breast04 clinical trial</w:t>
            </w:r>
            <w:r w:rsidRPr="005D58CB">
              <w:fldChar w:fldCharType="begin"/>
            </w:r>
            <w:r w:rsidR="00CA6345">
              <w:instrText xml:space="preserve"> ADDIN ZOTERO_ITEM CSL_CITATION {"citationID":"KoQlrlw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D58CB">
              <w:fldChar w:fldCharType="separate"/>
            </w:r>
            <w:r w:rsidRPr="00FD57F4">
              <w:rPr>
                <w:rFonts w:cs="Arial"/>
                <w:szCs w:val="24"/>
                <w:vertAlign w:val="superscript"/>
              </w:rPr>
              <w:t>7</w:t>
            </w:r>
            <w:r w:rsidRPr="005D58CB">
              <w:fldChar w:fldCharType="end"/>
            </w:r>
            <w:r w:rsidRPr="005D58CB">
              <w:t xml:space="preserve"> and the anticipated licensed indication</w:t>
            </w:r>
            <w:r w:rsidRPr="005D58CB">
              <w:fldChar w:fldCharType="begin"/>
            </w:r>
            <w:r w:rsidR="00CA6345">
              <w:instrText xml:space="preserve"> ADDIN ZOTERO_ITEM CSL_CITATION {"citationID":"cDkLEmKU","properties":{"formattedCitation":"\\super 164\\nosupersub{}","plainCitation":"164","noteIndex":0},"citationItems":[{"id":66411,"uris":["http://zotero.org/groups/4797619/items/EZK32SBF"],"itemData":{"id":66411,"type":"document","title":"Enhertu - Draft Summary of Product Characteristics (SmPC). Data on File.","author":[{"family":"Daiichi Sankyo Inc.","given":""}],"issued":{"date-parts":[["2022"]]}}}],"schema":"https://github.com/citation-style-language/schema/raw/master/csl-citation.json"} </w:instrText>
            </w:r>
            <w:r w:rsidRPr="005D58CB">
              <w:fldChar w:fldCharType="separate"/>
            </w:r>
            <w:r w:rsidR="00CA6345" w:rsidRPr="00CA6345">
              <w:rPr>
                <w:rFonts w:cs="Arial"/>
                <w:szCs w:val="24"/>
                <w:vertAlign w:val="superscript"/>
              </w:rPr>
              <w:t>164</w:t>
            </w:r>
            <w:r w:rsidRPr="005D58CB">
              <w:fldChar w:fldCharType="end"/>
            </w:r>
          </w:p>
        </w:tc>
      </w:tr>
      <w:tr w:rsidR="00036EA7" w:rsidRPr="00575E99" w14:paraId="319BB46A" w14:textId="77777777" w:rsidTr="00F710CB">
        <w:trPr>
          <w:trHeight w:val="20"/>
        </w:trPr>
        <w:tc>
          <w:tcPr>
            <w:tcW w:w="1555" w:type="dxa"/>
            <w:shd w:val="clear" w:color="auto" w:fill="F2F2F2" w:themeFill="background1" w:themeFillShade="F2"/>
          </w:tcPr>
          <w:p w14:paraId="6537262F" w14:textId="40FC23D7" w:rsidR="00036EA7" w:rsidRPr="005D58CB" w:rsidRDefault="00036EA7" w:rsidP="003C648C">
            <w:pPr>
              <w:pStyle w:val="NICETabletext"/>
              <w:keepNext w:val="0"/>
              <w:spacing w:after="0"/>
              <w:contextualSpacing/>
            </w:pPr>
            <w:r w:rsidRPr="005D58CB">
              <w:t>Intervention and comparator</w:t>
            </w:r>
          </w:p>
        </w:tc>
        <w:tc>
          <w:tcPr>
            <w:tcW w:w="1559" w:type="dxa"/>
          </w:tcPr>
          <w:p w14:paraId="0FC0C49A" w14:textId="77777777" w:rsidR="00036EA7" w:rsidRPr="005D58CB" w:rsidRDefault="00036EA7" w:rsidP="00E91470">
            <w:pPr>
              <w:pStyle w:val="NICETabletext"/>
              <w:keepNext w:val="0"/>
              <w:numPr>
                <w:ilvl w:val="0"/>
                <w:numId w:val="51"/>
              </w:numPr>
              <w:spacing w:after="0"/>
              <w:ind w:left="222" w:hanging="222"/>
              <w:contextualSpacing/>
            </w:pPr>
            <w:r w:rsidRPr="005D58CB">
              <w:t>Gemcitabine with paclitaxel</w:t>
            </w:r>
          </w:p>
          <w:p w14:paraId="71430529" w14:textId="77777777" w:rsidR="00036EA7" w:rsidRPr="005D58CB" w:rsidRDefault="00036EA7" w:rsidP="00E91470">
            <w:pPr>
              <w:pStyle w:val="NICETabletext"/>
              <w:keepNext w:val="0"/>
              <w:numPr>
                <w:ilvl w:val="0"/>
                <w:numId w:val="51"/>
              </w:numPr>
              <w:spacing w:after="0"/>
              <w:ind w:left="222" w:hanging="222"/>
              <w:contextualSpacing/>
            </w:pPr>
            <w:r w:rsidRPr="005D58CB">
              <w:t>Licensed taxane-based regimens</w:t>
            </w:r>
          </w:p>
        </w:tc>
        <w:tc>
          <w:tcPr>
            <w:tcW w:w="1559" w:type="dxa"/>
          </w:tcPr>
          <w:p w14:paraId="3329DF18" w14:textId="77777777" w:rsidR="00036EA7" w:rsidRPr="005D58CB" w:rsidRDefault="00036EA7" w:rsidP="00E91470">
            <w:pPr>
              <w:pStyle w:val="NICETabletext"/>
              <w:keepNext w:val="0"/>
              <w:numPr>
                <w:ilvl w:val="0"/>
                <w:numId w:val="51"/>
              </w:numPr>
              <w:spacing w:after="0"/>
              <w:ind w:left="222" w:hanging="222"/>
              <w:contextualSpacing/>
            </w:pPr>
            <w:r w:rsidRPr="005D58CB">
              <w:t>Eribulin</w:t>
            </w:r>
          </w:p>
          <w:p w14:paraId="68607674" w14:textId="77777777" w:rsidR="00036EA7" w:rsidRPr="005D58CB" w:rsidRDefault="00036EA7" w:rsidP="00E91470">
            <w:pPr>
              <w:pStyle w:val="NICETabletext"/>
              <w:keepNext w:val="0"/>
              <w:numPr>
                <w:ilvl w:val="0"/>
                <w:numId w:val="51"/>
              </w:numPr>
              <w:spacing w:after="0"/>
              <w:ind w:left="222" w:hanging="222"/>
              <w:contextualSpacing/>
            </w:pPr>
            <w:r w:rsidRPr="005D58CB">
              <w:t>TPC</w:t>
            </w:r>
          </w:p>
        </w:tc>
        <w:tc>
          <w:tcPr>
            <w:tcW w:w="1559" w:type="dxa"/>
          </w:tcPr>
          <w:p w14:paraId="57AD3F11" w14:textId="77777777" w:rsidR="00036EA7" w:rsidRPr="00D94191" w:rsidRDefault="00036EA7" w:rsidP="00E91470">
            <w:pPr>
              <w:pStyle w:val="NICETabletext"/>
              <w:keepNext w:val="0"/>
              <w:numPr>
                <w:ilvl w:val="0"/>
                <w:numId w:val="51"/>
              </w:numPr>
              <w:spacing w:after="0"/>
              <w:ind w:left="222" w:hanging="222"/>
              <w:contextualSpacing/>
            </w:pPr>
            <w:r>
              <w:rPr>
                <w:lang w:val="en-US"/>
              </w:rPr>
              <w:t>T-</w:t>
            </w:r>
            <w:r w:rsidRPr="00D94191">
              <w:t>DXd</w:t>
            </w:r>
          </w:p>
          <w:p w14:paraId="2C5963D7" w14:textId="77777777" w:rsidR="00036EA7" w:rsidRPr="00D94191" w:rsidRDefault="00036EA7" w:rsidP="00E91470">
            <w:pPr>
              <w:pStyle w:val="NICETabletext"/>
              <w:keepNext w:val="0"/>
              <w:numPr>
                <w:ilvl w:val="0"/>
                <w:numId w:val="51"/>
              </w:numPr>
              <w:spacing w:after="0"/>
              <w:ind w:left="222" w:hanging="222"/>
              <w:contextualSpacing/>
            </w:pPr>
            <w:r w:rsidRPr="00D94191">
              <w:t>Eribulin</w:t>
            </w:r>
          </w:p>
          <w:p w14:paraId="7C5801D3" w14:textId="77777777" w:rsidR="00036EA7" w:rsidRPr="00D94191" w:rsidRDefault="00036EA7" w:rsidP="00E91470">
            <w:pPr>
              <w:pStyle w:val="NICETabletext"/>
              <w:keepNext w:val="0"/>
              <w:numPr>
                <w:ilvl w:val="0"/>
                <w:numId w:val="51"/>
              </w:numPr>
              <w:spacing w:after="0"/>
              <w:ind w:left="222" w:hanging="222"/>
              <w:contextualSpacing/>
            </w:pPr>
            <w:r w:rsidRPr="00D94191">
              <w:t>Capecitabine</w:t>
            </w:r>
          </w:p>
          <w:p w14:paraId="574AE9DF" w14:textId="77777777" w:rsidR="00036EA7" w:rsidRDefault="00036EA7" w:rsidP="00E91470">
            <w:pPr>
              <w:pStyle w:val="NICETabletext"/>
              <w:keepNext w:val="0"/>
              <w:numPr>
                <w:ilvl w:val="0"/>
                <w:numId w:val="51"/>
              </w:numPr>
              <w:spacing w:after="0"/>
              <w:ind w:left="222" w:hanging="222"/>
              <w:contextualSpacing/>
              <w:rPr>
                <w:lang w:val="en-US"/>
              </w:rPr>
            </w:pPr>
            <w:r w:rsidRPr="00D94191">
              <w:t>Vinorelbine</w:t>
            </w:r>
          </w:p>
        </w:tc>
        <w:tc>
          <w:tcPr>
            <w:tcW w:w="1559" w:type="dxa"/>
          </w:tcPr>
          <w:p w14:paraId="6FFAF157" w14:textId="2A5AB826" w:rsidR="00036EA7" w:rsidRDefault="00036EA7" w:rsidP="00E91470">
            <w:pPr>
              <w:pStyle w:val="NICETabletext"/>
              <w:keepNext w:val="0"/>
              <w:numPr>
                <w:ilvl w:val="0"/>
                <w:numId w:val="51"/>
              </w:numPr>
              <w:spacing w:after="0"/>
              <w:ind w:left="222" w:hanging="222"/>
              <w:contextualSpacing/>
            </w:pPr>
            <w:r w:rsidRPr="005D58CB">
              <w:t>SG</w:t>
            </w:r>
          </w:p>
          <w:p w14:paraId="090994F0" w14:textId="77777777" w:rsidR="00036EA7" w:rsidRPr="005D58CB" w:rsidRDefault="00036EA7" w:rsidP="00E91470">
            <w:pPr>
              <w:pStyle w:val="NICETabletext"/>
              <w:keepNext w:val="0"/>
              <w:numPr>
                <w:ilvl w:val="0"/>
                <w:numId w:val="51"/>
              </w:numPr>
              <w:spacing w:after="0"/>
              <w:ind w:left="222" w:hanging="222"/>
              <w:contextualSpacing/>
            </w:pPr>
            <w:r w:rsidRPr="005D58CB">
              <w:t>TPC</w:t>
            </w:r>
          </w:p>
        </w:tc>
        <w:tc>
          <w:tcPr>
            <w:tcW w:w="1559" w:type="dxa"/>
          </w:tcPr>
          <w:p w14:paraId="4FA37841" w14:textId="77777777" w:rsidR="00036EA7" w:rsidRPr="005D58CB" w:rsidRDefault="00036EA7" w:rsidP="00E91470">
            <w:pPr>
              <w:pStyle w:val="NICETabletext"/>
              <w:keepNext w:val="0"/>
              <w:numPr>
                <w:ilvl w:val="0"/>
                <w:numId w:val="51"/>
              </w:numPr>
              <w:spacing w:after="0"/>
              <w:ind w:left="222" w:hanging="222"/>
              <w:contextualSpacing/>
            </w:pPr>
            <w:r w:rsidRPr="005D58CB">
              <w:t>T-DXd</w:t>
            </w:r>
          </w:p>
          <w:p w14:paraId="4D4930E0" w14:textId="77777777" w:rsidR="00036EA7" w:rsidRPr="005D58CB" w:rsidRDefault="00036EA7" w:rsidP="00E91470">
            <w:pPr>
              <w:pStyle w:val="NICETabletext"/>
              <w:keepNext w:val="0"/>
              <w:numPr>
                <w:ilvl w:val="0"/>
                <w:numId w:val="51"/>
              </w:numPr>
              <w:spacing w:after="0"/>
              <w:ind w:left="222" w:hanging="222"/>
              <w:contextualSpacing/>
            </w:pPr>
            <w:r w:rsidRPr="005D58CB">
              <w:t>T-DM1</w:t>
            </w:r>
          </w:p>
        </w:tc>
        <w:tc>
          <w:tcPr>
            <w:tcW w:w="1560" w:type="dxa"/>
          </w:tcPr>
          <w:p w14:paraId="0BE4E45C" w14:textId="77777777" w:rsidR="00036EA7" w:rsidRPr="005D58CB" w:rsidRDefault="00036EA7" w:rsidP="00E91470">
            <w:pPr>
              <w:pStyle w:val="NICETabletext"/>
              <w:keepNext w:val="0"/>
              <w:numPr>
                <w:ilvl w:val="0"/>
                <w:numId w:val="51"/>
              </w:numPr>
              <w:spacing w:after="0"/>
              <w:ind w:left="222" w:hanging="222"/>
              <w:contextualSpacing/>
            </w:pPr>
            <w:r w:rsidRPr="005D58CB">
              <w:t>T-DXd</w:t>
            </w:r>
          </w:p>
          <w:p w14:paraId="67194EDF" w14:textId="77777777" w:rsidR="00036EA7" w:rsidRPr="005D58CB" w:rsidRDefault="00036EA7" w:rsidP="00E91470">
            <w:pPr>
              <w:pStyle w:val="NICETabletext"/>
              <w:keepNext w:val="0"/>
              <w:numPr>
                <w:ilvl w:val="0"/>
                <w:numId w:val="51"/>
              </w:numPr>
              <w:spacing w:after="0"/>
              <w:ind w:left="222" w:hanging="222"/>
              <w:contextualSpacing/>
            </w:pPr>
            <w:r w:rsidRPr="005D58CB">
              <w:t>TPC</w:t>
            </w:r>
          </w:p>
        </w:tc>
        <w:tc>
          <w:tcPr>
            <w:tcW w:w="2552" w:type="dxa"/>
          </w:tcPr>
          <w:p w14:paraId="50F3BCB8" w14:textId="77777777" w:rsidR="00036EA7" w:rsidRPr="005D58CB" w:rsidRDefault="00036EA7" w:rsidP="003C648C">
            <w:pPr>
              <w:pStyle w:val="NICETabletext"/>
              <w:keepNext w:val="0"/>
              <w:spacing w:after="0"/>
              <w:contextualSpacing/>
            </w:pPr>
            <w:r w:rsidRPr="005D58CB">
              <w:t>TPC as a comparator is aligned with TA423 and TA819 and is representative of SoC in the treatment setting.</w:t>
            </w:r>
          </w:p>
        </w:tc>
      </w:tr>
      <w:tr w:rsidR="00036EA7" w:rsidRPr="00575E99" w14:paraId="4AA3E307" w14:textId="77777777" w:rsidTr="00F710CB">
        <w:trPr>
          <w:trHeight w:val="20"/>
        </w:trPr>
        <w:tc>
          <w:tcPr>
            <w:tcW w:w="1555" w:type="dxa"/>
            <w:shd w:val="clear" w:color="auto" w:fill="F2F2F2" w:themeFill="background1" w:themeFillShade="F2"/>
          </w:tcPr>
          <w:p w14:paraId="3D650A9E" w14:textId="77777777" w:rsidR="00036EA7" w:rsidRPr="000911A8" w:rsidRDefault="00036EA7" w:rsidP="003C648C">
            <w:pPr>
              <w:pStyle w:val="NICETabletext"/>
              <w:keepNext w:val="0"/>
              <w:spacing w:after="0"/>
              <w:contextualSpacing/>
            </w:pPr>
            <w:r w:rsidRPr="000911A8">
              <w:t>Perspective</w:t>
            </w:r>
          </w:p>
        </w:tc>
        <w:tc>
          <w:tcPr>
            <w:tcW w:w="1559" w:type="dxa"/>
          </w:tcPr>
          <w:p w14:paraId="68552D82" w14:textId="77777777" w:rsidR="00036EA7" w:rsidRPr="005D58CB" w:rsidRDefault="00036EA7" w:rsidP="003C648C">
            <w:pPr>
              <w:pStyle w:val="NICETabletext"/>
              <w:keepNext w:val="0"/>
              <w:spacing w:after="0"/>
              <w:contextualSpacing/>
              <w:jc w:val="center"/>
            </w:pPr>
            <w:r w:rsidRPr="005D58CB">
              <w:t>NHS and PSS</w:t>
            </w:r>
          </w:p>
        </w:tc>
        <w:tc>
          <w:tcPr>
            <w:tcW w:w="1559" w:type="dxa"/>
          </w:tcPr>
          <w:p w14:paraId="26BFB376" w14:textId="77777777" w:rsidR="00036EA7" w:rsidRPr="005D58CB" w:rsidRDefault="00036EA7" w:rsidP="003C648C">
            <w:pPr>
              <w:pStyle w:val="NICETabletext"/>
              <w:keepNext w:val="0"/>
              <w:spacing w:after="0"/>
              <w:contextualSpacing/>
              <w:jc w:val="center"/>
            </w:pPr>
            <w:r w:rsidRPr="005D58CB">
              <w:t>NHS and PSS</w:t>
            </w:r>
          </w:p>
        </w:tc>
        <w:tc>
          <w:tcPr>
            <w:tcW w:w="1559" w:type="dxa"/>
          </w:tcPr>
          <w:p w14:paraId="23548A8A" w14:textId="77777777" w:rsidR="00036EA7" w:rsidRPr="005D58CB" w:rsidRDefault="00036EA7" w:rsidP="003C648C">
            <w:pPr>
              <w:pStyle w:val="NICETabletext"/>
              <w:keepNext w:val="0"/>
              <w:spacing w:after="0"/>
              <w:contextualSpacing/>
              <w:jc w:val="center"/>
            </w:pPr>
            <w:r>
              <w:t>NHS and PSS</w:t>
            </w:r>
          </w:p>
        </w:tc>
        <w:tc>
          <w:tcPr>
            <w:tcW w:w="1559" w:type="dxa"/>
          </w:tcPr>
          <w:p w14:paraId="7D538D59" w14:textId="2373AC7A" w:rsidR="00036EA7" w:rsidRPr="005D58CB" w:rsidRDefault="00036EA7" w:rsidP="003C648C">
            <w:pPr>
              <w:pStyle w:val="NICETabletext"/>
              <w:keepNext w:val="0"/>
              <w:spacing w:after="0"/>
              <w:contextualSpacing/>
              <w:jc w:val="center"/>
            </w:pPr>
            <w:r w:rsidRPr="005D58CB">
              <w:t>NHS and PSS</w:t>
            </w:r>
          </w:p>
        </w:tc>
        <w:tc>
          <w:tcPr>
            <w:tcW w:w="1559" w:type="dxa"/>
          </w:tcPr>
          <w:p w14:paraId="09627889" w14:textId="77777777" w:rsidR="00036EA7" w:rsidRPr="000911A8" w:rsidRDefault="00036EA7" w:rsidP="003C648C">
            <w:pPr>
              <w:pStyle w:val="NICETabletext"/>
              <w:keepNext w:val="0"/>
              <w:spacing w:after="0"/>
              <w:contextualSpacing/>
              <w:jc w:val="center"/>
            </w:pPr>
            <w:r w:rsidRPr="005D58CB">
              <w:t>NHS and PSS</w:t>
            </w:r>
          </w:p>
        </w:tc>
        <w:tc>
          <w:tcPr>
            <w:tcW w:w="1560" w:type="dxa"/>
          </w:tcPr>
          <w:p w14:paraId="21B6D426" w14:textId="77777777" w:rsidR="00036EA7" w:rsidRPr="000911A8" w:rsidRDefault="00036EA7" w:rsidP="003C648C">
            <w:pPr>
              <w:pStyle w:val="NICETabletext"/>
              <w:keepNext w:val="0"/>
              <w:spacing w:after="0"/>
              <w:contextualSpacing/>
              <w:jc w:val="center"/>
            </w:pPr>
            <w:r w:rsidRPr="000911A8">
              <w:t>NHS and PSS</w:t>
            </w:r>
          </w:p>
        </w:tc>
        <w:tc>
          <w:tcPr>
            <w:tcW w:w="2552" w:type="dxa"/>
          </w:tcPr>
          <w:p w14:paraId="7DF56801" w14:textId="4F8EC517" w:rsidR="00036EA7" w:rsidRPr="000911A8" w:rsidRDefault="00AB213B" w:rsidP="003C648C">
            <w:pPr>
              <w:pStyle w:val="NICETabletext"/>
              <w:keepNext w:val="0"/>
              <w:spacing w:after="0"/>
              <w:contextualSpacing/>
            </w:pPr>
            <w:r w:rsidRPr="000911A8">
              <w:t>As per NICE reference case.</w:t>
            </w:r>
            <w:r w:rsidRPr="000911A8">
              <w:fldChar w:fldCharType="begin"/>
            </w:r>
            <w:r w:rsidR="00CA6345">
              <w:instrText xml:space="preserve"> ADDIN ZOTERO_ITEM CSL_CITATION {"citationID":"q1dYi2y2","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p>
        </w:tc>
      </w:tr>
      <w:tr w:rsidR="00036EA7" w:rsidRPr="00575E99" w14:paraId="3A5510F8" w14:textId="77777777" w:rsidTr="00F710CB">
        <w:trPr>
          <w:trHeight w:val="20"/>
        </w:trPr>
        <w:tc>
          <w:tcPr>
            <w:tcW w:w="1555" w:type="dxa"/>
            <w:shd w:val="clear" w:color="auto" w:fill="F2F2F2" w:themeFill="background1" w:themeFillShade="F2"/>
          </w:tcPr>
          <w:p w14:paraId="0C495658" w14:textId="77777777" w:rsidR="00036EA7" w:rsidRPr="000911A8" w:rsidRDefault="00036EA7" w:rsidP="003C648C">
            <w:pPr>
              <w:pStyle w:val="NICETabletext"/>
              <w:spacing w:after="0"/>
              <w:contextualSpacing/>
            </w:pPr>
            <w:r w:rsidRPr="000911A8">
              <w:t>Time horizon</w:t>
            </w:r>
          </w:p>
        </w:tc>
        <w:tc>
          <w:tcPr>
            <w:tcW w:w="1559" w:type="dxa"/>
          </w:tcPr>
          <w:p w14:paraId="7482166D" w14:textId="77777777" w:rsidR="00036EA7" w:rsidRPr="005D58CB" w:rsidRDefault="00036EA7" w:rsidP="003C648C">
            <w:pPr>
              <w:pStyle w:val="NICETabletext"/>
              <w:spacing w:after="0"/>
              <w:contextualSpacing/>
              <w:jc w:val="center"/>
            </w:pPr>
            <w:r w:rsidRPr="005D58CB">
              <w:t>3 years</w:t>
            </w:r>
          </w:p>
        </w:tc>
        <w:tc>
          <w:tcPr>
            <w:tcW w:w="1559" w:type="dxa"/>
          </w:tcPr>
          <w:p w14:paraId="3DA35719" w14:textId="77777777" w:rsidR="00036EA7" w:rsidRPr="005D58CB" w:rsidRDefault="00036EA7" w:rsidP="003C648C">
            <w:pPr>
              <w:pStyle w:val="NICETabletext"/>
              <w:spacing w:after="0"/>
              <w:contextualSpacing/>
              <w:jc w:val="center"/>
            </w:pPr>
            <w:r w:rsidRPr="005D58CB">
              <w:t>5 years</w:t>
            </w:r>
          </w:p>
        </w:tc>
        <w:tc>
          <w:tcPr>
            <w:tcW w:w="1559" w:type="dxa"/>
          </w:tcPr>
          <w:p w14:paraId="3E512B88" w14:textId="77777777" w:rsidR="00036EA7" w:rsidRPr="005D58CB" w:rsidRDefault="00036EA7" w:rsidP="003C648C">
            <w:pPr>
              <w:pStyle w:val="NICETabletext"/>
              <w:spacing w:after="0"/>
              <w:contextualSpacing/>
              <w:jc w:val="center"/>
            </w:pPr>
            <w:r>
              <w:t>40 years</w:t>
            </w:r>
          </w:p>
        </w:tc>
        <w:tc>
          <w:tcPr>
            <w:tcW w:w="1559" w:type="dxa"/>
          </w:tcPr>
          <w:p w14:paraId="4AFFC4E4" w14:textId="6EDF2DCF" w:rsidR="00036EA7" w:rsidRPr="005D58CB" w:rsidRDefault="00036EA7" w:rsidP="003C648C">
            <w:pPr>
              <w:pStyle w:val="NICETabletext"/>
              <w:spacing w:after="0"/>
              <w:contextualSpacing/>
              <w:jc w:val="center"/>
            </w:pPr>
            <w:r w:rsidRPr="005D58CB">
              <w:t>10 years</w:t>
            </w:r>
          </w:p>
        </w:tc>
        <w:tc>
          <w:tcPr>
            <w:tcW w:w="1559" w:type="dxa"/>
          </w:tcPr>
          <w:p w14:paraId="5131396A" w14:textId="77777777" w:rsidR="00036EA7" w:rsidRPr="005D58CB" w:rsidRDefault="00036EA7" w:rsidP="003C648C">
            <w:pPr>
              <w:pStyle w:val="NICETabletext"/>
              <w:spacing w:after="0"/>
              <w:contextualSpacing/>
              <w:jc w:val="center"/>
            </w:pPr>
            <w:r w:rsidRPr="005D58CB">
              <w:t>30 years</w:t>
            </w:r>
          </w:p>
        </w:tc>
        <w:tc>
          <w:tcPr>
            <w:tcW w:w="1560" w:type="dxa"/>
          </w:tcPr>
          <w:p w14:paraId="6874887F" w14:textId="77777777" w:rsidR="00036EA7" w:rsidRPr="000911A8" w:rsidRDefault="00036EA7" w:rsidP="003C648C">
            <w:pPr>
              <w:pStyle w:val="NICETabletext"/>
              <w:spacing w:after="0"/>
              <w:contextualSpacing/>
              <w:jc w:val="center"/>
            </w:pPr>
            <w:r w:rsidRPr="005D58CB">
              <w:t>30 years</w:t>
            </w:r>
          </w:p>
        </w:tc>
        <w:tc>
          <w:tcPr>
            <w:tcW w:w="2552" w:type="dxa"/>
          </w:tcPr>
          <w:p w14:paraId="59A56D0A" w14:textId="4CD22B32" w:rsidR="00036EA7" w:rsidRPr="000911A8" w:rsidRDefault="00AB213B" w:rsidP="003C648C">
            <w:pPr>
              <w:pStyle w:val="NICETabletext"/>
              <w:spacing w:after="0"/>
              <w:contextualSpacing/>
            </w:pPr>
            <w:r w:rsidRPr="000911A8">
              <w:t>As per NICE reference case: lifetime horizon for the patient population.</w:t>
            </w:r>
            <w:r w:rsidRPr="000911A8">
              <w:fldChar w:fldCharType="begin"/>
            </w:r>
            <w:r w:rsidR="00CA6345">
              <w:instrText xml:space="preserve"> ADDIN ZOTERO_ITEM CSL_CITATION {"citationID":"hPoMNrz5","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r w:rsidRPr="005D58CB">
              <w:t xml:space="preserve">  </w:t>
            </w:r>
          </w:p>
        </w:tc>
      </w:tr>
      <w:tr w:rsidR="00036EA7" w:rsidRPr="00575E99" w14:paraId="1B5BEA29" w14:textId="77777777" w:rsidTr="00F710CB">
        <w:trPr>
          <w:trHeight w:val="20"/>
        </w:trPr>
        <w:tc>
          <w:tcPr>
            <w:tcW w:w="1555" w:type="dxa"/>
            <w:shd w:val="clear" w:color="auto" w:fill="F2F2F2" w:themeFill="background1" w:themeFillShade="F2"/>
          </w:tcPr>
          <w:p w14:paraId="6C78C8FE" w14:textId="77777777" w:rsidR="00036EA7" w:rsidRPr="000911A8" w:rsidRDefault="00036EA7" w:rsidP="003C648C">
            <w:pPr>
              <w:pStyle w:val="NICETabletext"/>
              <w:keepNext w:val="0"/>
              <w:spacing w:after="0"/>
              <w:contextualSpacing/>
            </w:pPr>
            <w:r w:rsidRPr="000911A8">
              <w:t>Cycle length</w:t>
            </w:r>
          </w:p>
        </w:tc>
        <w:tc>
          <w:tcPr>
            <w:tcW w:w="1559" w:type="dxa"/>
          </w:tcPr>
          <w:p w14:paraId="70C39C60" w14:textId="77777777" w:rsidR="00036EA7" w:rsidRPr="005D58CB" w:rsidRDefault="00036EA7" w:rsidP="003C648C">
            <w:pPr>
              <w:pStyle w:val="NICETabletext"/>
              <w:keepNext w:val="0"/>
              <w:spacing w:after="0"/>
              <w:contextualSpacing/>
              <w:jc w:val="center"/>
            </w:pPr>
            <w:r w:rsidRPr="005D58CB">
              <w:t>3 weeks</w:t>
            </w:r>
          </w:p>
        </w:tc>
        <w:tc>
          <w:tcPr>
            <w:tcW w:w="1559" w:type="dxa"/>
          </w:tcPr>
          <w:p w14:paraId="1B53027E" w14:textId="77777777" w:rsidR="00036EA7" w:rsidRPr="005D58CB" w:rsidRDefault="00036EA7" w:rsidP="003C648C">
            <w:pPr>
              <w:pStyle w:val="NICETabletext"/>
              <w:keepNext w:val="0"/>
              <w:spacing w:after="0"/>
              <w:contextualSpacing/>
              <w:jc w:val="center"/>
            </w:pPr>
            <w:r w:rsidRPr="005D58CB">
              <w:t>1 month</w:t>
            </w:r>
          </w:p>
        </w:tc>
        <w:tc>
          <w:tcPr>
            <w:tcW w:w="1559" w:type="dxa"/>
          </w:tcPr>
          <w:p w14:paraId="5A9359BD" w14:textId="77777777" w:rsidR="00036EA7" w:rsidRPr="005D58CB" w:rsidRDefault="00036EA7" w:rsidP="003C648C">
            <w:pPr>
              <w:pStyle w:val="NICETabletext"/>
              <w:keepNext w:val="0"/>
              <w:spacing w:after="0"/>
              <w:contextualSpacing/>
              <w:jc w:val="center"/>
            </w:pPr>
            <w:r>
              <w:t>1 week</w:t>
            </w:r>
          </w:p>
        </w:tc>
        <w:tc>
          <w:tcPr>
            <w:tcW w:w="1559" w:type="dxa"/>
          </w:tcPr>
          <w:p w14:paraId="61E689D1" w14:textId="1F5860B6" w:rsidR="00036EA7" w:rsidRPr="005D58CB" w:rsidRDefault="00036EA7" w:rsidP="003C648C">
            <w:pPr>
              <w:pStyle w:val="NICETabletext"/>
              <w:keepNext w:val="0"/>
              <w:spacing w:after="0"/>
              <w:contextualSpacing/>
              <w:jc w:val="center"/>
            </w:pPr>
            <w:r w:rsidRPr="005D58CB">
              <w:t>1 week</w:t>
            </w:r>
          </w:p>
        </w:tc>
        <w:tc>
          <w:tcPr>
            <w:tcW w:w="1559" w:type="dxa"/>
          </w:tcPr>
          <w:p w14:paraId="6441EED1" w14:textId="77777777" w:rsidR="00036EA7" w:rsidRPr="005D58CB" w:rsidRDefault="00036EA7" w:rsidP="003C648C">
            <w:pPr>
              <w:pStyle w:val="NICETabletext"/>
              <w:keepNext w:val="0"/>
              <w:spacing w:after="0"/>
              <w:contextualSpacing/>
              <w:jc w:val="center"/>
            </w:pPr>
            <w:r w:rsidRPr="005D58CB">
              <w:t>1 week</w:t>
            </w:r>
          </w:p>
        </w:tc>
        <w:tc>
          <w:tcPr>
            <w:tcW w:w="1560" w:type="dxa"/>
          </w:tcPr>
          <w:p w14:paraId="5073A43D" w14:textId="77777777" w:rsidR="00036EA7" w:rsidRPr="000911A8" w:rsidRDefault="00036EA7" w:rsidP="003C648C">
            <w:pPr>
              <w:pStyle w:val="NICETabletext"/>
              <w:keepNext w:val="0"/>
              <w:spacing w:after="0"/>
              <w:contextualSpacing/>
              <w:jc w:val="center"/>
            </w:pPr>
            <w:r w:rsidRPr="005D58CB">
              <w:t>3 weeks</w:t>
            </w:r>
          </w:p>
        </w:tc>
        <w:tc>
          <w:tcPr>
            <w:tcW w:w="2552" w:type="dxa"/>
          </w:tcPr>
          <w:p w14:paraId="7F70899B" w14:textId="77777777" w:rsidR="00036EA7" w:rsidRPr="000911A8" w:rsidRDefault="00036EA7" w:rsidP="003C648C">
            <w:pPr>
              <w:pStyle w:val="NICETabletext"/>
              <w:keepNext w:val="0"/>
              <w:spacing w:after="0"/>
              <w:contextualSpacing/>
            </w:pPr>
            <w:r w:rsidRPr="000911A8">
              <w:t xml:space="preserve">Considered </w:t>
            </w:r>
            <w:r w:rsidRPr="005D58CB">
              <w:t xml:space="preserve">appropriate to accurately </w:t>
            </w:r>
            <w:r w:rsidRPr="000911A8">
              <w:t>capture the dosing schedules and changes in health.</w:t>
            </w:r>
          </w:p>
        </w:tc>
      </w:tr>
      <w:tr w:rsidR="00036EA7" w:rsidRPr="00575E99" w14:paraId="36A807BF" w14:textId="77777777" w:rsidTr="00F710CB">
        <w:trPr>
          <w:trHeight w:val="20"/>
        </w:trPr>
        <w:tc>
          <w:tcPr>
            <w:tcW w:w="1555" w:type="dxa"/>
            <w:shd w:val="clear" w:color="auto" w:fill="F2F2F2" w:themeFill="background1" w:themeFillShade="F2"/>
          </w:tcPr>
          <w:p w14:paraId="3032DB45" w14:textId="77777777" w:rsidR="00036EA7" w:rsidRPr="000911A8" w:rsidRDefault="00036EA7" w:rsidP="003C648C">
            <w:pPr>
              <w:pStyle w:val="NICETabletext"/>
              <w:keepNext w:val="0"/>
              <w:spacing w:after="0"/>
              <w:contextualSpacing/>
            </w:pPr>
            <w:r w:rsidRPr="000911A8">
              <w:t>Discount rate</w:t>
            </w:r>
          </w:p>
        </w:tc>
        <w:tc>
          <w:tcPr>
            <w:tcW w:w="1559" w:type="dxa"/>
          </w:tcPr>
          <w:p w14:paraId="2A12BEA2" w14:textId="77777777" w:rsidR="00036EA7" w:rsidRPr="005D58CB" w:rsidRDefault="00036EA7" w:rsidP="003C648C">
            <w:pPr>
              <w:pStyle w:val="NICETabletext"/>
              <w:keepNext w:val="0"/>
              <w:spacing w:after="0"/>
              <w:contextualSpacing/>
              <w:jc w:val="center"/>
            </w:pPr>
            <w:r w:rsidRPr="005D58CB">
              <w:t>3.5% for costs and QALYs</w:t>
            </w:r>
          </w:p>
        </w:tc>
        <w:tc>
          <w:tcPr>
            <w:tcW w:w="1559" w:type="dxa"/>
          </w:tcPr>
          <w:p w14:paraId="2C281B27" w14:textId="77777777" w:rsidR="00036EA7" w:rsidRPr="005D58CB" w:rsidRDefault="00036EA7" w:rsidP="003C648C">
            <w:pPr>
              <w:pStyle w:val="NICETabletext"/>
              <w:keepNext w:val="0"/>
              <w:spacing w:after="0"/>
              <w:contextualSpacing/>
              <w:jc w:val="center"/>
            </w:pPr>
            <w:r w:rsidRPr="005D58CB">
              <w:t>3.5% for costs and QALYs</w:t>
            </w:r>
          </w:p>
        </w:tc>
        <w:tc>
          <w:tcPr>
            <w:tcW w:w="1559" w:type="dxa"/>
          </w:tcPr>
          <w:p w14:paraId="19A679E4" w14:textId="77777777" w:rsidR="00036EA7" w:rsidRPr="005D58CB" w:rsidRDefault="00036EA7" w:rsidP="003C648C">
            <w:pPr>
              <w:pStyle w:val="NICETabletext"/>
              <w:keepNext w:val="0"/>
              <w:spacing w:after="0"/>
              <w:contextualSpacing/>
              <w:jc w:val="center"/>
            </w:pPr>
            <w:r w:rsidRPr="005D58CB">
              <w:t>3.5% for costs and QALYs</w:t>
            </w:r>
          </w:p>
        </w:tc>
        <w:tc>
          <w:tcPr>
            <w:tcW w:w="1559" w:type="dxa"/>
          </w:tcPr>
          <w:p w14:paraId="229EE7B0" w14:textId="22C7D3E7" w:rsidR="00036EA7" w:rsidRPr="005D58CB" w:rsidRDefault="00036EA7" w:rsidP="003C648C">
            <w:pPr>
              <w:pStyle w:val="NICETabletext"/>
              <w:keepNext w:val="0"/>
              <w:spacing w:after="0"/>
              <w:contextualSpacing/>
              <w:jc w:val="center"/>
            </w:pPr>
            <w:r w:rsidRPr="005D58CB">
              <w:t>3.5% for costs and QALYs</w:t>
            </w:r>
          </w:p>
        </w:tc>
        <w:tc>
          <w:tcPr>
            <w:tcW w:w="1559" w:type="dxa"/>
          </w:tcPr>
          <w:p w14:paraId="452B05D5" w14:textId="77777777" w:rsidR="00036EA7" w:rsidRPr="000911A8" w:rsidRDefault="00036EA7" w:rsidP="003C648C">
            <w:pPr>
              <w:pStyle w:val="NICETabletext"/>
              <w:keepNext w:val="0"/>
              <w:spacing w:after="0"/>
              <w:contextualSpacing/>
              <w:jc w:val="center"/>
            </w:pPr>
            <w:r w:rsidRPr="005D58CB">
              <w:t>3.5% for costs and QALYs</w:t>
            </w:r>
          </w:p>
        </w:tc>
        <w:tc>
          <w:tcPr>
            <w:tcW w:w="1560" w:type="dxa"/>
          </w:tcPr>
          <w:p w14:paraId="1E8B8D61" w14:textId="77777777" w:rsidR="00036EA7" w:rsidRPr="000911A8" w:rsidRDefault="00036EA7" w:rsidP="003C648C">
            <w:pPr>
              <w:pStyle w:val="NICETabletext"/>
              <w:keepNext w:val="0"/>
              <w:spacing w:after="0"/>
              <w:contextualSpacing/>
              <w:jc w:val="center"/>
            </w:pPr>
            <w:r w:rsidRPr="000911A8">
              <w:t>3.5% for costs and QALYs</w:t>
            </w:r>
          </w:p>
        </w:tc>
        <w:tc>
          <w:tcPr>
            <w:tcW w:w="2552" w:type="dxa"/>
          </w:tcPr>
          <w:p w14:paraId="6ABB8346" w14:textId="50C56E71" w:rsidR="00036EA7" w:rsidRPr="000911A8" w:rsidRDefault="00AB213B" w:rsidP="003C648C">
            <w:pPr>
              <w:pStyle w:val="NICETabletext"/>
              <w:keepNext w:val="0"/>
              <w:spacing w:after="0"/>
              <w:contextualSpacing/>
            </w:pPr>
            <w:r w:rsidRPr="000911A8">
              <w:t>As per the NICE reference case.</w:t>
            </w:r>
            <w:r w:rsidRPr="000911A8">
              <w:fldChar w:fldCharType="begin"/>
            </w:r>
            <w:r w:rsidR="00CA6345">
              <w:instrText xml:space="preserve"> ADDIN ZOTERO_ITEM CSL_CITATION {"citationID":"ysSv7GUb","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p>
        </w:tc>
      </w:tr>
      <w:tr w:rsidR="00036EA7" w:rsidRPr="00575E99" w14:paraId="694E7F47" w14:textId="77777777" w:rsidTr="00F710CB">
        <w:trPr>
          <w:trHeight w:val="20"/>
        </w:trPr>
        <w:tc>
          <w:tcPr>
            <w:tcW w:w="1555" w:type="dxa"/>
            <w:shd w:val="clear" w:color="auto" w:fill="F2F2F2" w:themeFill="background1" w:themeFillShade="F2"/>
          </w:tcPr>
          <w:p w14:paraId="673DF2C4" w14:textId="77777777" w:rsidR="00036EA7" w:rsidRPr="000911A8" w:rsidRDefault="00036EA7" w:rsidP="003C648C">
            <w:pPr>
              <w:pStyle w:val="NICETabletext"/>
              <w:keepNext w:val="0"/>
              <w:spacing w:after="0"/>
              <w:contextualSpacing/>
            </w:pPr>
            <w:r w:rsidRPr="000911A8">
              <w:t>Outcome measure</w:t>
            </w:r>
          </w:p>
        </w:tc>
        <w:tc>
          <w:tcPr>
            <w:tcW w:w="1559" w:type="dxa"/>
          </w:tcPr>
          <w:p w14:paraId="4E9734E0" w14:textId="77777777" w:rsidR="00036EA7" w:rsidRPr="005D58CB" w:rsidRDefault="00036EA7" w:rsidP="003C648C">
            <w:pPr>
              <w:pStyle w:val="NICETabletext"/>
              <w:keepNext w:val="0"/>
              <w:spacing w:after="0"/>
              <w:contextualSpacing/>
              <w:jc w:val="center"/>
            </w:pPr>
            <w:r w:rsidRPr="005D58CB">
              <w:t>QALYs</w:t>
            </w:r>
          </w:p>
        </w:tc>
        <w:tc>
          <w:tcPr>
            <w:tcW w:w="1559" w:type="dxa"/>
          </w:tcPr>
          <w:p w14:paraId="19D44FE4" w14:textId="77777777" w:rsidR="00036EA7" w:rsidRPr="005D58CB" w:rsidRDefault="00036EA7" w:rsidP="003C648C">
            <w:pPr>
              <w:pStyle w:val="NICETabletext"/>
              <w:keepNext w:val="0"/>
              <w:spacing w:after="0"/>
              <w:contextualSpacing/>
              <w:jc w:val="center"/>
            </w:pPr>
            <w:r w:rsidRPr="005D58CB">
              <w:t>QALYs</w:t>
            </w:r>
          </w:p>
        </w:tc>
        <w:tc>
          <w:tcPr>
            <w:tcW w:w="1559" w:type="dxa"/>
          </w:tcPr>
          <w:p w14:paraId="0109A17E" w14:textId="77777777" w:rsidR="00036EA7" w:rsidRPr="005D58CB" w:rsidRDefault="00036EA7" w:rsidP="003C648C">
            <w:pPr>
              <w:pStyle w:val="NICETabletext"/>
              <w:keepNext w:val="0"/>
              <w:spacing w:after="0"/>
              <w:contextualSpacing/>
              <w:jc w:val="center"/>
            </w:pPr>
            <w:r w:rsidRPr="005D58CB">
              <w:t>QALYs</w:t>
            </w:r>
          </w:p>
        </w:tc>
        <w:tc>
          <w:tcPr>
            <w:tcW w:w="1559" w:type="dxa"/>
          </w:tcPr>
          <w:p w14:paraId="69851312" w14:textId="652AFDA5" w:rsidR="00036EA7" w:rsidRPr="005D58CB" w:rsidRDefault="00036EA7" w:rsidP="003C648C">
            <w:pPr>
              <w:pStyle w:val="NICETabletext"/>
              <w:keepNext w:val="0"/>
              <w:spacing w:after="0"/>
              <w:contextualSpacing/>
              <w:jc w:val="center"/>
            </w:pPr>
            <w:r w:rsidRPr="005D58CB">
              <w:t>QALYs</w:t>
            </w:r>
          </w:p>
        </w:tc>
        <w:tc>
          <w:tcPr>
            <w:tcW w:w="1559" w:type="dxa"/>
          </w:tcPr>
          <w:p w14:paraId="31399180" w14:textId="77777777" w:rsidR="00036EA7" w:rsidRPr="000911A8" w:rsidRDefault="00036EA7" w:rsidP="003C648C">
            <w:pPr>
              <w:pStyle w:val="NICETabletext"/>
              <w:keepNext w:val="0"/>
              <w:spacing w:after="0"/>
              <w:contextualSpacing/>
              <w:jc w:val="center"/>
            </w:pPr>
            <w:r w:rsidRPr="005D58CB">
              <w:t>QALYs</w:t>
            </w:r>
          </w:p>
        </w:tc>
        <w:tc>
          <w:tcPr>
            <w:tcW w:w="1560" w:type="dxa"/>
          </w:tcPr>
          <w:p w14:paraId="088FB964" w14:textId="77777777" w:rsidR="00036EA7" w:rsidRPr="000911A8" w:rsidRDefault="00036EA7" w:rsidP="003C648C">
            <w:pPr>
              <w:pStyle w:val="NICETabletext"/>
              <w:keepNext w:val="0"/>
              <w:spacing w:after="0"/>
              <w:contextualSpacing/>
              <w:jc w:val="center"/>
            </w:pPr>
            <w:r w:rsidRPr="000911A8">
              <w:t>QALYs</w:t>
            </w:r>
          </w:p>
        </w:tc>
        <w:tc>
          <w:tcPr>
            <w:tcW w:w="2552" w:type="dxa"/>
          </w:tcPr>
          <w:p w14:paraId="0CC7D54C" w14:textId="46147E1A" w:rsidR="00036EA7" w:rsidRPr="000911A8" w:rsidRDefault="00AB213B" w:rsidP="003C648C">
            <w:pPr>
              <w:pStyle w:val="NICETabletext"/>
              <w:keepNext w:val="0"/>
              <w:spacing w:after="0"/>
              <w:contextualSpacing/>
            </w:pPr>
            <w:r w:rsidRPr="000911A8">
              <w:t>As per the NICE reference case.</w:t>
            </w:r>
            <w:r w:rsidRPr="000911A8">
              <w:fldChar w:fldCharType="begin"/>
            </w:r>
            <w:r w:rsidR="00CA6345">
              <w:instrText xml:space="preserve"> ADDIN ZOTERO_ITEM CSL_CITATION {"citationID":"N86trpzD","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p>
        </w:tc>
      </w:tr>
      <w:tr w:rsidR="00036EA7" w:rsidRPr="00575E99" w14:paraId="34B48F04" w14:textId="77777777" w:rsidTr="00F710CB">
        <w:trPr>
          <w:trHeight w:val="20"/>
        </w:trPr>
        <w:tc>
          <w:tcPr>
            <w:tcW w:w="1555" w:type="dxa"/>
            <w:shd w:val="clear" w:color="auto" w:fill="F2F2F2" w:themeFill="background1" w:themeFillShade="F2"/>
          </w:tcPr>
          <w:p w14:paraId="0375A941" w14:textId="77777777" w:rsidR="00036EA7" w:rsidRPr="000911A8" w:rsidRDefault="00036EA7" w:rsidP="00F710CB">
            <w:pPr>
              <w:pStyle w:val="NICETabletext"/>
              <w:spacing w:after="0"/>
              <w:contextualSpacing/>
            </w:pPr>
            <w:r w:rsidRPr="000911A8">
              <w:lastRenderedPageBreak/>
              <w:t>Source of utilities</w:t>
            </w:r>
          </w:p>
        </w:tc>
        <w:tc>
          <w:tcPr>
            <w:tcW w:w="1559" w:type="dxa"/>
          </w:tcPr>
          <w:p w14:paraId="53EAC9A6" w14:textId="6C05E269" w:rsidR="00036EA7" w:rsidRPr="005D58CB" w:rsidRDefault="00AB213B" w:rsidP="00F710CB">
            <w:pPr>
              <w:pStyle w:val="NICETabletext"/>
              <w:spacing w:after="0"/>
              <w:contextualSpacing/>
              <w:jc w:val="center"/>
              <w:rPr>
                <w:lang w:val="da-DK"/>
              </w:rPr>
            </w:pPr>
            <w:r w:rsidRPr="005D58CB">
              <w:rPr>
                <w:lang w:val="da-DK"/>
              </w:rPr>
              <w:t>Values from Narewska et al 2005</w:t>
            </w:r>
            <w:r w:rsidRPr="005D58CB">
              <w:rPr>
                <w:lang w:val="da-DK"/>
              </w:rPr>
              <w:fldChar w:fldCharType="begin"/>
            </w:r>
            <w:r w:rsidR="00CA6345">
              <w:rPr>
                <w:lang w:val="da-DK"/>
              </w:rPr>
              <w:instrText xml:space="preserve"> ADDIN ZOTERO_ITEM CSL_CITATION {"citationID":"RZi8TWLg","properties":{"formattedCitation":"\\super 167\\nosupersub{}","plainCitation":"167","noteIndex":0},"citationItems":[{"id":66432,"uris":["http://zotero.org/groups/4797619/items/JSZZ5HZM"],"itemData":{"id":66432,"type":"article-journal","container-title":"International Society for Pharmacoeconomics and Outcomes Research","DOI":"10.1016/S1098-3015(10)67287-7","issue":"6","page":"p615-666","title":"PCN49 Health state descriptions for metastatic breast cancer: a qualitative study","volume":"8","author":[{"family":"Narewska","given":"J"},{"family":"Nafees","given":"B"},{"family":"Lloyd","given":"A"},{"family":"Watkins","given":"J"}],"issued":{"date-parts":[["2015",12]]}}}],"schema":"https://github.com/citation-style-language/schema/raw/master/csl-citation.json"} </w:instrText>
            </w:r>
            <w:r w:rsidRPr="005D58CB">
              <w:rPr>
                <w:lang w:val="da-DK"/>
              </w:rPr>
              <w:fldChar w:fldCharType="separate"/>
            </w:r>
            <w:r w:rsidR="00CA6345" w:rsidRPr="00CA6345">
              <w:rPr>
                <w:rFonts w:cs="Arial"/>
                <w:vertAlign w:val="superscript"/>
              </w:rPr>
              <w:t>167</w:t>
            </w:r>
            <w:r w:rsidRPr="005D58CB">
              <w:rPr>
                <w:lang w:val="da-DK"/>
              </w:rPr>
              <w:fldChar w:fldCharType="end"/>
            </w:r>
          </w:p>
        </w:tc>
        <w:tc>
          <w:tcPr>
            <w:tcW w:w="1559" w:type="dxa"/>
          </w:tcPr>
          <w:p w14:paraId="7146D77E" w14:textId="77777777" w:rsidR="00036EA7" w:rsidRPr="000911A8" w:rsidRDefault="00036EA7" w:rsidP="00F710CB">
            <w:pPr>
              <w:pStyle w:val="NICETabletext"/>
              <w:spacing w:after="0"/>
              <w:contextualSpacing/>
              <w:jc w:val="center"/>
            </w:pPr>
            <w:r w:rsidRPr="005D58CB">
              <w:t xml:space="preserve">Values from Study 301 adjusted for response rates (PFS, PD) </w:t>
            </w:r>
          </w:p>
        </w:tc>
        <w:tc>
          <w:tcPr>
            <w:tcW w:w="1559" w:type="dxa"/>
          </w:tcPr>
          <w:p w14:paraId="45C5F615" w14:textId="77777777" w:rsidR="00036EA7" w:rsidRPr="005D58CB" w:rsidRDefault="00036EA7" w:rsidP="00F710CB">
            <w:pPr>
              <w:pStyle w:val="NICETabletext"/>
              <w:spacing w:after="0"/>
              <w:contextualSpacing/>
              <w:jc w:val="center"/>
            </w:pPr>
            <w:r>
              <w:t>Values from TA423 adjusted for response rates (PFS, PD)</w:t>
            </w:r>
          </w:p>
        </w:tc>
        <w:tc>
          <w:tcPr>
            <w:tcW w:w="1559" w:type="dxa"/>
          </w:tcPr>
          <w:p w14:paraId="567E6077" w14:textId="0A7D2C78" w:rsidR="00036EA7" w:rsidRPr="005D58CB" w:rsidRDefault="00036EA7" w:rsidP="00F710CB">
            <w:pPr>
              <w:pStyle w:val="NICETabletext"/>
              <w:spacing w:after="0"/>
              <w:contextualSpacing/>
              <w:jc w:val="center"/>
            </w:pPr>
            <w:r w:rsidRPr="005D58CB">
              <w:t>EORTC-QLQ C30 values from ASCENT trial mapped to EQ-5D-3L</w:t>
            </w:r>
          </w:p>
        </w:tc>
        <w:tc>
          <w:tcPr>
            <w:tcW w:w="1559" w:type="dxa"/>
          </w:tcPr>
          <w:p w14:paraId="49479118" w14:textId="24274E82" w:rsidR="00036EA7" w:rsidRPr="000911A8" w:rsidRDefault="00AB213B" w:rsidP="00F710CB">
            <w:pPr>
              <w:pStyle w:val="NICETabletext"/>
              <w:spacing w:after="0"/>
              <w:contextualSpacing/>
              <w:jc w:val="center"/>
              <w:rPr>
                <w:lang w:val="da-DK"/>
              </w:rPr>
            </w:pPr>
            <w:r w:rsidRPr="000911A8">
              <w:rPr>
                <w:lang w:val="da-DK"/>
              </w:rPr>
              <w:t>DESTINY-Breast03 (PFS)</w:t>
            </w:r>
            <w:r w:rsidRPr="000911A8">
              <w:rPr>
                <w:lang w:val="da-DK"/>
              </w:rPr>
              <w:fldChar w:fldCharType="begin"/>
            </w:r>
            <w:r w:rsidR="00CA6345">
              <w:rPr>
                <w:lang w:val="da-DK"/>
              </w:rPr>
              <w:instrText xml:space="preserve"> ADDIN ZOTERO_ITEM CSL_CITATION {"citationID":"m7gvdDoN","properties":{"formattedCitation":"\\super 168\\nosupersub{}","plainCitation":"168","noteIndex":0},"citationItems":[{"id":66213,"uris":["http://zotero.org/groups/4797619/items/XG759VPL"],"itemData":{"id":66213,"type":"report","abstract":"This study is designed to compare the anti-tumor activity as well as the safety and efficacy of DS-8201a versus T-DM1 in HER2-positive, unresectable and/or metastatic breast cancer subjects previously treated with trastuzumab and taxane.","genre":"Clinical trial registration","note":"submitted: April 13, 2018","number":"NCT03529110","publisher":"clinicaltrials.gov","source":"clinicaltrials.gov","title":"A Phase 3, Multicenter, Randomized, Open-Label, Active-Controlled Study of DS-8201a (Trastuzumab Deruxtecan), an Anti-HER2 Antibody Drug Conjugate (ADC), Versus Ado Trastuzumab Emtansine (T-DM1) for HER2-Positive, Unresectable and/or Metastatic Breast Cancer Subjects Previously Treated With Trastuzumab and Taxane","title-short":"DS-8201a Versus T-DM1 for Human Epidermal Growth Factor Receptor 2 (HER2)-Positive, Unresectable and/or Metastatic Breast Cancer Previously Treated With Trastuzumab and Taxane [DESTINY-Breast03]","URL":"https://clinicaltrials.gov/ct2/show/NCT03529110","author":[{"literal":"Daiichi Sankyo, Inc."}],"contributor":[{"literal":"Daiichi Sankyo Co., Ltd."},{"literal":"AstraZeneca"}],"accessed":{"date-parts":[["2022",11,27]]},"issued":{"date-parts":[["2022",4,1]]}},"locator":"3"}],"schema":"https://github.com/citation-style-language/schema/raw/master/csl-citation.json"} </w:instrText>
            </w:r>
            <w:r w:rsidRPr="000911A8">
              <w:rPr>
                <w:lang w:val="da-DK"/>
              </w:rPr>
              <w:fldChar w:fldCharType="separate"/>
            </w:r>
            <w:r w:rsidR="00CA6345" w:rsidRPr="001D716B">
              <w:rPr>
                <w:rFonts w:cs="Arial"/>
                <w:vertAlign w:val="superscript"/>
                <w:lang w:val="da-DK"/>
              </w:rPr>
              <w:t>168</w:t>
            </w:r>
            <w:r w:rsidRPr="000911A8">
              <w:rPr>
                <w:lang w:val="da-DK"/>
              </w:rPr>
              <w:fldChar w:fldCharType="end"/>
            </w:r>
          </w:p>
          <w:p w14:paraId="599613B8" w14:textId="372DB4AA" w:rsidR="00036EA7" w:rsidRPr="000911A8" w:rsidRDefault="00AB213B" w:rsidP="00F710CB">
            <w:pPr>
              <w:pStyle w:val="NICETabletext"/>
              <w:spacing w:after="0"/>
              <w:contextualSpacing/>
              <w:jc w:val="center"/>
              <w:rPr>
                <w:lang w:val="da-DK"/>
              </w:rPr>
            </w:pPr>
            <w:r w:rsidRPr="000911A8">
              <w:rPr>
                <w:lang w:val="da-DK"/>
              </w:rPr>
              <w:t>Lloyd et al 2006 (PD)</w:t>
            </w:r>
            <w:r w:rsidRPr="000911A8">
              <w:rPr>
                <w:lang w:val="da-DK"/>
              </w:rPr>
              <w:fldChar w:fldCharType="begin"/>
            </w:r>
            <w:r w:rsidR="00CA6345">
              <w:rPr>
                <w:lang w:val="da-DK"/>
              </w:rPr>
              <w:instrText xml:space="preserve"> ADDIN ZOTERO_ITEM CSL_CITATION {"citationID":"ZMOwZIuG","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0911A8">
              <w:rPr>
                <w:lang w:val="da-DK"/>
              </w:rPr>
              <w:fldChar w:fldCharType="separate"/>
            </w:r>
            <w:r w:rsidR="00CA6345" w:rsidRPr="001D716B">
              <w:rPr>
                <w:rFonts w:cs="Arial"/>
                <w:vertAlign w:val="superscript"/>
                <w:lang w:val="da-DK"/>
              </w:rPr>
              <w:t>169</w:t>
            </w:r>
            <w:r w:rsidRPr="000911A8">
              <w:rPr>
                <w:lang w:val="da-DK"/>
              </w:rPr>
              <w:fldChar w:fldCharType="end"/>
            </w:r>
          </w:p>
        </w:tc>
        <w:tc>
          <w:tcPr>
            <w:tcW w:w="1560" w:type="dxa"/>
          </w:tcPr>
          <w:p w14:paraId="6D7F570D" w14:textId="2E5CFE25" w:rsidR="00036EA7" w:rsidRPr="000911A8" w:rsidRDefault="00AB213B" w:rsidP="00F710CB">
            <w:pPr>
              <w:pStyle w:val="NICETabletext"/>
              <w:spacing w:after="0"/>
              <w:contextualSpacing/>
              <w:jc w:val="center"/>
              <w:rPr>
                <w:lang w:val="da-DK"/>
              </w:rPr>
            </w:pPr>
            <w:r w:rsidRPr="000911A8">
              <w:rPr>
                <w:lang w:val="da-DK"/>
              </w:rPr>
              <w:t>DESTINY-Breast0</w:t>
            </w:r>
            <w:r w:rsidRPr="005D58CB">
              <w:rPr>
                <w:lang w:val="da-DK"/>
              </w:rPr>
              <w:t>4</w:t>
            </w:r>
            <w:r w:rsidRPr="000911A8">
              <w:rPr>
                <w:lang w:val="da-DK"/>
              </w:rPr>
              <w:t xml:space="preserve"> (PFS)</w:t>
            </w:r>
            <w:r w:rsidRPr="000911A8">
              <w:rPr>
                <w:lang w:val="da-DK"/>
              </w:rPr>
              <w:fldChar w:fldCharType="begin"/>
            </w:r>
            <w:r w:rsidR="00CA6345">
              <w:rPr>
                <w:lang w:val="da-DK"/>
              </w:rPr>
              <w:instrText xml:space="preserve"> ADDIN ZOTERO_ITEM CSL_CITATION {"citationID":"qtPIANtt","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911A8">
              <w:rPr>
                <w:lang w:val="da-DK"/>
              </w:rPr>
              <w:fldChar w:fldCharType="separate"/>
            </w:r>
            <w:r w:rsidRPr="003C648C">
              <w:rPr>
                <w:rFonts w:cs="Arial"/>
                <w:vertAlign w:val="superscript"/>
                <w:lang w:val="da-DK"/>
              </w:rPr>
              <w:t>7</w:t>
            </w:r>
            <w:r w:rsidRPr="000911A8">
              <w:rPr>
                <w:lang w:val="da-DK"/>
              </w:rPr>
              <w:fldChar w:fldCharType="end"/>
            </w:r>
          </w:p>
          <w:p w14:paraId="493B8C6D" w14:textId="1CB7FA0A" w:rsidR="00036EA7" w:rsidRPr="000911A8" w:rsidRDefault="00AB213B" w:rsidP="00F710CB">
            <w:pPr>
              <w:pStyle w:val="NICETabletext"/>
              <w:spacing w:after="0"/>
              <w:contextualSpacing/>
              <w:jc w:val="center"/>
              <w:rPr>
                <w:lang w:val="da-DK"/>
              </w:rPr>
            </w:pPr>
            <w:r w:rsidRPr="000911A8">
              <w:rPr>
                <w:lang w:val="da-DK"/>
              </w:rPr>
              <w:t>Lloyd et al 2006 (PD)</w:t>
            </w:r>
            <w:r w:rsidRPr="000911A8">
              <w:rPr>
                <w:lang w:val="da-DK"/>
              </w:rPr>
              <w:fldChar w:fldCharType="begin"/>
            </w:r>
            <w:r w:rsidR="00CA6345">
              <w:rPr>
                <w:lang w:val="da-DK"/>
              </w:rPr>
              <w:instrText xml:space="preserve"> ADDIN ZOTERO_ITEM CSL_CITATION {"citationID":"lXCUhnoN","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0911A8">
              <w:rPr>
                <w:lang w:val="da-DK"/>
              </w:rPr>
              <w:fldChar w:fldCharType="separate"/>
            </w:r>
            <w:r w:rsidR="00CA6345" w:rsidRPr="001D716B">
              <w:rPr>
                <w:rFonts w:cs="Arial"/>
                <w:vertAlign w:val="superscript"/>
                <w:lang w:val="da-DK"/>
              </w:rPr>
              <w:t>169</w:t>
            </w:r>
            <w:r w:rsidRPr="000911A8">
              <w:rPr>
                <w:lang w:val="da-DK"/>
              </w:rPr>
              <w:fldChar w:fldCharType="end"/>
            </w:r>
          </w:p>
        </w:tc>
        <w:tc>
          <w:tcPr>
            <w:tcW w:w="2552" w:type="dxa"/>
          </w:tcPr>
          <w:p w14:paraId="0C87116F" w14:textId="5274A40B" w:rsidR="00036EA7" w:rsidRPr="000911A8" w:rsidRDefault="00AB213B" w:rsidP="00F710CB">
            <w:pPr>
              <w:pStyle w:val="NICETabletext"/>
              <w:spacing w:after="0"/>
              <w:contextualSpacing/>
            </w:pPr>
            <w:r w:rsidRPr="000911A8">
              <w:t>EQ-5D utilities collected from the relevant population within the trial, as per the NICE reference case.</w:t>
            </w:r>
            <w:r w:rsidRPr="000911A8">
              <w:fldChar w:fldCharType="begin"/>
            </w:r>
            <w:r w:rsidR="00CA6345">
              <w:instrText xml:space="preserve"> ADDIN ZOTERO_ITEM CSL_CITATION {"citationID":"IInfInNr","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r w:rsidRPr="000911A8">
              <w:t xml:space="preserve"> Literature values used for </w:t>
            </w:r>
            <w:r w:rsidRPr="000911A8">
              <w:rPr>
                <w:i/>
                <w:iCs/>
              </w:rPr>
              <w:t xml:space="preserve">‘post-progression’ </w:t>
            </w:r>
            <w:r w:rsidRPr="000911A8">
              <w:t>and scenarios.</w:t>
            </w:r>
          </w:p>
        </w:tc>
      </w:tr>
      <w:tr w:rsidR="00036EA7" w:rsidRPr="000911A8" w14:paraId="1F74DF49" w14:textId="77777777" w:rsidTr="00F710CB">
        <w:trPr>
          <w:trHeight w:val="20"/>
        </w:trPr>
        <w:tc>
          <w:tcPr>
            <w:tcW w:w="1555" w:type="dxa"/>
            <w:shd w:val="clear" w:color="auto" w:fill="F2F2F2" w:themeFill="background1" w:themeFillShade="F2"/>
          </w:tcPr>
          <w:p w14:paraId="0DDF4F11" w14:textId="77777777" w:rsidR="00036EA7" w:rsidRPr="000911A8" w:rsidRDefault="00036EA7" w:rsidP="003C648C">
            <w:pPr>
              <w:pStyle w:val="NICETabletext"/>
              <w:keepNext w:val="0"/>
              <w:spacing w:after="0"/>
              <w:contextualSpacing/>
            </w:pPr>
            <w:r w:rsidRPr="000911A8">
              <w:t>Source of costs</w:t>
            </w:r>
          </w:p>
        </w:tc>
        <w:tc>
          <w:tcPr>
            <w:tcW w:w="1559" w:type="dxa"/>
          </w:tcPr>
          <w:p w14:paraId="4AE90502" w14:textId="77777777" w:rsidR="00036EA7" w:rsidRPr="005D58CB" w:rsidRDefault="00036EA7" w:rsidP="003C648C">
            <w:pPr>
              <w:pStyle w:val="NICETabletext"/>
              <w:keepNext w:val="0"/>
              <w:spacing w:after="0"/>
              <w:contextualSpacing/>
              <w:jc w:val="center"/>
            </w:pPr>
            <w:r w:rsidRPr="005D58CB">
              <w:t>MIMS</w:t>
            </w:r>
          </w:p>
          <w:p w14:paraId="687202A7" w14:textId="77777777" w:rsidR="00036EA7" w:rsidRPr="005D58CB" w:rsidRDefault="00036EA7" w:rsidP="003C648C">
            <w:pPr>
              <w:pStyle w:val="NICETabletext"/>
              <w:keepNext w:val="0"/>
              <w:spacing w:after="0"/>
              <w:contextualSpacing/>
              <w:jc w:val="center"/>
            </w:pPr>
            <w:r w:rsidRPr="005D58CB">
              <w:t>NHS Cost Collection</w:t>
            </w:r>
          </w:p>
          <w:p w14:paraId="78DCB434" w14:textId="77777777" w:rsidR="00036EA7" w:rsidRPr="005D58CB" w:rsidRDefault="00036EA7" w:rsidP="003C648C">
            <w:pPr>
              <w:pStyle w:val="NICETabletext"/>
              <w:keepNext w:val="0"/>
              <w:spacing w:after="0"/>
              <w:contextualSpacing/>
              <w:jc w:val="center"/>
            </w:pPr>
            <w:r w:rsidRPr="005D58CB">
              <w:t>NHS TFR returns</w:t>
            </w:r>
          </w:p>
          <w:p w14:paraId="45FA328A" w14:textId="77777777" w:rsidR="00036EA7" w:rsidRPr="005D58CB" w:rsidRDefault="00036EA7" w:rsidP="003C648C">
            <w:pPr>
              <w:pStyle w:val="NICETabletext"/>
              <w:keepNext w:val="0"/>
              <w:spacing w:after="0"/>
              <w:contextualSpacing/>
              <w:jc w:val="center"/>
            </w:pPr>
            <w:r w:rsidRPr="005D58CB">
              <w:t>National blood bank</w:t>
            </w:r>
          </w:p>
        </w:tc>
        <w:tc>
          <w:tcPr>
            <w:tcW w:w="1559" w:type="dxa"/>
          </w:tcPr>
          <w:p w14:paraId="2A71B785" w14:textId="77777777" w:rsidR="00036EA7" w:rsidRPr="005D58CB" w:rsidRDefault="00036EA7" w:rsidP="003C648C">
            <w:pPr>
              <w:pStyle w:val="NICETabletext"/>
              <w:keepNext w:val="0"/>
              <w:spacing w:after="0"/>
              <w:contextualSpacing/>
              <w:jc w:val="center"/>
            </w:pPr>
            <w:r w:rsidRPr="005D58CB">
              <w:t>eMIT</w:t>
            </w:r>
          </w:p>
          <w:p w14:paraId="679A258F" w14:textId="77777777" w:rsidR="00036EA7" w:rsidRPr="005D58CB" w:rsidRDefault="00036EA7" w:rsidP="003C648C">
            <w:pPr>
              <w:pStyle w:val="NICETabletext"/>
              <w:keepNext w:val="0"/>
              <w:spacing w:after="0"/>
              <w:contextualSpacing/>
              <w:jc w:val="center"/>
            </w:pPr>
            <w:r w:rsidRPr="005D58CB">
              <w:t>MIMS</w:t>
            </w:r>
          </w:p>
          <w:p w14:paraId="1F9FBA4A" w14:textId="77777777" w:rsidR="00036EA7" w:rsidRPr="005D58CB" w:rsidRDefault="00036EA7" w:rsidP="003C648C">
            <w:pPr>
              <w:pStyle w:val="NICETabletext"/>
              <w:keepNext w:val="0"/>
              <w:spacing w:after="0"/>
              <w:contextualSpacing/>
              <w:jc w:val="center"/>
            </w:pPr>
            <w:r w:rsidRPr="005D58CB">
              <w:t>PSSRU</w:t>
            </w:r>
          </w:p>
          <w:p w14:paraId="4DBA6C78" w14:textId="77777777" w:rsidR="00036EA7" w:rsidRPr="000911A8" w:rsidRDefault="00036EA7" w:rsidP="003C648C">
            <w:pPr>
              <w:pStyle w:val="NICETabletext"/>
              <w:keepNext w:val="0"/>
              <w:spacing w:after="0"/>
              <w:contextualSpacing/>
              <w:jc w:val="center"/>
            </w:pPr>
            <w:r w:rsidRPr="005D58CB">
              <w:t>NHS Cost Collection</w:t>
            </w:r>
          </w:p>
        </w:tc>
        <w:tc>
          <w:tcPr>
            <w:tcW w:w="1559" w:type="dxa"/>
          </w:tcPr>
          <w:p w14:paraId="03E00B4B" w14:textId="77777777" w:rsidR="00036EA7" w:rsidRDefault="00036EA7" w:rsidP="003C648C">
            <w:pPr>
              <w:pStyle w:val="NICETabletext"/>
              <w:keepNext w:val="0"/>
              <w:spacing w:after="0"/>
              <w:contextualSpacing/>
              <w:jc w:val="center"/>
            </w:pPr>
            <w:r w:rsidRPr="00695E43">
              <w:t xml:space="preserve">eMIT </w:t>
            </w:r>
          </w:p>
          <w:p w14:paraId="451DEB9A" w14:textId="77777777" w:rsidR="00036EA7" w:rsidRDefault="00036EA7" w:rsidP="003C648C">
            <w:pPr>
              <w:pStyle w:val="NICETabletext"/>
              <w:keepNext w:val="0"/>
              <w:spacing w:after="0"/>
              <w:contextualSpacing/>
              <w:jc w:val="center"/>
            </w:pPr>
            <w:r w:rsidRPr="00695E43">
              <w:t>BNF</w:t>
            </w:r>
          </w:p>
          <w:p w14:paraId="27E444FE" w14:textId="77777777" w:rsidR="00036EA7" w:rsidRDefault="00036EA7" w:rsidP="003C648C">
            <w:pPr>
              <w:pStyle w:val="NICETabletext"/>
              <w:keepNext w:val="0"/>
              <w:spacing w:after="0"/>
              <w:contextualSpacing/>
              <w:jc w:val="center"/>
            </w:pPr>
            <w:r w:rsidRPr="00695E43">
              <w:t xml:space="preserve">PSSRU </w:t>
            </w:r>
          </w:p>
          <w:p w14:paraId="7B379A23" w14:textId="77777777" w:rsidR="00036EA7" w:rsidRDefault="00036EA7" w:rsidP="003C648C">
            <w:pPr>
              <w:pStyle w:val="NICETabletext"/>
              <w:keepNext w:val="0"/>
              <w:spacing w:after="0"/>
              <w:contextualSpacing/>
              <w:jc w:val="center"/>
            </w:pPr>
            <w:r w:rsidRPr="00695E43">
              <w:t xml:space="preserve">NHS </w:t>
            </w:r>
            <w:r>
              <w:t>Cost Collection</w:t>
            </w:r>
          </w:p>
          <w:p w14:paraId="1F213710" w14:textId="77777777" w:rsidR="00036EA7" w:rsidRPr="005D58CB" w:rsidRDefault="00036EA7" w:rsidP="003C648C">
            <w:pPr>
              <w:pStyle w:val="NICETabletext"/>
              <w:keepNext w:val="0"/>
              <w:spacing w:after="0"/>
              <w:contextualSpacing/>
              <w:jc w:val="center"/>
            </w:pPr>
            <w:r w:rsidRPr="00695E43">
              <w:t>NICE</w:t>
            </w:r>
            <w:r>
              <w:t xml:space="preserve"> - </w:t>
            </w:r>
            <w:r w:rsidRPr="00695E43">
              <w:t>Marie Curie report</w:t>
            </w:r>
          </w:p>
        </w:tc>
        <w:tc>
          <w:tcPr>
            <w:tcW w:w="1559" w:type="dxa"/>
          </w:tcPr>
          <w:p w14:paraId="584A2E83" w14:textId="50A670DA" w:rsidR="00036EA7" w:rsidRPr="005D58CB" w:rsidRDefault="00036EA7" w:rsidP="003C648C">
            <w:pPr>
              <w:pStyle w:val="NICETabletext"/>
              <w:keepNext w:val="0"/>
              <w:spacing w:after="0"/>
              <w:contextualSpacing/>
              <w:jc w:val="center"/>
            </w:pPr>
            <w:r w:rsidRPr="005D58CB">
              <w:t>eMIT</w:t>
            </w:r>
          </w:p>
          <w:p w14:paraId="30E73F4B" w14:textId="77777777" w:rsidR="00036EA7" w:rsidRPr="005D58CB" w:rsidRDefault="00036EA7" w:rsidP="003C648C">
            <w:pPr>
              <w:pStyle w:val="NICETabletext"/>
              <w:keepNext w:val="0"/>
              <w:spacing w:after="0"/>
              <w:contextualSpacing/>
              <w:jc w:val="center"/>
            </w:pPr>
            <w:r w:rsidRPr="005D58CB">
              <w:t>BNF</w:t>
            </w:r>
          </w:p>
          <w:p w14:paraId="3273E2B5" w14:textId="77777777" w:rsidR="00036EA7" w:rsidRPr="005D58CB" w:rsidRDefault="00036EA7" w:rsidP="003C648C">
            <w:pPr>
              <w:pStyle w:val="NICETabletext"/>
              <w:keepNext w:val="0"/>
              <w:spacing w:after="0"/>
              <w:contextualSpacing/>
              <w:jc w:val="center"/>
            </w:pPr>
            <w:r w:rsidRPr="005D58CB">
              <w:t>MIMS</w:t>
            </w:r>
          </w:p>
          <w:p w14:paraId="22CD1804" w14:textId="77777777" w:rsidR="00036EA7" w:rsidRPr="005D58CB" w:rsidRDefault="00036EA7" w:rsidP="003C648C">
            <w:pPr>
              <w:pStyle w:val="NICETabletext"/>
              <w:keepNext w:val="0"/>
              <w:spacing w:after="0"/>
              <w:contextualSpacing/>
              <w:jc w:val="center"/>
            </w:pPr>
            <w:r w:rsidRPr="005D58CB">
              <w:t>PSSRU</w:t>
            </w:r>
          </w:p>
          <w:p w14:paraId="311F1843" w14:textId="77777777" w:rsidR="00036EA7" w:rsidRPr="005D58CB" w:rsidRDefault="00036EA7" w:rsidP="003C648C">
            <w:pPr>
              <w:pStyle w:val="NICETabletext"/>
              <w:keepNext w:val="0"/>
              <w:spacing w:after="0"/>
              <w:contextualSpacing/>
              <w:jc w:val="center"/>
            </w:pPr>
            <w:r w:rsidRPr="005D58CB">
              <w:t>NHS Cost Collection</w:t>
            </w:r>
          </w:p>
        </w:tc>
        <w:tc>
          <w:tcPr>
            <w:tcW w:w="1559" w:type="dxa"/>
          </w:tcPr>
          <w:p w14:paraId="2B8E4E81" w14:textId="436E3EBE" w:rsidR="00D17D19" w:rsidRDefault="00D17D19" w:rsidP="005C2CA9">
            <w:pPr>
              <w:pStyle w:val="NICETabletext"/>
              <w:keepNext w:val="0"/>
              <w:spacing w:after="0"/>
              <w:contextualSpacing/>
              <w:jc w:val="center"/>
            </w:pPr>
            <w:r>
              <w:t>eMIT</w:t>
            </w:r>
          </w:p>
          <w:p w14:paraId="10F28EC5" w14:textId="1649E2CB" w:rsidR="00036EA7" w:rsidRPr="000911A8" w:rsidRDefault="00036EA7" w:rsidP="003C648C">
            <w:pPr>
              <w:pStyle w:val="NICETabletext"/>
              <w:keepNext w:val="0"/>
              <w:spacing w:after="0"/>
              <w:contextualSpacing/>
              <w:jc w:val="center"/>
            </w:pPr>
            <w:r w:rsidRPr="005D58CB">
              <w:t>BNF</w:t>
            </w:r>
          </w:p>
          <w:p w14:paraId="445BD988" w14:textId="77777777" w:rsidR="00036EA7" w:rsidRPr="005D58CB" w:rsidRDefault="00036EA7" w:rsidP="003C648C">
            <w:pPr>
              <w:pStyle w:val="NICETabletext"/>
              <w:keepNext w:val="0"/>
              <w:spacing w:after="0"/>
              <w:contextualSpacing/>
              <w:jc w:val="center"/>
            </w:pPr>
            <w:r w:rsidRPr="005D58CB">
              <w:t>PSSRU</w:t>
            </w:r>
          </w:p>
          <w:p w14:paraId="12B51891" w14:textId="77777777" w:rsidR="00036EA7" w:rsidRPr="005D58CB" w:rsidRDefault="00036EA7" w:rsidP="003C648C">
            <w:pPr>
              <w:pStyle w:val="NICETabletext"/>
              <w:keepNext w:val="0"/>
              <w:spacing w:after="0"/>
              <w:contextualSpacing/>
              <w:jc w:val="center"/>
            </w:pPr>
            <w:r w:rsidRPr="005D58CB">
              <w:t>NHS Cost Collection</w:t>
            </w:r>
          </w:p>
        </w:tc>
        <w:tc>
          <w:tcPr>
            <w:tcW w:w="1560" w:type="dxa"/>
          </w:tcPr>
          <w:p w14:paraId="487C2434" w14:textId="77777777" w:rsidR="00036EA7" w:rsidRPr="005D58CB" w:rsidRDefault="00036EA7" w:rsidP="003C648C">
            <w:pPr>
              <w:pStyle w:val="NICETabletext"/>
              <w:keepNext w:val="0"/>
              <w:spacing w:after="0"/>
              <w:contextualSpacing/>
              <w:jc w:val="center"/>
            </w:pPr>
            <w:r w:rsidRPr="005D58CB">
              <w:t>eMIT</w:t>
            </w:r>
          </w:p>
          <w:p w14:paraId="5D85BB33" w14:textId="77777777" w:rsidR="00036EA7" w:rsidRPr="000911A8" w:rsidRDefault="00036EA7" w:rsidP="003C648C">
            <w:pPr>
              <w:pStyle w:val="NICETabletext"/>
              <w:keepNext w:val="0"/>
              <w:spacing w:after="0"/>
              <w:contextualSpacing/>
              <w:jc w:val="center"/>
            </w:pPr>
            <w:r w:rsidRPr="000911A8">
              <w:t>BNF</w:t>
            </w:r>
          </w:p>
          <w:p w14:paraId="6E6B8B56" w14:textId="77777777" w:rsidR="00036EA7" w:rsidRPr="000911A8" w:rsidRDefault="00036EA7" w:rsidP="003C648C">
            <w:pPr>
              <w:pStyle w:val="NICETabletext"/>
              <w:keepNext w:val="0"/>
              <w:spacing w:after="0"/>
              <w:contextualSpacing/>
              <w:jc w:val="center"/>
            </w:pPr>
            <w:r w:rsidRPr="000911A8">
              <w:t>PSSRU</w:t>
            </w:r>
          </w:p>
          <w:p w14:paraId="2ECD4D17" w14:textId="77777777" w:rsidR="00036EA7" w:rsidRPr="000911A8" w:rsidRDefault="00036EA7" w:rsidP="003C648C">
            <w:pPr>
              <w:pStyle w:val="NICETabletext"/>
              <w:keepNext w:val="0"/>
              <w:spacing w:after="0"/>
              <w:contextualSpacing/>
              <w:jc w:val="center"/>
            </w:pPr>
            <w:r w:rsidRPr="000911A8">
              <w:t>NHS Cost Collection</w:t>
            </w:r>
          </w:p>
        </w:tc>
        <w:tc>
          <w:tcPr>
            <w:tcW w:w="2552" w:type="dxa"/>
          </w:tcPr>
          <w:p w14:paraId="15134619" w14:textId="3415C2F0" w:rsidR="00036EA7" w:rsidRPr="000911A8" w:rsidRDefault="00AB213B" w:rsidP="003C648C">
            <w:pPr>
              <w:pStyle w:val="NICETabletext"/>
              <w:keepNext w:val="0"/>
              <w:spacing w:after="0"/>
              <w:contextualSpacing/>
            </w:pPr>
            <w:r w:rsidRPr="000911A8">
              <w:t>As per the NICE reference case.</w:t>
            </w:r>
            <w:r w:rsidRPr="000911A8">
              <w:fldChar w:fldCharType="begin"/>
            </w:r>
            <w:r w:rsidR="00CA6345">
              <w:instrText xml:space="preserve"> ADDIN ZOTERO_ITEM CSL_CITATION {"citationID":"TWZUvP3g","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0911A8">
              <w:fldChar w:fldCharType="separate"/>
            </w:r>
            <w:r w:rsidRPr="00FD57F4">
              <w:rPr>
                <w:rFonts w:cs="Arial"/>
                <w:vertAlign w:val="superscript"/>
              </w:rPr>
              <w:t>2</w:t>
            </w:r>
            <w:r w:rsidRPr="000911A8">
              <w:fldChar w:fldCharType="end"/>
            </w:r>
          </w:p>
        </w:tc>
      </w:tr>
    </w:tbl>
    <w:p w14:paraId="61A6C1D1" w14:textId="3329730A" w:rsidR="00036EA7" w:rsidRPr="005D58CB" w:rsidRDefault="00036EA7" w:rsidP="00036EA7">
      <w:pPr>
        <w:pStyle w:val="NICETabletext"/>
        <w:keepNext w:val="0"/>
        <w:sectPr w:rsidR="00036EA7" w:rsidRPr="005D58CB">
          <w:headerReference w:type="default" r:id="rId34"/>
          <w:footerReference w:type="default" r:id="rId35"/>
          <w:pgSz w:w="16840" w:h="11907" w:orient="landscape" w:code="9"/>
          <w:pgMar w:top="1440" w:right="1440" w:bottom="1440" w:left="1440" w:header="709" w:footer="709" w:gutter="0"/>
          <w:cols w:space="708"/>
          <w:docGrid w:linePitch="360"/>
        </w:sectPr>
      </w:pPr>
      <w:bookmarkStart w:id="421" w:name="_Toc98924662"/>
      <w:bookmarkStart w:id="422" w:name="_Ref124415856"/>
      <w:r w:rsidRPr="000911A8">
        <w:rPr>
          <w:lang w:val="en-US"/>
        </w:rPr>
        <w:t xml:space="preserve">Abbreviations: </w:t>
      </w:r>
      <w:r w:rsidRPr="005D58CB">
        <w:rPr>
          <w:lang w:val="en-US"/>
        </w:rPr>
        <w:t xml:space="preserve">BC, breast cancer; </w:t>
      </w:r>
      <w:r w:rsidRPr="000911A8">
        <w:rPr>
          <w:lang w:val="en-US"/>
        </w:rPr>
        <w:t xml:space="preserve">BNF, British National Formulary; </w:t>
      </w:r>
      <w:r w:rsidRPr="005D58CB">
        <w:rPr>
          <w:lang w:val="en-US"/>
        </w:rPr>
        <w:t xml:space="preserve">eMIT, electronic market information tool; </w:t>
      </w:r>
      <w:r w:rsidRPr="000911A8">
        <w:rPr>
          <w:lang w:val="en-US"/>
        </w:rPr>
        <w:t xml:space="preserve">EQ-5D, EuroQol-5 Dimension; mBC, metastatic breast cancer; NHS, National Health Service; NICE, National Institute for Health and Care Excellence; PartSA, partitioned survival analysis; PD, progressed disease; PFS, progression-free survival; PSS – Personal Social Service; PSSRU, Personal Social Services Research Unit; QALY, quality-adjusted adjusted life-years; </w:t>
      </w:r>
      <w:r w:rsidRPr="005D58CB">
        <w:rPr>
          <w:lang w:val="en-US"/>
        </w:rPr>
        <w:t>SG, sa</w:t>
      </w:r>
      <w:r w:rsidRPr="005D58CB">
        <w:t xml:space="preserve">cituzumab govitecan; </w:t>
      </w:r>
      <w:r w:rsidRPr="005D58CB">
        <w:rPr>
          <w:lang w:val="en-US"/>
        </w:rPr>
        <w:t>T-DXd, t</w:t>
      </w:r>
      <w:r w:rsidRPr="003C648C">
        <w:rPr>
          <w:lang w:val="en-US"/>
        </w:rPr>
        <w:t>rastuzumab deruxtecan</w:t>
      </w:r>
      <w:r w:rsidRPr="005D58CB">
        <w:rPr>
          <w:lang w:val="en-US"/>
        </w:rPr>
        <w:t>; TFR, Trust Financial Returns; TPC, treatment of physician’s choice; u/mBC, unresectable or metastatic breast cancer.</w:t>
      </w:r>
    </w:p>
    <w:p w14:paraId="55666802" w14:textId="77777777" w:rsidR="00036EA7" w:rsidRPr="00AF711B" w:rsidRDefault="00036EA7" w:rsidP="00036EA7">
      <w:pPr>
        <w:pStyle w:val="Heading3"/>
      </w:pPr>
      <w:r>
        <w:lastRenderedPageBreak/>
        <w:t xml:space="preserve"> </w:t>
      </w:r>
      <w:bookmarkStart w:id="423" w:name="_Toc127006439"/>
      <w:bookmarkStart w:id="424" w:name="_Toc129350886"/>
      <w:r w:rsidRPr="00AF711B">
        <w:t>Intervention technology and comparators</w:t>
      </w:r>
      <w:bookmarkEnd w:id="421"/>
      <w:bookmarkEnd w:id="422"/>
      <w:bookmarkEnd w:id="423"/>
      <w:bookmarkEnd w:id="424"/>
    </w:p>
    <w:p w14:paraId="54B102F2" w14:textId="3938C11C" w:rsidR="00036EA7" w:rsidRPr="005D58CB" w:rsidRDefault="00036EA7" w:rsidP="00036EA7">
      <w:pPr>
        <w:pStyle w:val="Body"/>
      </w:pPr>
      <w:r w:rsidRPr="00B51087">
        <w:t xml:space="preserve">The intervention modelled in the analysis is T-DXd, administered </w:t>
      </w:r>
      <w:r w:rsidRPr="005D58CB">
        <w:t>as an intravenous infusion</w:t>
      </w:r>
      <w:r w:rsidRPr="00B51087">
        <w:t xml:space="preserve"> at the </w:t>
      </w:r>
      <w:r w:rsidRPr="005D58CB">
        <w:t xml:space="preserve">recommended </w:t>
      </w:r>
      <w:r w:rsidRPr="00B51087">
        <w:t xml:space="preserve">dose of 5.4 mg/kg once per 21-day cycle. Treatment is administered until disease progression or </w:t>
      </w:r>
      <w:r w:rsidRPr="005D58CB">
        <w:t>unacceptable</w:t>
      </w:r>
      <w:r w:rsidRPr="00B51087">
        <w:t xml:space="preserve"> toxicity, as per the SmPC and dose received in DESTINY-Breast0</w:t>
      </w:r>
      <w:r w:rsidRPr="005D58CB">
        <w:t>4</w:t>
      </w:r>
      <w:r w:rsidRPr="00B51087">
        <w:t xml:space="preserve"> (as outlined </w:t>
      </w:r>
      <w:r w:rsidRPr="00914B98">
        <w:t xml:space="preserve">in </w:t>
      </w:r>
      <w:r w:rsidRPr="003C648C">
        <w:rPr>
          <w:b/>
        </w:rPr>
        <w:t xml:space="preserve">Section </w:t>
      </w:r>
      <w:r w:rsidR="00914B98" w:rsidRPr="003C648C">
        <w:rPr>
          <w:b/>
        </w:rPr>
        <w:fldChar w:fldCharType="begin"/>
      </w:r>
      <w:r w:rsidR="00914B98" w:rsidRPr="003C648C">
        <w:rPr>
          <w:b/>
        </w:rPr>
        <w:instrText xml:space="preserve"> REF _Ref127007482 \r \h  \* MERGEFORMAT </w:instrText>
      </w:r>
      <w:r w:rsidR="00914B98" w:rsidRPr="003C648C">
        <w:rPr>
          <w:b/>
        </w:rPr>
      </w:r>
      <w:r w:rsidR="00914B98" w:rsidRPr="003C648C">
        <w:rPr>
          <w:b/>
        </w:rPr>
        <w:fldChar w:fldCharType="separate"/>
      </w:r>
      <w:r w:rsidR="00145F42">
        <w:rPr>
          <w:b/>
        </w:rPr>
        <w:t>B.2.3.1</w:t>
      </w:r>
      <w:r w:rsidR="00914B98" w:rsidRPr="003C648C">
        <w:rPr>
          <w:b/>
        </w:rPr>
        <w:fldChar w:fldCharType="end"/>
      </w:r>
      <w:r w:rsidRPr="00914B98">
        <w:t>).</w:t>
      </w:r>
      <w:r w:rsidRPr="005D58CB">
        <w:fldChar w:fldCharType="begin"/>
      </w:r>
      <w:r w:rsidR="00CA6345">
        <w:instrText xml:space="preserve"> ADDIN ZOTERO_ITEM CSL_CITATION {"citationID":"X1mQbeV5","properties":{"formattedCitation":"\\super 7,170\\nosupersub{}","plainCitation":"7,170","noteIndex":0},"citationItems":[{"id":65944,"uris":["http://zotero.org/groups/4797619/items/WBVSVVF7"],"itemData":{"id":65944,"type":"document","title":"Clinical Study Report for DS8201-A-U303. Data cut-off date: 11 Jan 2022. Data on File.","author":[{"family":"Daiichi Sankyo Inc.","given":""}],"issued":{"date-parts":[["2022"]]}}},{"id":65888,"uris":["http://zotero.org/groups/4797619/items/E6FJLSVV"],"itemData":{"id":65888,"type":"webpage","title":"Enhertu 100 mg powder for concentrate for solution for infusion - Summary of Product Characteristics (SmPC) - (emc)","URL":"https://www.medicines.org.uk/emc/product/12135/smpc#gref","accessed":{"date-parts":[["2022",10,25]]}}}],"schema":"https://github.com/citation-style-language/schema/raw/master/csl-citation.json"} </w:instrText>
      </w:r>
      <w:r w:rsidRPr="005D58CB">
        <w:fldChar w:fldCharType="separate"/>
      </w:r>
      <w:r w:rsidR="00CA6345" w:rsidRPr="00CA6345">
        <w:rPr>
          <w:rFonts w:cs="Arial"/>
          <w:szCs w:val="24"/>
          <w:vertAlign w:val="superscript"/>
        </w:rPr>
        <w:t>7,170</w:t>
      </w:r>
      <w:r w:rsidRPr="005D58CB">
        <w:fldChar w:fldCharType="end"/>
      </w:r>
      <w:r w:rsidRPr="00B51087">
        <w:t xml:space="preserve"> </w:t>
      </w:r>
      <w:r w:rsidRPr="005D58CB">
        <w:t xml:space="preserve">The </w:t>
      </w:r>
      <w:r w:rsidR="00CB2905">
        <w:t>CEA</w:t>
      </w:r>
      <w:r w:rsidRPr="005D58CB">
        <w:t xml:space="preserve"> includes </w:t>
      </w:r>
      <w:r w:rsidRPr="00B51087">
        <w:t>dose adjustments and modifications as per the DESTINY-Breast0</w:t>
      </w:r>
      <w:r w:rsidRPr="005D58CB">
        <w:t>4</w:t>
      </w:r>
      <w:r w:rsidRPr="00B51087">
        <w:t xml:space="preserve"> trial, which allowed dose adjustments in line with the </w:t>
      </w:r>
      <w:r w:rsidRPr="00C96C8E">
        <w:t>SmPC</w:t>
      </w:r>
      <w:r w:rsidRPr="00C96C8E" w:rsidDel="00D9783F">
        <w:t xml:space="preserve"> </w:t>
      </w:r>
      <w:r w:rsidRPr="00C96C8E">
        <w:t>(se</w:t>
      </w:r>
      <w:r w:rsidRPr="00B51087">
        <w:t xml:space="preserve">e </w:t>
      </w:r>
      <w:r w:rsidRPr="003C648C">
        <w:rPr>
          <w:b/>
        </w:rPr>
        <w:t xml:space="preserve">Section </w:t>
      </w:r>
      <w:r w:rsidRPr="003C648C">
        <w:rPr>
          <w:b/>
        </w:rPr>
        <w:fldChar w:fldCharType="begin"/>
      </w:r>
      <w:r w:rsidRPr="003C648C">
        <w:rPr>
          <w:b/>
        </w:rPr>
        <w:instrText xml:space="preserve"> REF _Ref99727403 \r \h  \* MERGEFORMAT </w:instrText>
      </w:r>
      <w:r w:rsidRPr="003C648C">
        <w:rPr>
          <w:b/>
        </w:rPr>
      </w:r>
      <w:r w:rsidRPr="003C648C">
        <w:rPr>
          <w:b/>
        </w:rPr>
        <w:fldChar w:fldCharType="separate"/>
      </w:r>
      <w:r w:rsidR="00145F42">
        <w:rPr>
          <w:b/>
        </w:rPr>
        <w:t>B.3.5.1</w:t>
      </w:r>
      <w:r w:rsidRPr="003C648C">
        <w:rPr>
          <w:b/>
        </w:rPr>
        <w:fldChar w:fldCharType="end"/>
      </w:r>
      <w:r w:rsidRPr="00B51087">
        <w:t>).</w:t>
      </w:r>
      <w:r w:rsidRPr="005D58CB">
        <w:fldChar w:fldCharType="begin"/>
      </w:r>
      <w:r w:rsidR="00CA6345">
        <w:instrText xml:space="preserve"> ADDIN ZOTERO_ITEM CSL_CITATION {"citationID":"R55L9HLG","properties":{"formattedCitation":"\\super 7,170\\nosupersub{}","plainCitation":"7,170","noteIndex":0},"citationItems":[{"id":65944,"uris":["http://zotero.org/groups/4797619/items/WBVSVVF7"],"itemData":{"id":65944,"type":"document","title":"Clinical Study Report for DS8201-A-U303. Data cut-off date: 11 Jan 2022. Data on File.","author":[{"family":"Daiichi Sankyo Inc.","given":""}],"issued":{"date-parts":[["2022"]]}}},{"id":65888,"uris":["http://zotero.org/groups/4797619/items/E6FJLSVV"],"itemData":{"id":65888,"type":"webpage","title":"Enhertu 100 mg powder for concentrate for solution for infusion - Summary of Product Characteristics (SmPC) - (emc)","URL":"https://www.medicines.org.uk/emc/product/12135/smpc#gref","accessed":{"date-parts":[["2022",10,25]]}}}],"schema":"https://github.com/citation-style-language/schema/raw/master/csl-citation.json"} </w:instrText>
      </w:r>
      <w:r w:rsidRPr="005D58CB">
        <w:fldChar w:fldCharType="separate"/>
      </w:r>
      <w:r w:rsidR="00CA6345" w:rsidRPr="00CA6345">
        <w:rPr>
          <w:rFonts w:cs="Arial"/>
          <w:szCs w:val="24"/>
          <w:vertAlign w:val="superscript"/>
        </w:rPr>
        <w:t>7,170</w:t>
      </w:r>
      <w:r w:rsidRPr="005D58CB">
        <w:fldChar w:fldCharType="end"/>
      </w:r>
      <w:r w:rsidR="00B41019">
        <w:t xml:space="preserve"> </w:t>
      </w:r>
    </w:p>
    <w:p w14:paraId="25CADF2C" w14:textId="4AEF6176" w:rsidR="00036EA7" w:rsidRDefault="00036EA7" w:rsidP="00036EA7">
      <w:pPr>
        <w:spacing w:before="120" w:after="120"/>
      </w:pPr>
      <w:r w:rsidRPr="005D58CB">
        <w:t>The comparator in the model is the TPC arm from DESTINY-Breast04</w:t>
      </w:r>
      <w:r w:rsidR="00971774">
        <w:t>,</w:t>
      </w:r>
      <w:r w:rsidRPr="005D58CB">
        <w:t xml:space="preserve"> which comprises of a basket of single-agent chemotherapies: </w:t>
      </w:r>
    </w:p>
    <w:p w14:paraId="72E06BFB" w14:textId="0EC33672" w:rsidR="00036EA7" w:rsidRDefault="00036EA7" w:rsidP="00E91470">
      <w:pPr>
        <w:pStyle w:val="ListParagraph"/>
        <w:numPr>
          <w:ilvl w:val="0"/>
          <w:numId w:val="52"/>
        </w:numPr>
        <w:spacing w:before="120" w:after="120"/>
      </w:pPr>
      <w:r w:rsidRPr="005D58CB">
        <w:t>eribulin (51%)</w:t>
      </w:r>
    </w:p>
    <w:p w14:paraId="269B6396" w14:textId="77777777" w:rsidR="00036EA7" w:rsidRDefault="00036EA7" w:rsidP="00E91470">
      <w:pPr>
        <w:pStyle w:val="ListParagraph"/>
        <w:numPr>
          <w:ilvl w:val="0"/>
          <w:numId w:val="52"/>
        </w:numPr>
        <w:spacing w:before="120" w:after="120"/>
      </w:pPr>
      <w:r w:rsidRPr="005D58CB">
        <w:t>capecitabine</w:t>
      </w:r>
      <w:r>
        <w:t xml:space="preserve"> (21%)</w:t>
      </w:r>
    </w:p>
    <w:p w14:paraId="32483E72" w14:textId="77777777" w:rsidR="00036EA7" w:rsidRDefault="00036EA7" w:rsidP="00E91470">
      <w:pPr>
        <w:pStyle w:val="ListParagraph"/>
        <w:numPr>
          <w:ilvl w:val="0"/>
          <w:numId w:val="52"/>
        </w:numPr>
        <w:spacing w:before="120" w:after="120"/>
      </w:pPr>
      <w:r w:rsidRPr="005D58CB">
        <w:t>nab-paclitaxel</w:t>
      </w:r>
      <w:r>
        <w:t xml:space="preserve"> (10%)</w:t>
      </w:r>
    </w:p>
    <w:p w14:paraId="189063CC" w14:textId="77777777" w:rsidR="00036EA7" w:rsidRDefault="00036EA7" w:rsidP="00E91470">
      <w:pPr>
        <w:pStyle w:val="ListParagraph"/>
        <w:numPr>
          <w:ilvl w:val="0"/>
          <w:numId w:val="52"/>
        </w:numPr>
        <w:spacing w:before="120" w:after="120"/>
      </w:pPr>
      <w:r w:rsidRPr="005D58CB">
        <w:t>gemcitabine</w:t>
      </w:r>
      <w:r>
        <w:t xml:space="preserve"> (9%)</w:t>
      </w:r>
    </w:p>
    <w:p w14:paraId="76514E6A" w14:textId="77777777" w:rsidR="00036EA7" w:rsidRPr="005D58CB" w:rsidRDefault="00036EA7" w:rsidP="00E91470">
      <w:pPr>
        <w:pStyle w:val="ListParagraph"/>
        <w:numPr>
          <w:ilvl w:val="0"/>
          <w:numId w:val="52"/>
        </w:numPr>
        <w:spacing w:before="120" w:after="120"/>
      </w:pPr>
      <w:r w:rsidRPr="005D58CB">
        <w:t>paclitaxel</w:t>
      </w:r>
      <w:r>
        <w:t xml:space="preserve"> (8%)</w:t>
      </w:r>
    </w:p>
    <w:p w14:paraId="4175B29A" w14:textId="4AA02EEF" w:rsidR="000C6958" w:rsidRDefault="00036EA7" w:rsidP="00036EA7">
      <w:pPr>
        <w:spacing w:before="120" w:after="120"/>
      </w:pPr>
      <w:r w:rsidRPr="005D58CB" w:rsidDel="00870EC8">
        <w:t xml:space="preserve">According </w:t>
      </w:r>
      <w:r w:rsidRPr="005D58CB">
        <w:t>to NICE CG81 guidelines</w:t>
      </w:r>
      <w:r w:rsidRPr="005D58CB">
        <w:fldChar w:fldCharType="begin"/>
      </w:r>
      <w:r w:rsidR="00CA6345">
        <w:instrText xml:space="preserve"> ADDIN ZOTERO_ITEM CSL_CITATION {"citationID":"LSAFpR94","properties":{"formattedCitation":"\\super 35\\nosupersub{}","plainCitation":"35","noteIndex":0},"citationItems":[{"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Pr="005D58CB">
        <w:fldChar w:fldCharType="separate"/>
      </w:r>
      <w:r w:rsidR="00FD57F4" w:rsidRPr="00FD57F4">
        <w:rPr>
          <w:rFonts w:cs="Arial"/>
          <w:szCs w:val="24"/>
          <w:vertAlign w:val="superscript"/>
        </w:rPr>
        <w:t>35</w:t>
      </w:r>
      <w:r w:rsidRPr="005D58CB">
        <w:fldChar w:fldCharType="end"/>
      </w:r>
      <w:r w:rsidRPr="005D58CB">
        <w:t>, ESMO 2021 guidelines</w:t>
      </w:r>
      <w:r w:rsidRPr="005D58CB">
        <w:fldChar w:fldCharType="begin"/>
      </w:r>
      <w:r w:rsidR="00CA6345">
        <w:instrText xml:space="preserve"> ADDIN ZOTERO_ITEM CSL_CITATION {"citationID":"YYUMLJfr","properties":{"formattedCitation":"\\super 42\\nosupersub{}","plainCitation":"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5D58CB">
        <w:fldChar w:fldCharType="separate"/>
      </w:r>
      <w:r w:rsidR="00FD57F4" w:rsidRPr="00FD57F4">
        <w:rPr>
          <w:rFonts w:cs="Arial"/>
          <w:szCs w:val="24"/>
          <w:vertAlign w:val="superscript"/>
        </w:rPr>
        <w:t>42</w:t>
      </w:r>
      <w:r w:rsidRPr="005D58CB">
        <w:fldChar w:fldCharType="end"/>
      </w:r>
      <w:r w:rsidRPr="005D58CB">
        <w:t>, and</w:t>
      </w:r>
      <w:r w:rsidRPr="005D58CB" w:rsidDel="00023901">
        <w:t xml:space="preserve"> </w:t>
      </w:r>
      <w:r w:rsidR="00023901">
        <w:t>feedback</w:t>
      </w:r>
      <w:r w:rsidRPr="005D58CB">
        <w:t xml:space="preserve"> from UK</w:t>
      </w:r>
      <w:r w:rsidR="00EF07CE">
        <w:t xml:space="preserve"> clinical experts</w:t>
      </w:r>
      <w:r w:rsidRPr="005D58CB">
        <w:t>,</w:t>
      </w:r>
      <w:r w:rsidR="0007201B" w:rsidRPr="00054570">
        <w:fldChar w:fldCharType="begin"/>
      </w:r>
      <w:r w:rsidR="00CA6345">
        <w:instrText xml:space="preserve"> ADDIN ZOTERO_ITEM CSL_CITATION {"citationID":"eqN4oTZe","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07201B" w:rsidRPr="00054570">
        <w:fldChar w:fldCharType="separate"/>
      </w:r>
      <w:r w:rsidR="00CA6345" w:rsidRPr="00CA6345">
        <w:rPr>
          <w:rFonts w:cs="Arial"/>
          <w:szCs w:val="24"/>
          <w:vertAlign w:val="superscript"/>
        </w:rPr>
        <w:t>121</w:t>
      </w:r>
      <w:r w:rsidR="0007201B" w:rsidRPr="00054570">
        <w:fldChar w:fldCharType="end"/>
      </w:r>
      <w:r w:rsidRPr="005D58CB">
        <w:t xml:space="preserve"> a broad range of non-targeted single-agent chemotherapy </w:t>
      </w:r>
      <w:r w:rsidR="009B2BA6">
        <w:t>agents</w:t>
      </w:r>
      <w:r w:rsidR="009B2BA6" w:rsidRPr="005D58CB">
        <w:t xml:space="preserve"> </w:t>
      </w:r>
      <w:r w:rsidRPr="005D58CB">
        <w:t xml:space="preserve">(e.g., capecitabine, eribulin, paclitaxel) are used in the UK for patients with </w:t>
      </w:r>
      <w:r w:rsidR="0007201B">
        <w:t xml:space="preserve">HER2-negative </w:t>
      </w:r>
      <w:r w:rsidRPr="005D58CB">
        <w:t>u/mBC following prior chemotherapy</w:t>
      </w:r>
      <w:r w:rsidR="00C4378A">
        <w:t xml:space="preserve"> </w:t>
      </w:r>
      <w:r w:rsidR="00F430C2">
        <w:t xml:space="preserve">in the </w:t>
      </w:r>
      <w:r w:rsidR="004B0FA7">
        <w:t xml:space="preserve">adjuvant </w:t>
      </w:r>
      <w:r w:rsidR="00C304BF">
        <w:t xml:space="preserve">(if recurrence occurs within 6 months) </w:t>
      </w:r>
      <w:r w:rsidR="004B0FA7">
        <w:t>or</w:t>
      </w:r>
      <w:r w:rsidR="00F430C2">
        <w:t xml:space="preserve"> metastatic setting</w:t>
      </w:r>
      <w:r w:rsidR="00C4378A">
        <w:t xml:space="preserve"> </w:t>
      </w:r>
      <w:r w:rsidRPr="005D58CB">
        <w:t xml:space="preserve">(see </w:t>
      </w:r>
      <w:r w:rsidRPr="00F710CB">
        <w:rPr>
          <w:b/>
          <w:bCs/>
        </w:rPr>
        <w:t>Section B.1.1.1</w:t>
      </w:r>
      <w:r w:rsidRPr="00D466A9">
        <w:t>).</w:t>
      </w:r>
      <w:r w:rsidRPr="005D58CB">
        <w:t xml:space="preserve"> </w:t>
      </w:r>
      <w:r w:rsidR="004A72FB">
        <w:t xml:space="preserve">In addition, </w:t>
      </w:r>
      <w:r w:rsidR="00D754D4">
        <w:t xml:space="preserve">in </w:t>
      </w:r>
      <w:r w:rsidR="004A72FB">
        <w:t>a</w:t>
      </w:r>
      <w:r w:rsidR="00DB33F4">
        <w:t xml:space="preserve"> published systematic review </w:t>
      </w:r>
      <w:r w:rsidR="004A72FB">
        <w:t xml:space="preserve">of RCTs </w:t>
      </w:r>
      <w:r w:rsidR="004F0006">
        <w:t>of single-agent chemotherapies in anthracycline- and taxane-pretreated advanced BC</w:t>
      </w:r>
      <w:r w:rsidR="00D754D4">
        <w:t>,</w:t>
      </w:r>
      <w:r w:rsidR="004F0006">
        <w:t xml:space="preserve"> </w:t>
      </w:r>
      <w:r w:rsidR="004F0006" w:rsidRPr="00945D1F">
        <w:t>no</w:t>
      </w:r>
      <w:r w:rsidR="004F0006">
        <w:t>ne of the included</w:t>
      </w:r>
      <w:r w:rsidR="004F0006" w:rsidRPr="00945D1F">
        <w:t xml:space="preserve"> RCTs demonstrate</w:t>
      </w:r>
      <w:r w:rsidR="004F0006">
        <w:t>d</w:t>
      </w:r>
      <w:r w:rsidR="004F0006" w:rsidRPr="00945D1F">
        <w:t xml:space="preserve"> a significant OS difference between any of the regimens (capecitabine, gemcitabine, vinorelbine, docetaxel, paclitaxel and paclitaxel protein-bound particles)</w:t>
      </w:r>
      <w:r w:rsidR="008674A2">
        <w:t>,</w:t>
      </w:r>
      <w:r w:rsidR="008639CF">
        <w:t xml:space="preserve"> indicating similar efficacy</w:t>
      </w:r>
      <w:r w:rsidR="009E34B8">
        <w:t xml:space="preserve"> </w:t>
      </w:r>
      <w:r w:rsidR="00C02A15">
        <w:t>across single-agent chemotherapies</w:t>
      </w:r>
      <w:r w:rsidR="004F0006" w:rsidRPr="00945D1F">
        <w:t>.</w:t>
      </w:r>
      <w:r w:rsidR="004F0006" w:rsidRPr="00945D1F">
        <w:fldChar w:fldCharType="begin"/>
      </w:r>
      <w:r w:rsidR="00CA6345">
        <w:instrText xml:space="preserve"> ADDIN ZOTERO_ITEM CSL_CITATION {"citationID":"cr7jVgCS","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4F0006" w:rsidRPr="00945D1F">
        <w:fldChar w:fldCharType="separate"/>
      </w:r>
      <w:r w:rsidR="00CA6345" w:rsidRPr="00CA6345">
        <w:rPr>
          <w:rFonts w:cs="Arial"/>
          <w:szCs w:val="24"/>
          <w:vertAlign w:val="superscript"/>
        </w:rPr>
        <w:t>118</w:t>
      </w:r>
      <w:r w:rsidR="004F0006" w:rsidRPr="00945D1F">
        <w:fldChar w:fldCharType="end"/>
      </w:r>
      <w:r w:rsidR="004F0006" w:rsidRPr="00945D1F">
        <w:t xml:space="preserve"> </w:t>
      </w:r>
      <w:r w:rsidR="001E5D4C">
        <w:t>In line with this, UK</w:t>
      </w:r>
      <w:r w:rsidR="00DB33F4">
        <w:t xml:space="preserve"> c</w:t>
      </w:r>
      <w:r w:rsidRPr="00C8102D">
        <w:t xml:space="preserve">linical experts confirmed </w:t>
      </w:r>
      <w:r w:rsidR="007E4ACC">
        <w:t xml:space="preserve">that </w:t>
      </w:r>
      <w:r w:rsidR="00DB0959" w:rsidRPr="00054570">
        <w:t>non-targeted</w:t>
      </w:r>
      <w:r w:rsidR="00F567E8">
        <w:t xml:space="preserve"> single-agent</w:t>
      </w:r>
      <w:r w:rsidR="00DB0959" w:rsidRPr="00054570">
        <w:t xml:space="preserve"> chemotherapies </w:t>
      </w:r>
      <w:r w:rsidR="007E4ACC">
        <w:t xml:space="preserve">have </w:t>
      </w:r>
      <w:r w:rsidR="00DB0959">
        <w:t>similar</w:t>
      </w:r>
      <w:r w:rsidR="00DB0959" w:rsidRPr="00054570">
        <w:t xml:space="preserve"> </w:t>
      </w:r>
      <w:r w:rsidR="007E4ACC">
        <w:t xml:space="preserve">efficacy </w:t>
      </w:r>
      <w:r w:rsidR="00C263CC">
        <w:t>in this setting</w:t>
      </w:r>
      <w:r w:rsidR="00A80DB2">
        <w:t xml:space="preserve"> and that</w:t>
      </w:r>
      <w:r w:rsidRPr="00C8102D">
        <w:t xml:space="preserve"> t</w:t>
      </w:r>
      <w:r>
        <w:t>he</w:t>
      </w:r>
      <w:r w:rsidRPr="00C8102D">
        <w:t xml:space="preserve"> </w:t>
      </w:r>
      <w:r w:rsidR="007E4ACC">
        <w:t>TPC</w:t>
      </w:r>
      <w:r w:rsidR="007E4ACC" w:rsidRPr="00C8102D">
        <w:t xml:space="preserve"> </w:t>
      </w:r>
      <w:r w:rsidRPr="00C8102D">
        <w:t xml:space="preserve">arm </w:t>
      </w:r>
      <w:r w:rsidR="00B23834">
        <w:t>of DESTINY-Breast04</w:t>
      </w:r>
      <w:r w:rsidRPr="00C8102D">
        <w:t xml:space="preserve"> is reflective of the range of options used in </w:t>
      </w:r>
      <w:r w:rsidR="007E4ACC">
        <w:t>the UK</w:t>
      </w:r>
      <w:r w:rsidRPr="00C8102D">
        <w:t xml:space="preserve">, where choice of chemotherapy </w:t>
      </w:r>
      <w:r w:rsidR="005E49DC">
        <w:t>agent</w:t>
      </w:r>
      <w:r w:rsidRPr="00C8102D">
        <w:t xml:space="preserve"> is based on clinician preference as well as patient-specific needs and preference.</w:t>
      </w:r>
      <w:r>
        <w:fldChar w:fldCharType="begin"/>
      </w:r>
      <w:r w:rsidR="00CA6345">
        <w:instrText xml:space="preserve"> ADDIN ZOTERO_ITEM CSL_CITATION {"citationID":"x9eh2nX0","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szCs w:val="24"/>
          <w:vertAlign w:val="superscript"/>
        </w:rPr>
        <w:t>121</w:t>
      </w:r>
      <w:r>
        <w:fldChar w:fldCharType="end"/>
      </w:r>
      <w:r>
        <w:t xml:space="preserve"> </w:t>
      </w:r>
      <w:r w:rsidR="000C6958">
        <w:t xml:space="preserve">Therefore, </w:t>
      </w:r>
      <w:r w:rsidR="00AD1FAB">
        <w:t xml:space="preserve">UK </w:t>
      </w:r>
      <w:r w:rsidR="000C6958">
        <w:t>clinical and HEOR experts</w:t>
      </w:r>
      <w:r w:rsidR="00AD1FAB">
        <w:t xml:space="preserve"> (including ex-NICE Committee and EAG members)</w:t>
      </w:r>
      <w:r w:rsidR="000C6958">
        <w:t xml:space="preserve"> agreed that, for decision-making, TPC is the relevant comparator in this appraisal</w:t>
      </w:r>
      <w:r w:rsidR="000C6958" w:rsidDel="00B90ACF">
        <w:t xml:space="preserve"> and that </w:t>
      </w:r>
      <w:r w:rsidR="000C6958">
        <w:t xml:space="preserve">the </w:t>
      </w:r>
      <w:r w:rsidR="000C6958" w:rsidRPr="00054570">
        <w:t xml:space="preserve">comparators listed in the final </w:t>
      </w:r>
      <w:r w:rsidR="00AD1FAB">
        <w:t xml:space="preserve">NICE </w:t>
      </w:r>
      <w:r w:rsidR="000C6958" w:rsidRPr="00054570">
        <w:t>scope</w:t>
      </w:r>
      <w:r w:rsidR="000C6958">
        <w:t xml:space="preserve"> </w:t>
      </w:r>
      <w:r w:rsidR="000C6958" w:rsidRPr="00054570">
        <w:t>are well represented in the TPC arm of DESTINY-Breast04</w:t>
      </w:r>
      <w:r w:rsidR="000C6958">
        <w:t>.</w:t>
      </w:r>
      <w:r w:rsidR="000C6958" w:rsidRPr="00054570">
        <w:fldChar w:fldCharType="begin"/>
      </w:r>
      <w:r w:rsidR="00CA6345">
        <w:instrText xml:space="preserve"> ADDIN ZOTERO_ITEM CSL_CITATION {"citationID":"Cqpkyt0a","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0C6958" w:rsidRPr="00054570">
        <w:fldChar w:fldCharType="separate"/>
      </w:r>
      <w:r w:rsidR="00CA6345" w:rsidRPr="00CA6345">
        <w:rPr>
          <w:rFonts w:cs="Arial"/>
          <w:szCs w:val="24"/>
          <w:vertAlign w:val="superscript"/>
        </w:rPr>
        <w:t>121</w:t>
      </w:r>
      <w:r w:rsidR="000C6958" w:rsidRPr="00054570">
        <w:fldChar w:fldCharType="end"/>
      </w:r>
      <w:r w:rsidR="000C6958">
        <w:t xml:space="preserve"> </w:t>
      </w:r>
      <w:r w:rsidRPr="005D58CB">
        <w:t>Please refer to</w:t>
      </w:r>
      <w:r w:rsidR="00424787" w:rsidRPr="00424787">
        <w:rPr>
          <w:b/>
        </w:rPr>
        <w:t xml:space="preserve"> </w:t>
      </w:r>
      <w:r w:rsidR="00424787" w:rsidRPr="003C648C">
        <w:rPr>
          <w:b/>
        </w:rPr>
        <w:t xml:space="preserve">Section </w:t>
      </w:r>
      <w:r w:rsidR="00424787">
        <w:rPr>
          <w:b/>
        </w:rPr>
        <w:fldChar w:fldCharType="begin"/>
      </w:r>
      <w:r w:rsidR="00424787">
        <w:rPr>
          <w:b/>
        </w:rPr>
        <w:instrText xml:space="preserve"> REF _Ref126932847 \n \h </w:instrText>
      </w:r>
      <w:r w:rsidR="00424787">
        <w:rPr>
          <w:b/>
        </w:rPr>
      </w:r>
      <w:r w:rsidR="00424787">
        <w:rPr>
          <w:b/>
        </w:rPr>
        <w:fldChar w:fldCharType="separate"/>
      </w:r>
      <w:r w:rsidR="00145F42">
        <w:rPr>
          <w:b/>
        </w:rPr>
        <w:t>B.1.1</w:t>
      </w:r>
      <w:r w:rsidR="00424787">
        <w:rPr>
          <w:b/>
        </w:rPr>
        <w:fldChar w:fldCharType="end"/>
      </w:r>
      <w:r w:rsidR="00914B98">
        <w:t xml:space="preserve"> </w:t>
      </w:r>
      <w:r w:rsidRPr="005D58CB">
        <w:t>for further information.</w:t>
      </w:r>
    </w:p>
    <w:p w14:paraId="525FA264" w14:textId="77777777" w:rsidR="00670187" w:rsidRPr="00B51087" w:rsidRDefault="00670187" w:rsidP="00670187">
      <w:pPr>
        <w:pStyle w:val="Heading2"/>
      </w:pPr>
      <w:bookmarkStart w:id="425" w:name="_Toc98924663"/>
      <w:bookmarkStart w:id="426" w:name="_Toc127006440"/>
      <w:bookmarkStart w:id="427" w:name="_Toc129350887"/>
      <w:r w:rsidRPr="00B51087">
        <w:t>Clinical parameters and variables</w:t>
      </w:r>
      <w:bookmarkEnd w:id="425"/>
      <w:bookmarkEnd w:id="426"/>
      <w:bookmarkEnd w:id="427"/>
    </w:p>
    <w:p w14:paraId="39E5AF92" w14:textId="43274F2A" w:rsidR="00670187" w:rsidRPr="00B51087" w:rsidRDefault="00670187" w:rsidP="00670187">
      <w:pPr>
        <w:pStyle w:val="Body"/>
      </w:pPr>
      <w:r w:rsidRPr="00B51087">
        <w:t xml:space="preserve">The principal source of data used to inform the </w:t>
      </w:r>
      <w:r w:rsidR="00786BED">
        <w:t>CEA</w:t>
      </w:r>
      <w:r w:rsidRPr="00B51087">
        <w:t xml:space="preserve"> is the </w:t>
      </w:r>
      <w:r w:rsidRPr="00CA5B79">
        <w:t>pivotal DESTINY-Breast04 trial</w:t>
      </w:r>
      <w:r w:rsidRPr="00B51087">
        <w:t>.</w:t>
      </w:r>
      <w:r>
        <w:t xml:space="preserve"> </w:t>
      </w:r>
      <w:r w:rsidRPr="00B51087">
        <w:t>These data comprise the key evidence base concerning the use of T-DXd as a treatment for patients with HER2</w:t>
      </w:r>
      <w:r w:rsidRPr="005D58CB">
        <w:t>-low</w:t>
      </w:r>
      <w:r w:rsidRPr="00B51087">
        <w:t xml:space="preserve"> u/mBC </w:t>
      </w:r>
      <w:r w:rsidRPr="005D58CB">
        <w:t>previously treated with chemotherapy</w:t>
      </w:r>
      <w:r w:rsidRPr="00B51087">
        <w:t xml:space="preserve">. </w:t>
      </w:r>
      <w:r>
        <w:t xml:space="preserve">HEOR and clinical experts considered the trial </w:t>
      </w:r>
      <w:r w:rsidR="00115EAC">
        <w:t xml:space="preserve">to be well-deigned and robust, </w:t>
      </w:r>
      <w:r>
        <w:t>and outcomes generalisable to UK practice.</w:t>
      </w:r>
      <w:r w:rsidRPr="00054570">
        <w:fldChar w:fldCharType="begin"/>
      </w:r>
      <w:r w:rsidR="00CA6345">
        <w:instrText xml:space="preserve"> ADDIN ZOTERO_ITEM CSL_CITATION {"citationID":"YXfIX037","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r w:rsidRPr="00B51087">
        <w:t xml:space="preserve">Clinical data for the following inputs/endpoints/events are used to inform the estimation of costs and </w:t>
      </w:r>
      <w:r w:rsidRPr="005D58CB">
        <w:t xml:space="preserve">outcomes </w:t>
      </w:r>
      <w:r w:rsidRPr="00B51087">
        <w:t xml:space="preserve">within the model: </w:t>
      </w:r>
    </w:p>
    <w:p w14:paraId="3B8D3454" w14:textId="626DD88C" w:rsidR="00670187" w:rsidRPr="00B51087" w:rsidRDefault="00670187" w:rsidP="00E91470">
      <w:pPr>
        <w:pStyle w:val="Body"/>
        <w:numPr>
          <w:ilvl w:val="0"/>
          <w:numId w:val="54"/>
        </w:numPr>
      </w:pPr>
      <w:r w:rsidRPr="00B51087">
        <w:t>Baseline characteristics (</w:t>
      </w:r>
      <w:r w:rsidRPr="003C648C">
        <w:rPr>
          <w:b/>
        </w:rPr>
        <w:t xml:space="preserve">Section </w:t>
      </w:r>
      <w:r w:rsidRPr="003C648C">
        <w:rPr>
          <w:b/>
        </w:rPr>
        <w:fldChar w:fldCharType="begin"/>
      </w:r>
      <w:r w:rsidRPr="003C648C">
        <w:rPr>
          <w:b/>
        </w:rPr>
        <w:instrText xml:space="preserve"> REF _Ref99727457 \r \h  \* MERGEFORMAT </w:instrText>
      </w:r>
      <w:r w:rsidRPr="003C648C">
        <w:rPr>
          <w:b/>
        </w:rPr>
      </w:r>
      <w:r w:rsidRPr="003C648C">
        <w:rPr>
          <w:b/>
        </w:rPr>
        <w:fldChar w:fldCharType="separate"/>
      </w:r>
      <w:r w:rsidR="00145F42">
        <w:rPr>
          <w:b/>
        </w:rPr>
        <w:t>B.3.3.1</w:t>
      </w:r>
      <w:r w:rsidRPr="003C648C">
        <w:rPr>
          <w:b/>
        </w:rPr>
        <w:fldChar w:fldCharType="end"/>
      </w:r>
      <w:r w:rsidRPr="00B51087">
        <w:t>)</w:t>
      </w:r>
    </w:p>
    <w:p w14:paraId="331D4E83" w14:textId="0660AC87" w:rsidR="00670187" w:rsidRPr="00B51087" w:rsidRDefault="00670187" w:rsidP="00E91470">
      <w:pPr>
        <w:pStyle w:val="Body"/>
        <w:numPr>
          <w:ilvl w:val="0"/>
          <w:numId w:val="54"/>
        </w:numPr>
      </w:pPr>
      <w:r w:rsidRPr="00B51087">
        <w:t>Efficacy (</w:t>
      </w:r>
      <w:r w:rsidRPr="003C648C">
        <w:rPr>
          <w:b/>
        </w:rPr>
        <w:t xml:space="preserve">Section </w:t>
      </w:r>
      <w:r w:rsidRPr="003C648C">
        <w:rPr>
          <w:b/>
        </w:rPr>
        <w:fldChar w:fldCharType="begin"/>
      </w:r>
      <w:r w:rsidRPr="003C648C">
        <w:rPr>
          <w:b/>
        </w:rPr>
        <w:instrText xml:space="preserve"> REF _Ref99727468 \r \h  \* MERGEFORMAT </w:instrText>
      </w:r>
      <w:r w:rsidRPr="003C648C">
        <w:rPr>
          <w:b/>
        </w:rPr>
      </w:r>
      <w:r w:rsidRPr="003C648C">
        <w:rPr>
          <w:b/>
        </w:rPr>
        <w:fldChar w:fldCharType="separate"/>
      </w:r>
      <w:r w:rsidR="00145F42">
        <w:rPr>
          <w:b/>
        </w:rPr>
        <w:t>B.3.3.2</w:t>
      </w:r>
      <w:r w:rsidRPr="003C648C">
        <w:rPr>
          <w:b/>
        </w:rPr>
        <w:fldChar w:fldCharType="end"/>
      </w:r>
      <w:r w:rsidRPr="00B51087">
        <w:t>)</w:t>
      </w:r>
    </w:p>
    <w:p w14:paraId="0659C2D2" w14:textId="77777777" w:rsidR="00670187" w:rsidRPr="00B51087" w:rsidRDefault="00670187" w:rsidP="00E91470">
      <w:pPr>
        <w:pStyle w:val="Body"/>
        <w:numPr>
          <w:ilvl w:val="1"/>
          <w:numId w:val="54"/>
        </w:numPr>
        <w:spacing w:after="0"/>
      </w:pPr>
      <w:r w:rsidRPr="00B51087">
        <w:t>OS</w:t>
      </w:r>
    </w:p>
    <w:p w14:paraId="3C93B3DA" w14:textId="77777777" w:rsidR="00670187" w:rsidRPr="00B51087" w:rsidRDefault="00670187" w:rsidP="00E91470">
      <w:pPr>
        <w:pStyle w:val="Body"/>
        <w:numPr>
          <w:ilvl w:val="1"/>
          <w:numId w:val="54"/>
        </w:numPr>
        <w:spacing w:after="0"/>
      </w:pPr>
      <w:r w:rsidRPr="00B51087">
        <w:t>PFS</w:t>
      </w:r>
    </w:p>
    <w:p w14:paraId="09678991" w14:textId="77777777" w:rsidR="00670187" w:rsidRPr="00B51087" w:rsidRDefault="00670187" w:rsidP="00E91470">
      <w:pPr>
        <w:pStyle w:val="Body"/>
        <w:numPr>
          <w:ilvl w:val="1"/>
          <w:numId w:val="54"/>
        </w:numPr>
      </w:pPr>
      <w:r w:rsidRPr="00B51087">
        <w:t>TTD</w:t>
      </w:r>
    </w:p>
    <w:p w14:paraId="64152B35" w14:textId="6336CF45" w:rsidR="00670187" w:rsidRDefault="00670187" w:rsidP="00E91470">
      <w:pPr>
        <w:pStyle w:val="Body"/>
        <w:numPr>
          <w:ilvl w:val="0"/>
          <w:numId w:val="54"/>
        </w:numPr>
      </w:pPr>
      <w:r>
        <w:lastRenderedPageBreak/>
        <w:t>Safety (</w:t>
      </w:r>
      <w:r w:rsidRPr="003C648C">
        <w:rPr>
          <w:b/>
        </w:rPr>
        <w:t xml:space="preserve">Section </w:t>
      </w:r>
      <w:r w:rsidRPr="003C648C">
        <w:rPr>
          <w:b/>
        </w:rPr>
        <w:fldChar w:fldCharType="begin"/>
      </w:r>
      <w:r w:rsidRPr="003C648C">
        <w:rPr>
          <w:b/>
        </w:rPr>
        <w:instrText xml:space="preserve"> REF _Ref99727479 \r \h  \* MERGEFORMAT </w:instrText>
      </w:r>
      <w:r w:rsidRPr="003C648C">
        <w:rPr>
          <w:b/>
        </w:rPr>
      </w:r>
      <w:r w:rsidRPr="003C648C">
        <w:rPr>
          <w:b/>
        </w:rPr>
        <w:fldChar w:fldCharType="separate"/>
      </w:r>
      <w:r w:rsidR="00145F42">
        <w:rPr>
          <w:b/>
        </w:rPr>
        <w:t>B.3.3.2.3</w:t>
      </w:r>
      <w:r w:rsidRPr="003C648C">
        <w:rPr>
          <w:b/>
        </w:rPr>
        <w:fldChar w:fldCharType="end"/>
      </w:r>
      <w:r>
        <w:t>)</w:t>
      </w:r>
    </w:p>
    <w:p w14:paraId="1B277E8D" w14:textId="77777777" w:rsidR="00670187" w:rsidRPr="00AF711B" w:rsidRDefault="00670187" w:rsidP="00670187">
      <w:pPr>
        <w:pStyle w:val="Heading3"/>
      </w:pPr>
      <w:bookmarkStart w:id="428" w:name="_Toc98924664"/>
      <w:bookmarkStart w:id="429" w:name="_Ref99727457"/>
      <w:bookmarkStart w:id="430" w:name="_Ref99727949"/>
      <w:bookmarkStart w:id="431" w:name="_Ref99729151"/>
      <w:bookmarkStart w:id="432" w:name="_Ref99729159"/>
      <w:bookmarkStart w:id="433" w:name="_Ref126857025"/>
      <w:bookmarkStart w:id="434" w:name="_Toc127006441"/>
      <w:bookmarkStart w:id="435" w:name="_Toc129350888"/>
      <w:r w:rsidRPr="00AF711B">
        <w:t>Baseline patient characteristics</w:t>
      </w:r>
      <w:bookmarkEnd w:id="428"/>
      <w:bookmarkEnd w:id="429"/>
      <w:bookmarkEnd w:id="430"/>
      <w:bookmarkEnd w:id="431"/>
      <w:bookmarkEnd w:id="432"/>
      <w:bookmarkEnd w:id="433"/>
      <w:bookmarkEnd w:id="434"/>
      <w:bookmarkEnd w:id="435"/>
    </w:p>
    <w:p w14:paraId="552EA915" w14:textId="295FD424" w:rsidR="00670187" w:rsidRDefault="00670187" w:rsidP="00670187">
      <w:pPr>
        <w:pStyle w:val="Body"/>
      </w:pPr>
      <w:r>
        <w:t xml:space="preserve">The baseline patient characteristics used to inform the </w:t>
      </w:r>
      <w:r w:rsidR="00786BED">
        <w:t>CEA</w:t>
      </w:r>
      <w:r>
        <w:t xml:space="preserve"> are presented in </w:t>
      </w:r>
      <w:r w:rsidRPr="003C648C">
        <w:rPr>
          <w:b/>
        </w:rPr>
        <w:fldChar w:fldCharType="begin"/>
      </w:r>
      <w:r w:rsidRPr="003C648C">
        <w:rPr>
          <w:b/>
        </w:rPr>
        <w:instrText xml:space="preserve"> REF _Ref96104090 \h  \* MERGEFORMAT </w:instrText>
      </w:r>
      <w:r w:rsidRPr="003C648C">
        <w:rPr>
          <w:b/>
        </w:rPr>
      </w:r>
      <w:r w:rsidRPr="003C648C">
        <w:rPr>
          <w:b/>
        </w:rPr>
        <w:fldChar w:fldCharType="separate"/>
      </w:r>
      <w:r w:rsidR="00145F42" w:rsidRPr="00145F42">
        <w:rPr>
          <w:b/>
        </w:rPr>
        <w:t>Table 34</w:t>
      </w:r>
      <w:r w:rsidRPr="003C648C">
        <w:rPr>
          <w:b/>
        </w:rPr>
        <w:fldChar w:fldCharType="end"/>
      </w:r>
      <w:r w:rsidRPr="009C2B41">
        <w:t>.</w:t>
      </w:r>
      <w:r>
        <w:t xml:space="preserve"> A more detailed summary of</w:t>
      </w:r>
      <w:r w:rsidDel="00B67074">
        <w:t xml:space="preserve"> </w:t>
      </w:r>
      <w:r>
        <w:t xml:space="preserve">baseline patient demographics is provided </w:t>
      </w:r>
      <w:r w:rsidR="00C8067A">
        <w:t xml:space="preserve">in </w:t>
      </w:r>
      <w:r w:rsidR="007C383A" w:rsidRPr="003C648C">
        <w:rPr>
          <w:b/>
        </w:rPr>
        <w:t xml:space="preserve">Section </w:t>
      </w:r>
      <w:r w:rsidR="00914B98" w:rsidRPr="003C648C">
        <w:rPr>
          <w:b/>
          <w:bCs/>
        </w:rPr>
        <w:fldChar w:fldCharType="begin"/>
      </w:r>
      <w:r w:rsidR="00914B98" w:rsidRPr="003C648C">
        <w:rPr>
          <w:b/>
          <w:bCs/>
        </w:rPr>
        <w:instrText xml:space="preserve"> REF _Ref127007557 \r \h </w:instrText>
      </w:r>
      <w:r w:rsidR="00C8067A">
        <w:rPr>
          <w:b/>
          <w:bCs/>
        </w:rPr>
        <w:instrText xml:space="preserve"> \* MERGEFORMAT </w:instrText>
      </w:r>
      <w:r w:rsidR="00914B98" w:rsidRPr="003C648C">
        <w:rPr>
          <w:b/>
          <w:bCs/>
        </w:rPr>
      </w:r>
      <w:r w:rsidR="00914B98" w:rsidRPr="003C648C">
        <w:rPr>
          <w:b/>
          <w:bCs/>
        </w:rPr>
        <w:fldChar w:fldCharType="separate"/>
      </w:r>
      <w:r w:rsidR="00145F42">
        <w:rPr>
          <w:b/>
          <w:bCs/>
        </w:rPr>
        <w:t>B.2.4.4</w:t>
      </w:r>
      <w:r w:rsidR="00914B98" w:rsidRPr="003C648C">
        <w:rPr>
          <w:b/>
          <w:bCs/>
        </w:rPr>
        <w:fldChar w:fldCharType="end"/>
      </w:r>
      <w:r>
        <w:t xml:space="preserve">. </w:t>
      </w:r>
      <w:r w:rsidRPr="00BF1CDA">
        <w:t>The baseline characteristics were considered generalisable to the UK population by UK clinical experts.</w:t>
      </w:r>
      <w:r w:rsidRPr="00054570">
        <w:fldChar w:fldCharType="begin"/>
      </w:r>
      <w:r w:rsidR="00CA6345">
        <w:instrText xml:space="preserve"> ADDIN ZOTERO_ITEM CSL_CITATION {"citationID":"6EodzhfE","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p>
    <w:p w14:paraId="7A197DDE" w14:textId="2FA19FCC" w:rsidR="00670187" w:rsidRDefault="00670187" w:rsidP="00670187">
      <w:pPr>
        <w:pStyle w:val="Caption"/>
      </w:pPr>
      <w:bookmarkStart w:id="436" w:name="_Ref96104090"/>
      <w:bookmarkStart w:id="437" w:name="_Toc98924743"/>
      <w:bookmarkStart w:id="438" w:name="_Toc129351009"/>
      <w:bookmarkStart w:id="439" w:name="_Toc127006664"/>
      <w:r>
        <w:t xml:space="preserve">Table </w:t>
      </w:r>
      <w:r>
        <w:fldChar w:fldCharType="begin"/>
      </w:r>
      <w:r>
        <w:instrText>SEQ Table \* ARABIC</w:instrText>
      </w:r>
      <w:r>
        <w:fldChar w:fldCharType="separate"/>
      </w:r>
      <w:r w:rsidR="00145F42">
        <w:rPr>
          <w:noProof/>
        </w:rPr>
        <w:t>34</w:t>
      </w:r>
      <w:r>
        <w:fldChar w:fldCharType="end"/>
      </w:r>
      <w:bookmarkEnd w:id="436"/>
      <w:r>
        <w:t xml:space="preserve">: Baseline patients characteristics informing the economic </w:t>
      </w:r>
      <w:bookmarkEnd w:id="437"/>
      <w:r>
        <w:t xml:space="preserve">model </w:t>
      </w:r>
      <w:r w:rsidRPr="00EE409D">
        <w:t>| FAS</w:t>
      </w:r>
      <w:bookmarkEnd w:id="438"/>
      <w:r>
        <w:t xml:space="preserve"> </w:t>
      </w:r>
      <w:bookmarkEnd w:id="439"/>
    </w:p>
    <w:tbl>
      <w:tblPr>
        <w:tblStyle w:val="TableGridLight"/>
        <w:tblW w:w="8926" w:type="dxa"/>
        <w:tblLayout w:type="fixed"/>
        <w:tblLook w:val="04A0" w:firstRow="1" w:lastRow="0" w:firstColumn="1" w:lastColumn="0" w:noHBand="0" w:noVBand="1"/>
      </w:tblPr>
      <w:tblGrid>
        <w:gridCol w:w="2122"/>
        <w:gridCol w:w="1984"/>
        <w:gridCol w:w="1276"/>
        <w:gridCol w:w="3544"/>
      </w:tblGrid>
      <w:tr w:rsidR="00670187" w14:paraId="30ED0196" w14:textId="77777777" w:rsidTr="003C648C">
        <w:trPr>
          <w:cnfStyle w:val="100000000000" w:firstRow="1" w:lastRow="0" w:firstColumn="0" w:lastColumn="0" w:oddVBand="0" w:evenVBand="0" w:oddHBand="0" w:evenHBand="0" w:firstRowFirstColumn="0" w:firstRowLastColumn="0" w:lastRowFirstColumn="0" w:lastRowLastColumn="0"/>
        </w:trPr>
        <w:tc>
          <w:tcPr>
            <w:tcW w:w="0" w:type="dxa"/>
            <w:shd w:val="clear" w:color="auto" w:fill="F2F2F2" w:themeFill="background1" w:themeFillShade="F2"/>
            <w:vAlign w:val="center"/>
          </w:tcPr>
          <w:p w14:paraId="3EFE956D" w14:textId="77777777" w:rsidR="00670187" w:rsidRPr="00A640CD" w:rsidRDefault="00670187" w:rsidP="003C648C">
            <w:pPr>
              <w:pStyle w:val="TableText0"/>
            </w:pPr>
            <w:r w:rsidRPr="003C648C">
              <w:rPr>
                <w:rFonts w:eastAsiaTheme="minorHAnsi"/>
                <w:b w:val="0"/>
                <w:color w:val="auto"/>
              </w:rPr>
              <w:t>Characteristic</w:t>
            </w:r>
          </w:p>
        </w:tc>
        <w:tc>
          <w:tcPr>
            <w:tcW w:w="0" w:type="dxa"/>
            <w:shd w:val="clear" w:color="auto" w:fill="F2F2F2" w:themeFill="background1" w:themeFillShade="F2"/>
            <w:vAlign w:val="center"/>
          </w:tcPr>
          <w:p w14:paraId="47B7401A" w14:textId="77777777" w:rsidR="00670187" w:rsidRPr="00A640CD" w:rsidRDefault="00670187" w:rsidP="003C648C">
            <w:pPr>
              <w:pStyle w:val="TableText0"/>
            </w:pPr>
            <w:r w:rsidRPr="003C648C">
              <w:rPr>
                <w:rFonts w:eastAsiaTheme="minorHAnsi"/>
                <w:b w:val="0"/>
                <w:color w:val="auto"/>
              </w:rPr>
              <w:t>Value</w:t>
            </w:r>
            <w:r>
              <w:rPr>
                <w:bCs/>
              </w:rPr>
              <w:t xml:space="preserve"> (SD)</w:t>
            </w:r>
          </w:p>
        </w:tc>
        <w:tc>
          <w:tcPr>
            <w:tcW w:w="0" w:type="dxa"/>
            <w:shd w:val="clear" w:color="auto" w:fill="F2F2F2" w:themeFill="background1" w:themeFillShade="F2"/>
            <w:vAlign w:val="center"/>
          </w:tcPr>
          <w:p w14:paraId="5C23068D" w14:textId="77777777" w:rsidR="00670187" w:rsidRPr="00A640CD" w:rsidRDefault="00670187" w:rsidP="003C648C">
            <w:pPr>
              <w:pStyle w:val="TableText0"/>
            </w:pPr>
            <w:r w:rsidRPr="003C648C">
              <w:rPr>
                <w:rFonts w:eastAsiaTheme="minorHAnsi"/>
                <w:b w:val="0"/>
                <w:color w:val="auto"/>
              </w:rPr>
              <w:t>Source</w:t>
            </w:r>
          </w:p>
        </w:tc>
        <w:tc>
          <w:tcPr>
            <w:tcW w:w="0" w:type="dxa"/>
            <w:shd w:val="clear" w:color="auto" w:fill="F2F2F2" w:themeFill="background1" w:themeFillShade="F2"/>
            <w:vAlign w:val="center"/>
          </w:tcPr>
          <w:p w14:paraId="46BF38A6" w14:textId="77777777" w:rsidR="00670187" w:rsidRPr="00A640CD" w:rsidRDefault="00670187" w:rsidP="003C648C">
            <w:pPr>
              <w:pStyle w:val="TableText0"/>
            </w:pPr>
            <w:r w:rsidRPr="003C648C">
              <w:rPr>
                <w:rFonts w:eastAsiaTheme="minorHAnsi"/>
                <w:b w:val="0"/>
                <w:color w:val="auto"/>
              </w:rPr>
              <w:t>Use in model</w:t>
            </w:r>
          </w:p>
        </w:tc>
      </w:tr>
      <w:tr w:rsidR="00670187" w:rsidRPr="00B51087" w14:paraId="3A06FBB9" w14:textId="77777777">
        <w:trPr>
          <w:trHeight w:val="523"/>
        </w:trPr>
        <w:tc>
          <w:tcPr>
            <w:tcW w:w="2122" w:type="dxa"/>
            <w:shd w:val="clear" w:color="auto" w:fill="F2F2F2" w:themeFill="background1" w:themeFillShade="F2"/>
            <w:vAlign w:val="center"/>
          </w:tcPr>
          <w:p w14:paraId="0F62A3B3" w14:textId="77777777" w:rsidR="00670187" w:rsidRPr="005D58CB" w:rsidRDefault="00670187">
            <w:pPr>
              <w:pStyle w:val="TableText0"/>
              <w:rPr>
                <w:color w:val="auto"/>
              </w:rPr>
            </w:pPr>
            <w:r w:rsidRPr="005D58CB">
              <w:rPr>
                <w:color w:val="auto"/>
              </w:rPr>
              <w:t>Mean age, years</w:t>
            </w:r>
          </w:p>
        </w:tc>
        <w:tc>
          <w:tcPr>
            <w:tcW w:w="1984" w:type="dxa"/>
            <w:vAlign w:val="center"/>
          </w:tcPr>
          <w:p w14:paraId="562EB316" w14:textId="77777777" w:rsidR="00670187" w:rsidRPr="005D58CB" w:rsidRDefault="00670187">
            <w:pPr>
              <w:pStyle w:val="TableText0"/>
              <w:jc w:val="center"/>
              <w:rPr>
                <w:color w:val="auto"/>
              </w:rPr>
            </w:pPr>
            <w:r w:rsidRPr="005D58CB">
              <w:rPr>
                <w:color w:val="auto"/>
              </w:rPr>
              <w:t>56.50 (10.89)</w:t>
            </w:r>
          </w:p>
        </w:tc>
        <w:tc>
          <w:tcPr>
            <w:tcW w:w="1276" w:type="dxa"/>
            <w:vMerge w:val="restart"/>
            <w:vAlign w:val="center"/>
          </w:tcPr>
          <w:p w14:paraId="58994183" w14:textId="552CF8E0" w:rsidR="00670187" w:rsidRPr="005D58CB" w:rsidRDefault="00670187">
            <w:pPr>
              <w:pStyle w:val="TableText0"/>
              <w:jc w:val="center"/>
              <w:rPr>
                <w:color w:val="auto"/>
              </w:rPr>
            </w:pPr>
            <w:r w:rsidRPr="005D58CB">
              <w:rPr>
                <w:color w:val="auto"/>
              </w:rPr>
              <w:t>DESTINY-Breast04</w:t>
            </w:r>
            <w:r w:rsidRPr="005D58CB">
              <w:rPr>
                <w:color w:val="auto"/>
              </w:rPr>
              <w:fldChar w:fldCharType="begin"/>
            </w:r>
            <w:r w:rsidR="00CA6345">
              <w:rPr>
                <w:color w:val="auto"/>
              </w:rPr>
              <w:instrText xml:space="preserve"> ADDIN ZOTERO_ITEM CSL_CITATION {"citationID":"hYc89cn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D58CB">
              <w:rPr>
                <w:color w:val="auto"/>
              </w:rPr>
              <w:fldChar w:fldCharType="separate"/>
            </w:r>
            <w:r w:rsidR="00FD57F4" w:rsidRPr="00FD57F4">
              <w:rPr>
                <w:szCs w:val="24"/>
                <w:vertAlign w:val="superscript"/>
              </w:rPr>
              <w:t>7</w:t>
            </w:r>
            <w:r w:rsidRPr="005D58CB">
              <w:rPr>
                <w:color w:val="auto"/>
              </w:rPr>
              <w:fldChar w:fldCharType="end"/>
            </w:r>
          </w:p>
          <w:p w14:paraId="0A73155C" w14:textId="77777777" w:rsidR="00670187" w:rsidRPr="005D58CB" w:rsidRDefault="00670187">
            <w:pPr>
              <w:pStyle w:val="TableText0"/>
              <w:jc w:val="center"/>
              <w:rPr>
                <w:color w:val="auto"/>
              </w:rPr>
            </w:pPr>
          </w:p>
        </w:tc>
        <w:tc>
          <w:tcPr>
            <w:tcW w:w="3544" w:type="dxa"/>
            <w:vMerge w:val="restart"/>
            <w:vAlign w:val="center"/>
          </w:tcPr>
          <w:p w14:paraId="7C072AEF" w14:textId="77777777" w:rsidR="00670187" w:rsidRPr="005D58CB" w:rsidRDefault="00670187">
            <w:pPr>
              <w:pStyle w:val="TableText0"/>
              <w:rPr>
                <w:color w:val="auto"/>
              </w:rPr>
            </w:pPr>
            <w:r w:rsidRPr="00B51087">
              <w:rPr>
                <w:color w:val="auto"/>
              </w:rPr>
              <w:t xml:space="preserve">Used to inform the estimation of background mortality </w:t>
            </w:r>
            <w:r w:rsidRPr="005D58CB">
              <w:rPr>
                <w:color w:val="auto"/>
              </w:rPr>
              <w:t>and measurement of disease severity modifier</w:t>
            </w:r>
            <w:r w:rsidRPr="00B51087">
              <w:rPr>
                <w:color w:val="auto"/>
              </w:rPr>
              <w:t>.</w:t>
            </w:r>
          </w:p>
        </w:tc>
      </w:tr>
      <w:tr w:rsidR="00670187" w:rsidRPr="00B51087" w14:paraId="096B4E75" w14:textId="77777777">
        <w:trPr>
          <w:trHeight w:val="559"/>
        </w:trPr>
        <w:tc>
          <w:tcPr>
            <w:tcW w:w="2122" w:type="dxa"/>
            <w:shd w:val="clear" w:color="auto" w:fill="F2F2F2" w:themeFill="background1" w:themeFillShade="F2"/>
            <w:vAlign w:val="center"/>
          </w:tcPr>
          <w:p w14:paraId="38F3CD70" w14:textId="77777777" w:rsidR="00670187" w:rsidRPr="005D58CB" w:rsidRDefault="00670187">
            <w:pPr>
              <w:pStyle w:val="TableText0"/>
              <w:rPr>
                <w:color w:val="auto"/>
              </w:rPr>
            </w:pPr>
            <w:r w:rsidRPr="005D58CB">
              <w:rPr>
                <w:color w:val="auto"/>
              </w:rPr>
              <w:t>Proportion female, %</w:t>
            </w:r>
          </w:p>
        </w:tc>
        <w:tc>
          <w:tcPr>
            <w:tcW w:w="1984" w:type="dxa"/>
            <w:vAlign w:val="center"/>
          </w:tcPr>
          <w:p w14:paraId="7C1D045F" w14:textId="77777777" w:rsidR="00670187" w:rsidRPr="005D58CB" w:rsidRDefault="00670187">
            <w:pPr>
              <w:pStyle w:val="TableText0"/>
              <w:jc w:val="center"/>
              <w:rPr>
                <w:color w:val="auto"/>
              </w:rPr>
            </w:pPr>
            <w:r w:rsidRPr="005D58CB">
              <w:rPr>
                <w:color w:val="auto"/>
              </w:rPr>
              <w:t>99.60</w:t>
            </w:r>
          </w:p>
        </w:tc>
        <w:tc>
          <w:tcPr>
            <w:tcW w:w="1276" w:type="dxa"/>
            <w:vMerge/>
            <w:vAlign w:val="center"/>
          </w:tcPr>
          <w:p w14:paraId="003DA3AE" w14:textId="77777777" w:rsidR="00670187" w:rsidRPr="005D58CB" w:rsidRDefault="00670187">
            <w:pPr>
              <w:pStyle w:val="TableText0"/>
              <w:rPr>
                <w:color w:val="auto"/>
              </w:rPr>
            </w:pPr>
          </w:p>
        </w:tc>
        <w:tc>
          <w:tcPr>
            <w:tcW w:w="3544" w:type="dxa"/>
            <w:vMerge/>
            <w:vAlign w:val="center"/>
          </w:tcPr>
          <w:p w14:paraId="57BD04BB" w14:textId="77777777" w:rsidR="00670187" w:rsidRPr="005D58CB" w:rsidRDefault="00670187">
            <w:pPr>
              <w:pStyle w:val="TableText0"/>
              <w:rPr>
                <w:color w:val="auto"/>
              </w:rPr>
            </w:pPr>
          </w:p>
        </w:tc>
      </w:tr>
      <w:tr w:rsidR="00670187" w:rsidRPr="00B51087" w14:paraId="5EA3B7BB" w14:textId="77777777">
        <w:trPr>
          <w:trHeight w:val="553"/>
        </w:trPr>
        <w:tc>
          <w:tcPr>
            <w:tcW w:w="2122" w:type="dxa"/>
            <w:shd w:val="clear" w:color="auto" w:fill="F2F2F2" w:themeFill="background1" w:themeFillShade="F2"/>
            <w:vAlign w:val="center"/>
          </w:tcPr>
          <w:p w14:paraId="74AD9C2B" w14:textId="77777777" w:rsidR="00670187" w:rsidRPr="005D58CB" w:rsidRDefault="00670187">
            <w:pPr>
              <w:pStyle w:val="TableText0"/>
              <w:rPr>
                <w:color w:val="auto"/>
              </w:rPr>
            </w:pPr>
            <w:r w:rsidRPr="005D58CB">
              <w:rPr>
                <w:color w:val="auto"/>
              </w:rPr>
              <w:t>Mean weight, kg</w:t>
            </w:r>
          </w:p>
        </w:tc>
        <w:tc>
          <w:tcPr>
            <w:tcW w:w="1984" w:type="dxa"/>
            <w:vAlign w:val="center"/>
          </w:tcPr>
          <w:p w14:paraId="434D0A44" w14:textId="77777777" w:rsidR="00670187" w:rsidRPr="005D58CB" w:rsidRDefault="00670187">
            <w:pPr>
              <w:pStyle w:val="TableText0"/>
              <w:jc w:val="center"/>
              <w:rPr>
                <w:color w:val="auto"/>
              </w:rPr>
            </w:pPr>
            <w:r w:rsidRPr="005D58CB">
              <w:rPr>
                <w:color w:val="auto"/>
              </w:rPr>
              <w:t>63.40 (13.57</w:t>
            </w:r>
            <w:r w:rsidRPr="005D58CB" w:rsidDel="003061DB">
              <w:rPr>
                <w:color w:val="auto"/>
              </w:rPr>
              <w:t>)</w:t>
            </w:r>
          </w:p>
        </w:tc>
        <w:tc>
          <w:tcPr>
            <w:tcW w:w="1276" w:type="dxa"/>
            <w:vMerge/>
            <w:vAlign w:val="center"/>
          </w:tcPr>
          <w:p w14:paraId="7D8FBB3A" w14:textId="77777777" w:rsidR="00670187" w:rsidRPr="005D58CB" w:rsidRDefault="00670187">
            <w:pPr>
              <w:pStyle w:val="TableText0"/>
              <w:rPr>
                <w:color w:val="auto"/>
              </w:rPr>
            </w:pPr>
          </w:p>
        </w:tc>
        <w:tc>
          <w:tcPr>
            <w:tcW w:w="3544" w:type="dxa"/>
            <w:vMerge w:val="restart"/>
            <w:vAlign w:val="center"/>
          </w:tcPr>
          <w:p w14:paraId="0E0E88D3" w14:textId="0D2491DF" w:rsidR="00670187" w:rsidRPr="005D58CB" w:rsidRDefault="00670187">
            <w:pPr>
              <w:pStyle w:val="TableText0"/>
              <w:rPr>
                <w:color w:val="auto"/>
              </w:rPr>
            </w:pPr>
            <w:r w:rsidRPr="00B51087">
              <w:rPr>
                <w:color w:val="auto"/>
              </w:rPr>
              <w:t xml:space="preserve">Used to inform the calculation </w:t>
            </w:r>
            <w:r w:rsidRPr="005D58CB">
              <w:rPr>
                <w:color w:val="auto"/>
              </w:rPr>
              <w:t xml:space="preserve">of drug dosing and subsequently, </w:t>
            </w:r>
            <w:r w:rsidRPr="00B51087">
              <w:rPr>
                <w:color w:val="auto"/>
              </w:rPr>
              <w:t xml:space="preserve">drug costs (those dosed according to weight). </w:t>
            </w:r>
          </w:p>
        </w:tc>
      </w:tr>
      <w:tr w:rsidR="00670187" w:rsidRPr="00B51087" w14:paraId="0E45248D" w14:textId="77777777">
        <w:trPr>
          <w:trHeight w:val="561"/>
        </w:trPr>
        <w:tc>
          <w:tcPr>
            <w:tcW w:w="2122" w:type="dxa"/>
            <w:shd w:val="clear" w:color="auto" w:fill="F2F2F2" w:themeFill="background1" w:themeFillShade="F2"/>
            <w:vAlign w:val="center"/>
          </w:tcPr>
          <w:p w14:paraId="49CC59CC" w14:textId="77777777" w:rsidR="00670187" w:rsidRPr="005D58CB" w:rsidRDefault="00670187">
            <w:pPr>
              <w:pStyle w:val="TableText0"/>
              <w:rPr>
                <w:color w:val="auto"/>
                <w:vertAlign w:val="superscript"/>
              </w:rPr>
            </w:pPr>
            <w:r w:rsidRPr="005D58CB">
              <w:rPr>
                <w:color w:val="auto"/>
              </w:rPr>
              <w:t>Mean body surface area, m</w:t>
            </w:r>
            <w:r w:rsidRPr="005D58CB">
              <w:rPr>
                <w:color w:val="auto"/>
                <w:vertAlign w:val="superscript"/>
              </w:rPr>
              <w:t>2</w:t>
            </w:r>
          </w:p>
        </w:tc>
        <w:tc>
          <w:tcPr>
            <w:tcW w:w="1984" w:type="dxa"/>
            <w:vAlign w:val="center"/>
          </w:tcPr>
          <w:p w14:paraId="3F9DD148" w14:textId="77777777" w:rsidR="00670187" w:rsidRPr="005D58CB" w:rsidRDefault="00670187">
            <w:pPr>
              <w:pStyle w:val="TableText0"/>
              <w:jc w:val="center"/>
              <w:rPr>
                <w:color w:val="auto"/>
              </w:rPr>
            </w:pPr>
            <w:r w:rsidRPr="005D58CB">
              <w:rPr>
                <w:color w:val="auto"/>
              </w:rPr>
              <w:t>1.67 (0.19)</w:t>
            </w:r>
          </w:p>
        </w:tc>
        <w:tc>
          <w:tcPr>
            <w:tcW w:w="1276" w:type="dxa"/>
            <w:vMerge/>
            <w:vAlign w:val="center"/>
          </w:tcPr>
          <w:p w14:paraId="24729FC2" w14:textId="77777777" w:rsidR="00670187" w:rsidRPr="005D58CB" w:rsidRDefault="00670187">
            <w:pPr>
              <w:pStyle w:val="TableText0"/>
              <w:rPr>
                <w:color w:val="auto"/>
              </w:rPr>
            </w:pPr>
          </w:p>
        </w:tc>
        <w:tc>
          <w:tcPr>
            <w:tcW w:w="3544" w:type="dxa"/>
            <w:vMerge/>
            <w:vAlign w:val="center"/>
          </w:tcPr>
          <w:p w14:paraId="5C679ED4" w14:textId="77777777" w:rsidR="00670187" w:rsidRPr="005D58CB" w:rsidRDefault="00670187">
            <w:pPr>
              <w:pStyle w:val="TableText0"/>
              <w:rPr>
                <w:color w:val="auto"/>
              </w:rPr>
            </w:pPr>
          </w:p>
        </w:tc>
      </w:tr>
    </w:tbl>
    <w:p w14:paraId="0D980087" w14:textId="5C5DC1F4" w:rsidR="00670187" w:rsidRPr="00B51087" w:rsidRDefault="00670187" w:rsidP="00670187">
      <w:pPr>
        <w:pStyle w:val="Footnotes"/>
        <w:spacing w:after="0"/>
      </w:pPr>
      <w:r w:rsidRPr="00B51087">
        <w:t xml:space="preserve">Abbreviations: FAS, full analysis set; HRQoL, health-related </w:t>
      </w:r>
      <w:r w:rsidR="005754E8">
        <w:t>quality-of-life</w:t>
      </w:r>
      <w:r w:rsidRPr="00B51087">
        <w:t>; kg, kilograms; SD, standard deviation; T</w:t>
      </w:r>
      <w:r w:rsidRPr="00B51087">
        <w:noBreakHyphen/>
        <w:t>DXd, trastuzumab deruxtecan; TPC, treatment of physician’s choice.</w:t>
      </w:r>
    </w:p>
    <w:p w14:paraId="1B590393" w14:textId="77777777" w:rsidR="00670187" w:rsidRPr="00B51087" w:rsidRDefault="00670187" w:rsidP="00670187">
      <w:pPr>
        <w:pStyle w:val="Heading3"/>
      </w:pPr>
      <w:bookmarkStart w:id="440" w:name="_Toc98924665"/>
      <w:bookmarkStart w:id="441" w:name="_Ref99027078"/>
      <w:bookmarkStart w:id="442" w:name="_Ref99727326"/>
      <w:bookmarkStart w:id="443" w:name="_Ref99727468"/>
      <w:bookmarkStart w:id="444" w:name="_Ref99727962"/>
      <w:bookmarkStart w:id="445" w:name="_Ref99727997"/>
      <w:bookmarkStart w:id="446" w:name="_Ref99729281"/>
      <w:bookmarkStart w:id="447" w:name="_Ref99730843"/>
      <w:bookmarkStart w:id="448" w:name="_Ref99733356"/>
      <w:bookmarkStart w:id="449" w:name="_Ref99733370"/>
      <w:bookmarkStart w:id="450" w:name="_Toc127006442"/>
      <w:bookmarkStart w:id="451" w:name="_Ref127006708"/>
      <w:bookmarkStart w:id="452" w:name="_Toc129350889"/>
      <w:r w:rsidRPr="00B51087">
        <w:t>Efficacy</w:t>
      </w:r>
      <w:bookmarkEnd w:id="440"/>
      <w:bookmarkEnd w:id="441"/>
      <w:bookmarkEnd w:id="442"/>
      <w:bookmarkEnd w:id="443"/>
      <w:bookmarkEnd w:id="444"/>
      <w:bookmarkEnd w:id="445"/>
      <w:bookmarkEnd w:id="446"/>
      <w:bookmarkEnd w:id="447"/>
      <w:bookmarkEnd w:id="448"/>
      <w:bookmarkEnd w:id="449"/>
      <w:bookmarkEnd w:id="450"/>
      <w:bookmarkEnd w:id="451"/>
      <w:bookmarkEnd w:id="452"/>
    </w:p>
    <w:p w14:paraId="40EAF1A6" w14:textId="6D102071" w:rsidR="00670187" w:rsidRPr="00E123F1" w:rsidRDefault="00670187" w:rsidP="00670187">
      <w:pPr>
        <w:pStyle w:val="Body"/>
      </w:pPr>
      <w:r>
        <w:t xml:space="preserve">Due to the specification of a lifetime horizon over </w:t>
      </w:r>
      <w:r w:rsidRPr="00E123F1">
        <w:t>which modelled costs and QALYs are required to be estimated (in line with the NICE reference case),</w:t>
      </w:r>
      <w:r w:rsidRPr="005D58CB">
        <w:fldChar w:fldCharType="begin"/>
      </w:r>
      <w:r w:rsidR="00CA6345">
        <w:instrText xml:space="preserve"> ADDIN ZOTERO_ITEM CSL_CITATION {"citationID":"n8Da4zaW","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5D58CB">
        <w:fldChar w:fldCharType="separate"/>
      </w:r>
      <w:r w:rsidR="00FD57F4" w:rsidRPr="00FD57F4">
        <w:rPr>
          <w:rFonts w:cs="Arial"/>
          <w:szCs w:val="24"/>
          <w:vertAlign w:val="superscript"/>
        </w:rPr>
        <w:t>2</w:t>
      </w:r>
      <w:r w:rsidRPr="005D58CB">
        <w:fldChar w:fldCharType="end"/>
      </w:r>
      <w:r w:rsidRPr="00E123F1">
        <w:t xml:space="preserve"> survival modelling was required to extrapolate outcomes beyond those observed </w:t>
      </w:r>
      <w:r w:rsidR="000219A5">
        <w:t>in</w:t>
      </w:r>
      <w:r w:rsidR="000219A5" w:rsidRPr="00E123F1">
        <w:t xml:space="preserve"> </w:t>
      </w:r>
      <w:r w:rsidRPr="00E123F1">
        <w:t>the DESTINY-Breast0</w:t>
      </w:r>
      <w:r w:rsidRPr="005D58CB">
        <w:t>4</w:t>
      </w:r>
      <w:r w:rsidRPr="00E123F1">
        <w:t xml:space="preserve"> trial. The following </w:t>
      </w:r>
      <w:r w:rsidRPr="00E123F1" w:rsidDel="00174EDC">
        <w:t>section</w:t>
      </w:r>
      <w:r w:rsidRPr="00E123F1">
        <w:t xml:space="preserve"> outlines the approach taken to extrapolate the </w:t>
      </w:r>
      <w:r w:rsidRPr="005D58CB">
        <w:t xml:space="preserve">OS, PFS and TTD </w:t>
      </w:r>
      <w:r w:rsidRPr="00E123F1">
        <w:t>data, which are in line with the best practice guidance set out in the NICE DSU Technical Support Document (TSD) 14.</w:t>
      </w:r>
      <w:r w:rsidRPr="00E123F1">
        <w:fldChar w:fldCharType="begin"/>
      </w:r>
      <w:r w:rsidR="00CA6345">
        <w:instrText xml:space="preserve"> ADDIN ZOTERO_ITEM CSL_CITATION {"citationID":"CYbEeOPK","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E123F1">
        <w:fldChar w:fldCharType="separate"/>
      </w:r>
      <w:r w:rsidR="00CA6345" w:rsidRPr="00CA6345">
        <w:rPr>
          <w:rFonts w:cs="Arial"/>
          <w:szCs w:val="24"/>
          <w:vertAlign w:val="superscript"/>
        </w:rPr>
        <w:t>171</w:t>
      </w:r>
      <w:r w:rsidRPr="00E123F1">
        <w:fldChar w:fldCharType="end"/>
      </w:r>
      <w:r w:rsidRPr="00E123F1">
        <w:t xml:space="preserve"> </w:t>
      </w:r>
    </w:p>
    <w:p w14:paraId="10453F94" w14:textId="3C4AB984" w:rsidR="00670187" w:rsidRPr="00E123F1" w:rsidRDefault="00670187" w:rsidP="00E91470">
      <w:pPr>
        <w:pStyle w:val="Body"/>
        <w:numPr>
          <w:ilvl w:val="0"/>
          <w:numId w:val="59"/>
        </w:numPr>
        <w:spacing w:after="0"/>
      </w:pPr>
      <w:r w:rsidRPr="00E123F1">
        <w:t>Data and statistical tests from DESTINY-Breast04</w:t>
      </w:r>
      <w:r w:rsidRPr="00E123F1">
        <w:fldChar w:fldCharType="begin"/>
      </w:r>
      <w:r w:rsidR="00CA6345">
        <w:instrText xml:space="preserve"> ADDIN ZOTERO_ITEM CSL_CITATION {"citationID":"xzGGRjY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E123F1">
        <w:fldChar w:fldCharType="separate"/>
      </w:r>
      <w:r w:rsidR="00FD57F4" w:rsidRPr="00FD57F4">
        <w:rPr>
          <w:rFonts w:cs="Arial"/>
          <w:szCs w:val="24"/>
          <w:vertAlign w:val="superscript"/>
        </w:rPr>
        <w:t>7</w:t>
      </w:r>
      <w:r w:rsidRPr="00E123F1">
        <w:fldChar w:fldCharType="end"/>
      </w:r>
      <w:r w:rsidRPr="00E123F1">
        <w:t xml:space="preserve"> </w:t>
      </w:r>
    </w:p>
    <w:p w14:paraId="4BA4D52D" w14:textId="77777777" w:rsidR="00670187" w:rsidRPr="00EE5DC6" w:rsidRDefault="00670187" w:rsidP="00E91470">
      <w:pPr>
        <w:pStyle w:val="ListParagraph"/>
        <w:numPr>
          <w:ilvl w:val="1"/>
          <w:numId w:val="55"/>
        </w:numPr>
      </w:pPr>
      <w:r w:rsidRPr="00EE5DC6">
        <w:t>Inspection of the Kaplan-Meier (KM) curves</w:t>
      </w:r>
    </w:p>
    <w:p w14:paraId="0D92F2F9" w14:textId="77777777" w:rsidR="00670187" w:rsidRPr="00EE5DC6" w:rsidRDefault="00670187" w:rsidP="00E91470">
      <w:pPr>
        <w:pStyle w:val="ListParagraph"/>
        <w:numPr>
          <w:ilvl w:val="1"/>
          <w:numId w:val="55"/>
        </w:numPr>
      </w:pPr>
      <w:r w:rsidRPr="00EE5DC6">
        <w:t>Inspection of the log-cumulative hazard plots (LCHP)</w:t>
      </w:r>
      <w:r>
        <w:t xml:space="preserve"> </w:t>
      </w:r>
      <w:r w:rsidRPr="00EE5DC6">
        <w:t>to determine potentially suitable approaches to fitting parametric models</w:t>
      </w:r>
    </w:p>
    <w:p w14:paraId="597FE2D8" w14:textId="77777777" w:rsidR="00670187" w:rsidRPr="00EE5DC6" w:rsidRDefault="00670187" w:rsidP="00E91470">
      <w:pPr>
        <w:pStyle w:val="Body"/>
        <w:numPr>
          <w:ilvl w:val="0"/>
          <w:numId w:val="55"/>
        </w:numPr>
      </w:pPr>
      <w:r w:rsidRPr="00EE5DC6">
        <w:t>Inspection of statistical goodness-of-fit scores for fitted models (i.e., the Akaike Information Criterion [AIC] and the Bayesian Information Criterion [BIC])</w:t>
      </w:r>
    </w:p>
    <w:p w14:paraId="1A2E4EA4" w14:textId="77777777" w:rsidR="00670187" w:rsidRPr="00EE5DC6" w:rsidRDefault="00670187" w:rsidP="00E91470">
      <w:pPr>
        <w:pStyle w:val="Body"/>
        <w:numPr>
          <w:ilvl w:val="0"/>
          <w:numId w:val="55"/>
        </w:numPr>
      </w:pPr>
      <w:r w:rsidRPr="00EE5DC6">
        <w:t>Visual inspection of suitable fitting models compared to the KM curves</w:t>
      </w:r>
    </w:p>
    <w:p w14:paraId="7D8B98B4" w14:textId="0937030E" w:rsidR="00670187" w:rsidRPr="002D366F" w:rsidRDefault="00670187" w:rsidP="00E91470">
      <w:pPr>
        <w:pStyle w:val="Body"/>
        <w:numPr>
          <w:ilvl w:val="0"/>
          <w:numId w:val="55"/>
        </w:numPr>
      </w:pPr>
      <w:r w:rsidRPr="00EE5DC6">
        <w:t>Assessment of the plausibility of fitted models after the end of the follow-up period for DESTINY-</w:t>
      </w:r>
      <w:r>
        <w:t>Breast04</w:t>
      </w:r>
      <w:r w:rsidRPr="00EE5DC6">
        <w:t xml:space="preserve"> </w:t>
      </w:r>
      <w:r>
        <w:t xml:space="preserve">via </w:t>
      </w:r>
      <w:r w:rsidRPr="00EE5DC6">
        <w:t xml:space="preserve">clinical </w:t>
      </w:r>
      <w:r>
        <w:t xml:space="preserve">expert </w:t>
      </w:r>
      <w:r w:rsidRPr="00EE5DC6">
        <w:t xml:space="preserve">validation and </w:t>
      </w:r>
      <w:r w:rsidRPr="00966F84">
        <w:t>external data sources</w:t>
      </w:r>
      <w:r>
        <w:t xml:space="preserve"> (</w:t>
      </w:r>
      <w:r w:rsidRPr="001F4E23">
        <w:t xml:space="preserve">see </w:t>
      </w:r>
      <w:r w:rsidRPr="003C648C">
        <w:rPr>
          <w:b/>
        </w:rPr>
        <w:t xml:space="preserve">Section </w:t>
      </w:r>
      <w:r w:rsidRPr="003C648C">
        <w:rPr>
          <w:b/>
          <w:bCs/>
        </w:rPr>
        <w:fldChar w:fldCharType="begin"/>
      </w:r>
      <w:r w:rsidRPr="003C648C">
        <w:rPr>
          <w:b/>
          <w:bCs/>
        </w:rPr>
        <w:instrText xml:space="preserve"> REF _Ref125627780 \r \h </w:instrText>
      </w:r>
      <w:r w:rsidR="008024BC" w:rsidRPr="00D164C5">
        <w:rPr>
          <w:b/>
        </w:rPr>
        <w:instrText xml:space="preserve"> </w:instrText>
      </w:r>
      <w:r w:rsidR="008024BC">
        <w:rPr>
          <w:b/>
          <w:bCs/>
        </w:rPr>
        <w:instrText xml:space="preserve">\* MERGEFORMAT </w:instrText>
      </w:r>
      <w:r w:rsidRPr="003C648C">
        <w:rPr>
          <w:b/>
          <w:bCs/>
        </w:rPr>
      </w:r>
      <w:r w:rsidRPr="003C648C">
        <w:rPr>
          <w:b/>
          <w:bCs/>
        </w:rPr>
        <w:fldChar w:fldCharType="separate"/>
      </w:r>
      <w:r w:rsidR="00145F42">
        <w:rPr>
          <w:b/>
          <w:bCs/>
        </w:rPr>
        <w:t>B.3.14</w:t>
      </w:r>
      <w:r w:rsidRPr="003C648C">
        <w:rPr>
          <w:b/>
          <w:bCs/>
        </w:rPr>
        <w:fldChar w:fldCharType="end"/>
      </w:r>
      <w:r>
        <w:t>).</w:t>
      </w:r>
    </w:p>
    <w:p w14:paraId="6F6E3B42" w14:textId="77777777" w:rsidR="00670187" w:rsidRDefault="00670187" w:rsidP="00670187">
      <w:pPr>
        <w:pStyle w:val="Heading4"/>
      </w:pPr>
      <w:bookmarkStart w:id="453" w:name="_Ref125266134"/>
      <w:r>
        <w:t>Overall survival</w:t>
      </w:r>
      <w:bookmarkEnd w:id="453"/>
    </w:p>
    <w:p w14:paraId="72E43534" w14:textId="141BDAD3" w:rsidR="00670187" w:rsidRDefault="00670187" w:rsidP="00670187">
      <w:pPr>
        <w:pStyle w:val="Body"/>
      </w:pPr>
      <w:r w:rsidRPr="005D58CB">
        <w:t>DESTINY-Breast04</w:t>
      </w:r>
      <w:r>
        <w:t xml:space="preserve"> provides evidence for T-DXd compared with the relevant comparator (TPC) from a </w:t>
      </w:r>
      <w:r w:rsidDel="00A85BA2">
        <w:t>well</w:t>
      </w:r>
      <w:r>
        <w:t>-conducted RCT,</w:t>
      </w:r>
      <w:r w:rsidRPr="007E5E16">
        <w:fldChar w:fldCharType="begin"/>
      </w:r>
      <w:r w:rsidR="00CA6345">
        <w:instrText xml:space="preserve"> ADDIN ZOTERO_ITEM CSL_CITATION {"citationID":"70WC0BQ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7E5E16">
        <w:fldChar w:fldCharType="separate"/>
      </w:r>
      <w:r w:rsidR="00FD57F4" w:rsidRPr="00FD57F4">
        <w:rPr>
          <w:rFonts w:cs="Arial"/>
          <w:szCs w:val="24"/>
          <w:vertAlign w:val="superscript"/>
        </w:rPr>
        <w:t>7</w:t>
      </w:r>
      <w:r w:rsidRPr="007E5E16">
        <w:fldChar w:fldCharType="end"/>
      </w:r>
      <w:r w:rsidRPr="007E5E16">
        <w:t xml:space="preserve"> </w:t>
      </w:r>
      <w:r>
        <w:t xml:space="preserve">and </w:t>
      </w:r>
      <w:r w:rsidR="00157B8E">
        <w:t xml:space="preserve">UK </w:t>
      </w:r>
      <w:r>
        <w:t xml:space="preserve">clinicians considered the trial outcomes </w:t>
      </w:r>
      <w:r w:rsidR="00157B8E">
        <w:t xml:space="preserve">to be </w:t>
      </w:r>
      <w:r>
        <w:t>generalisable to UK practice.</w:t>
      </w:r>
      <w:r w:rsidRPr="00054570">
        <w:fldChar w:fldCharType="begin"/>
      </w:r>
      <w:r w:rsidR="00CA6345">
        <w:instrText xml:space="preserve"> ADDIN ZOTERO_ITEM CSL_CITATION {"citationID":"CTwGCO95","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p>
    <w:p w14:paraId="37DA1130" w14:textId="5B0E8FAE" w:rsidR="00670187" w:rsidRPr="005D58CB" w:rsidRDefault="00E65579" w:rsidP="003C648C">
      <w:pPr>
        <w:spacing w:after="100" w:afterAutospacing="1" w:line="240" w:lineRule="auto"/>
      </w:pPr>
      <w:r>
        <w:t>M</w:t>
      </w:r>
      <w:r w:rsidR="00157E08" w:rsidRPr="002629AD">
        <w:t xml:space="preserve">edian </w:t>
      </w:r>
      <w:r w:rsidR="00930F64">
        <w:t>survival</w:t>
      </w:r>
      <w:r w:rsidR="00157E08" w:rsidRPr="002629AD">
        <w:t xml:space="preserve"> follow-up in the FAS population</w:t>
      </w:r>
      <w:r w:rsidR="00157E08">
        <w:t xml:space="preserve"> </w:t>
      </w:r>
      <w:r w:rsidR="00E627B3">
        <w:t>of</w:t>
      </w:r>
      <w:r w:rsidR="00157E08">
        <w:t xml:space="preserve"> </w:t>
      </w:r>
      <w:r w:rsidR="00157E08" w:rsidRPr="007E5E16">
        <w:t>DESTINY-Breast0</w:t>
      </w:r>
      <w:r w:rsidR="00157E08" w:rsidRPr="002629AD">
        <w:t xml:space="preserve">4 was </w:t>
      </w:r>
      <w:r w:rsidR="008A6FA4" w:rsidRPr="00054570">
        <w:t>18.4 months</w:t>
      </w:r>
      <w:r w:rsidR="008A6FA4">
        <w:t>,</w:t>
      </w:r>
      <w:r w:rsidR="008A6FA4">
        <w:fldChar w:fldCharType="begin"/>
      </w:r>
      <w:r w:rsidR="00CA6345">
        <w:instrText xml:space="preserve"> ADDIN ZOTERO_ITEM CSL_CITATION {"citationID":"A3xXCeKt","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8A6FA4">
        <w:fldChar w:fldCharType="separate"/>
      </w:r>
      <w:r w:rsidR="00FD57F4" w:rsidRPr="00FD57F4">
        <w:rPr>
          <w:rFonts w:cs="Arial"/>
          <w:szCs w:val="24"/>
          <w:vertAlign w:val="superscript"/>
        </w:rPr>
        <w:t>6</w:t>
      </w:r>
      <w:r w:rsidR="008A6FA4">
        <w:fldChar w:fldCharType="end"/>
      </w:r>
      <w:r w:rsidR="00157E08">
        <w:t xml:space="preserve"> </w:t>
      </w:r>
      <w:r w:rsidR="00376868">
        <w:t>during</w:t>
      </w:r>
      <w:r w:rsidR="00157E08">
        <w:t xml:space="preserve"> which </w:t>
      </w:r>
      <w:r w:rsidR="00294FDC" w:rsidRPr="00294FDC">
        <w:rPr>
          <w:color w:val="000000"/>
          <w:highlight w:val="black"/>
        </w:rPr>
        <w:t>xxxxx</w:t>
      </w:r>
      <w:r w:rsidR="00157E08" w:rsidRPr="002629AD">
        <w:t xml:space="preserve"> of patients in the T-DXd arm and </w:t>
      </w:r>
      <w:r w:rsidR="00294FDC" w:rsidRPr="00294FDC">
        <w:rPr>
          <w:color w:val="000000"/>
          <w:highlight w:val="black"/>
        </w:rPr>
        <w:t>xxxxx</w:t>
      </w:r>
      <w:r w:rsidR="00157E08" w:rsidRPr="002629AD">
        <w:t xml:space="preserve"> in the TPC arm</w:t>
      </w:r>
      <w:r w:rsidR="00376868">
        <w:t xml:space="preserve"> had an </w:t>
      </w:r>
      <w:r w:rsidR="003C1714">
        <w:t xml:space="preserve">OS </w:t>
      </w:r>
      <w:r w:rsidR="00376868">
        <w:t>event</w:t>
      </w:r>
      <w:r w:rsidR="00157E08" w:rsidRPr="002629AD">
        <w:t>.</w:t>
      </w:r>
      <w:r w:rsidR="003F0E39">
        <w:fldChar w:fldCharType="begin"/>
      </w:r>
      <w:r w:rsidR="00CA6345">
        <w:instrText xml:space="preserve"> ADDIN ZOTERO_ITEM CSL_CITATION {"citationID":"SgtZMJ5r","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3F0E39">
        <w:fldChar w:fldCharType="separate"/>
      </w:r>
      <w:r w:rsidR="00FD57F4" w:rsidRPr="00FD57F4">
        <w:rPr>
          <w:rFonts w:cs="Arial"/>
          <w:szCs w:val="24"/>
          <w:vertAlign w:val="superscript"/>
        </w:rPr>
        <w:t>7</w:t>
      </w:r>
      <w:r w:rsidR="003F0E39">
        <w:fldChar w:fldCharType="end"/>
      </w:r>
      <w:r w:rsidR="00157E08">
        <w:t xml:space="preserve"> </w:t>
      </w:r>
      <w:r w:rsidR="00670187" w:rsidRPr="002629AD">
        <w:t>T-DXd was associated with a statistically significant improvement in OS compared with TPC (HR: 0.64; 95% CI: 0.49, 0.84 [p=0.0010] using a stratified Cox</w:t>
      </w:r>
      <w:r w:rsidR="00E81408">
        <w:t>-</w:t>
      </w:r>
      <w:r w:rsidR="00670187" w:rsidRPr="002629AD">
        <w:t xml:space="preserve">proportional </w:t>
      </w:r>
      <w:r w:rsidR="00670187" w:rsidRPr="002629AD">
        <w:lastRenderedPageBreak/>
        <w:t>hazard model</w:t>
      </w:r>
      <w:r w:rsidR="00E627B3">
        <w:t>; FAS</w:t>
      </w:r>
      <w:r w:rsidR="009E71B4">
        <w:t>) with</w:t>
      </w:r>
      <w:r w:rsidR="00DF04BB">
        <w:t xml:space="preserve"> </w:t>
      </w:r>
      <w:r w:rsidR="00DF04BB" w:rsidRPr="002629AD">
        <w:t xml:space="preserve">median OS </w:t>
      </w:r>
      <w:r w:rsidR="009E71B4">
        <w:t>reached in both arms</w:t>
      </w:r>
      <w:r w:rsidR="00DF04BB" w:rsidRPr="002629AD">
        <w:t xml:space="preserve"> </w:t>
      </w:r>
      <w:r w:rsidR="009E71B4">
        <w:t>(</w:t>
      </w:r>
      <w:r w:rsidR="00DF04BB" w:rsidRPr="002629AD">
        <w:t xml:space="preserve">23.4 months </w:t>
      </w:r>
      <w:r w:rsidR="00DF04BB">
        <w:t>vs.</w:t>
      </w:r>
      <w:r w:rsidR="00DF04BB" w:rsidRPr="002629AD">
        <w:t xml:space="preserve"> 16.8 months, respectivel</w:t>
      </w:r>
      <w:r w:rsidR="00DF04BB">
        <w:t>y</w:t>
      </w:r>
      <w:r w:rsidR="00670187" w:rsidRPr="002629AD">
        <w:t>).</w:t>
      </w:r>
      <w:r w:rsidR="00E81408">
        <w:fldChar w:fldCharType="begin"/>
      </w:r>
      <w:r w:rsidR="00CA6345">
        <w:instrText xml:space="preserve"> ADDIN ZOTERO_ITEM CSL_CITATION {"citationID":"oFB1ve9c","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E81408">
        <w:fldChar w:fldCharType="separate"/>
      </w:r>
      <w:r w:rsidR="00FD57F4" w:rsidRPr="00FD57F4">
        <w:rPr>
          <w:rFonts w:cs="Arial"/>
          <w:szCs w:val="24"/>
          <w:vertAlign w:val="superscript"/>
        </w:rPr>
        <w:t>6</w:t>
      </w:r>
      <w:r w:rsidR="00E81408">
        <w:fldChar w:fldCharType="end"/>
      </w:r>
      <w:r w:rsidR="00670187">
        <w:t xml:space="preserve"> Given that</w:t>
      </w:r>
      <w:r w:rsidR="00670187" w:rsidRPr="005D58CB">
        <w:t xml:space="preserve"> OS </w:t>
      </w:r>
      <w:r w:rsidR="00670187">
        <w:t xml:space="preserve">data </w:t>
      </w:r>
      <w:r w:rsidR="00670187" w:rsidRPr="005D58CB">
        <w:t>from</w:t>
      </w:r>
      <w:r w:rsidR="00670187" w:rsidRPr="006D6D2C">
        <w:t xml:space="preserve"> </w:t>
      </w:r>
      <w:r w:rsidR="00670187">
        <w:t>DESTINY-Breast0</w:t>
      </w:r>
      <w:r w:rsidR="00670187" w:rsidRPr="005D58CB">
        <w:t xml:space="preserve">4 </w:t>
      </w:r>
      <w:r w:rsidR="00670187">
        <w:t>are considered</w:t>
      </w:r>
      <w:r w:rsidR="00670187" w:rsidRPr="005D58CB">
        <w:t xml:space="preserve"> mature, data were directly extrapolated from </w:t>
      </w:r>
      <w:r w:rsidR="00670187">
        <w:t>observed patient</w:t>
      </w:r>
      <w:r w:rsidR="00E81408">
        <w:t>-</w:t>
      </w:r>
      <w:r w:rsidR="00670187">
        <w:t>level data</w:t>
      </w:r>
      <w:r w:rsidR="00670187" w:rsidRPr="005D58CB">
        <w:t xml:space="preserve"> using parametric survival modelling</w:t>
      </w:r>
      <w:r w:rsidR="00670187">
        <w:t>.</w:t>
      </w:r>
    </w:p>
    <w:p w14:paraId="43D23DAC" w14:textId="4F81D318" w:rsidR="00670187" w:rsidRPr="00CD6055" w:rsidRDefault="00670187" w:rsidP="00670187">
      <w:pPr>
        <w:pStyle w:val="Body"/>
      </w:pPr>
      <w:r w:rsidRPr="005D58CB">
        <w:t xml:space="preserve">To ensure </w:t>
      </w:r>
      <w:r w:rsidRPr="00E26095">
        <w:t>that the model projections d</w:t>
      </w:r>
      <w:r>
        <w:t>o</w:t>
      </w:r>
      <w:r w:rsidRPr="00E26095">
        <w:t xml:space="preserve"> not lead to an estimated hazard of death below that of the age- and sex-adjusted general population, an adjustment </w:t>
      </w:r>
      <w:r>
        <w:t>i</w:t>
      </w:r>
      <w:r w:rsidRPr="00E26095">
        <w:t>s made to the OS project</w:t>
      </w:r>
      <w:r>
        <w:t xml:space="preserve">ions in both arms of the economic model. National life tables from the Office of </w:t>
      </w:r>
      <w:r w:rsidRPr="00CD6055">
        <w:t xml:space="preserve">National Statistics </w:t>
      </w:r>
      <w:r w:rsidR="002D7B09">
        <w:t>(ONS)</w:t>
      </w:r>
      <w:r w:rsidRPr="00CD6055">
        <w:t xml:space="preserve"> were used to populate this adjustment and this ensures that the hazard of death is, at a minimum, that of the general population.</w:t>
      </w:r>
      <w:r w:rsidRPr="00CD6055">
        <w:fldChar w:fldCharType="begin"/>
      </w:r>
      <w:r w:rsidR="00CA6345">
        <w:instrText xml:space="preserve"> ADDIN ZOTERO_ITEM CSL_CITATION {"citationID":"M0G8s2Ad","properties":{"formattedCitation":"\\super 166\\nosupersub{}","plainCitation":"166","noteIndex":0},"citationItems":[{"id":65889,"uris":["http://zotero.org/groups/4797619/items/QIYXYR97"],"itemData":{"id":65889,"type":"webpage","title":"National life tables: England and Wales - Office for National Statistics","URL":"https://www.ons.gov.uk/peoplepopulationandcommunity/birthsdeathsandmarriages/lifeexpectancies/datasets/nationallifetablesenglandandwalesreferencetables/current","accessed":{"date-parts":[["2022",10,25]]}}}],"schema":"https://github.com/citation-style-language/schema/raw/master/csl-citation.json"} </w:instrText>
      </w:r>
      <w:r w:rsidRPr="00CD6055">
        <w:fldChar w:fldCharType="separate"/>
      </w:r>
      <w:r w:rsidR="00CA6345" w:rsidRPr="00CA6345">
        <w:rPr>
          <w:rFonts w:cs="Arial"/>
          <w:szCs w:val="24"/>
          <w:vertAlign w:val="superscript"/>
        </w:rPr>
        <w:t>166</w:t>
      </w:r>
      <w:r w:rsidRPr="00CD6055">
        <w:fldChar w:fldCharType="end"/>
      </w:r>
      <w:r w:rsidRPr="00CD6055" w:rsidDel="00C513B3">
        <w:t xml:space="preserve"> </w:t>
      </w:r>
    </w:p>
    <w:p w14:paraId="7394C427" w14:textId="77777777" w:rsidR="00670187" w:rsidRPr="00CD6055" w:rsidRDefault="00670187" w:rsidP="00670187">
      <w:pPr>
        <w:pStyle w:val="Body"/>
        <w:keepNext/>
        <w:rPr>
          <w:i/>
          <w:iCs/>
        </w:rPr>
      </w:pPr>
      <w:r w:rsidRPr="00CD6055">
        <w:rPr>
          <w:i/>
          <w:iCs/>
        </w:rPr>
        <w:t>Assessment of data from DESTINY-Breast0</w:t>
      </w:r>
      <w:r w:rsidRPr="005D58CB">
        <w:rPr>
          <w:i/>
          <w:iCs/>
        </w:rPr>
        <w:t>4</w:t>
      </w:r>
    </w:p>
    <w:p w14:paraId="2D35EFC0" w14:textId="34884B4F" w:rsidR="00670187" w:rsidRDefault="00670187" w:rsidP="00670187">
      <w:pPr>
        <w:pStyle w:val="Body"/>
      </w:pPr>
      <w:r w:rsidRPr="00CD6055">
        <w:t xml:space="preserve">A summary of the OS data from DESTINY-Breast04 is provided in </w:t>
      </w:r>
      <w:r w:rsidRPr="003C648C">
        <w:rPr>
          <w:b/>
        </w:rPr>
        <w:t xml:space="preserve">Section </w:t>
      </w:r>
      <w:r w:rsidR="007C383A" w:rsidRPr="003C648C">
        <w:rPr>
          <w:b/>
          <w:bCs/>
        </w:rPr>
        <w:fldChar w:fldCharType="begin"/>
      </w:r>
      <w:r w:rsidR="007C383A" w:rsidRPr="003C648C">
        <w:rPr>
          <w:b/>
          <w:bCs/>
        </w:rPr>
        <w:instrText xml:space="preserve"> REF _Ref127007584 \r \h </w:instrText>
      </w:r>
      <w:r w:rsidR="00897D23" w:rsidRPr="00D164C5">
        <w:rPr>
          <w:b/>
        </w:rPr>
        <w:instrText xml:space="preserve"> </w:instrText>
      </w:r>
      <w:r w:rsidR="00897D23">
        <w:rPr>
          <w:b/>
          <w:bCs/>
        </w:rPr>
        <w:instrText xml:space="preserve">\* MERGEFORMAT </w:instrText>
      </w:r>
      <w:r w:rsidR="007C383A" w:rsidRPr="003C648C">
        <w:rPr>
          <w:b/>
          <w:bCs/>
        </w:rPr>
      </w:r>
      <w:r w:rsidR="007C383A" w:rsidRPr="003C648C">
        <w:rPr>
          <w:b/>
          <w:bCs/>
        </w:rPr>
        <w:fldChar w:fldCharType="separate"/>
      </w:r>
      <w:r w:rsidR="00145F42">
        <w:rPr>
          <w:b/>
          <w:bCs/>
        </w:rPr>
        <w:t>B.2.6.1</w:t>
      </w:r>
      <w:r w:rsidR="007C383A" w:rsidRPr="003C648C">
        <w:rPr>
          <w:b/>
          <w:bCs/>
        </w:rPr>
        <w:fldChar w:fldCharType="end"/>
      </w:r>
      <w:r w:rsidRPr="00CD6055">
        <w:t xml:space="preserve"> and </w:t>
      </w:r>
      <w:r w:rsidRPr="003C648C">
        <w:rPr>
          <w:b/>
          <w:bCs/>
        </w:rPr>
        <w:fldChar w:fldCharType="begin"/>
      </w:r>
      <w:r w:rsidRPr="003C648C">
        <w:rPr>
          <w:b/>
          <w:bCs/>
        </w:rPr>
        <w:instrText xml:space="preserve"> REF _Ref126764414 \h </w:instrText>
      </w:r>
      <w:r w:rsidR="00897D23" w:rsidRPr="00D164C5">
        <w:rPr>
          <w:b/>
        </w:rPr>
        <w:instrText xml:space="preserve"> </w:instrText>
      </w:r>
      <w:r w:rsidR="00897D23">
        <w:rPr>
          <w:b/>
          <w:bCs/>
        </w:rPr>
        <w:instrText xml:space="preserve">\*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24</w:t>
      </w:r>
      <w:r w:rsidRPr="003C648C">
        <w:rPr>
          <w:b/>
          <w:bCs/>
        </w:rPr>
        <w:fldChar w:fldCharType="end"/>
      </w:r>
      <w:r w:rsidRPr="00CD6055">
        <w:t xml:space="preserve"> below. OS data are </w:t>
      </w:r>
      <w:r w:rsidRPr="005D58CB">
        <w:t>mature with medians reached in both arms</w:t>
      </w:r>
      <w:r w:rsidR="00C44994">
        <w:t>.</w:t>
      </w:r>
      <w:r w:rsidRPr="0081652C">
        <w:fldChar w:fldCharType="begin"/>
      </w:r>
      <w:r w:rsidR="00CA6345">
        <w:instrText xml:space="preserve"> ADDIN ZOTERO_ITEM CSL_CITATION {"citationID":"XgYHxDKl","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81652C">
        <w:fldChar w:fldCharType="separate"/>
      </w:r>
      <w:r w:rsidR="00FD57F4" w:rsidRPr="00FD57F4">
        <w:rPr>
          <w:rFonts w:cs="Arial"/>
          <w:szCs w:val="24"/>
          <w:vertAlign w:val="superscript"/>
        </w:rPr>
        <w:t>7</w:t>
      </w:r>
      <w:r w:rsidRPr="0081652C">
        <w:fldChar w:fldCharType="end"/>
      </w:r>
      <w:r w:rsidRPr="00CD6055">
        <w:t xml:space="preserve"> Extrapolation of outcomes was </w:t>
      </w:r>
      <w:r w:rsidRPr="005D58CB">
        <w:t>performed</w:t>
      </w:r>
      <w:r w:rsidRPr="00CD6055">
        <w:t xml:space="preserve"> to inform cost-effectiveness estimates </w:t>
      </w:r>
      <w:r w:rsidRPr="005D58CB">
        <w:t>over a lifetime horizon</w:t>
      </w:r>
      <w:r>
        <w:t xml:space="preserve">. </w:t>
      </w:r>
    </w:p>
    <w:p w14:paraId="093B5BAA" w14:textId="7E600728" w:rsidR="00670187" w:rsidRDefault="00670187" w:rsidP="00670187">
      <w:pPr>
        <w:pStyle w:val="Caption"/>
      </w:pPr>
      <w:bookmarkStart w:id="454" w:name="_Ref126764414"/>
      <w:bookmarkStart w:id="455" w:name="_Toc127006641"/>
      <w:bookmarkStart w:id="456" w:name="_Toc129350950"/>
      <w:r>
        <w:t xml:space="preserve">Figure </w:t>
      </w:r>
      <w:fldSimple w:instr=" SEQ Figure \* ARABIC ">
        <w:r w:rsidR="00145F42">
          <w:rPr>
            <w:noProof/>
          </w:rPr>
          <w:t>24</w:t>
        </w:r>
      </w:fldSimple>
      <w:bookmarkEnd w:id="454"/>
      <w:r>
        <w:t>: OS</w:t>
      </w:r>
      <w:r w:rsidRPr="00171943">
        <w:t xml:space="preserve"> KM from DESTINY-Breast0</w:t>
      </w:r>
      <w:r w:rsidRPr="00D94F3B">
        <w:t>4 in the FAS population (T-DXd and TPC)</w:t>
      </w:r>
      <w:bookmarkEnd w:id="455"/>
      <w:bookmarkEnd w:id="45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7"/>
      </w:tblGrid>
      <w:tr w:rsidR="00670187" w14:paraId="1A996DE4" w14:textId="77777777" w:rsidTr="00897D23">
        <w:tc>
          <w:tcPr>
            <w:tcW w:w="9017" w:type="dxa"/>
            <w:tcBorders>
              <w:top w:val="single" w:sz="4" w:space="0" w:color="auto"/>
              <w:left w:val="single" w:sz="4" w:space="0" w:color="auto"/>
              <w:bottom w:val="single" w:sz="4" w:space="0" w:color="auto"/>
              <w:right w:val="single" w:sz="4" w:space="0" w:color="auto"/>
            </w:tcBorders>
          </w:tcPr>
          <w:p w14:paraId="4538441A" w14:textId="77777777" w:rsidR="00670187" w:rsidRDefault="00670187">
            <w:pPr>
              <w:pStyle w:val="Body"/>
              <w:spacing w:after="0"/>
            </w:pPr>
            <w:r w:rsidRPr="00054570">
              <w:rPr>
                <w:b/>
                <w:noProof/>
              </w:rPr>
              <w:drawing>
                <wp:inline distT="0" distB="0" distL="0" distR="0" wp14:anchorId="07809878" wp14:editId="3387C329">
                  <wp:extent cx="5447806" cy="3442335"/>
                  <wp:effectExtent l="0" t="0" r="635" b="5715"/>
                  <wp:docPr id="27" name="Picture 27"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chart, line chart&#10;&#10;Description automatically generated"/>
                          <pic:cNvPicPr/>
                        </pic:nvPicPr>
                        <pic:blipFill rotWithShape="1">
                          <a:blip r:embed="rId26"/>
                          <a:srcRect t="1633"/>
                          <a:stretch/>
                        </pic:blipFill>
                        <pic:spPr bwMode="auto">
                          <a:xfrm>
                            <a:off x="0" y="0"/>
                            <a:ext cx="5451583" cy="344472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B199282" w14:textId="77777777" w:rsidR="00670187" w:rsidRPr="00054570" w:rsidRDefault="00670187" w:rsidP="00670187">
      <w:pPr>
        <w:pStyle w:val="Footnotes"/>
        <w:spacing w:after="0"/>
      </w:pPr>
      <w:r w:rsidRPr="00054570">
        <w:t>Abbreviations: CI, confidence interval; FAS, full analysis set; HR, hazard ratio; OS, overall survival; T</w:t>
      </w:r>
      <w:r>
        <w:t>-</w:t>
      </w:r>
      <w:r w:rsidRPr="00054570">
        <w:t>DXd, trastuzumab deruxtecan; TPC, treatment of physician’s choice.</w:t>
      </w:r>
    </w:p>
    <w:p w14:paraId="6F162E0F" w14:textId="22EADB76" w:rsidR="00670187" w:rsidRPr="00054570" w:rsidRDefault="00670187" w:rsidP="00670187">
      <w:pPr>
        <w:pStyle w:val="Footnotes"/>
        <w:rPr>
          <w:vertAlign w:val="superscript"/>
        </w:rPr>
      </w:pPr>
      <w:r w:rsidRPr="00054570">
        <w:t>Source:  Daiichi Sankyo Inc., 2022 (CSR; Data on File).</w:t>
      </w:r>
      <w:r w:rsidRPr="00054570">
        <w:rPr>
          <w:sz w:val="14"/>
          <w:szCs w:val="14"/>
        </w:rPr>
        <w:fldChar w:fldCharType="begin"/>
      </w:r>
      <w:r w:rsidR="00CA6345">
        <w:instrText xml:space="preserve"> ADDIN ZOTERO_ITEM CSL_CITATION {"citationID":"kaGfcCsL","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sz w:val="14"/>
          <w:szCs w:val="14"/>
        </w:rPr>
        <w:fldChar w:fldCharType="separate"/>
      </w:r>
      <w:r w:rsidR="00FD57F4" w:rsidRPr="00FD57F4">
        <w:rPr>
          <w:rFonts w:cs="Arial"/>
          <w:szCs w:val="24"/>
          <w:vertAlign w:val="superscript"/>
        </w:rPr>
        <w:t>7</w:t>
      </w:r>
      <w:r w:rsidRPr="00054570">
        <w:rPr>
          <w:sz w:val="14"/>
          <w:szCs w:val="14"/>
        </w:rPr>
        <w:fldChar w:fldCharType="end"/>
      </w:r>
    </w:p>
    <w:p w14:paraId="40F1F56D" w14:textId="3E129851" w:rsidR="00670187" w:rsidRDefault="00670187" w:rsidP="00670187">
      <w:pPr>
        <w:pStyle w:val="Body"/>
      </w:pPr>
      <w:r>
        <w:t xml:space="preserve">Prior to the fitting of parametric models, a </w:t>
      </w:r>
      <w:r w:rsidR="005C3494">
        <w:t>LCHP</w:t>
      </w:r>
      <w:r>
        <w:t xml:space="preserve"> was produced to assess whether the proportional hazards (PH) assumption may hold. </w:t>
      </w:r>
      <w:r w:rsidRPr="002D7EC8">
        <w:rPr>
          <w:b/>
        </w:rPr>
        <w:fldChar w:fldCharType="begin"/>
      </w:r>
      <w:r w:rsidRPr="002D7EC8">
        <w:rPr>
          <w:b/>
        </w:rPr>
        <w:instrText xml:space="preserve"> REF _Ref96104140 \h  \* MERGEFORMAT </w:instrText>
      </w:r>
      <w:r w:rsidRPr="002D7EC8">
        <w:rPr>
          <w:b/>
        </w:rPr>
      </w:r>
      <w:r w:rsidRPr="002D7EC8">
        <w:rPr>
          <w:b/>
        </w:rPr>
        <w:fldChar w:fldCharType="separate"/>
      </w:r>
      <w:r w:rsidR="00145F42" w:rsidRPr="00145F42">
        <w:rPr>
          <w:b/>
        </w:rPr>
        <w:t>Figure 25</w:t>
      </w:r>
      <w:r w:rsidRPr="002D7EC8">
        <w:rPr>
          <w:b/>
        </w:rPr>
        <w:fldChar w:fldCharType="end"/>
      </w:r>
      <w:r>
        <w:t xml:space="preserve"> presents the LCHP based on OS data from DESTINY-Breast</w:t>
      </w:r>
      <w:r w:rsidRPr="005D58CB">
        <w:t>04</w:t>
      </w:r>
      <w:r>
        <w:t xml:space="preserve">. As can be seen from the LCHP, the curves are </w:t>
      </w:r>
      <w:r w:rsidRPr="005D58CB">
        <w:t xml:space="preserve">not </w:t>
      </w:r>
      <w:r>
        <w:t xml:space="preserve">parallel </w:t>
      </w:r>
      <w:r w:rsidRPr="005D58CB">
        <w:t>over time</w:t>
      </w:r>
      <w:r>
        <w:t xml:space="preserve">: converging at the start and diverging </w:t>
      </w:r>
      <w:r w:rsidRPr="005D58CB">
        <w:t>after approximately 5 months. This indicates</w:t>
      </w:r>
      <w:r>
        <w:t xml:space="preserve"> that the ratio of the hazards between the two treatment arms </w:t>
      </w:r>
      <w:r w:rsidRPr="005D58CB">
        <w:t xml:space="preserve">is not </w:t>
      </w:r>
      <w:r>
        <w:t xml:space="preserve">constant </w:t>
      </w:r>
      <w:r w:rsidRPr="005D58CB">
        <w:t xml:space="preserve">and </w:t>
      </w:r>
      <w:r>
        <w:t>there is no clear evidence that the PH assumption holds</w:t>
      </w:r>
      <w:r w:rsidRPr="005D58CB">
        <w:t>.</w:t>
      </w:r>
    </w:p>
    <w:p w14:paraId="1D6139BB" w14:textId="0B84202D" w:rsidR="00670187" w:rsidRPr="00C67C0A" w:rsidRDefault="00670187" w:rsidP="00670187">
      <w:pPr>
        <w:pStyle w:val="Body"/>
        <w:rPr>
          <w:b/>
          <w:strike/>
          <w:szCs w:val="18"/>
        </w:rPr>
      </w:pPr>
      <w:r>
        <w:t xml:space="preserve">Given the assessment that PH </w:t>
      </w:r>
      <w:r w:rsidRPr="005D58CB">
        <w:t xml:space="preserve">for </w:t>
      </w:r>
      <w:r>
        <w:t xml:space="preserve">the OS data </w:t>
      </w:r>
      <w:r w:rsidRPr="005D58CB">
        <w:t xml:space="preserve">is inconclusive and cannot be clearly justified, </w:t>
      </w:r>
      <w:r>
        <w:t xml:space="preserve">the </w:t>
      </w:r>
      <w:r w:rsidRPr="005D58CB">
        <w:t>approach was taken to use independent models. This is in line with recommendations in NICE DSU TSD 14</w:t>
      </w:r>
      <w:r w:rsidRPr="005D58CB">
        <w:fldChar w:fldCharType="begin"/>
      </w:r>
      <w:r w:rsidR="00CA6345">
        <w:instrText xml:space="preserve"> ADDIN ZOTERO_ITEM CSL_CITATION {"citationID":"BTOIp5HM","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5D58CB">
        <w:fldChar w:fldCharType="separate"/>
      </w:r>
      <w:r w:rsidR="00CA6345" w:rsidRPr="00CA6345">
        <w:rPr>
          <w:rFonts w:cs="Arial"/>
          <w:szCs w:val="24"/>
          <w:vertAlign w:val="superscript"/>
        </w:rPr>
        <w:t>171</w:t>
      </w:r>
      <w:r w:rsidRPr="005D58CB">
        <w:fldChar w:fldCharType="end"/>
      </w:r>
      <w:r w:rsidRPr="005D58CB">
        <w:t xml:space="preserve"> which state that “</w:t>
      </w:r>
      <w:r>
        <w:t>generally, when patient-level data are available, it is unnecessary to rely upon the proportional hazards assumption” and that “</w:t>
      </w:r>
      <w:r w:rsidRPr="005D58CB">
        <w:t xml:space="preserve">PH modelling </w:t>
      </w:r>
      <w:r w:rsidRPr="005D58CB">
        <w:lastRenderedPageBreak/>
        <w:t xml:space="preserve">should only be used if the proportional hazards assumption can be clearly justified using log-cumulative hazard plots, external information and clinical expert opinion”. </w:t>
      </w:r>
      <w:r w:rsidRPr="001D76DB">
        <w:t xml:space="preserve">Mature patient level data for T-DXd and TPC </w:t>
      </w:r>
      <w:r w:rsidRPr="00C67C0A">
        <w:t>from DESTINY-Brea</w:t>
      </w:r>
      <w:r w:rsidR="00D21117">
        <w:t>s</w:t>
      </w:r>
      <w:r w:rsidRPr="00C67C0A">
        <w:t>t04</w:t>
      </w:r>
      <w:r w:rsidRPr="001D76DB">
        <w:t xml:space="preserve"> provide robust evidence to inform long-term extrapolations using independent parametric curves for each treatment arm. Use of independent parametric curves, fitted to mature patient level data, is likely to result in better fitting curves for each treatment arm, compared to the use of dependently fitted models. Given the strong assumption</w:t>
      </w:r>
      <w:r w:rsidR="00DC56A8">
        <w:t>s</w:t>
      </w:r>
      <w:r w:rsidRPr="001D76DB">
        <w:t xml:space="preserve"> required to use dependent curves, which have not been met for OS, UK clinical and </w:t>
      </w:r>
      <w:r w:rsidRPr="005D58CB">
        <w:t xml:space="preserve">HEOR experts </w:t>
      </w:r>
      <w:r w:rsidR="00381927">
        <w:t>advised</w:t>
      </w:r>
      <w:r w:rsidR="00381927" w:rsidRPr="005D58CB">
        <w:t xml:space="preserve"> </w:t>
      </w:r>
      <w:r w:rsidR="00381927">
        <w:t xml:space="preserve">at an advisory board meeting in December 2022 </w:t>
      </w:r>
      <w:r w:rsidRPr="005D58CB">
        <w:t>that the use of independent curves is deemed the most appropriate for informing the cost-effectiveness analysis</w:t>
      </w:r>
      <w:r>
        <w:t>.</w:t>
      </w:r>
      <w:r w:rsidRPr="00054570">
        <w:fldChar w:fldCharType="begin"/>
      </w:r>
      <w:r w:rsidR="00CA6345">
        <w:instrText xml:space="preserve"> ADDIN ZOTERO_ITEM CSL_CITATION {"citationID":"IKNfIN4z","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r w:rsidRPr="00C67C0A" w:rsidDel="00741BF4">
        <w:rPr>
          <w:strike/>
        </w:rPr>
        <w:t xml:space="preserve"> </w:t>
      </w:r>
    </w:p>
    <w:p w14:paraId="35F07A53" w14:textId="53497323" w:rsidR="00670187" w:rsidRPr="005D58CB" w:rsidRDefault="00670187" w:rsidP="00670187">
      <w:pPr>
        <w:pStyle w:val="Caption"/>
      </w:pPr>
      <w:bookmarkStart w:id="457" w:name="_Ref96104140"/>
      <w:bookmarkStart w:id="458" w:name="_Toc98924713"/>
      <w:bookmarkStart w:id="459" w:name="_Toc127006642"/>
      <w:bookmarkStart w:id="460" w:name="_Toc129350951"/>
      <w:r>
        <w:t xml:space="preserve">Figure </w:t>
      </w:r>
      <w:r>
        <w:fldChar w:fldCharType="begin"/>
      </w:r>
      <w:r>
        <w:instrText>SEQ Figure \* ARABIC</w:instrText>
      </w:r>
      <w:r>
        <w:fldChar w:fldCharType="separate"/>
      </w:r>
      <w:r w:rsidR="00145F42">
        <w:rPr>
          <w:noProof/>
        </w:rPr>
        <w:t>25</w:t>
      </w:r>
      <w:r>
        <w:fldChar w:fldCharType="end"/>
      </w:r>
      <w:bookmarkEnd w:id="457"/>
      <w:r>
        <w:t xml:space="preserve">: Log-cumulative hazard plot of OS from </w:t>
      </w:r>
      <w:bookmarkEnd w:id="458"/>
      <w:r>
        <w:t xml:space="preserve">DESTINY-Breast04 </w:t>
      </w:r>
      <w:r w:rsidRPr="005D58CB">
        <w:t>in the FAS population</w:t>
      </w:r>
      <w:bookmarkEnd w:id="459"/>
      <w:bookmarkEnd w:id="460"/>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1C3186EF" w14:textId="77777777" w:rsidTr="00114430">
        <w:tc>
          <w:tcPr>
            <w:tcW w:w="9017" w:type="dxa"/>
            <w:tcBorders>
              <w:top w:val="single" w:sz="4" w:space="0" w:color="auto"/>
              <w:left w:val="single" w:sz="4" w:space="0" w:color="auto"/>
              <w:bottom w:val="single" w:sz="4" w:space="0" w:color="auto"/>
              <w:right w:val="single" w:sz="4" w:space="0" w:color="auto"/>
            </w:tcBorders>
            <w:vAlign w:val="center"/>
          </w:tcPr>
          <w:p w14:paraId="65918F40" w14:textId="77777777" w:rsidR="00670187" w:rsidRDefault="00670187">
            <w:pPr>
              <w:jc w:val="center"/>
            </w:pPr>
            <w:r>
              <w:rPr>
                <w:noProof/>
              </w:rPr>
              <w:drawing>
                <wp:inline distT="0" distB="0" distL="0" distR="0" wp14:anchorId="41D3F2E4" wp14:editId="3D6CFCAB">
                  <wp:extent cx="5162550" cy="3028208"/>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191585" cy="3045239"/>
                          </a:xfrm>
                          <a:prstGeom prst="rect">
                            <a:avLst/>
                          </a:prstGeom>
                          <a:noFill/>
                        </pic:spPr>
                      </pic:pic>
                    </a:graphicData>
                  </a:graphic>
                </wp:inline>
              </w:drawing>
            </w:r>
          </w:p>
        </w:tc>
      </w:tr>
    </w:tbl>
    <w:p w14:paraId="33123BE4" w14:textId="77777777" w:rsidR="00670187" w:rsidRPr="00F7620D" w:rsidRDefault="00670187" w:rsidP="00670187">
      <w:pPr>
        <w:pStyle w:val="Footnotes"/>
        <w:spacing w:after="0"/>
      </w:pPr>
      <w:r>
        <w:t>Abbreviations: FAS, full analysis set; LCHP, log-cumulative hazard plot; OS, overall survival.</w:t>
      </w:r>
    </w:p>
    <w:p w14:paraId="5D907517" w14:textId="77777777" w:rsidR="00670187" w:rsidRPr="002250A9" w:rsidRDefault="00670187" w:rsidP="00670187">
      <w:pPr>
        <w:pStyle w:val="Footnotes"/>
        <w:spacing w:after="0"/>
        <w:rPr>
          <w:strike/>
        </w:rPr>
      </w:pPr>
    </w:p>
    <w:p w14:paraId="09E8D657" w14:textId="4486A360" w:rsidR="00670187" w:rsidRPr="003C648C" w:rsidRDefault="00670187" w:rsidP="00670187">
      <w:pPr>
        <w:pStyle w:val="In-textheading"/>
        <w:rPr>
          <w:u w:val="single"/>
        </w:rPr>
      </w:pPr>
      <w:r w:rsidRPr="003C648C">
        <w:rPr>
          <w:u w:val="single"/>
        </w:rPr>
        <w:t>Assessment of the statistical goodness-of-fit scores for fitted models</w:t>
      </w:r>
    </w:p>
    <w:p w14:paraId="4473790F" w14:textId="1E19D6EA" w:rsidR="00670187" w:rsidDel="007C556D" w:rsidRDefault="00670187" w:rsidP="00670187">
      <w:pPr>
        <w:pStyle w:val="Body"/>
      </w:pPr>
      <w:r w:rsidRPr="000544B1">
        <w:t>Independent</w:t>
      </w:r>
      <w:r>
        <w:t xml:space="preserve"> parametric survival models (PSMs) were fitted in R</w:t>
      </w:r>
      <w:r w:rsidRPr="008F4D42">
        <w:rPr>
          <w:vertAlign w:val="superscript"/>
        </w:rPr>
        <w:t>®</w:t>
      </w:r>
      <w:r>
        <w:t xml:space="preserve"> using the ‘</w:t>
      </w:r>
      <w:r w:rsidRPr="00C00E26">
        <w:rPr>
          <w:i/>
          <w:iCs/>
        </w:rPr>
        <w:t>flexsurv</w:t>
      </w:r>
      <w:r>
        <w:t>’ package. Six standard parametric forms discussed in NICE DSU TSD 14</w:t>
      </w:r>
      <w:r>
        <w:fldChar w:fldCharType="begin"/>
      </w:r>
      <w:r w:rsidR="00CA6345">
        <w:instrText xml:space="preserve"> ADDIN ZOTERO_ITEM CSL_CITATION {"citationID":"D79YjBx8","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fldChar w:fldCharType="separate"/>
      </w:r>
      <w:r w:rsidR="00CA6345" w:rsidRPr="00CA6345">
        <w:rPr>
          <w:rFonts w:cs="Arial"/>
          <w:szCs w:val="24"/>
          <w:vertAlign w:val="superscript"/>
        </w:rPr>
        <w:t>171</w:t>
      </w:r>
      <w:r>
        <w:fldChar w:fldCharType="end"/>
      </w:r>
      <w:r>
        <w:t xml:space="preserve"> were fitted to patient-level survival data from DESTINY-Breast04 to provide long-term extrapolations for the economic model: </w:t>
      </w:r>
    </w:p>
    <w:p w14:paraId="1CF809CC" w14:textId="77777777" w:rsidR="00670187" w:rsidRPr="00572E37" w:rsidDel="007C556D" w:rsidRDefault="00670187" w:rsidP="00E91470">
      <w:pPr>
        <w:pStyle w:val="Body"/>
        <w:numPr>
          <w:ilvl w:val="0"/>
          <w:numId w:val="56"/>
        </w:numPr>
        <w:spacing w:after="0"/>
      </w:pPr>
      <w:r w:rsidRPr="00572E37" w:rsidDel="007C556D">
        <w:t>Exponential</w:t>
      </w:r>
    </w:p>
    <w:p w14:paraId="729C8650" w14:textId="77777777" w:rsidR="00670187" w:rsidRPr="00572E37" w:rsidDel="007C556D" w:rsidRDefault="00670187" w:rsidP="00E91470">
      <w:pPr>
        <w:pStyle w:val="Body"/>
        <w:numPr>
          <w:ilvl w:val="0"/>
          <w:numId w:val="56"/>
        </w:numPr>
        <w:spacing w:after="0"/>
      </w:pPr>
      <w:r w:rsidRPr="00572E37" w:rsidDel="007C556D">
        <w:t>Generalised Gamma</w:t>
      </w:r>
    </w:p>
    <w:p w14:paraId="79D99588" w14:textId="77777777" w:rsidR="00670187" w:rsidRPr="00572E37" w:rsidDel="007C556D" w:rsidRDefault="00670187" w:rsidP="00E91470">
      <w:pPr>
        <w:pStyle w:val="Body"/>
        <w:numPr>
          <w:ilvl w:val="0"/>
          <w:numId w:val="56"/>
        </w:numPr>
        <w:spacing w:after="0"/>
      </w:pPr>
      <w:r w:rsidRPr="00572E37" w:rsidDel="007C556D">
        <w:t>Gompertz</w:t>
      </w:r>
    </w:p>
    <w:p w14:paraId="2B4A86F5" w14:textId="77777777" w:rsidR="00670187" w:rsidRPr="00572E37" w:rsidDel="007C556D" w:rsidRDefault="00670187" w:rsidP="00E91470">
      <w:pPr>
        <w:pStyle w:val="Body"/>
        <w:numPr>
          <w:ilvl w:val="0"/>
          <w:numId w:val="56"/>
        </w:numPr>
        <w:spacing w:after="0"/>
      </w:pPr>
      <w:r w:rsidRPr="00572E37" w:rsidDel="007C556D">
        <w:t>Log-logistic</w:t>
      </w:r>
    </w:p>
    <w:p w14:paraId="652824EA" w14:textId="77777777" w:rsidR="00670187" w:rsidRPr="00572E37" w:rsidDel="007C556D" w:rsidRDefault="00670187" w:rsidP="00E91470">
      <w:pPr>
        <w:pStyle w:val="Body"/>
        <w:numPr>
          <w:ilvl w:val="0"/>
          <w:numId w:val="56"/>
        </w:numPr>
        <w:spacing w:after="0"/>
      </w:pPr>
      <w:r w:rsidRPr="00572E37" w:rsidDel="007C556D">
        <w:t>Log-normal</w:t>
      </w:r>
    </w:p>
    <w:p w14:paraId="501D22E3" w14:textId="77777777" w:rsidR="00670187" w:rsidRPr="00572E37" w:rsidRDefault="00670187" w:rsidP="00E91470">
      <w:pPr>
        <w:pStyle w:val="Body"/>
        <w:numPr>
          <w:ilvl w:val="0"/>
          <w:numId w:val="56"/>
        </w:numPr>
      </w:pPr>
      <w:r w:rsidRPr="00572E37">
        <w:t>Weibull</w:t>
      </w:r>
      <w:r>
        <w:t xml:space="preserve"> </w:t>
      </w:r>
    </w:p>
    <w:p w14:paraId="08D03E4D" w14:textId="03666C83" w:rsidR="00670187" w:rsidRDefault="00670187" w:rsidP="00670187">
      <w:pPr>
        <w:pStyle w:val="Body"/>
      </w:pPr>
      <w:r w:rsidRPr="000D5381">
        <w:rPr>
          <w:rStyle w:val="NICEnormalChar"/>
        </w:rPr>
        <w:t xml:space="preserve">AIC and BIC </w:t>
      </w:r>
      <w:r w:rsidRPr="00376B96">
        <w:rPr>
          <w:rStyle w:val="NICEnormalChar"/>
        </w:rPr>
        <w:t xml:space="preserve">scores provide </w:t>
      </w:r>
      <w:r w:rsidRPr="00376B96">
        <w:t xml:space="preserve">informative statistical tests </w:t>
      </w:r>
      <w:r w:rsidRPr="005D58CB">
        <w:t xml:space="preserve">to </w:t>
      </w:r>
      <w:r w:rsidRPr="00376B96">
        <w:t xml:space="preserve">determine the relative fit of </w:t>
      </w:r>
      <w:r w:rsidRPr="005D58CB">
        <w:t xml:space="preserve">alternative </w:t>
      </w:r>
      <w:r w:rsidRPr="00376B96">
        <w:t>parametric models to the observed data. AIC and BIC scores for the extrapolated OS for DESTINY-Breast</w:t>
      </w:r>
      <w:r w:rsidRPr="005D58CB">
        <w:t>04</w:t>
      </w:r>
      <w:r w:rsidRPr="00376B96">
        <w:t xml:space="preserve"> data are presented in </w:t>
      </w:r>
      <w:r w:rsidRPr="003C648C">
        <w:rPr>
          <w:b/>
          <w:bCs/>
        </w:rPr>
        <w:fldChar w:fldCharType="begin"/>
      </w:r>
      <w:r w:rsidRPr="003C648C">
        <w:rPr>
          <w:b/>
          <w:bCs/>
        </w:rPr>
        <w:instrText xml:space="preserve"> REF _Ref96104219 \h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35</w:t>
      </w:r>
      <w:r w:rsidRPr="003C648C">
        <w:rPr>
          <w:b/>
          <w:bCs/>
        </w:rPr>
        <w:fldChar w:fldCharType="end"/>
      </w:r>
      <w:r w:rsidRPr="00376B96">
        <w:t xml:space="preserve">. </w:t>
      </w:r>
      <w:r w:rsidRPr="005D58CB">
        <w:t>Lower AIC and BIC scores indicate a better statistical fit to the observed data</w:t>
      </w:r>
      <w:r w:rsidRPr="00376B96">
        <w:t xml:space="preserve">. </w:t>
      </w:r>
    </w:p>
    <w:p w14:paraId="3DF724DB" w14:textId="1DE1A7BA" w:rsidR="00571073" w:rsidRDefault="00226452" w:rsidP="00F710CB">
      <w:r>
        <w:lastRenderedPageBreak/>
        <w:t>F</w:t>
      </w:r>
      <w:r w:rsidR="00CD05ED" w:rsidRPr="005D58CB">
        <w:t>or the TPC</w:t>
      </w:r>
      <w:r w:rsidR="008B15E8">
        <w:t xml:space="preserve"> arm</w:t>
      </w:r>
      <w:r w:rsidR="00670187" w:rsidRPr="00376B96">
        <w:t xml:space="preserve">, the </w:t>
      </w:r>
      <w:r w:rsidR="00670187" w:rsidRPr="005D58CB">
        <w:t>log-logistic</w:t>
      </w:r>
      <w:r w:rsidR="00670187">
        <w:t xml:space="preserve"> parametric</w:t>
      </w:r>
      <w:r w:rsidR="00670187" w:rsidRPr="005D58CB">
        <w:t xml:space="preserve"> curve </w:t>
      </w:r>
      <w:r w:rsidR="00670187" w:rsidRPr="00376B96">
        <w:t>provides the</w:t>
      </w:r>
      <w:r w:rsidR="00670187">
        <w:t xml:space="preserve"> </w:t>
      </w:r>
      <w:r w:rsidR="00670187" w:rsidRPr="00376B96">
        <w:t>overall best fit</w:t>
      </w:r>
      <w:r>
        <w:t xml:space="preserve"> b</w:t>
      </w:r>
      <w:r w:rsidRPr="00376B96">
        <w:t>ased on the goodness-of-fit statistics</w:t>
      </w:r>
      <w:r w:rsidR="008B15E8">
        <w:t xml:space="preserve">. </w:t>
      </w:r>
      <w:r w:rsidR="00670187" w:rsidRPr="005D58CB">
        <w:t>The Weibull provides the second-best statistical fit for AIC</w:t>
      </w:r>
      <w:r w:rsidR="00462EB3">
        <w:t xml:space="preserve"> and</w:t>
      </w:r>
      <w:r w:rsidR="00670187" w:rsidRPr="005D58CB">
        <w:t xml:space="preserve"> BIC</w:t>
      </w:r>
      <w:r w:rsidR="008B15E8">
        <w:t>.</w:t>
      </w:r>
      <w:r w:rsidR="00363A81">
        <w:t xml:space="preserve"> </w:t>
      </w:r>
      <w:r w:rsidR="008B15E8">
        <w:t>T</w:t>
      </w:r>
      <w:r w:rsidR="00462EB3" w:rsidRPr="00090967">
        <w:t>he exponential, Gompertz</w:t>
      </w:r>
      <w:r w:rsidR="00D52B2A">
        <w:t xml:space="preserve">, </w:t>
      </w:r>
      <w:r w:rsidR="00462EB3" w:rsidRPr="00090967">
        <w:t xml:space="preserve">log normal </w:t>
      </w:r>
      <w:r w:rsidR="00D52B2A">
        <w:t xml:space="preserve">and generalised gamma </w:t>
      </w:r>
      <w:r w:rsidR="00462EB3" w:rsidRPr="00090967">
        <w:t xml:space="preserve">curves </w:t>
      </w:r>
      <w:r w:rsidR="009503E5" w:rsidRPr="00286D14">
        <w:t>we</w:t>
      </w:r>
      <w:r w:rsidR="009503E5" w:rsidRPr="00090967">
        <w:t xml:space="preserve">re more than 5 AIC or BIC points from best </w:t>
      </w:r>
      <w:r w:rsidR="009503E5">
        <w:t>fitting curve and</w:t>
      </w:r>
      <w:r w:rsidR="00462EB3" w:rsidRPr="00090967">
        <w:t xml:space="preserve"> </w:t>
      </w:r>
      <w:r w:rsidR="00462EB3" w:rsidRPr="00286D14">
        <w:t xml:space="preserve">considered to have a </w:t>
      </w:r>
      <w:r w:rsidR="00462EB3" w:rsidRPr="00090967">
        <w:t>poor statistical fit</w:t>
      </w:r>
      <w:r w:rsidR="00736E82">
        <w:t xml:space="preserve"> to the KM data</w:t>
      </w:r>
      <w:r w:rsidR="00571073" w:rsidRPr="00090967">
        <w:t>.</w:t>
      </w:r>
      <w:r w:rsidR="00571073" w:rsidRPr="00286D14">
        <w:t xml:space="preserve"> </w:t>
      </w:r>
    </w:p>
    <w:p w14:paraId="4D4DCDB5" w14:textId="75B25897" w:rsidR="00571073" w:rsidRDefault="00923923" w:rsidP="00571073">
      <w:pPr>
        <w:pStyle w:val="Body"/>
      </w:pPr>
      <w:r>
        <w:t xml:space="preserve">For the </w:t>
      </w:r>
      <w:r w:rsidR="00B87E3F" w:rsidRPr="005D58CB">
        <w:t>T-DXd arm</w:t>
      </w:r>
      <w:r w:rsidR="00D05FB6" w:rsidRPr="00376B96">
        <w:t xml:space="preserve">, the </w:t>
      </w:r>
      <w:r w:rsidR="00D05FB6" w:rsidRPr="005D58CB">
        <w:t xml:space="preserve">Gompertz parametric curve </w:t>
      </w:r>
      <w:r w:rsidR="00D05FB6" w:rsidRPr="00376B96">
        <w:t xml:space="preserve">provides the best </w:t>
      </w:r>
      <w:r w:rsidR="0010040D">
        <w:t xml:space="preserve">statistical </w:t>
      </w:r>
      <w:r w:rsidR="00D05FB6" w:rsidRPr="00376B96">
        <w:t>fit</w:t>
      </w:r>
      <w:r w:rsidR="0010040D">
        <w:t xml:space="preserve">. </w:t>
      </w:r>
      <w:r w:rsidR="008B15E8" w:rsidRPr="008B15E8">
        <w:t xml:space="preserve">The </w:t>
      </w:r>
      <w:r w:rsidR="008E5ACD">
        <w:t xml:space="preserve"> Weibull, </w:t>
      </w:r>
      <w:r w:rsidR="005D6FBB">
        <w:t xml:space="preserve">log-logistic and generalised gamma </w:t>
      </w:r>
      <w:r w:rsidR="00054806">
        <w:t xml:space="preserve">curves </w:t>
      </w:r>
      <w:r w:rsidR="005D6FBB">
        <w:t xml:space="preserve">were </w:t>
      </w:r>
      <w:r w:rsidR="00054806">
        <w:t>within 5 AIC or BIC points of the best fitting curve</w:t>
      </w:r>
      <w:r w:rsidR="00AA1E2F">
        <w:t xml:space="preserve"> and could be considered to be </w:t>
      </w:r>
      <w:r w:rsidR="002E5472">
        <w:t xml:space="preserve">a good fit, while the </w:t>
      </w:r>
      <w:r w:rsidR="00462EB3" w:rsidRPr="00286D14">
        <w:t>exponential</w:t>
      </w:r>
      <w:r w:rsidR="00571073">
        <w:t xml:space="preserve"> </w:t>
      </w:r>
      <w:r w:rsidR="00571073" w:rsidRPr="00090967">
        <w:t>and log</w:t>
      </w:r>
      <w:r w:rsidR="00562FC2">
        <w:t>-</w:t>
      </w:r>
      <w:r w:rsidR="00571073" w:rsidRPr="00090967">
        <w:t xml:space="preserve">normal curves </w:t>
      </w:r>
      <w:r w:rsidR="00571073" w:rsidRPr="00286D14">
        <w:t>we</w:t>
      </w:r>
      <w:r w:rsidR="00571073" w:rsidRPr="00090967">
        <w:t>re more than 5 AIC or BIC points from the</w:t>
      </w:r>
      <w:r w:rsidR="000834EC">
        <w:t xml:space="preserve"> best-fitting curve</w:t>
      </w:r>
      <w:r w:rsidR="002E5472" w:rsidRPr="002E5472">
        <w:t xml:space="preserve"> </w:t>
      </w:r>
      <w:r w:rsidR="002E5472">
        <w:t>and</w:t>
      </w:r>
      <w:r w:rsidR="002E5472" w:rsidRPr="00090967">
        <w:t xml:space="preserve"> </w:t>
      </w:r>
      <w:r w:rsidR="002E5472" w:rsidRPr="00286D14">
        <w:t xml:space="preserve">considered to have a </w:t>
      </w:r>
      <w:r w:rsidR="002E5472" w:rsidRPr="00090967">
        <w:t>poor statistical fit</w:t>
      </w:r>
      <w:r w:rsidR="00736E82">
        <w:t xml:space="preserve"> to the KM data</w:t>
      </w:r>
      <w:r w:rsidR="00571073" w:rsidRPr="00090967">
        <w:t>.</w:t>
      </w:r>
      <w:r w:rsidR="00571073" w:rsidRPr="00286D14">
        <w:t xml:space="preserve"> </w:t>
      </w:r>
    </w:p>
    <w:p w14:paraId="3C481438" w14:textId="316C6BAD" w:rsidR="00571073" w:rsidRDefault="00571073" w:rsidP="00F710CB">
      <w:pPr>
        <w:pStyle w:val="Body"/>
      </w:pPr>
      <w:r>
        <w:t xml:space="preserve">Overall, the log-logistic and Weibull curves provided a good statistical fit for both T-DXd and TPC. </w:t>
      </w:r>
    </w:p>
    <w:p w14:paraId="465E5558" w14:textId="04CE568A" w:rsidR="00670187" w:rsidRPr="005D58CB" w:rsidRDefault="00670187" w:rsidP="00670187">
      <w:pPr>
        <w:pStyle w:val="Caption"/>
      </w:pPr>
      <w:bookmarkStart w:id="461" w:name="_Ref96104219"/>
      <w:bookmarkStart w:id="462" w:name="_Toc127006665"/>
      <w:bookmarkStart w:id="463" w:name="_Toc129351010"/>
      <w:bookmarkStart w:id="464" w:name="_Toc98924745"/>
      <w:r w:rsidRPr="00143C3D">
        <w:t xml:space="preserve">Table </w:t>
      </w:r>
      <w:r w:rsidRPr="00143C3D">
        <w:fldChar w:fldCharType="begin"/>
      </w:r>
      <w:r w:rsidRPr="00143C3D">
        <w:instrText>SEQ Table \* ARABIC</w:instrText>
      </w:r>
      <w:r w:rsidRPr="00143C3D">
        <w:fldChar w:fldCharType="separate"/>
      </w:r>
      <w:r w:rsidR="00145F42">
        <w:rPr>
          <w:noProof/>
        </w:rPr>
        <w:t>35</w:t>
      </w:r>
      <w:r w:rsidRPr="00143C3D">
        <w:fldChar w:fldCharType="end"/>
      </w:r>
      <w:bookmarkEnd w:id="461"/>
      <w:r w:rsidRPr="00143C3D">
        <w:t xml:space="preserve">: </w:t>
      </w:r>
      <w:r w:rsidRPr="005D58CB">
        <w:t>Statistical goodness-of-fit scores (OS, independent models) in the FAS population</w:t>
      </w:r>
      <w:bookmarkEnd w:id="462"/>
      <w:bookmarkEnd w:id="463"/>
      <w:r w:rsidRPr="005D58CB">
        <w:t xml:space="preserve">  </w:t>
      </w:r>
      <w:bookmarkEnd w:id="464"/>
    </w:p>
    <w:tbl>
      <w:tblPr>
        <w:tblStyle w:val="TableGridLight"/>
        <w:tblW w:w="8789" w:type="dxa"/>
        <w:tblLayout w:type="fixed"/>
        <w:tblLook w:val="04A0" w:firstRow="1" w:lastRow="0" w:firstColumn="1" w:lastColumn="0" w:noHBand="0" w:noVBand="1"/>
      </w:tblPr>
      <w:tblGrid>
        <w:gridCol w:w="2508"/>
        <w:gridCol w:w="1570"/>
        <w:gridCol w:w="1570"/>
        <w:gridCol w:w="1570"/>
        <w:gridCol w:w="1571"/>
      </w:tblGrid>
      <w:tr w:rsidR="00526B43" w:rsidRPr="00143C3D" w14:paraId="6E4AE7A6" w14:textId="77777777" w:rsidTr="003C648C">
        <w:trPr>
          <w:cnfStyle w:val="100000000000" w:firstRow="1" w:lastRow="0" w:firstColumn="0" w:lastColumn="0" w:oddVBand="0" w:evenVBand="0" w:oddHBand="0" w:evenHBand="0" w:firstRowFirstColumn="0" w:firstRowLastColumn="0" w:lastRowFirstColumn="0" w:lastRowLastColumn="0"/>
          <w:trHeight w:val="277"/>
          <w:tblHeader/>
        </w:trPr>
        <w:tc>
          <w:tcPr>
            <w:tcW w:w="2508" w:type="dxa"/>
            <w:vMerge w:val="restart"/>
          </w:tcPr>
          <w:p w14:paraId="2BFCF5E6" w14:textId="77777777" w:rsidR="00526B43" w:rsidRPr="00143C3D" w:rsidRDefault="00526B43">
            <w:pPr>
              <w:pStyle w:val="NICETableHeader"/>
              <w:rPr>
                <w:rFonts w:cs="Arial"/>
                <w:b/>
                <w:bCs/>
              </w:rPr>
            </w:pPr>
            <w:r w:rsidRPr="00143C3D">
              <w:rPr>
                <w:b/>
              </w:rPr>
              <w:t>Model</w:t>
            </w:r>
          </w:p>
        </w:tc>
        <w:tc>
          <w:tcPr>
            <w:tcW w:w="0" w:type="dxa"/>
            <w:gridSpan w:val="2"/>
          </w:tcPr>
          <w:p w14:paraId="77A23FFC" w14:textId="77777777" w:rsidR="00526B43" w:rsidRPr="00143C3D" w:rsidRDefault="00526B43">
            <w:pPr>
              <w:pStyle w:val="NICETableHeader"/>
              <w:keepNext w:val="0"/>
              <w:jc w:val="center"/>
              <w:rPr>
                <w:rFonts w:cs="Arial"/>
                <w:b/>
                <w:bCs/>
              </w:rPr>
            </w:pPr>
            <w:r w:rsidRPr="005D58CB">
              <w:rPr>
                <w:rFonts w:cs="Arial"/>
                <w:b/>
                <w:bCs/>
              </w:rPr>
              <w:t>TPC</w:t>
            </w:r>
          </w:p>
        </w:tc>
        <w:tc>
          <w:tcPr>
            <w:tcW w:w="3141" w:type="dxa"/>
            <w:gridSpan w:val="2"/>
          </w:tcPr>
          <w:p w14:paraId="384AE03C" w14:textId="77777777" w:rsidR="00526B43" w:rsidRPr="00143C3D" w:rsidRDefault="00526B43">
            <w:pPr>
              <w:pStyle w:val="NICETableHeader"/>
              <w:keepNext w:val="0"/>
              <w:jc w:val="center"/>
              <w:rPr>
                <w:rFonts w:cs="Arial"/>
                <w:b/>
              </w:rPr>
            </w:pPr>
            <w:r w:rsidRPr="00143C3D">
              <w:rPr>
                <w:rFonts w:cs="Arial"/>
                <w:b/>
                <w:bCs/>
              </w:rPr>
              <w:t>T-DXd</w:t>
            </w:r>
          </w:p>
        </w:tc>
      </w:tr>
      <w:tr w:rsidR="00A60A21" w:rsidRPr="00143C3D" w14:paraId="3AE3F361" w14:textId="77777777" w:rsidTr="003C648C">
        <w:trPr>
          <w:cnfStyle w:val="100000000000" w:firstRow="1" w:lastRow="0" w:firstColumn="0" w:lastColumn="0" w:oddVBand="0" w:evenVBand="0" w:oddHBand="0" w:evenHBand="0" w:firstRowFirstColumn="0" w:firstRowLastColumn="0" w:lastRowFirstColumn="0" w:lastRowLastColumn="0"/>
          <w:trHeight w:val="140"/>
          <w:tblHeader/>
        </w:trPr>
        <w:tc>
          <w:tcPr>
            <w:tcW w:w="0" w:type="dxa"/>
            <w:vMerge/>
          </w:tcPr>
          <w:p w14:paraId="4AA5CD4E" w14:textId="77777777" w:rsidR="00526B43" w:rsidRPr="00143C3D" w:rsidRDefault="00526B43">
            <w:pPr>
              <w:pStyle w:val="NICETableHeader"/>
              <w:keepNext w:val="0"/>
              <w:rPr>
                <w:b/>
              </w:rPr>
            </w:pPr>
          </w:p>
        </w:tc>
        <w:tc>
          <w:tcPr>
            <w:tcW w:w="0" w:type="dxa"/>
          </w:tcPr>
          <w:p w14:paraId="55C208DE" w14:textId="77777777" w:rsidR="00526B43" w:rsidRPr="00143C3D" w:rsidRDefault="00526B43">
            <w:pPr>
              <w:pStyle w:val="NICETableHeader"/>
              <w:keepNext w:val="0"/>
              <w:jc w:val="center"/>
              <w:rPr>
                <w:bCs/>
              </w:rPr>
            </w:pPr>
            <w:r w:rsidRPr="00143C3D">
              <w:rPr>
                <w:b/>
              </w:rPr>
              <w:t>AIC</w:t>
            </w:r>
          </w:p>
        </w:tc>
        <w:tc>
          <w:tcPr>
            <w:tcW w:w="0" w:type="dxa"/>
          </w:tcPr>
          <w:p w14:paraId="0FDB1D32" w14:textId="77777777" w:rsidR="00526B43" w:rsidRPr="00143C3D" w:rsidRDefault="00526B43">
            <w:pPr>
              <w:pStyle w:val="NICETableHeader"/>
              <w:keepNext w:val="0"/>
              <w:jc w:val="center"/>
              <w:rPr>
                <w:bCs/>
              </w:rPr>
            </w:pPr>
            <w:r w:rsidRPr="00143C3D">
              <w:rPr>
                <w:b/>
              </w:rPr>
              <w:t>BIC</w:t>
            </w:r>
          </w:p>
        </w:tc>
        <w:tc>
          <w:tcPr>
            <w:tcW w:w="0" w:type="dxa"/>
          </w:tcPr>
          <w:p w14:paraId="4A3142E4" w14:textId="77777777" w:rsidR="00526B43" w:rsidRPr="00143C3D" w:rsidRDefault="00526B43">
            <w:pPr>
              <w:pStyle w:val="NICETableHeader"/>
              <w:keepNext w:val="0"/>
              <w:jc w:val="center"/>
              <w:rPr>
                <w:b/>
                <w:bCs/>
              </w:rPr>
            </w:pPr>
            <w:r w:rsidRPr="00143C3D">
              <w:rPr>
                <w:b/>
                <w:bCs/>
              </w:rPr>
              <w:t>AIC</w:t>
            </w:r>
          </w:p>
        </w:tc>
        <w:tc>
          <w:tcPr>
            <w:tcW w:w="0" w:type="dxa"/>
          </w:tcPr>
          <w:p w14:paraId="5EDFF17A" w14:textId="77777777" w:rsidR="00526B43" w:rsidRPr="00143C3D" w:rsidRDefault="00526B43">
            <w:pPr>
              <w:pStyle w:val="NICETableHeader"/>
              <w:keepNext w:val="0"/>
              <w:jc w:val="center"/>
              <w:rPr>
                <w:b/>
                <w:bCs/>
              </w:rPr>
            </w:pPr>
            <w:r w:rsidRPr="00143C3D">
              <w:rPr>
                <w:b/>
                <w:bCs/>
              </w:rPr>
              <w:t>BIC</w:t>
            </w:r>
          </w:p>
        </w:tc>
      </w:tr>
      <w:tr w:rsidR="00526B43" w:rsidRPr="00143C3D" w14:paraId="67C62F18" w14:textId="77777777" w:rsidTr="003C648C">
        <w:trPr>
          <w:trHeight w:val="277"/>
        </w:trPr>
        <w:tc>
          <w:tcPr>
            <w:tcW w:w="2508" w:type="dxa"/>
          </w:tcPr>
          <w:p w14:paraId="55FCA941" w14:textId="77777777" w:rsidR="00526B43" w:rsidRPr="00143C3D" w:rsidRDefault="00526B43">
            <w:pPr>
              <w:pStyle w:val="NICETabletext"/>
              <w:keepNext w:val="0"/>
              <w:jc w:val="both"/>
              <w:rPr>
                <w:rFonts w:cs="Arial"/>
              </w:rPr>
            </w:pPr>
            <w:r w:rsidRPr="00143C3D">
              <w:rPr>
                <w:rFonts w:cs="Arial"/>
              </w:rPr>
              <w:t>Exponential</w:t>
            </w:r>
          </w:p>
        </w:tc>
        <w:tc>
          <w:tcPr>
            <w:tcW w:w="1570" w:type="dxa"/>
            <w:vAlign w:val="center"/>
          </w:tcPr>
          <w:p w14:paraId="58F5F45C" w14:textId="77777777" w:rsidR="00526B43" w:rsidRPr="005D58CB" w:rsidRDefault="00526B43">
            <w:pPr>
              <w:pStyle w:val="NICETabletext"/>
              <w:keepNext w:val="0"/>
              <w:jc w:val="center"/>
              <w:rPr>
                <w:rFonts w:cs="Arial"/>
                <w:szCs w:val="20"/>
              </w:rPr>
            </w:pPr>
            <w:r w:rsidRPr="005D58CB">
              <w:rPr>
                <w:rFonts w:cs="Arial"/>
                <w:szCs w:val="20"/>
              </w:rPr>
              <w:t>765.60</w:t>
            </w:r>
          </w:p>
        </w:tc>
        <w:tc>
          <w:tcPr>
            <w:tcW w:w="1570" w:type="dxa"/>
            <w:vAlign w:val="center"/>
          </w:tcPr>
          <w:p w14:paraId="6EAC4DC7" w14:textId="77777777" w:rsidR="00526B43" w:rsidRPr="005D58CB" w:rsidRDefault="00526B43">
            <w:pPr>
              <w:pStyle w:val="NICETabletext"/>
              <w:keepNext w:val="0"/>
              <w:jc w:val="center"/>
              <w:rPr>
                <w:rFonts w:cs="Arial"/>
                <w:szCs w:val="20"/>
              </w:rPr>
            </w:pPr>
            <w:r w:rsidRPr="005D58CB">
              <w:rPr>
                <w:rFonts w:cs="Arial"/>
                <w:szCs w:val="20"/>
              </w:rPr>
              <w:t>768.81</w:t>
            </w:r>
          </w:p>
        </w:tc>
        <w:tc>
          <w:tcPr>
            <w:tcW w:w="1570" w:type="dxa"/>
            <w:vAlign w:val="center"/>
          </w:tcPr>
          <w:p w14:paraId="5F9FF40A" w14:textId="77777777" w:rsidR="00526B43" w:rsidRPr="005D58CB" w:rsidRDefault="00526B43">
            <w:pPr>
              <w:pStyle w:val="NICETabletext"/>
              <w:keepNext w:val="0"/>
              <w:jc w:val="center"/>
              <w:rPr>
                <w:rFonts w:cs="Arial"/>
                <w:szCs w:val="20"/>
              </w:rPr>
            </w:pPr>
            <w:r w:rsidRPr="005D58CB">
              <w:rPr>
                <w:rFonts w:cs="Arial"/>
                <w:szCs w:val="20"/>
              </w:rPr>
              <w:t>1389.90</w:t>
            </w:r>
          </w:p>
        </w:tc>
        <w:tc>
          <w:tcPr>
            <w:tcW w:w="1571" w:type="dxa"/>
            <w:vAlign w:val="center"/>
          </w:tcPr>
          <w:p w14:paraId="1662196C" w14:textId="77777777" w:rsidR="00526B43" w:rsidRPr="005D58CB" w:rsidRDefault="00526B43">
            <w:pPr>
              <w:pStyle w:val="NICETabletext"/>
              <w:keepNext w:val="0"/>
              <w:jc w:val="center"/>
              <w:rPr>
                <w:rFonts w:cs="Arial"/>
                <w:szCs w:val="20"/>
              </w:rPr>
            </w:pPr>
            <w:r w:rsidRPr="005D58CB">
              <w:rPr>
                <w:rFonts w:cs="Arial"/>
                <w:szCs w:val="20"/>
              </w:rPr>
              <w:t>1393.83</w:t>
            </w:r>
          </w:p>
        </w:tc>
      </w:tr>
      <w:tr w:rsidR="00526B43" w:rsidRPr="00143C3D" w14:paraId="2B16CBD5" w14:textId="77777777" w:rsidTr="003C648C">
        <w:trPr>
          <w:trHeight w:val="277"/>
        </w:trPr>
        <w:tc>
          <w:tcPr>
            <w:tcW w:w="2508" w:type="dxa"/>
          </w:tcPr>
          <w:p w14:paraId="39099299" w14:textId="77777777" w:rsidR="00526B43" w:rsidRPr="00143C3D" w:rsidRDefault="00526B43">
            <w:pPr>
              <w:pStyle w:val="NICETabletext"/>
              <w:keepNext w:val="0"/>
              <w:jc w:val="both"/>
              <w:rPr>
                <w:rFonts w:cs="Arial"/>
              </w:rPr>
            </w:pPr>
            <w:r w:rsidRPr="00143C3D">
              <w:rPr>
                <w:rFonts w:cs="Arial"/>
              </w:rPr>
              <w:t>Weibull</w:t>
            </w:r>
          </w:p>
        </w:tc>
        <w:tc>
          <w:tcPr>
            <w:tcW w:w="1570" w:type="dxa"/>
            <w:vAlign w:val="center"/>
          </w:tcPr>
          <w:p w14:paraId="3F49BA1E" w14:textId="77777777" w:rsidR="00526B43" w:rsidRPr="005D58CB" w:rsidRDefault="00526B43">
            <w:pPr>
              <w:pStyle w:val="NICETabletext"/>
              <w:keepNext w:val="0"/>
              <w:jc w:val="center"/>
              <w:rPr>
                <w:rFonts w:cs="Arial"/>
                <w:szCs w:val="20"/>
              </w:rPr>
            </w:pPr>
            <w:r w:rsidRPr="005D58CB">
              <w:rPr>
                <w:rFonts w:cs="Arial"/>
                <w:szCs w:val="20"/>
              </w:rPr>
              <w:t>751.16</w:t>
            </w:r>
          </w:p>
        </w:tc>
        <w:tc>
          <w:tcPr>
            <w:tcW w:w="1570" w:type="dxa"/>
            <w:vAlign w:val="center"/>
          </w:tcPr>
          <w:p w14:paraId="0A75F621" w14:textId="77777777" w:rsidR="00526B43" w:rsidRPr="005D58CB" w:rsidRDefault="00526B43">
            <w:pPr>
              <w:pStyle w:val="NICETabletext"/>
              <w:keepNext w:val="0"/>
              <w:jc w:val="center"/>
              <w:rPr>
                <w:rFonts w:cs="Arial"/>
                <w:szCs w:val="20"/>
              </w:rPr>
            </w:pPr>
            <w:r w:rsidRPr="005D58CB">
              <w:rPr>
                <w:rFonts w:cs="Arial"/>
                <w:szCs w:val="20"/>
              </w:rPr>
              <w:t>757.59</w:t>
            </w:r>
          </w:p>
        </w:tc>
        <w:tc>
          <w:tcPr>
            <w:tcW w:w="1570" w:type="dxa"/>
            <w:vAlign w:val="center"/>
          </w:tcPr>
          <w:p w14:paraId="688943A6" w14:textId="77777777" w:rsidR="00526B43" w:rsidRPr="005D58CB" w:rsidRDefault="00526B43">
            <w:pPr>
              <w:pStyle w:val="NICETabletext"/>
              <w:keepNext w:val="0"/>
              <w:jc w:val="center"/>
              <w:rPr>
                <w:rFonts w:cs="Arial"/>
                <w:szCs w:val="20"/>
              </w:rPr>
            </w:pPr>
            <w:r w:rsidRPr="005D58CB">
              <w:rPr>
                <w:rFonts w:cs="Arial"/>
                <w:szCs w:val="20"/>
              </w:rPr>
              <w:t>1366.90</w:t>
            </w:r>
          </w:p>
        </w:tc>
        <w:tc>
          <w:tcPr>
            <w:tcW w:w="1571" w:type="dxa"/>
            <w:vAlign w:val="center"/>
          </w:tcPr>
          <w:p w14:paraId="74F5181C" w14:textId="77777777" w:rsidR="00526B43" w:rsidRPr="005D58CB" w:rsidRDefault="00526B43">
            <w:pPr>
              <w:pStyle w:val="NICETabletext"/>
              <w:keepNext w:val="0"/>
              <w:jc w:val="center"/>
              <w:rPr>
                <w:rFonts w:cs="Arial"/>
                <w:szCs w:val="20"/>
              </w:rPr>
            </w:pPr>
            <w:r w:rsidRPr="005D58CB">
              <w:rPr>
                <w:rFonts w:cs="Arial"/>
                <w:szCs w:val="20"/>
              </w:rPr>
              <w:t>1374.74</w:t>
            </w:r>
          </w:p>
        </w:tc>
      </w:tr>
      <w:tr w:rsidR="00526B43" w:rsidRPr="00143C3D" w14:paraId="36795A4E" w14:textId="77777777" w:rsidTr="003C648C">
        <w:trPr>
          <w:trHeight w:val="277"/>
        </w:trPr>
        <w:tc>
          <w:tcPr>
            <w:tcW w:w="2508" w:type="dxa"/>
          </w:tcPr>
          <w:p w14:paraId="24967C21" w14:textId="77777777" w:rsidR="00526B43" w:rsidRPr="00143C3D" w:rsidRDefault="00526B43">
            <w:pPr>
              <w:pStyle w:val="NICETabletext"/>
              <w:keepNext w:val="0"/>
              <w:jc w:val="both"/>
              <w:rPr>
                <w:rFonts w:cs="Arial"/>
              </w:rPr>
            </w:pPr>
            <w:r w:rsidRPr="00143C3D">
              <w:rPr>
                <w:rFonts w:cs="Arial"/>
              </w:rPr>
              <w:t>Gompertz</w:t>
            </w:r>
          </w:p>
        </w:tc>
        <w:tc>
          <w:tcPr>
            <w:tcW w:w="1570" w:type="dxa"/>
            <w:vAlign w:val="center"/>
          </w:tcPr>
          <w:p w14:paraId="3C24B7FC" w14:textId="77777777" w:rsidR="00526B43" w:rsidRPr="005D58CB" w:rsidRDefault="00526B43">
            <w:pPr>
              <w:pStyle w:val="NICETabletext"/>
              <w:keepNext w:val="0"/>
              <w:jc w:val="center"/>
              <w:rPr>
                <w:rFonts w:cs="Arial"/>
                <w:b/>
                <w:szCs w:val="20"/>
              </w:rPr>
            </w:pPr>
            <w:r w:rsidRPr="005D58CB">
              <w:rPr>
                <w:rFonts w:cs="Arial"/>
                <w:szCs w:val="20"/>
              </w:rPr>
              <w:t>756.20</w:t>
            </w:r>
          </w:p>
        </w:tc>
        <w:tc>
          <w:tcPr>
            <w:tcW w:w="1570" w:type="dxa"/>
            <w:vAlign w:val="center"/>
          </w:tcPr>
          <w:p w14:paraId="67B308A6" w14:textId="77777777" w:rsidR="00526B43" w:rsidRPr="005D58CB" w:rsidRDefault="00526B43">
            <w:pPr>
              <w:pStyle w:val="NICETabletext"/>
              <w:keepNext w:val="0"/>
              <w:jc w:val="center"/>
              <w:rPr>
                <w:rFonts w:cs="Arial"/>
                <w:b/>
                <w:szCs w:val="20"/>
              </w:rPr>
            </w:pPr>
            <w:r w:rsidRPr="005D58CB">
              <w:rPr>
                <w:rFonts w:cs="Arial"/>
                <w:szCs w:val="20"/>
              </w:rPr>
              <w:t>762.63</w:t>
            </w:r>
          </w:p>
        </w:tc>
        <w:tc>
          <w:tcPr>
            <w:tcW w:w="1570" w:type="dxa"/>
            <w:vAlign w:val="center"/>
          </w:tcPr>
          <w:p w14:paraId="258DEC91" w14:textId="0009040E" w:rsidR="00526B43" w:rsidRPr="005D58CB" w:rsidRDefault="00526B43">
            <w:pPr>
              <w:pStyle w:val="NICETabletext"/>
              <w:keepNext w:val="0"/>
              <w:jc w:val="center"/>
              <w:rPr>
                <w:rFonts w:cs="Arial"/>
                <w:b/>
                <w:szCs w:val="20"/>
              </w:rPr>
            </w:pPr>
            <w:r w:rsidRPr="005D58CB">
              <w:rPr>
                <w:rFonts w:cs="Arial"/>
                <w:b/>
                <w:szCs w:val="20"/>
              </w:rPr>
              <w:t>1366.87</w:t>
            </w:r>
          </w:p>
        </w:tc>
        <w:tc>
          <w:tcPr>
            <w:tcW w:w="1571" w:type="dxa"/>
            <w:vAlign w:val="center"/>
          </w:tcPr>
          <w:p w14:paraId="50B942F4" w14:textId="77777777" w:rsidR="00526B43" w:rsidRPr="005D58CB" w:rsidRDefault="00526B43">
            <w:pPr>
              <w:pStyle w:val="NICETabletext"/>
              <w:keepNext w:val="0"/>
              <w:jc w:val="center"/>
              <w:rPr>
                <w:rFonts w:cs="Arial"/>
                <w:b/>
                <w:szCs w:val="20"/>
              </w:rPr>
            </w:pPr>
            <w:r w:rsidRPr="005D58CB">
              <w:rPr>
                <w:rFonts w:cs="Arial"/>
                <w:b/>
                <w:szCs w:val="20"/>
              </w:rPr>
              <w:t>1374.71</w:t>
            </w:r>
          </w:p>
        </w:tc>
      </w:tr>
      <w:tr w:rsidR="00526B43" w:rsidRPr="00143C3D" w14:paraId="532A6E9B" w14:textId="77777777" w:rsidTr="003C648C">
        <w:trPr>
          <w:trHeight w:val="277"/>
        </w:trPr>
        <w:tc>
          <w:tcPr>
            <w:tcW w:w="2508" w:type="dxa"/>
          </w:tcPr>
          <w:p w14:paraId="688A397A" w14:textId="77777777" w:rsidR="00526B43" w:rsidRPr="00143C3D" w:rsidRDefault="00526B43">
            <w:pPr>
              <w:pStyle w:val="NICETabletext"/>
              <w:keepNext w:val="0"/>
              <w:jc w:val="both"/>
              <w:rPr>
                <w:rFonts w:cs="Arial"/>
              </w:rPr>
            </w:pPr>
            <w:r w:rsidRPr="00143C3D">
              <w:rPr>
                <w:rFonts w:cs="Arial"/>
              </w:rPr>
              <w:t>Log-logistic</w:t>
            </w:r>
          </w:p>
        </w:tc>
        <w:tc>
          <w:tcPr>
            <w:tcW w:w="1570" w:type="dxa"/>
            <w:vAlign w:val="center"/>
          </w:tcPr>
          <w:p w14:paraId="19CBE0AE" w14:textId="77777777" w:rsidR="00526B43" w:rsidRPr="005D58CB" w:rsidRDefault="00526B43">
            <w:pPr>
              <w:pStyle w:val="NICETabletext"/>
              <w:keepNext w:val="0"/>
              <w:jc w:val="center"/>
              <w:rPr>
                <w:rFonts w:cs="Arial"/>
                <w:szCs w:val="20"/>
              </w:rPr>
            </w:pPr>
            <w:r w:rsidRPr="005D58CB">
              <w:rPr>
                <w:rFonts w:cs="Arial"/>
                <w:b/>
                <w:szCs w:val="20"/>
              </w:rPr>
              <w:t>751.10</w:t>
            </w:r>
          </w:p>
        </w:tc>
        <w:tc>
          <w:tcPr>
            <w:tcW w:w="1570" w:type="dxa"/>
            <w:vAlign w:val="center"/>
          </w:tcPr>
          <w:p w14:paraId="3D772124" w14:textId="77777777" w:rsidR="00526B43" w:rsidRPr="005D58CB" w:rsidRDefault="00526B43">
            <w:pPr>
              <w:pStyle w:val="NICETabletext"/>
              <w:keepNext w:val="0"/>
              <w:jc w:val="center"/>
              <w:rPr>
                <w:rFonts w:cs="Arial"/>
                <w:szCs w:val="20"/>
              </w:rPr>
            </w:pPr>
            <w:r w:rsidRPr="005D58CB">
              <w:rPr>
                <w:rFonts w:cs="Arial"/>
                <w:b/>
                <w:szCs w:val="20"/>
              </w:rPr>
              <w:t>757.53</w:t>
            </w:r>
          </w:p>
        </w:tc>
        <w:tc>
          <w:tcPr>
            <w:tcW w:w="1570" w:type="dxa"/>
            <w:vAlign w:val="center"/>
          </w:tcPr>
          <w:p w14:paraId="7CE74126" w14:textId="77777777" w:rsidR="00526B43" w:rsidRPr="005D58CB" w:rsidRDefault="00526B43">
            <w:pPr>
              <w:pStyle w:val="NICETabletext"/>
              <w:keepNext w:val="0"/>
              <w:jc w:val="center"/>
              <w:rPr>
                <w:rFonts w:cs="Arial"/>
                <w:szCs w:val="20"/>
              </w:rPr>
            </w:pPr>
            <w:r w:rsidRPr="005D58CB">
              <w:rPr>
                <w:rFonts w:cs="Arial"/>
                <w:szCs w:val="20"/>
              </w:rPr>
              <w:t>1371.38</w:t>
            </w:r>
          </w:p>
        </w:tc>
        <w:tc>
          <w:tcPr>
            <w:tcW w:w="1571" w:type="dxa"/>
            <w:vAlign w:val="center"/>
          </w:tcPr>
          <w:p w14:paraId="4EBB4E08" w14:textId="77777777" w:rsidR="00526B43" w:rsidRPr="005D58CB" w:rsidRDefault="00526B43">
            <w:pPr>
              <w:pStyle w:val="NICETabletext"/>
              <w:keepNext w:val="0"/>
              <w:jc w:val="center"/>
              <w:rPr>
                <w:rFonts w:cs="Arial"/>
                <w:szCs w:val="20"/>
              </w:rPr>
            </w:pPr>
            <w:r w:rsidRPr="005D58CB">
              <w:rPr>
                <w:rFonts w:cs="Arial"/>
                <w:szCs w:val="20"/>
              </w:rPr>
              <w:t>1379.22</w:t>
            </w:r>
          </w:p>
        </w:tc>
      </w:tr>
      <w:tr w:rsidR="00526B43" w:rsidRPr="00143C3D" w14:paraId="2EA41C19" w14:textId="77777777" w:rsidTr="003C648C">
        <w:trPr>
          <w:trHeight w:val="277"/>
        </w:trPr>
        <w:tc>
          <w:tcPr>
            <w:tcW w:w="2508" w:type="dxa"/>
          </w:tcPr>
          <w:p w14:paraId="1DE217CA" w14:textId="77777777" w:rsidR="00526B43" w:rsidRPr="00143C3D" w:rsidRDefault="00526B43">
            <w:pPr>
              <w:pStyle w:val="NICETabletext"/>
              <w:keepNext w:val="0"/>
              <w:jc w:val="both"/>
              <w:rPr>
                <w:rFonts w:cs="Arial"/>
              </w:rPr>
            </w:pPr>
            <w:r w:rsidRPr="00143C3D">
              <w:rPr>
                <w:rFonts w:cs="Arial"/>
              </w:rPr>
              <w:t>Log-normal</w:t>
            </w:r>
          </w:p>
        </w:tc>
        <w:tc>
          <w:tcPr>
            <w:tcW w:w="1570" w:type="dxa"/>
            <w:vAlign w:val="center"/>
          </w:tcPr>
          <w:p w14:paraId="05B764F2" w14:textId="77777777" w:rsidR="00526B43" w:rsidRPr="005D58CB" w:rsidRDefault="00526B43">
            <w:pPr>
              <w:pStyle w:val="NICETabletext"/>
              <w:keepNext w:val="0"/>
              <w:jc w:val="center"/>
              <w:rPr>
                <w:rFonts w:cs="Arial"/>
                <w:szCs w:val="20"/>
              </w:rPr>
            </w:pPr>
            <w:r w:rsidRPr="005D58CB">
              <w:rPr>
                <w:rFonts w:cs="Arial"/>
                <w:szCs w:val="20"/>
              </w:rPr>
              <w:t>759.16</w:t>
            </w:r>
          </w:p>
        </w:tc>
        <w:tc>
          <w:tcPr>
            <w:tcW w:w="1570" w:type="dxa"/>
            <w:vAlign w:val="center"/>
          </w:tcPr>
          <w:p w14:paraId="67A8531B" w14:textId="77777777" w:rsidR="00526B43" w:rsidRPr="005D58CB" w:rsidRDefault="00526B43">
            <w:pPr>
              <w:pStyle w:val="NICETabletext"/>
              <w:keepNext w:val="0"/>
              <w:jc w:val="center"/>
              <w:rPr>
                <w:rFonts w:cs="Arial"/>
                <w:szCs w:val="20"/>
              </w:rPr>
            </w:pPr>
            <w:r w:rsidRPr="005D58CB">
              <w:rPr>
                <w:rFonts w:cs="Arial"/>
                <w:szCs w:val="20"/>
              </w:rPr>
              <w:t>765.59</w:t>
            </w:r>
          </w:p>
        </w:tc>
        <w:tc>
          <w:tcPr>
            <w:tcW w:w="1570" w:type="dxa"/>
            <w:vAlign w:val="center"/>
          </w:tcPr>
          <w:p w14:paraId="0A912D22" w14:textId="77777777" w:rsidR="00526B43" w:rsidRPr="005D58CB" w:rsidRDefault="00526B43">
            <w:pPr>
              <w:pStyle w:val="NICETabletext"/>
              <w:keepNext w:val="0"/>
              <w:jc w:val="center"/>
              <w:rPr>
                <w:rFonts w:cs="Arial"/>
                <w:szCs w:val="20"/>
              </w:rPr>
            </w:pPr>
            <w:r w:rsidRPr="005D58CB">
              <w:rPr>
                <w:rFonts w:cs="Arial"/>
                <w:szCs w:val="20"/>
              </w:rPr>
              <w:t>1390.55</w:t>
            </w:r>
          </w:p>
        </w:tc>
        <w:tc>
          <w:tcPr>
            <w:tcW w:w="1571" w:type="dxa"/>
            <w:vAlign w:val="center"/>
          </w:tcPr>
          <w:p w14:paraId="7E7D196F" w14:textId="77777777" w:rsidR="00526B43" w:rsidRPr="005D58CB" w:rsidRDefault="00526B43">
            <w:pPr>
              <w:pStyle w:val="NICETabletext"/>
              <w:keepNext w:val="0"/>
              <w:jc w:val="center"/>
              <w:rPr>
                <w:rFonts w:cs="Arial"/>
                <w:szCs w:val="20"/>
              </w:rPr>
            </w:pPr>
            <w:r w:rsidRPr="005D58CB">
              <w:rPr>
                <w:rFonts w:cs="Arial"/>
                <w:szCs w:val="20"/>
              </w:rPr>
              <w:t>1398.39</w:t>
            </w:r>
          </w:p>
        </w:tc>
      </w:tr>
      <w:tr w:rsidR="00526B43" w:rsidRPr="00143C3D" w14:paraId="5C099473" w14:textId="77777777" w:rsidTr="003C648C">
        <w:trPr>
          <w:trHeight w:val="277"/>
        </w:trPr>
        <w:tc>
          <w:tcPr>
            <w:tcW w:w="2508" w:type="dxa"/>
          </w:tcPr>
          <w:p w14:paraId="68D6B4A9" w14:textId="77777777" w:rsidR="00526B43" w:rsidRPr="00143C3D" w:rsidRDefault="00526B43">
            <w:pPr>
              <w:pStyle w:val="NICETabletext"/>
              <w:keepNext w:val="0"/>
              <w:jc w:val="both"/>
              <w:rPr>
                <w:rFonts w:cs="Arial"/>
              </w:rPr>
            </w:pPr>
            <w:r w:rsidRPr="00143C3D">
              <w:rPr>
                <w:rFonts w:cs="Arial"/>
              </w:rPr>
              <w:t>Generalised gamma</w:t>
            </w:r>
          </w:p>
        </w:tc>
        <w:tc>
          <w:tcPr>
            <w:tcW w:w="1570" w:type="dxa"/>
            <w:vAlign w:val="center"/>
          </w:tcPr>
          <w:p w14:paraId="0FDD9F79" w14:textId="77777777" w:rsidR="00526B43" w:rsidRPr="005D58CB" w:rsidRDefault="00526B43">
            <w:pPr>
              <w:pStyle w:val="NICETabletext"/>
              <w:keepNext w:val="0"/>
              <w:jc w:val="center"/>
              <w:rPr>
                <w:rFonts w:cs="Arial"/>
                <w:szCs w:val="20"/>
              </w:rPr>
            </w:pPr>
            <w:r w:rsidRPr="005D58CB">
              <w:rPr>
                <w:rFonts w:cs="Arial"/>
                <w:szCs w:val="20"/>
              </w:rPr>
              <w:t>753.01</w:t>
            </w:r>
          </w:p>
        </w:tc>
        <w:tc>
          <w:tcPr>
            <w:tcW w:w="1570" w:type="dxa"/>
            <w:vAlign w:val="center"/>
          </w:tcPr>
          <w:p w14:paraId="443BA3E6" w14:textId="77777777" w:rsidR="00526B43" w:rsidRPr="005D58CB" w:rsidRDefault="00526B43">
            <w:pPr>
              <w:pStyle w:val="NICETabletext"/>
              <w:keepNext w:val="0"/>
              <w:jc w:val="center"/>
              <w:rPr>
                <w:rFonts w:cs="Arial"/>
                <w:szCs w:val="20"/>
              </w:rPr>
            </w:pPr>
            <w:r w:rsidRPr="005D58CB">
              <w:rPr>
                <w:rFonts w:cs="Arial"/>
                <w:szCs w:val="20"/>
              </w:rPr>
              <w:t>762.65</w:t>
            </w:r>
          </w:p>
        </w:tc>
        <w:tc>
          <w:tcPr>
            <w:tcW w:w="1570" w:type="dxa"/>
            <w:vAlign w:val="center"/>
          </w:tcPr>
          <w:p w14:paraId="360F784C" w14:textId="77777777" w:rsidR="00526B43" w:rsidRPr="005D58CB" w:rsidRDefault="00526B43">
            <w:pPr>
              <w:pStyle w:val="NICETabletext"/>
              <w:keepNext w:val="0"/>
              <w:jc w:val="center"/>
              <w:rPr>
                <w:rFonts w:cs="Arial"/>
                <w:szCs w:val="20"/>
              </w:rPr>
            </w:pPr>
            <w:r w:rsidRPr="005D58CB">
              <w:rPr>
                <w:rFonts w:cs="Arial"/>
                <w:szCs w:val="20"/>
              </w:rPr>
              <w:t>1367.59</w:t>
            </w:r>
          </w:p>
        </w:tc>
        <w:tc>
          <w:tcPr>
            <w:tcW w:w="1571" w:type="dxa"/>
            <w:vAlign w:val="center"/>
          </w:tcPr>
          <w:p w14:paraId="0A86DCCC" w14:textId="77777777" w:rsidR="00526B43" w:rsidRPr="005D58CB" w:rsidRDefault="00526B43">
            <w:pPr>
              <w:pStyle w:val="NICETabletext"/>
              <w:keepNext w:val="0"/>
              <w:jc w:val="center"/>
              <w:rPr>
                <w:rFonts w:cs="Arial"/>
                <w:szCs w:val="20"/>
              </w:rPr>
            </w:pPr>
            <w:r w:rsidRPr="005D58CB">
              <w:rPr>
                <w:rFonts w:cs="Arial"/>
                <w:szCs w:val="20"/>
              </w:rPr>
              <w:t>1379.35</w:t>
            </w:r>
          </w:p>
        </w:tc>
      </w:tr>
    </w:tbl>
    <w:p w14:paraId="7690F2CA" w14:textId="77777777" w:rsidR="00670187" w:rsidRPr="00143C3D" w:rsidRDefault="00670187" w:rsidP="00670187">
      <w:pPr>
        <w:pStyle w:val="Footnotes"/>
        <w:spacing w:after="0"/>
        <w:rPr>
          <w:b/>
          <w:bCs/>
        </w:rPr>
      </w:pPr>
      <w:r w:rsidRPr="005D58CB">
        <w:rPr>
          <w:b/>
          <w:bCs/>
        </w:rPr>
        <w:t>Bold indicates best statistical fit.</w:t>
      </w:r>
    </w:p>
    <w:p w14:paraId="31BF289E" w14:textId="77777777" w:rsidR="00670187" w:rsidRDefault="00670187" w:rsidP="00670187">
      <w:pPr>
        <w:pStyle w:val="Footnotes"/>
      </w:pPr>
      <w:r w:rsidRPr="00143C3D">
        <w:t xml:space="preserve">Abbreviations: AIC, Akaike information criterion; BIC, Bayesian information criterion; FAS, full analysis set; OS, overall survival; T-DXd, trastuzumab deruxtecan; TPC, treatment of physician’s choice. </w:t>
      </w:r>
    </w:p>
    <w:p w14:paraId="0D860B58" w14:textId="5D65C6D9" w:rsidR="00670187" w:rsidRPr="003C648C" w:rsidRDefault="00670187" w:rsidP="00670187">
      <w:pPr>
        <w:pStyle w:val="Body"/>
        <w:rPr>
          <w:i/>
          <w:iCs/>
          <w:u w:val="single"/>
        </w:rPr>
      </w:pPr>
      <w:r w:rsidRPr="003C648C">
        <w:rPr>
          <w:i/>
          <w:iCs/>
          <w:u w:val="single"/>
        </w:rPr>
        <w:t>Fitting of parametric models</w:t>
      </w:r>
      <w:r w:rsidR="001A3D7A" w:rsidRPr="003C648C">
        <w:rPr>
          <w:i/>
          <w:iCs/>
          <w:u w:val="single"/>
        </w:rPr>
        <w:t xml:space="preserve"> and visual fit against KM data</w:t>
      </w:r>
    </w:p>
    <w:p w14:paraId="7B77F9F0" w14:textId="7AB97EA7" w:rsidR="00A60A21" w:rsidRDefault="00A60A21" w:rsidP="00A60A21">
      <w:r w:rsidRPr="00C67C0A">
        <w:t xml:space="preserve">Visual assessment of observed </w:t>
      </w:r>
      <w:r w:rsidR="00A53414">
        <w:t xml:space="preserve">KM </w:t>
      </w:r>
      <w:r w:rsidR="000F2D2B">
        <w:t xml:space="preserve">data </w:t>
      </w:r>
      <w:r w:rsidRPr="00C67C0A">
        <w:t xml:space="preserve">versus predicted OS curves </w:t>
      </w:r>
      <w:r w:rsidR="00210DE7">
        <w:t>(</w:t>
      </w:r>
      <w:r w:rsidRPr="00F033C2">
        <w:rPr>
          <w:b/>
          <w:bCs/>
        </w:rPr>
        <w:fldChar w:fldCharType="begin"/>
      </w:r>
      <w:r w:rsidRPr="00F033C2">
        <w:rPr>
          <w:b/>
          <w:bCs/>
        </w:rPr>
        <w:instrText xml:space="preserve"> REF _Ref126831971 \h </w:instrText>
      </w:r>
      <w:r>
        <w:rPr>
          <w:b/>
          <w:bCs/>
        </w:rPr>
        <w:instrText xml:space="preserve"> \* MERGEFORMAT </w:instrText>
      </w:r>
      <w:r w:rsidRPr="00F033C2">
        <w:rPr>
          <w:b/>
          <w:bCs/>
        </w:rPr>
      </w:r>
      <w:r w:rsidRPr="00F033C2">
        <w:rPr>
          <w:b/>
          <w:bCs/>
        </w:rPr>
        <w:fldChar w:fldCharType="separate"/>
      </w:r>
      <w:r w:rsidR="00145F42" w:rsidRPr="00145F42">
        <w:rPr>
          <w:b/>
          <w:bCs/>
        </w:rPr>
        <w:t xml:space="preserve">Figure </w:t>
      </w:r>
      <w:r w:rsidR="00145F42" w:rsidRPr="00145F42">
        <w:rPr>
          <w:b/>
          <w:bCs/>
          <w:noProof/>
        </w:rPr>
        <w:t>26</w:t>
      </w:r>
      <w:r w:rsidRPr="00F033C2">
        <w:rPr>
          <w:b/>
          <w:bCs/>
        </w:rPr>
        <w:fldChar w:fldCharType="end"/>
      </w:r>
      <w:r w:rsidRPr="00F033C2">
        <w:rPr>
          <w:b/>
        </w:rPr>
        <w:t xml:space="preserve"> </w:t>
      </w:r>
      <w:r>
        <w:t xml:space="preserve">and </w:t>
      </w:r>
      <w:r w:rsidRPr="00F033C2">
        <w:rPr>
          <w:b/>
        </w:rPr>
        <w:fldChar w:fldCharType="begin"/>
      </w:r>
      <w:r w:rsidRPr="00F033C2">
        <w:rPr>
          <w:b/>
        </w:rPr>
        <w:instrText xml:space="preserve"> REF _Ref96104158 \h  \* MERGEFORMAT </w:instrText>
      </w:r>
      <w:r w:rsidRPr="00F033C2">
        <w:rPr>
          <w:b/>
        </w:rPr>
      </w:r>
      <w:r w:rsidRPr="00F033C2">
        <w:rPr>
          <w:b/>
        </w:rPr>
        <w:fldChar w:fldCharType="separate"/>
      </w:r>
      <w:r w:rsidR="00145F42" w:rsidRPr="00145F42">
        <w:rPr>
          <w:b/>
        </w:rPr>
        <w:t>Figure 27</w:t>
      </w:r>
      <w:r w:rsidRPr="00F033C2">
        <w:rPr>
          <w:b/>
        </w:rPr>
        <w:fldChar w:fldCharType="end"/>
      </w:r>
      <w:r w:rsidR="00210DE7">
        <w:rPr>
          <w:bCs/>
        </w:rPr>
        <w:t>)</w:t>
      </w:r>
      <w:r w:rsidR="00585BA2">
        <w:rPr>
          <w:bCs/>
        </w:rPr>
        <w:t xml:space="preserve">, </w:t>
      </w:r>
      <w:r>
        <w:t>in addition to</w:t>
      </w:r>
      <w:r w:rsidRPr="00C67C0A">
        <w:t xml:space="preserve"> clinical validation of </w:t>
      </w:r>
      <w:r>
        <w:t xml:space="preserve">long-term </w:t>
      </w:r>
      <w:r w:rsidRPr="00C67C0A">
        <w:t xml:space="preserve">modelled survival </w:t>
      </w:r>
      <w:r w:rsidR="002C5B9F">
        <w:t>(</w:t>
      </w:r>
      <w:r w:rsidR="001576AC" w:rsidRPr="00F033C2">
        <w:rPr>
          <w:b/>
          <w:bCs/>
        </w:rPr>
        <w:fldChar w:fldCharType="begin"/>
      </w:r>
      <w:r w:rsidR="001576AC" w:rsidRPr="00F033C2">
        <w:rPr>
          <w:b/>
          <w:bCs/>
        </w:rPr>
        <w:instrText xml:space="preserve"> REF _Ref129023086 \h </w:instrText>
      </w:r>
      <w:r w:rsidR="001576AC">
        <w:rPr>
          <w:b/>
          <w:bCs/>
        </w:rPr>
        <w:instrText xml:space="preserve"> \* MERGEFORMAT </w:instrText>
      </w:r>
      <w:r w:rsidR="001576AC" w:rsidRPr="00F033C2">
        <w:rPr>
          <w:b/>
          <w:bCs/>
        </w:rPr>
      </w:r>
      <w:r w:rsidR="001576AC" w:rsidRPr="00F033C2">
        <w:rPr>
          <w:b/>
          <w:bCs/>
        </w:rPr>
        <w:fldChar w:fldCharType="separate"/>
      </w:r>
      <w:r w:rsidR="00145F42" w:rsidRPr="00145F42">
        <w:rPr>
          <w:b/>
          <w:bCs/>
        </w:rPr>
        <w:t xml:space="preserve">Figure </w:t>
      </w:r>
      <w:r w:rsidR="00145F42" w:rsidRPr="00145F42">
        <w:rPr>
          <w:b/>
          <w:bCs/>
          <w:noProof/>
        </w:rPr>
        <w:t>28</w:t>
      </w:r>
      <w:r w:rsidR="001576AC" w:rsidRPr="00F033C2">
        <w:rPr>
          <w:b/>
          <w:bCs/>
        </w:rPr>
        <w:fldChar w:fldCharType="end"/>
      </w:r>
      <w:r w:rsidR="0098516C">
        <w:rPr>
          <w:b/>
          <w:bCs/>
        </w:rPr>
        <w:t xml:space="preserve"> </w:t>
      </w:r>
      <w:r w:rsidR="0098516C">
        <w:t>and</w:t>
      </w:r>
      <w:r w:rsidR="001576AC">
        <w:t xml:space="preserve"> </w:t>
      </w:r>
      <w:r w:rsidR="001576AC" w:rsidRPr="00F033C2">
        <w:rPr>
          <w:b/>
          <w:bCs/>
        </w:rPr>
        <w:fldChar w:fldCharType="begin"/>
      </w:r>
      <w:r w:rsidR="001576AC" w:rsidRPr="00F033C2">
        <w:rPr>
          <w:b/>
          <w:bCs/>
        </w:rPr>
        <w:instrText xml:space="preserve"> REF _Ref129022120 \h </w:instrText>
      </w:r>
      <w:r w:rsidR="001576AC">
        <w:rPr>
          <w:b/>
          <w:bCs/>
        </w:rPr>
        <w:instrText xml:space="preserve"> \* MERGEFORMAT </w:instrText>
      </w:r>
      <w:r w:rsidR="001576AC" w:rsidRPr="00F033C2">
        <w:rPr>
          <w:b/>
          <w:bCs/>
        </w:rPr>
      </w:r>
      <w:r w:rsidR="001576AC" w:rsidRPr="00F033C2">
        <w:rPr>
          <w:b/>
          <w:bCs/>
        </w:rPr>
        <w:fldChar w:fldCharType="separate"/>
      </w:r>
      <w:r w:rsidR="00145F42" w:rsidRPr="00145F42">
        <w:rPr>
          <w:b/>
          <w:bCs/>
        </w:rPr>
        <w:t xml:space="preserve">Figure </w:t>
      </w:r>
      <w:r w:rsidR="00145F42" w:rsidRPr="00145F42">
        <w:rPr>
          <w:b/>
          <w:bCs/>
          <w:noProof/>
        </w:rPr>
        <w:t>29</w:t>
      </w:r>
      <w:r w:rsidR="001576AC" w:rsidRPr="00F033C2">
        <w:rPr>
          <w:b/>
          <w:bCs/>
        </w:rPr>
        <w:fldChar w:fldCharType="end"/>
      </w:r>
      <w:r w:rsidR="002C5B9F">
        <w:t xml:space="preserve">) </w:t>
      </w:r>
      <w:r w:rsidR="001576AC">
        <w:t>and</w:t>
      </w:r>
      <w:r w:rsidR="00210DE7">
        <w:t xml:space="preserve"> </w:t>
      </w:r>
      <w:r w:rsidR="00210DE7" w:rsidRPr="00C67C0A">
        <w:t>landmark time points</w:t>
      </w:r>
      <w:r w:rsidR="001576AC">
        <w:t xml:space="preserve"> </w:t>
      </w:r>
      <w:r w:rsidR="00210DE7">
        <w:t>(</w:t>
      </w:r>
      <w:r w:rsidR="004A10D6" w:rsidRPr="00F710CB">
        <w:rPr>
          <w:b/>
          <w:bCs/>
        </w:rPr>
        <w:fldChar w:fldCharType="begin"/>
      </w:r>
      <w:r w:rsidR="004A10D6" w:rsidRPr="00F710CB">
        <w:rPr>
          <w:b/>
          <w:bCs/>
        </w:rPr>
        <w:instrText xml:space="preserve"> REF _Ref129129948 \h </w:instrText>
      </w:r>
      <w:r w:rsidR="004A10D6">
        <w:rPr>
          <w:b/>
          <w:bCs/>
        </w:rPr>
        <w:instrText xml:space="preserve"> \* MERGEFORMAT </w:instrText>
      </w:r>
      <w:r w:rsidR="004A10D6" w:rsidRPr="00F710CB">
        <w:rPr>
          <w:b/>
          <w:bCs/>
        </w:rPr>
      </w:r>
      <w:r w:rsidR="004A10D6" w:rsidRPr="00F710CB">
        <w:rPr>
          <w:b/>
          <w:bCs/>
        </w:rPr>
        <w:fldChar w:fldCharType="separate"/>
      </w:r>
      <w:r w:rsidR="00145F42" w:rsidRPr="00145F42">
        <w:rPr>
          <w:b/>
          <w:bCs/>
        </w:rPr>
        <w:t xml:space="preserve">Table </w:t>
      </w:r>
      <w:r w:rsidR="00145F42" w:rsidRPr="00145F42">
        <w:rPr>
          <w:b/>
          <w:bCs/>
          <w:noProof/>
        </w:rPr>
        <w:t>36</w:t>
      </w:r>
      <w:r w:rsidR="004A10D6" w:rsidRPr="00F710CB">
        <w:rPr>
          <w:b/>
          <w:bCs/>
        </w:rPr>
        <w:fldChar w:fldCharType="end"/>
      </w:r>
      <w:r w:rsidR="00210DE7" w:rsidRPr="00F710CB">
        <w:t>)</w:t>
      </w:r>
      <w:r w:rsidR="00AB714D" w:rsidRPr="009E50F0">
        <w:t xml:space="preserve"> </w:t>
      </w:r>
      <w:r w:rsidRPr="00C67C0A">
        <w:t xml:space="preserve">were used to determine the suitability of the different PSMs. </w:t>
      </w:r>
    </w:p>
    <w:p w14:paraId="168C0A75" w14:textId="3A1E5C2D" w:rsidR="00670187" w:rsidRPr="00671C81" w:rsidRDefault="00670187" w:rsidP="00670187">
      <w:pPr>
        <w:pStyle w:val="Caption"/>
      </w:pPr>
      <w:bookmarkStart w:id="465" w:name="_Ref126831971"/>
      <w:bookmarkStart w:id="466" w:name="_Toc127006643"/>
      <w:bookmarkStart w:id="467" w:name="_Toc129350952"/>
      <w:r w:rsidRPr="00671C81">
        <w:lastRenderedPageBreak/>
        <w:t xml:space="preserve">Figure </w:t>
      </w:r>
      <w:r w:rsidRPr="00671C81">
        <w:fldChar w:fldCharType="begin"/>
      </w:r>
      <w:r w:rsidRPr="00671C81">
        <w:instrText>SEQ Figure \* ARABIC</w:instrText>
      </w:r>
      <w:r w:rsidRPr="00671C81">
        <w:fldChar w:fldCharType="separate"/>
      </w:r>
      <w:r w:rsidR="00145F42">
        <w:rPr>
          <w:noProof/>
        </w:rPr>
        <w:t>26</w:t>
      </w:r>
      <w:r w:rsidRPr="00671C81">
        <w:fldChar w:fldCharType="end"/>
      </w:r>
      <w:bookmarkEnd w:id="465"/>
      <w:r w:rsidRPr="00671C81">
        <w:t xml:space="preserve">: </w:t>
      </w:r>
      <w:r w:rsidRPr="002629AD">
        <w:t>Obs</w:t>
      </w:r>
      <w:r w:rsidR="00E50670">
        <w:t>e</w:t>
      </w:r>
      <w:r w:rsidRPr="002629AD">
        <w:t xml:space="preserve">rved versus predicted </w:t>
      </w:r>
      <w:r w:rsidRPr="00671C81">
        <w:t>OS for TPC</w:t>
      </w:r>
      <w:r w:rsidR="001B4BA4">
        <w:t xml:space="preserve"> over </w:t>
      </w:r>
      <w:r w:rsidR="009A76E8">
        <w:t xml:space="preserve">a </w:t>
      </w:r>
      <w:r w:rsidR="001B4BA4">
        <w:t>3-year time horizon</w:t>
      </w:r>
      <w:r w:rsidRPr="00671C81">
        <w:t xml:space="preserve"> in the FAS population</w:t>
      </w:r>
      <w:bookmarkEnd w:id="466"/>
      <w:bookmarkEnd w:id="467"/>
    </w:p>
    <w:tbl>
      <w:tblPr>
        <w:tblStyle w:val="TableGrid"/>
        <w:tblW w:w="0" w:type="auto"/>
        <w:tblBorders>
          <w:top w:val="single" w:sz="24" w:space="0" w:color="FFFF00"/>
          <w:left w:val="single" w:sz="24" w:space="0" w:color="FFFF00"/>
          <w:bottom w:val="single" w:sz="24" w:space="0" w:color="FFFF00"/>
          <w:right w:val="single" w:sz="24" w:space="0" w:color="FFFF00"/>
          <w:insideH w:val="none" w:sz="0" w:space="0" w:color="auto"/>
          <w:insideV w:val="none" w:sz="0" w:space="0" w:color="auto"/>
        </w:tblBorders>
        <w:tblLook w:val="04A0" w:firstRow="1" w:lastRow="0" w:firstColumn="1" w:lastColumn="0" w:noHBand="0" w:noVBand="1"/>
      </w:tblPr>
      <w:tblGrid>
        <w:gridCol w:w="9017"/>
      </w:tblGrid>
      <w:tr w:rsidR="00670187" w14:paraId="005C8B51" w14:textId="77777777" w:rsidTr="00114430">
        <w:trPr>
          <w:trHeight w:val="3456"/>
        </w:trPr>
        <w:tc>
          <w:tcPr>
            <w:tcW w:w="9017" w:type="dxa"/>
            <w:tcBorders>
              <w:top w:val="single" w:sz="4" w:space="0" w:color="auto"/>
              <w:left w:val="single" w:sz="4" w:space="0" w:color="auto"/>
              <w:bottom w:val="single" w:sz="4" w:space="0" w:color="auto"/>
              <w:right w:val="single" w:sz="4" w:space="0" w:color="auto"/>
            </w:tcBorders>
          </w:tcPr>
          <w:p w14:paraId="1579E540" w14:textId="0C99B632" w:rsidR="00670187" w:rsidRDefault="009C03D7">
            <w:r w:rsidRPr="009C03D7" w:rsidDel="009C03D7">
              <w:rPr>
                <w:noProof/>
              </w:rPr>
              <w:t xml:space="preserve"> </w:t>
            </w:r>
            <w:r w:rsidR="00FB116A" w:rsidRPr="00FB116A">
              <w:rPr>
                <w:noProof/>
              </w:rPr>
              <w:drawing>
                <wp:inline distT="0" distB="0" distL="0" distR="0" wp14:anchorId="26AA49EC" wp14:editId="3AC77B53">
                  <wp:extent cx="5450205" cy="2838203"/>
                  <wp:effectExtent l="0" t="0" r="0" b="63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 name="Picture 222"/>
                          <pic:cNvPicPr/>
                        </pic:nvPicPr>
                        <pic:blipFill>
                          <a:blip r:embed="rId30">
                            <a:extLst>
                              <a:ext uri="{28A0092B-C50C-407E-A947-70E740481C1C}">
                                <a14:useLocalDpi xmlns:a14="http://schemas.microsoft.com/office/drawing/2010/main" val="0"/>
                              </a:ext>
                            </a:extLst>
                          </a:blip>
                          <a:stretch>
                            <a:fillRect/>
                          </a:stretch>
                        </pic:blipFill>
                        <pic:spPr>
                          <a:xfrm>
                            <a:off x="0" y="0"/>
                            <a:ext cx="5457810" cy="2842164"/>
                          </a:xfrm>
                          <a:prstGeom prst="rect">
                            <a:avLst/>
                          </a:prstGeom>
                        </pic:spPr>
                      </pic:pic>
                    </a:graphicData>
                  </a:graphic>
                </wp:inline>
              </w:drawing>
            </w:r>
            <w:r w:rsidRPr="009C03D7" w:rsidDel="009C03D7">
              <w:rPr>
                <w:noProof/>
              </w:rPr>
              <w:t xml:space="preserve"> </w:t>
            </w:r>
          </w:p>
        </w:tc>
      </w:tr>
    </w:tbl>
    <w:p w14:paraId="79594557" w14:textId="2A566A4F" w:rsidR="00670187" w:rsidRDefault="00670187" w:rsidP="006D619F">
      <w:pPr>
        <w:pStyle w:val="Footnotes"/>
      </w:pPr>
      <w:r w:rsidRPr="000B4372">
        <w:t>Abbreviations: FAS, full analysis set; KM, Kaplan-Meier; OS, overall survival; TPC, treatment of physician’s choice.</w:t>
      </w:r>
    </w:p>
    <w:p w14:paraId="70C60D2B" w14:textId="7302F80C" w:rsidR="00670187" w:rsidRPr="00671C81" w:rsidRDefault="00670187" w:rsidP="003C648C">
      <w:pPr>
        <w:pStyle w:val="Caption"/>
        <w:spacing w:before="360"/>
      </w:pPr>
      <w:bookmarkStart w:id="468" w:name="_Ref96104158"/>
      <w:bookmarkStart w:id="469" w:name="_Toc98924714"/>
      <w:bookmarkStart w:id="470" w:name="_Toc127006644"/>
      <w:bookmarkStart w:id="471" w:name="_Toc129350953"/>
      <w:r w:rsidRPr="00671C81">
        <w:t xml:space="preserve">Figure </w:t>
      </w:r>
      <w:r w:rsidRPr="00671C81">
        <w:fldChar w:fldCharType="begin"/>
      </w:r>
      <w:r w:rsidRPr="00671C81">
        <w:instrText>SEQ Figure \* ARABIC</w:instrText>
      </w:r>
      <w:r w:rsidRPr="00671C81">
        <w:fldChar w:fldCharType="separate"/>
      </w:r>
      <w:r w:rsidR="00145F42">
        <w:rPr>
          <w:noProof/>
        </w:rPr>
        <w:t>27</w:t>
      </w:r>
      <w:r w:rsidRPr="00671C81">
        <w:fldChar w:fldCharType="end"/>
      </w:r>
      <w:bookmarkEnd w:id="468"/>
      <w:r w:rsidRPr="00671C81">
        <w:t xml:space="preserve">: </w:t>
      </w:r>
      <w:r w:rsidRPr="005D58CB">
        <w:t xml:space="preserve">Observed versus predicted </w:t>
      </w:r>
      <w:r w:rsidRPr="00671C81">
        <w:t>OS for T-DXd</w:t>
      </w:r>
      <w:r w:rsidR="001B4BA4" w:rsidRPr="001B4BA4">
        <w:t xml:space="preserve"> </w:t>
      </w:r>
      <w:r w:rsidR="001B4BA4">
        <w:t xml:space="preserve">over </w:t>
      </w:r>
      <w:r w:rsidR="003E4C45">
        <w:t xml:space="preserve">a </w:t>
      </w:r>
      <w:r w:rsidR="001B4BA4">
        <w:t>3-year time horizon</w:t>
      </w:r>
      <w:r w:rsidRPr="00671C81">
        <w:t xml:space="preserve"> in the FAS population</w:t>
      </w:r>
      <w:bookmarkEnd w:id="469"/>
      <w:bookmarkEnd w:id="470"/>
      <w:bookmarkEnd w:id="471"/>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rsidRPr="00671C81" w14:paraId="4AB6EB6A" w14:textId="77777777" w:rsidTr="00114430">
        <w:trPr>
          <w:trHeight w:val="3456"/>
        </w:trPr>
        <w:tc>
          <w:tcPr>
            <w:tcW w:w="9017" w:type="dxa"/>
            <w:tcBorders>
              <w:top w:val="single" w:sz="4" w:space="0" w:color="auto"/>
              <w:left w:val="single" w:sz="4" w:space="0" w:color="auto"/>
              <w:bottom w:val="single" w:sz="4" w:space="0" w:color="auto"/>
              <w:right w:val="single" w:sz="4" w:space="0" w:color="auto"/>
            </w:tcBorders>
          </w:tcPr>
          <w:p w14:paraId="78F42EDE" w14:textId="0D7AEE72" w:rsidR="00670187" w:rsidRPr="00671C81" w:rsidRDefault="007C7694">
            <w:r>
              <w:rPr>
                <w:noProof/>
              </w:rPr>
              <w:t xml:space="preserve"> </w:t>
            </w:r>
            <w:r w:rsidR="008350B9">
              <w:rPr>
                <w:noProof/>
              </w:rPr>
              <w:drawing>
                <wp:inline distT="0" distB="0" distL="0" distR="0" wp14:anchorId="3F691C8A" wp14:editId="68C3A62B">
                  <wp:extent cx="5450774" cy="3001918"/>
                  <wp:effectExtent l="0" t="0" r="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55769" cy="3004669"/>
                          </a:xfrm>
                          <a:prstGeom prst="rect">
                            <a:avLst/>
                          </a:prstGeom>
                          <a:noFill/>
                        </pic:spPr>
                      </pic:pic>
                    </a:graphicData>
                  </a:graphic>
                </wp:inline>
              </w:drawing>
            </w:r>
          </w:p>
        </w:tc>
      </w:tr>
    </w:tbl>
    <w:p w14:paraId="66722995" w14:textId="7EC9F83C" w:rsidR="00670187" w:rsidRPr="00671C81" w:rsidRDefault="00670187" w:rsidP="00670187">
      <w:pPr>
        <w:pStyle w:val="Footnotes"/>
      </w:pPr>
      <w:r w:rsidRPr="00671C81">
        <w:t>Abbreviations: FAS, full analysis set; KM, Kaplan-Meier; OS, overall survival; T-DXd, trastuzumab deruxtecan.</w:t>
      </w:r>
    </w:p>
    <w:p w14:paraId="390D2E32" w14:textId="6D715507" w:rsidR="005E4F9F" w:rsidRDefault="005E4F9F" w:rsidP="005E4F9F">
      <w:r w:rsidRPr="00C75723">
        <w:t xml:space="preserve">Following visual assessment of the KM data and parametric curves for TPC and T-DXd arms, the exponential curves were not considered to be a good visual fit as they fall below the KM data </w:t>
      </w:r>
      <w:r w:rsidR="00572D0B">
        <w:t xml:space="preserve">for over a year </w:t>
      </w:r>
      <w:r w:rsidR="002F5CFE" w:rsidRPr="002F5CFE">
        <w:t>of the observed period in both arms</w:t>
      </w:r>
      <w:r w:rsidR="002F5CFE">
        <w:t>.</w:t>
      </w:r>
      <w:r w:rsidRPr="00C75723">
        <w:t xml:space="preserve"> Similarly, while the log-normal </w:t>
      </w:r>
      <w:r w:rsidR="00F033CB" w:rsidRPr="00C75723">
        <w:t xml:space="preserve">curves for </w:t>
      </w:r>
      <w:r w:rsidRPr="00C75723">
        <w:t xml:space="preserve">TPC and T-DXd curves provide a reasonable visual fit to the KM data until approximately 18 months, </w:t>
      </w:r>
      <w:r w:rsidR="00F033CB" w:rsidRPr="00C75723">
        <w:t>the</w:t>
      </w:r>
      <w:r w:rsidR="006C67C3" w:rsidRPr="00C75723">
        <w:t>y</w:t>
      </w:r>
      <w:r w:rsidRPr="00C75723">
        <w:t xml:space="preserve"> lie above the KM </w:t>
      </w:r>
      <w:r w:rsidR="00A13FD6" w:rsidRPr="00A13FD6">
        <w:t xml:space="preserve">after this point </w:t>
      </w:r>
      <w:r w:rsidR="006C67C3" w:rsidRPr="00C75723">
        <w:t>for both T-DXd and TPC</w:t>
      </w:r>
      <w:r w:rsidRPr="00C75723">
        <w:t xml:space="preserve">. </w:t>
      </w:r>
    </w:p>
    <w:p w14:paraId="0443DCCF" w14:textId="52187BA8" w:rsidR="005E4F9F" w:rsidRPr="00C75723" w:rsidRDefault="005E4F9F" w:rsidP="005E4F9F">
      <w:r w:rsidRPr="00C75723">
        <w:t>The log-logistic, Weibull, generalised gamma and gompertz curves were all considered to provided an acceptable visual fit to the KM data</w:t>
      </w:r>
      <w:r w:rsidR="006C67C3" w:rsidRPr="00C75723">
        <w:t xml:space="preserve"> for both T-DXd and TPC</w:t>
      </w:r>
      <w:r w:rsidRPr="00C75723">
        <w:t>.</w:t>
      </w:r>
    </w:p>
    <w:p w14:paraId="756DDCA8" w14:textId="0BC98D55" w:rsidR="00FC5D60" w:rsidRPr="003C648C" w:rsidRDefault="00FC5D60" w:rsidP="00FC5D60">
      <w:pPr>
        <w:rPr>
          <w:i/>
          <w:u w:val="single"/>
        </w:rPr>
      </w:pPr>
      <w:r w:rsidRPr="003C648C">
        <w:rPr>
          <w:i/>
          <w:u w:val="single"/>
        </w:rPr>
        <w:lastRenderedPageBreak/>
        <w:t>Long-term clinical plausibility</w:t>
      </w:r>
    </w:p>
    <w:p w14:paraId="6C785902" w14:textId="3610CA42" w:rsidR="00670187" w:rsidRDefault="00FD702A" w:rsidP="00670187">
      <w:r w:rsidRPr="00FD702A">
        <w:rPr>
          <w:b/>
          <w:bCs/>
        </w:rPr>
        <w:fldChar w:fldCharType="begin"/>
      </w:r>
      <w:r w:rsidRPr="003C648C">
        <w:rPr>
          <w:b/>
          <w:bCs/>
        </w:rPr>
        <w:instrText xml:space="preserve"> REF _Ref96104290 \h  \* MERGEFORMAT </w:instrText>
      </w:r>
      <w:r w:rsidRPr="00FD702A">
        <w:rPr>
          <w:b/>
          <w:bCs/>
        </w:rPr>
      </w:r>
      <w:r w:rsidRPr="00FD702A">
        <w:rPr>
          <w:b/>
          <w:bCs/>
        </w:rPr>
        <w:fldChar w:fldCharType="separate"/>
      </w:r>
      <w:r w:rsidR="00145F42" w:rsidRPr="00145F42">
        <w:rPr>
          <w:b/>
          <w:bCs/>
        </w:rPr>
        <w:t xml:space="preserve">Figure </w:t>
      </w:r>
      <w:r w:rsidR="00145F42" w:rsidRPr="00145F42">
        <w:rPr>
          <w:b/>
          <w:bCs/>
          <w:noProof/>
        </w:rPr>
        <w:t>30</w:t>
      </w:r>
      <w:r w:rsidRPr="00FD702A">
        <w:rPr>
          <w:b/>
          <w:bCs/>
        </w:rPr>
        <w:fldChar w:fldCharType="end"/>
      </w:r>
      <w:r>
        <w:rPr>
          <w:b/>
          <w:bCs/>
        </w:rPr>
        <w:t xml:space="preserve"> </w:t>
      </w:r>
      <w:r>
        <w:t xml:space="preserve">and </w:t>
      </w:r>
      <w:r w:rsidRPr="003C648C">
        <w:rPr>
          <w:b/>
          <w:bCs/>
        </w:rPr>
        <w:fldChar w:fldCharType="begin"/>
      </w:r>
      <w:r w:rsidRPr="003C648C">
        <w:rPr>
          <w:b/>
          <w:bCs/>
        </w:rPr>
        <w:instrText xml:space="preserve"> REF _Ref129022120 \h </w:instrText>
      </w:r>
      <w:r>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29</w:t>
      </w:r>
      <w:r w:rsidRPr="003C648C">
        <w:rPr>
          <w:b/>
          <w:bCs/>
        </w:rPr>
        <w:fldChar w:fldCharType="end"/>
      </w:r>
      <w:r>
        <w:t xml:space="preserve"> </w:t>
      </w:r>
      <w:r w:rsidRPr="00143C3D">
        <w:t xml:space="preserve">present the model </w:t>
      </w:r>
      <w:r w:rsidR="000A58A2">
        <w:t>predictions</w:t>
      </w:r>
      <w:r w:rsidR="000A58A2" w:rsidRPr="00143C3D">
        <w:t xml:space="preserve"> </w:t>
      </w:r>
      <w:r w:rsidRPr="00143C3D">
        <w:t xml:space="preserve">for T-DXd and </w:t>
      </w:r>
      <w:r w:rsidRPr="005D58CB">
        <w:t>TPC, respectively,</w:t>
      </w:r>
      <w:r w:rsidRPr="00143C3D">
        <w:t xml:space="preserve"> over a </w:t>
      </w:r>
      <w:r>
        <w:t>25</w:t>
      </w:r>
      <w:r w:rsidRPr="00143C3D">
        <w:t>-year time horizon.</w:t>
      </w:r>
    </w:p>
    <w:p w14:paraId="5E2A70CE" w14:textId="19B1A1A0" w:rsidR="00FD702A" w:rsidRPr="00671C81" w:rsidRDefault="00FD702A" w:rsidP="00FD702A">
      <w:pPr>
        <w:pStyle w:val="Caption"/>
      </w:pPr>
      <w:bookmarkStart w:id="472" w:name="_Ref129023086"/>
      <w:bookmarkStart w:id="473" w:name="_Toc129350954"/>
      <w:r w:rsidRPr="00671C81">
        <w:t xml:space="preserve">Figure </w:t>
      </w:r>
      <w:r w:rsidRPr="00671C81">
        <w:fldChar w:fldCharType="begin"/>
      </w:r>
      <w:r w:rsidRPr="00671C81">
        <w:instrText>SEQ Figure \* ARABIC</w:instrText>
      </w:r>
      <w:r w:rsidRPr="00671C81">
        <w:fldChar w:fldCharType="separate"/>
      </w:r>
      <w:r w:rsidR="00145F42">
        <w:rPr>
          <w:noProof/>
        </w:rPr>
        <w:t>28</w:t>
      </w:r>
      <w:r w:rsidRPr="00671C81">
        <w:fldChar w:fldCharType="end"/>
      </w:r>
      <w:bookmarkEnd w:id="472"/>
      <w:r w:rsidRPr="00671C81">
        <w:t xml:space="preserve">: </w:t>
      </w:r>
      <w:r w:rsidRPr="002629AD">
        <w:t xml:space="preserve">Observed versus predicted </w:t>
      </w:r>
      <w:r w:rsidRPr="00671C81">
        <w:t>OS for TPC in the FAS population</w:t>
      </w:r>
      <w:r w:rsidRPr="00210AF8">
        <w:t xml:space="preserve"> </w:t>
      </w:r>
      <w:r>
        <w:t>over a 25-year time horizon</w:t>
      </w:r>
      <w:r w:rsidRPr="00671C81">
        <w:t xml:space="preserve"> in the FAS population</w:t>
      </w:r>
      <w:bookmarkEnd w:id="473"/>
    </w:p>
    <w:tbl>
      <w:tblPr>
        <w:tblStyle w:val="TableGrid"/>
        <w:tblW w:w="0" w:type="auto"/>
        <w:tblBorders>
          <w:top w:val="single" w:sz="24" w:space="0" w:color="FFFF00"/>
          <w:left w:val="single" w:sz="24" w:space="0" w:color="FFFF00"/>
          <w:bottom w:val="single" w:sz="24" w:space="0" w:color="FFFF00"/>
          <w:right w:val="single" w:sz="24" w:space="0" w:color="FFFF00"/>
          <w:insideH w:val="none" w:sz="0" w:space="0" w:color="auto"/>
          <w:insideV w:val="none" w:sz="0" w:space="0" w:color="auto"/>
        </w:tblBorders>
        <w:tblLook w:val="04A0" w:firstRow="1" w:lastRow="0" w:firstColumn="1" w:lastColumn="0" w:noHBand="0" w:noVBand="1"/>
      </w:tblPr>
      <w:tblGrid>
        <w:gridCol w:w="9017"/>
      </w:tblGrid>
      <w:tr w:rsidR="00FD702A" w14:paraId="4CC4B639" w14:textId="77777777" w:rsidTr="002258CE">
        <w:trPr>
          <w:trHeight w:val="3456"/>
        </w:trPr>
        <w:tc>
          <w:tcPr>
            <w:tcW w:w="9017" w:type="dxa"/>
            <w:tcBorders>
              <w:top w:val="single" w:sz="4" w:space="0" w:color="auto"/>
              <w:left w:val="single" w:sz="4" w:space="0" w:color="auto"/>
              <w:bottom w:val="single" w:sz="4" w:space="0" w:color="auto"/>
              <w:right w:val="single" w:sz="4" w:space="0" w:color="auto"/>
            </w:tcBorders>
          </w:tcPr>
          <w:p w14:paraId="1D36721E" w14:textId="6D04C1A7" w:rsidR="00FD702A" w:rsidRDefault="00027149" w:rsidP="00F033C2">
            <w:r w:rsidRPr="00027149">
              <w:rPr>
                <w:noProof/>
              </w:rPr>
              <w:drawing>
                <wp:inline distT="0" distB="0" distL="0" distR="0" wp14:anchorId="0A2FD974" wp14:editId="73883984">
                  <wp:extent cx="5557520" cy="2802577"/>
                  <wp:effectExtent l="0" t="0" r="508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pic:cNvPicPr/>
                        </pic:nvPicPr>
                        <pic:blipFill>
                          <a:blip r:embed="rId30">
                            <a:extLst>
                              <a:ext uri="{28A0092B-C50C-407E-A947-70E740481C1C}">
                                <a14:useLocalDpi xmlns:a14="http://schemas.microsoft.com/office/drawing/2010/main" val="0"/>
                              </a:ext>
                            </a:extLst>
                          </a:blip>
                          <a:stretch>
                            <a:fillRect/>
                          </a:stretch>
                        </pic:blipFill>
                        <pic:spPr>
                          <a:xfrm>
                            <a:off x="0" y="0"/>
                            <a:ext cx="5560181" cy="2803919"/>
                          </a:xfrm>
                          <a:prstGeom prst="rect">
                            <a:avLst/>
                          </a:prstGeom>
                        </pic:spPr>
                      </pic:pic>
                    </a:graphicData>
                  </a:graphic>
                </wp:inline>
              </w:drawing>
            </w:r>
          </w:p>
        </w:tc>
      </w:tr>
    </w:tbl>
    <w:p w14:paraId="5AEC485C" w14:textId="318F93EE" w:rsidR="00FD702A" w:rsidRDefault="00FD702A" w:rsidP="003C648C">
      <w:pPr>
        <w:pStyle w:val="Footnotes"/>
      </w:pPr>
      <w:r w:rsidRPr="007B3CF2">
        <w:t>Abbreviations: FAS, full analysis set; KM, Kaplan-Meier; OS, overall survival; TPC, treatment of physician’s choice.</w:t>
      </w:r>
    </w:p>
    <w:p w14:paraId="581C8489" w14:textId="509D4E12" w:rsidR="00FD702A" w:rsidRPr="00671C81" w:rsidRDefault="00FD702A" w:rsidP="00FD702A">
      <w:pPr>
        <w:pStyle w:val="Caption"/>
      </w:pPr>
      <w:bookmarkStart w:id="474" w:name="_Ref129022120"/>
      <w:bookmarkStart w:id="475" w:name="_Toc129350955"/>
      <w:r w:rsidRPr="00671C81">
        <w:t xml:space="preserve">Figure </w:t>
      </w:r>
      <w:r w:rsidRPr="00671C81">
        <w:fldChar w:fldCharType="begin"/>
      </w:r>
      <w:r w:rsidRPr="00671C81">
        <w:instrText>SEQ Figure \* ARABIC</w:instrText>
      </w:r>
      <w:r w:rsidRPr="00671C81">
        <w:fldChar w:fldCharType="separate"/>
      </w:r>
      <w:r w:rsidR="00145F42">
        <w:rPr>
          <w:noProof/>
        </w:rPr>
        <w:t>29</w:t>
      </w:r>
      <w:r w:rsidRPr="00671C81">
        <w:fldChar w:fldCharType="end"/>
      </w:r>
      <w:bookmarkEnd w:id="474"/>
      <w:r w:rsidRPr="00671C81">
        <w:t xml:space="preserve">: </w:t>
      </w:r>
      <w:r w:rsidRPr="002629AD">
        <w:t xml:space="preserve">Observed versus predicted </w:t>
      </w:r>
      <w:r w:rsidRPr="00671C81">
        <w:t>OS for T</w:t>
      </w:r>
      <w:r>
        <w:t>-DXd</w:t>
      </w:r>
      <w:r w:rsidRPr="00671C81">
        <w:t xml:space="preserve"> in the FAS population</w:t>
      </w:r>
      <w:r w:rsidRPr="00210AF8">
        <w:t xml:space="preserve"> </w:t>
      </w:r>
      <w:r>
        <w:t>over a 25-year time horizon</w:t>
      </w:r>
      <w:r w:rsidRPr="00671C81">
        <w:t xml:space="preserve"> in the FAS population</w:t>
      </w:r>
      <w:bookmarkEnd w:id="475"/>
    </w:p>
    <w:tbl>
      <w:tblPr>
        <w:tblStyle w:val="TableGrid"/>
        <w:tblW w:w="0" w:type="auto"/>
        <w:tblBorders>
          <w:top w:val="single" w:sz="24" w:space="0" w:color="FFFF00"/>
          <w:left w:val="single" w:sz="24" w:space="0" w:color="FFFF00"/>
          <w:bottom w:val="single" w:sz="24" w:space="0" w:color="FFFF00"/>
          <w:right w:val="single" w:sz="24" w:space="0" w:color="FFFF00"/>
          <w:insideH w:val="none" w:sz="0" w:space="0" w:color="auto"/>
          <w:insideV w:val="none" w:sz="0" w:space="0" w:color="auto"/>
        </w:tblBorders>
        <w:tblLook w:val="04A0" w:firstRow="1" w:lastRow="0" w:firstColumn="1" w:lastColumn="0" w:noHBand="0" w:noVBand="1"/>
      </w:tblPr>
      <w:tblGrid>
        <w:gridCol w:w="9017"/>
      </w:tblGrid>
      <w:tr w:rsidR="00FD702A" w14:paraId="24F79706" w14:textId="77777777" w:rsidTr="002258CE">
        <w:trPr>
          <w:trHeight w:val="3456"/>
        </w:trPr>
        <w:tc>
          <w:tcPr>
            <w:tcW w:w="9017" w:type="dxa"/>
            <w:tcBorders>
              <w:top w:val="single" w:sz="4" w:space="0" w:color="auto"/>
              <w:left w:val="single" w:sz="4" w:space="0" w:color="auto"/>
              <w:bottom w:val="single" w:sz="4" w:space="0" w:color="auto"/>
              <w:right w:val="single" w:sz="4" w:space="0" w:color="auto"/>
            </w:tcBorders>
          </w:tcPr>
          <w:p w14:paraId="59156604" w14:textId="54F07ED6" w:rsidR="00FD702A" w:rsidRDefault="00027149" w:rsidP="00F033C2">
            <w:r w:rsidRPr="00027149">
              <w:rPr>
                <w:noProof/>
              </w:rPr>
              <w:drawing>
                <wp:inline distT="0" distB="0" distL="0" distR="0" wp14:anchorId="0C9A67CB" wp14:editId="1BCB9E38">
                  <wp:extent cx="5545455" cy="2778826"/>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pic:cNvPicPr/>
                        </pic:nvPicPr>
                        <pic:blipFill>
                          <a:blip r:embed="rId30">
                            <a:extLst>
                              <a:ext uri="{28A0092B-C50C-407E-A947-70E740481C1C}">
                                <a14:useLocalDpi xmlns:a14="http://schemas.microsoft.com/office/drawing/2010/main" val="0"/>
                              </a:ext>
                            </a:extLst>
                          </a:blip>
                          <a:stretch>
                            <a:fillRect/>
                          </a:stretch>
                        </pic:blipFill>
                        <pic:spPr>
                          <a:xfrm>
                            <a:off x="0" y="0"/>
                            <a:ext cx="5548718" cy="2780461"/>
                          </a:xfrm>
                          <a:prstGeom prst="rect">
                            <a:avLst/>
                          </a:prstGeom>
                        </pic:spPr>
                      </pic:pic>
                    </a:graphicData>
                  </a:graphic>
                </wp:inline>
              </w:drawing>
            </w:r>
          </w:p>
        </w:tc>
      </w:tr>
    </w:tbl>
    <w:p w14:paraId="4969866A" w14:textId="77777777" w:rsidR="00FD702A" w:rsidRPr="00E21C06" w:rsidRDefault="00FD702A" w:rsidP="003C648C">
      <w:pPr>
        <w:pStyle w:val="Footnotes"/>
      </w:pPr>
      <w:r w:rsidRPr="007B3CF2">
        <w:t>Abbreviations: FAS, full analysis set; KM, Kaplan-Meier; OS, overall survival; TPC, treatment of physician’s choice.</w:t>
      </w:r>
    </w:p>
    <w:p w14:paraId="24AD2249" w14:textId="1A5E4619" w:rsidR="00FC5D60" w:rsidRPr="00671C81" w:rsidRDefault="00FC5D60" w:rsidP="00FC5D60">
      <w:pPr>
        <w:pStyle w:val="Caption"/>
      </w:pPr>
      <w:bookmarkStart w:id="476" w:name="_Ref129129948"/>
      <w:bookmarkStart w:id="477" w:name="_Toc129351011"/>
      <w:r w:rsidRPr="00671C81">
        <w:lastRenderedPageBreak/>
        <w:t xml:space="preserve">Table </w:t>
      </w:r>
      <w:r w:rsidRPr="00671C81">
        <w:fldChar w:fldCharType="begin"/>
      </w:r>
      <w:r w:rsidRPr="00671C81">
        <w:instrText>SEQ Table \* ARABIC</w:instrText>
      </w:r>
      <w:r w:rsidRPr="00671C81">
        <w:fldChar w:fldCharType="separate"/>
      </w:r>
      <w:r w:rsidR="00145F42">
        <w:rPr>
          <w:noProof/>
        </w:rPr>
        <w:t>36</w:t>
      </w:r>
      <w:r w:rsidRPr="00671C81">
        <w:fldChar w:fldCharType="end"/>
      </w:r>
      <w:bookmarkEnd w:id="476"/>
      <w:r w:rsidRPr="00671C81">
        <w:t>: OS in the FAS population: Predictions by independently fitted distributions in T-DXd and TPC</w:t>
      </w:r>
      <w:bookmarkEnd w:id="477"/>
    </w:p>
    <w:tbl>
      <w:tblPr>
        <w:tblStyle w:val="TableGrid"/>
        <w:tblW w:w="8926" w:type="dxa"/>
        <w:tblLayout w:type="fixed"/>
        <w:tblLook w:val="04A0" w:firstRow="1" w:lastRow="0" w:firstColumn="1" w:lastColumn="0" w:noHBand="0" w:noVBand="1"/>
      </w:tblPr>
      <w:tblGrid>
        <w:gridCol w:w="2122"/>
        <w:gridCol w:w="1275"/>
        <w:gridCol w:w="1276"/>
        <w:gridCol w:w="1418"/>
        <w:gridCol w:w="1417"/>
        <w:gridCol w:w="1418"/>
      </w:tblGrid>
      <w:tr w:rsidR="00FC5D60" w:rsidRPr="00671C81" w14:paraId="1C31AD25" w14:textId="77777777" w:rsidTr="00F033C2">
        <w:trPr>
          <w:trHeight w:val="573"/>
        </w:trPr>
        <w:tc>
          <w:tcPr>
            <w:tcW w:w="2122" w:type="dxa"/>
            <w:shd w:val="clear" w:color="auto" w:fill="E7E6E6" w:themeFill="background2"/>
            <w:vAlign w:val="center"/>
          </w:tcPr>
          <w:p w14:paraId="2109203D" w14:textId="77777777" w:rsidR="00FC5D60" w:rsidRPr="00671C81" w:rsidRDefault="00FC5D60" w:rsidP="00F033C2">
            <w:pPr>
              <w:pStyle w:val="NICETabletext"/>
              <w:rPr>
                <w:b/>
                <w:lang w:eastAsia="en-GB"/>
              </w:rPr>
            </w:pPr>
            <w:r w:rsidRPr="00671C81">
              <w:rPr>
                <w:b/>
                <w:lang w:eastAsia="en-GB"/>
              </w:rPr>
              <w:t>Distribution</w:t>
            </w:r>
          </w:p>
        </w:tc>
        <w:tc>
          <w:tcPr>
            <w:tcW w:w="1275" w:type="dxa"/>
            <w:shd w:val="clear" w:color="auto" w:fill="E7E6E6" w:themeFill="background2"/>
            <w:vAlign w:val="center"/>
          </w:tcPr>
          <w:p w14:paraId="76269634" w14:textId="77777777" w:rsidR="00FC5D60" w:rsidRPr="00671C81" w:rsidRDefault="00FC5D60" w:rsidP="00F033C2">
            <w:pPr>
              <w:pStyle w:val="NICETabletext"/>
              <w:jc w:val="center"/>
              <w:rPr>
                <w:b/>
                <w:lang w:eastAsia="en-GB"/>
              </w:rPr>
            </w:pPr>
            <w:r w:rsidRPr="00671C81">
              <w:rPr>
                <w:b/>
                <w:lang w:eastAsia="en-GB"/>
              </w:rPr>
              <w:t>Median (</w:t>
            </w:r>
            <w:r>
              <w:rPr>
                <w:b/>
                <w:lang w:eastAsia="en-GB"/>
              </w:rPr>
              <w:t>months</w:t>
            </w:r>
            <w:r w:rsidRPr="00671C81">
              <w:rPr>
                <w:b/>
                <w:lang w:eastAsia="en-GB"/>
              </w:rPr>
              <w:t>)*</w:t>
            </w:r>
          </w:p>
        </w:tc>
        <w:tc>
          <w:tcPr>
            <w:tcW w:w="1276" w:type="dxa"/>
            <w:shd w:val="clear" w:color="auto" w:fill="E7E6E6" w:themeFill="background2"/>
            <w:vAlign w:val="center"/>
          </w:tcPr>
          <w:p w14:paraId="415D451F" w14:textId="77777777" w:rsidR="00FC5D60" w:rsidRPr="00671C81" w:rsidRDefault="00FC5D60" w:rsidP="00F033C2">
            <w:pPr>
              <w:pStyle w:val="NICETabletext"/>
              <w:rPr>
                <w:b/>
                <w:lang w:eastAsia="en-GB"/>
              </w:rPr>
            </w:pPr>
            <w:r w:rsidRPr="00671C81">
              <w:rPr>
                <w:b/>
                <w:lang w:eastAsia="en-GB"/>
              </w:rPr>
              <w:t xml:space="preserve">1-Year </w:t>
            </w:r>
            <w:r w:rsidRPr="00671C81">
              <w:rPr>
                <w:b/>
                <w:bCs/>
                <w:lang w:eastAsia="en-GB"/>
              </w:rPr>
              <w:t>OS</w:t>
            </w:r>
          </w:p>
        </w:tc>
        <w:tc>
          <w:tcPr>
            <w:tcW w:w="1418" w:type="dxa"/>
            <w:shd w:val="clear" w:color="auto" w:fill="E7E6E6" w:themeFill="background2"/>
            <w:vAlign w:val="center"/>
          </w:tcPr>
          <w:p w14:paraId="32319665" w14:textId="77777777" w:rsidR="00FC5D60" w:rsidRPr="00671C81" w:rsidRDefault="00FC5D60" w:rsidP="00F033C2">
            <w:pPr>
              <w:pStyle w:val="NICETabletext"/>
              <w:rPr>
                <w:b/>
                <w:lang w:eastAsia="en-GB"/>
              </w:rPr>
            </w:pPr>
            <w:r w:rsidRPr="00671C81">
              <w:rPr>
                <w:b/>
                <w:lang w:eastAsia="en-GB"/>
              </w:rPr>
              <w:t xml:space="preserve">3-Year </w:t>
            </w:r>
            <w:r w:rsidRPr="00671C81">
              <w:rPr>
                <w:b/>
                <w:bCs/>
                <w:lang w:eastAsia="en-GB"/>
              </w:rPr>
              <w:t>OS</w:t>
            </w:r>
          </w:p>
        </w:tc>
        <w:tc>
          <w:tcPr>
            <w:tcW w:w="1417" w:type="dxa"/>
            <w:shd w:val="clear" w:color="auto" w:fill="E7E6E6" w:themeFill="background2"/>
            <w:vAlign w:val="center"/>
          </w:tcPr>
          <w:p w14:paraId="33637C41" w14:textId="77777777" w:rsidR="00FC5D60" w:rsidRPr="00671C81" w:rsidRDefault="00FC5D60" w:rsidP="00F033C2">
            <w:pPr>
              <w:pStyle w:val="NICETabletext"/>
              <w:rPr>
                <w:b/>
                <w:lang w:eastAsia="en-GB"/>
              </w:rPr>
            </w:pPr>
            <w:r w:rsidRPr="00671C81">
              <w:rPr>
                <w:b/>
                <w:lang w:eastAsia="en-GB"/>
              </w:rPr>
              <w:t xml:space="preserve">5-Year </w:t>
            </w:r>
            <w:r w:rsidRPr="00671C81">
              <w:rPr>
                <w:b/>
                <w:bCs/>
                <w:lang w:eastAsia="en-GB"/>
              </w:rPr>
              <w:t>OS</w:t>
            </w:r>
          </w:p>
        </w:tc>
        <w:tc>
          <w:tcPr>
            <w:tcW w:w="1418" w:type="dxa"/>
            <w:shd w:val="clear" w:color="auto" w:fill="E7E6E6" w:themeFill="background2"/>
            <w:vAlign w:val="center"/>
          </w:tcPr>
          <w:p w14:paraId="0AA2A21B" w14:textId="77777777" w:rsidR="00FC5D60" w:rsidRPr="00671C81" w:rsidRDefault="00FC5D60" w:rsidP="00F033C2">
            <w:pPr>
              <w:pStyle w:val="NICETabletext"/>
              <w:rPr>
                <w:b/>
                <w:lang w:eastAsia="en-GB"/>
              </w:rPr>
            </w:pPr>
            <w:r w:rsidRPr="00671C81">
              <w:rPr>
                <w:b/>
                <w:lang w:eastAsia="en-GB"/>
              </w:rPr>
              <w:t xml:space="preserve">10-Year </w:t>
            </w:r>
            <w:r w:rsidRPr="00671C81">
              <w:rPr>
                <w:b/>
                <w:bCs/>
                <w:lang w:eastAsia="en-GB"/>
              </w:rPr>
              <w:t>OS</w:t>
            </w:r>
          </w:p>
        </w:tc>
      </w:tr>
      <w:tr w:rsidR="00FC5D60" w:rsidRPr="00671C81" w14:paraId="084B6938" w14:textId="77777777" w:rsidTr="00F033C2">
        <w:trPr>
          <w:trHeight w:val="183"/>
        </w:trPr>
        <w:tc>
          <w:tcPr>
            <w:tcW w:w="8926" w:type="dxa"/>
            <w:gridSpan w:val="6"/>
            <w:tcBorders>
              <w:right w:val="single" w:sz="4" w:space="0" w:color="auto"/>
            </w:tcBorders>
            <w:shd w:val="clear" w:color="auto" w:fill="F2F2F2" w:themeFill="background1" w:themeFillShade="F2"/>
          </w:tcPr>
          <w:p w14:paraId="38CC14EC" w14:textId="77777777" w:rsidR="00FC5D60" w:rsidRPr="005D58CB" w:rsidRDefault="00FC5D60" w:rsidP="00F033C2">
            <w:pPr>
              <w:pStyle w:val="NICETabletext"/>
              <w:rPr>
                <w:b/>
              </w:rPr>
            </w:pPr>
            <w:r w:rsidRPr="005D58CB">
              <w:rPr>
                <w:b/>
              </w:rPr>
              <w:t>TPC</w:t>
            </w:r>
          </w:p>
        </w:tc>
      </w:tr>
      <w:tr w:rsidR="00FC5D60" w:rsidRPr="00671C81" w14:paraId="51C60F2D" w14:textId="77777777" w:rsidTr="00F033C2">
        <w:trPr>
          <w:trHeight w:val="183"/>
        </w:trPr>
        <w:tc>
          <w:tcPr>
            <w:tcW w:w="2122" w:type="dxa"/>
          </w:tcPr>
          <w:p w14:paraId="501047C2" w14:textId="77777777" w:rsidR="00FC5D60" w:rsidRPr="00671C81" w:rsidRDefault="00FC5D60" w:rsidP="00F033C2">
            <w:pPr>
              <w:pStyle w:val="NICETabletext"/>
              <w:rPr>
                <w:bCs/>
                <w:lang w:eastAsia="en-GB"/>
              </w:rPr>
            </w:pPr>
            <w:r w:rsidRPr="00671C81">
              <w:rPr>
                <w:bCs/>
                <w:lang w:eastAsia="en-GB"/>
              </w:rPr>
              <w:t>Exponential</w:t>
            </w:r>
          </w:p>
        </w:tc>
        <w:tc>
          <w:tcPr>
            <w:tcW w:w="1275" w:type="dxa"/>
            <w:vAlign w:val="center"/>
          </w:tcPr>
          <w:p w14:paraId="1B9DC315" w14:textId="2F47BE0A"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E51BBCC" w14:textId="6559E257"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09E394E" w14:textId="5A58BC6D"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1094805" w14:textId="03F4DDA7"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C1CA3D5" w14:textId="54F60952"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00864354" w14:textId="77777777" w:rsidTr="00F033C2">
        <w:trPr>
          <w:trHeight w:val="183"/>
        </w:trPr>
        <w:tc>
          <w:tcPr>
            <w:tcW w:w="2122" w:type="dxa"/>
          </w:tcPr>
          <w:p w14:paraId="36410CC3" w14:textId="77777777" w:rsidR="00FC5D60" w:rsidRPr="00671C81" w:rsidRDefault="00FC5D60" w:rsidP="00F033C2">
            <w:pPr>
              <w:pStyle w:val="NICETabletext"/>
              <w:rPr>
                <w:bCs/>
                <w:lang w:eastAsia="en-GB"/>
              </w:rPr>
            </w:pPr>
            <w:r w:rsidRPr="00671C81">
              <w:rPr>
                <w:bCs/>
                <w:lang w:eastAsia="en-GB"/>
              </w:rPr>
              <w:t>Weibull</w:t>
            </w:r>
          </w:p>
        </w:tc>
        <w:tc>
          <w:tcPr>
            <w:tcW w:w="1275" w:type="dxa"/>
            <w:vAlign w:val="center"/>
          </w:tcPr>
          <w:p w14:paraId="78935F64" w14:textId="42C5D212"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8BF7544" w14:textId="64192D9A"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40287F1" w14:textId="0E66130E"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0262B61" w14:textId="7ACDD7C6"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35AE168" w14:textId="17DB5E7C"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570ECAEA" w14:textId="77777777" w:rsidTr="00F033C2">
        <w:trPr>
          <w:trHeight w:val="183"/>
        </w:trPr>
        <w:tc>
          <w:tcPr>
            <w:tcW w:w="2122" w:type="dxa"/>
            <w:tcBorders>
              <w:bottom w:val="single" w:sz="4" w:space="0" w:color="auto"/>
            </w:tcBorders>
          </w:tcPr>
          <w:p w14:paraId="39D19A66" w14:textId="77777777" w:rsidR="00FC5D60" w:rsidRPr="005D58CB" w:rsidRDefault="00FC5D60" w:rsidP="00F033C2">
            <w:pPr>
              <w:pStyle w:val="NICETabletext"/>
              <w:rPr>
                <w:bCs/>
                <w:lang w:eastAsia="en-GB"/>
              </w:rPr>
            </w:pPr>
            <w:r w:rsidRPr="005D58CB">
              <w:rPr>
                <w:bCs/>
                <w:lang w:eastAsia="en-GB"/>
              </w:rPr>
              <w:t>Gompertz</w:t>
            </w:r>
          </w:p>
        </w:tc>
        <w:tc>
          <w:tcPr>
            <w:tcW w:w="1275" w:type="dxa"/>
            <w:tcBorders>
              <w:bottom w:val="single" w:sz="4" w:space="0" w:color="auto"/>
            </w:tcBorders>
            <w:vAlign w:val="center"/>
          </w:tcPr>
          <w:p w14:paraId="391D0D54" w14:textId="6EF2D844"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A951F64" w14:textId="71F97CC9"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5E20AEF" w14:textId="11EA79E8" w:rsidR="00FC5D60"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BCA30DE" w14:textId="79D0C809"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6C17769" w14:textId="0E7FAEF8"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2AAF5F4F" w14:textId="77777777" w:rsidTr="00F033C2">
        <w:trPr>
          <w:trHeight w:val="183"/>
        </w:trPr>
        <w:tc>
          <w:tcPr>
            <w:tcW w:w="2122" w:type="dxa"/>
            <w:tcBorders>
              <w:top w:val="single" w:sz="4" w:space="0" w:color="auto"/>
              <w:left w:val="single" w:sz="4" w:space="0" w:color="auto"/>
              <w:bottom w:val="single" w:sz="4" w:space="0" w:color="auto"/>
              <w:right w:val="single" w:sz="4" w:space="0" w:color="auto"/>
            </w:tcBorders>
          </w:tcPr>
          <w:p w14:paraId="6D8B4FB1" w14:textId="77777777" w:rsidR="00FC5D60" w:rsidRPr="00671C81" w:rsidRDefault="00FC5D60" w:rsidP="00F033C2">
            <w:pPr>
              <w:pStyle w:val="NICETabletext"/>
              <w:rPr>
                <w:bCs/>
                <w:lang w:eastAsia="en-GB"/>
              </w:rPr>
            </w:pPr>
            <w:r w:rsidRPr="00671C81">
              <w:rPr>
                <w:bCs/>
                <w:lang w:eastAsia="en-GB"/>
              </w:rPr>
              <w:t>Log-logistic</w:t>
            </w:r>
          </w:p>
        </w:tc>
        <w:tc>
          <w:tcPr>
            <w:tcW w:w="1275" w:type="dxa"/>
            <w:tcBorders>
              <w:top w:val="single" w:sz="4" w:space="0" w:color="auto"/>
              <w:left w:val="single" w:sz="4" w:space="0" w:color="auto"/>
              <w:bottom w:val="single" w:sz="4" w:space="0" w:color="auto"/>
              <w:right w:val="single" w:sz="4" w:space="0" w:color="auto"/>
            </w:tcBorders>
            <w:vAlign w:val="center"/>
          </w:tcPr>
          <w:p w14:paraId="147D2D98" w14:textId="5C86E568"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14AD01A" w14:textId="45A2DD49"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E1E2B8B" w14:textId="4908537B"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67952E0" w14:textId="0320E350"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76D6459" w14:textId="3820F99C"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5245ACBD" w14:textId="77777777" w:rsidTr="00F033C2">
        <w:trPr>
          <w:trHeight w:val="183"/>
        </w:trPr>
        <w:tc>
          <w:tcPr>
            <w:tcW w:w="2122" w:type="dxa"/>
            <w:tcBorders>
              <w:top w:val="single" w:sz="4" w:space="0" w:color="auto"/>
              <w:left w:val="single" w:sz="4" w:space="0" w:color="auto"/>
              <w:bottom w:val="single" w:sz="4" w:space="0" w:color="auto"/>
              <w:right w:val="single" w:sz="4" w:space="0" w:color="auto"/>
            </w:tcBorders>
          </w:tcPr>
          <w:p w14:paraId="24E81D49" w14:textId="77777777" w:rsidR="00FC5D60" w:rsidRPr="00671C81" w:rsidRDefault="00FC5D60" w:rsidP="00F033C2">
            <w:pPr>
              <w:pStyle w:val="NICETabletext"/>
              <w:rPr>
                <w:bCs/>
                <w:lang w:eastAsia="en-GB"/>
              </w:rPr>
            </w:pPr>
            <w:r w:rsidRPr="00671C81">
              <w:rPr>
                <w:bCs/>
                <w:lang w:eastAsia="en-GB"/>
              </w:rPr>
              <w:t>Log-normal</w:t>
            </w:r>
          </w:p>
        </w:tc>
        <w:tc>
          <w:tcPr>
            <w:tcW w:w="1275" w:type="dxa"/>
            <w:tcBorders>
              <w:top w:val="single" w:sz="4" w:space="0" w:color="auto"/>
              <w:left w:val="single" w:sz="4" w:space="0" w:color="auto"/>
              <w:bottom w:val="single" w:sz="4" w:space="0" w:color="auto"/>
              <w:right w:val="single" w:sz="4" w:space="0" w:color="auto"/>
            </w:tcBorders>
            <w:vAlign w:val="center"/>
          </w:tcPr>
          <w:p w14:paraId="77B84D36" w14:textId="0498F490"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4770CB2" w14:textId="23F3D892"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62F0114" w14:textId="0474D486"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4490BD9" w14:textId="3CF8CE16"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158446C" w14:textId="17BB6342"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4EC0EC35" w14:textId="77777777" w:rsidTr="00F033C2">
        <w:trPr>
          <w:trHeight w:val="183"/>
        </w:trPr>
        <w:tc>
          <w:tcPr>
            <w:tcW w:w="2122" w:type="dxa"/>
            <w:tcBorders>
              <w:top w:val="single" w:sz="4" w:space="0" w:color="auto"/>
              <w:left w:val="single" w:sz="4" w:space="0" w:color="auto"/>
              <w:bottom w:val="single" w:sz="4" w:space="0" w:color="auto"/>
              <w:right w:val="single" w:sz="4" w:space="0" w:color="auto"/>
            </w:tcBorders>
          </w:tcPr>
          <w:p w14:paraId="5600AFC4" w14:textId="77777777" w:rsidR="00FC5D60" w:rsidRPr="00671C81" w:rsidRDefault="00FC5D60" w:rsidP="00F033C2">
            <w:pPr>
              <w:pStyle w:val="NICETabletext"/>
              <w:rPr>
                <w:bCs/>
                <w:lang w:eastAsia="en-GB"/>
              </w:rPr>
            </w:pPr>
            <w:r w:rsidRPr="00671C81">
              <w:rPr>
                <w:bCs/>
                <w:lang w:eastAsia="en-GB"/>
              </w:rPr>
              <w:t>Generalised gamma</w:t>
            </w:r>
          </w:p>
        </w:tc>
        <w:tc>
          <w:tcPr>
            <w:tcW w:w="1275" w:type="dxa"/>
            <w:tcBorders>
              <w:top w:val="single" w:sz="4" w:space="0" w:color="auto"/>
              <w:left w:val="single" w:sz="4" w:space="0" w:color="auto"/>
              <w:bottom w:val="single" w:sz="4" w:space="0" w:color="auto"/>
              <w:right w:val="single" w:sz="4" w:space="0" w:color="auto"/>
            </w:tcBorders>
            <w:vAlign w:val="center"/>
          </w:tcPr>
          <w:p w14:paraId="7363DBA0" w14:textId="27E2DC8D" w:rsidR="00FC5D60"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8ED78C4" w14:textId="6FB34AD5"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93EE9EC" w14:textId="69E37FB9"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6DA0B9BB" w14:textId="5A9D7DE6"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A022136" w14:textId="2F062915"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6166BF04" w14:textId="77777777" w:rsidTr="00F033C2">
        <w:trPr>
          <w:trHeight w:val="183"/>
        </w:trPr>
        <w:tc>
          <w:tcPr>
            <w:tcW w:w="8926" w:type="dxa"/>
            <w:gridSpan w:val="6"/>
            <w:tcBorders>
              <w:top w:val="single" w:sz="4" w:space="0" w:color="auto"/>
              <w:right w:val="single" w:sz="4" w:space="0" w:color="auto"/>
            </w:tcBorders>
            <w:shd w:val="clear" w:color="auto" w:fill="EDEDED" w:themeFill="accent3" w:themeFillTint="33"/>
            <w:vAlign w:val="center"/>
          </w:tcPr>
          <w:p w14:paraId="5A32940E" w14:textId="77777777" w:rsidR="00FC5D60" w:rsidRPr="00235A29" w:rsidRDefault="00FC5D60" w:rsidP="00F033C2">
            <w:pPr>
              <w:pStyle w:val="NICETabletext"/>
              <w:rPr>
                <w:highlight w:val="yellow"/>
                <w:u w:val="single"/>
              </w:rPr>
            </w:pPr>
            <w:r w:rsidRPr="00671C81">
              <w:rPr>
                <w:b/>
              </w:rPr>
              <w:t>T-DXd</w:t>
            </w:r>
          </w:p>
        </w:tc>
      </w:tr>
      <w:tr w:rsidR="00FC5D60" w:rsidRPr="00671C81" w14:paraId="1FED458B" w14:textId="77777777" w:rsidTr="00F033C2">
        <w:trPr>
          <w:trHeight w:val="183"/>
        </w:trPr>
        <w:tc>
          <w:tcPr>
            <w:tcW w:w="2122" w:type="dxa"/>
          </w:tcPr>
          <w:p w14:paraId="3DBAE5CE" w14:textId="77777777" w:rsidR="00FC5D60" w:rsidRPr="00671C81" w:rsidRDefault="00FC5D60" w:rsidP="00F033C2">
            <w:pPr>
              <w:pStyle w:val="NICETabletext"/>
              <w:rPr>
                <w:bCs/>
                <w:lang w:eastAsia="en-GB"/>
              </w:rPr>
            </w:pPr>
            <w:r w:rsidRPr="00671C81">
              <w:rPr>
                <w:bCs/>
                <w:lang w:eastAsia="en-GB"/>
              </w:rPr>
              <w:t>Exponential</w:t>
            </w:r>
          </w:p>
        </w:tc>
        <w:tc>
          <w:tcPr>
            <w:tcW w:w="1275" w:type="dxa"/>
            <w:vAlign w:val="center"/>
          </w:tcPr>
          <w:p w14:paraId="460ED226" w14:textId="5A8B3350"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1A0CC21" w14:textId="0F24337A"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0C3DD09" w14:textId="39AA734E"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5039450" w14:textId="03DE69E2"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55D8612" w14:textId="793D577C"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244B3AA5" w14:textId="77777777" w:rsidTr="00F033C2">
        <w:trPr>
          <w:trHeight w:val="183"/>
        </w:trPr>
        <w:tc>
          <w:tcPr>
            <w:tcW w:w="2122" w:type="dxa"/>
          </w:tcPr>
          <w:p w14:paraId="6C91B9A3" w14:textId="77777777" w:rsidR="00FC5D60" w:rsidRPr="00671C81" w:rsidRDefault="00FC5D60" w:rsidP="00F033C2">
            <w:pPr>
              <w:pStyle w:val="NICETabletext"/>
              <w:rPr>
                <w:bCs/>
                <w:lang w:eastAsia="en-GB"/>
              </w:rPr>
            </w:pPr>
            <w:r w:rsidRPr="00671C81">
              <w:rPr>
                <w:bCs/>
                <w:lang w:eastAsia="en-GB"/>
              </w:rPr>
              <w:t>Weibull</w:t>
            </w:r>
          </w:p>
        </w:tc>
        <w:tc>
          <w:tcPr>
            <w:tcW w:w="1275" w:type="dxa"/>
            <w:vAlign w:val="center"/>
          </w:tcPr>
          <w:p w14:paraId="2D8BA1BF" w14:textId="0956D5E6"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0C8D5DB" w14:textId="54A81B9B"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3C1189D" w14:textId="0D98BD62"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1DA01A5" w14:textId="771ED8F6"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37E0323" w14:textId="579DF522"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7878B60A" w14:textId="77777777" w:rsidTr="00F033C2">
        <w:trPr>
          <w:trHeight w:val="183"/>
        </w:trPr>
        <w:tc>
          <w:tcPr>
            <w:tcW w:w="2122" w:type="dxa"/>
          </w:tcPr>
          <w:p w14:paraId="7515991D" w14:textId="77777777" w:rsidR="00FC5D60" w:rsidRPr="00671C81" w:rsidRDefault="00FC5D60" w:rsidP="00F033C2">
            <w:pPr>
              <w:pStyle w:val="NICETabletext"/>
              <w:rPr>
                <w:bCs/>
                <w:lang w:eastAsia="en-GB"/>
              </w:rPr>
            </w:pPr>
            <w:r w:rsidRPr="002629AD">
              <w:rPr>
                <w:bCs/>
                <w:lang w:eastAsia="en-GB"/>
              </w:rPr>
              <w:t>Gompertz</w:t>
            </w:r>
          </w:p>
        </w:tc>
        <w:tc>
          <w:tcPr>
            <w:tcW w:w="1275" w:type="dxa"/>
            <w:vAlign w:val="center"/>
          </w:tcPr>
          <w:p w14:paraId="589FF12F" w14:textId="4F686517"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0AF47776" w14:textId="24E3D567"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F97A61C" w14:textId="3AC71523"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CC5B82" w14:textId="6918B0A8"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5DF742D" w14:textId="2E708C71"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3AE509B9" w14:textId="77777777" w:rsidTr="00F033C2">
        <w:trPr>
          <w:trHeight w:val="183"/>
        </w:trPr>
        <w:tc>
          <w:tcPr>
            <w:tcW w:w="2122" w:type="dxa"/>
          </w:tcPr>
          <w:p w14:paraId="49EC99B7" w14:textId="77777777" w:rsidR="00FC5D60" w:rsidRPr="00671C81" w:rsidRDefault="00FC5D60" w:rsidP="00F033C2">
            <w:pPr>
              <w:pStyle w:val="NICETabletext"/>
              <w:rPr>
                <w:bCs/>
                <w:lang w:eastAsia="en-GB"/>
              </w:rPr>
            </w:pPr>
            <w:r w:rsidRPr="00671C81">
              <w:rPr>
                <w:bCs/>
                <w:lang w:eastAsia="en-GB"/>
              </w:rPr>
              <w:t>Log-logistic</w:t>
            </w:r>
          </w:p>
        </w:tc>
        <w:tc>
          <w:tcPr>
            <w:tcW w:w="1275" w:type="dxa"/>
            <w:vAlign w:val="center"/>
          </w:tcPr>
          <w:p w14:paraId="14D1D388" w14:textId="615C5CA8"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0ACB7E9" w14:textId="62D120FE"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D1845A2" w14:textId="679F7AE0"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7733FF1C" w14:textId="01869157"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0CEDC45" w14:textId="021AE310"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759B0F7D" w14:textId="77777777" w:rsidTr="00F033C2">
        <w:trPr>
          <w:trHeight w:val="183"/>
        </w:trPr>
        <w:tc>
          <w:tcPr>
            <w:tcW w:w="2122" w:type="dxa"/>
          </w:tcPr>
          <w:p w14:paraId="7FB2E30F" w14:textId="77777777" w:rsidR="00FC5D60" w:rsidRPr="00671C81" w:rsidRDefault="00FC5D60" w:rsidP="00F033C2">
            <w:pPr>
              <w:pStyle w:val="NICETabletext"/>
              <w:rPr>
                <w:bCs/>
                <w:lang w:eastAsia="en-GB"/>
              </w:rPr>
            </w:pPr>
            <w:r w:rsidRPr="00671C81">
              <w:rPr>
                <w:bCs/>
                <w:lang w:eastAsia="en-GB"/>
              </w:rPr>
              <w:t>Log-normal</w:t>
            </w:r>
          </w:p>
        </w:tc>
        <w:tc>
          <w:tcPr>
            <w:tcW w:w="1275" w:type="dxa"/>
            <w:vAlign w:val="center"/>
          </w:tcPr>
          <w:p w14:paraId="0CBDA306" w14:textId="09E7D50A"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223D84C" w14:textId="67ADA9D7"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42DC184" w14:textId="5F96AF30"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A6599A1" w14:textId="4A724538"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6C38390" w14:textId="6799ADDC" w:rsidR="00FC5D60" w:rsidRPr="00294FDC" w:rsidRDefault="00294FDC" w:rsidP="00F033C2">
            <w:pPr>
              <w:pStyle w:val="NICETabletext"/>
              <w:jc w:val="center"/>
              <w:rPr>
                <w:color w:val="000000"/>
                <w:highlight w:val="black"/>
              </w:rPr>
            </w:pPr>
            <w:r w:rsidRPr="00294FDC">
              <w:rPr>
                <w:color w:val="000000"/>
                <w:highlight w:val="black"/>
              </w:rPr>
              <w:t>xxxxx</w:t>
            </w:r>
          </w:p>
        </w:tc>
      </w:tr>
      <w:tr w:rsidR="00FC5D60" w:rsidRPr="00671C81" w14:paraId="1F31D9FF" w14:textId="77777777" w:rsidTr="00F033C2">
        <w:trPr>
          <w:trHeight w:val="183"/>
        </w:trPr>
        <w:tc>
          <w:tcPr>
            <w:tcW w:w="2122" w:type="dxa"/>
          </w:tcPr>
          <w:p w14:paraId="58AE28FE" w14:textId="77777777" w:rsidR="00FC5D60" w:rsidRPr="00671C81" w:rsidRDefault="00FC5D60" w:rsidP="00F033C2">
            <w:pPr>
              <w:pStyle w:val="NICETabletext"/>
              <w:rPr>
                <w:bCs/>
                <w:lang w:eastAsia="en-GB"/>
              </w:rPr>
            </w:pPr>
            <w:r w:rsidRPr="00671C81">
              <w:rPr>
                <w:bCs/>
                <w:lang w:eastAsia="en-GB"/>
              </w:rPr>
              <w:t>Generalised gamma</w:t>
            </w:r>
          </w:p>
        </w:tc>
        <w:tc>
          <w:tcPr>
            <w:tcW w:w="1275" w:type="dxa"/>
            <w:vAlign w:val="center"/>
          </w:tcPr>
          <w:p w14:paraId="2C677868" w14:textId="2C1094A5" w:rsidR="00FC5D60" w:rsidRPr="00294FDC" w:rsidRDefault="00294FDC" w:rsidP="00F033C2">
            <w:pPr>
              <w:pStyle w:val="NICETabletext"/>
              <w:jc w:val="center"/>
              <w:rPr>
                <w:color w:val="000000"/>
                <w:highlight w:val="black"/>
              </w:rPr>
            </w:pPr>
            <w:r w:rsidRPr="00294FDC">
              <w:rPr>
                <w:rFonts w:cs="Arial"/>
                <w:color w:val="000000"/>
                <w:szCs w:val="2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8830959" w14:textId="4B844101"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60A4D75" w14:textId="4A7F271D" w:rsidR="00FC5D60"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44A6F34" w14:textId="75FF2B2E" w:rsidR="00FC5D60"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698CE5F" w14:textId="00D28B59" w:rsidR="00FC5D60" w:rsidRPr="00294FDC" w:rsidRDefault="00294FDC" w:rsidP="00F033C2">
            <w:pPr>
              <w:pStyle w:val="NICETabletext"/>
              <w:jc w:val="center"/>
              <w:rPr>
                <w:color w:val="000000"/>
                <w:highlight w:val="black"/>
              </w:rPr>
            </w:pPr>
            <w:r w:rsidRPr="00294FDC">
              <w:rPr>
                <w:color w:val="000000"/>
                <w:highlight w:val="black"/>
              </w:rPr>
              <w:t>xxxxx</w:t>
            </w:r>
          </w:p>
        </w:tc>
      </w:tr>
    </w:tbl>
    <w:p w14:paraId="5684CA0D" w14:textId="77777777" w:rsidR="00FC5D60" w:rsidRPr="00671C81" w:rsidRDefault="00FC5D60" w:rsidP="00FC5D60">
      <w:pPr>
        <w:pStyle w:val="Footnotes"/>
        <w:keepNext/>
        <w:spacing w:after="0"/>
        <w:rPr>
          <w:b/>
          <w:bCs/>
        </w:rPr>
      </w:pPr>
      <w:r w:rsidRPr="00671C81">
        <w:t>*Median time in months is estimated after OS has been capped by the general population mortality</w:t>
      </w:r>
      <w:r w:rsidRPr="00671C81">
        <w:rPr>
          <w:b/>
          <w:bCs/>
        </w:rPr>
        <w:t>.</w:t>
      </w:r>
    </w:p>
    <w:p w14:paraId="3F483A53" w14:textId="77777777" w:rsidR="00FC5D60" w:rsidRPr="00D502C6" w:rsidRDefault="00FC5D60" w:rsidP="00FC5D60">
      <w:pPr>
        <w:pStyle w:val="Footnotes"/>
        <w:keepNext/>
        <w:rPr>
          <w:b/>
          <w:bCs/>
        </w:rPr>
      </w:pPr>
      <w:r w:rsidRPr="00671C81">
        <w:t xml:space="preserve">Abbreviations: FAS, full analysis set; OS, overall survival; T-DXd, trastuzumab deruxtecan; TPC, treatment </w:t>
      </w:r>
      <w:r w:rsidRPr="00FD2A30">
        <w:t>of physician’s choice</w:t>
      </w:r>
      <w:r>
        <w:t>.</w:t>
      </w:r>
      <w:r w:rsidRPr="000D2DF0">
        <w:t xml:space="preserve"> </w:t>
      </w:r>
    </w:p>
    <w:p w14:paraId="45706DE6" w14:textId="1EC373B0" w:rsidR="000D2370" w:rsidRDefault="001E3567" w:rsidP="00670187">
      <w:r w:rsidRPr="00871A91">
        <w:t xml:space="preserve">Following feedback from UK clinicians </w:t>
      </w:r>
      <w:r>
        <w:t xml:space="preserve">based on modelled survival at </w:t>
      </w:r>
      <w:r w:rsidRPr="002629AD">
        <w:t>landmark time points</w:t>
      </w:r>
      <w:r>
        <w:t xml:space="preserve">, </w:t>
      </w:r>
      <w:r w:rsidRPr="00871A91">
        <w:t>t</w:t>
      </w:r>
      <w:r w:rsidRPr="005D58CB">
        <w:t>he</w:t>
      </w:r>
      <w:r w:rsidRPr="00871A91">
        <w:t xml:space="preserve"> </w:t>
      </w:r>
      <w:r w:rsidRPr="00C67C0A">
        <w:t>log-logistic, exponential and log-normal</w:t>
      </w:r>
      <w:r w:rsidRPr="00090967">
        <w:t xml:space="preserve"> curves</w:t>
      </w:r>
      <w:r>
        <w:t xml:space="preserve"> </w:t>
      </w:r>
      <w:r w:rsidRPr="005D58CB">
        <w:t xml:space="preserve">were considered </w:t>
      </w:r>
      <w:r w:rsidRPr="00871A91">
        <w:t>the most</w:t>
      </w:r>
      <w:r w:rsidRPr="005D58CB">
        <w:t xml:space="preserve"> </w:t>
      </w:r>
      <w:r w:rsidRPr="00871A91">
        <w:t xml:space="preserve">clinically </w:t>
      </w:r>
      <w:r w:rsidRPr="005D58CB">
        <w:t>plausible</w:t>
      </w:r>
      <w:r w:rsidRPr="00871A91">
        <w:t xml:space="preserve"> to inform </w:t>
      </w:r>
      <w:r>
        <w:t xml:space="preserve">the </w:t>
      </w:r>
      <w:r w:rsidRPr="00871A91">
        <w:t>TPC</w:t>
      </w:r>
      <w:r>
        <w:t xml:space="preserve"> arm</w:t>
      </w:r>
      <w:r w:rsidR="000D2370">
        <w:t>.</w:t>
      </w:r>
      <w:r w:rsidR="007D133F" w:rsidRPr="007D133F">
        <w:t xml:space="preserve"> </w:t>
      </w:r>
      <w:r w:rsidR="007D133F" w:rsidRPr="008057AA">
        <w:t>The</w:t>
      </w:r>
      <w:r w:rsidR="007D133F">
        <w:t xml:space="preserve"> </w:t>
      </w:r>
      <w:r w:rsidR="007D133F" w:rsidRPr="008057AA">
        <w:t>log-logistic</w:t>
      </w:r>
      <w:r w:rsidR="007D133F">
        <w:t>, exponential,</w:t>
      </w:r>
      <w:r w:rsidR="007D133F" w:rsidRPr="008057AA">
        <w:t xml:space="preserve"> and log</w:t>
      </w:r>
      <w:r w:rsidR="007D133F">
        <w:t>-</w:t>
      </w:r>
      <w:r w:rsidR="007D133F" w:rsidRPr="008057AA">
        <w:t>normal</w:t>
      </w:r>
      <w:r w:rsidR="007D133F">
        <w:t xml:space="preserve"> curves estimate</w:t>
      </w:r>
      <w:r w:rsidR="007D133F" w:rsidRPr="008057AA">
        <w:t xml:space="preserve"> 5-year OS of</w:t>
      </w:r>
      <w:r w:rsidR="007D133F">
        <w:t xml:space="preserve"> </w:t>
      </w:r>
      <w:r w:rsidR="00294FDC" w:rsidRPr="00294FDC">
        <w:rPr>
          <w:color w:val="000000"/>
          <w:highlight w:val="black"/>
        </w:rPr>
        <w:t>xxxx</w:t>
      </w:r>
      <w:r w:rsidR="007D133F">
        <w:t xml:space="preserve">, </w:t>
      </w:r>
      <w:r w:rsidR="00294FDC" w:rsidRPr="00294FDC">
        <w:rPr>
          <w:color w:val="000000"/>
          <w:highlight w:val="black"/>
        </w:rPr>
        <w:t>xxxx</w:t>
      </w:r>
      <w:r w:rsidR="007D133F" w:rsidRPr="008057AA">
        <w:t xml:space="preserve">, and </w:t>
      </w:r>
      <w:r w:rsidR="00294FDC" w:rsidRPr="00294FDC">
        <w:rPr>
          <w:color w:val="000000"/>
          <w:highlight w:val="black"/>
        </w:rPr>
        <w:t>xxxxx</w:t>
      </w:r>
      <w:r w:rsidR="007D133F" w:rsidRPr="008057AA">
        <w:t>, respectively, in the TPC arm</w:t>
      </w:r>
      <w:r w:rsidR="00F54CD2">
        <w:t xml:space="preserve">. </w:t>
      </w:r>
      <w:r w:rsidR="00307531" w:rsidRPr="00307531">
        <w:t>The remaining Weibull, generalised gamma and Gompertz curves were not considered to be clinically plausible due to long-term survival estimates being too pessimistic, with 5-year OS estimates</w:t>
      </w:r>
      <w:r w:rsidR="00307531">
        <w:t xml:space="preserve"> of </w:t>
      </w:r>
      <w:r w:rsidR="00294FDC" w:rsidRPr="00294FDC">
        <w:rPr>
          <w:color w:val="000000"/>
          <w:highlight w:val="black"/>
        </w:rPr>
        <w:t>xxxx</w:t>
      </w:r>
      <w:r w:rsidR="00307531" w:rsidRPr="005D58CB">
        <w:t xml:space="preserve">, </w:t>
      </w:r>
      <w:r w:rsidR="00294FDC" w:rsidRPr="00294FDC">
        <w:rPr>
          <w:color w:val="000000"/>
          <w:highlight w:val="black"/>
        </w:rPr>
        <w:t>xxxx</w:t>
      </w:r>
      <w:r w:rsidR="00307531">
        <w:t xml:space="preserve"> and </w:t>
      </w:r>
      <w:r w:rsidR="00294FDC" w:rsidRPr="00294FDC">
        <w:rPr>
          <w:color w:val="000000"/>
          <w:highlight w:val="black"/>
        </w:rPr>
        <w:t>xxxx</w:t>
      </w:r>
      <w:r w:rsidR="00307531">
        <w:t>, respectively.</w:t>
      </w:r>
      <w:r w:rsidR="00307531" w:rsidRPr="00307531">
        <w:t xml:space="preserve"> </w:t>
      </w:r>
      <w:r w:rsidR="00307531">
        <w:t xml:space="preserve">UK clinical experts </w:t>
      </w:r>
      <w:r w:rsidR="009E4363">
        <w:t>determined</w:t>
      </w:r>
      <w:r w:rsidR="00307531">
        <w:t xml:space="preserve"> that these curves were not appropriate as more than 2% of patients are expected to remain alive at 5 years in the TPC arm.</w:t>
      </w:r>
    </w:p>
    <w:p w14:paraId="4FAEA52E" w14:textId="68976CA8" w:rsidR="00670187" w:rsidRDefault="009E4363" w:rsidP="00670187">
      <w:r>
        <w:t xml:space="preserve">For the T-DXd arm, </w:t>
      </w:r>
      <w:r w:rsidR="00B67895">
        <w:t xml:space="preserve">the </w:t>
      </w:r>
      <w:r w:rsidR="001E3567">
        <w:t>log-logistic and exponential were considered the most clinically plausible curve</w:t>
      </w:r>
      <w:r w:rsidR="00805C45">
        <w:t>s</w:t>
      </w:r>
      <w:r w:rsidR="001E3567" w:rsidRPr="00054570">
        <w:fldChar w:fldCharType="begin"/>
      </w:r>
      <w:r w:rsidR="001E3567">
        <w:instrText xml:space="preserve"> ADDIN ZOTERO_ITEM CSL_CITATION {"citationID":"DAJdWRq9","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1E3567" w:rsidRPr="00054570">
        <w:fldChar w:fldCharType="separate"/>
      </w:r>
      <w:r w:rsidR="001E3567" w:rsidRPr="00CA6345">
        <w:rPr>
          <w:rFonts w:cs="Arial"/>
          <w:szCs w:val="24"/>
          <w:vertAlign w:val="superscript"/>
        </w:rPr>
        <w:t>121</w:t>
      </w:r>
      <w:r w:rsidR="001E3567" w:rsidRPr="00054570">
        <w:fldChar w:fldCharType="end"/>
      </w:r>
      <w:r w:rsidR="001E3567">
        <w:t xml:space="preserve"> </w:t>
      </w:r>
      <w:r w:rsidR="00217B74">
        <w:t xml:space="preserve">with </w:t>
      </w:r>
      <w:r w:rsidR="00217B74" w:rsidRPr="008057AA">
        <w:t>5-year OS</w:t>
      </w:r>
      <w:r w:rsidR="00217B74">
        <w:t xml:space="preserve"> estimates </w:t>
      </w:r>
      <w:r w:rsidR="00217B74" w:rsidRPr="008057AA">
        <w:t>of</w:t>
      </w:r>
      <w:r w:rsidR="00B67895" w:rsidRPr="008057AA">
        <w:t xml:space="preserve"> </w:t>
      </w:r>
      <w:r w:rsidR="00294FDC" w:rsidRPr="00294FDC">
        <w:rPr>
          <w:color w:val="000000"/>
          <w:highlight w:val="black"/>
        </w:rPr>
        <w:t>xxxxx</w:t>
      </w:r>
      <w:r w:rsidR="00C2694D">
        <w:t xml:space="preserve"> and</w:t>
      </w:r>
      <w:r w:rsidR="00B67895">
        <w:t xml:space="preserve"> </w:t>
      </w:r>
      <w:r w:rsidR="00294FDC" w:rsidRPr="00294FDC">
        <w:rPr>
          <w:color w:val="000000"/>
          <w:highlight w:val="black"/>
        </w:rPr>
        <w:t>xxxxx</w:t>
      </w:r>
      <w:r w:rsidR="00B67895">
        <w:t xml:space="preserve"> </w:t>
      </w:r>
      <w:r w:rsidR="00B67895" w:rsidRPr="008057AA">
        <w:t>respectively</w:t>
      </w:r>
      <w:r w:rsidR="00805C45">
        <w:t>.</w:t>
      </w:r>
      <w:r w:rsidR="00B67895" w:rsidRPr="009C38BB">
        <w:t xml:space="preserve"> </w:t>
      </w:r>
      <w:r w:rsidR="00BD22D1" w:rsidRPr="00236F25">
        <w:t xml:space="preserve">Additionally, </w:t>
      </w:r>
      <w:r w:rsidR="00BD22D1">
        <w:t>c</w:t>
      </w:r>
      <w:r w:rsidR="00BD22D1" w:rsidRPr="008E6AF5">
        <w:t>linicians indicated that some patients would be expected to remain alive at 10-years in the T-DXd arm and therefore</w:t>
      </w:r>
      <w:r w:rsidR="00BD22D1">
        <w:t xml:space="preserve"> </w:t>
      </w:r>
      <w:r w:rsidR="00BD22D1" w:rsidRPr="008E6AF5">
        <w:t>considered the Weibull</w:t>
      </w:r>
      <w:r w:rsidR="00BD22D1">
        <w:t>, generalised gamma</w:t>
      </w:r>
      <w:r w:rsidR="00BD22D1" w:rsidRPr="008E6AF5">
        <w:t xml:space="preserve"> and Gompertz parametric curves to be too pessimistic with respect to the T-DXd arm, with 10-year OS estimates </w:t>
      </w:r>
      <w:r w:rsidR="00670187" w:rsidRPr="008E6AF5">
        <w:t xml:space="preserve">of </w:t>
      </w:r>
      <w:r w:rsidR="00294FDC" w:rsidRPr="00294FDC">
        <w:rPr>
          <w:color w:val="000000"/>
          <w:highlight w:val="black"/>
        </w:rPr>
        <w:t>xxxx</w:t>
      </w:r>
      <w:r w:rsidR="009C572B">
        <w:t>,</w:t>
      </w:r>
      <w:r w:rsidR="00625CFC">
        <w:t xml:space="preserve"> </w:t>
      </w:r>
      <w:r w:rsidR="00294FDC" w:rsidRPr="00294FDC">
        <w:rPr>
          <w:color w:val="000000"/>
          <w:highlight w:val="black"/>
        </w:rPr>
        <w:t>xxxx</w:t>
      </w:r>
      <w:r w:rsidR="009C572B">
        <w:t xml:space="preserve"> and </w:t>
      </w:r>
      <w:r w:rsidR="00294FDC" w:rsidRPr="00294FDC">
        <w:rPr>
          <w:color w:val="000000"/>
          <w:highlight w:val="black"/>
        </w:rPr>
        <w:t>xxxx</w:t>
      </w:r>
      <w:r w:rsidR="00625CFC">
        <w:t>, respectively</w:t>
      </w:r>
      <w:r w:rsidR="00FC5077">
        <w:t xml:space="preserve">. </w:t>
      </w:r>
    </w:p>
    <w:p w14:paraId="4BE01D07" w14:textId="77777777" w:rsidR="002F75FE" w:rsidRDefault="00C72294" w:rsidP="00670187">
      <w:pPr>
        <w:pStyle w:val="Body"/>
        <w:rPr>
          <w:i/>
          <w:u w:val="single"/>
        </w:rPr>
      </w:pPr>
      <w:r w:rsidRPr="003C648C">
        <w:rPr>
          <w:i/>
          <w:u w:val="single"/>
        </w:rPr>
        <w:t>Conclusion</w:t>
      </w:r>
    </w:p>
    <w:p w14:paraId="126E8DBC" w14:textId="6DD4DFFB" w:rsidR="00670187" w:rsidRPr="005D58CB" w:rsidRDefault="00670187" w:rsidP="00670187">
      <w:pPr>
        <w:pStyle w:val="Body"/>
      </w:pPr>
      <w:r w:rsidRPr="005D58CB">
        <w:t>Based on the assessments above, the log-logistic distribution</w:t>
      </w:r>
      <w:r w:rsidRPr="00662145">
        <w:t xml:space="preserve"> was considered the most </w:t>
      </w:r>
      <w:r w:rsidRPr="005D58CB">
        <w:t>appropriate</w:t>
      </w:r>
      <w:r w:rsidRPr="00662145">
        <w:t xml:space="preserve"> curve to inform the </w:t>
      </w:r>
      <w:r w:rsidR="00814302">
        <w:t xml:space="preserve">TPC </w:t>
      </w:r>
      <w:r w:rsidRPr="00662145">
        <w:t>base case</w:t>
      </w:r>
      <w:r w:rsidRPr="005D58CB">
        <w:t xml:space="preserve"> </w:t>
      </w:r>
      <w:r w:rsidRPr="00662145">
        <w:t xml:space="preserve">extrapolations </w:t>
      </w:r>
      <w:r w:rsidRPr="005D58CB">
        <w:t>of OS</w:t>
      </w:r>
      <w:r w:rsidR="00814302">
        <w:t>,</w:t>
      </w:r>
      <w:r w:rsidRPr="005D58CB">
        <w:t xml:space="preserve"> reflecting </w:t>
      </w:r>
      <w:r>
        <w:t xml:space="preserve">the best </w:t>
      </w:r>
      <w:r w:rsidRPr="005D58CB">
        <w:t xml:space="preserve">statistical </w:t>
      </w:r>
      <w:r w:rsidR="00F169AA">
        <w:t>and</w:t>
      </w:r>
      <w:r w:rsidRPr="005D58CB">
        <w:t xml:space="preserve"> visual fit to the KM and clinical validity of long-term </w:t>
      </w:r>
      <w:r w:rsidRPr="00662145">
        <w:t xml:space="preserve">modelled survival at </w:t>
      </w:r>
      <w:r w:rsidRPr="005D58CB">
        <w:t>landmark time point</w:t>
      </w:r>
      <w:r>
        <w:t>s</w:t>
      </w:r>
      <w:r w:rsidRPr="005D58CB">
        <w:t>.</w:t>
      </w:r>
      <w:r>
        <w:t xml:space="preserve"> The log-logistic curve was also considered the most appropriate curve for T-DXd based on </w:t>
      </w:r>
      <w:r w:rsidR="00F01710">
        <w:t>the same criteria (</w:t>
      </w:r>
      <w:r>
        <w:t xml:space="preserve">visual fit </w:t>
      </w:r>
      <w:r w:rsidR="002C44F6">
        <w:t xml:space="preserve">to </w:t>
      </w:r>
      <w:r>
        <w:t>the KM</w:t>
      </w:r>
      <w:r w:rsidR="00F01710">
        <w:t xml:space="preserve">, statistical goodness of fit </w:t>
      </w:r>
      <w:r>
        <w:t xml:space="preserve">and </w:t>
      </w:r>
      <w:r w:rsidRPr="002629AD">
        <w:t xml:space="preserve">clinical </w:t>
      </w:r>
      <w:r w:rsidR="00546861">
        <w:t>plausibility</w:t>
      </w:r>
      <w:r w:rsidR="00546861" w:rsidRPr="002629AD">
        <w:t xml:space="preserve"> </w:t>
      </w:r>
      <w:r w:rsidRPr="002629AD">
        <w:t xml:space="preserve">of long-term </w:t>
      </w:r>
      <w:r w:rsidRPr="00662145">
        <w:t xml:space="preserve">modelled survival at </w:t>
      </w:r>
      <w:r w:rsidRPr="002629AD">
        <w:t>landmark time point</w:t>
      </w:r>
      <w:r>
        <w:t>s</w:t>
      </w:r>
      <w:r w:rsidR="00F01710">
        <w:t>)</w:t>
      </w:r>
      <w:r>
        <w:t>.</w:t>
      </w:r>
      <w:r w:rsidR="00E0576A">
        <w:t xml:space="preserve"> </w:t>
      </w:r>
      <w:r>
        <w:t xml:space="preserve">Additionally, the median OS predicted in the model using a log-logistic curve of </w:t>
      </w:r>
      <w:r w:rsidR="00294FDC" w:rsidRPr="00294FDC">
        <w:rPr>
          <w:color w:val="000000"/>
          <w:highlight w:val="black"/>
        </w:rPr>
        <w:t>xxxx</w:t>
      </w:r>
      <w:r>
        <w:t xml:space="preserve"> months and </w:t>
      </w:r>
      <w:r w:rsidR="00294FDC" w:rsidRPr="00294FDC">
        <w:rPr>
          <w:color w:val="000000"/>
          <w:highlight w:val="black"/>
        </w:rPr>
        <w:t>xxxx</w:t>
      </w:r>
      <w:r>
        <w:t xml:space="preserve"> months, for TPC and T-DXd respectively, is similar to the observed median OS in DESTINY-Breast04, of 16.8 months and </w:t>
      </w:r>
      <w:r w:rsidRPr="002629AD">
        <w:t>23.4 months the T</w:t>
      </w:r>
      <w:r>
        <w:t>PC</w:t>
      </w:r>
      <w:r w:rsidRPr="002629AD">
        <w:t xml:space="preserve"> arm and the T</w:t>
      </w:r>
      <w:r>
        <w:t>-DXd</w:t>
      </w:r>
      <w:r w:rsidRPr="002629AD">
        <w:t xml:space="preserve"> arm, respectively.</w:t>
      </w:r>
      <w:r w:rsidR="00873AC7">
        <w:t xml:space="preserve"> </w:t>
      </w:r>
    </w:p>
    <w:p w14:paraId="36401A6C" w14:textId="6009EF64" w:rsidR="00670187" w:rsidRPr="005D58CB" w:rsidRDefault="00670187" w:rsidP="00670187">
      <w:pPr>
        <w:pStyle w:val="Body"/>
      </w:pPr>
      <w:r>
        <w:lastRenderedPageBreak/>
        <w:t>Clinical</w:t>
      </w:r>
      <w:r w:rsidRPr="005D58CB">
        <w:t xml:space="preserve"> and HEOR experts </w:t>
      </w:r>
      <w:r w:rsidR="00E165A0">
        <w:t>concluded</w:t>
      </w:r>
      <w:r w:rsidR="00E165A0" w:rsidRPr="005D58CB">
        <w:t xml:space="preserve"> </w:t>
      </w:r>
      <w:r w:rsidRPr="005D58CB">
        <w:t xml:space="preserve">that the log-logistic curve was </w:t>
      </w:r>
      <w:r w:rsidR="00BC69AE">
        <w:t xml:space="preserve">the most </w:t>
      </w:r>
      <w:r w:rsidRPr="005D58CB">
        <w:t xml:space="preserve">appropriate curve to </w:t>
      </w:r>
      <w:r w:rsidR="00523A0E">
        <w:t>inform</w:t>
      </w:r>
      <w:r w:rsidRPr="005D58CB">
        <w:t xml:space="preserve"> the base case. This conclusion was reached based on </w:t>
      </w:r>
      <w:r w:rsidR="00C72294">
        <w:t>the same criteria: statictical fit, visual fit and long-term clinical</w:t>
      </w:r>
      <w:r w:rsidR="005534DD">
        <w:t xml:space="preserve"> plausibility</w:t>
      </w:r>
      <w:r w:rsidRPr="005D58CB">
        <w:t>.</w:t>
      </w:r>
      <w:r w:rsidR="00814302">
        <w:t xml:space="preserve"> Experts agreed that it was preferable to use the same distribution for both treatment arms for consistency</w:t>
      </w:r>
      <w:r w:rsidR="001214EE">
        <w:t xml:space="preserve"> unless there is a clear </w:t>
      </w:r>
      <w:r w:rsidR="003E3DE3">
        <w:t>clinical rationale to use alternative distributions</w:t>
      </w:r>
      <w:r w:rsidR="00814302">
        <w:t>.</w:t>
      </w:r>
      <w:r w:rsidRPr="005D58CB">
        <w:t xml:space="preserve"> </w:t>
      </w:r>
      <w:r w:rsidR="00805C45">
        <w:t>Alternative extrapolations which provided</w:t>
      </w:r>
      <w:r w:rsidRPr="005D58CB">
        <w:t xml:space="preserve"> </w:t>
      </w:r>
      <w:r w:rsidR="004071B0">
        <w:t xml:space="preserve">plausible </w:t>
      </w:r>
      <w:r w:rsidR="00805C45">
        <w:t>long term estimates of survival (log-normal and exponential)</w:t>
      </w:r>
      <w:r w:rsidRPr="00662145">
        <w:t xml:space="preserve"> were explored in </w:t>
      </w:r>
      <w:r w:rsidR="00805C45">
        <w:t>scenario analyses</w:t>
      </w:r>
      <w:r w:rsidRPr="00662145">
        <w:t xml:space="preserve"> </w:t>
      </w:r>
      <w:r w:rsidRPr="005D58CB">
        <w:t xml:space="preserve">(see Section </w:t>
      </w:r>
      <w:r w:rsidRPr="005D58CB">
        <w:fldChar w:fldCharType="begin"/>
      </w:r>
      <w:r w:rsidRPr="005D58CB">
        <w:instrText xml:space="preserve"> REF _Ref99727872 \r \h </w:instrText>
      </w:r>
      <w:r w:rsidRPr="005D58CB">
        <w:fldChar w:fldCharType="separate"/>
      </w:r>
      <w:r w:rsidR="00145F42">
        <w:t>B.3.11.3</w:t>
      </w:r>
      <w:r w:rsidRPr="005D58CB">
        <w:fldChar w:fldCharType="end"/>
      </w:r>
      <w:r w:rsidRPr="005D58CB">
        <w:t>).</w:t>
      </w:r>
    </w:p>
    <w:p w14:paraId="544272C1" w14:textId="77777777" w:rsidR="00670187" w:rsidRPr="00662145" w:rsidRDefault="00670187" w:rsidP="00670187">
      <w:pPr>
        <w:pStyle w:val="Body"/>
        <w:keepNext/>
        <w:spacing w:before="120"/>
        <w:rPr>
          <w:i/>
          <w:iCs/>
        </w:rPr>
      </w:pPr>
      <w:r w:rsidRPr="00662145">
        <w:rPr>
          <w:i/>
          <w:iCs/>
        </w:rPr>
        <w:t>Summary of base-case model</w:t>
      </w:r>
    </w:p>
    <w:p w14:paraId="143947EF" w14:textId="7CE6A578" w:rsidR="00670187" w:rsidRPr="00662145" w:rsidRDefault="00670187" w:rsidP="00670187">
      <w:pPr>
        <w:pStyle w:val="Body"/>
      </w:pPr>
      <w:r w:rsidRPr="003C648C">
        <w:rPr>
          <w:b/>
          <w:bCs/>
        </w:rPr>
        <w:fldChar w:fldCharType="begin"/>
      </w:r>
      <w:r w:rsidRPr="003C648C">
        <w:rPr>
          <w:b/>
          <w:bCs/>
        </w:rPr>
        <w:instrText xml:space="preserve"> REF _Ref96104290 \h </w:instrText>
      </w:r>
      <w:r w:rsidR="00294697">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30</w:t>
      </w:r>
      <w:r w:rsidRPr="003C648C">
        <w:rPr>
          <w:b/>
          <w:bCs/>
        </w:rPr>
        <w:fldChar w:fldCharType="end"/>
      </w:r>
      <w:r w:rsidRPr="003C648C">
        <w:rPr>
          <w:b/>
        </w:rPr>
        <w:t xml:space="preserve"> </w:t>
      </w:r>
      <w:r w:rsidRPr="00662145">
        <w:t xml:space="preserve">provides a summary of the base-case extrapolation for OS applied within the model (using the </w:t>
      </w:r>
      <w:r w:rsidRPr="005D58CB">
        <w:t>log-logistic</w:t>
      </w:r>
      <w:r w:rsidRPr="00662145" w:rsidDel="00C65104">
        <w:t xml:space="preserve"> </w:t>
      </w:r>
      <w:r w:rsidRPr="005D58CB">
        <w:t>distribution</w:t>
      </w:r>
      <w:r w:rsidRPr="00662145">
        <w:t xml:space="preserve">). Internal and external validation is presented in </w:t>
      </w:r>
      <w:r w:rsidRPr="005D58CB">
        <w:t xml:space="preserve">Section </w:t>
      </w:r>
      <w:r w:rsidRPr="005D58CB">
        <w:fldChar w:fldCharType="begin"/>
      </w:r>
      <w:r w:rsidRPr="005D58CB">
        <w:instrText xml:space="preserve"> REF _Ref124495944 \n \h  \* MERGEFORMAT </w:instrText>
      </w:r>
      <w:r w:rsidRPr="005D58CB">
        <w:fldChar w:fldCharType="separate"/>
      </w:r>
      <w:r w:rsidR="00145F42">
        <w:t>B.3.14</w:t>
      </w:r>
      <w:r w:rsidRPr="005D58CB">
        <w:fldChar w:fldCharType="end"/>
      </w:r>
      <w:r w:rsidRPr="005D58CB">
        <w:t>.</w:t>
      </w:r>
    </w:p>
    <w:p w14:paraId="74894BED" w14:textId="47B4678B" w:rsidR="00670187" w:rsidRPr="007C1C96" w:rsidRDefault="00670187" w:rsidP="00670187">
      <w:pPr>
        <w:pStyle w:val="Caption"/>
      </w:pPr>
      <w:bookmarkStart w:id="478" w:name="_Ref96104290"/>
      <w:bookmarkStart w:id="479" w:name="_Toc98924716"/>
      <w:bookmarkStart w:id="480" w:name="_Toc127006645"/>
      <w:bookmarkStart w:id="481" w:name="_Toc129350956"/>
      <w:r>
        <w:t xml:space="preserve">Figure </w:t>
      </w:r>
      <w:r>
        <w:fldChar w:fldCharType="begin"/>
      </w:r>
      <w:r>
        <w:instrText>SEQ Figure \* ARABIC</w:instrText>
      </w:r>
      <w:r>
        <w:fldChar w:fldCharType="separate"/>
      </w:r>
      <w:r w:rsidR="00145F42">
        <w:rPr>
          <w:noProof/>
        </w:rPr>
        <w:t>30</w:t>
      </w:r>
      <w:r>
        <w:fldChar w:fldCharType="end"/>
      </w:r>
      <w:bookmarkEnd w:id="478"/>
      <w:r>
        <w:t xml:space="preserve">: Base-case </w:t>
      </w:r>
      <w:r w:rsidRPr="007C1C96">
        <w:t>extrapolations for OS</w:t>
      </w:r>
      <w:r w:rsidRPr="005D58CB">
        <w:t xml:space="preserve"> in the FAS population (log-logistic</w:t>
      </w:r>
      <w:r w:rsidRPr="007C1C96">
        <w:t xml:space="preserve">, T-DXd and </w:t>
      </w:r>
      <w:r w:rsidRPr="005D58CB">
        <w:t>TPC</w:t>
      </w:r>
      <w:r w:rsidRPr="007C1C96">
        <w:t>)</w:t>
      </w:r>
      <w:bookmarkEnd w:id="479"/>
      <w:bookmarkEnd w:id="480"/>
      <w:bookmarkEnd w:id="481"/>
    </w:p>
    <w:tbl>
      <w:tblPr>
        <w:tblStyle w:val="TableGrid"/>
        <w:tblW w:w="9184" w:type="dxa"/>
        <w:tblLook w:val="04A0" w:firstRow="1" w:lastRow="0" w:firstColumn="1" w:lastColumn="0" w:noHBand="0" w:noVBand="1"/>
      </w:tblPr>
      <w:tblGrid>
        <w:gridCol w:w="9190"/>
      </w:tblGrid>
      <w:tr w:rsidR="00670187" w:rsidRPr="007C1C96" w14:paraId="7E420C53" w14:textId="77777777" w:rsidTr="002258CE">
        <w:trPr>
          <w:trHeight w:val="3854"/>
        </w:trPr>
        <w:tc>
          <w:tcPr>
            <w:tcW w:w="9184" w:type="dxa"/>
            <w:tcBorders>
              <w:top w:val="single" w:sz="4" w:space="0" w:color="auto"/>
              <w:left w:val="single" w:sz="4" w:space="0" w:color="auto"/>
              <w:bottom w:val="single" w:sz="4" w:space="0" w:color="auto"/>
              <w:right w:val="single" w:sz="4" w:space="0" w:color="auto"/>
            </w:tcBorders>
          </w:tcPr>
          <w:p w14:paraId="5232B477" w14:textId="04B4E526" w:rsidR="00670187" w:rsidRPr="007C1C96" w:rsidRDefault="00685970">
            <w:pPr>
              <w:pStyle w:val="Footnotes"/>
              <w:spacing w:after="0"/>
            </w:pPr>
            <w:r w:rsidRPr="00685970">
              <w:rPr>
                <w:noProof/>
              </w:rPr>
              <w:drawing>
                <wp:inline distT="0" distB="0" distL="0" distR="0" wp14:anchorId="53954701" wp14:editId="5375EF40">
                  <wp:extent cx="5698861" cy="2648198"/>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a:blip r:embed="rId30">
                            <a:extLst>
                              <a:ext uri="{28A0092B-C50C-407E-A947-70E740481C1C}">
                                <a14:useLocalDpi xmlns:a14="http://schemas.microsoft.com/office/drawing/2010/main" val="0"/>
                              </a:ext>
                            </a:extLst>
                          </a:blip>
                          <a:stretch>
                            <a:fillRect/>
                          </a:stretch>
                        </pic:blipFill>
                        <pic:spPr>
                          <a:xfrm>
                            <a:off x="0" y="0"/>
                            <a:ext cx="5728905" cy="2662159"/>
                          </a:xfrm>
                          <a:prstGeom prst="rect">
                            <a:avLst/>
                          </a:prstGeom>
                        </pic:spPr>
                      </pic:pic>
                    </a:graphicData>
                  </a:graphic>
                </wp:inline>
              </w:drawing>
            </w:r>
          </w:p>
        </w:tc>
      </w:tr>
    </w:tbl>
    <w:p w14:paraId="46DFB6DA" w14:textId="77777777" w:rsidR="00670187" w:rsidRPr="007C1C96" w:rsidRDefault="00670187" w:rsidP="00670187">
      <w:pPr>
        <w:pStyle w:val="Footnotes"/>
        <w:spacing w:after="0"/>
      </w:pPr>
      <w:r w:rsidRPr="007C1C96">
        <w:t>Abbreviations: KM, Kaplan-Meier; OS, overall survival; T-DXd, trastuzumab deruxtecan; TPC, treatment of physician’s choice.</w:t>
      </w:r>
    </w:p>
    <w:p w14:paraId="0F7695DA" w14:textId="77777777" w:rsidR="00670187" w:rsidRPr="007C1C96" w:rsidRDefault="00670187" w:rsidP="00670187">
      <w:pPr>
        <w:pStyle w:val="Body"/>
      </w:pPr>
    </w:p>
    <w:p w14:paraId="535F78B4" w14:textId="77777777" w:rsidR="00670187" w:rsidRDefault="00670187" w:rsidP="00670187">
      <w:pPr>
        <w:pStyle w:val="Heading4"/>
      </w:pPr>
      <w:bookmarkStart w:id="482" w:name="_Ref126938137"/>
      <w:r>
        <w:t>Progression-free survival</w:t>
      </w:r>
      <w:bookmarkEnd w:id="482"/>
    </w:p>
    <w:p w14:paraId="10A66730" w14:textId="77777777" w:rsidR="00670187" w:rsidRPr="00CF63D6" w:rsidRDefault="00670187" w:rsidP="00670187">
      <w:pPr>
        <w:pStyle w:val="Body"/>
        <w:keepNext/>
        <w:rPr>
          <w:i/>
          <w:iCs/>
        </w:rPr>
      </w:pPr>
      <w:r w:rsidRPr="0019273F">
        <w:rPr>
          <w:i/>
          <w:iCs/>
        </w:rPr>
        <w:t>Assessment of data from DESTINY-</w:t>
      </w:r>
      <w:r w:rsidRPr="00CF63D6">
        <w:rPr>
          <w:i/>
          <w:iCs/>
        </w:rPr>
        <w:t>Breast</w:t>
      </w:r>
      <w:r w:rsidRPr="005D58CB">
        <w:rPr>
          <w:i/>
        </w:rPr>
        <w:t>04</w:t>
      </w:r>
    </w:p>
    <w:p w14:paraId="682A464E" w14:textId="3863422A" w:rsidR="004D637B" w:rsidRPr="005D58CB" w:rsidRDefault="001F1059" w:rsidP="003C648C">
      <w:pPr>
        <w:pStyle w:val="Body"/>
      </w:pPr>
      <w:r>
        <w:t>M</w:t>
      </w:r>
      <w:r w:rsidRPr="002629AD">
        <w:t>edian follow-up in the FAS population</w:t>
      </w:r>
      <w:r>
        <w:t xml:space="preserve"> of </w:t>
      </w:r>
      <w:r w:rsidRPr="007E5E16">
        <w:t>DESTINY-Breast0</w:t>
      </w:r>
      <w:r w:rsidRPr="002629AD">
        <w:t xml:space="preserve">4 was </w:t>
      </w:r>
      <w:r w:rsidR="00294FDC" w:rsidRPr="00294FDC">
        <w:rPr>
          <w:color w:val="000000"/>
          <w:highlight w:val="black"/>
        </w:rPr>
        <w:t>xxxx</w:t>
      </w:r>
      <w:r w:rsidRPr="00054570">
        <w:t xml:space="preserve"> months</w:t>
      </w:r>
      <w:r>
        <w:t>,</w:t>
      </w:r>
      <w:r>
        <w:fldChar w:fldCharType="begin"/>
      </w:r>
      <w:r w:rsidR="00CA6345">
        <w:instrText xml:space="preserve"> ADDIN ZOTERO_ITEM CSL_CITATION {"citationID":"RNrpsnpe","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Pr="00FD57F4">
        <w:rPr>
          <w:rFonts w:cs="Arial"/>
          <w:szCs w:val="24"/>
          <w:vertAlign w:val="superscript"/>
        </w:rPr>
        <w:t>6</w:t>
      </w:r>
      <w:r>
        <w:fldChar w:fldCharType="end"/>
      </w:r>
      <w:r>
        <w:t xml:space="preserve"> during which </w:t>
      </w:r>
      <w:r w:rsidR="00294FDC" w:rsidRPr="00294FDC">
        <w:rPr>
          <w:color w:val="000000"/>
          <w:highlight w:val="black"/>
        </w:rPr>
        <w:t>xxxxx</w:t>
      </w:r>
      <w:r w:rsidRPr="002629AD">
        <w:t xml:space="preserve"> of patients in the T-DXd arm and </w:t>
      </w:r>
      <w:r w:rsidR="00294FDC" w:rsidRPr="00294FDC">
        <w:rPr>
          <w:color w:val="000000"/>
          <w:highlight w:val="black"/>
        </w:rPr>
        <w:t>xxxxx</w:t>
      </w:r>
      <w:r w:rsidRPr="002629AD">
        <w:t xml:space="preserve"> in the TPC arm</w:t>
      </w:r>
      <w:r>
        <w:t xml:space="preserve"> had a</w:t>
      </w:r>
      <w:r w:rsidR="006410FB">
        <w:t xml:space="preserve"> PFS </w:t>
      </w:r>
      <w:r>
        <w:t>event</w:t>
      </w:r>
      <w:r w:rsidRPr="002629AD">
        <w:t>.</w:t>
      </w:r>
      <w:r>
        <w:fldChar w:fldCharType="begin"/>
      </w:r>
      <w:r w:rsidR="00CA6345">
        <w:instrText xml:space="preserve"> ADDIN ZOTERO_ITEM CSL_CITATION {"citationID":"B1yMK4M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Pr="00FD57F4">
        <w:rPr>
          <w:rFonts w:cs="Arial"/>
          <w:szCs w:val="24"/>
          <w:vertAlign w:val="superscript"/>
        </w:rPr>
        <w:t>7</w:t>
      </w:r>
      <w:r>
        <w:fldChar w:fldCharType="end"/>
      </w:r>
      <w:r w:rsidR="005E4E2C">
        <w:t xml:space="preserve"> </w:t>
      </w:r>
      <w:r w:rsidR="00670187" w:rsidRPr="00CF63D6">
        <w:t>T</w:t>
      </w:r>
      <w:r w:rsidR="00670187" w:rsidRPr="00CF63D6">
        <w:noBreakHyphen/>
        <w:t xml:space="preserve">DXd was associated with a statistically significant </w:t>
      </w:r>
      <w:r w:rsidR="00670187" w:rsidRPr="002629AD">
        <w:t xml:space="preserve">improvement in </w:t>
      </w:r>
      <w:r w:rsidR="00670187">
        <w:t>PFS</w:t>
      </w:r>
      <w:r w:rsidR="00670187" w:rsidRPr="002629AD">
        <w:t xml:space="preserve"> </w:t>
      </w:r>
      <w:r w:rsidR="00670187" w:rsidRPr="00CD6055">
        <w:t xml:space="preserve">compared with TPC </w:t>
      </w:r>
      <w:r w:rsidR="00670187" w:rsidRPr="002629AD">
        <w:t xml:space="preserve">in the FAS population </w:t>
      </w:r>
      <w:r w:rsidR="00670187" w:rsidRPr="00CD6055">
        <w:t>(</w:t>
      </w:r>
      <w:r w:rsidR="00670187" w:rsidRPr="002629AD">
        <w:t>HR: 0.</w:t>
      </w:r>
      <w:r w:rsidR="00670187">
        <w:t>50</w:t>
      </w:r>
      <w:r w:rsidR="00670187" w:rsidRPr="002629AD">
        <w:t>; 95% CI: 0.4</w:t>
      </w:r>
      <w:r w:rsidR="00670187">
        <w:t>0</w:t>
      </w:r>
      <w:r w:rsidR="00670187" w:rsidRPr="002629AD">
        <w:t>, 0.</w:t>
      </w:r>
      <w:r w:rsidR="00670187">
        <w:t>63</w:t>
      </w:r>
      <w:r w:rsidR="00670187" w:rsidRPr="002629AD">
        <w:t xml:space="preserve"> [p</w:t>
      </w:r>
      <w:r w:rsidR="00670187">
        <w:t>&lt;0.0001</w:t>
      </w:r>
      <w:r w:rsidR="00670187" w:rsidRPr="002629AD">
        <w:t>] using a stratified Cox proportional hazard model</w:t>
      </w:r>
      <w:r w:rsidR="00670187" w:rsidRPr="00CD6055">
        <w:t>)</w:t>
      </w:r>
      <w:r w:rsidR="00EA7EC4">
        <w:t xml:space="preserve"> with</w:t>
      </w:r>
      <w:r w:rsidR="00EA7EC4" w:rsidRPr="00EA7EC4">
        <w:t xml:space="preserve"> </w:t>
      </w:r>
      <w:r w:rsidR="00EA7EC4" w:rsidRPr="002629AD">
        <w:t>medians reached in both arms (</w:t>
      </w:r>
      <w:r w:rsidR="00EA7EC4">
        <w:t>9.9</w:t>
      </w:r>
      <w:r w:rsidR="00EA7EC4" w:rsidRPr="002629AD">
        <w:t xml:space="preserve"> months vs. </w:t>
      </w:r>
      <w:r w:rsidR="00EA7EC4">
        <w:t>5.1</w:t>
      </w:r>
      <w:r w:rsidR="00EA7EC4" w:rsidRPr="002629AD">
        <w:t xml:space="preserve"> months in the T-DXd and the TPC arms, respectively)</w:t>
      </w:r>
      <w:r w:rsidR="00670187" w:rsidRPr="002629AD">
        <w:t>.</w:t>
      </w:r>
      <w:r w:rsidR="00670187">
        <w:fldChar w:fldCharType="begin"/>
      </w:r>
      <w:r w:rsidR="00CA6345">
        <w:instrText xml:space="preserve"> ADDIN ZOTERO_ITEM CSL_CITATION {"citationID":"qPV8R78G","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670187">
        <w:fldChar w:fldCharType="separate"/>
      </w:r>
      <w:r w:rsidR="00FD57F4" w:rsidRPr="00FD57F4">
        <w:rPr>
          <w:rFonts w:cs="Arial"/>
          <w:szCs w:val="24"/>
          <w:vertAlign w:val="superscript"/>
        </w:rPr>
        <w:t>7</w:t>
      </w:r>
      <w:r w:rsidR="00670187">
        <w:fldChar w:fldCharType="end"/>
      </w:r>
      <w:r w:rsidR="00670187" w:rsidRPr="00CD6055">
        <w:t xml:space="preserve"> </w:t>
      </w:r>
      <w:r w:rsidR="00670187" w:rsidRPr="00CF63D6">
        <w:t xml:space="preserve">A summary of the PFS data from DESTINY-Breast04 is provided in </w:t>
      </w:r>
      <w:r w:rsidR="007C383A" w:rsidRPr="003C648C">
        <w:rPr>
          <w:b/>
          <w:bCs/>
        </w:rPr>
        <w:t xml:space="preserve">Section </w:t>
      </w:r>
      <w:r w:rsidR="007C383A" w:rsidRPr="003C648C">
        <w:rPr>
          <w:b/>
          <w:bCs/>
        </w:rPr>
        <w:fldChar w:fldCharType="begin"/>
      </w:r>
      <w:r w:rsidR="007C383A" w:rsidRPr="003C648C">
        <w:rPr>
          <w:b/>
          <w:bCs/>
        </w:rPr>
        <w:instrText xml:space="preserve"> REF _Ref127007664 \r \h </w:instrText>
      </w:r>
      <w:r w:rsidR="00294697" w:rsidRPr="003B1AE1">
        <w:rPr>
          <w:b/>
          <w:bCs/>
        </w:rPr>
        <w:instrText xml:space="preserve"> \* MERGEFORMAT </w:instrText>
      </w:r>
      <w:r w:rsidR="007C383A" w:rsidRPr="003C648C">
        <w:rPr>
          <w:b/>
          <w:bCs/>
        </w:rPr>
      </w:r>
      <w:r w:rsidR="007C383A" w:rsidRPr="003C648C">
        <w:rPr>
          <w:b/>
          <w:bCs/>
        </w:rPr>
        <w:fldChar w:fldCharType="separate"/>
      </w:r>
      <w:r w:rsidR="00145F42">
        <w:rPr>
          <w:b/>
          <w:bCs/>
        </w:rPr>
        <w:t>B.2.6.1</w:t>
      </w:r>
      <w:r w:rsidR="007C383A" w:rsidRPr="003C648C">
        <w:rPr>
          <w:b/>
          <w:bCs/>
        </w:rPr>
        <w:fldChar w:fldCharType="end"/>
      </w:r>
      <w:r w:rsidR="00670187" w:rsidRPr="00CF63D6">
        <w:t xml:space="preserve"> and </w:t>
      </w:r>
      <w:r w:rsidR="00670187" w:rsidRPr="00CF63D6">
        <w:fldChar w:fldCharType="begin"/>
      </w:r>
      <w:r w:rsidR="00670187" w:rsidRPr="00CF63D6">
        <w:instrText xml:space="preserve"> REF _Ref126764466 \h </w:instrText>
      </w:r>
      <w:r w:rsidR="00294697">
        <w:instrText xml:space="preserve"> \* MERGEFORMAT </w:instrText>
      </w:r>
      <w:r w:rsidR="00670187" w:rsidRPr="00CF63D6">
        <w:fldChar w:fldCharType="separate"/>
      </w:r>
      <w:r w:rsidR="00145F42" w:rsidRPr="00145F42">
        <w:rPr>
          <w:b/>
          <w:bCs/>
        </w:rPr>
        <w:t xml:space="preserve">Figure </w:t>
      </w:r>
      <w:r w:rsidR="00145F42" w:rsidRPr="00145F42">
        <w:rPr>
          <w:b/>
          <w:bCs/>
          <w:noProof/>
        </w:rPr>
        <w:t>31</w:t>
      </w:r>
      <w:r w:rsidR="00670187" w:rsidRPr="00CF63D6">
        <w:fldChar w:fldCharType="end"/>
      </w:r>
      <w:r w:rsidR="00670187" w:rsidRPr="00CF63D6">
        <w:t xml:space="preserve"> below.</w:t>
      </w:r>
      <w:r w:rsidR="00670187" w:rsidRPr="00CD6055">
        <w:t xml:space="preserve"> </w:t>
      </w:r>
      <w:r w:rsidR="00092AE4">
        <w:t>Given that</w:t>
      </w:r>
      <w:r w:rsidR="00670187" w:rsidRPr="007A33B1">
        <w:t xml:space="preserve"> </w:t>
      </w:r>
      <w:r w:rsidR="00670187">
        <w:t>PF</w:t>
      </w:r>
      <w:r w:rsidR="00670187" w:rsidRPr="007A33B1">
        <w:t xml:space="preserve">S data from DESTINY-Breast04 are considered mature, </w:t>
      </w:r>
      <w:r w:rsidR="004D637B" w:rsidRPr="005D58CB">
        <w:t xml:space="preserve">data were directly extrapolated from </w:t>
      </w:r>
      <w:r w:rsidR="004D637B">
        <w:t>observed patient level data</w:t>
      </w:r>
      <w:r w:rsidR="004D637B" w:rsidRPr="005D58CB">
        <w:t>, using parametric survival modelling</w:t>
      </w:r>
      <w:r w:rsidR="004D637B">
        <w:t>.</w:t>
      </w:r>
    </w:p>
    <w:p w14:paraId="20BB80CE" w14:textId="44D90F60" w:rsidR="00670187" w:rsidRDefault="00670187" w:rsidP="00670187">
      <w:pPr>
        <w:pStyle w:val="Body"/>
      </w:pPr>
      <w:r w:rsidRPr="00465611">
        <w:t xml:space="preserve">For all analyses within the cost-effectiveness model, </w:t>
      </w:r>
      <w:r w:rsidRPr="00465611" w:rsidDel="00DE5641">
        <w:t xml:space="preserve">the </w:t>
      </w:r>
      <w:r w:rsidRPr="00465611">
        <w:t xml:space="preserve">BICR definition of PFS has been used, which </w:t>
      </w:r>
      <w:r w:rsidR="009842DC">
        <w:t>was</w:t>
      </w:r>
      <w:r w:rsidR="009842DC" w:rsidRPr="00465611">
        <w:t xml:space="preserve"> </w:t>
      </w:r>
      <w:r w:rsidR="004D637B">
        <w:t xml:space="preserve">used for </w:t>
      </w:r>
      <w:r w:rsidRPr="00465611">
        <w:t xml:space="preserve">the primary </w:t>
      </w:r>
      <w:r w:rsidR="004D637B">
        <w:t>and key secondary analyses</w:t>
      </w:r>
      <w:r w:rsidRPr="00465611">
        <w:t xml:space="preserve"> in </w:t>
      </w:r>
      <w:r w:rsidRPr="005D58CB">
        <w:t>DESTINY-Breast04 (</w:t>
      </w:r>
      <w:r w:rsidR="007C383A">
        <w:t xml:space="preserve">Section </w:t>
      </w:r>
      <w:r w:rsidR="007C383A">
        <w:fldChar w:fldCharType="begin"/>
      </w:r>
      <w:r w:rsidR="007C383A">
        <w:instrText xml:space="preserve"> REF _Ref127007664 \r \h </w:instrText>
      </w:r>
      <w:r w:rsidR="007C383A">
        <w:fldChar w:fldCharType="separate"/>
      </w:r>
      <w:r w:rsidR="00145F42">
        <w:t>B.2.6.1</w:t>
      </w:r>
      <w:r w:rsidR="007C383A">
        <w:fldChar w:fldCharType="end"/>
      </w:r>
      <w:r w:rsidRPr="00465611">
        <w:t>).</w:t>
      </w:r>
    </w:p>
    <w:p w14:paraId="544928F0" w14:textId="5299B1F7" w:rsidR="00670187" w:rsidRPr="00465611" w:rsidRDefault="00670187" w:rsidP="00670187">
      <w:pPr>
        <w:pStyle w:val="Caption"/>
      </w:pPr>
      <w:bookmarkStart w:id="483" w:name="_Ref126764466"/>
      <w:bookmarkStart w:id="484" w:name="_Toc127006646"/>
      <w:bookmarkStart w:id="485" w:name="_Toc129350957"/>
      <w:r>
        <w:lastRenderedPageBreak/>
        <w:t xml:space="preserve">Figure </w:t>
      </w:r>
      <w:fldSimple w:instr=" SEQ Figure \* ARABIC ">
        <w:r w:rsidR="00145F42">
          <w:rPr>
            <w:noProof/>
          </w:rPr>
          <w:t>31</w:t>
        </w:r>
      </w:fldSimple>
      <w:bookmarkEnd w:id="483"/>
      <w:r>
        <w:t>: PF</w:t>
      </w:r>
      <w:r w:rsidRPr="003E4D75">
        <w:t xml:space="preserve">S KM from DESTINY-Breast04 in </w:t>
      </w:r>
      <w:r w:rsidRPr="00465611">
        <w:t>the FAS population (T-DXd and TPC)</w:t>
      </w:r>
      <w:bookmarkEnd w:id="484"/>
      <w:bookmarkEnd w:id="4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7"/>
      </w:tblGrid>
      <w:tr w:rsidR="00670187" w:rsidRPr="00465611" w14:paraId="4679E8AB" w14:textId="77777777">
        <w:tc>
          <w:tcPr>
            <w:tcW w:w="9017" w:type="dxa"/>
          </w:tcPr>
          <w:p w14:paraId="15B471AE" w14:textId="77777777" w:rsidR="00670187" w:rsidRPr="00465611" w:rsidRDefault="00670187">
            <w:pPr>
              <w:pStyle w:val="Body"/>
            </w:pPr>
            <w:r w:rsidRPr="00465611">
              <w:rPr>
                <w:noProof/>
              </w:rPr>
              <w:drawing>
                <wp:inline distT="0" distB="0" distL="0" distR="0" wp14:anchorId="55707180" wp14:editId="55BF315C">
                  <wp:extent cx="5691541" cy="3600450"/>
                  <wp:effectExtent l="0" t="0" r="4445" b="0"/>
                  <wp:docPr id="34" name="Picture 34"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chart, line chart&#10;&#10;Description automatically generated"/>
                          <pic:cNvPicPr/>
                        </pic:nvPicPr>
                        <pic:blipFill>
                          <a:blip r:embed="rId24"/>
                          <a:stretch>
                            <a:fillRect/>
                          </a:stretch>
                        </pic:blipFill>
                        <pic:spPr>
                          <a:xfrm>
                            <a:off x="0" y="0"/>
                            <a:ext cx="5694674" cy="3602432"/>
                          </a:xfrm>
                          <a:prstGeom prst="rect">
                            <a:avLst/>
                          </a:prstGeom>
                        </pic:spPr>
                      </pic:pic>
                    </a:graphicData>
                  </a:graphic>
                </wp:inline>
              </w:drawing>
            </w:r>
          </w:p>
        </w:tc>
      </w:tr>
    </w:tbl>
    <w:p w14:paraId="4DDFB466" w14:textId="1ED64504" w:rsidR="00670187" w:rsidRPr="005D58CB" w:rsidRDefault="00670187" w:rsidP="00670187">
      <w:pPr>
        <w:pStyle w:val="Legend"/>
        <w:spacing w:before="0" w:after="360"/>
        <w:rPr>
          <w:color w:val="auto"/>
        </w:rPr>
      </w:pPr>
      <w:r w:rsidRPr="005D58CB">
        <w:rPr>
          <w:color w:val="auto"/>
        </w:rPr>
        <w:t>Abbreviations: BICR; blinded independent central review; CI, confidence interval; FAS, full analysis set; HR, hazard ratio; PFS, progression-free survival; TPC, treatment of physician’s choice; T</w:t>
      </w:r>
      <w:r w:rsidRPr="005D58CB">
        <w:rPr>
          <w:color w:val="auto"/>
        </w:rPr>
        <w:noBreakHyphen/>
        <w:t>DXd, trastuzumab deruxtecan.</w:t>
      </w:r>
      <w:r w:rsidRPr="005D58CB">
        <w:rPr>
          <w:color w:val="auto"/>
        </w:rPr>
        <w:br/>
        <w:t>Source:  Daiichi Sankyo Inc., 2022 (CSR; Data on File).</w:t>
      </w:r>
      <w:r w:rsidRPr="005D58CB">
        <w:rPr>
          <w:color w:val="auto"/>
        </w:rPr>
        <w:fldChar w:fldCharType="begin"/>
      </w:r>
      <w:r w:rsidR="00CA6345">
        <w:rPr>
          <w:color w:val="auto"/>
        </w:rPr>
        <w:instrText xml:space="preserve"> ADDIN ZOTERO_ITEM CSL_CITATION {"citationID":"OqSzbvEe","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D58CB">
        <w:rPr>
          <w:color w:val="auto"/>
        </w:rPr>
        <w:fldChar w:fldCharType="separate"/>
      </w:r>
      <w:r w:rsidR="00FD57F4" w:rsidRPr="00FD57F4">
        <w:rPr>
          <w:szCs w:val="24"/>
          <w:vertAlign w:val="superscript"/>
        </w:rPr>
        <w:t>7</w:t>
      </w:r>
      <w:r w:rsidRPr="005D58CB">
        <w:rPr>
          <w:color w:val="auto"/>
        </w:rPr>
        <w:fldChar w:fldCharType="end"/>
      </w:r>
    </w:p>
    <w:p w14:paraId="1A188373" w14:textId="1728E888" w:rsidR="00670187" w:rsidRDefault="00670187" w:rsidP="00670187">
      <w:pPr>
        <w:pStyle w:val="Body"/>
      </w:pPr>
      <w:r w:rsidRPr="00465611">
        <w:t>As with OS data, a LCHP was produced for PFS (</w:t>
      </w:r>
      <w:r w:rsidRPr="003C648C">
        <w:rPr>
          <w:b/>
        </w:rPr>
        <w:fldChar w:fldCharType="begin"/>
      </w:r>
      <w:r w:rsidRPr="003C648C">
        <w:rPr>
          <w:b/>
        </w:rPr>
        <w:instrText xml:space="preserve"> REF _Ref96104393 \h  \* MERGEFORMAT </w:instrText>
      </w:r>
      <w:r w:rsidRPr="003C648C">
        <w:rPr>
          <w:b/>
        </w:rPr>
      </w:r>
      <w:r w:rsidRPr="003C648C">
        <w:rPr>
          <w:b/>
        </w:rPr>
        <w:fldChar w:fldCharType="separate"/>
      </w:r>
      <w:r w:rsidR="00145F42" w:rsidRPr="00145F42">
        <w:rPr>
          <w:b/>
        </w:rPr>
        <w:t>Figure 32</w:t>
      </w:r>
      <w:r w:rsidRPr="003C648C">
        <w:rPr>
          <w:b/>
        </w:rPr>
        <w:fldChar w:fldCharType="end"/>
      </w:r>
      <w:r w:rsidRPr="00465611">
        <w:t>). The LCHP shows that the curves are not</w:t>
      </w:r>
      <w:r w:rsidRPr="005D58CB">
        <w:t xml:space="preserve"> consistently </w:t>
      </w:r>
      <w:r w:rsidRPr="00465611">
        <w:t>parallel over time</w:t>
      </w:r>
      <w:r w:rsidR="00FF3879">
        <w:t>,</w:t>
      </w:r>
      <w:r w:rsidRPr="00465611">
        <w:t xml:space="preserve"> </w:t>
      </w:r>
      <w:r w:rsidRPr="005D58CB">
        <w:t>cross</w:t>
      </w:r>
      <w:r w:rsidR="00F150AB">
        <w:t>ing</w:t>
      </w:r>
      <w:r w:rsidRPr="00465611">
        <w:t xml:space="preserve"> at the start and </w:t>
      </w:r>
      <w:r w:rsidR="00F150AB">
        <w:t>beginning</w:t>
      </w:r>
      <w:r w:rsidRPr="005D58CB">
        <w:t xml:space="preserve"> to converge towards the end</w:t>
      </w:r>
      <w:r w:rsidR="001C25FC">
        <w:t>. This</w:t>
      </w:r>
      <w:r w:rsidRPr="00465611">
        <w:t xml:space="preserve"> </w:t>
      </w:r>
      <w:r w:rsidR="00D079D1">
        <w:t xml:space="preserve">suggests </w:t>
      </w:r>
      <w:r w:rsidR="001C25FC">
        <w:t>that there is</w:t>
      </w:r>
      <w:r w:rsidRPr="00465611">
        <w:t xml:space="preserve"> no clear evidence </w:t>
      </w:r>
      <w:r w:rsidR="00E06DD0">
        <w:t>of a</w:t>
      </w:r>
      <w:r w:rsidRPr="00465611">
        <w:t xml:space="preserve"> constant hazard of progression</w:t>
      </w:r>
      <w:r w:rsidR="00E06DD0">
        <w:t xml:space="preserve"> and</w:t>
      </w:r>
      <w:r w:rsidR="00AC1F64">
        <w:t xml:space="preserve"> </w:t>
      </w:r>
      <w:r w:rsidRPr="00465611">
        <w:t xml:space="preserve">the PH assumption </w:t>
      </w:r>
      <w:r w:rsidR="001D006E">
        <w:t xml:space="preserve">does </w:t>
      </w:r>
      <w:r w:rsidR="007F143D">
        <w:t xml:space="preserve">not </w:t>
      </w:r>
      <w:r w:rsidRPr="00465611">
        <w:t xml:space="preserve">hold </w:t>
      </w:r>
      <w:r w:rsidRPr="005D58CB">
        <w:t xml:space="preserve">for the duration of the data. </w:t>
      </w:r>
    </w:p>
    <w:p w14:paraId="397796D0" w14:textId="5D56F052" w:rsidR="00670187" w:rsidRPr="00286D14" w:rsidRDefault="00670187" w:rsidP="00670187">
      <w:pPr>
        <w:pStyle w:val="Body"/>
        <w:rPr>
          <w:b/>
          <w:strike/>
          <w:szCs w:val="18"/>
        </w:rPr>
      </w:pPr>
      <w:r>
        <w:t xml:space="preserve">Given the assessment that PH </w:t>
      </w:r>
      <w:r w:rsidRPr="005D58CB">
        <w:t xml:space="preserve">for </w:t>
      </w:r>
      <w:r>
        <w:t xml:space="preserve">the PFS data </w:t>
      </w:r>
      <w:r w:rsidRPr="005D58CB">
        <w:t xml:space="preserve">is inconclusive and cannot be clearly justified, </w:t>
      </w:r>
      <w:r>
        <w:t xml:space="preserve">the </w:t>
      </w:r>
      <w:r w:rsidRPr="005D58CB">
        <w:t>approach was taken to use independent models. This is in line with recommendations in NICE DSU TSD 14</w:t>
      </w:r>
      <w:r w:rsidRPr="005D58CB">
        <w:fldChar w:fldCharType="begin"/>
      </w:r>
      <w:r w:rsidR="00CA6345">
        <w:instrText xml:space="preserve"> ADDIN ZOTERO_ITEM CSL_CITATION {"citationID":"2aspcCG9","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5D58CB">
        <w:fldChar w:fldCharType="separate"/>
      </w:r>
      <w:r w:rsidR="00CA6345" w:rsidRPr="00CA6345">
        <w:rPr>
          <w:rFonts w:cs="Arial"/>
          <w:szCs w:val="24"/>
          <w:vertAlign w:val="superscript"/>
        </w:rPr>
        <w:t>171</w:t>
      </w:r>
      <w:r w:rsidRPr="005D58CB">
        <w:fldChar w:fldCharType="end"/>
      </w:r>
      <w:r w:rsidR="00BB04A4">
        <w:t xml:space="preserve">, as </w:t>
      </w:r>
      <w:r w:rsidR="002E7734">
        <w:t xml:space="preserve">stated in </w:t>
      </w:r>
      <w:r w:rsidR="002E7734" w:rsidRPr="003C648C">
        <w:rPr>
          <w:b/>
          <w:bCs/>
        </w:rPr>
        <w:t xml:space="preserve">Section </w:t>
      </w:r>
      <w:r w:rsidR="00BB04A4" w:rsidRPr="003C648C">
        <w:rPr>
          <w:b/>
          <w:bCs/>
        </w:rPr>
        <w:fldChar w:fldCharType="begin"/>
      </w:r>
      <w:r w:rsidR="00BB04A4" w:rsidRPr="003C648C">
        <w:rPr>
          <w:b/>
          <w:bCs/>
        </w:rPr>
        <w:instrText xml:space="preserve"> REF _Ref125266134 \r \h </w:instrText>
      </w:r>
      <w:r w:rsidR="00BB04A4">
        <w:rPr>
          <w:b/>
          <w:bCs/>
        </w:rPr>
        <w:instrText xml:space="preserve"> \* MERGEFORMAT </w:instrText>
      </w:r>
      <w:r w:rsidR="00BB04A4" w:rsidRPr="003C648C">
        <w:rPr>
          <w:b/>
          <w:bCs/>
        </w:rPr>
      </w:r>
      <w:r w:rsidR="00BB04A4" w:rsidRPr="003C648C">
        <w:rPr>
          <w:b/>
          <w:bCs/>
        </w:rPr>
        <w:fldChar w:fldCharType="separate"/>
      </w:r>
      <w:r w:rsidR="00145F42">
        <w:rPr>
          <w:b/>
          <w:bCs/>
        </w:rPr>
        <w:t>B.3.3.2.1</w:t>
      </w:r>
      <w:r w:rsidR="00BB04A4" w:rsidRPr="003C648C">
        <w:rPr>
          <w:b/>
          <w:bCs/>
        </w:rPr>
        <w:fldChar w:fldCharType="end"/>
      </w:r>
      <w:r w:rsidRPr="005D58CB">
        <w:t xml:space="preserve">. </w:t>
      </w:r>
      <w:r w:rsidRPr="001D76DB">
        <w:t xml:space="preserve">Mature patient level data for T-DXd and TPC </w:t>
      </w:r>
      <w:r>
        <w:t>PF</w:t>
      </w:r>
      <w:r w:rsidRPr="001D76DB">
        <w:t>S</w:t>
      </w:r>
      <w:r w:rsidRPr="00286D14">
        <w:t xml:space="preserve"> from DESTINY-Brea</w:t>
      </w:r>
      <w:r w:rsidR="004A6219">
        <w:t>s</w:t>
      </w:r>
      <w:r w:rsidRPr="00286D14">
        <w:t>t04</w:t>
      </w:r>
      <w:r w:rsidRPr="001D76DB">
        <w:t xml:space="preserve"> provide</w:t>
      </w:r>
      <w:r w:rsidR="004A6219">
        <w:t>s</w:t>
      </w:r>
      <w:r w:rsidRPr="001D76DB">
        <w:t xml:space="preserve"> robust evidence to inform long-term extrapolations using independent parametric curves for each treatment arm. Use of independent parametric curves, fitted to mature patient level data, is likely to result in better fitting curves for each treatment arm, compared to the use of dependently fitted models. Given the strong assumption required to </w:t>
      </w:r>
      <w:r w:rsidR="00F26B0B">
        <w:t xml:space="preserve">justify the </w:t>
      </w:r>
      <w:r w:rsidRPr="001D76DB">
        <w:t xml:space="preserve">use </w:t>
      </w:r>
      <w:r w:rsidR="00F26B0B">
        <w:t>of</w:t>
      </w:r>
      <w:r w:rsidRPr="001D76DB">
        <w:t xml:space="preserve"> dependent curves, which have not been met for </w:t>
      </w:r>
      <w:r>
        <w:t>PF</w:t>
      </w:r>
      <w:r w:rsidRPr="001D76DB">
        <w:t xml:space="preserve">S, UK clinical and </w:t>
      </w:r>
      <w:r w:rsidRPr="005D58CB">
        <w:t>HEOR experts confirmed that the use of independent curves is deemed the most appropriate for informing the cost-effectiveness analysis</w:t>
      </w:r>
      <w:r>
        <w:t xml:space="preserve"> at an advisory board meeting in December 2022.</w:t>
      </w:r>
      <w:r w:rsidRPr="00054570">
        <w:fldChar w:fldCharType="begin"/>
      </w:r>
      <w:r w:rsidR="00CA6345">
        <w:instrText xml:space="preserve"> ADDIN ZOTERO_ITEM CSL_CITATION {"citationID":"ChRxmV33","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r w:rsidRPr="00286D14" w:rsidDel="00741BF4">
        <w:rPr>
          <w:strike/>
        </w:rPr>
        <w:t xml:space="preserve"> </w:t>
      </w:r>
    </w:p>
    <w:p w14:paraId="3BE180B4" w14:textId="6DAD06AC" w:rsidR="00670187" w:rsidRPr="00465611" w:rsidRDefault="00670187" w:rsidP="00670187">
      <w:pPr>
        <w:pStyle w:val="Caption"/>
      </w:pPr>
      <w:bookmarkStart w:id="486" w:name="_Ref96104393"/>
      <w:bookmarkStart w:id="487" w:name="_Toc98924722"/>
      <w:bookmarkStart w:id="488" w:name="_Toc127006647"/>
      <w:bookmarkStart w:id="489" w:name="_Toc129350958"/>
      <w:r w:rsidRPr="00465611">
        <w:lastRenderedPageBreak/>
        <w:t xml:space="preserve">Figure </w:t>
      </w:r>
      <w:r w:rsidRPr="00465611">
        <w:fldChar w:fldCharType="begin"/>
      </w:r>
      <w:r w:rsidRPr="00465611">
        <w:instrText>SEQ Figure \* ARABIC</w:instrText>
      </w:r>
      <w:r w:rsidRPr="00465611">
        <w:fldChar w:fldCharType="separate"/>
      </w:r>
      <w:r w:rsidR="00145F42">
        <w:rPr>
          <w:noProof/>
        </w:rPr>
        <w:t>32</w:t>
      </w:r>
      <w:r w:rsidRPr="00465611">
        <w:fldChar w:fldCharType="end"/>
      </w:r>
      <w:bookmarkEnd w:id="486"/>
      <w:r w:rsidRPr="00465611">
        <w:t>: DESTINY-Breast</w:t>
      </w:r>
      <w:r w:rsidRPr="005D58CB">
        <w:t>04</w:t>
      </w:r>
      <w:r w:rsidRPr="00465611">
        <w:t xml:space="preserve"> – Log-cumulative hazard plot – PFS, FAS population</w:t>
      </w:r>
      <w:bookmarkEnd w:id="487"/>
      <w:bookmarkEnd w:id="488"/>
      <w:bookmarkEnd w:id="489"/>
    </w:p>
    <w:p w14:paraId="55135CBF" w14:textId="77777777" w:rsidR="00670187" w:rsidRPr="00465611" w:rsidRDefault="00670187" w:rsidP="00670187">
      <w:pPr>
        <w:pStyle w:val="Footnotes"/>
        <w:keepNext/>
        <w:spacing w:after="0"/>
        <w:rPr>
          <w:noProof/>
        </w:rPr>
      </w:pPr>
      <w:r w:rsidRPr="00465611">
        <w:rPr>
          <w:noProof/>
        </w:rPr>
        <w:t xml:space="preserve"> </w:t>
      </w:r>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rsidRPr="00465611" w14:paraId="5B66FD50" w14:textId="77777777" w:rsidTr="00B261B6">
        <w:tc>
          <w:tcPr>
            <w:tcW w:w="9017" w:type="dxa"/>
            <w:tcBorders>
              <w:top w:val="single" w:sz="4" w:space="0" w:color="auto"/>
              <w:left w:val="single" w:sz="4" w:space="0" w:color="auto"/>
              <w:bottom w:val="single" w:sz="4" w:space="0" w:color="auto"/>
              <w:right w:val="single" w:sz="4" w:space="0" w:color="auto"/>
            </w:tcBorders>
            <w:vAlign w:val="center"/>
          </w:tcPr>
          <w:p w14:paraId="62D9DFAE" w14:textId="77777777" w:rsidR="00670187" w:rsidRPr="00465611" w:rsidRDefault="00670187">
            <w:pPr>
              <w:pStyle w:val="Footnotes"/>
              <w:keepNext/>
              <w:spacing w:after="0"/>
              <w:jc w:val="center"/>
              <w:rPr>
                <w:noProof/>
              </w:rPr>
            </w:pPr>
            <w:r w:rsidRPr="00465611">
              <w:rPr>
                <w:noProof/>
              </w:rPr>
              <w:drawing>
                <wp:inline distT="0" distB="0" distL="0" distR="0" wp14:anchorId="22D58BE9" wp14:editId="111F9991">
                  <wp:extent cx="5485699" cy="3123211"/>
                  <wp:effectExtent l="0" t="0" r="127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24144" cy="3145099"/>
                          </a:xfrm>
                          <a:prstGeom prst="rect">
                            <a:avLst/>
                          </a:prstGeom>
                          <a:noFill/>
                        </pic:spPr>
                      </pic:pic>
                    </a:graphicData>
                  </a:graphic>
                </wp:inline>
              </w:drawing>
            </w:r>
          </w:p>
        </w:tc>
      </w:tr>
    </w:tbl>
    <w:p w14:paraId="1910BD82" w14:textId="77777777" w:rsidR="00670187" w:rsidRPr="00465611" w:rsidRDefault="00670187" w:rsidP="00670187">
      <w:pPr>
        <w:pStyle w:val="Footnotes"/>
      </w:pPr>
      <w:r w:rsidRPr="00465611">
        <w:t>Abbreviations: FAS, full analysis set; PFS, progression-free survival; T-DXd, trastuzumab deruxtecan; TPC, treatment of physician’s choice.</w:t>
      </w:r>
    </w:p>
    <w:p w14:paraId="3242D6BB" w14:textId="77777777" w:rsidR="00670187" w:rsidRPr="003C648C" w:rsidRDefault="00670187" w:rsidP="00670187">
      <w:pPr>
        <w:pStyle w:val="Body"/>
        <w:keepNext/>
        <w:rPr>
          <w:i/>
          <w:u w:val="single"/>
        </w:rPr>
      </w:pPr>
      <w:r w:rsidRPr="003C648C">
        <w:rPr>
          <w:i/>
          <w:u w:val="single"/>
        </w:rPr>
        <w:t>Assessment of the statistical goodness-of-fit scores for fitted models</w:t>
      </w:r>
    </w:p>
    <w:p w14:paraId="721819D1" w14:textId="2E52A09E" w:rsidR="000F3388" w:rsidRDefault="00670187" w:rsidP="00670187">
      <w:pPr>
        <w:pStyle w:val="Body"/>
      </w:pPr>
      <w:r w:rsidRPr="00465611">
        <w:t>PSMs were fitted in R</w:t>
      </w:r>
      <w:r w:rsidRPr="00465611">
        <w:rPr>
          <w:vertAlign w:val="superscript"/>
        </w:rPr>
        <w:t>®</w:t>
      </w:r>
      <w:r w:rsidRPr="00465611">
        <w:t xml:space="preserve"> using the ‘</w:t>
      </w:r>
      <w:r w:rsidRPr="00465611">
        <w:rPr>
          <w:i/>
          <w:iCs/>
        </w:rPr>
        <w:t>flexsurv</w:t>
      </w:r>
      <w:r w:rsidRPr="00465611">
        <w:t>’ package. As per the OS estimates, six standard parametric forms discussed in NICE DSU TSD 14</w:t>
      </w:r>
      <w:r w:rsidRPr="00465611">
        <w:fldChar w:fldCharType="begin"/>
      </w:r>
      <w:r w:rsidR="00CA6345">
        <w:instrText xml:space="preserve"> ADDIN ZOTERO_ITEM CSL_CITATION {"citationID":"ny42Gcjl","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465611">
        <w:fldChar w:fldCharType="separate"/>
      </w:r>
      <w:r w:rsidR="00CA6345" w:rsidRPr="00CA6345">
        <w:rPr>
          <w:rFonts w:cs="Arial"/>
          <w:szCs w:val="24"/>
          <w:vertAlign w:val="superscript"/>
        </w:rPr>
        <w:t>171</w:t>
      </w:r>
      <w:r w:rsidRPr="00465611">
        <w:fldChar w:fldCharType="end"/>
      </w:r>
      <w:r w:rsidRPr="00465611">
        <w:t xml:space="preserve"> were fitted for completeness. AIC and BIC scores for the extrapolated PFS for DESTINY-Breast</w:t>
      </w:r>
      <w:r w:rsidRPr="005D58CB">
        <w:t>04</w:t>
      </w:r>
      <w:r w:rsidRPr="00465611">
        <w:t xml:space="preserve"> data are presented in </w:t>
      </w:r>
      <w:r w:rsidRPr="003C648C">
        <w:rPr>
          <w:b/>
        </w:rPr>
        <w:fldChar w:fldCharType="begin"/>
      </w:r>
      <w:r w:rsidRPr="003C648C">
        <w:rPr>
          <w:b/>
        </w:rPr>
        <w:instrText xml:space="preserve"> REF _Ref96104935 \h  \* MERGEFORMAT </w:instrText>
      </w:r>
      <w:r w:rsidRPr="003C648C">
        <w:rPr>
          <w:b/>
        </w:rPr>
      </w:r>
      <w:r w:rsidRPr="003C648C">
        <w:rPr>
          <w:b/>
        </w:rPr>
        <w:fldChar w:fldCharType="separate"/>
      </w:r>
      <w:r w:rsidR="00145F42" w:rsidRPr="00145F42">
        <w:rPr>
          <w:b/>
        </w:rPr>
        <w:t>Table 37</w:t>
      </w:r>
      <w:r w:rsidRPr="003C648C">
        <w:rPr>
          <w:b/>
        </w:rPr>
        <w:fldChar w:fldCharType="end"/>
      </w:r>
      <w:r w:rsidRPr="00465611">
        <w:t xml:space="preserve">. </w:t>
      </w:r>
    </w:p>
    <w:p w14:paraId="0DA50B70" w14:textId="43202942" w:rsidR="000F3388" w:rsidRDefault="00D93672" w:rsidP="00670187">
      <w:pPr>
        <w:pStyle w:val="Body"/>
      </w:pPr>
      <w:r>
        <w:t>For</w:t>
      </w:r>
      <w:r w:rsidR="00C34080">
        <w:t xml:space="preserve"> the TPC arm</w:t>
      </w:r>
      <w:r w:rsidR="005267E2">
        <w:t xml:space="preserve">, </w:t>
      </w:r>
      <w:r w:rsidR="00670187" w:rsidRPr="00465611">
        <w:t xml:space="preserve">the </w:t>
      </w:r>
      <w:r w:rsidR="003218F9">
        <w:t xml:space="preserve">generalised gamma and </w:t>
      </w:r>
      <w:r w:rsidR="00670187" w:rsidRPr="005D58CB">
        <w:t xml:space="preserve">log-normal </w:t>
      </w:r>
      <w:r w:rsidR="003218F9">
        <w:t>curve</w:t>
      </w:r>
      <w:r w:rsidR="006E5D2B">
        <w:t>s</w:t>
      </w:r>
      <w:r w:rsidR="003218F9">
        <w:t xml:space="preserve"> </w:t>
      </w:r>
      <w:r w:rsidR="00670187" w:rsidRPr="00465611">
        <w:t xml:space="preserve">provide the best </w:t>
      </w:r>
      <w:r w:rsidR="00670187" w:rsidRPr="005D58CB">
        <w:t xml:space="preserve">statistical </w:t>
      </w:r>
      <w:r w:rsidR="00670187" w:rsidRPr="00465611">
        <w:t>fit</w:t>
      </w:r>
      <w:r w:rsidR="003218F9">
        <w:t xml:space="preserve"> </w:t>
      </w:r>
      <w:r w:rsidR="004E5894" w:rsidRPr="004E5894">
        <w:t xml:space="preserve">as they have the lowest AIC </w:t>
      </w:r>
      <w:r w:rsidR="004E5894">
        <w:t>and</w:t>
      </w:r>
      <w:r w:rsidR="004E5894" w:rsidRPr="004E5894">
        <w:t xml:space="preserve"> BIC values</w:t>
      </w:r>
      <w:r w:rsidR="004E5894">
        <w:t xml:space="preserve">, respectively. </w:t>
      </w:r>
      <w:r w:rsidR="004E5894" w:rsidRPr="004E5894">
        <w:t>The log-logistic curve also provides a good statistical fit with the third lowest AIC and BIC</w:t>
      </w:r>
      <w:r w:rsidR="004E5894">
        <w:t>.</w:t>
      </w:r>
      <w:r w:rsidR="004E5894" w:rsidRPr="004E5894">
        <w:t xml:space="preserve"> </w:t>
      </w:r>
      <w:r w:rsidR="004E5894">
        <w:t>T</w:t>
      </w:r>
      <w:r w:rsidR="004E5894" w:rsidRPr="00090967">
        <w:t xml:space="preserve">he exponential, </w:t>
      </w:r>
      <w:r w:rsidR="004E5894">
        <w:t xml:space="preserve">Weibull and </w:t>
      </w:r>
      <w:r w:rsidR="004E5894" w:rsidRPr="00090967">
        <w:t>Gompertz</w:t>
      </w:r>
      <w:r w:rsidR="004E5894">
        <w:t xml:space="preserve"> </w:t>
      </w:r>
      <w:r w:rsidR="004E5894" w:rsidRPr="00090967">
        <w:t xml:space="preserve">curves </w:t>
      </w:r>
      <w:r w:rsidR="00CC7490">
        <w:t xml:space="preserve">were </w:t>
      </w:r>
      <w:r w:rsidR="00227448" w:rsidRPr="00286D14">
        <w:t xml:space="preserve">considered to have a </w:t>
      </w:r>
      <w:r w:rsidR="00227448" w:rsidRPr="00090967">
        <w:t xml:space="preserve">poor statistical fit to the KM data </w:t>
      </w:r>
      <w:r w:rsidR="00227448">
        <w:t>with</w:t>
      </w:r>
      <w:r w:rsidR="004E5894" w:rsidRPr="00090967">
        <w:t xml:space="preserve"> </w:t>
      </w:r>
      <w:r w:rsidR="009923C4">
        <w:t>more</w:t>
      </w:r>
      <w:r w:rsidR="009923C4" w:rsidRPr="00090967">
        <w:t xml:space="preserve"> than </w:t>
      </w:r>
      <w:r w:rsidR="009923C4">
        <w:t>1</w:t>
      </w:r>
      <w:r w:rsidR="009923C4" w:rsidRPr="00090967">
        <w:t xml:space="preserve">5 AIC </w:t>
      </w:r>
      <w:r w:rsidR="009923C4">
        <w:t>and</w:t>
      </w:r>
      <w:r w:rsidR="009923C4" w:rsidRPr="00090967">
        <w:t xml:space="preserve"> BIC points from the </w:t>
      </w:r>
      <w:r w:rsidR="009923C4">
        <w:t>best fitting generalised gamma and log-normal curves</w:t>
      </w:r>
      <w:r w:rsidR="004E5894">
        <w:t>.</w:t>
      </w:r>
    </w:p>
    <w:p w14:paraId="13EE2644" w14:textId="6BDF0E45" w:rsidR="00872B95" w:rsidRPr="00143C3D" w:rsidRDefault="00D734BB" w:rsidP="00872B95">
      <w:pPr>
        <w:pStyle w:val="Body"/>
      </w:pPr>
      <w:r>
        <w:t xml:space="preserve">For the </w:t>
      </w:r>
      <w:r w:rsidR="005B7D58">
        <w:t xml:space="preserve">T-DXd </w:t>
      </w:r>
      <w:r w:rsidR="00872B95">
        <w:t>arm</w:t>
      </w:r>
      <w:r w:rsidR="00872B95" w:rsidRPr="00286D14">
        <w:t xml:space="preserve">, </w:t>
      </w:r>
      <w:r w:rsidR="005B7D58">
        <w:t>as with TPC</w:t>
      </w:r>
      <w:r w:rsidR="00872B95" w:rsidRPr="00286D14">
        <w:t>, t</w:t>
      </w:r>
      <w:r w:rsidR="00872B95" w:rsidRPr="00090967">
        <w:t xml:space="preserve">he </w:t>
      </w:r>
      <w:r w:rsidR="004E5894">
        <w:t xml:space="preserve">generalised gamma and </w:t>
      </w:r>
      <w:r w:rsidR="004E5894" w:rsidRPr="005D58CB">
        <w:t xml:space="preserve">log-normal </w:t>
      </w:r>
      <w:r w:rsidR="004E5894">
        <w:t xml:space="preserve">curves </w:t>
      </w:r>
      <w:r w:rsidR="004E5894" w:rsidRPr="00465611">
        <w:t xml:space="preserve">provide the best </w:t>
      </w:r>
      <w:r w:rsidR="004E5894" w:rsidRPr="005D58CB">
        <w:t xml:space="preserve">statistical </w:t>
      </w:r>
      <w:r w:rsidR="004E5894" w:rsidRPr="00465611">
        <w:t>fit</w:t>
      </w:r>
      <w:r w:rsidR="004E5894">
        <w:t xml:space="preserve"> </w:t>
      </w:r>
      <w:r w:rsidR="004E5894" w:rsidRPr="004E5894">
        <w:t xml:space="preserve">as they have the lowest AIC </w:t>
      </w:r>
      <w:r w:rsidR="004E5894">
        <w:t>and</w:t>
      </w:r>
      <w:r w:rsidR="004E5894" w:rsidRPr="004E5894">
        <w:t xml:space="preserve"> BIC values</w:t>
      </w:r>
      <w:r w:rsidR="004E5894">
        <w:t>, respectively.</w:t>
      </w:r>
      <w:r w:rsidR="005B7D58">
        <w:t xml:space="preserve"> </w:t>
      </w:r>
      <w:r w:rsidR="005267E2" w:rsidRPr="004E5894">
        <w:t>The log-logistic curve also provides a good statistical fit with the third lowest AIC and</w:t>
      </w:r>
      <w:r w:rsidR="00762A2E">
        <w:t xml:space="preserve"> second lowest</w:t>
      </w:r>
      <w:r w:rsidR="005267E2" w:rsidRPr="004E5894">
        <w:t xml:space="preserve"> BIC</w:t>
      </w:r>
      <w:r w:rsidR="005267E2">
        <w:t xml:space="preserve">, and the </w:t>
      </w:r>
      <w:r w:rsidR="00723F97">
        <w:t xml:space="preserve">Weibull </w:t>
      </w:r>
      <w:r w:rsidR="005267E2">
        <w:t xml:space="preserve">also </w:t>
      </w:r>
      <w:r w:rsidR="00723F97">
        <w:t>provides a good fit for the T-DXd arm.</w:t>
      </w:r>
      <w:r w:rsidR="005267E2" w:rsidRPr="005267E2">
        <w:t xml:space="preserve"> </w:t>
      </w:r>
      <w:r w:rsidR="005267E2">
        <w:t xml:space="preserve">The </w:t>
      </w:r>
      <w:r w:rsidR="005267E2" w:rsidRPr="00090967">
        <w:t>exponential</w:t>
      </w:r>
      <w:r w:rsidR="005267E2">
        <w:t xml:space="preserve"> </w:t>
      </w:r>
      <w:r w:rsidR="005267E2" w:rsidRPr="00090967">
        <w:t xml:space="preserve">and </w:t>
      </w:r>
      <w:r w:rsidR="005267E2">
        <w:t>Gompertz</w:t>
      </w:r>
      <w:r w:rsidR="005267E2" w:rsidRPr="00090967">
        <w:t xml:space="preserve"> curves were </w:t>
      </w:r>
      <w:r w:rsidR="005267E2" w:rsidRPr="00286D14">
        <w:t xml:space="preserve">considered to have a </w:t>
      </w:r>
      <w:r w:rsidR="005267E2" w:rsidRPr="00090967">
        <w:t>poor statistical fit to the KM data</w:t>
      </w:r>
      <w:r w:rsidR="005267E2">
        <w:t xml:space="preserve"> as they </w:t>
      </w:r>
      <w:r w:rsidR="005267E2" w:rsidRPr="00286D14">
        <w:t>we</w:t>
      </w:r>
      <w:r w:rsidR="005267E2" w:rsidRPr="00090967">
        <w:t xml:space="preserve">re more than 5 AIC </w:t>
      </w:r>
      <w:r w:rsidR="005267E2">
        <w:t>and</w:t>
      </w:r>
      <w:r w:rsidR="005267E2" w:rsidRPr="00090967">
        <w:t xml:space="preserve"> BIC points from the </w:t>
      </w:r>
      <w:r w:rsidR="00EB716D">
        <w:t xml:space="preserve">best fitting </w:t>
      </w:r>
      <w:r w:rsidR="005267E2">
        <w:t>generalised gamma and log-normal</w:t>
      </w:r>
      <w:r w:rsidR="005267E2" w:rsidRPr="00090967">
        <w:t xml:space="preserve"> curve</w:t>
      </w:r>
      <w:r w:rsidR="00EB716D">
        <w:t xml:space="preserve">s. </w:t>
      </w:r>
    </w:p>
    <w:p w14:paraId="065FA882" w14:textId="152F1C4E" w:rsidR="009D2304" w:rsidRPr="00143C3D" w:rsidRDefault="009D2304" w:rsidP="00872B95">
      <w:pPr>
        <w:pStyle w:val="Body"/>
      </w:pPr>
      <w:r>
        <w:t xml:space="preserve">Overall, </w:t>
      </w:r>
      <w:r w:rsidR="00501215">
        <w:t>the generalised gamma, log</w:t>
      </w:r>
      <w:r w:rsidR="00BB3B04">
        <w:t>-</w:t>
      </w:r>
      <w:r w:rsidR="00501215">
        <w:t>normal</w:t>
      </w:r>
      <w:r w:rsidR="00501215" w:rsidRPr="00090967">
        <w:t xml:space="preserve"> </w:t>
      </w:r>
      <w:r w:rsidR="00501215">
        <w:t xml:space="preserve">and log-logistic curves </w:t>
      </w:r>
      <w:r w:rsidR="00EB716D">
        <w:t xml:space="preserve">all </w:t>
      </w:r>
      <w:r w:rsidR="001664E2">
        <w:t>provided a good statistical fit for both T-DXd and TPC</w:t>
      </w:r>
      <w:r w:rsidR="00331A46" w:rsidRPr="005D58CB">
        <w:t xml:space="preserve"> arms</w:t>
      </w:r>
      <w:r w:rsidR="00331A46" w:rsidRPr="00465611">
        <w:t xml:space="preserve">. </w:t>
      </w:r>
    </w:p>
    <w:p w14:paraId="187BFF7C" w14:textId="67A4BACB" w:rsidR="00670187" w:rsidRPr="005D58CB" w:rsidRDefault="00670187" w:rsidP="00670187">
      <w:pPr>
        <w:pStyle w:val="Caption"/>
      </w:pPr>
      <w:bookmarkStart w:id="490" w:name="_Ref96104935"/>
      <w:bookmarkStart w:id="491" w:name="_Toc98924749"/>
      <w:bookmarkStart w:id="492" w:name="_Toc127006667"/>
      <w:bookmarkStart w:id="493" w:name="_Toc129351012"/>
      <w:r w:rsidRPr="00465611">
        <w:lastRenderedPageBreak/>
        <w:t xml:space="preserve">Table </w:t>
      </w:r>
      <w:r w:rsidRPr="00465611">
        <w:fldChar w:fldCharType="begin"/>
      </w:r>
      <w:r w:rsidRPr="00465611">
        <w:instrText>SEQ Table \* ARABIC</w:instrText>
      </w:r>
      <w:r w:rsidRPr="00465611">
        <w:fldChar w:fldCharType="separate"/>
      </w:r>
      <w:r w:rsidR="00145F42">
        <w:rPr>
          <w:noProof/>
        </w:rPr>
        <w:t>37</w:t>
      </w:r>
      <w:r w:rsidRPr="00465611">
        <w:fldChar w:fldCharType="end"/>
      </w:r>
      <w:bookmarkEnd w:id="490"/>
      <w:r w:rsidRPr="00465611">
        <w:t>: Statistical goodness-of-fit scores (PFS</w:t>
      </w:r>
      <w:bookmarkEnd w:id="491"/>
      <w:r w:rsidRPr="005D58CB">
        <w:t>, independent models</w:t>
      </w:r>
      <w:r w:rsidRPr="00465611">
        <w:t xml:space="preserve">) </w:t>
      </w:r>
      <w:r w:rsidRPr="005D58CB">
        <w:t>in the FAS population</w:t>
      </w:r>
      <w:bookmarkEnd w:id="492"/>
      <w:bookmarkEnd w:id="493"/>
      <w:r w:rsidRPr="005D58CB">
        <w:t xml:space="preserve">  </w:t>
      </w:r>
    </w:p>
    <w:tbl>
      <w:tblPr>
        <w:tblStyle w:val="TableGridLight"/>
        <w:tblW w:w="0" w:type="auto"/>
        <w:tblLayout w:type="fixed"/>
        <w:tblLook w:val="04A0" w:firstRow="1" w:lastRow="0" w:firstColumn="1" w:lastColumn="0" w:noHBand="0" w:noVBand="1"/>
      </w:tblPr>
      <w:tblGrid>
        <w:gridCol w:w="2563"/>
        <w:gridCol w:w="1518"/>
        <w:gridCol w:w="1519"/>
        <w:gridCol w:w="1519"/>
        <w:gridCol w:w="1519"/>
        <w:gridCol w:w="10"/>
      </w:tblGrid>
      <w:tr w:rsidR="00670187" w:rsidRPr="00034B85" w14:paraId="7B7CF35F" w14:textId="77777777" w:rsidTr="003C648C">
        <w:trPr>
          <w:cnfStyle w:val="100000000000" w:firstRow="1" w:lastRow="0" w:firstColumn="0" w:lastColumn="0" w:oddVBand="0" w:evenVBand="0" w:oddHBand="0" w:evenHBand="0" w:firstRowFirstColumn="0" w:firstRowLastColumn="0" w:lastRowFirstColumn="0" w:lastRowLastColumn="0"/>
          <w:trHeight w:val="291"/>
          <w:tblHeader/>
        </w:trPr>
        <w:tc>
          <w:tcPr>
            <w:tcW w:w="2563" w:type="dxa"/>
            <w:vMerge w:val="restart"/>
          </w:tcPr>
          <w:p w14:paraId="6804E4ED" w14:textId="77777777" w:rsidR="00670187" w:rsidRPr="00DB1119" w:rsidRDefault="00670187">
            <w:pPr>
              <w:pStyle w:val="NICETableHeader"/>
              <w:rPr>
                <w:rFonts w:cs="Arial"/>
                <w:b/>
                <w:bCs/>
              </w:rPr>
            </w:pPr>
            <w:r w:rsidRPr="00DB1119">
              <w:rPr>
                <w:b/>
              </w:rPr>
              <w:t>Model</w:t>
            </w:r>
          </w:p>
        </w:tc>
        <w:tc>
          <w:tcPr>
            <w:tcW w:w="0" w:type="dxa"/>
            <w:gridSpan w:val="2"/>
            <w:vAlign w:val="center"/>
          </w:tcPr>
          <w:p w14:paraId="72666A1E" w14:textId="77777777" w:rsidR="00A416C7" w:rsidRPr="00660736" w:rsidRDefault="00A416C7">
            <w:pPr>
              <w:pStyle w:val="NICETableHeader"/>
              <w:jc w:val="center"/>
              <w:rPr>
                <w:rFonts w:cs="Arial"/>
                <w:b/>
              </w:rPr>
            </w:pPr>
            <w:r w:rsidRPr="00156C83">
              <w:rPr>
                <w:rFonts w:cs="Arial"/>
              </w:rPr>
              <w:t>TPC</w:t>
            </w:r>
          </w:p>
        </w:tc>
        <w:tc>
          <w:tcPr>
            <w:tcW w:w="0" w:type="dxa"/>
            <w:gridSpan w:val="3"/>
            <w:vAlign w:val="center"/>
          </w:tcPr>
          <w:p w14:paraId="38DE0DA0" w14:textId="77777777" w:rsidR="00A416C7" w:rsidRPr="00DB1119" w:rsidRDefault="00A416C7">
            <w:pPr>
              <w:pStyle w:val="NICETableHeader"/>
              <w:jc w:val="center"/>
              <w:rPr>
                <w:rFonts w:cs="Arial"/>
                <w:b/>
                <w:bCs/>
              </w:rPr>
            </w:pPr>
            <w:r w:rsidRPr="00DB1119">
              <w:rPr>
                <w:rFonts w:cs="Arial"/>
                <w:b/>
                <w:bCs/>
              </w:rPr>
              <w:t>T-DXd</w:t>
            </w:r>
          </w:p>
        </w:tc>
      </w:tr>
      <w:tr w:rsidR="00670187" w:rsidRPr="00034B85" w14:paraId="5A4BEAB0" w14:textId="77777777" w:rsidTr="003C648C">
        <w:trPr>
          <w:gridAfter w:val="1"/>
          <w:cnfStyle w:val="100000000000" w:firstRow="1" w:lastRow="0" w:firstColumn="0" w:lastColumn="0" w:oddVBand="0" w:evenVBand="0" w:oddHBand="0" w:evenHBand="0" w:firstRowFirstColumn="0" w:firstRowLastColumn="0" w:lastRowFirstColumn="0" w:lastRowLastColumn="0"/>
          <w:wAfter w:w="10" w:type="dxa"/>
          <w:trHeight w:val="147"/>
          <w:tblHeader/>
        </w:trPr>
        <w:tc>
          <w:tcPr>
            <w:tcW w:w="2563" w:type="dxa"/>
            <w:vMerge/>
          </w:tcPr>
          <w:p w14:paraId="039178A1" w14:textId="77777777" w:rsidR="00670187" w:rsidRPr="00DB1119" w:rsidRDefault="00670187">
            <w:pPr>
              <w:pStyle w:val="NICETableHeader"/>
              <w:rPr>
                <w:b/>
              </w:rPr>
            </w:pPr>
          </w:p>
        </w:tc>
        <w:tc>
          <w:tcPr>
            <w:tcW w:w="1518" w:type="dxa"/>
            <w:vAlign w:val="center"/>
          </w:tcPr>
          <w:p w14:paraId="7ECD685D" w14:textId="77777777" w:rsidR="00670187" w:rsidRPr="00DB1119" w:rsidRDefault="00670187">
            <w:pPr>
              <w:pStyle w:val="NICETableHeader"/>
              <w:jc w:val="center"/>
              <w:rPr>
                <w:bCs/>
              </w:rPr>
            </w:pPr>
            <w:r w:rsidRPr="00DB1119">
              <w:rPr>
                <w:b/>
              </w:rPr>
              <w:t>AIC</w:t>
            </w:r>
          </w:p>
        </w:tc>
        <w:tc>
          <w:tcPr>
            <w:tcW w:w="1519" w:type="dxa"/>
            <w:vAlign w:val="center"/>
          </w:tcPr>
          <w:p w14:paraId="2929BA9D" w14:textId="77777777" w:rsidR="00670187" w:rsidRPr="00DB1119" w:rsidRDefault="00670187">
            <w:pPr>
              <w:pStyle w:val="NICETableHeader"/>
              <w:jc w:val="center"/>
              <w:rPr>
                <w:bCs/>
              </w:rPr>
            </w:pPr>
            <w:r w:rsidRPr="00DB1119">
              <w:rPr>
                <w:b/>
              </w:rPr>
              <w:t>BIC</w:t>
            </w:r>
          </w:p>
        </w:tc>
        <w:tc>
          <w:tcPr>
            <w:tcW w:w="1519" w:type="dxa"/>
            <w:vAlign w:val="center"/>
          </w:tcPr>
          <w:p w14:paraId="3ED5056F" w14:textId="77777777" w:rsidR="00670187" w:rsidRPr="00DB1119" w:rsidRDefault="00670187">
            <w:pPr>
              <w:pStyle w:val="NICETableHeader"/>
              <w:jc w:val="center"/>
              <w:rPr>
                <w:b/>
                <w:bCs/>
              </w:rPr>
            </w:pPr>
            <w:r w:rsidRPr="00DB1119">
              <w:rPr>
                <w:b/>
                <w:bCs/>
              </w:rPr>
              <w:t>AIC</w:t>
            </w:r>
          </w:p>
        </w:tc>
        <w:tc>
          <w:tcPr>
            <w:tcW w:w="1519" w:type="dxa"/>
            <w:vAlign w:val="center"/>
          </w:tcPr>
          <w:p w14:paraId="0D3E466C" w14:textId="77777777" w:rsidR="00670187" w:rsidRPr="00DB1119" w:rsidRDefault="00670187">
            <w:pPr>
              <w:pStyle w:val="NICETableHeader"/>
              <w:jc w:val="center"/>
              <w:rPr>
                <w:b/>
                <w:bCs/>
              </w:rPr>
            </w:pPr>
            <w:r w:rsidRPr="00DB1119">
              <w:rPr>
                <w:b/>
                <w:bCs/>
              </w:rPr>
              <w:t>BIC</w:t>
            </w:r>
          </w:p>
        </w:tc>
      </w:tr>
      <w:tr w:rsidR="00670187" w:rsidRPr="00034B85" w14:paraId="7D528482" w14:textId="77777777" w:rsidTr="003C648C">
        <w:trPr>
          <w:gridAfter w:val="1"/>
          <w:wAfter w:w="10" w:type="dxa"/>
          <w:trHeight w:val="351"/>
        </w:trPr>
        <w:tc>
          <w:tcPr>
            <w:tcW w:w="2563" w:type="dxa"/>
            <w:vAlign w:val="center"/>
          </w:tcPr>
          <w:p w14:paraId="2D775B2C" w14:textId="77777777" w:rsidR="00670187" w:rsidRPr="00DB1119" w:rsidRDefault="00670187" w:rsidP="003C648C">
            <w:pPr>
              <w:pStyle w:val="NICETabletext"/>
              <w:jc w:val="center"/>
              <w:rPr>
                <w:rFonts w:cs="Arial"/>
              </w:rPr>
            </w:pPr>
            <w:r w:rsidRPr="00DB1119">
              <w:rPr>
                <w:rFonts w:cs="Arial"/>
              </w:rPr>
              <w:t>Exponential</w:t>
            </w:r>
          </w:p>
        </w:tc>
        <w:tc>
          <w:tcPr>
            <w:tcW w:w="1518" w:type="dxa"/>
            <w:vAlign w:val="center"/>
          </w:tcPr>
          <w:p w14:paraId="56F17CC7" w14:textId="77777777" w:rsidR="00670187" w:rsidRPr="00C67C0A" w:rsidRDefault="00670187">
            <w:pPr>
              <w:pStyle w:val="NICETabletext"/>
              <w:jc w:val="center"/>
              <w:rPr>
                <w:rFonts w:cs="Arial"/>
                <w:szCs w:val="20"/>
              </w:rPr>
            </w:pPr>
            <w:r w:rsidRPr="00C67C0A">
              <w:rPr>
                <w:rFonts w:cs="Arial"/>
                <w:szCs w:val="20"/>
              </w:rPr>
              <w:t>774.26</w:t>
            </w:r>
          </w:p>
        </w:tc>
        <w:tc>
          <w:tcPr>
            <w:tcW w:w="1519" w:type="dxa"/>
            <w:vAlign w:val="center"/>
          </w:tcPr>
          <w:p w14:paraId="094CB750" w14:textId="77777777" w:rsidR="00670187" w:rsidRPr="00C67C0A" w:rsidRDefault="00670187">
            <w:pPr>
              <w:pStyle w:val="NICETabletext"/>
              <w:jc w:val="center"/>
              <w:rPr>
                <w:rFonts w:cs="Arial"/>
                <w:szCs w:val="20"/>
              </w:rPr>
            </w:pPr>
            <w:r w:rsidRPr="00C67C0A">
              <w:rPr>
                <w:rFonts w:cs="Arial"/>
                <w:szCs w:val="20"/>
              </w:rPr>
              <w:t>777.47</w:t>
            </w:r>
          </w:p>
        </w:tc>
        <w:tc>
          <w:tcPr>
            <w:tcW w:w="1519" w:type="dxa"/>
            <w:vAlign w:val="center"/>
          </w:tcPr>
          <w:p w14:paraId="1559ACC6" w14:textId="77777777" w:rsidR="00670187" w:rsidRPr="00C67C0A" w:rsidRDefault="00670187">
            <w:pPr>
              <w:pStyle w:val="NICETabletext"/>
              <w:jc w:val="center"/>
              <w:rPr>
                <w:rFonts w:cs="Arial"/>
                <w:szCs w:val="20"/>
              </w:rPr>
            </w:pPr>
            <w:r w:rsidRPr="00C67C0A">
              <w:rPr>
                <w:rFonts w:cs="Arial"/>
                <w:szCs w:val="20"/>
              </w:rPr>
              <w:t>1793.22</w:t>
            </w:r>
          </w:p>
        </w:tc>
        <w:tc>
          <w:tcPr>
            <w:tcW w:w="1519" w:type="dxa"/>
            <w:vAlign w:val="center"/>
          </w:tcPr>
          <w:p w14:paraId="2C45F209" w14:textId="77777777" w:rsidR="00670187" w:rsidRPr="00C67C0A" w:rsidRDefault="00670187">
            <w:pPr>
              <w:pStyle w:val="NICETabletext"/>
              <w:jc w:val="center"/>
              <w:rPr>
                <w:rFonts w:cs="Arial"/>
                <w:szCs w:val="20"/>
              </w:rPr>
            </w:pPr>
            <w:r w:rsidRPr="00C67C0A">
              <w:rPr>
                <w:rFonts w:cs="Arial"/>
                <w:szCs w:val="20"/>
              </w:rPr>
              <w:t>1797.14</w:t>
            </w:r>
          </w:p>
        </w:tc>
      </w:tr>
      <w:tr w:rsidR="00670187" w:rsidRPr="00034B85" w14:paraId="270D6087" w14:textId="77777777" w:rsidTr="003C648C">
        <w:trPr>
          <w:gridAfter w:val="1"/>
          <w:wAfter w:w="10" w:type="dxa"/>
          <w:trHeight w:val="351"/>
        </w:trPr>
        <w:tc>
          <w:tcPr>
            <w:tcW w:w="2563" w:type="dxa"/>
            <w:vAlign w:val="center"/>
          </w:tcPr>
          <w:p w14:paraId="61B261DD" w14:textId="77777777" w:rsidR="00670187" w:rsidRPr="00DB1119" w:rsidRDefault="00670187" w:rsidP="003C648C">
            <w:pPr>
              <w:pStyle w:val="NICETabletext"/>
              <w:jc w:val="center"/>
              <w:rPr>
                <w:rFonts w:cs="Arial"/>
              </w:rPr>
            </w:pPr>
            <w:r w:rsidRPr="00DB1119">
              <w:rPr>
                <w:rFonts w:cs="Arial"/>
              </w:rPr>
              <w:t>Weibull</w:t>
            </w:r>
          </w:p>
        </w:tc>
        <w:tc>
          <w:tcPr>
            <w:tcW w:w="1518" w:type="dxa"/>
            <w:vAlign w:val="center"/>
          </w:tcPr>
          <w:p w14:paraId="13615832" w14:textId="77777777" w:rsidR="00670187" w:rsidRPr="00C67C0A" w:rsidRDefault="00670187">
            <w:pPr>
              <w:pStyle w:val="NICETabletext"/>
              <w:jc w:val="center"/>
              <w:rPr>
                <w:rFonts w:cs="Arial"/>
                <w:szCs w:val="20"/>
              </w:rPr>
            </w:pPr>
            <w:r w:rsidRPr="00C67C0A">
              <w:rPr>
                <w:rFonts w:cs="Arial"/>
                <w:szCs w:val="20"/>
              </w:rPr>
              <w:t>773.77</w:t>
            </w:r>
          </w:p>
        </w:tc>
        <w:tc>
          <w:tcPr>
            <w:tcW w:w="1519" w:type="dxa"/>
            <w:vAlign w:val="center"/>
          </w:tcPr>
          <w:p w14:paraId="188121C6" w14:textId="77777777" w:rsidR="00670187" w:rsidRPr="00C67C0A" w:rsidRDefault="00670187">
            <w:pPr>
              <w:pStyle w:val="NICETabletext"/>
              <w:jc w:val="center"/>
              <w:rPr>
                <w:rFonts w:cs="Arial"/>
                <w:szCs w:val="20"/>
              </w:rPr>
            </w:pPr>
            <w:r w:rsidRPr="00C67C0A">
              <w:rPr>
                <w:rFonts w:cs="Arial"/>
                <w:szCs w:val="20"/>
              </w:rPr>
              <w:t>780.20</w:t>
            </w:r>
          </w:p>
        </w:tc>
        <w:tc>
          <w:tcPr>
            <w:tcW w:w="1519" w:type="dxa"/>
            <w:vAlign w:val="center"/>
          </w:tcPr>
          <w:p w14:paraId="7976E41E" w14:textId="77777777" w:rsidR="00670187" w:rsidRPr="00C67C0A" w:rsidRDefault="00670187">
            <w:pPr>
              <w:pStyle w:val="NICETabletext"/>
              <w:jc w:val="center"/>
              <w:rPr>
                <w:rFonts w:cs="Arial"/>
                <w:szCs w:val="20"/>
              </w:rPr>
            </w:pPr>
            <w:r w:rsidRPr="00C67C0A">
              <w:rPr>
                <w:rFonts w:cs="Arial"/>
                <w:szCs w:val="20"/>
              </w:rPr>
              <w:t>1784.94</w:t>
            </w:r>
          </w:p>
        </w:tc>
        <w:tc>
          <w:tcPr>
            <w:tcW w:w="1519" w:type="dxa"/>
            <w:vAlign w:val="center"/>
          </w:tcPr>
          <w:p w14:paraId="611A4683" w14:textId="77777777" w:rsidR="00670187" w:rsidRPr="00C67C0A" w:rsidRDefault="00670187">
            <w:pPr>
              <w:pStyle w:val="NICETabletext"/>
              <w:jc w:val="center"/>
              <w:rPr>
                <w:rFonts w:cs="Arial"/>
                <w:szCs w:val="20"/>
              </w:rPr>
            </w:pPr>
            <w:r w:rsidRPr="00C67C0A">
              <w:rPr>
                <w:rFonts w:cs="Arial"/>
                <w:szCs w:val="20"/>
              </w:rPr>
              <w:t>1792.78</w:t>
            </w:r>
          </w:p>
        </w:tc>
      </w:tr>
      <w:tr w:rsidR="00670187" w:rsidRPr="00034B85" w14:paraId="7330DBD5" w14:textId="77777777" w:rsidTr="003C648C">
        <w:trPr>
          <w:gridAfter w:val="1"/>
          <w:wAfter w:w="10" w:type="dxa"/>
          <w:trHeight w:val="351"/>
        </w:trPr>
        <w:tc>
          <w:tcPr>
            <w:tcW w:w="2563" w:type="dxa"/>
            <w:vAlign w:val="center"/>
          </w:tcPr>
          <w:p w14:paraId="473CF2EF" w14:textId="77777777" w:rsidR="00670187" w:rsidRPr="00DB1119" w:rsidRDefault="00670187" w:rsidP="003C648C">
            <w:pPr>
              <w:pStyle w:val="NICETabletext"/>
              <w:jc w:val="center"/>
              <w:rPr>
                <w:rFonts w:cs="Arial"/>
              </w:rPr>
            </w:pPr>
            <w:r w:rsidRPr="00DB1119">
              <w:rPr>
                <w:rFonts w:cs="Arial"/>
              </w:rPr>
              <w:t>Gompertz</w:t>
            </w:r>
          </w:p>
        </w:tc>
        <w:tc>
          <w:tcPr>
            <w:tcW w:w="1518" w:type="dxa"/>
            <w:vAlign w:val="center"/>
          </w:tcPr>
          <w:p w14:paraId="08409724" w14:textId="77777777" w:rsidR="00670187" w:rsidRPr="00C67C0A" w:rsidRDefault="00670187">
            <w:pPr>
              <w:pStyle w:val="NICETabletext"/>
              <w:jc w:val="center"/>
              <w:rPr>
                <w:rFonts w:cs="Arial"/>
                <w:szCs w:val="20"/>
              </w:rPr>
            </w:pPr>
            <w:r w:rsidRPr="00C67C0A">
              <w:rPr>
                <w:rFonts w:cs="Arial"/>
                <w:szCs w:val="20"/>
              </w:rPr>
              <w:t>776.20</w:t>
            </w:r>
          </w:p>
        </w:tc>
        <w:tc>
          <w:tcPr>
            <w:tcW w:w="1519" w:type="dxa"/>
            <w:vAlign w:val="center"/>
          </w:tcPr>
          <w:p w14:paraId="30F2EB2A" w14:textId="77777777" w:rsidR="00670187" w:rsidRPr="00C67C0A" w:rsidRDefault="00670187">
            <w:pPr>
              <w:pStyle w:val="NICETabletext"/>
              <w:jc w:val="center"/>
              <w:rPr>
                <w:rFonts w:cs="Arial"/>
                <w:szCs w:val="20"/>
              </w:rPr>
            </w:pPr>
            <w:r w:rsidRPr="00C67C0A">
              <w:rPr>
                <w:rFonts w:cs="Arial"/>
                <w:szCs w:val="20"/>
              </w:rPr>
              <w:t>782.63</w:t>
            </w:r>
          </w:p>
        </w:tc>
        <w:tc>
          <w:tcPr>
            <w:tcW w:w="1519" w:type="dxa"/>
            <w:vAlign w:val="center"/>
          </w:tcPr>
          <w:p w14:paraId="6089499C" w14:textId="77777777" w:rsidR="00670187" w:rsidRPr="00C67C0A" w:rsidRDefault="00670187">
            <w:pPr>
              <w:pStyle w:val="NICETabletext"/>
              <w:jc w:val="center"/>
              <w:rPr>
                <w:rFonts w:cs="Arial"/>
                <w:szCs w:val="20"/>
              </w:rPr>
            </w:pPr>
            <w:r w:rsidRPr="00C67C0A">
              <w:rPr>
                <w:rFonts w:cs="Arial"/>
                <w:szCs w:val="20"/>
              </w:rPr>
              <w:t>1791.19</w:t>
            </w:r>
          </w:p>
        </w:tc>
        <w:tc>
          <w:tcPr>
            <w:tcW w:w="1519" w:type="dxa"/>
            <w:vAlign w:val="center"/>
          </w:tcPr>
          <w:p w14:paraId="0DD9D6BE" w14:textId="77777777" w:rsidR="00670187" w:rsidRPr="00C67C0A" w:rsidRDefault="00670187">
            <w:pPr>
              <w:pStyle w:val="NICETabletext"/>
              <w:jc w:val="center"/>
              <w:rPr>
                <w:rFonts w:cs="Arial"/>
                <w:szCs w:val="20"/>
              </w:rPr>
            </w:pPr>
            <w:r w:rsidRPr="00C67C0A">
              <w:rPr>
                <w:rFonts w:cs="Arial"/>
                <w:szCs w:val="20"/>
              </w:rPr>
              <w:t>1799.03</w:t>
            </w:r>
          </w:p>
        </w:tc>
      </w:tr>
      <w:tr w:rsidR="00670187" w:rsidRPr="00034B85" w14:paraId="54D6658C" w14:textId="77777777" w:rsidTr="003C648C">
        <w:trPr>
          <w:gridAfter w:val="1"/>
          <w:wAfter w:w="10" w:type="dxa"/>
          <w:trHeight w:val="351"/>
        </w:trPr>
        <w:tc>
          <w:tcPr>
            <w:tcW w:w="2563" w:type="dxa"/>
            <w:vAlign w:val="center"/>
          </w:tcPr>
          <w:p w14:paraId="346E7018" w14:textId="77777777" w:rsidR="00670187" w:rsidRPr="00DB1119" w:rsidRDefault="00670187" w:rsidP="003C648C">
            <w:pPr>
              <w:pStyle w:val="NICETabletext"/>
              <w:jc w:val="center"/>
              <w:rPr>
                <w:rFonts w:cs="Arial"/>
              </w:rPr>
            </w:pPr>
            <w:r w:rsidRPr="00DB1119">
              <w:rPr>
                <w:rFonts w:cs="Arial"/>
              </w:rPr>
              <w:t>Log-logistic</w:t>
            </w:r>
          </w:p>
        </w:tc>
        <w:tc>
          <w:tcPr>
            <w:tcW w:w="1518" w:type="dxa"/>
            <w:vAlign w:val="center"/>
          </w:tcPr>
          <w:p w14:paraId="0BCF09FC" w14:textId="77777777" w:rsidR="00670187" w:rsidRPr="00C67C0A" w:rsidRDefault="00670187">
            <w:pPr>
              <w:pStyle w:val="NICETabletext"/>
              <w:jc w:val="center"/>
              <w:rPr>
                <w:rFonts w:cs="Arial"/>
                <w:szCs w:val="20"/>
              </w:rPr>
            </w:pPr>
            <w:r w:rsidRPr="00C67C0A">
              <w:rPr>
                <w:rFonts w:cs="Arial"/>
                <w:szCs w:val="20"/>
              </w:rPr>
              <w:t>761.91</w:t>
            </w:r>
          </w:p>
        </w:tc>
        <w:tc>
          <w:tcPr>
            <w:tcW w:w="1519" w:type="dxa"/>
            <w:vAlign w:val="center"/>
          </w:tcPr>
          <w:p w14:paraId="20BEC40B" w14:textId="77777777" w:rsidR="00670187" w:rsidRPr="00C67C0A" w:rsidRDefault="00670187">
            <w:pPr>
              <w:pStyle w:val="NICETabletext"/>
              <w:jc w:val="center"/>
              <w:rPr>
                <w:rFonts w:cs="Arial"/>
                <w:szCs w:val="20"/>
              </w:rPr>
            </w:pPr>
            <w:r w:rsidRPr="00C67C0A">
              <w:rPr>
                <w:rFonts w:cs="Arial"/>
                <w:szCs w:val="20"/>
              </w:rPr>
              <w:t>768.34</w:t>
            </w:r>
          </w:p>
        </w:tc>
        <w:tc>
          <w:tcPr>
            <w:tcW w:w="1519" w:type="dxa"/>
            <w:vAlign w:val="center"/>
          </w:tcPr>
          <w:p w14:paraId="5A4EDDE2" w14:textId="77777777" w:rsidR="00670187" w:rsidRPr="00C67C0A" w:rsidRDefault="00670187">
            <w:pPr>
              <w:pStyle w:val="NICETabletext"/>
              <w:jc w:val="center"/>
              <w:rPr>
                <w:rFonts w:cs="Arial"/>
                <w:szCs w:val="20"/>
              </w:rPr>
            </w:pPr>
            <w:r w:rsidRPr="00C67C0A">
              <w:rPr>
                <w:rFonts w:cs="Arial"/>
                <w:szCs w:val="20"/>
              </w:rPr>
              <w:t>1783.60</w:t>
            </w:r>
          </w:p>
        </w:tc>
        <w:tc>
          <w:tcPr>
            <w:tcW w:w="1519" w:type="dxa"/>
            <w:vAlign w:val="center"/>
          </w:tcPr>
          <w:p w14:paraId="1EA31D6A" w14:textId="77777777" w:rsidR="00670187" w:rsidRPr="00C67C0A" w:rsidRDefault="00670187">
            <w:pPr>
              <w:pStyle w:val="NICETabletext"/>
              <w:jc w:val="center"/>
              <w:rPr>
                <w:rFonts w:cs="Arial"/>
                <w:szCs w:val="20"/>
              </w:rPr>
            </w:pPr>
            <w:r w:rsidRPr="00C67C0A">
              <w:rPr>
                <w:rFonts w:cs="Arial"/>
                <w:szCs w:val="20"/>
              </w:rPr>
              <w:t>1791.44</w:t>
            </w:r>
          </w:p>
        </w:tc>
      </w:tr>
      <w:tr w:rsidR="00670187" w:rsidRPr="00034B85" w14:paraId="78C33BF0" w14:textId="77777777" w:rsidTr="003C648C">
        <w:trPr>
          <w:gridAfter w:val="1"/>
          <w:wAfter w:w="10" w:type="dxa"/>
          <w:trHeight w:val="351"/>
        </w:trPr>
        <w:tc>
          <w:tcPr>
            <w:tcW w:w="2563" w:type="dxa"/>
            <w:vAlign w:val="center"/>
          </w:tcPr>
          <w:p w14:paraId="4002956F" w14:textId="77777777" w:rsidR="00670187" w:rsidRPr="00DB1119" w:rsidRDefault="00670187" w:rsidP="003C648C">
            <w:pPr>
              <w:pStyle w:val="NICETabletext"/>
              <w:jc w:val="center"/>
              <w:rPr>
                <w:rFonts w:cs="Arial"/>
              </w:rPr>
            </w:pPr>
            <w:r w:rsidRPr="00DB1119">
              <w:rPr>
                <w:rFonts w:cs="Arial"/>
              </w:rPr>
              <w:t>Log-normal</w:t>
            </w:r>
          </w:p>
        </w:tc>
        <w:tc>
          <w:tcPr>
            <w:tcW w:w="1518" w:type="dxa"/>
            <w:vAlign w:val="center"/>
          </w:tcPr>
          <w:p w14:paraId="3E2B9A8B" w14:textId="77777777" w:rsidR="00670187" w:rsidRPr="00C67C0A" w:rsidRDefault="00670187">
            <w:pPr>
              <w:pStyle w:val="NICETabletext"/>
              <w:jc w:val="center"/>
              <w:rPr>
                <w:rFonts w:cs="Arial"/>
                <w:szCs w:val="20"/>
              </w:rPr>
            </w:pPr>
            <w:r w:rsidRPr="00C67C0A">
              <w:rPr>
                <w:rFonts w:cs="Arial"/>
                <w:szCs w:val="20"/>
              </w:rPr>
              <w:t>755.24</w:t>
            </w:r>
          </w:p>
        </w:tc>
        <w:tc>
          <w:tcPr>
            <w:tcW w:w="1519" w:type="dxa"/>
            <w:vAlign w:val="center"/>
          </w:tcPr>
          <w:p w14:paraId="29D48A75" w14:textId="77777777" w:rsidR="00670187" w:rsidRPr="00C67C0A" w:rsidRDefault="00670187">
            <w:pPr>
              <w:pStyle w:val="NICETabletext"/>
              <w:jc w:val="center"/>
              <w:rPr>
                <w:rFonts w:cs="Arial"/>
                <w:b/>
                <w:szCs w:val="20"/>
              </w:rPr>
            </w:pPr>
            <w:r w:rsidRPr="00C67C0A">
              <w:rPr>
                <w:rFonts w:cs="Arial"/>
                <w:b/>
                <w:szCs w:val="20"/>
              </w:rPr>
              <w:t>761.67</w:t>
            </w:r>
          </w:p>
        </w:tc>
        <w:tc>
          <w:tcPr>
            <w:tcW w:w="1519" w:type="dxa"/>
            <w:vAlign w:val="center"/>
          </w:tcPr>
          <w:p w14:paraId="2DFF2653" w14:textId="77777777" w:rsidR="00670187" w:rsidRPr="00C67C0A" w:rsidRDefault="00670187">
            <w:pPr>
              <w:pStyle w:val="NICETabletext"/>
              <w:jc w:val="center"/>
              <w:rPr>
                <w:rFonts w:cs="Arial"/>
                <w:szCs w:val="20"/>
              </w:rPr>
            </w:pPr>
            <w:r w:rsidRPr="00C67C0A">
              <w:rPr>
                <w:rFonts w:cs="Arial"/>
                <w:szCs w:val="20"/>
              </w:rPr>
              <w:t>1782.50</w:t>
            </w:r>
          </w:p>
        </w:tc>
        <w:tc>
          <w:tcPr>
            <w:tcW w:w="1519" w:type="dxa"/>
            <w:vAlign w:val="center"/>
          </w:tcPr>
          <w:p w14:paraId="306E1213" w14:textId="77777777" w:rsidR="00670187" w:rsidRPr="00C67C0A" w:rsidRDefault="00670187">
            <w:pPr>
              <w:pStyle w:val="NICETabletext"/>
              <w:jc w:val="center"/>
              <w:rPr>
                <w:rFonts w:cs="Arial"/>
                <w:b/>
                <w:szCs w:val="20"/>
              </w:rPr>
            </w:pPr>
            <w:r w:rsidRPr="00C67C0A">
              <w:rPr>
                <w:rFonts w:cs="Arial"/>
                <w:b/>
                <w:szCs w:val="20"/>
              </w:rPr>
              <w:t>1790.35</w:t>
            </w:r>
          </w:p>
        </w:tc>
      </w:tr>
      <w:tr w:rsidR="00670187" w:rsidRPr="00034B85" w14:paraId="7474C406" w14:textId="77777777" w:rsidTr="003C648C">
        <w:trPr>
          <w:gridAfter w:val="1"/>
          <w:wAfter w:w="10" w:type="dxa"/>
          <w:trHeight w:val="351"/>
        </w:trPr>
        <w:tc>
          <w:tcPr>
            <w:tcW w:w="2563" w:type="dxa"/>
            <w:vAlign w:val="center"/>
          </w:tcPr>
          <w:p w14:paraId="74DF638A" w14:textId="77777777" w:rsidR="00670187" w:rsidRPr="00DB1119" w:rsidRDefault="00670187" w:rsidP="003C648C">
            <w:pPr>
              <w:pStyle w:val="NICETabletext"/>
              <w:jc w:val="center"/>
              <w:rPr>
                <w:rFonts w:cs="Arial"/>
              </w:rPr>
            </w:pPr>
            <w:r w:rsidRPr="00DB1119">
              <w:rPr>
                <w:rFonts w:cs="Arial"/>
              </w:rPr>
              <w:t>Generalised gamma</w:t>
            </w:r>
          </w:p>
        </w:tc>
        <w:tc>
          <w:tcPr>
            <w:tcW w:w="1518" w:type="dxa"/>
            <w:vAlign w:val="center"/>
          </w:tcPr>
          <w:p w14:paraId="38FAA0FD" w14:textId="77777777" w:rsidR="00670187" w:rsidRPr="00C67C0A" w:rsidRDefault="00670187">
            <w:pPr>
              <w:pStyle w:val="NICETabletext"/>
              <w:jc w:val="center"/>
              <w:rPr>
                <w:rFonts w:cs="Arial"/>
                <w:b/>
                <w:szCs w:val="20"/>
              </w:rPr>
            </w:pPr>
            <w:r w:rsidRPr="00C67C0A">
              <w:rPr>
                <w:rFonts w:cs="Arial"/>
                <w:b/>
                <w:szCs w:val="20"/>
              </w:rPr>
              <w:t>754.84</w:t>
            </w:r>
          </w:p>
        </w:tc>
        <w:tc>
          <w:tcPr>
            <w:tcW w:w="1519" w:type="dxa"/>
            <w:vAlign w:val="center"/>
          </w:tcPr>
          <w:p w14:paraId="01FEED7E" w14:textId="77777777" w:rsidR="00670187" w:rsidRPr="00C67C0A" w:rsidRDefault="00670187">
            <w:pPr>
              <w:pStyle w:val="NICETabletext"/>
              <w:jc w:val="center"/>
              <w:rPr>
                <w:rFonts w:cs="Arial"/>
                <w:szCs w:val="20"/>
              </w:rPr>
            </w:pPr>
            <w:r w:rsidRPr="00C67C0A">
              <w:rPr>
                <w:rFonts w:cs="Arial"/>
                <w:szCs w:val="20"/>
              </w:rPr>
              <w:t>764.48</w:t>
            </w:r>
          </w:p>
        </w:tc>
        <w:tc>
          <w:tcPr>
            <w:tcW w:w="1519" w:type="dxa"/>
            <w:vAlign w:val="center"/>
          </w:tcPr>
          <w:p w14:paraId="411BE46A" w14:textId="77777777" w:rsidR="00670187" w:rsidRPr="00C67C0A" w:rsidRDefault="00670187">
            <w:pPr>
              <w:pStyle w:val="NICETabletext"/>
              <w:jc w:val="center"/>
              <w:rPr>
                <w:rFonts w:cs="Arial"/>
                <w:b/>
                <w:szCs w:val="20"/>
              </w:rPr>
            </w:pPr>
            <w:r w:rsidRPr="00C67C0A">
              <w:rPr>
                <w:rFonts w:cs="Arial"/>
                <w:b/>
                <w:szCs w:val="20"/>
              </w:rPr>
              <w:t>1781.29</w:t>
            </w:r>
          </w:p>
        </w:tc>
        <w:tc>
          <w:tcPr>
            <w:tcW w:w="1519" w:type="dxa"/>
            <w:vAlign w:val="center"/>
          </w:tcPr>
          <w:p w14:paraId="66167FB6" w14:textId="77777777" w:rsidR="00670187" w:rsidRPr="00C67C0A" w:rsidRDefault="00670187">
            <w:pPr>
              <w:pStyle w:val="NICETabletext"/>
              <w:jc w:val="center"/>
              <w:rPr>
                <w:rFonts w:cs="Arial"/>
                <w:szCs w:val="20"/>
              </w:rPr>
            </w:pPr>
            <w:r w:rsidRPr="00C67C0A">
              <w:rPr>
                <w:rFonts w:cs="Arial"/>
                <w:szCs w:val="20"/>
              </w:rPr>
              <w:t>1793.06</w:t>
            </w:r>
          </w:p>
        </w:tc>
      </w:tr>
    </w:tbl>
    <w:p w14:paraId="3E910853" w14:textId="77777777" w:rsidR="00670187" w:rsidRDefault="00670187" w:rsidP="00670187">
      <w:pPr>
        <w:pStyle w:val="Footnotes"/>
        <w:keepNext/>
        <w:spacing w:after="0"/>
      </w:pPr>
      <w:r w:rsidRPr="00AD3FB6">
        <w:rPr>
          <w:b/>
        </w:rPr>
        <w:t>Bold indicates best statistical fit</w:t>
      </w:r>
      <w:r>
        <w:t xml:space="preserve"> </w:t>
      </w:r>
    </w:p>
    <w:p w14:paraId="5CF93297" w14:textId="77777777" w:rsidR="00670187" w:rsidRPr="006F30AB" w:rsidRDefault="00670187" w:rsidP="00670187">
      <w:pPr>
        <w:pStyle w:val="Footnotes"/>
        <w:keepNext/>
        <w:spacing w:after="240"/>
      </w:pPr>
      <w:r>
        <w:t xml:space="preserve">Abbreviations: AIC, </w:t>
      </w:r>
      <w:r w:rsidRPr="00077FD4">
        <w:t>Akaike information criterion</w:t>
      </w:r>
      <w:r>
        <w:t xml:space="preserve">; BIC, Bayesian information criterion; FAS, full analysis set; PFS, progression-free survival; </w:t>
      </w:r>
      <w:r w:rsidRPr="00AD3FB6">
        <w:t>T-DXd, trastuzumab deruxtecan; TPC, treatment of physician’s choice.</w:t>
      </w:r>
    </w:p>
    <w:p w14:paraId="5F16ADE9" w14:textId="33692047" w:rsidR="00670187" w:rsidRPr="003C648C" w:rsidRDefault="00670187" w:rsidP="00670187">
      <w:pPr>
        <w:pStyle w:val="Body"/>
        <w:keepNext/>
        <w:rPr>
          <w:i/>
          <w:u w:val="single"/>
        </w:rPr>
      </w:pPr>
      <w:r w:rsidRPr="003C648C">
        <w:rPr>
          <w:i/>
          <w:u w:val="single"/>
        </w:rPr>
        <w:t>Fitting of parametric models</w:t>
      </w:r>
      <w:r w:rsidR="00895376" w:rsidRPr="003C648C">
        <w:rPr>
          <w:i/>
          <w:u w:val="single"/>
        </w:rPr>
        <w:t xml:space="preserve"> and visual fit</w:t>
      </w:r>
      <w:r w:rsidR="00D4296A" w:rsidRPr="003C648C">
        <w:rPr>
          <w:i/>
          <w:iCs/>
          <w:u w:val="single"/>
        </w:rPr>
        <w:t xml:space="preserve"> against KM data</w:t>
      </w:r>
    </w:p>
    <w:p w14:paraId="1AB0F3A1" w14:textId="3C549371" w:rsidR="0057339C" w:rsidRDefault="0057339C" w:rsidP="00670187">
      <w:pPr>
        <w:pStyle w:val="Body"/>
      </w:pPr>
      <w:r w:rsidRPr="00C67C0A">
        <w:t>Visual assessment of observed</w:t>
      </w:r>
      <w:r w:rsidR="005A12D7">
        <w:t xml:space="preserve"> KM data</w:t>
      </w:r>
      <w:r w:rsidRPr="00C67C0A">
        <w:t xml:space="preserve"> versus predicted </w:t>
      </w:r>
      <w:r>
        <w:t>PFS</w:t>
      </w:r>
      <w:r w:rsidRPr="00C67C0A">
        <w:t xml:space="preserve"> curves </w:t>
      </w:r>
      <w:r>
        <w:t>(</w:t>
      </w:r>
      <w:r w:rsidRPr="003B1AE1">
        <w:rPr>
          <w:b/>
          <w:bCs/>
        </w:rPr>
        <w:fldChar w:fldCharType="begin"/>
      </w:r>
      <w:r w:rsidRPr="003B1AE1">
        <w:rPr>
          <w:b/>
          <w:bCs/>
        </w:rPr>
        <w:instrText xml:space="preserve"> REF _Ref121152078 \h  \* MERGEFORMAT </w:instrText>
      </w:r>
      <w:r w:rsidRPr="003B1AE1">
        <w:rPr>
          <w:b/>
          <w:bCs/>
        </w:rPr>
      </w:r>
      <w:r w:rsidRPr="003B1AE1">
        <w:rPr>
          <w:b/>
          <w:bCs/>
        </w:rPr>
        <w:fldChar w:fldCharType="separate"/>
      </w:r>
      <w:r w:rsidR="00145F42" w:rsidRPr="00145F42">
        <w:rPr>
          <w:b/>
          <w:bCs/>
        </w:rPr>
        <w:t xml:space="preserve">Figure </w:t>
      </w:r>
      <w:r w:rsidR="00145F42" w:rsidRPr="00145F42">
        <w:rPr>
          <w:b/>
          <w:bCs/>
          <w:noProof/>
        </w:rPr>
        <w:t>33</w:t>
      </w:r>
      <w:r w:rsidRPr="003B1AE1">
        <w:rPr>
          <w:b/>
          <w:bCs/>
        </w:rPr>
        <w:fldChar w:fldCharType="end"/>
      </w:r>
      <w:r w:rsidRPr="003C648C">
        <w:rPr>
          <w:b/>
          <w:bCs/>
        </w:rPr>
        <w:t xml:space="preserve"> </w:t>
      </w:r>
      <w:r>
        <w:t xml:space="preserve">and </w:t>
      </w:r>
      <w:r w:rsidRPr="003C648C">
        <w:rPr>
          <w:b/>
          <w:bCs/>
        </w:rPr>
        <w:fldChar w:fldCharType="begin"/>
      </w:r>
      <w:r w:rsidRPr="003C648C">
        <w:rPr>
          <w:b/>
          <w:bCs/>
        </w:rPr>
        <w:instrText xml:space="preserve"> REF _Ref129037190 \h </w:instrText>
      </w:r>
      <w:r>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34</w:t>
      </w:r>
      <w:r w:rsidRPr="003C648C">
        <w:rPr>
          <w:b/>
          <w:bCs/>
        </w:rPr>
        <w:fldChar w:fldCharType="end"/>
      </w:r>
      <w:r>
        <w:rPr>
          <w:bCs/>
        </w:rPr>
        <w:t xml:space="preserve">), </w:t>
      </w:r>
      <w:r>
        <w:t>in addition to</w:t>
      </w:r>
      <w:r w:rsidRPr="00C67C0A">
        <w:t xml:space="preserve"> clinical validation of </w:t>
      </w:r>
      <w:r>
        <w:t xml:space="preserve">long-term </w:t>
      </w:r>
      <w:r w:rsidRPr="00C67C0A">
        <w:t xml:space="preserve">modelled survival </w:t>
      </w:r>
      <w:r>
        <w:t>(</w:t>
      </w:r>
      <w:r w:rsidR="00CD0100" w:rsidRPr="003C648C">
        <w:rPr>
          <w:b/>
          <w:bCs/>
        </w:rPr>
        <w:fldChar w:fldCharType="begin"/>
      </w:r>
      <w:r w:rsidR="00CD0100" w:rsidRPr="003C648C">
        <w:rPr>
          <w:b/>
          <w:bCs/>
        </w:rPr>
        <w:instrText xml:space="preserve"> REF _Ref129037195 \h </w:instrText>
      </w:r>
      <w:r w:rsidR="00CD0100">
        <w:rPr>
          <w:b/>
          <w:bCs/>
        </w:rPr>
        <w:instrText xml:space="preserve"> \* MERGEFORMAT </w:instrText>
      </w:r>
      <w:r w:rsidR="00CD0100" w:rsidRPr="003C648C">
        <w:rPr>
          <w:b/>
          <w:bCs/>
        </w:rPr>
      </w:r>
      <w:r w:rsidR="00CD0100" w:rsidRPr="003C648C">
        <w:rPr>
          <w:b/>
          <w:bCs/>
        </w:rPr>
        <w:fldChar w:fldCharType="separate"/>
      </w:r>
      <w:r w:rsidR="00145F42" w:rsidRPr="00145F42">
        <w:rPr>
          <w:b/>
          <w:bCs/>
        </w:rPr>
        <w:t xml:space="preserve">Figure </w:t>
      </w:r>
      <w:r w:rsidR="00145F42" w:rsidRPr="00145F42">
        <w:rPr>
          <w:b/>
          <w:bCs/>
          <w:noProof/>
        </w:rPr>
        <w:t>35</w:t>
      </w:r>
      <w:r w:rsidR="00CD0100" w:rsidRPr="003C648C">
        <w:rPr>
          <w:b/>
          <w:bCs/>
        </w:rPr>
        <w:fldChar w:fldCharType="end"/>
      </w:r>
      <w:r w:rsidR="00CD0100">
        <w:rPr>
          <w:b/>
          <w:bCs/>
        </w:rPr>
        <w:t xml:space="preserve"> </w:t>
      </w:r>
      <w:r w:rsidR="00CD0100">
        <w:t xml:space="preserve">and </w:t>
      </w:r>
      <w:r w:rsidR="00CD0100" w:rsidRPr="003C648C">
        <w:rPr>
          <w:b/>
          <w:bCs/>
        </w:rPr>
        <w:fldChar w:fldCharType="begin"/>
      </w:r>
      <w:r w:rsidR="00CD0100" w:rsidRPr="003C648C">
        <w:rPr>
          <w:b/>
          <w:bCs/>
        </w:rPr>
        <w:instrText xml:space="preserve"> REF _Ref129037197 \h </w:instrText>
      </w:r>
      <w:r w:rsidR="00CD0100">
        <w:rPr>
          <w:b/>
          <w:bCs/>
        </w:rPr>
        <w:instrText xml:space="preserve"> \* MERGEFORMAT </w:instrText>
      </w:r>
      <w:r w:rsidR="00CD0100" w:rsidRPr="003C648C">
        <w:rPr>
          <w:b/>
          <w:bCs/>
        </w:rPr>
      </w:r>
      <w:r w:rsidR="00CD0100" w:rsidRPr="003C648C">
        <w:rPr>
          <w:b/>
          <w:bCs/>
        </w:rPr>
        <w:fldChar w:fldCharType="separate"/>
      </w:r>
      <w:r w:rsidR="00145F42" w:rsidRPr="00145F42">
        <w:rPr>
          <w:b/>
          <w:bCs/>
        </w:rPr>
        <w:t xml:space="preserve">Figure </w:t>
      </w:r>
      <w:r w:rsidR="00145F42" w:rsidRPr="00145F42">
        <w:rPr>
          <w:b/>
          <w:bCs/>
          <w:noProof/>
        </w:rPr>
        <w:t>36</w:t>
      </w:r>
      <w:r w:rsidR="00CD0100" w:rsidRPr="003C648C">
        <w:rPr>
          <w:b/>
          <w:bCs/>
        </w:rPr>
        <w:fldChar w:fldCharType="end"/>
      </w:r>
      <w:r>
        <w:t xml:space="preserve">) and </w:t>
      </w:r>
      <w:r w:rsidRPr="00C67C0A">
        <w:t>landmark time points</w:t>
      </w:r>
      <w:r>
        <w:t xml:space="preserve"> (</w:t>
      </w:r>
      <w:r w:rsidR="00CD0100" w:rsidRPr="003C648C">
        <w:rPr>
          <w:b/>
          <w:bCs/>
        </w:rPr>
        <w:fldChar w:fldCharType="begin"/>
      </w:r>
      <w:r w:rsidR="00CD0100" w:rsidRPr="003C648C">
        <w:rPr>
          <w:b/>
          <w:bCs/>
        </w:rPr>
        <w:instrText xml:space="preserve"> REF _Ref129042246 \h </w:instrText>
      </w:r>
      <w:r w:rsidR="00CD0100">
        <w:rPr>
          <w:b/>
          <w:bCs/>
        </w:rPr>
        <w:instrText xml:space="preserve"> \* MERGEFORMAT </w:instrText>
      </w:r>
      <w:r w:rsidR="00CD0100" w:rsidRPr="003C648C">
        <w:rPr>
          <w:b/>
          <w:bCs/>
        </w:rPr>
      </w:r>
      <w:r w:rsidR="00CD0100" w:rsidRPr="003C648C">
        <w:rPr>
          <w:b/>
          <w:bCs/>
        </w:rPr>
        <w:fldChar w:fldCharType="separate"/>
      </w:r>
      <w:r w:rsidR="00145F42" w:rsidRPr="00145F42">
        <w:rPr>
          <w:b/>
          <w:bCs/>
        </w:rPr>
        <w:t xml:space="preserve">Table </w:t>
      </w:r>
      <w:r w:rsidR="00145F42" w:rsidRPr="00145F42">
        <w:rPr>
          <w:b/>
          <w:bCs/>
          <w:noProof/>
        </w:rPr>
        <w:t>38</w:t>
      </w:r>
      <w:r w:rsidR="00CD0100" w:rsidRPr="003C648C">
        <w:rPr>
          <w:b/>
          <w:bCs/>
        </w:rPr>
        <w:fldChar w:fldCharType="end"/>
      </w:r>
      <w:r w:rsidR="00FC5077">
        <w:rPr>
          <w:b/>
          <w:bCs/>
        </w:rPr>
        <w:t>)</w:t>
      </w:r>
      <w:r w:rsidRPr="00C67C0A">
        <w:t xml:space="preserve"> were used to determine the suitability of the different PSMs</w:t>
      </w:r>
    </w:p>
    <w:p w14:paraId="0CD62730" w14:textId="53EBE07E" w:rsidR="00670187" w:rsidRPr="00044306" w:rsidRDefault="00670187" w:rsidP="00670187">
      <w:pPr>
        <w:pStyle w:val="Caption"/>
      </w:pPr>
      <w:bookmarkStart w:id="494" w:name="_Ref121152078"/>
      <w:bookmarkStart w:id="495" w:name="_Toc127006648"/>
      <w:bookmarkStart w:id="496" w:name="_Toc129350959"/>
      <w:r w:rsidRPr="00044306">
        <w:t xml:space="preserve">Figure </w:t>
      </w:r>
      <w:r>
        <w:fldChar w:fldCharType="begin"/>
      </w:r>
      <w:r w:rsidRPr="00044306">
        <w:instrText xml:space="preserve"> SEQ Figure \* ARABIC </w:instrText>
      </w:r>
      <w:r>
        <w:fldChar w:fldCharType="separate"/>
      </w:r>
      <w:r w:rsidR="00145F42">
        <w:rPr>
          <w:noProof/>
        </w:rPr>
        <w:t>33</w:t>
      </w:r>
      <w:r>
        <w:fldChar w:fldCharType="end"/>
      </w:r>
      <w:bookmarkEnd w:id="494"/>
      <w:r w:rsidRPr="00044306">
        <w:t xml:space="preserve">: </w:t>
      </w:r>
      <w:r w:rsidRPr="00AD3FB6">
        <w:t xml:space="preserve">Observed versus predicted </w:t>
      </w:r>
      <w:r w:rsidRPr="00044306">
        <w:t xml:space="preserve">PFS (TPC) </w:t>
      </w:r>
      <w:r w:rsidRPr="00AD3FB6">
        <w:t>in the FAS population</w:t>
      </w:r>
      <w:bookmarkEnd w:id="495"/>
      <w:r w:rsidR="003E4C45" w:rsidRPr="003E4C45">
        <w:t xml:space="preserve"> </w:t>
      </w:r>
      <w:r w:rsidR="003E4C45">
        <w:t>over a 3-year time horizon</w:t>
      </w:r>
      <w:r w:rsidR="003E4C45" w:rsidRPr="00671C81">
        <w:t xml:space="preserve"> in the FAS population</w:t>
      </w:r>
      <w:bookmarkEnd w:id="496"/>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2C9BDC68" w14:textId="77777777" w:rsidTr="00B261B6">
        <w:trPr>
          <w:trHeight w:val="3492"/>
        </w:trPr>
        <w:tc>
          <w:tcPr>
            <w:tcW w:w="9017" w:type="dxa"/>
            <w:tcBorders>
              <w:top w:val="single" w:sz="4" w:space="0" w:color="auto"/>
              <w:left w:val="single" w:sz="4" w:space="0" w:color="auto"/>
              <w:bottom w:val="single" w:sz="4" w:space="0" w:color="auto"/>
              <w:right w:val="single" w:sz="4" w:space="0" w:color="auto"/>
            </w:tcBorders>
            <w:vAlign w:val="center"/>
          </w:tcPr>
          <w:p w14:paraId="0EAA0C05" w14:textId="0CBCF989" w:rsidR="00670187" w:rsidRDefault="00BF35D6">
            <w:pPr>
              <w:pStyle w:val="Body"/>
              <w:spacing w:after="60"/>
              <w:jc w:val="center"/>
              <w:rPr>
                <w:lang w:val="de-DE"/>
              </w:rPr>
            </w:pPr>
            <w:r w:rsidRPr="00BF35D6">
              <w:rPr>
                <w:noProof/>
                <w:lang w:val="de-DE"/>
              </w:rPr>
              <w:drawing>
                <wp:inline distT="0" distB="0" distL="0" distR="0" wp14:anchorId="5B935B4B" wp14:editId="4B2F9E3A">
                  <wp:extent cx="5486400" cy="286512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Picture 230"/>
                          <pic:cNvPicPr/>
                        </pic:nvPicPr>
                        <pic:blipFill>
                          <a:blip r:embed="rId30">
                            <a:extLst>
                              <a:ext uri="{28A0092B-C50C-407E-A947-70E740481C1C}">
                                <a14:useLocalDpi xmlns:a14="http://schemas.microsoft.com/office/drawing/2010/main" val="0"/>
                              </a:ext>
                            </a:extLst>
                          </a:blip>
                          <a:stretch>
                            <a:fillRect/>
                          </a:stretch>
                        </pic:blipFill>
                        <pic:spPr>
                          <a:xfrm>
                            <a:off x="0" y="0"/>
                            <a:ext cx="5502855" cy="2873713"/>
                          </a:xfrm>
                          <a:prstGeom prst="rect">
                            <a:avLst/>
                          </a:prstGeom>
                        </pic:spPr>
                      </pic:pic>
                    </a:graphicData>
                  </a:graphic>
                </wp:inline>
              </w:drawing>
            </w:r>
            <w:r w:rsidR="00206684" w:rsidRPr="00206684" w:rsidDel="00206684">
              <w:rPr>
                <w:noProof/>
                <w:lang w:val="de-DE"/>
              </w:rPr>
              <w:t xml:space="preserve"> </w:t>
            </w:r>
          </w:p>
        </w:tc>
      </w:tr>
    </w:tbl>
    <w:p w14:paraId="72634B48" w14:textId="3EAC387A" w:rsidR="00670187" w:rsidRPr="00044306" w:rsidRDefault="00670187" w:rsidP="00670187">
      <w:pPr>
        <w:pStyle w:val="Footnotes"/>
        <w:spacing w:after="240"/>
      </w:pPr>
      <w:r w:rsidRPr="00044306">
        <w:t xml:space="preserve">Abbreviations: FAS, full set analysis; KM, Kaplan-Meier; PFS, progression-free survival; </w:t>
      </w:r>
      <w:r w:rsidRPr="001E6BCF">
        <w:rPr>
          <w:rStyle w:val="FootnotesChar"/>
        </w:rPr>
        <w:t>TPC, treatment of physician’s choice</w:t>
      </w:r>
      <w:r w:rsidRPr="00044306">
        <w:t>.</w:t>
      </w:r>
      <w:r w:rsidR="00B51520" w:rsidRPr="00B51520">
        <w:rPr>
          <w:noProof/>
        </w:rPr>
        <w:t xml:space="preserve"> </w:t>
      </w:r>
    </w:p>
    <w:p w14:paraId="03B7AE12" w14:textId="5EF05A95" w:rsidR="00670187" w:rsidRPr="00FC7210" w:rsidRDefault="00670187" w:rsidP="00670187">
      <w:pPr>
        <w:pStyle w:val="Footnotes"/>
      </w:pPr>
    </w:p>
    <w:p w14:paraId="020EDEC1" w14:textId="5466791F" w:rsidR="003E4C45" w:rsidRPr="00C67C0A" w:rsidRDefault="003E4C45" w:rsidP="003E4C45">
      <w:pPr>
        <w:pStyle w:val="Caption"/>
      </w:pPr>
      <w:bookmarkStart w:id="497" w:name="_Ref129037190"/>
      <w:bookmarkStart w:id="498" w:name="_Toc129350960"/>
      <w:r w:rsidRPr="00044306">
        <w:lastRenderedPageBreak/>
        <w:t xml:space="preserve">Figure </w:t>
      </w:r>
      <w:r>
        <w:fldChar w:fldCharType="begin"/>
      </w:r>
      <w:r w:rsidRPr="00044306">
        <w:instrText xml:space="preserve"> SEQ Figure \* ARABIC </w:instrText>
      </w:r>
      <w:r>
        <w:fldChar w:fldCharType="separate"/>
      </w:r>
      <w:r w:rsidR="00145F42">
        <w:rPr>
          <w:noProof/>
        </w:rPr>
        <w:t>34</w:t>
      </w:r>
      <w:r>
        <w:fldChar w:fldCharType="end"/>
      </w:r>
      <w:bookmarkEnd w:id="497"/>
      <w:r w:rsidRPr="00044306">
        <w:t xml:space="preserve">: </w:t>
      </w:r>
      <w:r w:rsidRPr="00C67C0A">
        <w:t xml:space="preserve">Observed versus predicted </w:t>
      </w:r>
      <w:r w:rsidRPr="00D374CE">
        <w:t>PFS (</w:t>
      </w:r>
      <w:r w:rsidR="008A358A">
        <w:t>T-DXd</w:t>
      </w:r>
      <w:r w:rsidRPr="00D374CE">
        <w:t>)</w:t>
      </w:r>
      <w:r w:rsidRPr="00C67C0A">
        <w:t xml:space="preserve"> in the FAS population </w:t>
      </w:r>
      <w:r>
        <w:t xml:space="preserve">over a </w:t>
      </w:r>
      <w:r w:rsidR="00D404B7">
        <w:t>3</w:t>
      </w:r>
      <w:r>
        <w:t>-year time horizon</w:t>
      </w:r>
      <w:r w:rsidRPr="00671C81">
        <w:t xml:space="preserve"> in the FAS population</w:t>
      </w:r>
      <w:bookmarkEnd w:id="498"/>
    </w:p>
    <w:tbl>
      <w:tblPr>
        <w:tblStyle w:val="TableGrid"/>
        <w:tblW w:w="9092" w:type="dxa"/>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92"/>
      </w:tblGrid>
      <w:tr w:rsidR="003E4C45" w14:paraId="5FD90A41" w14:textId="77777777" w:rsidTr="00B261B6">
        <w:trPr>
          <w:trHeight w:val="4446"/>
        </w:trPr>
        <w:tc>
          <w:tcPr>
            <w:tcW w:w="9092" w:type="dxa"/>
            <w:tcBorders>
              <w:top w:val="single" w:sz="4" w:space="0" w:color="auto"/>
              <w:left w:val="single" w:sz="4" w:space="0" w:color="auto"/>
              <w:bottom w:val="single" w:sz="4" w:space="0" w:color="auto"/>
              <w:right w:val="single" w:sz="4" w:space="0" w:color="auto"/>
            </w:tcBorders>
            <w:vAlign w:val="center"/>
          </w:tcPr>
          <w:p w14:paraId="0F8441B2" w14:textId="0F455BBD" w:rsidR="003E4C45" w:rsidRDefault="00EE7870">
            <w:pPr>
              <w:jc w:val="center"/>
            </w:pPr>
            <w:r w:rsidRPr="00EE7870">
              <w:rPr>
                <w:noProof/>
              </w:rPr>
              <w:drawing>
                <wp:inline distT="0" distB="0" distL="0" distR="0" wp14:anchorId="233A5072" wp14:editId="67D9D616">
                  <wp:extent cx="5445106" cy="2850078"/>
                  <wp:effectExtent l="0" t="0" r="3810" b="762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pic:cNvPicPr/>
                        </pic:nvPicPr>
                        <pic:blipFill>
                          <a:blip r:embed="rId30">
                            <a:extLst>
                              <a:ext uri="{28A0092B-C50C-407E-A947-70E740481C1C}">
                                <a14:useLocalDpi xmlns:a14="http://schemas.microsoft.com/office/drawing/2010/main" val="0"/>
                              </a:ext>
                            </a:extLst>
                          </a:blip>
                          <a:srcRect t="5208" b="5208"/>
                          <a:stretch>
                            <a:fillRect/>
                          </a:stretch>
                        </pic:blipFill>
                        <pic:spPr bwMode="auto">
                          <a:xfrm>
                            <a:off x="0" y="0"/>
                            <a:ext cx="5449890" cy="2852582"/>
                          </a:xfrm>
                          <a:prstGeom prst="rect">
                            <a:avLst/>
                          </a:prstGeom>
                          <a:ln>
                            <a:noFill/>
                          </a:ln>
                          <a:extLst>
                            <a:ext uri="{53640926-AAD7-44D8-BBD7-CCE9431645EC}">
                              <a14:shadowObscured xmlns:a14="http://schemas.microsoft.com/office/drawing/2010/main"/>
                            </a:ext>
                          </a:extLst>
                        </pic:spPr>
                      </pic:pic>
                    </a:graphicData>
                  </a:graphic>
                </wp:inline>
              </w:drawing>
            </w:r>
            <w:r w:rsidR="003E4C45" w:rsidRPr="0057725D" w:rsidDel="0057725D">
              <w:rPr>
                <w:noProof/>
              </w:rPr>
              <w:t xml:space="preserve"> </w:t>
            </w:r>
          </w:p>
        </w:tc>
      </w:tr>
    </w:tbl>
    <w:p w14:paraId="361DDB2C" w14:textId="5B46E668" w:rsidR="00ED78D4" w:rsidRPr="003B1AE1" w:rsidRDefault="003E4C45" w:rsidP="003B1AE1">
      <w:pPr>
        <w:pStyle w:val="Footnotes"/>
      </w:pPr>
      <w:r w:rsidRPr="00044306">
        <w:t>Abbreviations: FAS, full set analysis; KM, Kaplan-Meier; PFS, progression-free survival; T-DXd, trastuzumab deruxtecan.</w:t>
      </w:r>
    </w:p>
    <w:p w14:paraId="2567CA64" w14:textId="22998209" w:rsidR="0013546B" w:rsidRDefault="000C0DC9" w:rsidP="0013546B">
      <w:pPr>
        <w:pStyle w:val="Body"/>
      </w:pPr>
      <w:r>
        <w:t>For the</w:t>
      </w:r>
      <w:r w:rsidR="00700B6A">
        <w:t xml:space="preserve"> TPC arm</w:t>
      </w:r>
      <w:r w:rsidR="0013546B" w:rsidRPr="00B75FBF">
        <w:t xml:space="preserve">, </w:t>
      </w:r>
      <w:r w:rsidR="0013546B">
        <w:t xml:space="preserve">the Weibull, Gompertz and exponential curves overestimate PFS </w:t>
      </w:r>
      <w:r w:rsidR="00041ED5">
        <w:t>for TPC</w:t>
      </w:r>
      <w:r w:rsidR="0013546B">
        <w:t xml:space="preserve"> in the first year and as such were not considered a good visual fit to the TPC KM data, while the log-logistic, generalised gamma and log-normal provide a good visual fit to the KM data in the TPC arm. </w:t>
      </w:r>
    </w:p>
    <w:p w14:paraId="7E2DBC54" w14:textId="3275C7BF" w:rsidR="0013546B" w:rsidRDefault="0013546B" w:rsidP="0013546B">
      <w:pPr>
        <w:pStyle w:val="Body"/>
      </w:pPr>
      <w:r>
        <w:t xml:space="preserve">For the T-DXd arm, all curves appeared to provide a reasonable visual fit, however the log-logistic and generalised gamma curves in particular appeared to provide the closest visual fit. </w:t>
      </w:r>
    </w:p>
    <w:p w14:paraId="135B36E6" w14:textId="77777777" w:rsidR="00584355" w:rsidRDefault="00584355" w:rsidP="00584355">
      <w:pPr>
        <w:rPr>
          <w:i/>
          <w:u w:val="single"/>
        </w:rPr>
      </w:pPr>
      <w:r w:rsidRPr="00F033C2">
        <w:rPr>
          <w:i/>
          <w:u w:val="single"/>
        </w:rPr>
        <w:t>Long-term clinical plausibility</w:t>
      </w:r>
    </w:p>
    <w:p w14:paraId="76FCC363" w14:textId="2D598778" w:rsidR="00985612" w:rsidRDefault="00807CBB" w:rsidP="00985612">
      <w:r w:rsidRPr="00807CBB">
        <w:rPr>
          <w:b/>
          <w:bCs/>
        </w:rPr>
        <w:fldChar w:fldCharType="begin"/>
      </w:r>
      <w:r w:rsidRPr="00807CBB">
        <w:rPr>
          <w:b/>
          <w:bCs/>
        </w:rPr>
        <w:instrText xml:space="preserve"> REF _Ref129037195 \h </w:instrText>
      </w:r>
      <w:r>
        <w:rPr>
          <w:b/>
          <w:bCs/>
        </w:rPr>
        <w:instrText xml:space="preserve"> \* MERGEFORMAT </w:instrText>
      </w:r>
      <w:r w:rsidRPr="00807CBB">
        <w:rPr>
          <w:b/>
          <w:bCs/>
        </w:rPr>
      </w:r>
      <w:r w:rsidRPr="00807CBB">
        <w:rPr>
          <w:b/>
          <w:bCs/>
        </w:rPr>
        <w:fldChar w:fldCharType="separate"/>
      </w:r>
      <w:r w:rsidR="00145F42" w:rsidRPr="00145F42">
        <w:rPr>
          <w:b/>
          <w:bCs/>
        </w:rPr>
        <w:t xml:space="preserve">Figure </w:t>
      </w:r>
      <w:r w:rsidR="00145F42" w:rsidRPr="00145F42">
        <w:rPr>
          <w:b/>
          <w:bCs/>
          <w:noProof/>
        </w:rPr>
        <w:t>35</w:t>
      </w:r>
      <w:r w:rsidRPr="00807CBB">
        <w:rPr>
          <w:b/>
          <w:bCs/>
        </w:rPr>
        <w:fldChar w:fldCharType="end"/>
      </w:r>
      <w:r w:rsidR="00F06B0F">
        <w:t xml:space="preserve"> and</w:t>
      </w:r>
      <w:r>
        <w:t xml:space="preserve"> </w:t>
      </w:r>
      <w:r w:rsidRPr="00807CBB">
        <w:rPr>
          <w:b/>
          <w:bCs/>
        </w:rPr>
        <w:fldChar w:fldCharType="begin"/>
      </w:r>
      <w:r w:rsidRPr="00807CBB">
        <w:rPr>
          <w:b/>
          <w:bCs/>
        </w:rPr>
        <w:instrText xml:space="preserve"> REF _Ref129037197 \h </w:instrText>
      </w:r>
      <w:r>
        <w:rPr>
          <w:b/>
          <w:bCs/>
        </w:rPr>
        <w:instrText xml:space="preserve"> \* MERGEFORMAT </w:instrText>
      </w:r>
      <w:r w:rsidRPr="00807CBB">
        <w:rPr>
          <w:b/>
          <w:bCs/>
        </w:rPr>
      </w:r>
      <w:r w:rsidRPr="00807CBB">
        <w:rPr>
          <w:b/>
          <w:bCs/>
        </w:rPr>
        <w:fldChar w:fldCharType="separate"/>
      </w:r>
      <w:r w:rsidR="00145F42" w:rsidRPr="00145F42">
        <w:rPr>
          <w:b/>
          <w:bCs/>
        </w:rPr>
        <w:t xml:space="preserve">Figure </w:t>
      </w:r>
      <w:r w:rsidR="00145F42" w:rsidRPr="00145F42">
        <w:rPr>
          <w:b/>
          <w:bCs/>
          <w:noProof/>
        </w:rPr>
        <w:t>36</w:t>
      </w:r>
      <w:r w:rsidRPr="00807CBB">
        <w:rPr>
          <w:b/>
          <w:bCs/>
        </w:rPr>
        <w:fldChar w:fldCharType="end"/>
      </w:r>
      <w:r w:rsidR="00F06B0F">
        <w:t xml:space="preserve"> </w:t>
      </w:r>
      <w:r w:rsidR="00985612" w:rsidRPr="00143C3D">
        <w:t xml:space="preserve">present the model </w:t>
      </w:r>
      <w:r w:rsidR="001A6CA1">
        <w:t>predictions</w:t>
      </w:r>
      <w:r w:rsidR="001A6CA1" w:rsidRPr="00143C3D">
        <w:t xml:space="preserve"> </w:t>
      </w:r>
      <w:r w:rsidR="00985612" w:rsidRPr="00143C3D">
        <w:t xml:space="preserve">for T-DXd and </w:t>
      </w:r>
      <w:r w:rsidR="00985612" w:rsidRPr="005D58CB">
        <w:t>TPC, respectively,</w:t>
      </w:r>
      <w:r w:rsidR="00985612" w:rsidRPr="00143C3D">
        <w:t xml:space="preserve"> over a </w:t>
      </w:r>
      <w:r w:rsidR="00985612">
        <w:t>10</w:t>
      </w:r>
      <w:r w:rsidR="00985612" w:rsidRPr="00143C3D">
        <w:t>-year time horizon.</w:t>
      </w:r>
      <w:r w:rsidR="001A6CA1" w:rsidRPr="001A6CA1">
        <w:t xml:space="preserve"> </w:t>
      </w:r>
      <w:r w:rsidR="00676A94">
        <w:t xml:space="preserve">Given the maturity of the PFS data, </w:t>
      </w:r>
      <w:r w:rsidR="0046370B">
        <w:t xml:space="preserve">the long-term estimates </w:t>
      </w:r>
      <w:r>
        <w:t>presented in</w:t>
      </w:r>
      <w:r w:rsidR="00A169E2">
        <w:t xml:space="preserve"> </w:t>
      </w:r>
      <w:r w:rsidR="00A169E2" w:rsidRPr="00A169E2">
        <w:rPr>
          <w:b/>
          <w:bCs/>
        </w:rPr>
        <w:fldChar w:fldCharType="begin"/>
      </w:r>
      <w:r w:rsidR="00A169E2" w:rsidRPr="00A169E2">
        <w:rPr>
          <w:b/>
          <w:bCs/>
        </w:rPr>
        <w:instrText xml:space="preserve"> REF _Ref129042246 \h </w:instrText>
      </w:r>
      <w:r w:rsidR="00A169E2">
        <w:rPr>
          <w:b/>
          <w:bCs/>
        </w:rPr>
        <w:instrText xml:space="preserve"> \* MERGEFORMAT </w:instrText>
      </w:r>
      <w:r w:rsidR="00A169E2" w:rsidRPr="00A169E2">
        <w:rPr>
          <w:b/>
          <w:bCs/>
        </w:rPr>
      </w:r>
      <w:r w:rsidR="00A169E2" w:rsidRPr="00A169E2">
        <w:rPr>
          <w:b/>
          <w:bCs/>
        </w:rPr>
        <w:fldChar w:fldCharType="separate"/>
      </w:r>
      <w:r w:rsidR="00145F42" w:rsidRPr="00145F42">
        <w:rPr>
          <w:b/>
          <w:bCs/>
        </w:rPr>
        <w:t xml:space="preserve">Table </w:t>
      </w:r>
      <w:r w:rsidR="00145F42" w:rsidRPr="00145F42">
        <w:rPr>
          <w:b/>
          <w:bCs/>
          <w:noProof/>
        </w:rPr>
        <w:t>38</w:t>
      </w:r>
      <w:r w:rsidR="00A169E2" w:rsidRPr="00A169E2">
        <w:rPr>
          <w:b/>
          <w:bCs/>
        </w:rPr>
        <w:fldChar w:fldCharType="end"/>
      </w:r>
      <w:r>
        <w:t xml:space="preserve"> </w:t>
      </w:r>
      <w:r w:rsidR="0046370B">
        <w:t>were relatively similar across curves at all time points</w:t>
      </w:r>
      <w:r w:rsidR="000A58A2">
        <w:t xml:space="preserve">, however </w:t>
      </w:r>
      <w:bookmarkStart w:id="499" w:name="_Hlk129278497"/>
      <w:r w:rsidR="000A58A2" w:rsidRPr="00871A91">
        <w:t xml:space="preserve">feedback from UK clinicians </w:t>
      </w:r>
      <w:r w:rsidR="000A58A2">
        <w:t xml:space="preserve">based on modelled survival at </w:t>
      </w:r>
      <w:r w:rsidR="000A58A2" w:rsidRPr="002629AD">
        <w:t>landmark time points</w:t>
      </w:r>
      <w:r w:rsidR="000A58A2">
        <w:t xml:space="preserve">, </w:t>
      </w:r>
      <w:r w:rsidR="00FE5B22">
        <w:t>was that</w:t>
      </w:r>
      <w:r w:rsidR="000A58A2">
        <w:t xml:space="preserve"> </w:t>
      </w:r>
      <w:r w:rsidR="000A58A2" w:rsidRPr="00871A91">
        <w:t>t</w:t>
      </w:r>
      <w:r w:rsidR="000A58A2" w:rsidRPr="005D58CB">
        <w:t>he</w:t>
      </w:r>
      <w:r w:rsidR="000A58A2" w:rsidRPr="00871A91">
        <w:t xml:space="preserve"> </w:t>
      </w:r>
      <w:r w:rsidR="000A58A2" w:rsidRPr="00C67C0A">
        <w:t xml:space="preserve">log-logistic and </w:t>
      </w:r>
      <w:r w:rsidR="000A58A2">
        <w:t>generalised gamma</w:t>
      </w:r>
      <w:r w:rsidR="000A58A2" w:rsidRPr="00090967">
        <w:t xml:space="preserve"> curves</w:t>
      </w:r>
      <w:r w:rsidR="000A58A2">
        <w:t xml:space="preserve"> </w:t>
      </w:r>
      <w:r w:rsidR="000A58A2" w:rsidRPr="005D58CB">
        <w:t xml:space="preserve">were considered </w:t>
      </w:r>
      <w:r w:rsidR="000A58A2" w:rsidRPr="00871A91">
        <w:t>the most</w:t>
      </w:r>
      <w:r w:rsidR="000A58A2" w:rsidRPr="005D58CB">
        <w:t xml:space="preserve"> </w:t>
      </w:r>
      <w:r w:rsidR="000A58A2" w:rsidRPr="00871A91">
        <w:t xml:space="preserve">clinically </w:t>
      </w:r>
      <w:r w:rsidR="000A58A2" w:rsidRPr="005D58CB">
        <w:t>plausible</w:t>
      </w:r>
      <w:r w:rsidR="000A58A2" w:rsidRPr="00871A91">
        <w:t xml:space="preserve"> to inform </w:t>
      </w:r>
      <w:r w:rsidR="000A58A2">
        <w:t xml:space="preserve">the </w:t>
      </w:r>
      <w:r w:rsidR="000A58A2" w:rsidRPr="00871A91">
        <w:t>TPC</w:t>
      </w:r>
      <w:r w:rsidR="000A58A2">
        <w:t xml:space="preserve"> arm. </w:t>
      </w:r>
      <w:bookmarkEnd w:id="499"/>
    </w:p>
    <w:p w14:paraId="604C73C3" w14:textId="59E097A9" w:rsidR="001B0419" w:rsidRPr="003C648C" w:rsidRDefault="001B0419" w:rsidP="00584355">
      <w:pPr>
        <w:rPr>
          <w:iCs/>
          <w:u w:val="single"/>
        </w:rPr>
      </w:pPr>
    </w:p>
    <w:p w14:paraId="2E605898" w14:textId="174E05F5" w:rsidR="00584355" w:rsidRPr="00546A80" w:rsidRDefault="00584355" w:rsidP="00584355">
      <w:pPr>
        <w:pStyle w:val="Caption"/>
      </w:pPr>
      <w:bookmarkStart w:id="500" w:name="_Ref129042246"/>
      <w:bookmarkStart w:id="501" w:name="_Toc129351013"/>
      <w:bookmarkStart w:id="502" w:name="_Hlk129281486"/>
      <w:r w:rsidRPr="00546A80">
        <w:lastRenderedPageBreak/>
        <w:t xml:space="preserve">Table </w:t>
      </w:r>
      <w:r>
        <w:fldChar w:fldCharType="begin"/>
      </w:r>
      <w:r>
        <w:instrText>SEQ Table \* ARABIC</w:instrText>
      </w:r>
      <w:r>
        <w:fldChar w:fldCharType="separate"/>
      </w:r>
      <w:r w:rsidR="00145F42">
        <w:rPr>
          <w:noProof/>
        </w:rPr>
        <w:t>38</w:t>
      </w:r>
      <w:r>
        <w:fldChar w:fldCharType="end"/>
      </w:r>
      <w:bookmarkEnd w:id="500"/>
      <w:r w:rsidRPr="00546A80">
        <w:t xml:space="preserve">: PFS in the FAS population: Predictions by </w:t>
      </w:r>
      <w:r>
        <w:t>in</w:t>
      </w:r>
      <w:r w:rsidRPr="00546A80">
        <w:t>dependently fitted distributions in T-DXd and TPC</w:t>
      </w:r>
      <w:bookmarkEnd w:id="501"/>
    </w:p>
    <w:tbl>
      <w:tblPr>
        <w:tblStyle w:val="TableGrid"/>
        <w:tblW w:w="8926" w:type="dxa"/>
        <w:tblLayout w:type="fixed"/>
        <w:tblLook w:val="04A0" w:firstRow="1" w:lastRow="0" w:firstColumn="1" w:lastColumn="0" w:noHBand="0" w:noVBand="1"/>
      </w:tblPr>
      <w:tblGrid>
        <w:gridCol w:w="2122"/>
        <w:gridCol w:w="1275"/>
        <w:gridCol w:w="1276"/>
        <w:gridCol w:w="1418"/>
        <w:gridCol w:w="1417"/>
        <w:gridCol w:w="1418"/>
      </w:tblGrid>
      <w:tr w:rsidR="00584355" w:rsidRPr="00E57999" w14:paraId="2AA56142" w14:textId="77777777" w:rsidTr="00F033C2">
        <w:trPr>
          <w:trHeight w:val="573"/>
        </w:trPr>
        <w:tc>
          <w:tcPr>
            <w:tcW w:w="2122" w:type="dxa"/>
            <w:shd w:val="clear" w:color="auto" w:fill="E7E6E6" w:themeFill="background2"/>
            <w:vAlign w:val="center"/>
          </w:tcPr>
          <w:p w14:paraId="413384C1" w14:textId="77777777" w:rsidR="00584355" w:rsidRPr="00CB0422" w:rsidRDefault="00584355" w:rsidP="00F033C2">
            <w:pPr>
              <w:pStyle w:val="NICETabletext"/>
              <w:rPr>
                <w:b/>
                <w:lang w:eastAsia="en-GB"/>
              </w:rPr>
            </w:pPr>
            <w:r w:rsidRPr="00CB0422">
              <w:rPr>
                <w:b/>
                <w:lang w:eastAsia="en-GB"/>
              </w:rPr>
              <w:t>Distribution</w:t>
            </w:r>
          </w:p>
        </w:tc>
        <w:tc>
          <w:tcPr>
            <w:tcW w:w="1275" w:type="dxa"/>
            <w:shd w:val="clear" w:color="auto" w:fill="E7E6E6" w:themeFill="background2"/>
            <w:vAlign w:val="center"/>
          </w:tcPr>
          <w:p w14:paraId="7078A92A" w14:textId="77777777" w:rsidR="00584355" w:rsidRPr="00CB0422" w:rsidRDefault="00584355" w:rsidP="00F033C2">
            <w:pPr>
              <w:pStyle w:val="NICETabletext"/>
              <w:jc w:val="center"/>
              <w:rPr>
                <w:b/>
                <w:lang w:eastAsia="en-GB"/>
              </w:rPr>
            </w:pPr>
            <w:r w:rsidRPr="00CB0422">
              <w:rPr>
                <w:b/>
                <w:lang w:eastAsia="en-GB"/>
              </w:rPr>
              <w:t>Median (</w:t>
            </w:r>
            <w:r>
              <w:rPr>
                <w:b/>
                <w:lang w:eastAsia="en-GB"/>
              </w:rPr>
              <w:t>months</w:t>
            </w:r>
            <w:r w:rsidRPr="00CB0422">
              <w:rPr>
                <w:b/>
                <w:lang w:eastAsia="en-GB"/>
              </w:rPr>
              <w:t>)</w:t>
            </w:r>
            <w:r>
              <w:rPr>
                <w:b/>
                <w:lang w:eastAsia="en-GB"/>
              </w:rPr>
              <w:t>*</w:t>
            </w:r>
          </w:p>
        </w:tc>
        <w:tc>
          <w:tcPr>
            <w:tcW w:w="1276" w:type="dxa"/>
            <w:shd w:val="clear" w:color="auto" w:fill="E7E6E6" w:themeFill="background2"/>
            <w:vAlign w:val="center"/>
          </w:tcPr>
          <w:p w14:paraId="5FFEB448" w14:textId="77777777" w:rsidR="00584355" w:rsidRPr="00CB0422" w:rsidRDefault="00584355" w:rsidP="00F033C2">
            <w:pPr>
              <w:pStyle w:val="NICETabletext"/>
              <w:rPr>
                <w:b/>
                <w:lang w:eastAsia="en-GB"/>
              </w:rPr>
            </w:pPr>
            <w:r w:rsidRPr="00CB0422">
              <w:rPr>
                <w:b/>
                <w:lang w:eastAsia="en-GB"/>
              </w:rPr>
              <w:t xml:space="preserve">1-Year </w:t>
            </w:r>
            <w:r>
              <w:rPr>
                <w:b/>
                <w:bCs/>
                <w:lang w:eastAsia="en-GB"/>
              </w:rPr>
              <w:t>PFS</w:t>
            </w:r>
          </w:p>
        </w:tc>
        <w:tc>
          <w:tcPr>
            <w:tcW w:w="1418" w:type="dxa"/>
            <w:shd w:val="clear" w:color="auto" w:fill="E7E6E6" w:themeFill="background2"/>
            <w:vAlign w:val="center"/>
          </w:tcPr>
          <w:p w14:paraId="49570A18" w14:textId="77777777" w:rsidR="00584355" w:rsidRPr="00CB0422" w:rsidRDefault="00584355" w:rsidP="00F033C2">
            <w:pPr>
              <w:pStyle w:val="NICETabletext"/>
              <w:rPr>
                <w:b/>
                <w:lang w:eastAsia="en-GB"/>
              </w:rPr>
            </w:pPr>
            <w:r w:rsidRPr="00CB0422">
              <w:rPr>
                <w:b/>
                <w:lang w:eastAsia="en-GB"/>
              </w:rPr>
              <w:t xml:space="preserve">3-Year </w:t>
            </w:r>
            <w:r>
              <w:rPr>
                <w:b/>
                <w:bCs/>
                <w:lang w:eastAsia="en-GB"/>
              </w:rPr>
              <w:t>PFS</w:t>
            </w:r>
          </w:p>
        </w:tc>
        <w:tc>
          <w:tcPr>
            <w:tcW w:w="1417" w:type="dxa"/>
            <w:shd w:val="clear" w:color="auto" w:fill="E7E6E6" w:themeFill="background2"/>
            <w:vAlign w:val="center"/>
          </w:tcPr>
          <w:p w14:paraId="2B2B0FB0" w14:textId="77777777" w:rsidR="00584355" w:rsidRPr="00CB0422" w:rsidRDefault="00584355" w:rsidP="00F033C2">
            <w:pPr>
              <w:pStyle w:val="NICETabletext"/>
              <w:rPr>
                <w:b/>
                <w:lang w:eastAsia="en-GB"/>
              </w:rPr>
            </w:pPr>
            <w:r w:rsidRPr="00CB0422">
              <w:rPr>
                <w:b/>
                <w:lang w:eastAsia="en-GB"/>
              </w:rPr>
              <w:t xml:space="preserve">5-Year </w:t>
            </w:r>
            <w:r>
              <w:rPr>
                <w:b/>
                <w:bCs/>
                <w:lang w:eastAsia="en-GB"/>
              </w:rPr>
              <w:t>PFS</w:t>
            </w:r>
          </w:p>
        </w:tc>
        <w:tc>
          <w:tcPr>
            <w:tcW w:w="1418" w:type="dxa"/>
            <w:shd w:val="clear" w:color="auto" w:fill="E7E6E6" w:themeFill="background2"/>
            <w:vAlign w:val="center"/>
          </w:tcPr>
          <w:p w14:paraId="2E05AC07" w14:textId="77777777" w:rsidR="00584355" w:rsidRPr="00CB0422" w:rsidRDefault="00584355" w:rsidP="00F033C2">
            <w:pPr>
              <w:pStyle w:val="NICETabletext"/>
              <w:rPr>
                <w:b/>
                <w:lang w:eastAsia="en-GB"/>
              </w:rPr>
            </w:pPr>
            <w:r w:rsidRPr="00CB0422">
              <w:rPr>
                <w:b/>
                <w:lang w:eastAsia="en-GB"/>
              </w:rPr>
              <w:t xml:space="preserve">10-Year </w:t>
            </w:r>
            <w:r>
              <w:rPr>
                <w:b/>
                <w:bCs/>
                <w:lang w:eastAsia="en-GB"/>
              </w:rPr>
              <w:t>PFS</w:t>
            </w:r>
          </w:p>
        </w:tc>
      </w:tr>
      <w:tr w:rsidR="00584355" w:rsidRPr="00E57999" w14:paraId="464EF176" w14:textId="77777777" w:rsidTr="00F033C2">
        <w:trPr>
          <w:trHeight w:val="183"/>
        </w:trPr>
        <w:tc>
          <w:tcPr>
            <w:tcW w:w="8926" w:type="dxa"/>
            <w:gridSpan w:val="6"/>
            <w:tcBorders>
              <w:right w:val="single" w:sz="4" w:space="0" w:color="auto"/>
            </w:tcBorders>
            <w:shd w:val="clear" w:color="auto" w:fill="F2F2F2" w:themeFill="background1" w:themeFillShade="F2"/>
          </w:tcPr>
          <w:p w14:paraId="2590FD37" w14:textId="77777777" w:rsidR="00584355" w:rsidRPr="00AD3FB6" w:rsidRDefault="00584355" w:rsidP="00F033C2">
            <w:pPr>
              <w:pStyle w:val="NICETabletext"/>
              <w:rPr>
                <w:b/>
              </w:rPr>
            </w:pPr>
            <w:r>
              <w:rPr>
                <w:b/>
                <w:lang w:eastAsia="en-GB"/>
              </w:rPr>
              <w:t>TPC</w:t>
            </w:r>
          </w:p>
        </w:tc>
      </w:tr>
      <w:tr w:rsidR="00584355" w:rsidRPr="00E57999" w14:paraId="6F1E9365" w14:textId="77777777" w:rsidTr="00F033C2">
        <w:trPr>
          <w:trHeight w:val="183"/>
        </w:trPr>
        <w:tc>
          <w:tcPr>
            <w:tcW w:w="2122" w:type="dxa"/>
          </w:tcPr>
          <w:p w14:paraId="5D920479" w14:textId="77777777" w:rsidR="00584355" w:rsidRPr="000B1C52" w:rsidRDefault="00584355" w:rsidP="00F033C2">
            <w:pPr>
              <w:pStyle w:val="NICETabletext"/>
              <w:rPr>
                <w:lang w:eastAsia="en-GB"/>
              </w:rPr>
            </w:pPr>
            <w:r w:rsidRPr="000B1C52">
              <w:rPr>
                <w:lang w:eastAsia="en-GB"/>
              </w:rPr>
              <w:t>Exponential</w:t>
            </w:r>
          </w:p>
        </w:tc>
        <w:tc>
          <w:tcPr>
            <w:tcW w:w="1275" w:type="dxa"/>
            <w:vAlign w:val="center"/>
          </w:tcPr>
          <w:p w14:paraId="45C2702C" w14:textId="147F3002"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F561622" w14:textId="2A5F74F8"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49C0180" w14:textId="323B8F4F"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FF25B99" w14:textId="34A4586E"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FB0DD16" w14:textId="20F9C894"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3103D3AA" w14:textId="77777777" w:rsidTr="00F033C2">
        <w:trPr>
          <w:trHeight w:val="183"/>
        </w:trPr>
        <w:tc>
          <w:tcPr>
            <w:tcW w:w="2122" w:type="dxa"/>
          </w:tcPr>
          <w:p w14:paraId="03097405" w14:textId="77777777" w:rsidR="00584355" w:rsidRPr="000B1C52" w:rsidRDefault="00584355" w:rsidP="00F033C2">
            <w:pPr>
              <w:pStyle w:val="NICETabletext"/>
              <w:rPr>
                <w:lang w:eastAsia="en-GB"/>
              </w:rPr>
            </w:pPr>
            <w:r w:rsidRPr="000B1C52">
              <w:rPr>
                <w:lang w:eastAsia="en-GB"/>
              </w:rPr>
              <w:t>Weibull</w:t>
            </w:r>
          </w:p>
        </w:tc>
        <w:tc>
          <w:tcPr>
            <w:tcW w:w="1275" w:type="dxa"/>
            <w:vAlign w:val="center"/>
          </w:tcPr>
          <w:p w14:paraId="1CB48DB4" w14:textId="2BCDC017"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5ACFA79" w14:textId="63A28DB8"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811DAC2" w14:textId="695B7373"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10022669" w14:textId="79D83D8B"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D884D22" w14:textId="4FC301E0"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584A28B8" w14:textId="77777777" w:rsidTr="00F033C2">
        <w:trPr>
          <w:trHeight w:val="183"/>
        </w:trPr>
        <w:tc>
          <w:tcPr>
            <w:tcW w:w="2122" w:type="dxa"/>
          </w:tcPr>
          <w:p w14:paraId="7ADBF114" w14:textId="77777777" w:rsidR="00584355" w:rsidRPr="000B1C52" w:rsidRDefault="00584355" w:rsidP="00F033C2">
            <w:pPr>
              <w:pStyle w:val="NICETabletext"/>
              <w:rPr>
                <w:lang w:eastAsia="en-GB"/>
              </w:rPr>
            </w:pPr>
            <w:r w:rsidRPr="000B1C52">
              <w:rPr>
                <w:lang w:eastAsia="en-GB"/>
              </w:rPr>
              <w:t>Gompertz</w:t>
            </w:r>
          </w:p>
        </w:tc>
        <w:tc>
          <w:tcPr>
            <w:tcW w:w="1275" w:type="dxa"/>
            <w:vAlign w:val="center"/>
          </w:tcPr>
          <w:p w14:paraId="62BC81AD" w14:textId="37562483"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74C7BBF6" w14:textId="2FE67AAF"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D82BEB6" w14:textId="0F6D6214"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BDB06CA" w14:textId="42E08B89"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CA02F79" w14:textId="6B0EF5E4"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72D8CFB0" w14:textId="77777777" w:rsidTr="00F033C2">
        <w:trPr>
          <w:trHeight w:val="183"/>
        </w:trPr>
        <w:tc>
          <w:tcPr>
            <w:tcW w:w="2122" w:type="dxa"/>
          </w:tcPr>
          <w:p w14:paraId="30090D1C" w14:textId="77777777" w:rsidR="00584355" w:rsidRPr="000B1C52" w:rsidRDefault="00584355" w:rsidP="00F033C2">
            <w:pPr>
              <w:pStyle w:val="NICETabletext"/>
              <w:rPr>
                <w:lang w:eastAsia="en-GB"/>
              </w:rPr>
            </w:pPr>
            <w:r w:rsidRPr="000B1C52">
              <w:rPr>
                <w:lang w:eastAsia="en-GB"/>
              </w:rPr>
              <w:t>Log-logistic</w:t>
            </w:r>
          </w:p>
        </w:tc>
        <w:tc>
          <w:tcPr>
            <w:tcW w:w="1275" w:type="dxa"/>
            <w:vAlign w:val="center"/>
          </w:tcPr>
          <w:p w14:paraId="6648C515" w14:textId="5C7D6B54"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0BDB5A3" w14:textId="48FF5EBC"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8EDDD1E" w14:textId="0A6530A8"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48BCDD" w14:textId="48161998"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9823284" w14:textId="4FC3E57E"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5CE8AE53" w14:textId="77777777" w:rsidTr="00F033C2">
        <w:trPr>
          <w:trHeight w:val="183"/>
        </w:trPr>
        <w:tc>
          <w:tcPr>
            <w:tcW w:w="2122" w:type="dxa"/>
          </w:tcPr>
          <w:p w14:paraId="02A475B2" w14:textId="77777777" w:rsidR="00584355" w:rsidRPr="00AD3FB6" w:rsidRDefault="00584355" w:rsidP="00F033C2">
            <w:pPr>
              <w:pStyle w:val="NICETabletext"/>
              <w:rPr>
                <w:lang w:eastAsia="en-GB"/>
              </w:rPr>
            </w:pPr>
            <w:r w:rsidRPr="00AD3FB6">
              <w:rPr>
                <w:lang w:eastAsia="en-GB"/>
              </w:rPr>
              <w:t>Log-normal</w:t>
            </w:r>
          </w:p>
        </w:tc>
        <w:tc>
          <w:tcPr>
            <w:tcW w:w="1275" w:type="dxa"/>
            <w:vAlign w:val="center"/>
          </w:tcPr>
          <w:p w14:paraId="7A43F0B9" w14:textId="4A974ED0"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B76D8DB" w14:textId="7D2E4E13"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96A067A" w14:textId="7375E1F0"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8743A6" w14:textId="4B4ED3B3"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673AFC29" w14:textId="1C5CD6BA"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7BE96D4C" w14:textId="77777777" w:rsidTr="00F033C2">
        <w:trPr>
          <w:trHeight w:val="183"/>
        </w:trPr>
        <w:tc>
          <w:tcPr>
            <w:tcW w:w="2122" w:type="dxa"/>
          </w:tcPr>
          <w:p w14:paraId="65748289" w14:textId="77777777" w:rsidR="00584355" w:rsidRPr="000B1C52" w:rsidRDefault="00584355" w:rsidP="00F033C2">
            <w:pPr>
              <w:pStyle w:val="NICETabletext"/>
              <w:rPr>
                <w:lang w:eastAsia="en-GB"/>
              </w:rPr>
            </w:pPr>
            <w:r w:rsidRPr="000B1C52">
              <w:rPr>
                <w:bCs/>
                <w:lang w:eastAsia="en-GB"/>
              </w:rPr>
              <w:t>Generalised gamma</w:t>
            </w:r>
          </w:p>
        </w:tc>
        <w:tc>
          <w:tcPr>
            <w:tcW w:w="1275" w:type="dxa"/>
            <w:vAlign w:val="center"/>
          </w:tcPr>
          <w:p w14:paraId="41C0C08C" w14:textId="7A6E4946"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AA7A197" w14:textId="726FF5E7"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2BEED275" w14:textId="59D3B76C"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40C999D" w14:textId="22673D27"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26DDDF8" w14:textId="743F1A33"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05F4F83E" w14:textId="77777777" w:rsidTr="00F033C2">
        <w:trPr>
          <w:trHeight w:val="183"/>
        </w:trPr>
        <w:tc>
          <w:tcPr>
            <w:tcW w:w="8926" w:type="dxa"/>
            <w:gridSpan w:val="6"/>
            <w:tcBorders>
              <w:right w:val="single" w:sz="4" w:space="0" w:color="auto"/>
            </w:tcBorders>
            <w:shd w:val="clear" w:color="auto" w:fill="F2F2F2" w:themeFill="background1" w:themeFillShade="F2"/>
          </w:tcPr>
          <w:p w14:paraId="451306B4" w14:textId="77777777" w:rsidR="00584355" w:rsidRPr="00C532F9" w:rsidRDefault="00584355" w:rsidP="00F033C2">
            <w:pPr>
              <w:pStyle w:val="NICETabletext"/>
              <w:rPr>
                <w:b/>
                <w:lang w:eastAsia="en-GB"/>
              </w:rPr>
            </w:pPr>
            <w:r w:rsidRPr="00C532F9">
              <w:rPr>
                <w:b/>
                <w:lang w:eastAsia="en-GB"/>
              </w:rPr>
              <w:t>T-DXd</w:t>
            </w:r>
          </w:p>
        </w:tc>
      </w:tr>
      <w:tr w:rsidR="00584355" w:rsidRPr="00E57999" w14:paraId="53916D79" w14:textId="77777777" w:rsidTr="00F033C2">
        <w:trPr>
          <w:trHeight w:val="183"/>
        </w:trPr>
        <w:tc>
          <w:tcPr>
            <w:tcW w:w="2122" w:type="dxa"/>
          </w:tcPr>
          <w:p w14:paraId="21E415A0" w14:textId="77777777" w:rsidR="00584355" w:rsidRPr="000B1C52" w:rsidRDefault="00584355" w:rsidP="00F033C2">
            <w:pPr>
              <w:pStyle w:val="NICETabletext"/>
              <w:rPr>
                <w:bCs/>
                <w:lang w:eastAsia="en-GB"/>
              </w:rPr>
            </w:pPr>
            <w:r w:rsidRPr="000B1C52">
              <w:rPr>
                <w:lang w:eastAsia="en-GB"/>
              </w:rPr>
              <w:t>Exponential</w:t>
            </w:r>
          </w:p>
        </w:tc>
        <w:tc>
          <w:tcPr>
            <w:tcW w:w="1275" w:type="dxa"/>
            <w:vAlign w:val="center"/>
          </w:tcPr>
          <w:p w14:paraId="461E7052" w14:textId="4195EE83"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8C7C16C" w14:textId="086C0837"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2541896" w14:textId="65C3FD75"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F400FDB" w14:textId="54E9CEAA"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7AD0479" w14:textId="235E0081"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11785C87" w14:textId="77777777" w:rsidTr="00F033C2">
        <w:trPr>
          <w:trHeight w:val="183"/>
        </w:trPr>
        <w:tc>
          <w:tcPr>
            <w:tcW w:w="2122" w:type="dxa"/>
          </w:tcPr>
          <w:p w14:paraId="0D219ACB" w14:textId="77777777" w:rsidR="00584355" w:rsidRPr="000B1C52" w:rsidRDefault="00584355" w:rsidP="00F033C2">
            <w:pPr>
              <w:pStyle w:val="NICETabletext"/>
              <w:rPr>
                <w:bCs/>
                <w:lang w:eastAsia="en-GB"/>
              </w:rPr>
            </w:pPr>
            <w:r w:rsidRPr="000B1C52">
              <w:rPr>
                <w:lang w:eastAsia="en-GB"/>
              </w:rPr>
              <w:t>Weibull</w:t>
            </w:r>
          </w:p>
        </w:tc>
        <w:tc>
          <w:tcPr>
            <w:tcW w:w="1275" w:type="dxa"/>
            <w:vAlign w:val="center"/>
          </w:tcPr>
          <w:p w14:paraId="5D3C1D6F" w14:textId="66BFA977" w:rsidR="00584355"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642144C" w14:textId="4C0467EF"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01193CF" w14:textId="010264BB"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D602AC5" w14:textId="2F20A62C"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3D556E61" w14:textId="47C2E3E1"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271DBA83" w14:textId="77777777" w:rsidTr="00F033C2">
        <w:trPr>
          <w:trHeight w:val="183"/>
        </w:trPr>
        <w:tc>
          <w:tcPr>
            <w:tcW w:w="2122" w:type="dxa"/>
          </w:tcPr>
          <w:p w14:paraId="51825FFD" w14:textId="77777777" w:rsidR="00584355" w:rsidRPr="000B1C52" w:rsidRDefault="00584355" w:rsidP="00F033C2">
            <w:pPr>
              <w:pStyle w:val="NICETabletext"/>
              <w:rPr>
                <w:bCs/>
                <w:lang w:eastAsia="en-GB"/>
              </w:rPr>
            </w:pPr>
            <w:r w:rsidRPr="000B1C52">
              <w:rPr>
                <w:lang w:eastAsia="en-GB"/>
              </w:rPr>
              <w:t>Gompertz</w:t>
            </w:r>
          </w:p>
        </w:tc>
        <w:tc>
          <w:tcPr>
            <w:tcW w:w="1275" w:type="dxa"/>
            <w:vAlign w:val="center"/>
          </w:tcPr>
          <w:p w14:paraId="11A9488D" w14:textId="79ADB8C4" w:rsidR="00584355" w:rsidRPr="00294FDC" w:rsidRDefault="00294FDC" w:rsidP="00F033C2">
            <w:pPr>
              <w:pStyle w:val="NICETabletext"/>
              <w:jc w:val="center"/>
              <w:rPr>
                <w:color w:val="000000"/>
                <w:highlight w:val="black"/>
              </w:rPr>
            </w:pPr>
            <w:r w:rsidRPr="00294FDC">
              <w:rPr>
                <w:color w:val="000000"/>
                <w:highlight w:val="black"/>
              </w:rPr>
              <w:t>x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26510252" w14:textId="524C0B65"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CD2C701" w14:textId="1330FA73"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0D292238" w14:textId="2A33E139"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E12824D" w14:textId="69171D64"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2DAE8554" w14:textId="77777777" w:rsidTr="00F033C2">
        <w:trPr>
          <w:trHeight w:val="183"/>
        </w:trPr>
        <w:tc>
          <w:tcPr>
            <w:tcW w:w="2122" w:type="dxa"/>
          </w:tcPr>
          <w:p w14:paraId="3A88F4DA" w14:textId="77777777" w:rsidR="00584355" w:rsidRPr="000B1C52" w:rsidRDefault="00584355" w:rsidP="00F033C2">
            <w:pPr>
              <w:pStyle w:val="NICETabletext"/>
              <w:rPr>
                <w:bCs/>
                <w:lang w:eastAsia="en-GB"/>
              </w:rPr>
            </w:pPr>
            <w:r w:rsidRPr="000B1C52">
              <w:rPr>
                <w:lang w:eastAsia="en-GB"/>
              </w:rPr>
              <w:t>Log-logistic</w:t>
            </w:r>
          </w:p>
        </w:tc>
        <w:tc>
          <w:tcPr>
            <w:tcW w:w="1275" w:type="dxa"/>
            <w:vAlign w:val="center"/>
          </w:tcPr>
          <w:p w14:paraId="3326310E" w14:textId="4CE1A206"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5B34A21A" w14:textId="4BDB0622"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D3BAC3F" w14:textId="54A343BA"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54B9679" w14:textId="7CD68B64"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7FD87286" w14:textId="3B4FB05C"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47C12B7C" w14:textId="77777777" w:rsidTr="00F033C2">
        <w:trPr>
          <w:trHeight w:val="183"/>
        </w:trPr>
        <w:tc>
          <w:tcPr>
            <w:tcW w:w="2122" w:type="dxa"/>
          </w:tcPr>
          <w:p w14:paraId="1B3DAABB" w14:textId="77777777" w:rsidR="00584355" w:rsidRPr="000B1C52" w:rsidRDefault="00584355" w:rsidP="00F033C2">
            <w:pPr>
              <w:pStyle w:val="NICETabletext"/>
              <w:rPr>
                <w:bCs/>
                <w:lang w:eastAsia="en-GB"/>
              </w:rPr>
            </w:pPr>
            <w:r w:rsidRPr="00AD3FB6">
              <w:rPr>
                <w:lang w:eastAsia="en-GB"/>
              </w:rPr>
              <w:t>Log-normal</w:t>
            </w:r>
          </w:p>
        </w:tc>
        <w:tc>
          <w:tcPr>
            <w:tcW w:w="1275" w:type="dxa"/>
            <w:vAlign w:val="center"/>
          </w:tcPr>
          <w:p w14:paraId="27CB78CA" w14:textId="2006D10A"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43E5A158" w14:textId="27C8DFF7"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5B6B7D24" w14:textId="4C0F223B"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5ACB58E" w14:textId="6B88161E"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0DBDDC82" w14:textId="5757B778" w:rsidR="00584355" w:rsidRPr="00294FDC" w:rsidRDefault="00294FDC" w:rsidP="00F033C2">
            <w:pPr>
              <w:pStyle w:val="NICETabletext"/>
              <w:jc w:val="center"/>
              <w:rPr>
                <w:color w:val="000000"/>
                <w:highlight w:val="black"/>
              </w:rPr>
            </w:pPr>
            <w:r w:rsidRPr="00294FDC">
              <w:rPr>
                <w:color w:val="000000"/>
                <w:highlight w:val="black"/>
              </w:rPr>
              <w:t>xxxxx</w:t>
            </w:r>
          </w:p>
        </w:tc>
      </w:tr>
      <w:tr w:rsidR="00584355" w:rsidRPr="00E57999" w14:paraId="1E02A2D7" w14:textId="77777777" w:rsidTr="00F033C2">
        <w:trPr>
          <w:trHeight w:val="183"/>
        </w:trPr>
        <w:tc>
          <w:tcPr>
            <w:tcW w:w="2122" w:type="dxa"/>
          </w:tcPr>
          <w:p w14:paraId="58AE2018" w14:textId="77777777" w:rsidR="00584355" w:rsidRPr="000B1C52" w:rsidRDefault="00584355" w:rsidP="00F033C2">
            <w:pPr>
              <w:pStyle w:val="NICETabletext"/>
              <w:rPr>
                <w:bCs/>
                <w:lang w:eastAsia="en-GB"/>
              </w:rPr>
            </w:pPr>
            <w:r w:rsidRPr="000B1C52">
              <w:rPr>
                <w:lang w:eastAsia="en-GB"/>
              </w:rPr>
              <w:t>Generalised gamma</w:t>
            </w:r>
          </w:p>
        </w:tc>
        <w:tc>
          <w:tcPr>
            <w:tcW w:w="1275" w:type="dxa"/>
            <w:vAlign w:val="center"/>
          </w:tcPr>
          <w:p w14:paraId="2B120FB6" w14:textId="6AD10280" w:rsidR="00584355" w:rsidRPr="00294FDC" w:rsidRDefault="00294FDC" w:rsidP="00F033C2">
            <w:pPr>
              <w:pStyle w:val="NICETabletext"/>
              <w:jc w:val="center"/>
              <w:rPr>
                <w:color w:val="000000"/>
                <w:highlight w:val="black"/>
              </w:rPr>
            </w:pPr>
            <w:r w:rsidRPr="00294FDC">
              <w:rPr>
                <w:color w:val="000000"/>
                <w:highlight w:val="black"/>
              </w:rPr>
              <w:t>xxxx</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6EF18E88" w14:textId="6275AA48" w:rsidR="00584355" w:rsidRPr="00294FDC" w:rsidRDefault="00294FDC" w:rsidP="00F033C2">
            <w:pPr>
              <w:pStyle w:val="NICETabletext"/>
              <w:jc w:val="center"/>
              <w:rPr>
                <w:color w:val="000000"/>
                <w:highlight w:val="black"/>
              </w:rPr>
            </w:pPr>
            <w:r w:rsidRPr="00294FDC">
              <w:rPr>
                <w:color w:val="000000"/>
                <w:highlight w:val="black"/>
              </w:rPr>
              <w:t>x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43F5FA4E" w14:textId="7CD08067" w:rsidR="00584355" w:rsidRPr="00294FDC" w:rsidRDefault="00294FDC" w:rsidP="00F033C2">
            <w:pPr>
              <w:pStyle w:val="NICETabletext"/>
              <w:jc w:val="center"/>
              <w:rPr>
                <w:color w:val="000000"/>
                <w:highlight w:val="black"/>
              </w:rPr>
            </w:pPr>
            <w:r w:rsidRPr="00294FDC">
              <w:rPr>
                <w:color w:val="000000"/>
                <w:highlight w:val="black"/>
              </w:rPr>
              <w:t>xxxxx</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E9068C3" w14:textId="198F4AE0" w:rsidR="00584355" w:rsidRPr="00294FDC" w:rsidRDefault="00294FDC" w:rsidP="00F033C2">
            <w:pPr>
              <w:pStyle w:val="NICETabletext"/>
              <w:jc w:val="center"/>
              <w:rPr>
                <w:color w:val="000000"/>
                <w:highlight w:val="black"/>
              </w:rPr>
            </w:pPr>
            <w:r w:rsidRPr="00294FDC">
              <w:rPr>
                <w:color w:val="000000"/>
                <w:highlight w:val="black"/>
              </w:rPr>
              <w:t>xxxxx</w:t>
            </w:r>
          </w:p>
        </w:tc>
        <w:tc>
          <w:tcPr>
            <w:tcW w:w="1418" w:type="dxa"/>
            <w:tcBorders>
              <w:top w:val="single" w:sz="4" w:space="0" w:color="auto"/>
              <w:left w:val="single" w:sz="4" w:space="0" w:color="auto"/>
              <w:bottom w:val="single" w:sz="4" w:space="0" w:color="auto"/>
              <w:right w:val="single" w:sz="4" w:space="0" w:color="auto"/>
            </w:tcBorders>
            <w:shd w:val="clear" w:color="auto" w:fill="auto"/>
            <w:vAlign w:val="center"/>
          </w:tcPr>
          <w:p w14:paraId="150FE64C" w14:textId="6CA70ECD" w:rsidR="00584355" w:rsidRPr="00294FDC" w:rsidRDefault="00294FDC" w:rsidP="00F033C2">
            <w:pPr>
              <w:pStyle w:val="NICETabletext"/>
              <w:jc w:val="center"/>
              <w:rPr>
                <w:color w:val="000000"/>
                <w:highlight w:val="black"/>
              </w:rPr>
            </w:pPr>
            <w:r w:rsidRPr="00294FDC">
              <w:rPr>
                <w:color w:val="000000"/>
                <w:highlight w:val="black"/>
              </w:rPr>
              <w:t>xxxxx</w:t>
            </w:r>
          </w:p>
        </w:tc>
      </w:tr>
    </w:tbl>
    <w:bookmarkEnd w:id="502"/>
    <w:p w14:paraId="662DD28B" w14:textId="77777777" w:rsidR="00584355" w:rsidRPr="00EB3DF6" w:rsidRDefault="00584355" w:rsidP="00584355">
      <w:pPr>
        <w:pStyle w:val="Body"/>
        <w:spacing w:after="0"/>
        <w:rPr>
          <w:rStyle w:val="FootnotesChar"/>
          <w:sz w:val="22"/>
          <w:szCs w:val="22"/>
        </w:rPr>
      </w:pPr>
      <w:r>
        <w:rPr>
          <w:rStyle w:val="FootnotesChar"/>
        </w:rPr>
        <w:t xml:space="preserve">Notes: </w:t>
      </w:r>
      <w:r w:rsidRPr="00EB3DF6">
        <w:rPr>
          <w:rStyle w:val="FootnotesChar"/>
        </w:rPr>
        <w:t xml:space="preserve">*Median time in months is estimated after </w:t>
      </w:r>
      <w:r>
        <w:rPr>
          <w:rStyle w:val="FootnotesChar"/>
        </w:rPr>
        <w:t>PFS</w:t>
      </w:r>
      <w:r w:rsidRPr="00EB3DF6">
        <w:rPr>
          <w:rStyle w:val="FootnotesChar"/>
        </w:rPr>
        <w:t xml:space="preserve"> has been capped by </w:t>
      </w:r>
      <w:r>
        <w:rPr>
          <w:rStyle w:val="FootnotesChar"/>
        </w:rPr>
        <w:t>OS</w:t>
      </w:r>
      <w:r w:rsidRPr="00EB3DF6">
        <w:rPr>
          <w:rStyle w:val="FootnotesChar"/>
        </w:rPr>
        <w:t>.</w:t>
      </w:r>
    </w:p>
    <w:p w14:paraId="5D07F785" w14:textId="06F3006E" w:rsidR="00584355" w:rsidRDefault="00584355" w:rsidP="00584355">
      <w:pPr>
        <w:pStyle w:val="Body"/>
        <w:rPr>
          <w:sz w:val="18"/>
          <w:szCs w:val="18"/>
        </w:rPr>
      </w:pPr>
      <w:r w:rsidRPr="00546A80">
        <w:rPr>
          <w:rStyle w:val="FootnotesChar"/>
        </w:rPr>
        <w:t xml:space="preserve">Abbreviations: </w:t>
      </w:r>
      <w:r>
        <w:rPr>
          <w:rStyle w:val="FootnotesChar"/>
        </w:rPr>
        <w:t xml:space="preserve">FAS, full analysis </w:t>
      </w:r>
      <w:r w:rsidRPr="0018013D">
        <w:rPr>
          <w:rStyle w:val="FootnotesChar"/>
        </w:rPr>
        <w:t xml:space="preserve">set; PFS, progression-free survival; </w:t>
      </w:r>
      <w:r w:rsidRPr="00AD3FB6">
        <w:rPr>
          <w:sz w:val="18"/>
          <w:szCs w:val="18"/>
        </w:rPr>
        <w:t>T-DXd, trastuzumab deruxtecan; TPC, treatment of physician’s choice.</w:t>
      </w:r>
    </w:p>
    <w:p w14:paraId="166DC332" w14:textId="3FB1B88E" w:rsidR="00A96376" w:rsidRPr="00044306" w:rsidRDefault="00A96376" w:rsidP="00A96376">
      <w:pPr>
        <w:pStyle w:val="Caption"/>
      </w:pPr>
      <w:bookmarkStart w:id="503" w:name="_Ref129039928"/>
      <w:bookmarkStart w:id="504" w:name="_Ref129037195"/>
      <w:bookmarkStart w:id="505" w:name="_Toc129350961"/>
      <w:r w:rsidRPr="00044306">
        <w:t>Figure</w:t>
      </w:r>
      <w:bookmarkEnd w:id="503"/>
      <w:r w:rsidRPr="00044306">
        <w:t xml:space="preserve"> </w:t>
      </w:r>
      <w:r>
        <w:fldChar w:fldCharType="begin"/>
      </w:r>
      <w:r w:rsidRPr="00044306">
        <w:instrText xml:space="preserve"> SEQ Figure \* ARABIC </w:instrText>
      </w:r>
      <w:r>
        <w:fldChar w:fldCharType="separate"/>
      </w:r>
      <w:r w:rsidR="00145F42">
        <w:rPr>
          <w:noProof/>
        </w:rPr>
        <w:t>35</w:t>
      </w:r>
      <w:r>
        <w:fldChar w:fldCharType="end"/>
      </w:r>
      <w:bookmarkEnd w:id="504"/>
      <w:r w:rsidRPr="00044306">
        <w:t xml:space="preserve">: </w:t>
      </w:r>
      <w:r w:rsidRPr="00AD3FB6">
        <w:t xml:space="preserve">Observed versus predicted </w:t>
      </w:r>
      <w:r w:rsidRPr="00044306">
        <w:t xml:space="preserve">PFS (TPC) </w:t>
      </w:r>
      <w:r w:rsidRPr="00AD3FB6">
        <w:t>in the FAS population</w:t>
      </w:r>
      <w:r w:rsidRPr="003E4C45">
        <w:t xml:space="preserve"> </w:t>
      </w:r>
      <w:r>
        <w:t>over a 10-year time horizon</w:t>
      </w:r>
      <w:r w:rsidRPr="00671C81">
        <w:t xml:space="preserve"> in the FAS population</w:t>
      </w:r>
      <w:bookmarkEnd w:id="505"/>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A96376" w14:paraId="16FC9E2E" w14:textId="77777777" w:rsidTr="00B261B6">
        <w:trPr>
          <w:trHeight w:val="3492"/>
        </w:trPr>
        <w:tc>
          <w:tcPr>
            <w:tcW w:w="9017" w:type="dxa"/>
            <w:tcBorders>
              <w:top w:val="single" w:sz="4" w:space="0" w:color="auto"/>
              <w:left w:val="single" w:sz="4" w:space="0" w:color="auto"/>
              <w:bottom w:val="single" w:sz="4" w:space="0" w:color="auto"/>
              <w:right w:val="single" w:sz="4" w:space="0" w:color="auto"/>
            </w:tcBorders>
            <w:vAlign w:val="center"/>
          </w:tcPr>
          <w:p w14:paraId="0BE623EB" w14:textId="77777777" w:rsidR="00A96376" w:rsidRDefault="00A96376" w:rsidP="00F033C2">
            <w:pPr>
              <w:pStyle w:val="Body"/>
              <w:spacing w:after="60"/>
              <w:jc w:val="center"/>
              <w:rPr>
                <w:lang w:val="de-DE"/>
              </w:rPr>
            </w:pPr>
            <w:r w:rsidRPr="00BF35D6">
              <w:rPr>
                <w:noProof/>
                <w:lang w:val="de-DE"/>
              </w:rPr>
              <w:drawing>
                <wp:inline distT="0" distB="0" distL="0" distR="0" wp14:anchorId="4819909C" wp14:editId="62DF33C8">
                  <wp:extent cx="4816938" cy="2814452"/>
                  <wp:effectExtent l="0" t="0" r="3175" b="508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pic:cNvPicPr/>
                        </pic:nvPicPr>
                        <pic:blipFill>
                          <a:blip r:embed="rId30">
                            <a:extLst>
                              <a:ext uri="{28A0092B-C50C-407E-A947-70E740481C1C}">
                                <a14:useLocalDpi xmlns:a14="http://schemas.microsoft.com/office/drawing/2010/main" val="0"/>
                              </a:ext>
                            </a:extLst>
                          </a:blip>
                          <a:stretch>
                            <a:fillRect/>
                          </a:stretch>
                        </pic:blipFill>
                        <pic:spPr>
                          <a:xfrm>
                            <a:off x="0" y="0"/>
                            <a:ext cx="4819354" cy="2815864"/>
                          </a:xfrm>
                          <a:prstGeom prst="rect">
                            <a:avLst/>
                          </a:prstGeom>
                        </pic:spPr>
                      </pic:pic>
                    </a:graphicData>
                  </a:graphic>
                </wp:inline>
              </w:drawing>
            </w:r>
            <w:r w:rsidRPr="00206684" w:rsidDel="00206684">
              <w:rPr>
                <w:noProof/>
                <w:lang w:val="de-DE"/>
              </w:rPr>
              <w:t xml:space="preserve"> </w:t>
            </w:r>
          </w:p>
        </w:tc>
      </w:tr>
    </w:tbl>
    <w:p w14:paraId="744CF9D7" w14:textId="77777777" w:rsidR="00A96376" w:rsidRPr="003E4C45" w:rsidRDefault="00A96376" w:rsidP="00A96376">
      <w:pPr>
        <w:pStyle w:val="Footnotes"/>
        <w:spacing w:after="240"/>
      </w:pPr>
      <w:r w:rsidRPr="00044306">
        <w:t xml:space="preserve">Abbreviations: FAS, full set analysis; KM, Kaplan-Meier; PFS, progression-free survival; </w:t>
      </w:r>
      <w:r w:rsidRPr="001E6BCF">
        <w:rPr>
          <w:rStyle w:val="FootnotesChar"/>
        </w:rPr>
        <w:t>TPC, treatment of physician’s choice</w:t>
      </w:r>
      <w:r w:rsidRPr="00044306">
        <w:t>.</w:t>
      </w:r>
      <w:r w:rsidRPr="00B51520">
        <w:rPr>
          <w:noProof/>
        </w:rPr>
        <w:t xml:space="preserve"> </w:t>
      </w:r>
    </w:p>
    <w:p w14:paraId="5C1982DE" w14:textId="460009F0" w:rsidR="00A96376" w:rsidRPr="00C67C0A" w:rsidRDefault="00A96376" w:rsidP="00A96376">
      <w:pPr>
        <w:pStyle w:val="Caption"/>
      </w:pPr>
      <w:bookmarkStart w:id="506" w:name="_Ref129039933"/>
      <w:bookmarkStart w:id="507" w:name="_Ref129037197"/>
      <w:bookmarkStart w:id="508" w:name="_Toc129350962"/>
      <w:r w:rsidRPr="00044306">
        <w:lastRenderedPageBreak/>
        <w:t>Figure</w:t>
      </w:r>
      <w:bookmarkEnd w:id="506"/>
      <w:r w:rsidRPr="00044306">
        <w:t xml:space="preserve"> </w:t>
      </w:r>
      <w:r>
        <w:fldChar w:fldCharType="begin"/>
      </w:r>
      <w:r w:rsidRPr="00044306">
        <w:instrText xml:space="preserve"> SEQ Figure \* ARABIC </w:instrText>
      </w:r>
      <w:r>
        <w:fldChar w:fldCharType="separate"/>
      </w:r>
      <w:r w:rsidR="00145F42">
        <w:rPr>
          <w:noProof/>
        </w:rPr>
        <w:t>36</w:t>
      </w:r>
      <w:r>
        <w:fldChar w:fldCharType="end"/>
      </w:r>
      <w:bookmarkEnd w:id="507"/>
      <w:r w:rsidRPr="00044306">
        <w:t xml:space="preserve">: </w:t>
      </w:r>
      <w:r w:rsidRPr="00C67C0A">
        <w:t xml:space="preserve">Observed versus predicted </w:t>
      </w:r>
      <w:r w:rsidRPr="00D374CE">
        <w:t>PFS (T-DXd)</w:t>
      </w:r>
      <w:r w:rsidRPr="00C67C0A">
        <w:t xml:space="preserve"> in the FAS population </w:t>
      </w:r>
      <w:r>
        <w:t>over a 10-year time horizon</w:t>
      </w:r>
      <w:r w:rsidRPr="00671C81">
        <w:t xml:space="preserve"> in the FAS population</w:t>
      </w:r>
      <w:bookmarkEnd w:id="508"/>
    </w:p>
    <w:tbl>
      <w:tblPr>
        <w:tblStyle w:val="TableGrid"/>
        <w:tblW w:w="9042" w:type="dxa"/>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ayout w:type="fixed"/>
        <w:tblLook w:val="04A0" w:firstRow="1" w:lastRow="0" w:firstColumn="1" w:lastColumn="0" w:noHBand="0" w:noVBand="1"/>
      </w:tblPr>
      <w:tblGrid>
        <w:gridCol w:w="9042"/>
      </w:tblGrid>
      <w:tr w:rsidR="00A96376" w14:paraId="791005A7" w14:textId="77777777" w:rsidTr="00B261B6">
        <w:trPr>
          <w:trHeight w:val="4446"/>
        </w:trPr>
        <w:tc>
          <w:tcPr>
            <w:tcW w:w="9042" w:type="dxa"/>
            <w:tcBorders>
              <w:top w:val="single" w:sz="4" w:space="0" w:color="auto"/>
              <w:left w:val="single" w:sz="4" w:space="0" w:color="auto"/>
              <w:bottom w:val="single" w:sz="4" w:space="0" w:color="auto"/>
              <w:right w:val="single" w:sz="4" w:space="0" w:color="auto"/>
            </w:tcBorders>
            <w:vAlign w:val="center"/>
          </w:tcPr>
          <w:p w14:paraId="59BE6AB2" w14:textId="1695B2FC" w:rsidR="00A96376" w:rsidRDefault="00A96376" w:rsidP="00F033C2">
            <w:pPr>
              <w:jc w:val="center"/>
            </w:pPr>
            <w:r w:rsidRPr="0057725D" w:rsidDel="0057725D">
              <w:rPr>
                <w:noProof/>
              </w:rPr>
              <w:t xml:space="preserve"> </w:t>
            </w:r>
            <w:r w:rsidRPr="00EE7870">
              <w:rPr>
                <w:noProof/>
              </w:rPr>
              <w:drawing>
                <wp:inline distT="0" distB="0" distL="0" distR="0" wp14:anchorId="387DBF51" wp14:editId="68B41AB5">
                  <wp:extent cx="4938884" cy="2885704"/>
                  <wp:effectExtent l="0" t="0" r="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pic:cNvPicPr/>
                        </pic:nvPicPr>
                        <pic:blipFill>
                          <a:blip r:embed="rId30">
                            <a:extLst>
                              <a:ext uri="{28A0092B-C50C-407E-A947-70E740481C1C}">
                                <a14:useLocalDpi xmlns:a14="http://schemas.microsoft.com/office/drawing/2010/main" val="0"/>
                              </a:ext>
                            </a:extLst>
                          </a:blip>
                          <a:stretch>
                            <a:fillRect/>
                          </a:stretch>
                        </pic:blipFill>
                        <pic:spPr>
                          <a:xfrm>
                            <a:off x="0" y="0"/>
                            <a:ext cx="4949196" cy="2891729"/>
                          </a:xfrm>
                          <a:prstGeom prst="rect">
                            <a:avLst/>
                          </a:prstGeom>
                        </pic:spPr>
                      </pic:pic>
                    </a:graphicData>
                  </a:graphic>
                </wp:inline>
              </w:drawing>
            </w:r>
          </w:p>
        </w:tc>
      </w:tr>
    </w:tbl>
    <w:p w14:paraId="76B5D372" w14:textId="77777777" w:rsidR="00A96376" w:rsidRPr="00D404B7" w:rsidRDefault="00A96376" w:rsidP="00A96376">
      <w:pPr>
        <w:pStyle w:val="Footnotes"/>
      </w:pPr>
      <w:r w:rsidRPr="00044306">
        <w:t>Abbreviations: FAS, full set analysis; KM, Kaplan-Meier; PFS, progression-free survival; T-DXd, trastuzumab deruxtecan.</w:t>
      </w:r>
    </w:p>
    <w:p w14:paraId="4D62F89A" w14:textId="223FFCD2" w:rsidR="00D4296A" w:rsidRPr="003C648C" w:rsidRDefault="00D4296A" w:rsidP="00670187">
      <w:pPr>
        <w:pStyle w:val="Body"/>
        <w:rPr>
          <w:i/>
          <w:iCs/>
          <w:u w:val="single"/>
        </w:rPr>
      </w:pPr>
      <w:r w:rsidRPr="003C648C">
        <w:rPr>
          <w:i/>
          <w:iCs/>
          <w:u w:val="single"/>
        </w:rPr>
        <w:t>Conclusion</w:t>
      </w:r>
    </w:p>
    <w:p w14:paraId="5EE869DC" w14:textId="40478F4E" w:rsidR="00670187" w:rsidRPr="005D58CB" w:rsidRDefault="00670187" w:rsidP="00670187">
      <w:pPr>
        <w:pStyle w:val="Body"/>
      </w:pPr>
      <w:r>
        <w:t xml:space="preserve">Based on the assessments above, the </w:t>
      </w:r>
      <w:r w:rsidRPr="00AD3FB6">
        <w:t xml:space="preserve">log-logistic </w:t>
      </w:r>
      <w:r>
        <w:t xml:space="preserve">distribution was </w:t>
      </w:r>
      <w:r w:rsidRPr="00AD3FB6">
        <w:t xml:space="preserve">considered the most appropriate curve </w:t>
      </w:r>
      <w:r>
        <w:t xml:space="preserve">to inform the base case extrapolations of PFS for </w:t>
      </w:r>
      <w:r w:rsidRPr="00AD3FB6">
        <w:t>TPC</w:t>
      </w:r>
      <w:r>
        <w:t xml:space="preserve"> and T-DXd </w:t>
      </w:r>
      <w:r w:rsidR="00704FC8">
        <w:t>providing a good</w:t>
      </w:r>
      <w:r>
        <w:t xml:space="preserve"> statistical </w:t>
      </w:r>
      <w:r w:rsidR="00704FC8">
        <w:t>and</w:t>
      </w:r>
      <w:r>
        <w:t xml:space="preserve"> visual fit to the KM</w:t>
      </w:r>
      <w:r w:rsidR="00704FC8">
        <w:t>,</w:t>
      </w:r>
      <w:r>
        <w:t xml:space="preserve"> </w:t>
      </w:r>
      <w:r w:rsidR="00437CAE">
        <w:t>as well as</w:t>
      </w:r>
      <w:r w:rsidR="00437CAE" w:rsidRPr="00AD3FB6">
        <w:t xml:space="preserve"> </w:t>
      </w:r>
      <w:r w:rsidRPr="00AD3FB6">
        <w:t>clinical validity of long-term</w:t>
      </w:r>
      <w:r w:rsidR="00704FC8">
        <w:t xml:space="preserve"> </w:t>
      </w:r>
      <w:r w:rsidR="00704FC8" w:rsidRPr="00662145">
        <w:t xml:space="preserve">modelled survival at </w:t>
      </w:r>
      <w:r w:rsidR="00704FC8" w:rsidRPr="005D58CB">
        <w:t>landmark time point</w:t>
      </w:r>
      <w:r w:rsidR="00704FC8">
        <w:t>s</w:t>
      </w:r>
      <w:r w:rsidRPr="00AD3FB6">
        <w:t>. In addition, the use of log-logistic PFS distribution is consistent with the log</w:t>
      </w:r>
      <w:r w:rsidR="00E73EFF">
        <w:t>-</w:t>
      </w:r>
      <w:r w:rsidRPr="00AD3FB6">
        <w:t xml:space="preserve">logistic OS base case distribution (Section </w:t>
      </w:r>
      <w:r w:rsidR="007C383A">
        <w:fldChar w:fldCharType="begin"/>
      </w:r>
      <w:r w:rsidR="007C383A">
        <w:instrText xml:space="preserve"> REF _Ref125266134 \r \h </w:instrText>
      </w:r>
      <w:r w:rsidR="007C383A">
        <w:fldChar w:fldCharType="separate"/>
      </w:r>
      <w:r w:rsidR="00145F42">
        <w:t>B.3.3.2.1</w:t>
      </w:r>
      <w:r w:rsidR="007C383A">
        <w:fldChar w:fldCharType="end"/>
      </w:r>
      <w:r w:rsidRPr="00AD3FB6">
        <w:t xml:space="preserve">). </w:t>
      </w:r>
      <w:r w:rsidR="00A51F55">
        <w:t>Furthermore</w:t>
      </w:r>
      <w:r>
        <w:t xml:space="preserve">, the median PFS predicted in the model using a log-logistic curve of </w:t>
      </w:r>
      <w:r w:rsidR="00294FDC" w:rsidRPr="00294FDC">
        <w:rPr>
          <w:color w:val="000000"/>
          <w:highlight w:val="black"/>
        </w:rPr>
        <w:t>xxxx</w:t>
      </w:r>
      <w:r>
        <w:t xml:space="preserve"> months and </w:t>
      </w:r>
      <w:r w:rsidR="00294FDC" w:rsidRPr="00294FDC">
        <w:rPr>
          <w:color w:val="000000"/>
          <w:highlight w:val="black"/>
        </w:rPr>
        <w:t>xxxx</w:t>
      </w:r>
      <w:r>
        <w:t xml:space="preserve"> months, for TPC and T-DXd respectively, is very similar to the observed median PFS in DESTINY-Breast04, 5.1</w:t>
      </w:r>
      <w:r w:rsidRPr="002629AD">
        <w:t xml:space="preserve"> months </w:t>
      </w:r>
      <w:r>
        <w:t>and 9.9</w:t>
      </w:r>
      <w:r w:rsidRPr="002629AD">
        <w:t xml:space="preserve"> months </w:t>
      </w:r>
      <w:r w:rsidR="00A51F55">
        <w:t xml:space="preserve">for the </w:t>
      </w:r>
      <w:r>
        <w:t xml:space="preserve">TPC and T-DXd </w:t>
      </w:r>
      <w:r w:rsidRPr="002629AD">
        <w:t>arms, respectively</w:t>
      </w:r>
      <w:r w:rsidR="008B365F">
        <w:t xml:space="preserve">, which further supports the selection of the log-logistic </w:t>
      </w:r>
      <w:r w:rsidR="00302C4B">
        <w:t>parametric curve for PFS</w:t>
      </w:r>
      <w:r w:rsidR="00FA09DD">
        <w:t xml:space="preserve"> in the base case.</w:t>
      </w:r>
    </w:p>
    <w:p w14:paraId="15320154" w14:textId="1858D826" w:rsidR="00670187" w:rsidRPr="00AD3FB6" w:rsidRDefault="003B2335" w:rsidP="00670187">
      <w:pPr>
        <w:pStyle w:val="Body"/>
      </w:pPr>
      <w:r>
        <w:t>C</w:t>
      </w:r>
      <w:r w:rsidR="00670187" w:rsidRPr="00AD3FB6">
        <w:t xml:space="preserve">linical and HEOR experts </w:t>
      </w:r>
      <w:r w:rsidR="00A51F55">
        <w:t>concluded</w:t>
      </w:r>
      <w:r w:rsidR="00A51F55" w:rsidRPr="00AD3FB6">
        <w:t xml:space="preserve"> </w:t>
      </w:r>
      <w:r w:rsidR="00670187" w:rsidRPr="00AD3FB6">
        <w:t xml:space="preserve">that the log-logistic curve was </w:t>
      </w:r>
      <w:r w:rsidR="00FD2743">
        <w:t>the most</w:t>
      </w:r>
      <w:r w:rsidR="00FD2743" w:rsidRPr="00AD3FB6">
        <w:t xml:space="preserve"> </w:t>
      </w:r>
      <w:r w:rsidR="00670187" w:rsidRPr="00AD3FB6">
        <w:t>appropriate curve to use in the base case for PFS.</w:t>
      </w:r>
      <w:r w:rsidR="00FD2743" w:rsidRPr="00054570">
        <w:fldChar w:fldCharType="begin"/>
      </w:r>
      <w:r w:rsidR="00CA6345">
        <w:instrText xml:space="preserve"> ADDIN ZOTERO_ITEM CSL_CITATION {"citationID":"GZs34WAs","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FD2743" w:rsidRPr="00054570">
        <w:fldChar w:fldCharType="separate"/>
      </w:r>
      <w:r w:rsidR="00CA6345" w:rsidRPr="00CA6345">
        <w:rPr>
          <w:rFonts w:cs="Arial"/>
          <w:szCs w:val="24"/>
          <w:vertAlign w:val="superscript"/>
        </w:rPr>
        <w:t>121</w:t>
      </w:r>
      <w:r w:rsidR="00FD2743" w:rsidRPr="00054570">
        <w:fldChar w:fldCharType="end"/>
      </w:r>
      <w:r w:rsidR="00FD2743">
        <w:t xml:space="preserve"> </w:t>
      </w:r>
      <w:r w:rsidR="00670187" w:rsidRPr="00AD3FB6">
        <w:t xml:space="preserve">This conclusion was reached based on similar criteria as above such as fit to the </w:t>
      </w:r>
      <w:r w:rsidR="00670187">
        <w:t xml:space="preserve">observed DESTINY-Breast04 </w:t>
      </w:r>
      <w:r w:rsidR="00670187" w:rsidRPr="00AD3FB6">
        <w:t>data (statistical and visual), clinical validity of long-term predictions and cur</w:t>
      </w:r>
      <w:r w:rsidR="00670187">
        <w:t>v</w:t>
      </w:r>
      <w:r w:rsidR="00670187" w:rsidRPr="00AD3FB6">
        <w:t>e shape.</w:t>
      </w:r>
      <w:r>
        <w:t xml:space="preserve"> Clinical and HEOR experts also agreed that it would be preferable to fit the same distribution to the observed PFS and OS data from DESTINY-Breast04.</w:t>
      </w:r>
      <w:r w:rsidRPr="00054570">
        <w:fldChar w:fldCharType="begin"/>
      </w:r>
      <w:r w:rsidR="00CA6345">
        <w:instrText xml:space="preserve"> ADDIN ZOTERO_ITEM CSL_CITATION {"citationID":"X06booQR","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00670187" w:rsidRPr="00AD3FB6">
        <w:t xml:space="preserve"> </w:t>
      </w:r>
      <w:r w:rsidR="00FA09DD">
        <w:t xml:space="preserve">All </w:t>
      </w:r>
      <w:r w:rsidR="00670187" w:rsidRPr="00AD3FB6">
        <w:t>other distributions</w:t>
      </w:r>
      <w:r w:rsidR="00670187" w:rsidRPr="000D5381">
        <w:t xml:space="preserve"> </w:t>
      </w:r>
      <w:r w:rsidR="00670187">
        <w:t>we</w:t>
      </w:r>
      <w:r w:rsidR="00670187" w:rsidRPr="000D5381">
        <w:t xml:space="preserve">re explored in sensitivity analysis </w:t>
      </w:r>
      <w:r w:rsidR="00FA09DD">
        <w:t>given they all provided similar long term estimates for PFS</w:t>
      </w:r>
      <w:r w:rsidR="00670187" w:rsidRPr="000D5381">
        <w:t xml:space="preserve"> </w:t>
      </w:r>
      <w:r w:rsidR="00670187" w:rsidRPr="00AD3FB6">
        <w:t xml:space="preserve">(see Section </w:t>
      </w:r>
      <w:r w:rsidR="00670187" w:rsidRPr="00AD3FB6">
        <w:fldChar w:fldCharType="begin"/>
      </w:r>
      <w:r w:rsidR="00670187" w:rsidRPr="00AD3FB6">
        <w:instrText xml:space="preserve"> REF _Ref99727872 \r \h </w:instrText>
      </w:r>
      <w:r w:rsidR="00670187" w:rsidRPr="00AD3FB6">
        <w:fldChar w:fldCharType="separate"/>
      </w:r>
      <w:r w:rsidR="00145F42">
        <w:t>B.3.11.3</w:t>
      </w:r>
      <w:r w:rsidR="00670187" w:rsidRPr="00AD3FB6">
        <w:fldChar w:fldCharType="end"/>
      </w:r>
      <w:r w:rsidR="00670187" w:rsidRPr="00AD3FB6">
        <w:t>).</w:t>
      </w:r>
    </w:p>
    <w:p w14:paraId="3A69B647" w14:textId="77777777" w:rsidR="00670187" w:rsidRPr="00E67EAF" w:rsidRDefault="00670187" w:rsidP="00670187">
      <w:pPr>
        <w:pStyle w:val="Body"/>
        <w:keepNext/>
        <w:rPr>
          <w:i/>
          <w:iCs/>
        </w:rPr>
      </w:pPr>
      <w:r w:rsidRPr="00E67EAF">
        <w:rPr>
          <w:i/>
          <w:iCs/>
        </w:rPr>
        <w:t>Summary of base-case models</w:t>
      </w:r>
    </w:p>
    <w:p w14:paraId="04829591" w14:textId="1462A9CA" w:rsidR="00670187" w:rsidRPr="007B0534" w:rsidRDefault="00670187" w:rsidP="00670187">
      <w:pPr>
        <w:pStyle w:val="Body"/>
      </w:pPr>
      <w:r w:rsidRPr="003C648C">
        <w:rPr>
          <w:b/>
        </w:rPr>
        <w:fldChar w:fldCharType="begin"/>
      </w:r>
      <w:r w:rsidRPr="003C648C">
        <w:rPr>
          <w:b/>
        </w:rPr>
        <w:instrText xml:space="preserve"> REF _Ref96102877 \h  \* MERGEFORMAT </w:instrText>
      </w:r>
      <w:r w:rsidRPr="003C648C">
        <w:rPr>
          <w:b/>
        </w:rPr>
      </w:r>
      <w:r w:rsidRPr="003C648C">
        <w:rPr>
          <w:b/>
        </w:rPr>
        <w:fldChar w:fldCharType="separate"/>
      </w:r>
      <w:r w:rsidR="00145F42" w:rsidRPr="00145F42">
        <w:rPr>
          <w:b/>
        </w:rPr>
        <w:t>Figure 37</w:t>
      </w:r>
      <w:r w:rsidRPr="003C648C">
        <w:rPr>
          <w:b/>
        </w:rPr>
        <w:fldChar w:fldCharType="end"/>
      </w:r>
      <w:r>
        <w:t xml:space="preserve"> provides a summary of the base-case extrapolation for PFS applied within the model (</w:t>
      </w:r>
      <w:r w:rsidRPr="00AD3FB6">
        <w:t>using a log-logistic distribution</w:t>
      </w:r>
      <w:r>
        <w:t xml:space="preserve">). </w:t>
      </w:r>
      <w:r w:rsidRPr="00AD3FB6">
        <w:t xml:space="preserve">Internal and external validation of the base case curves are presented in Section </w:t>
      </w:r>
      <w:r w:rsidRPr="00AD3FB6">
        <w:fldChar w:fldCharType="begin"/>
      </w:r>
      <w:r w:rsidRPr="00AD3FB6">
        <w:instrText xml:space="preserve"> REF _Ref124495944 \n \h  \* MERGEFORMAT </w:instrText>
      </w:r>
      <w:r w:rsidRPr="00AD3FB6">
        <w:fldChar w:fldCharType="separate"/>
      </w:r>
      <w:r w:rsidR="00145F42">
        <w:t>B.3.14</w:t>
      </w:r>
      <w:r w:rsidRPr="00AD3FB6">
        <w:fldChar w:fldCharType="end"/>
      </w:r>
      <w:r w:rsidRPr="00AD3FB6">
        <w:t>.</w:t>
      </w:r>
    </w:p>
    <w:p w14:paraId="20B09200" w14:textId="1E902C05" w:rsidR="00670187" w:rsidRDefault="00670187" w:rsidP="00670187">
      <w:pPr>
        <w:pStyle w:val="Caption"/>
      </w:pPr>
      <w:bookmarkStart w:id="509" w:name="_Ref96102877"/>
      <w:bookmarkStart w:id="510" w:name="_Toc98924725"/>
      <w:bookmarkStart w:id="511" w:name="_Toc127006650"/>
      <w:bookmarkStart w:id="512" w:name="_Toc129350963"/>
      <w:r>
        <w:lastRenderedPageBreak/>
        <w:t xml:space="preserve">Figure </w:t>
      </w:r>
      <w:r>
        <w:rPr>
          <w:iCs w:val="0"/>
        </w:rPr>
        <w:fldChar w:fldCharType="begin"/>
      </w:r>
      <w:r>
        <w:instrText>SEQ Figure \* ARABIC</w:instrText>
      </w:r>
      <w:r>
        <w:rPr>
          <w:iCs w:val="0"/>
        </w:rPr>
        <w:fldChar w:fldCharType="separate"/>
      </w:r>
      <w:r w:rsidR="00145F42">
        <w:rPr>
          <w:noProof/>
        </w:rPr>
        <w:t>37</w:t>
      </w:r>
      <w:r>
        <w:rPr>
          <w:iCs w:val="0"/>
        </w:rPr>
        <w:fldChar w:fldCharType="end"/>
      </w:r>
      <w:bookmarkEnd w:id="509"/>
      <w:r>
        <w:t xml:space="preserve">: Base-case extrapolations for PFS in the </w:t>
      </w:r>
      <w:r w:rsidRPr="00AD3FB6">
        <w:t xml:space="preserve">FAS population </w:t>
      </w:r>
      <w:r>
        <w:t xml:space="preserve">(log-logistic, T-DXd and </w:t>
      </w:r>
      <w:r w:rsidRPr="00AD3FB6">
        <w:t>TPC</w:t>
      </w:r>
      <w:r>
        <w:t>)</w:t>
      </w:r>
      <w:bookmarkEnd w:id="510"/>
      <w:bookmarkEnd w:id="511"/>
      <w:bookmarkEnd w:id="512"/>
      <w:r w:rsidR="00685970" w:rsidRPr="00685970">
        <w:rPr>
          <w:noProof/>
        </w:rPr>
        <w:t xml:space="preserve"> </w:t>
      </w:r>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49B17557" w14:textId="77777777" w:rsidTr="00B261B6">
        <w:trPr>
          <w:trHeight w:val="2168"/>
        </w:trPr>
        <w:tc>
          <w:tcPr>
            <w:tcW w:w="9017" w:type="dxa"/>
            <w:tcBorders>
              <w:top w:val="single" w:sz="4" w:space="0" w:color="auto"/>
              <w:left w:val="single" w:sz="4" w:space="0" w:color="auto"/>
              <w:bottom w:val="single" w:sz="4" w:space="0" w:color="auto"/>
              <w:right w:val="single" w:sz="4" w:space="0" w:color="auto"/>
            </w:tcBorders>
          </w:tcPr>
          <w:p w14:paraId="30DDD7ED" w14:textId="0427F939" w:rsidR="00670187" w:rsidRDefault="00670187">
            <w:r w:rsidRPr="00763878">
              <w:t xml:space="preserve"> </w:t>
            </w:r>
            <w:r w:rsidR="00C71E08">
              <w:rPr>
                <w:noProof/>
              </w:rPr>
              <w:drawing>
                <wp:inline distT="0" distB="0" distL="0" distR="0" wp14:anchorId="1E56AA53" wp14:editId="77268874">
                  <wp:extent cx="5447001" cy="3182587"/>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55120" cy="3187331"/>
                          </a:xfrm>
                          <a:prstGeom prst="rect">
                            <a:avLst/>
                          </a:prstGeom>
                          <a:noFill/>
                        </pic:spPr>
                      </pic:pic>
                    </a:graphicData>
                  </a:graphic>
                </wp:inline>
              </w:drawing>
            </w:r>
          </w:p>
        </w:tc>
      </w:tr>
    </w:tbl>
    <w:p w14:paraId="37EF6711" w14:textId="77777777" w:rsidR="00670187" w:rsidRPr="00546A80" w:rsidRDefault="00670187" w:rsidP="00670187">
      <w:pPr>
        <w:pStyle w:val="Footnotes"/>
      </w:pPr>
      <w:r w:rsidRPr="00546A80">
        <w:t xml:space="preserve">Abbreviations: </w:t>
      </w:r>
      <w:r>
        <w:rPr>
          <w:rStyle w:val="FootnotesChar"/>
        </w:rPr>
        <w:t xml:space="preserve">FAS, full analysis set; </w:t>
      </w:r>
      <w:r w:rsidRPr="00546A80">
        <w:t xml:space="preserve">KM, Kaplan-Meier; PFS, progression-free survival; </w:t>
      </w:r>
      <w:r w:rsidRPr="001E6BCF">
        <w:rPr>
          <w:rStyle w:val="FootnotesChar"/>
        </w:rPr>
        <w:t>TPC, treatment of physician’s choice</w:t>
      </w:r>
      <w:r w:rsidRPr="00546A80">
        <w:t>; T-DXd, trastuzumab deruxtecan.</w:t>
      </w:r>
    </w:p>
    <w:p w14:paraId="7651D68E" w14:textId="77777777" w:rsidR="00670187" w:rsidRDefault="00670187" w:rsidP="00670187">
      <w:pPr>
        <w:pStyle w:val="Heading4"/>
      </w:pPr>
      <w:bookmarkStart w:id="513" w:name="_Toc98924666"/>
      <w:bookmarkStart w:id="514" w:name="_Ref99727479"/>
      <w:bookmarkStart w:id="515" w:name="_Ref99728005"/>
      <w:bookmarkStart w:id="516" w:name="_Ref99728242"/>
      <w:bookmarkStart w:id="517" w:name="_Ref99728632"/>
      <w:bookmarkStart w:id="518" w:name="_Ref99729345"/>
      <w:r>
        <w:t>Time to treatment discontinuation</w:t>
      </w:r>
    </w:p>
    <w:p w14:paraId="3CA10E8E" w14:textId="77777777" w:rsidR="00670187" w:rsidRPr="00E67EAF" w:rsidRDefault="00670187" w:rsidP="00670187">
      <w:pPr>
        <w:pStyle w:val="Body"/>
        <w:keepNext/>
        <w:rPr>
          <w:i/>
          <w:iCs/>
        </w:rPr>
      </w:pPr>
      <w:r w:rsidRPr="00E67EAF">
        <w:rPr>
          <w:i/>
          <w:iCs/>
        </w:rPr>
        <w:t>Assessment of data from DESTINY-</w:t>
      </w:r>
      <w:r>
        <w:rPr>
          <w:i/>
          <w:iCs/>
        </w:rPr>
        <w:t>Breast04</w:t>
      </w:r>
    </w:p>
    <w:p w14:paraId="654880ED" w14:textId="652AF84D" w:rsidR="00B93EC5" w:rsidRDefault="00B93EC5" w:rsidP="003C648C">
      <w:pPr>
        <w:spacing w:before="100" w:beforeAutospacing="1" w:after="100" w:afterAutospacing="1" w:line="240" w:lineRule="auto"/>
      </w:pPr>
      <w:r>
        <w:t>T</w:t>
      </w:r>
      <w:r w:rsidRPr="002629AD">
        <w:t>he median follow-up in the FAS population</w:t>
      </w:r>
      <w:r>
        <w:t xml:space="preserve"> of </w:t>
      </w:r>
      <w:r w:rsidRPr="007E5E16">
        <w:t>DESTINY-Breast0</w:t>
      </w:r>
      <w:r w:rsidRPr="002629AD">
        <w:t xml:space="preserve">4 was </w:t>
      </w:r>
      <w:r w:rsidR="00294FDC" w:rsidRPr="00294FDC">
        <w:rPr>
          <w:color w:val="000000"/>
          <w:highlight w:val="black"/>
        </w:rPr>
        <w:t>xxxx</w:t>
      </w:r>
      <w:r w:rsidRPr="002629AD">
        <w:t xml:space="preserve"> months</w:t>
      </w:r>
      <w:r>
        <w:t xml:space="preserve"> during which </w:t>
      </w:r>
      <w:r w:rsidR="00294FDC" w:rsidRPr="00294FDC">
        <w:rPr>
          <w:color w:val="000000"/>
          <w:highlight w:val="black"/>
        </w:rPr>
        <w:t>xxxxx</w:t>
      </w:r>
      <w:r w:rsidR="008954D7">
        <w:t xml:space="preserve"> and </w:t>
      </w:r>
      <w:r w:rsidR="00294FDC" w:rsidRPr="00294FDC">
        <w:rPr>
          <w:color w:val="000000"/>
          <w:highlight w:val="black"/>
        </w:rPr>
        <w:t>xxxxx</w:t>
      </w:r>
      <w:r w:rsidR="008954D7" w:rsidRPr="008D0B6B">
        <w:t xml:space="preserve"> </w:t>
      </w:r>
      <w:r w:rsidR="008954D7">
        <w:t>of</w:t>
      </w:r>
      <w:r w:rsidR="008954D7" w:rsidRPr="008D0B6B">
        <w:t xml:space="preserve"> </w:t>
      </w:r>
      <w:r w:rsidR="003333B6">
        <w:t>treatment</w:t>
      </w:r>
      <w:r w:rsidR="008954D7" w:rsidRPr="008D0B6B">
        <w:t xml:space="preserve"> </w:t>
      </w:r>
      <w:r w:rsidR="00420E5E">
        <w:t xml:space="preserve">discontinuation </w:t>
      </w:r>
      <w:r w:rsidR="008954D7" w:rsidRPr="008D0B6B">
        <w:t xml:space="preserve">events </w:t>
      </w:r>
      <w:r w:rsidR="008954D7">
        <w:t xml:space="preserve">having occurred in </w:t>
      </w:r>
      <w:r w:rsidR="008954D7" w:rsidRPr="008D0B6B">
        <w:t>TPC</w:t>
      </w:r>
      <w:r w:rsidR="008954D7">
        <w:t xml:space="preserve"> arms and </w:t>
      </w:r>
      <w:r w:rsidR="008954D7" w:rsidRPr="008D0B6B">
        <w:t>T-DXd, respectively</w:t>
      </w:r>
      <w:r w:rsidRPr="002629AD">
        <w:t>.</w:t>
      </w:r>
      <w:r>
        <w:t xml:space="preserve"> Given that</w:t>
      </w:r>
      <w:r w:rsidRPr="005D58CB">
        <w:t xml:space="preserve"> </w:t>
      </w:r>
      <w:r w:rsidR="0060791D">
        <w:t>TTD</w:t>
      </w:r>
      <w:r w:rsidRPr="005D58CB">
        <w:t xml:space="preserve"> </w:t>
      </w:r>
      <w:r>
        <w:t xml:space="preserve">data </w:t>
      </w:r>
      <w:r w:rsidRPr="005D58CB">
        <w:t>from</w:t>
      </w:r>
      <w:r w:rsidRPr="006D6D2C">
        <w:t xml:space="preserve"> </w:t>
      </w:r>
      <w:r>
        <w:t>DESTINY-Breast0</w:t>
      </w:r>
      <w:r w:rsidRPr="005D58CB">
        <w:t xml:space="preserve">4 </w:t>
      </w:r>
      <w:r>
        <w:t>are considered</w:t>
      </w:r>
      <w:r w:rsidRPr="005D58CB">
        <w:t xml:space="preserve"> mature, data were directly extrapolated from </w:t>
      </w:r>
      <w:r>
        <w:t>observed patient level data</w:t>
      </w:r>
      <w:r w:rsidRPr="005D58CB">
        <w:t>, using parametric survival modelling</w:t>
      </w:r>
      <w:r>
        <w:t>.</w:t>
      </w:r>
    </w:p>
    <w:p w14:paraId="09B838ED" w14:textId="567AE6AE" w:rsidR="00670187" w:rsidRDefault="00670187" w:rsidP="00670187">
      <w:pPr>
        <w:pStyle w:val="Body"/>
      </w:pPr>
      <w:r>
        <w:t xml:space="preserve">Median TTD observed in DESTINY-Breast04 was </w:t>
      </w:r>
      <w:r w:rsidR="00294FDC" w:rsidRPr="00294FDC">
        <w:rPr>
          <w:color w:val="000000"/>
          <w:highlight w:val="black"/>
        </w:rPr>
        <w:t>xxx</w:t>
      </w:r>
      <w:r>
        <w:t xml:space="preserve"> months and </w:t>
      </w:r>
      <w:r w:rsidR="00294FDC" w:rsidRPr="00294FDC">
        <w:rPr>
          <w:color w:val="000000"/>
          <w:highlight w:val="black"/>
        </w:rPr>
        <w:t>xxx</w:t>
      </w:r>
      <w:r>
        <w:t xml:space="preserve"> months, in the </w:t>
      </w:r>
      <w:r w:rsidRPr="008D0B6B">
        <w:t>TPC</w:t>
      </w:r>
      <w:r>
        <w:t xml:space="preserve"> and </w:t>
      </w:r>
      <w:r w:rsidRPr="008D0B6B">
        <w:t>T-DXd</w:t>
      </w:r>
      <w:r w:rsidR="0061589A">
        <w:t xml:space="preserve"> arms</w:t>
      </w:r>
      <w:r w:rsidRPr="008D0B6B">
        <w:t>, respectively</w:t>
      </w:r>
      <w:r>
        <w:t xml:space="preserve">. As with PFS and OS, PSMs were also required to inform the estimation of the long-term treatment duration within the economic analysis. Patient-level TTD data are used within the model to determine the drug and administration costs </w:t>
      </w:r>
      <w:r w:rsidRPr="0007115D">
        <w:t>associated with T-</w:t>
      </w:r>
      <w:r w:rsidRPr="00543C78">
        <w:t xml:space="preserve">DXd and TPC. A </w:t>
      </w:r>
      <w:r w:rsidRPr="0007115D">
        <w:t xml:space="preserve">summary of the TTD </w:t>
      </w:r>
      <w:r>
        <w:t xml:space="preserve">KM </w:t>
      </w:r>
      <w:r w:rsidRPr="0007115D">
        <w:t xml:space="preserve">data from the DESTINY-Breast04 is provided below in </w:t>
      </w:r>
      <w:r w:rsidRPr="003C648C">
        <w:rPr>
          <w:b/>
          <w:bCs/>
        </w:rPr>
        <w:fldChar w:fldCharType="begin"/>
      </w:r>
      <w:r w:rsidRPr="003C648C">
        <w:rPr>
          <w:b/>
          <w:bCs/>
        </w:rPr>
        <w:instrText xml:space="preserve"> REF _Ref125452152 \h </w:instrText>
      </w:r>
      <w:r w:rsidR="00294697">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38</w:t>
      </w:r>
      <w:r w:rsidRPr="003C648C">
        <w:rPr>
          <w:b/>
          <w:bCs/>
        </w:rPr>
        <w:fldChar w:fldCharType="end"/>
      </w:r>
      <w:r>
        <w:t>.</w:t>
      </w:r>
    </w:p>
    <w:p w14:paraId="7B6C9FAE" w14:textId="0B163021" w:rsidR="00670187" w:rsidRDefault="00670187" w:rsidP="00670187">
      <w:pPr>
        <w:pStyle w:val="Caption"/>
      </w:pPr>
      <w:bookmarkStart w:id="519" w:name="_Ref125452152"/>
      <w:bookmarkStart w:id="520" w:name="_Toc127006651"/>
      <w:bookmarkStart w:id="521" w:name="_Toc129350964"/>
      <w:r>
        <w:lastRenderedPageBreak/>
        <w:t xml:space="preserve">Figure </w:t>
      </w:r>
      <w:r>
        <w:fldChar w:fldCharType="begin"/>
      </w:r>
      <w:r>
        <w:instrText>SEQ Figure \* ARABIC</w:instrText>
      </w:r>
      <w:r>
        <w:fldChar w:fldCharType="separate"/>
      </w:r>
      <w:r w:rsidR="00145F42">
        <w:rPr>
          <w:noProof/>
        </w:rPr>
        <w:t>38</w:t>
      </w:r>
      <w:r>
        <w:fldChar w:fldCharType="end"/>
      </w:r>
      <w:bookmarkEnd w:id="519"/>
      <w:r>
        <w:t>: TTD KM from DESTINY-Breast0</w:t>
      </w:r>
      <w:r w:rsidRPr="005D58CB">
        <w:t>4 in the FAS population (T-DXd and TPC)</w:t>
      </w:r>
      <w:bookmarkEnd w:id="520"/>
      <w:bookmarkEnd w:id="521"/>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7EE0BCDB" w14:textId="77777777" w:rsidTr="00B261B6">
        <w:tc>
          <w:tcPr>
            <w:tcW w:w="9017" w:type="dxa"/>
            <w:tcBorders>
              <w:top w:val="single" w:sz="4" w:space="0" w:color="auto"/>
              <w:left w:val="single" w:sz="4" w:space="0" w:color="auto"/>
              <w:bottom w:val="single" w:sz="4" w:space="0" w:color="auto"/>
              <w:right w:val="single" w:sz="4" w:space="0" w:color="auto"/>
            </w:tcBorders>
            <w:vAlign w:val="center"/>
          </w:tcPr>
          <w:p w14:paraId="1136D046" w14:textId="77777777" w:rsidR="00670187" w:rsidRDefault="00670187">
            <w:pPr>
              <w:pStyle w:val="Caption"/>
              <w:spacing w:before="0"/>
              <w:jc w:val="center"/>
            </w:pPr>
            <w:r w:rsidRPr="00BB4346">
              <w:rPr>
                <w:noProof/>
              </w:rPr>
              <w:drawing>
                <wp:inline distT="0" distB="0" distL="0" distR="0" wp14:anchorId="2E4411AA" wp14:editId="46B4C655">
                  <wp:extent cx="5665470" cy="2755075"/>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30">
                            <a:extLst>
                              <a:ext uri="{28A0092B-C50C-407E-A947-70E740481C1C}">
                                <a14:useLocalDpi xmlns:a14="http://schemas.microsoft.com/office/drawing/2010/main" val="0"/>
                              </a:ext>
                            </a:extLst>
                          </a:blip>
                          <a:srcRect t="10004" b="10004"/>
                          <a:stretch>
                            <a:fillRect/>
                          </a:stretch>
                        </pic:blipFill>
                        <pic:spPr bwMode="auto">
                          <a:xfrm>
                            <a:off x="0" y="0"/>
                            <a:ext cx="5666778" cy="2755711"/>
                          </a:xfrm>
                          <a:prstGeom prst="rect">
                            <a:avLst/>
                          </a:prstGeom>
                          <a:ln>
                            <a:noFill/>
                          </a:ln>
                          <a:extLst>
                            <a:ext uri="{53640926-AAD7-44D8-BBD7-CCE9431645EC}">
                              <a14:shadowObscured xmlns:a14="http://schemas.microsoft.com/office/drawing/2010/main"/>
                            </a:ext>
                          </a:extLst>
                        </pic:spPr>
                      </pic:pic>
                    </a:graphicData>
                  </a:graphic>
                </wp:inline>
              </w:drawing>
            </w:r>
          </w:p>
        </w:tc>
      </w:tr>
    </w:tbl>
    <w:p w14:paraId="0EBA1CF1" w14:textId="77777777" w:rsidR="00670187" w:rsidRPr="00054570" w:rsidRDefault="00670187" w:rsidP="00670187">
      <w:pPr>
        <w:pStyle w:val="Footnotes"/>
        <w:spacing w:after="0"/>
      </w:pPr>
      <w:r w:rsidRPr="00183242">
        <w:t xml:space="preserve">Abbreviations: </w:t>
      </w:r>
      <w:r w:rsidRPr="00054570">
        <w:t>CI, confidence interval</w:t>
      </w:r>
      <w:r>
        <w:t xml:space="preserve">; </w:t>
      </w:r>
      <w:r w:rsidRPr="007B3CF2">
        <w:t xml:space="preserve">FAS, full analysis set; </w:t>
      </w:r>
      <w:r w:rsidRPr="00054570">
        <w:t xml:space="preserve">HR, hazard ratio; </w:t>
      </w:r>
      <w:r w:rsidRPr="00183242">
        <w:t>KM, Kaplan-Meier; T</w:t>
      </w:r>
      <w:r w:rsidRPr="00183242">
        <w:noBreakHyphen/>
        <w:t>DXd, trastuzumab deruxtecan</w:t>
      </w:r>
      <w:r>
        <w:t xml:space="preserve">; </w:t>
      </w:r>
      <w:r w:rsidRPr="00183242">
        <w:t xml:space="preserve">TTD, time-to-treatment discontinuation; </w:t>
      </w:r>
      <w:r w:rsidRPr="007B3CF2">
        <w:t>TPC, treatment of physician’s choice</w:t>
      </w:r>
      <w:r w:rsidRPr="00183242">
        <w:t>.</w:t>
      </w:r>
      <w:r w:rsidRPr="00351967">
        <w:t xml:space="preserve"> </w:t>
      </w:r>
    </w:p>
    <w:p w14:paraId="14F4F4F0" w14:textId="7B1087B4" w:rsidR="00670187" w:rsidRPr="005D58CB" w:rsidRDefault="00670187" w:rsidP="00670187">
      <w:pPr>
        <w:pStyle w:val="Footnotes"/>
        <w:rPr>
          <w:vertAlign w:val="superscript"/>
        </w:rPr>
      </w:pPr>
      <w:r w:rsidRPr="00054570">
        <w:t>Source:  Daiichi Sankyo Inc., 2022 (CSR; Data on File).</w:t>
      </w:r>
      <w:r w:rsidRPr="00054570">
        <w:rPr>
          <w:sz w:val="14"/>
          <w:szCs w:val="14"/>
        </w:rPr>
        <w:fldChar w:fldCharType="begin"/>
      </w:r>
      <w:r w:rsidR="00CA6345">
        <w:instrText xml:space="preserve"> ADDIN ZOTERO_ITEM CSL_CITATION {"citationID":"GnlnOIVl","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054570">
        <w:rPr>
          <w:sz w:val="14"/>
          <w:szCs w:val="14"/>
        </w:rPr>
        <w:fldChar w:fldCharType="separate"/>
      </w:r>
      <w:r w:rsidR="00FD57F4" w:rsidRPr="00FD57F4">
        <w:rPr>
          <w:rFonts w:cs="Arial"/>
          <w:szCs w:val="24"/>
          <w:vertAlign w:val="superscript"/>
        </w:rPr>
        <w:t>7</w:t>
      </w:r>
      <w:r w:rsidRPr="00054570">
        <w:rPr>
          <w:sz w:val="14"/>
          <w:szCs w:val="14"/>
        </w:rPr>
        <w:fldChar w:fldCharType="end"/>
      </w:r>
    </w:p>
    <w:p w14:paraId="1465552F" w14:textId="14D9E265" w:rsidR="00670187" w:rsidRDefault="00670187" w:rsidP="00670187">
      <w:pPr>
        <w:pStyle w:val="Body"/>
      </w:pPr>
      <w:r>
        <w:t xml:space="preserve">Similar to PFS and OS, a LCHP was produced </w:t>
      </w:r>
      <w:r w:rsidRPr="0007115D">
        <w:t>for TTD</w:t>
      </w:r>
      <w:r>
        <w:t xml:space="preserve"> (</w:t>
      </w:r>
      <w:r w:rsidRPr="003C648C">
        <w:rPr>
          <w:b/>
          <w:bCs/>
        </w:rPr>
        <w:fldChar w:fldCharType="begin"/>
      </w:r>
      <w:r w:rsidRPr="003C648C">
        <w:rPr>
          <w:b/>
          <w:bCs/>
        </w:rPr>
        <w:instrText xml:space="preserve"> REF _Ref125381864 \h </w:instrText>
      </w:r>
      <w:r w:rsidR="00294697">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39</w:t>
      </w:r>
      <w:r w:rsidRPr="003C648C">
        <w:rPr>
          <w:b/>
          <w:bCs/>
        </w:rPr>
        <w:fldChar w:fldCharType="end"/>
      </w:r>
      <w:r>
        <w:t>)</w:t>
      </w:r>
      <w:r w:rsidRPr="0007115D">
        <w:t>. The LCHP shows that the curves are not parallel over time</w:t>
      </w:r>
      <w:r w:rsidR="000B585B">
        <w:t xml:space="preserve">, </w:t>
      </w:r>
      <w:r>
        <w:t xml:space="preserve">indicating no clear evidence that the PH assumption holds. Therefore, independent curves were fitted to the DESTINY-Breast04 data to inform TTD for T-DXd and </w:t>
      </w:r>
      <w:r w:rsidRPr="008479F7">
        <w:t>TPC</w:t>
      </w:r>
      <w:r>
        <w:t xml:space="preserve">. Given the maturity of the data </w:t>
      </w:r>
      <w:r w:rsidRPr="008479F7">
        <w:t>(</w:t>
      </w:r>
      <w:r w:rsidR="00294FDC" w:rsidRPr="00294FDC">
        <w:rPr>
          <w:color w:val="000000"/>
          <w:highlight w:val="black"/>
        </w:rPr>
        <w:t>xxxxx</w:t>
      </w:r>
      <w:r w:rsidRPr="00132A1D">
        <w:t xml:space="preserve"> </w:t>
      </w:r>
      <w:r w:rsidRPr="003C648C">
        <w:t xml:space="preserve">and </w:t>
      </w:r>
      <w:r w:rsidR="00294FDC" w:rsidRPr="00294FDC">
        <w:rPr>
          <w:color w:val="000000"/>
          <w:highlight w:val="black"/>
        </w:rPr>
        <w:t>xxxxx</w:t>
      </w:r>
      <w:r w:rsidRPr="001E4721">
        <w:t xml:space="preserve"> </w:t>
      </w:r>
      <w:r w:rsidRPr="008479F7">
        <w:t>events for T-DXd and TPC, respectively</w:t>
      </w:r>
      <w:r>
        <w:t xml:space="preserve">) and likely independence of treatment discontinuation across both treatment arms (i.e., due to different adverse event profiles, or disease progression), independent curves were deemed the most appropriate to inform TTD. </w:t>
      </w:r>
      <w:r w:rsidRPr="008479F7">
        <w:t>The use of independent curves to model TTD also aligns with the clinical and HEOR expert advice received.</w:t>
      </w:r>
      <w:r w:rsidRPr="00054570">
        <w:fldChar w:fldCharType="begin"/>
      </w:r>
      <w:r w:rsidR="00CA6345">
        <w:instrText xml:space="preserve"> ADDIN ZOTERO_ITEM CSL_CITATION {"citationID":"m8Ka49mW","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r w:rsidRPr="008479F7">
        <w:fldChar w:fldCharType="begin"/>
      </w:r>
      <w:r w:rsidR="00CA6345">
        <w:instrText xml:space="preserve"> ADDIN ZOTERO_ITEM CSL_CITATION {"citationID":"UWH8ODvC","properties":{"formattedCitation":"\\super 22\\nosupersub{}","plainCitation":"22","dontUpdate":true,"noteIndex":0},"citationItems":[{"id":66204,"uris":["http://zotero.org/groups/4797619/items/KXU4JISB"],"itemData":{"id":66204,"type":"report","title":"Consultation validation meeting. Validation of clinical inputs, outputs and assumptions of the cost-effectiveness model for trastuzumab deruxtecan in HER2-low u/mBC. Data on File.","author":[{"family":"Daiichi Sankyo Inc.","given":""}],"issued":{"date-parts":[["2022"]]}}}],"schema":"https://github.com/citation-style-language/schema/raw/master/csl-citation.json"} </w:instrText>
      </w:r>
      <w:r w:rsidRPr="008479F7">
        <w:fldChar w:fldCharType="separate"/>
      </w:r>
      <w:r w:rsidRPr="008479F7">
        <w:fldChar w:fldCharType="end"/>
      </w:r>
      <w:r w:rsidRPr="008479F7">
        <w:t xml:space="preserve"> </w:t>
      </w:r>
    </w:p>
    <w:p w14:paraId="0E81B62F" w14:textId="64CF0FA5" w:rsidR="00670187" w:rsidRDefault="00670187" w:rsidP="00670187">
      <w:pPr>
        <w:pStyle w:val="Caption"/>
      </w:pPr>
      <w:bookmarkStart w:id="522" w:name="_Ref125381864"/>
      <w:bookmarkStart w:id="523" w:name="_Toc127006652"/>
      <w:bookmarkStart w:id="524" w:name="_Toc129350965"/>
      <w:r>
        <w:lastRenderedPageBreak/>
        <w:t xml:space="preserve">Figure </w:t>
      </w:r>
      <w:r>
        <w:fldChar w:fldCharType="begin"/>
      </w:r>
      <w:r>
        <w:instrText>SEQ Figure \* ARABIC</w:instrText>
      </w:r>
      <w:r>
        <w:fldChar w:fldCharType="separate"/>
      </w:r>
      <w:r w:rsidR="00145F42">
        <w:rPr>
          <w:noProof/>
        </w:rPr>
        <w:t>39</w:t>
      </w:r>
      <w:r>
        <w:fldChar w:fldCharType="end"/>
      </w:r>
      <w:bookmarkEnd w:id="522"/>
      <w:r>
        <w:t>:</w:t>
      </w:r>
      <w:r w:rsidRPr="00C00F3B">
        <w:t xml:space="preserve"> </w:t>
      </w:r>
      <w:r>
        <w:t>Log-cumulative hazard plot of TTD from DESTINY-Breast04</w:t>
      </w:r>
      <w:bookmarkEnd w:id="523"/>
      <w:bookmarkEnd w:id="524"/>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4EA9D690" w14:textId="77777777" w:rsidTr="00B261B6">
        <w:tc>
          <w:tcPr>
            <w:tcW w:w="9017" w:type="dxa"/>
            <w:tcBorders>
              <w:top w:val="single" w:sz="4" w:space="0" w:color="auto"/>
              <w:left w:val="single" w:sz="4" w:space="0" w:color="auto"/>
              <w:bottom w:val="single" w:sz="4" w:space="0" w:color="auto"/>
              <w:right w:val="single" w:sz="4" w:space="0" w:color="auto"/>
            </w:tcBorders>
            <w:vAlign w:val="center"/>
          </w:tcPr>
          <w:p w14:paraId="2136CED7" w14:textId="77777777" w:rsidR="00670187" w:rsidRDefault="00670187">
            <w:pPr>
              <w:pStyle w:val="Caption"/>
              <w:spacing w:before="0"/>
              <w:jc w:val="center"/>
            </w:pPr>
            <w:r>
              <w:rPr>
                <w:noProof/>
              </w:rPr>
              <w:drawing>
                <wp:inline distT="0" distB="0" distL="0" distR="0" wp14:anchorId="6A496BCC" wp14:editId="1207EF92">
                  <wp:extent cx="4648612" cy="3123210"/>
                  <wp:effectExtent l="0" t="0" r="0" b="127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56306" cy="3128379"/>
                          </a:xfrm>
                          <a:prstGeom prst="rect">
                            <a:avLst/>
                          </a:prstGeom>
                          <a:noFill/>
                        </pic:spPr>
                      </pic:pic>
                    </a:graphicData>
                  </a:graphic>
                </wp:inline>
              </w:drawing>
            </w:r>
          </w:p>
        </w:tc>
      </w:tr>
    </w:tbl>
    <w:p w14:paraId="64991E96" w14:textId="77777777" w:rsidR="00670187" w:rsidRPr="00C574C9" w:rsidRDefault="00670187" w:rsidP="00670187">
      <w:pPr>
        <w:pStyle w:val="NICElegend"/>
        <w:spacing w:after="240"/>
      </w:pPr>
      <w:r>
        <w:t xml:space="preserve">Abbreviations: DB04, DESTINY-Breast04; </w:t>
      </w:r>
      <w:r w:rsidRPr="001E6BCF">
        <w:rPr>
          <w:rStyle w:val="FootnotesChar"/>
        </w:rPr>
        <w:t>TPC, treatment of physician’s choice</w:t>
      </w:r>
      <w:r>
        <w:t>; TTD, time-to-treatment discontinuation; T</w:t>
      </w:r>
      <w:r>
        <w:noBreakHyphen/>
        <w:t>DXd, trastuzumab deruxtecan.</w:t>
      </w:r>
    </w:p>
    <w:p w14:paraId="61375D3F" w14:textId="77777777" w:rsidR="00670187" w:rsidRPr="006F6B64" w:rsidRDefault="00670187" w:rsidP="00670187">
      <w:pPr>
        <w:pStyle w:val="Body"/>
        <w:keepNext/>
        <w:rPr>
          <w:i/>
          <w:iCs/>
        </w:rPr>
      </w:pPr>
      <w:r w:rsidRPr="006F6B64">
        <w:rPr>
          <w:i/>
          <w:iCs/>
        </w:rPr>
        <w:t>Assessment of the statistical goodness-of-fit scores for fitted models</w:t>
      </w:r>
    </w:p>
    <w:p w14:paraId="24012449" w14:textId="1639FA85" w:rsidR="00670187" w:rsidRPr="002C118B" w:rsidRDefault="00670187" w:rsidP="00670187">
      <w:pPr>
        <w:pStyle w:val="Body"/>
      </w:pPr>
      <w:r w:rsidRPr="002C118B">
        <w:t>As with PFS and OS, the six standard parametric forms discussed in the NICE DSU TSD 14</w:t>
      </w:r>
      <w:r w:rsidRPr="002C118B">
        <w:fldChar w:fldCharType="begin"/>
      </w:r>
      <w:r w:rsidR="00CA6345">
        <w:instrText xml:space="preserve"> ADDIN ZOTERO_ITEM CSL_CITATION {"citationID":"FjXCK72P","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2C118B">
        <w:fldChar w:fldCharType="separate"/>
      </w:r>
      <w:r w:rsidR="00CA6345" w:rsidRPr="00CA6345">
        <w:rPr>
          <w:rFonts w:cs="Arial"/>
          <w:szCs w:val="24"/>
          <w:vertAlign w:val="superscript"/>
        </w:rPr>
        <w:t>171</w:t>
      </w:r>
      <w:r w:rsidRPr="002C118B">
        <w:fldChar w:fldCharType="end"/>
      </w:r>
      <w:r w:rsidRPr="002C118B">
        <w:t xml:space="preserve"> were fitted to TTD data from the DESTINY-Breast04 trial for completeness. AIC and BIC scores for the extrapolated TTD curves are presented in </w:t>
      </w:r>
      <w:r w:rsidRPr="003C648C">
        <w:rPr>
          <w:b/>
          <w:bCs/>
        </w:rPr>
        <w:fldChar w:fldCharType="begin"/>
      </w:r>
      <w:r w:rsidRPr="003C648C">
        <w:rPr>
          <w:b/>
          <w:bCs/>
        </w:rPr>
        <w:instrText xml:space="preserve"> REF _Ref125381910 \h </w:instrText>
      </w:r>
      <w:r w:rsidR="00BB06FD" w:rsidRPr="003C648C">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39</w:t>
      </w:r>
      <w:r w:rsidRPr="003C648C">
        <w:rPr>
          <w:b/>
          <w:bCs/>
        </w:rPr>
        <w:fldChar w:fldCharType="end"/>
      </w:r>
      <w:r w:rsidRPr="002C118B">
        <w:t>. Based on the goodness-of-fit statistics, the log-logistic</w:t>
      </w:r>
      <w:r>
        <w:t xml:space="preserve"> and generalised gamma</w:t>
      </w:r>
      <w:r w:rsidRPr="002C118B">
        <w:t xml:space="preserve"> provide the best statistical fit to the DESTINY-Breast04 data as </w:t>
      </w:r>
      <w:r>
        <w:t>they have</w:t>
      </w:r>
      <w:r w:rsidRPr="002C118B">
        <w:t xml:space="preserve"> the lowest AIC and BIC values </w:t>
      </w:r>
      <w:r>
        <w:t>when assessing</w:t>
      </w:r>
      <w:r w:rsidRPr="002C118B">
        <w:t xml:space="preserve"> the T-DXd and TPC arms. </w:t>
      </w:r>
      <w:r w:rsidR="00773CEE">
        <w:t xml:space="preserve">The log-normal TPC parametric curve has a good statistical fit to the observed KM data; however, </w:t>
      </w:r>
      <w:r w:rsidR="002F6315">
        <w:t xml:space="preserve">the log-normal T-DXd parametric curve has a </w:t>
      </w:r>
      <w:r w:rsidR="00266764">
        <w:t>poor</w:t>
      </w:r>
      <w:r w:rsidR="00BD3D53">
        <w:t>er</w:t>
      </w:r>
      <w:r w:rsidR="00266764">
        <w:t xml:space="preserve"> statistical fit to the observed T-DXd KM data</w:t>
      </w:r>
      <w:r w:rsidR="00FD4794">
        <w:t>.</w:t>
      </w:r>
    </w:p>
    <w:p w14:paraId="5AD9DBA9" w14:textId="08B3E8A3" w:rsidR="00670187" w:rsidRPr="00995EAE" w:rsidRDefault="00670187" w:rsidP="00670187">
      <w:pPr>
        <w:pStyle w:val="Caption"/>
      </w:pPr>
      <w:bookmarkStart w:id="525" w:name="_Ref125381910"/>
      <w:bookmarkStart w:id="526" w:name="_Toc127006669"/>
      <w:bookmarkStart w:id="527" w:name="_Toc129351014"/>
      <w:r>
        <w:lastRenderedPageBreak/>
        <w:t xml:space="preserve">Table </w:t>
      </w:r>
      <w:r>
        <w:fldChar w:fldCharType="begin"/>
      </w:r>
      <w:r>
        <w:instrText>SEQ Table \* ARABIC</w:instrText>
      </w:r>
      <w:r>
        <w:fldChar w:fldCharType="separate"/>
      </w:r>
      <w:r w:rsidR="00145F42">
        <w:rPr>
          <w:noProof/>
        </w:rPr>
        <w:t>39</w:t>
      </w:r>
      <w:r>
        <w:fldChar w:fldCharType="end"/>
      </w:r>
      <w:bookmarkEnd w:id="525"/>
      <w:r>
        <w:t xml:space="preserve">: </w:t>
      </w:r>
      <w:r w:rsidRPr="00995EAE">
        <w:t>Statistical goodness-of-fit scores (TTD, independent models) in the FAS population</w:t>
      </w:r>
      <w:bookmarkEnd w:id="526"/>
      <w:bookmarkEnd w:id="527"/>
    </w:p>
    <w:tbl>
      <w:tblPr>
        <w:tblStyle w:val="TableGridLight"/>
        <w:tblW w:w="0" w:type="auto"/>
        <w:tblLayout w:type="fixed"/>
        <w:tblLook w:val="04A0" w:firstRow="1" w:lastRow="0" w:firstColumn="1" w:lastColumn="0" w:noHBand="0" w:noVBand="1"/>
      </w:tblPr>
      <w:tblGrid>
        <w:gridCol w:w="2310"/>
        <w:gridCol w:w="1541"/>
        <w:gridCol w:w="1597"/>
        <w:gridCol w:w="1541"/>
        <w:gridCol w:w="1515"/>
      </w:tblGrid>
      <w:tr w:rsidR="006B484A" w:rsidRPr="00995EAE" w14:paraId="1F8E7265" w14:textId="77777777" w:rsidTr="003C648C">
        <w:trPr>
          <w:cnfStyle w:val="100000000000" w:firstRow="1" w:lastRow="0" w:firstColumn="0" w:lastColumn="0" w:oddVBand="0" w:evenVBand="0" w:oddHBand="0" w:evenHBand="0" w:firstRowFirstColumn="0" w:firstRowLastColumn="0" w:lastRowFirstColumn="0" w:lastRowLastColumn="0"/>
          <w:trHeight w:val="283"/>
          <w:tblHeader/>
        </w:trPr>
        <w:tc>
          <w:tcPr>
            <w:tcW w:w="2310" w:type="dxa"/>
            <w:vMerge w:val="restart"/>
          </w:tcPr>
          <w:p w14:paraId="72CCC5BF" w14:textId="77777777" w:rsidR="006B484A" w:rsidRPr="00995EAE" w:rsidRDefault="006B484A">
            <w:pPr>
              <w:pStyle w:val="NICETableHeader"/>
              <w:rPr>
                <w:rFonts w:cs="Arial"/>
                <w:b/>
                <w:bCs/>
              </w:rPr>
            </w:pPr>
            <w:r w:rsidRPr="00995EAE">
              <w:rPr>
                <w:b/>
              </w:rPr>
              <w:t>Model</w:t>
            </w:r>
          </w:p>
        </w:tc>
        <w:tc>
          <w:tcPr>
            <w:tcW w:w="3138" w:type="dxa"/>
            <w:gridSpan w:val="2"/>
          </w:tcPr>
          <w:p w14:paraId="230A0DAA" w14:textId="77777777" w:rsidR="006B484A" w:rsidRPr="00995EAE" w:rsidRDefault="006B484A">
            <w:pPr>
              <w:pStyle w:val="NICETableHeader"/>
              <w:jc w:val="center"/>
              <w:rPr>
                <w:rFonts w:cs="Arial"/>
                <w:b/>
                <w:bCs/>
              </w:rPr>
            </w:pPr>
            <w:r w:rsidRPr="00995EAE">
              <w:rPr>
                <w:rFonts w:cs="Arial"/>
                <w:b/>
                <w:bCs/>
              </w:rPr>
              <w:t>TPC</w:t>
            </w:r>
          </w:p>
        </w:tc>
        <w:tc>
          <w:tcPr>
            <w:tcW w:w="3056" w:type="dxa"/>
            <w:gridSpan w:val="2"/>
          </w:tcPr>
          <w:p w14:paraId="18E55604" w14:textId="77777777" w:rsidR="006B484A" w:rsidRPr="00995EAE" w:rsidRDefault="006B484A">
            <w:pPr>
              <w:pStyle w:val="NICETableHeader"/>
              <w:jc w:val="center"/>
              <w:rPr>
                <w:rFonts w:cs="Arial"/>
                <w:bCs/>
              </w:rPr>
            </w:pPr>
            <w:r w:rsidRPr="00995EAE">
              <w:rPr>
                <w:rFonts w:cs="Arial"/>
                <w:b/>
                <w:bCs/>
              </w:rPr>
              <w:t>T-DXd</w:t>
            </w:r>
          </w:p>
        </w:tc>
      </w:tr>
      <w:tr w:rsidR="006B484A" w:rsidRPr="00995EAE" w14:paraId="7CC59FCA" w14:textId="77777777" w:rsidTr="003C648C">
        <w:trPr>
          <w:cnfStyle w:val="100000000000" w:firstRow="1" w:lastRow="0" w:firstColumn="0" w:lastColumn="0" w:oddVBand="0" w:evenVBand="0" w:oddHBand="0" w:evenHBand="0" w:firstRowFirstColumn="0" w:firstRowLastColumn="0" w:lastRowFirstColumn="0" w:lastRowLastColumn="0"/>
          <w:trHeight w:val="143"/>
          <w:tblHeader/>
        </w:trPr>
        <w:tc>
          <w:tcPr>
            <w:tcW w:w="2310" w:type="dxa"/>
            <w:vMerge/>
          </w:tcPr>
          <w:p w14:paraId="36C76170" w14:textId="77777777" w:rsidR="006B484A" w:rsidRPr="00995EAE" w:rsidRDefault="006B484A">
            <w:pPr>
              <w:pStyle w:val="NICETableHeader"/>
              <w:rPr>
                <w:b/>
              </w:rPr>
            </w:pPr>
          </w:p>
        </w:tc>
        <w:tc>
          <w:tcPr>
            <w:tcW w:w="1541" w:type="dxa"/>
          </w:tcPr>
          <w:p w14:paraId="19F1C9E0" w14:textId="77777777" w:rsidR="006B484A" w:rsidRPr="00995EAE" w:rsidRDefault="006B484A">
            <w:pPr>
              <w:pStyle w:val="NICETableHeader"/>
              <w:jc w:val="center"/>
              <w:rPr>
                <w:bCs/>
              </w:rPr>
            </w:pPr>
            <w:r w:rsidRPr="00995EAE">
              <w:rPr>
                <w:b/>
              </w:rPr>
              <w:t>AIC</w:t>
            </w:r>
          </w:p>
        </w:tc>
        <w:tc>
          <w:tcPr>
            <w:tcW w:w="1597" w:type="dxa"/>
          </w:tcPr>
          <w:p w14:paraId="6BDA5516" w14:textId="77777777" w:rsidR="006B484A" w:rsidRPr="00995EAE" w:rsidRDefault="006B484A">
            <w:pPr>
              <w:pStyle w:val="NICETableHeader"/>
              <w:jc w:val="center"/>
              <w:rPr>
                <w:bCs/>
              </w:rPr>
            </w:pPr>
            <w:r w:rsidRPr="00995EAE">
              <w:rPr>
                <w:b/>
              </w:rPr>
              <w:t>BIC</w:t>
            </w:r>
          </w:p>
        </w:tc>
        <w:tc>
          <w:tcPr>
            <w:tcW w:w="1541" w:type="dxa"/>
          </w:tcPr>
          <w:p w14:paraId="25A686A4" w14:textId="77777777" w:rsidR="006B484A" w:rsidRPr="00995EAE" w:rsidRDefault="006B484A">
            <w:pPr>
              <w:pStyle w:val="NICETableHeader"/>
              <w:jc w:val="center"/>
              <w:rPr>
                <w:b/>
                <w:bCs/>
              </w:rPr>
            </w:pPr>
            <w:r w:rsidRPr="00995EAE">
              <w:rPr>
                <w:b/>
                <w:bCs/>
              </w:rPr>
              <w:t>AIC</w:t>
            </w:r>
          </w:p>
        </w:tc>
        <w:tc>
          <w:tcPr>
            <w:tcW w:w="1514" w:type="dxa"/>
          </w:tcPr>
          <w:p w14:paraId="0087FB47" w14:textId="77777777" w:rsidR="006B484A" w:rsidRPr="00995EAE" w:rsidRDefault="006B484A">
            <w:pPr>
              <w:pStyle w:val="NICETableHeader"/>
              <w:jc w:val="center"/>
              <w:rPr>
                <w:b/>
                <w:bCs/>
              </w:rPr>
            </w:pPr>
            <w:r w:rsidRPr="00995EAE">
              <w:rPr>
                <w:b/>
                <w:bCs/>
              </w:rPr>
              <w:t>BIC</w:t>
            </w:r>
          </w:p>
        </w:tc>
      </w:tr>
      <w:tr w:rsidR="006B484A" w:rsidRPr="00995EAE" w14:paraId="590B6D0D" w14:textId="77777777" w:rsidTr="003C648C">
        <w:trPr>
          <w:trHeight w:val="326"/>
        </w:trPr>
        <w:tc>
          <w:tcPr>
            <w:tcW w:w="2310" w:type="dxa"/>
            <w:vAlign w:val="center"/>
          </w:tcPr>
          <w:p w14:paraId="4490013E" w14:textId="77777777" w:rsidR="006B484A" w:rsidRPr="00995EAE" w:rsidRDefault="006B484A" w:rsidP="003C648C">
            <w:pPr>
              <w:pStyle w:val="NICETabletext"/>
              <w:rPr>
                <w:rFonts w:cs="Arial"/>
              </w:rPr>
            </w:pPr>
            <w:r w:rsidRPr="00995EAE">
              <w:rPr>
                <w:rFonts w:cs="Arial"/>
              </w:rPr>
              <w:t>Exponential</w:t>
            </w:r>
          </w:p>
        </w:tc>
        <w:tc>
          <w:tcPr>
            <w:tcW w:w="1541" w:type="dxa"/>
            <w:vAlign w:val="center"/>
          </w:tcPr>
          <w:p w14:paraId="638C80E9" w14:textId="77777777" w:rsidR="006B484A" w:rsidRPr="00995EAE" w:rsidRDefault="006B484A" w:rsidP="006B484A">
            <w:pPr>
              <w:pStyle w:val="NICETabletext"/>
              <w:jc w:val="center"/>
              <w:rPr>
                <w:rFonts w:cs="Arial"/>
              </w:rPr>
            </w:pPr>
            <w:r w:rsidRPr="00995EAE">
              <w:rPr>
                <w:rFonts w:cs="Arial"/>
              </w:rPr>
              <w:t>900.68</w:t>
            </w:r>
          </w:p>
        </w:tc>
        <w:tc>
          <w:tcPr>
            <w:tcW w:w="1597" w:type="dxa"/>
            <w:vAlign w:val="center"/>
          </w:tcPr>
          <w:p w14:paraId="203A5F3C" w14:textId="77777777" w:rsidR="006B484A" w:rsidRPr="00995EAE" w:rsidRDefault="006B484A" w:rsidP="006B484A">
            <w:pPr>
              <w:pStyle w:val="NICETabletext"/>
              <w:jc w:val="center"/>
              <w:rPr>
                <w:rFonts w:cs="Arial"/>
              </w:rPr>
            </w:pPr>
            <w:r w:rsidRPr="00995EAE">
              <w:rPr>
                <w:rFonts w:cs="Arial"/>
              </w:rPr>
              <w:t>903.89</w:t>
            </w:r>
          </w:p>
        </w:tc>
        <w:tc>
          <w:tcPr>
            <w:tcW w:w="1541" w:type="dxa"/>
            <w:vAlign w:val="center"/>
          </w:tcPr>
          <w:p w14:paraId="74D98932" w14:textId="77777777" w:rsidR="006B484A" w:rsidRPr="00995EAE" w:rsidRDefault="006B484A" w:rsidP="006B484A">
            <w:pPr>
              <w:pStyle w:val="NICETabletext"/>
              <w:jc w:val="center"/>
              <w:rPr>
                <w:rFonts w:cs="Arial"/>
              </w:rPr>
            </w:pPr>
            <w:r w:rsidRPr="00995EAE">
              <w:rPr>
                <w:rFonts w:cs="Arial"/>
              </w:rPr>
              <w:t>2137.87</w:t>
            </w:r>
          </w:p>
        </w:tc>
        <w:tc>
          <w:tcPr>
            <w:tcW w:w="1514" w:type="dxa"/>
            <w:vAlign w:val="center"/>
          </w:tcPr>
          <w:p w14:paraId="58714A8F" w14:textId="77777777" w:rsidR="006B484A" w:rsidRPr="00995EAE" w:rsidRDefault="006B484A" w:rsidP="006B484A">
            <w:pPr>
              <w:pStyle w:val="NICETabletext"/>
              <w:jc w:val="center"/>
              <w:rPr>
                <w:rFonts w:cs="Arial"/>
              </w:rPr>
            </w:pPr>
            <w:r w:rsidRPr="00995EAE">
              <w:rPr>
                <w:rFonts w:cs="Arial"/>
              </w:rPr>
              <w:t>2141.79</w:t>
            </w:r>
          </w:p>
        </w:tc>
      </w:tr>
      <w:tr w:rsidR="006B484A" w:rsidRPr="00995EAE" w14:paraId="2EF75375" w14:textId="77777777" w:rsidTr="003C648C">
        <w:trPr>
          <w:trHeight w:val="326"/>
        </w:trPr>
        <w:tc>
          <w:tcPr>
            <w:tcW w:w="2310" w:type="dxa"/>
            <w:vAlign w:val="center"/>
          </w:tcPr>
          <w:p w14:paraId="266379CB" w14:textId="77777777" w:rsidR="006B484A" w:rsidRPr="00995EAE" w:rsidRDefault="006B484A" w:rsidP="003C648C">
            <w:pPr>
              <w:pStyle w:val="NICETabletext"/>
              <w:rPr>
                <w:rFonts w:cs="Arial"/>
              </w:rPr>
            </w:pPr>
            <w:r w:rsidRPr="00995EAE">
              <w:rPr>
                <w:rFonts w:cs="Arial"/>
              </w:rPr>
              <w:t>Weibull</w:t>
            </w:r>
          </w:p>
        </w:tc>
        <w:tc>
          <w:tcPr>
            <w:tcW w:w="1541" w:type="dxa"/>
            <w:vAlign w:val="center"/>
          </w:tcPr>
          <w:p w14:paraId="51443411" w14:textId="77777777" w:rsidR="006B484A" w:rsidRPr="00995EAE" w:rsidRDefault="006B484A" w:rsidP="006B484A">
            <w:pPr>
              <w:pStyle w:val="NICETabletext"/>
              <w:jc w:val="center"/>
              <w:rPr>
                <w:rFonts w:cs="Arial"/>
              </w:rPr>
            </w:pPr>
            <w:r w:rsidRPr="00995EAE">
              <w:rPr>
                <w:rFonts w:cs="Arial"/>
              </w:rPr>
              <w:t>893.62</w:t>
            </w:r>
          </w:p>
        </w:tc>
        <w:tc>
          <w:tcPr>
            <w:tcW w:w="1597" w:type="dxa"/>
            <w:vAlign w:val="center"/>
          </w:tcPr>
          <w:p w14:paraId="408E496A" w14:textId="77777777" w:rsidR="006B484A" w:rsidRPr="00995EAE" w:rsidRDefault="006B484A" w:rsidP="006B484A">
            <w:pPr>
              <w:pStyle w:val="NICETabletext"/>
              <w:jc w:val="center"/>
              <w:rPr>
                <w:rFonts w:cs="Arial"/>
              </w:rPr>
            </w:pPr>
            <w:r w:rsidRPr="00995EAE">
              <w:rPr>
                <w:rFonts w:cs="Arial"/>
              </w:rPr>
              <w:t>900.05</w:t>
            </w:r>
          </w:p>
        </w:tc>
        <w:tc>
          <w:tcPr>
            <w:tcW w:w="1541" w:type="dxa"/>
            <w:vAlign w:val="center"/>
          </w:tcPr>
          <w:p w14:paraId="6CFA4EE3" w14:textId="77777777" w:rsidR="006B484A" w:rsidRPr="00995EAE" w:rsidRDefault="006B484A" w:rsidP="006B484A">
            <w:pPr>
              <w:pStyle w:val="NICETabletext"/>
              <w:jc w:val="center"/>
              <w:rPr>
                <w:rFonts w:cs="Arial"/>
              </w:rPr>
            </w:pPr>
            <w:r w:rsidRPr="00995EAE">
              <w:rPr>
                <w:rFonts w:cs="Arial"/>
              </w:rPr>
              <w:t>2115.29</w:t>
            </w:r>
          </w:p>
        </w:tc>
        <w:tc>
          <w:tcPr>
            <w:tcW w:w="1514" w:type="dxa"/>
            <w:vAlign w:val="center"/>
          </w:tcPr>
          <w:p w14:paraId="59B14C0E" w14:textId="77777777" w:rsidR="006B484A" w:rsidRPr="00995EAE" w:rsidRDefault="006B484A" w:rsidP="006B484A">
            <w:pPr>
              <w:pStyle w:val="NICETabletext"/>
              <w:jc w:val="center"/>
              <w:rPr>
                <w:rFonts w:cs="Arial"/>
              </w:rPr>
            </w:pPr>
            <w:r w:rsidRPr="00995EAE">
              <w:rPr>
                <w:rFonts w:cs="Arial"/>
              </w:rPr>
              <w:t>2123.14</w:t>
            </w:r>
          </w:p>
        </w:tc>
      </w:tr>
      <w:tr w:rsidR="006B484A" w:rsidRPr="00995EAE" w14:paraId="4FC24F10" w14:textId="77777777" w:rsidTr="003C648C">
        <w:trPr>
          <w:trHeight w:val="326"/>
        </w:trPr>
        <w:tc>
          <w:tcPr>
            <w:tcW w:w="2310" w:type="dxa"/>
            <w:vAlign w:val="center"/>
          </w:tcPr>
          <w:p w14:paraId="61498167" w14:textId="77777777" w:rsidR="006B484A" w:rsidRPr="00995EAE" w:rsidRDefault="006B484A" w:rsidP="003C648C">
            <w:pPr>
              <w:pStyle w:val="NICETabletext"/>
              <w:rPr>
                <w:rFonts w:cs="Arial"/>
              </w:rPr>
            </w:pPr>
            <w:r w:rsidRPr="00995EAE">
              <w:rPr>
                <w:rFonts w:cs="Arial"/>
              </w:rPr>
              <w:t>Gompertz</w:t>
            </w:r>
          </w:p>
        </w:tc>
        <w:tc>
          <w:tcPr>
            <w:tcW w:w="1541" w:type="dxa"/>
            <w:vAlign w:val="center"/>
          </w:tcPr>
          <w:p w14:paraId="5BF62B5A" w14:textId="77777777" w:rsidR="006B484A" w:rsidRPr="00995EAE" w:rsidRDefault="006B484A" w:rsidP="006B484A">
            <w:pPr>
              <w:pStyle w:val="NICETabletext"/>
              <w:jc w:val="center"/>
              <w:rPr>
                <w:rFonts w:cs="Arial"/>
              </w:rPr>
            </w:pPr>
            <w:r w:rsidRPr="00995EAE">
              <w:rPr>
                <w:rFonts w:cs="Arial"/>
              </w:rPr>
              <w:t>902.68</w:t>
            </w:r>
          </w:p>
        </w:tc>
        <w:tc>
          <w:tcPr>
            <w:tcW w:w="1597" w:type="dxa"/>
            <w:vAlign w:val="center"/>
          </w:tcPr>
          <w:p w14:paraId="0DE9FADC" w14:textId="77777777" w:rsidR="006B484A" w:rsidRPr="00995EAE" w:rsidRDefault="006B484A" w:rsidP="006B484A">
            <w:pPr>
              <w:pStyle w:val="NICETabletext"/>
              <w:jc w:val="center"/>
              <w:rPr>
                <w:rFonts w:cs="Arial"/>
              </w:rPr>
            </w:pPr>
            <w:r w:rsidRPr="00995EAE">
              <w:rPr>
                <w:rFonts w:cs="Arial"/>
              </w:rPr>
              <w:t>909.10</w:t>
            </w:r>
          </w:p>
        </w:tc>
        <w:tc>
          <w:tcPr>
            <w:tcW w:w="1541" w:type="dxa"/>
            <w:vAlign w:val="center"/>
          </w:tcPr>
          <w:p w14:paraId="708AD8AD" w14:textId="77777777" w:rsidR="006B484A" w:rsidRPr="00995EAE" w:rsidRDefault="006B484A" w:rsidP="006B484A">
            <w:pPr>
              <w:pStyle w:val="NICETabletext"/>
              <w:jc w:val="center"/>
              <w:rPr>
                <w:rFonts w:cs="Arial"/>
              </w:rPr>
            </w:pPr>
            <w:r w:rsidRPr="00995EAE">
              <w:rPr>
                <w:rFonts w:cs="Arial"/>
              </w:rPr>
              <w:t>2132.04</w:t>
            </w:r>
          </w:p>
        </w:tc>
        <w:tc>
          <w:tcPr>
            <w:tcW w:w="1514" w:type="dxa"/>
            <w:vAlign w:val="center"/>
          </w:tcPr>
          <w:p w14:paraId="19A74DAD" w14:textId="77777777" w:rsidR="006B484A" w:rsidRPr="00995EAE" w:rsidRDefault="006B484A" w:rsidP="006B484A">
            <w:pPr>
              <w:pStyle w:val="NICETabletext"/>
              <w:jc w:val="center"/>
              <w:rPr>
                <w:rFonts w:cs="Arial"/>
              </w:rPr>
            </w:pPr>
            <w:r w:rsidRPr="00995EAE">
              <w:rPr>
                <w:rFonts w:cs="Arial"/>
              </w:rPr>
              <w:t>2139.88</w:t>
            </w:r>
          </w:p>
        </w:tc>
      </w:tr>
      <w:tr w:rsidR="006B484A" w:rsidRPr="00995EAE" w14:paraId="6F3666BA" w14:textId="77777777" w:rsidTr="003C648C">
        <w:trPr>
          <w:trHeight w:val="326"/>
        </w:trPr>
        <w:tc>
          <w:tcPr>
            <w:tcW w:w="2310" w:type="dxa"/>
            <w:vAlign w:val="center"/>
          </w:tcPr>
          <w:p w14:paraId="6C60077B" w14:textId="77777777" w:rsidR="006B484A" w:rsidRPr="00995EAE" w:rsidRDefault="006B484A" w:rsidP="003C648C">
            <w:pPr>
              <w:pStyle w:val="NICETabletext"/>
              <w:rPr>
                <w:rFonts w:cs="Arial"/>
              </w:rPr>
            </w:pPr>
            <w:r w:rsidRPr="00995EAE">
              <w:rPr>
                <w:rFonts w:cs="Arial"/>
              </w:rPr>
              <w:t>Log-logistic</w:t>
            </w:r>
          </w:p>
        </w:tc>
        <w:tc>
          <w:tcPr>
            <w:tcW w:w="1541" w:type="dxa"/>
            <w:vAlign w:val="center"/>
          </w:tcPr>
          <w:p w14:paraId="3B0BDE63" w14:textId="77777777" w:rsidR="006B484A" w:rsidRPr="00995EAE" w:rsidRDefault="006B484A" w:rsidP="006B484A">
            <w:pPr>
              <w:pStyle w:val="NICETabletext"/>
              <w:jc w:val="center"/>
              <w:rPr>
                <w:rFonts w:cs="Arial"/>
                <w:b/>
              </w:rPr>
            </w:pPr>
            <w:r w:rsidRPr="00995EAE">
              <w:rPr>
                <w:rFonts w:cs="Arial"/>
                <w:b/>
              </w:rPr>
              <w:t>870.59</w:t>
            </w:r>
          </w:p>
        </w:tc>
        <w:tc>
          <w:tcPr>
            <w:tcW w:w="1597" w:type="dxa"/>
            <w:vAlign w:val="center"/>
          </w:tcPr>
          <w:p w14:paraId="515F5A99" w14:textId="77777777" w:rsidR="006B484A" w:rsidRPr="00995EAE" w:rsidRDefault="006B484A" w:rsidP="006B484A">
            <w:pPr>
              <w:pStyle w:val="NICETabletext"/>
              <w:jc w:val="center"/>
              <w:rPr>
                <w:rFonts w:cs="Arial"/>
                <w:b/>
              </w:rPr>
            </w:pPr>
            <w:r w:rsidRPr="00995EAE">
              <w:rPr>
                <w:rFonts w:cs="Arial"/>
                <w:b/>
              </w:rPr>
              <w:t>877.02</w:t>
            </w:r>
          </w:p>
        </w:tc>
        <w:tc>
          <w:tcPr>
            <w:tcW w:w="1541" w:type="dxa"/>
            <w:vAlign w:val="center"/>
          </w:tcPr>
          <w:p w14:paraId="38547A9F" w14:textId="77777777" w:rsidR="006B484A" w:rsidRPr="0082623B" w:rsidRDefault="006B484A" w:rsidP="006B484A">
            <w:pPr>
              <w:pStyle w:val="NICETabletext"/>
              <w:jc w:val="center"/>
              <w:rPr>
                <w:rFonts w:cs="Arial"/>
                <w:bCs/>
              </w:rPr>
            </w:pPr>
            <w:r w:rsidRPr="0082623B">
              <w:rPr>
                <w:rFonts w:cs="Arial"/>
                <w:bCs/>
              </w:rPr>
              <w:t>2108.93</w:t>
            </w:r>
          </w:p>
        </w:tc>
        <w:tc>
          <w:tcPr>
            <w:tcW w:w="1514" w:type="dxa"/>
            <w:vAlign w:val="center"/>
          </w:tcPr>
          <w:p w14:paraId="1BF0E59A" w14:textId="77777777" w:rsidR="006B484A" w:rsidRPr="00995EAE" w:rsidRDefault="006B484A" w:rsidP="006B484A">
            <w:pPr>
              <w:pStyle w:val="NICETabletext"/>
              <w:jc w:val="center"/>
              <w:rPr>
                <w:rFonts w:cs="Arial"/>
                <w:b/>
              </w:rPr>
            </w:pPr>
            <w:r w:rsidRPr="00995EAE">
              <w:rPr>
                <w:rFonts w:cs="Arial"/>
                <w:b/>
              </w:rPr>
              <w:t>2116.77</w:t>
            </w:r>
          </w:p>
        </w:tc>
      </w:tr>
      <w:tr w:rsidR="006B484A" w:rsidRPr="00995EAE" w14:paraId="47066A06" w14:textId="77777777" w:rsidTr="003C648C">
        <w:trPr>
          <w:trHeight w:val="326"/>
        </w:trPr>
        <w:tc>
          <w:tcPr>
            <w:tcW w:w="2310" w:type="dxa"/>
            <w:vAlign w:val="center"/>
          </w:tcPr>
          <w:p w14:paraId="150FD340" w14:textId="77777777" w:rsidR="006B484A" w:rsidRPr="00995EAE" w:rsidRDefault="006B484A" w:rsidP="003C648C">
            <w:pPr>
              <w:pStyle w:val="NICETabletext"/>
              <w:rPr>
                <w:rFonts w:cs="Arial"/>
              </w:rPr>
            </w:pPr>
            <w:r w:rsidRPr="00995EAE">
              <w:rPr>
                <w:rFonts w:cs="Arial"/>
              </w:rPr>
              <w:t>Log-normal</w:t>
            </w:r>
          </w:p>
        </w:tc>
        <w:tc>
          <w:tcPr>
            <w:tcW w:w="1541" w:type="dxa"/>
            <w:vAlign w:val="center"/>
          </w:tcPr>
          <w:p w14:paraId="1B280476" w14:textId="77777777" w:rsidR="006B484A" w:rsidRPr="00995EAE" w:rsidRDefault="006B484A" w:rsidP="006B484A">
            <w:pPr>
              <w:pStyle w:val="NICETabletext"/>
              <w:jc w:val="center"/>
              <w:rPr>
                <w:rFonts w:cs="Arial"/>
              </w:rPr>
            </w:pPr>
            <w:r w:rsidRPr="00995EAE">
              <w:rPr>
                <w:rFonts w:cs="Arial"/>
              </w:rPr>
              <w:t>875.69</w:t>
            </w:r>
          </w:p>
        </w:tc>
        <w:tc>
          <w:tcPr>
            <w:tcW w:w="1597" w:type="dxa"/>
            <w:vAlign w:val="center"/>
          </w:tcPr>
          <w:p w14:paraId="693FDDE9" w14:textId="77777777" w:rsidR="006B484A" w:rsidRPr="00995EAE" w:rsidRDefault="006B484A" w:rsidP="006B484A">
            <w:pPr>
              <w:pStyle w:val="NICETabletext"/>
              <w:jc w:val="center"/>
              <w:rPr>
                <w:rFonts w:cs="Arial"/>
              </w:rPr>
            </w:pPr>
            <w:r w:rsidRPr="00995EAE">
              <w:rPr>
                <w:rFonts w:cs="Arial"/>
              </w:rPr>
              <w:t>882.12</w:t>
            </w:r>
          </w:p>
        </w:tc>
        <w:tc>
          <w:tcPr>
            <w:tcW w:w="1541" w:type="dxa"/>
            <w:vAlign w:val="center"/>
          </w:tcPr>
          <w:p w14:paraId="3FA296ED" w14:textId="77777777" w:rsidR="006B484A" w:rsidRPr="00995EAE" w:rsidRDefault="006B484A" w:rsidP="006B484A">
            <w:pPr>
              <w:pStyle w:val="NICETabletext"/>
              <w:jc w:val="center"/>
              <w:rPr>
                <w:rFonts w:cs="Arial"/>
              </w:rPr>
            </w:pPr>
            <w:r w:rsidRPr="00995EAE">
              <w:rPr>
                <w:rFonts w:cs="Arial"/>
              </w:rPr>
              <w:t>2116.24</w:t>
            </w:r>
          </w:p>
        </w:tc>
        <w:tc>
          <w:tcPr>
            <w:tcW w:w="1514" w:type="dxa"/>
            <w:vAlign w:val="center"/>
          </w:tcPr>
          <w:p w14:paraId="5B84CFCC" w14:textId="77777777" w:rsidR="006B484A" w:rsidRPr="00995EAE" w:rsidRDefault="006B484A" w:rsidP="006B484A">
            <w:pPr>
              <w:pStyle w:val="NICETabletext"/>
              <w:jc w:val="center"/>
              <w:rPr>
                <w:rFonts w:cs="Arial"/>
              </w:rPr>
            </w:pPr>
            <w:r w:rsidRPr="00995EAE">
              <w:rPr>
                <w:rFonts w:cs="Arial"/>
              </w:rPr>
              <w:t>2124.08</w:t>
            </w:r>
          </w:p>
        </w:tc>
      </w:tr>
      <w:tr w:rsidR="006B484A" w:rsidRPr="00995EAE" w14:paraId="5AE7FD47" w14:textId="77777777" w:rsidTr="003C648C">
        <w:trPr>
          <w:trHeight w:val="326"/>
        </w:trPr>
        <w:tc>
          <w:tcPr>
            <w:tcW w:w="2310" w:type="dxa"/>
            <w:vAlign w:val="center"/>
          </w:tcPr>
          <w:p w14:paraId="5C1E4670" w14:textId="77777777" w:rsidR="006B484A" w:rsidRPr="00995EAE" w:rsidRDefault="006B484A" w:rsidP="003C648C">
            <w:pPr>
              <w:pStyle w:val="NICETabletext"/>
              <w:rPr>
                <w:rFonts w:cs="Arial"/>
              </w:rPr>
            </w:pPr>
            <w:r w:rsidRPr="00995EAE">
              <w:rPr>
                <w:rFonts w:cs="Arial"/>
              </w:rPr>
              <w:t>Generalised gamma</w:t>
            </w:r>
          </w:p>
        </w:tc>
        <w:tc>
          <w:tcPr>
            <w:tcW w:w="1541" w:type="dxa"/>
            <w:vAlign w:val="center"/>
          </w:tcPr>
          <w:p w14:paraId="108123DC" w14:textId="77777777" w:rsidR="006B484A" w:rsidRPr="00995EAE" w:rsidRDefault="006B484A" w:rsidP="006B484A">
            <w:pPr>
              <w:pStyle w:val="NICETabletext"/>
              <w:jc w:val="center"/>
              <w:rPr>
                <w:rFonts w:cs="Arial"/>
              </w:rPr>
            </w:pPr>
            <w:r w:rsidRPr="00995EAE">
              <w:rPr>
                <w:rFonts w:cs="Arial"/>
              </w:rPr>
              <w:t>876.46</w:t>
            </w:r>
          </w:p>
        </w:tc>
        <w:tc>
          <w:tcPr>
            <w:tcW w:w="1597" w:type="dxa"/>
            <w:vAlign w:val="center"/>
          </w:tcPr>
          <w:p w14:paraId="45497B59" w14:textId="77777777" w:rsidR="006B484A" w:rsidRPr="00995EAE" w:rsidRDefault="006B484A" w:rsidP="006B484A">
            <w:pPr>
              <w:pStyle w:val="NICETabletext"/>
              <w:jc w:val="center"/>
              <w:rPr>
                <w:rFonts w:cs="Arial"/>
              </w:rPr>
            </w:pPr>
            <w:r w:rsidRPr="00995EAE">
              <w:rPr>
                <w:rFonts w:cs="Arial"/>
              </w:rPr>
              <w:t>886.11</w:t>
            </w:r>
          </w:p>
        </w:tc>
        <w:tc>
          <w:tcPr>
            <w:tcW w:w="1541" w:type="dxa"/>
            <w:vAlign w:val="center"/>
          </w:tcPr>
          <w:p w14:paraId="43C9DA8D" w14:textId="77777777" w:rsidR="006B484A" w:rsidRPr="0082623B" w:rsidRDefault="006B484A" w:rsidP="006B484A">
            <w:pPr>
              <w:pStyle w:val="NICETabletext"/>
              <w:jc w:val="center"/>
              <w:rPr>
                <w:rFonts w:cs="Arial"/>
                <w:b/>
                <w:bCs/>
              </w:rPr>
            </w:pPr>
            <w:r w:rsidRPr="0082623B">
              <w:rPr>
                <w:rFonts w:cs="Arial"/>
                <w:b/>
                <w:bCs/>
              </w:rPr>
              <w:t>2108.90</w:t>
            </w:r>
          </w:p>
        </w:tc>
        <w:tc>
          <w:tcPr>
            <w:tcW w:w="1514" w:type="dxa"/>
            <w:vAlign w:val="center"/>
          </w:tcPr>
          <w:p w14:paraId="31D22B1D" w14:textId="77777777" w:rsidR="006B484A" w:rsidRPr="00995EAE" w:rsidRDefault="006B484A" w:rsidP="006B484A">
            <w:pPr>
              <w:pStyle w:val="NICETabletext"/>
              <w:jc w:val="center"/>
              <w:rPr>
                <w:rFonts w:cs="Arial"/>
              </w:rPr>
            </w:pPr>
            <w:r w:rsidRPr="00995EAE">
              <w:rPr>
                <w:rFonts w:cs="Arial"/>
              </w:rPr>
              <w:t>2120.67</w:t>
            </w:r>
          </w:p>
        </w:tc>
      </w:tr>
    </w:tbl>
    <w:p w14:paraId="10EC77A5" w14:textId="77777777" w:rsidR="00670187" w:rsidRPr="00995EAE" w:rsidRDefault="00670187" w:rsidP="00670187">
      <w:pPr>
        <w:pStyle w:val="Footnotes"/>
        <w:keepNext/>
        <w:spacing w:after="0"/>
      </w:pPr>
      <w:r w:rsidRPr="00995EAE">
        <w:rPr>
          <w:b/>
        </w:rPr>
        <w:t>Bold indicates best statistical fit</w:t>
      </w:r>
      <w:r w:rsidRPr="00995EAE">
        <w:t xml:space="preserve"> </w:t>
      </w:r>
    </w:p>
    <w:p w14:paraId="5AB6A92A" w14:textId="77777777" w:rsidR="00670187" w:rsidRDefault="00670187" w:rsidP="00670187">
      <w:pPr>
        <w:pStyle w:val="Footnotes"/>
        <w:keepNext/>
      </w:pPr>
      <w:r w:rsidRPr="00995EAE">
        <w:t xml:space="preserve">Abbreviations: AIC, Akaike information criterion; BIC, Bayesian </w:t>
      </w:r>
      <w:r>
        <w:t xml:space="preserve">information criterion; </w:t>
      </w:r>
      <w:r w:rsidRPr="001E6BCF">
        <w:rPr>
          <w:rStyle w:val="FootnotesChar"/>
        </w:rPr>
        <w:t>TPC, treatment of physician’s choice</w:t>
      </w:r>
      <w:r>
        <w:t>; TTD, time-to-treatment discontinuation; T-DXd, trastuzumab deruxtecan.</w:t>
      </w:r>
    </w:p>
    <w:p w14:paraId="2C84A140" w14:textId="298ACEFD" w:rsidR="00670187" w:rsidRPr="003C648C" w:rsidRDefault="00670187" w:rsidP="00670187">
      <w:pPr>
        <w:pStyle w:val="Body"/>
        <w:keepNext/>
        <w:rPr>
          <w:i/>
          <w:iCs/>
          <w:u w:val="single"/>
        </w:rPr>
      </w:pPr>
      <w:r w:rsidRPr="003C648C">
        <w:rPr>
          <w:i/>
          <w:iCs/>
          <w:u w:val="single"/>
        </w:rPr>
        <w:t>Fitting of parametric models</w:t>
      </w:r>
      <w:r w:rsidR="00F6486B" w:rsidRPr="003C648C">
        <w:rPr>
          <w:i/>
          <w:iCs/>
          <w:u w:val="single"/>
        </w:rPr>
        <w:t xml:space="preserve"> and visual fit against KM data</w:t>
      </w:r>
    </w:p>
    <w:p w14:paraId="7381EBEC" w14:textId="0B6023A0" w:rsidR="006C2E05" w:rsidRDefault="000A65A4" w:rsidP="00670187">
      <w:pPr>
        <w:pStyle w:val="Body"/>
      </w:pPr>
      <w:r w:rsidRPr="00F0180D">
        <w:t xml:space="preserve">Visual assessment of the extrapolated TTD data </w:t>
      </w:r>
      <w:r w:rsidR="006C2E05">
        <w:t>(</w:t>
      </w:r>
      <w:r w:rsidRPr="009C3FEA">
        <w:rPr>
          <w:b/>
          <w:bCs/>
        </w:rPr>
        <w:fldChar w:fldCharType="begin"/>
      </w:r>
      <w:r w:rsidRPr="009C3FEA">
        <w:rPr>
          <w:b/>
          <w:bCs/>
        </w:rPr>
        <w:instrText xml:space="preserve"> REF _Ref127006705 \h </w:instrText>
      </w:r>
      <w:r>
        <w:rPr>
          <w:b/>
          <w:bCs/>
        </w:rPr>
        <w:instrText xml:space="preserve"> \* MERGEFORMAT </w:instrText>
      </w:r>
      <w:r w:rsidRPr="009C3FEA">
        <w:rPr>
          <w:b/>
          <w:bCs/>
        </w:rPr>
      </w:r>
      <w:r w:rsidRPr="009C3FEA">
        <w:rPr>
          <w:b/>
          <w:bCs/>
        </w:rPr>
        <w:fldChar w:fldCharType="separate"/>
      </w:r>
      <w:r w:rsidR="00145F42" w:rsidRPr="00145F42">
        <w:rPr>
          <w:b/>
          <w:bCs/>
        </w:rPr>
        <w:t xml:space="preserve">Figure </w:t>
      </w:r>
      <w:r w:rsidR="00145F42" w:rsidRPr="00145F42">
        <w:rPr>
          <w:b/>
          <w:bCs/>
          <w:noProof/>
        </w:rPr>
        <w:t>40</w:t>
      </w:r>
      <w:r w:rsidRPr="009C3FEA">
        <w:rPr>
          <w:b/>
          <w:bCs/>
        </w:rPr>
        <w:fldChar w:fldCharType="end"/>
      </w:r>
      <w:r>
        <w:t xml:space="preserve"> </w:t>
      </w:r>
      <w:r w:rsidRPr="008B4FE5">
        <w:t>and</w:t>
      </w:r>
      <w:r>
        <w:t xml:space="preserve"> </w:t>
      </w:r>
      <w:r w:rsidRPr="009C3FEA">
        <w:rPr>
          <w:b/>
          <w:bCs/>
        </w:rPr>
        <w:fldChar w:fldCharType="begin"/>
      </w:r>
      <w:r w:rsidRPr="009C3FEA">
        <w:rPr>
          <w:b/>
          <w:bCs/>
        </w:rPr>
        <w:instrText xml:space="preserve"> REF _Ref127006706 \h </w:instrText>
      </w:r>
      <w:r>
        <w:rPr>
          <w:b/>
          <w:bCs/>
        </w:rPr>
        <w:instrText xml:space="preserve"> \* MERGEFORMAT </w:instrText>
      </w:r>
      <w:r w:rsidRPr="009C3FEA">
        <w:rPr>
          <w:b/>
          <w:bCs/>
        </w:rPr>
      </w:r>
      <w:r w:rsidRPr="009C3FEA">
        <w:rPr>
          <w:b/>
          <w:bCs/>
        </w:rPr>
        <w:fldChar w:fldCharType="separate"/>
      </w:r>
      <w:r w:rsidR="00145F42" w:rsidRPr="00145F42">
        <w:rPr>
          <w:b/>
          <w:bCs/>
        </w:rPr>
        <w:t xml:space="preserve">Figure </w:t>
      </w:r>
      <w:r w:rsidR="00145F42" w:rsidRPr="00145F42">
        <w:rPr>
          <w:b/>
          <w:bCs/>
          <w:noProof/>
        </w:rPr>
        <w:t>41</w:t>
      </w:r>
      <w:r w:rsidRPr="009C3FEA">
        <w:rPr>
          <w:b/>
          <w:bCs/>
        </w:rPr>
        <w:fldChar w:fldCharType="end"/>
      </w:r>
      <w:r w:rsidR="006C2E05">
        <w:t>)</w:t>
      </w:r>
      <w:r w:rsidRPr="00F0180D">
        <w:t xml:space="preserve"> and the long-term estimates of the proportion of patients on treatment </w:t>
      </w:r>
      <w:r w:rsidR="006C2E05">
        <w:t>(</w:t>
      </w:r>
      <w:r w:rsidRPr="009C3FEA">
        <w:rPr>
          <w:b/>
          <w:bCs/>
        </w:rPr>
        <w:fldChar w:fldCharType="begin"/>
      </w:r>
      <w:r w:rsidRPr="009C3FEA">
        <w:rPr>
          <w:b/>
          <w:bCs/>
        </w:rPr>
        <w:instrText xml:space="preserve"> REF _Ref127006707 \h </w:instrText>
      </w:r>
      <w:r>
        <w:rPr>
          <w:b/>
          <w:bCs/>
        </w:rPr>
        <w:instrText xml:space="preserve"> \* MERGEFORMAT </w:instrText>
      </w:r>
      <w:r w:rsidRPr="009C3FEA">
        <w:rPr>
          <w:b/>
          <w:bCs/>
        </w:rPr>
      </w:r>
      <w:r w:rsidRPr="009C3FEA">
        <w:rPr>
          <w:b/>
          <w:bCs/>
        </w:rPr>
        <w:fldChar w:fldCharType="separate"/>
      </w:r>
      <w:r w:rsidR="00145F42" w:rsidRPr="00145F42">
        <w:rPr>
          <w:b/>
          <w:bCs/>
        </w:rPr>
        <w:t xml:space="preserve">Table </w:t>
      </w:r>
      <w:r w:rsidR="00145F42" w:rsidRPr="00145F42">
        <w:rPr>
          <w:b/>
          <w:bCs/>
          <w:noProof/>
        </w:rPr>
        <w:t>40</w:t>
      </w:r>
      <w:r w:rsidRPr="009C3FEA">
        <w:rPr>
          <w:b/>
          <w:bCs/>
        </w:rPr>
        <w:fldChar w:fldCharType="end"/>
      </w:r>
      <w:r w:rsidR="00624719">
        <w:t>)</w:t>
      </w:r>
      <w:r w:rsidRPr="00F0180D">
        <w:t xml:space="preserve"> were used to determine the suitability of the different PSMs.</w:t>
      </w:r>
      <w:r>
        <w:t xml:space="preserve"> </w:t>
      </w:r>
    </w:p>
    <w:p w14:paraId="447E3FB8" w14:textId="7CB7CF43" w:rsidR="00670187" w:rsidRPr="008B4FE5" w:rsidRDefault="00670187" w:rsidP="00670187">
      <w:pPr>
        <w:pStyle w:val="Caption"/>
      </w:pPr>
      <w:bookmarkStart w:id="528" w:name="_Ref127006705"/>
      <w:bookmarkStart w:id="529" w:name="_Toc127006653"/>
      <w:bookmarkStart w:id="530" w:name="_Ref127006704"/>
      <w:bookmarkStart w:id="531" w:name="_Toc129350966"/>
      <w:r w:rsidRPr="008B4FE5">
        <w:t xml:space="preserve">Figure </w:t>
      </w:r>
      <w:fldSimple w:instr=" SEQ Figure \* ARABIC ">
        <w:r w:rsidR="00145F42">
          <w:rPr>
            <w:noProof/>
          </w:rPr>
          <w:t>40</w:t>
        </w:r>
      </w:fldSimple>
      <w:bookmarkEnd w:id="528"/>
      <w:r w:rsidRPr="008B4FE5">
        <w:t>: Observed versus predicted TTD (TPC) in the FAS population over 4 years</w:t>
      </w:r>
      <w:bookmarkEnd w:id="529"/>
      <w:bookmarkEnd w:id="530"/>
      <w:bookmarkEnd w:id="531"/>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8967"/>
      </w:tblGrid>
      <w:tr w:rsidR="00670187" w:rsidRPr="008B4FE5" w14:paraId="73E2D0DE" w14:textId="77777777" w:rsidTr="00046DFE">
        <w:trPr>
          <w:trHeight w:val="2148"/>
        </w:trPr>
        <w:tc>
          <w:tcPr>
            <w:tcW w:w="8967" w:type="dxa"/>
            <w:tcBorders>
              <w:top w:val="single" w:sz="4" w:space="0" w:color="auto"/>
              <w:left w:val="single" w:sz="4" w:space="0" w:color="auto"/>
              <w:bottom w:val="single" w:sz="4" w:space="0" w:color="auto"/>
              <w:right w:val="single" w:sz="4" w:space="0" w:color="auto"/>
            </w:tcBorders>
            <w:vAlign w:val="center"/>
          </w:tcPr>
          <w:p w14:paraId="3A5F44E5" w14:textId="286CAF10" w:rsidR="00670187" w:rsidRPr="008B4FE5" w:rsidRDefault="009F7B7E">
            <w:pPr>
              <w:pStyle w:val="Footnotes"/>
              <w:spacing w:after="0"/>
              <w:jc w:val="center"/>
            </w:pPr>
            <w:r w:rsidRPr="009F7B7E">
              <w:rPr>
                <w:noProof/>
              </w:rPr>
              <w:drawing>
                <wp:inline distT="0" distB="0" distL="0" distR="0" wp14:anchorId="618581C0" wp14:editId="7EB334B0">
                  <wp:extent cx="4837262" cy="2826328"/>
                  <wp:effectExtent l="0" t="0" r="190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Picture 236"/>
                          <pic:cNvPicPr/>
                        </pic:nvPicPr>
                        <pic:blipFill>
                          <a:blip r:embed="rId30">
                            <a:extLst>
                              <a:ext uri="{28A0092B-C50C-407E-A947-70E740481C1C}">
                                <a14:useLocalDpi xmlns:a14="http://schemas.microsoft.com/office/drawing/2010/main" val="0"/>
                              </a:ext>
                            </a:extLst>
                          </a:blip>
                          <a:stretch>
                            <a:fillRect/>
                          </a:stretch>
                        </pic:blipFill>
                        <pic:spPr>
                          <a:xfrm>
                            <a:off x="0" y="0"/>
                            <a:ext cx="4841442" cy="2828770"/>
                          </a:xfrm>
                          <a:prstGeom prst="rect">
                            <a:avLst/>
                          </a:prstGeom>
                        </pic:spPr>
                      </pic:pic>
                    </a:graphicData>
                  </a:graphic>
                </wp:inline>
              </w:drawing>
            </w:r>
          </w:p>
        </w:tc>
      </w:tr>
    </w:tbl>
    <w:p w14:paraId="5F73C005" w14:textId="4734ADBD" w:rsidR="00670187" w:rsidRDefault="00670187" w:rsidP="00670187">
      <w:pPr>
        <w:pStyle w:val="Legend"/>
      </w:pPr>
      <w:r>
        <w:t xml:space="preserve">Abbreviations: FAS, full set analysis; KM, Kaplan-Meier; </w:t>
      </w:r>
      <w:r w:rsidRPr="001E6BCF">
        <w:rPr>
          <w:rStyle w:val="FootnotesChar"/>
        </w:rPr>
        <w:t>TPC, treatment of physician’s choice</w:t>
      </w:r>
      <w:r>
        <w:t>; TTD, time-to-treatment discontinuation.</w:t>
      </w:r>
      <w:r w:rsidR="00D869BA" w:rsidRPr="00D869BA">
        <w:rPr>
          <w:noProof/>
        </w:rPr>
        <w:t xml:space="preserve"> </w:t>
      </w:r>
    </w:p>
    <w:p w14:paraId="769A64E4" w14:textId="77777777" w:rsidR="00670187" w:rsidRPr="008B4FE5" w:rsidRDefault="00670187" w:rsidP="00670187">
      <w:pPr>
        <w:pStyle w:val="Body"/>
      </w:pPr>
    </w:p>
    <w:p w14:paraId="1C1D804F" w14:textId="051410A6" w:rsidR="00670187" w:rsidRPr="008B4FE5" w:rsidRDefault="00670187" w:rsidP="00670187">
      <w:pPr>
        <w:pStyle w:val="Caption"/>
      </w:pPr>
      <w:bookmarkStart w:id="532" w:name="_Ref127006706"/>
      <w:bookmarkStart w:id="533" w:name="_Toc127006654"/>
      <w:bookmarkStart w:id="534" w:name="_Toc129350967"/>
      <w:r w:rsidRPr="008B4FE5">
        <w:lastRenderedPageBreak/>
        <w:t xml:space="preserve">Figure </w:t>
      </w:r>
      <w:fldSimple w:instr=" SEQ Figure \* ARABIC ">
        <w:r w:rsidR="00145F42">
          <w:rPr>
            <w:noProof/>
          </w:rPr>
          <w:t>41</w:t>
        </w:r>
      </w:fldSimple>
      <w:bookmarkEnd w:id="532"/>
      <w:r w:rsidRPr="008B4FE5">
        <w:t>: Observed versus predicted TTD (T-DXd) in the FAS population over 4 years</w:t>
      </w:r>
      <w:bookmarkEnd w:id="533"/>
      <w:bookmarkEnd w:id="534"/>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716B3A4B" w14:textId="77777777" w:rsidTr="00046DFE">
        <w:trPr>
          <w:trHeight w:val="2148"/>
        </w:trPr>
        <w:tc>
          <w:tcPr>
            <w:tcW w:w="9017" w:type="dxa"/>
            <w:tcBorders>
              <w:top w:val="single" w:sz="4" w:space="0" w:color="auto"/>
              <w:left w:val="single" w:sz="4" w:space="0" w:color="auto"/>
              <w:bottom w:val="single" w:sz="4" w:space="0" w:color="auto"/>
              <w:right w:val="single" w:sz="4" w:space="0" w:color="auto"/>
            </w:tcBorders>
            <w:vAlign w:val="center"/>
          </w:tcPr>
          <w:p w14:paraId="32D00561" w14:textId="3A25954B" w:rsidR="00670187" w:rsidRDefault="00A577B8">
            <w:pPr>
              <w:pStyle w:val="Footnotes"/>
              <w:spacing w:after="0"/>
              <w:jc w:val="center"/>
            </w:pPr>
            <w:r w:rsidRPr="00A577B8">
              <w:rPr>
                <w:noProof/>
              </w:rPr>
              <w:drawing>
                <wp:inline distT="0" distB="0" distL="0" distR="0" wp14:anchorId="030187DA" wp14:editId="6AC82A23">
                  <wp:extent cx="4715313" cy="2755075"/>
                  <wp:effectExtent l="0" t="0" r="0" b="76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Picture 237"/>
                          <pic:cNvPicPr/>
                        </pic:nvPicPr>
                        <pic:blipFill>
                          <a:blip r:embed="rId30">
                            <a:extLst>
                              <a:ext uri="{28A0092B-C50C-407E-A947-70E740481C1C}">
                                <a14:useLocalDpi xmlns:a14="http://schemas.microsoft.com/office/drawing/2010/main" val="0"/>
                              </a:ext>
                            </a:extLst>
                          </a:blip>
                          <a:stretch>
                            <a:fillRect/>
                          </a:stretch>
                        </pic:blipFill>
                        <pic:spPr>
                          <a:xfrm>
                            <a:off x="0" y="0"/>
                            <a:ext cx="4718113" cy="2756711"/>
                          </a:xfrm>
                          <a:prstGeom prst="rect">
                            <a:avLst/>
                          </a:prstGeom>
                        </pic:spPr>
                      </pic:pic>
                    </a:graphicData>
                  </a:graphic>
                </wp:inline>
              </w:drawing>
            </w:r>
          </w:p>
        </w:tc>
      </w:tr>
    </w:tbl>
    <w:p w14:paraId="39A84A34" w14:textId="77777777" w:rsidR="00670187" w:rsidRDefault="00670187" w:rsidP="00670187">
      <w:pPr>
        <w:pStyle w:val="Footnotes"/>
      </w:pPr>
      <w:r>
        <w:t>Abbreviations: FAS, full set analysis; KM, Kaplan-Meier; T</w:t>
      </w:r>
      <w:r>
        <w:noBreakHyphen/>
        <w:t>DXd, trastuzumab deruxtecan</w:t>
      </w:r>
      <w:r>
        <w:rPr>
          <w:rStyle w:val="FootnotesChar"/>
        </w:rPr>
        <w:t xml:space="preserve">; </w:t>
      </w:r>
      <w:r>
        <w:t>TTD, time-to-treatment discontinuation.</w:t>
      </w:r>
    </w:p>
    <w:p w14:paraId="57779F3A" w14:textId="0EC4D941" w:rsidR="00074976" w:rsidRPr="005D58CB" w:rsidRDefault="00074976" w:rsidP="00074976">
      <w:pPr>
        <w:pStyle w:val="Body"/>
        <w:spacing w:before="240"/>
      </w:pPr>
      <w:r>
        <w:t>T</w:t>
      </w:r>
      <w:r w:rsidRPr="00F0180D">
        <w:t xml:space="preserve">he log-logistic and generalised gamma </w:t>
      </w:r>
      <w:r>
        <w:t xml:space="preserve">provide a good visual fit to the KM data </w:t>
      </w:r>
      <w:r w:rsidR="006813E8">
        <w:t xml:space="preserve">over the duration of the observed period </w:t>
      </w:r>
      <w:r>
        <w:t xml:space="preserve">in the T-DXd and TPC arms </w:t>
      </w:r>
      <w:r w:rsidR="005859DE">
        <w:t xml:space="preserve">and were therefore </w:t>
      </w:r>
      <w:r w:rsidRPr="00F0180D">
        <w:t>considered the most plausible</w:t>
      </w:r>
      <w:r>
        <w:t xml:space="preserve"> parametric curves</w:t>
      </w:r>
      <w:r w:rsidRPr="00F0180D">
        <w:t xml:space="preserve"> for the base case selection. </w:t>
      </w:r>
    </w:p>
    <w:p w14:paraId="08338995" w14:textId="3EB10836" w:rsidR="00670187" w:rsidRDefault="00670187" w:rsidP="00670187">
      <w:pPr>
        <w:pStyle w:val="Body"/>
        <w:spacing w:before="240"/>
      </w:pPr>
      <w:bookmarkStart w:id="535" w:name="_Ref125381995"/>
      <w:r>
        <w:t xml:space="preserve">The exponential </w:t>
      </w:r>
      <w:r w:rsidR="009D2028">
        <w:t>distribution</w:t>
      </w:r>
      <w:r>
        <w:t xml:space="preserve"> underestimates TTD over the first approximately 9 months in </w:t>
      </w:r>
      <w:r w:rsidR="00EE4809">
        <w:t xml:space="preserve">the </w:t>
      </w:r>
      <w:r>
        <w:t xml:space="preserve">T-DXd arm. The Gompertz and Weibull curves also underestimate TTD in the initial period (approximately 6 months) in the T-DXd arm. The Weibull and Gompertz curves, conversely, overestimated TTD in the TPC arm when visual fit to the KM is assessed. </w:t>
      </w:r>
    </w:p>
    <w:p w14:paraId="5BBA1C8B" w14:textId="2621507B" w:rsidR="00670187" w:rsidRPr="005D58CB" w:rsidRDefault="00670187" w:rsidP="00670187">
      <w:pPr>
        <w:pStyle w:val="Caption"/>
        <w:rPr>
          <w:rFonts w:cs="Arial"/>
          <w:b w:val="0"/>
          <w:i/>
          <w:sz w:val="24"/>
          <w:szCs w:val="24"/>
        </w:rPr>
      </w:pPr>
      <w:bookmarkStart w:id="536" w:name="_Ref127006707"/>
      <w:bookmarkStart w:id="537" w:name="_Toc127006670"/>
      <w:bookmarkStart w:id="538" w:name="_Toc129351015"/>
      <w:r w:rsidRPr="005D58CB">
        <w:t xml:space="preserve">Table </w:t>
      </w:r>
      <w:fldSimple w:instr=" SEQ Table \* ARABIC ">
        <w:r w:rsidR="00145F42">
          <w:rPr>
            <w:noProof/>
          </w:rPr>
          <w:t>40</w:t>
        </w:r>
      </w:fldSimple>
      <w:bookmarkEnd w:id="535"/>
      <w:bookmarkEnd w:id="536"/>
      <w:r w:rsidRPr="005D58CB">
        <w:t>:</w:t>
      </w:r>
      <w:r w:rsidRPr="005D58CB">
        <w:rPr>
          <w:rFonts w:cs="Arial"/>
          <w:b w:val="0"/>
          <w:sz w:val="24"/>
          <w:szCs w:val="24"/>
        </w:rPr>
        <w:t xml:space="preserve"> </w:t>
      </w:r>
      <w:r w:rsidRPr="005D58CB">
        <w:rPr>
          <w:rFonts w:cs="Arial"/>
          <w:sz w:val="24"/>
          <w:szCs w:val="24"/>
        </w:rPr>
        <w:t>TTD in the FAS population: Predictions by independently fitted distributions in TPC</w:t>
      </w:r>
      <w:r>
        <w:rPr>
          <w:rFonts w:cs="Arial"/>
          <w:sz w:val="24"/>
          <w:szCs w:val="24"/>
        </w:rPr>
        <w:t xml:space="preserve"> and T-DXd</w:t>
      </w:r>
      <w:bookmarkEnd w:id="537"/>
      <w:bookmarkEnd w:id="538"/>
    </w:p>
    <w:tbl>
      <w:tblPr>
        <w:tblStyle w:val="TableGrid"/>
        <w:tblW w:w="9104" w:type="dxa"/>
        <w:tblLayout w:type="fixed"/>
        <w:tblLook w:val="04A0" w:firstRow="1" w:lastRow="0" w:firstColumn="1" w:lastColumn="0" w:noHBand="0" w:noVBand="1"/>
      </w:tblPr>
      <w:tblGrid>
        <w:gridCol w:w="2263"/>
        <w:gridCol w:w="1710"/>
        <w:gridCol w:w="1710"/>
        <w:gridCol w:w="1710"/>
        <w:gridCol w:w="1711"/>
      </w:tblGrid>
      <w:tr w:rsidR="00670187" w:rsidRPr="00E57999" w14:paraId="29ED6459" w14:textId="77777777">
        <w:trPr>
          <w:trHeight w:val="623"/>
        </w:trPr>
        <w:tc>
          <w:tcPr>
            <w:tcW w:w="2263" w:type="dxa"/>
            <w:shd w:val="clear" w:color="auto" w:fill="E7E6E6" w:themeFill="background2"/>
            <w:vAlign w:val="center"/>
          </w:tcPr>
          <w:p w14:paraId="0DE5DCF6" w14:textId="77777777" w:rsidR="00670187" w:rsidRPr="006F1FD5" w:rsidRDefault="00670187">
            <w:pPr>
              <w:pStyle w:val="NICETabletext"/>
              <w:rPr>
                <w:b/>
                <w:lang w:eastAsia="en-GB"/>
              </w:rPr>
            </w:pPr>
            <w:r w:rsidRPr="006F1FD5">
              <w:rPr>
                <w:b/>
                <w:lang w:eastAsia="en-GB"/>
              </w:rPr>
              <w:t>Distribution</w:t>
            </w:r>
          </w:p>
        </w:tc>
        <w:tc>
          <w:tcPr>
            <w:tcW w:w="1710" w:type="dxa"/>
            <w:shd w:val="clear" w:color="auto" w:fill="E7E6E6" w:themeFill="background2"/>
            <w:vAlign w:val="center"/>
          </w:tcPr>
          <w:p w14:paraId="465A8263" w14:textId="77777777" w:rsidR="00670187" w:rsidRPr="006F1FD5" w:rsidRDefault="00670187">
            <w:pPr>
              <w:jc w:val="center"/>
              <w:rPr>
                <w:rFonts w:eastAsia="Times New Roman" w:cs="Times New Roman"/>
                <w:b/>
                <w:sz w:val="20"/>
                <w:szCs w:val="24"/>
                <w:lang w:eastAsia="en-GB"/>
              </w:rPr>
            </w:pPr>
            <w:r w:rsidRPr="006F1FD5">
              <w:rPr>
                <w:rFonts w:eastAsia="Times New Roman" w:cs="Times New Roman"/>
                <w:b/>
                <w:sz w:val="20"/>
                <w:szCs w:val="24"/>
                <w:lang w:eastAsia="en-GB"/>
              </w:rPr>
              <w:t xml:space="preserve">Median </w:t>
            </w:r>
            <w:r w:rsidRPr="005D58CB">
              <w:rPr>
                <w:rFonts w:eastAsia="Times New Roman" w:cs="Times New Roman"/>
                <w:b/>
                <w:sz w:val="20"/>
                <w:szCs w:val="24"/>
                <w:lang w:eastAsia="en-GB"/>
              </w:rPr>
              <w:t>(</w:t>
            </w:r>
            <w:r>
              <w:rPr>
                <w:rFonts w:eastAsia="Times New Roman" w:cs="Times New Roman"/>
                <w:b/>
                <w:sz w:val="20"/>
                <w:szCs w:val="24"/>
                <w:lang w:eastAsia="en-GB"/>
              </w:rPr>
              <w:t>months</w:t>
            </w:r>
            <w:r w:rsidRPr="005D58CB">
              <w:rPr>
                <w:rFonts w:eastAsia="Times New Roman" w:cs="Times New Roman"/>
                <w:b/>
                <w:sz w:val="20"/>
                <w:szCs w:val="24"/>
                <w:lang w:eastAsia="en-GB"/>
              </w:rPr>
              <w:t>)</w:t>
            </w:r>
          </w:p>
        </w:tc>
        <w:tc>
          <w:tcPr>
            <w:tcW w:w="1710" w:type="dxa"/>
            <w:shd w:val="clear" w:color="auto" w:fill="E7E6E6" w:themeFill="background2"/>
            <w:vAlign w:val="center"/>
          </w:tcPr>
          <w:p w14:paraId="1948F293" w14:textId="77777777" w:rsidR="00670187" w:rsidRPr="006F1FD5" w:rsidRDefault="00670187">
            <w:pPr>
              <w:jc w:val="center"/>
              <w:rPr>
                <w:rFonts w:eastAsia="Times New Roman" w:cs="Times New Roman"/>
                <w:b/>
                <w:sz w:val="20"/>
                <w:szCs w:val="24"/>
                <w:lang w:eastAsia="en-GB"/>
              </w:rPr>
            </w:pPr>
            <w:r w:rsidRPr="006F1FD5">
              <w:rPr>
                <w:rFonts w:eastAsia="Times New Roman" w:cs="Times New Roman"/>
                <w:b/>
                <w:sz w:val="20"/>
                <w:szCs w:val="24"/>
                <w:lang w:eastAsia="en-GB"/>
              </w:rPr>
              <w:t>1-Year TTD</w:t>
            </w:r>
          </w:p>
        </w:tc>
        <w:tc>
          <w:tcPr>
            <w:tcW w:w="1710" w:type="dxa"/>
            <w:shd w:val="clear" w:color="auto" w:fill="E7E6E6" w:themeFill="background2"/>
            <w:vAlign w:val="center"/>
          </w:tcPr>
          <w:p w14:paraId="1E8EA661" w14:textId="77777777" w:rsidR="00670187" w:rsidRPr="006F1FD5" w:rsidRDefault="00670187">
            <w:pPr>
              <w:jc w:val="center"/>
              <w:rPr>
                <w:rFonts w:eastAsia="Times New Roman" w:cs="Times New Roman"/>
                <w:b/>
                <w:sz w:val="20"/>
                <w:szCs w:val="24"/>
                <w:lang w:eastAsia="en-GB"/>
              </w:rPr>
            </w:pPr>
            <w:r w:rsidRPr="006F1FD5">
              <w:rPr>
                <w:rFonts w:eastAsia="Times New Roman" w:cs="Times New Roman"/>
                <w:b/>
                <w:sz w:val="20"/>
                <w:szCs w:val="24"/>
                <w:lang w:eastAsia="en-GB"/>
              </w:rPr>
              <w:t>2-Year TTD</w:t>
            </w:r>
          </w:p>
        </w:tc>
        <w:tc>
          <w:tcPr>
            <w:tcW w:w="1711" w:type="dxa"/>
            <w:shd w:val="clear" w:color="auto" w:fill="E7E6E6" w:themeFill="background2"/>
            <w:vAlign w:val="center"/>
          </w:tcPr>
          <w:p w14:paraId="61919AD2" w14:textId="77777777" w:rsidR="00670187" w:rsidRPr="006F1FD5" w:rsidRDefault="00670187">
            <w:pPr>
              <w:jc w:val="center"/>
              <w:rPr>
                <w:rFonts w:eastAsia="Times New Roman" w:cs="Times New Roman"/>
                <w:b/>
                <w:sz w:val="20"/>
                <w:szCs w:val="24"/>
                <w:lang w:eastAsia="en-GB"/>
              </w:rPr>
            </w:pPr>
            <w:r w:rsidRPr="006F1FD5">
              <w:rPr>
                <w:rFonts w:eastAsia="Times New Roman" w:cs="Times New Roman"/>
                <w:b/>
                <w:sz w:val="20"/>
                <w:szCs w:val="24"/>
                <w:lang w:eastAsia="en-GB"/>
              </w:rPr>
              <w:t>5-Year TTD</w:t>
            </w:r>
          </w:p>
        </w:tc>
      </w:tr>
      <w:tr w:rsidR="00670187" w:rsidRPr="00E57999" w14:paraId="205044C5" w14:textId="77777777">
        <w:trPr>
          <w:trHeight w:val="212"/>
        </w:trPr>
        <w:tc>
          <w:tcPr>
            <w:tcW w:w="9104" w:type="dxa"/>
            <w:gridSpan w:val="5"/>
            <w:shd w:val="clear" w:color="auto" w:fill="F2F2F2" w:themeFill="background1" w:themeFillShade="F2"/>
          </w:tcPr>
          <w:p w14:paraId="132F800E" w14:textId="77777777" w:rsidR="00670187" w:rsidRPr="006F1FD5" w:rsidRDefault="00670187">
            <w:pPr>
              <w:pStyle w:val="NICETabletext"/>
            </w:pPr>
            <w:r w:rsidRPr="005D58CB">
              <w:rPr>
                <w:b/>
                <w:lang w:eastAsia="en-GB"/>
              </w:rPr>
              <w:t>TPC</w:t>
            </w:r>
          </w:p>
        </w:tc>
      </w:tr>
      <w:tr w:rsidR="00670187" w:rsidRPr="00E57999" w14:paraId="18417266" w14:textId="77777777">
        <w:trPr>
          <w:trHeight w:val="212"/>
        </w:trPr>
        <w:tc>
          <w:tcPr>
            <w:tcW w:w="2263" w:type="dxa"/>
          </w:tcPr>
          <w:p w14:paraId="426B0F6F" w14:textId="77777777" w:rsidR="00670187" w:rsidRPr="007B3CF2" w:rsidRDefault="00670187">
            <w:pPr>
              <w:pStyle w:val="NICETabletext"/>
              <w:rPr>
                <w:bCs/>
                <w:lang w:eastAsia="en-GB"/>
              </w:rPr>
            </w:pPr>
            <w:r w:rsidRPr="007B3CF2">
              <w:rPr>
                <w:bCs/>
                <w:lang w:eastAsia="en-GB"/>
              </w:rPr>
              <w:t>Exponential</w:t>
            </w:r>
          </w:p>
        </w:tc>
        <w:tc>
          <w:tcPr>
            <w:tcW w:w="1710" w:type="dxa"/>
          </w:tcPr>
          <w:p w14:paraId="203BF54F" w14:textId="731662CB" w:rsidR="00670187" w:rsidRPr="00294FDC" w:rsidRDefault="00294FDC">
            <w:pPr>
              <w:jc w:val="center"/>
              <w:rPr>
                <w:rFonts w:cs="Arial"/>
                <w:color w:val="000000"/>
                <w:sz w:val="20"/>
                <w:szCs w:val="20"/>
                <w:highlight w:val="black"/>
              </w:rPr>
            </w:pPr>
            <w:r w:rsidRPr="00294FDC">
              <w:rPr>
                <w:rFonts w:cs="Arial"/>
                <w:color w:val="000000"/>
                <w:sz w:val="20"/>
                <w:szCs w:val="20"/>
                <w:highlight w:val="black"/>
              </w:rPr>
              <w:t>xxxx</w:t>
            </w:r>
          </w:p>
        </w:tc>
        <w:tc>
          <w:tcPr>
            <w:tcW w:w="1710" w:type="dxa"/>
            <w:vAlign w:val="center"/>
          </w:tcPr>
          <w:p w14:paraId="373EA553" w14:textId="6B14007A" w:rsidR="00670187" w:rsidRPr="00294FDC" w:rsidRDefault="00294FDC">
            <w:pPr>
              <w:pStyle w:val="NICETabletext"/>
              <w:jc w:val="center"/>
              <w:rPr>
                <w:color w:val="000000"/>
                <w:highlight w:val="black"/>
              </w:rPr>
            </w:pPr>
            <w:r w:rsidRPr="00294FDC">
              <w:rPr>
                <w:color w:val="000000"/>
                <w:highlight w:val="black"/>
              </w:rPr>
              <w:t>xxxxx</w:t>
            </w:r>
          </w:p>
        </w:tc>
        <w:tc>
          <w:tcPr>
            <w:tcW w:w="1710" w:type="dxa"/>
            <w:vAlign w:val="center"/>
          </w:tcPr>
          <w:p w14:paraId="795941E2" w14:textId="6C55E2E0" w:rsidR="00670187" w:rsidRPr="00294FDC" w:rsidRDefault="00294FDC">
            <w:pPr>
              <w:pStyle w:val="NICETabletext"/>
              <w:jc w:val="center"/>
              <w:rPr>
                <w:color w:val="000000"/>
                <w:highlight w:val="black"/>
              </w:rPr>
            </w:pPr>
            <w:r w:rsidRPr="00294FDC">
              <w:rPr>
                <w:color w:val="000000"/>
                <w:highlight w:val="black"/>
              </w:rPr>
              <w:t>xxxxx</w:t>
            </w:r>
          </w:p>
        </w:tc>
        <w:tc>
          <w:tcPr>
            <w:tcW w:w="1711" w:type="dxa"/>
            <w:vAlign w:val="center"/>
          </w:tcPr>
          <w:p w14:paraId="7041680B" w14:textId="790D27D2" w:rsidR="00670187" w:rsidRPr="00294FDC" w:rsidRDefault="00294FDC">
            <w:pPr>
              <w:pStyle w:val="NICETabletext"/>
              <w:jc w:val="center"/>
              <w:rPr>
                <w:color w:val="000000"/>
                <w:highlight w:val="black"/>
              </w:rPr>
            </w:pPr>
            <w:r w:rsidRPr="00294FDC">
              <w:rPr>
                <w:color w:val="000000"/>
                <w:highlight w:val="black"/>
              </w:rPr>
              <w:t>xxxxx</w:t>
            </w:r>
          </w:p>
        </w:tc>
      </w:tr>
      <w:tr w:rsidR="00670187" w:rsidRPr="00E57999" w14:paraId="4D2F86C8" w14:textId="77777777">
        <w:trPr>
          <w:trHeight w:val="212"/>
        </w:trPr>
        <w:tc>
          <w:tcPr>
            <w:tcW w:w="2263" w:type="dxa"/>
          </w:tcPr>
          <w:p w14:paraId="21CE6509" w14:textId="77777777" w:rsidR="00670187" w:rsidRPr="007B3CF2" w:rsidRDefault="00670187">
            <w:pPr>
              <w:pStyle w:val="NICETabletext"/>
              <w:rPr>
                <w:bCs/>
                <w:lang w:eastAsia="en-GB"/>
              </w:rPr>
            </w:pPr>
            <w:r w:rsidRPr="007B3CF2">
              <w:rPr>
                <w:bCs/>
                <w:lang w:eastAsia="en-GB"/>
              </w:rPr>
              <w:t>Weibull</w:t>
            </w:r>
          </w:p>
        </w:tc>
        <w:tc>
          <w:tcPr>
            <w:tcW w:w="1710" w:type="dxa"/>
          </w:tcPr>
          <w:p w14:paraId="0606C3AB" w14:textId="6DA910EE" w:rsidR="00670187" w:rsidRPr="00294FDC" w:rsidRDefault="00294FDC">
            <w:pPr>
              <w:jc w:val="center"/>
              <w:rPr>
                <w:rFonts w:cs="Arial"/>
                <w:color w:val="000000"/>
                <w:sz w:val="20"/>
                <w:szCs w:val="20"/>
                <w:highlight w:val="black"/>
              </w:rPr>
            </w:pPr>
            <w:r w:rsidRPr="00294FDC">
              <w:rPr>
                <w:rFonts w:cs="Arial"/>
                <w:color w:val="000000"/>
                <w:sz w:val="20"/>
                <w:szCs w:val="20"/>
                <w:highlight w:val="black"/>
              </w:rPr>
              <w:t>xxxx</w:t>
            </w:r>
          </w:p>
        </w:tc>
        <w:tc>
          <w:tcPr>
            <w:tcW w:w="1710" w:type="dxa"/>
            <w:vAlign w:val="center"/>
          </w:tcPr>
          <w:p w14:paraId="4C8D2FD7" w14:textId="0D67570F" w:rsidR="00670187" w:rsidRPr="00294FDC" w:rsidRDefault="00294FDC">
            <w:pPr>
              <w:pStyle w:val="NICETabletext"/>
              <w:jc w:val="center"/>
              <w:rPr>
                <w:color w:val="000000"/>
                <w:highlight w:val="black"/>
              </w:rPr>
            </w:pPr>
            <w:r w:rsidRPr="00294FDC">
              <w:rPr>
                <w:color w:val="000000"/>
                <w:highlight w:val="black"/>
              </w:rPr>
              <w:t>xxxxx</w:t>
            </w:r>
          </w:p>
        </w:tc>
        <w:tc>
          <w:tcPr>
            <w:tcW w:w="1710" w:type="dxa"/>
            <w:vAlign w:val="center"/>
          </w:tcPr>
          <w:p w14:paraId="5F713833" w14:textId="64DC8CC1" w:rsidR="00670187" w:rsidRPr="00294FDC" w:rsidRDefault="00294FDC">
            <w:pPr>
              <w:pStyle w:val="NICETabletext"/>
              <w:jc w:val="center"/>
              <w:rPr>
                <w:color w:val="000000"/>
                <w:highlight w:val="black"/>
              </w:rPr>
            </w:pPr>
            <w:r w:rsidRPr="00294FDC">
              <w:rPr>
                <w:color w:val="000000"/>
                <w:highlight w:val="black"/>
              </w:rPr>
              <w:t>xxxxx</w:t>
            </w:r>
          </w:p>
        </w:tc>
        <w:tc>
          <w:tcPr>
            <w:tcW w:w="1711" w:type="dxa"/>
            <w:vAlign w:val="center"/>
          </w:tcPr>
          <w:p w14:paraId="1585E85A" w14:textId="295D8E8F" w:rsidR="00670187" w:rsidRPr="00294FDC" w:rsidRDefault="00294FDC">
            <w:pPr>
              <w:pStyle w:val="NICETabletext"/>
              <w:jc w:val="center"/>
              <w:rPr>
                <w:color w:val="000000"/>
                <w:highlight w:val="black"/>
              </w:rPr>
            </w:pPr>
            <w:r w:rsidRPr="00294FDC">
              <w:rPr>
                <w:color w:val="000000"/>
                <w:highlight w:val="black"/>
              </w:rPr>
              <w:t>xxxxx</w:t>
            </w:r>
          </w:p>
        </w:tc>
      </w:tr>
      <w:tr w:rsidR="00670187" w:rsidRPr="00E57999" w14:paraId="08EB11DE" w14:textId="77777777">
        <w:trPr>
          <w:trHeight w:val="199"/>
        </w:trPr>
        <w:tc>
          <w:tcPr>
            <w:tcW w:w="2263" w:type="dxa"/>
          </w:tcPr>
          <w:p w14:paraId="33528870" w14:textId="77777777" w:rsidR="00670187" w:rsidRPr="007B3CF2" w:rsidRDefault="00670187">
            <w:pPr>
              <w:pStyle w:val="NICETabletext"/>
              <w:rPr>
                <w:bCs/>
                <w:lang w:eastAsia="en-GB"/>
              </w:rPr>
            </w:pPr>
            <w:r w:rsidRPr="007B3CF2">
              <w:rPr>
                <w:bCs/>
                <w:lang w:eastAsia="en-GB"/>
              </w:rPr>
              <w:t>Gompertz</w:t>
            </w:r>
          </w:p>
        </w:tc>
        <w:tc>
          <w:tcPr>
            <w:tcW w:w="1710" w:type="dxa"/>
          </w:tcPr>
          <w:p w14:paraId="00490C1B" w14:textId="088801AF" w:rsidR="00670187" w:rsidRPr="00294FDC" w:rsidRDefault="00294FDC">
            <w:pPr>
              <w:jc w:val="center"/>
              <w:rPr>
                <w:rFonts w:cs="Arial"/>
                <w:color w:val="000000"/>
                <w:sz w:val="20"/>
                <w:szCs w:val="20"/>
                <w:highlight w:val="black"/>
              </w:rPr>
            </w:pPr>
            <w:r w:rsidRPr="00294FDC">
              <w:rPr>
                <w:rFonts w:cs="Arial"/>
                <w:color w:val="000000"/>
                <w:sz w:val="20"/>
                <w:szCs w:val="20"/>
                <w:highlight w:val="black"/>
              </w:rPr>
              <w:t>xxxx</w:t>
            </w:r>
          </w:p>
        </w:tc>
        <w:tc>
          <w:tcPr>
            <w:tcW w:w="1710" w:type="dxa"/>
            <w:vAlign w:val="center"/>
          </w:tcPr>
          <w:p w14:paraId="0D620C01" w14:textId="196DEBD4" w:rsidR="00670187" w:rsidRPr="00294FDC" w:rsidRDefault="00294FDC">
            <w:pPr>
              <w:pStyle w:val="NICETabletext"/>
              <w:jc w:val="center"/>
              <w:rPr>
                <w:color w:val="000000"/>
                <w:highlight w:val="black"/>
              </w:rPr>
            </w:pPr>
            <w:r w:rsidRPr="00294FDC">
              <w:rPr>
                <w:color w:val="000000"/>
                <w:highlight w:val="black"/>
              </w:rPr>
              <w:t>xxxxx</w:t>
            </w:r>
          </w:p>
        </w:tc>
        <w:tc>
          <w:tcPr>
            <w:tcW w:w="1710" w:type="dxa"/>
            <w:vAlign w:val="center"/>
          </w:tcPr>
          <w:p w14:paraId="05732B94" w14:textId="09C3AD57" w:rsidR="00670187" w:rsidRPr="00294FDC" w:rsidRDefault="00294FDC">
            <w:pPr>
              <w:pStyle w:val="NICETabletext"/>
              <w:jc w:val="center"/>
              <w:rPr>
                <w:color w:val="000000"/>
                <w:highlight w:val="black"/>
              </w:rPr>
            </w:pPr>
            <w:r w:rsidRPr="00294FDC">
              <w:rPr>
                <w:color w:val="000000"/>
                <w:highlight w:val="black"/>
              </w:rPr>
              <w:t>xxxxx</w:t>
            </w:r>
          </w:p>
        </w:tc>
        <w:tc>
          <w:tcPr>
            <w:tcW w:w="1711" w:type="dxa"/>
            <w:vAlign w:val="center"/>
          </w:tcPr>
          <w:p w14:paraId="2E5B8ADD" w14:textId="7CA214F7" w:rsidR="00670187" w:rsidRPr="00294FDC" w:rsidRDefault="00294FDC">
            <w:pPr>
              <w:pStyle w:val="NICETabletext"/>
              <w:jc w:val="center"/>
              <w:rPr>
                <w:color w:val="000000"/>
                <w:highlight w:val="black"/>
              </w:rPr>
            </w:pPr>
            <w:r w:rsidRPr="00294FDC">
              <w:rPr>
                <w:color w:val="000000"/>
                <w:highlight w:val="black"/>
              </w:rPr>
              <w:t>xxxxx</w:t>
            </w:r>
          </w:p>
        </w:tc>
      </w:tr>
      <w:tr w:rsidR="00670187" w:rsidRPr="00E57999" w14:paraId="730C6511" w14:textId="77777777">
        <w:trPr>
          <w:trHeight w:val="212"/>
        </w:trPr>
        <w:tc>
          <w:tcPr>
            <w:tcW w:w="2263" w:type="dxa"/>
          </w:tcPr>
          <w:p w14:paraId="3D192593" w14:textId="77777777" w:rsidR="00670187" w:rsidRPr="003C648C" w:rsidRDefault="00670187">
            <w:pPr>
              <w:pStyle w:val="NICETabletext"/>
              <w:rPr>
                <w:bCs/>
                <w:lang w:eastAsia="en-GB"/>
              </w:rPr>
            </w:pPr>
            <w:r w:rsidRPr="003C648C">
              <w:rPr>
                <w:bCs/>
                <w:lang w:eastAsia="en-GB"/>
              </w:rPr>
              <w:t>Log-logistic</w:t>
            </w:r>
          </w:p>
        </w:tc>
        <w:tc>
          <w:tcPr>
            <w:tcW w:w="1710" w:type="dxa"/>
          </w:tcPr>
          <w:p w14:paraId="08C34D86" w14:textId="5996E4C7" w:rsidR="00670187" w:rsidRPr="00294FDC" w:rsidRDefault="00294FDC">
            <w:pPr>
              <w:jc w:val="center"/>
              <w:rPr>
                <w:rFonts w:cs="Arial"/>
                <w:bCs/>
                <w:color w:val="000000"/>
                <w:sz w:val="20"/>
                <w:szCs w:val="20"/>
                <w:highlight w:val="black"/>
              </w:rPr>
            </w:pPr>
            <w:r w:rsidRPr="00294FDC">
              <w:rPr>
                <w:rFonts w:cs="Arial"/>
                <w:bCs/>
                <w:color w:val="000000"/>
                <w:sz w:val="20"/>
                <w:szCs w:val="20"/>
                <w:highlight w:val="black"/>
              </w:rPr>
              <w:t>xxxx</w:t>
            </w:r>
          </w:p>
        </w:tc>
        <w:tc>
          <w:tcPr>
            <w:tcW w:w="1710" w:type="dxa"/>
            <w:vAlign w:val="center"/>
          </w:tcPr>
          <w:p w14:paraId="4781CE58" w14:textId="2823F2D2" w:rsidR="00670187" w:rsidRPr="00294FDC" w:rsidRDefault="00294FDC">
            <w:pPr>
              <w:pStyle w:val="NICETabletext"/>
              <w:jc w:val="center"/>
              <w:rPr>
                <w:bCs/>
                <w:color w:val="000000"/>
                <w:highlight w:val="black"/>
              </w:rPr>
            </w:pPr>
            <w:r w:rsidRPr="00294FDC">
              <w:rPr>
                <w:bCs/>
                <w:color w:val="000000"/>
                <w:highlight w:val="black"/>
              </w:rPr>
              <w:t>xxxxx</w:t>
            </w:r>
          </w:p>
        </w:tc>
        <w:tc>
          <w:tcPr>
            <w:tcW w:w="1710" w:type="dxa"/>
            <w:vAlign w:val="center"/>
          </w:tcPr>
          <w:p w14:paraId="59D5D671" w14:textId="2629FE7A" w:rsidR="00670187" w:rsidRPr="00294FDC" w:rsidRDefault="00294FDC">
            <w:pPr>
              <w:pStyle w:val="NICETabletext"/>
              <w:jc w:val="center"/>
              <w:rPr>
                <w:bCs/>
                <w:color w:val="000000"/>
                <w:highlight w:val="black"/>
              </w:rPr>
            </w:pPr>
            <w:r w:rsidRPr="00294FDC">
              <w:rPr>
                <w:bCs/>
                <w:color w:val="000000"/>
                <w:highlight w:val="black"/>
              </w:rPr>
              <w:t>xxxxx</w:t>
            </w:r>
          </w:p>
        </w:tc>
        <w:tc>
          <w:tcPr>
            <w:tcW w:w="1711" w:type="dxa"/>
            <w:vAlign w:val="center"/>
          </w:tcPr>
          <w:p w14:paraId="7B908A09" w14:textId="0D34C6D9" w:rsidR="00670187" w:rsidRPr="00294FDC" w:rsidRDefault="00294FDC">
            <w:pPr>
              <w:pStyle w:val="NICETabletext"/>
              <w:jc w:val="center"/>
              <w:rPr>
                <w:bCs/>
                <w:color w:val="000000"/>
                <w:highlight w:val="black"/>
              </w:rPr>
            </w:pPr>
            <w:r w:rsidRPr="00294FDC">
              <w:rPr>
                <w:bCs/>
                <w:color w:val="000000"/>
                <w:highlight w:val="black"/>
              </w:rPr>
              <w:t>xxxxx</w:t>
            </w:r>
          </w:p>
        </w:tc>
      </w:tr>
      <w:tr w:rsidR="00670187" w:rsidRPr="00E57999" w14:paraId="63A1B01E" w14:textId="77777777">
        <w:trPr>
          <w:trHeight w:val="199"/>
        </w:trPr>
        <w:tc>
          <w:tcPr>
            <w:tcW w:w="2263" w:type="dxa"/>
          </w:tcPr>
          <w:p w14:paraId="3D8E294C" w14:textId="77777777" w:rsidR="00670187" w:rsidRPr="007B3CF2" w:rsidRDefault="00670187">
            <w:pPr>
              <w:pStyle w:val="NICETabletext"/>
              <w:rPr>
                <w:bCs/>
                <w:lang w:eastAsia="en-GB"/>
              </w:rPr>
            </w:pPr>
            <w:r w:rsidRPr="007B3CF2">
              <w:rPr>
                <w:bCs/>
                <w:lang w:eastAsia="en-GB"/>
              </w:rPr>
              <w:t>Log-normal</w:t>
            </w:r>
          </w:p>
        </w:tc>
        <w:tc>
          <w:tcPr>
            <w:tcW w:w="1710" w:type="dxa"/>
          </w:tcPr>
          <w:p w14:paraId="11D326A6" w14:textId="3EAA3F6D" w:rsidR="00670187" w:rsidRPr="00294FDC" w:rsidRDefault="00294FDC">
            <w:pPr>
              <w:jc w:val="center"/>
              <w:rPr>
                <w:rFonts w:cs="Arial"/>
                <w:color w:val="000000"/>
                <w:sz w:val="20"/>
                <w:szCs w:val="20"/>
                <w:highlight w:val="black"/>
              </w:rPr>
            </w:pPr>
            <w:r w:rsidRPr="00294FDC">
              <w:rPr>
                <w:rFonts w:cs="Arial"/>
                <w:color w:val="000000"/>
                <w:sz w:val="20"/>
                <w:szCs w:val="20"/>
                <w:highlight w:val="black"/>
              </w:rPr>
              <w:t>xxxx</w:t>
            </w:r>
          </w:p>
        </w:tc>
        <w:tc>
          <w:tcPr>
            <w:tcW w:w="1710" w:type="dxa"/>
            <w:vAlign w:val="center"/>
          </w:tcPr>
          <w:p w14:paraId="6C7E6034" w14:textId="2C0BC4F3" w:rsidR="00670187" w:rsidRPr="00294FDC" w:rsidRDefault="00294FDC">
            <w:pPr>
              <w:pStyle w:val="NICETabletext"/>
              <w:jc w:val="center"/>
              <w:rPr>
                <w:color w:val="000000"/>
                <w:highlight w:val="black"/>
              </w:rPr>
            </w:pPr>
            <w:r w:rsidRPr="00294FDC">
              <w:rPr>
                <w:color w:val="000000"/>
                <w:highlight w:val="black"/>
              </w:rPr>
              <w:t>xxxxx</w:t>
            </w:r>
          </w:p>
        </w:tc>
        <w:tc>
          <w:tcPr>
            <w:tcW w:w="1710" w:type="dxa"/>
            <w:vAlign w:val="center"/>
          </w:tcPr>
          <w:p w14:paraId="473DAA0B" w14:textId="4D5624B1" w:rsidR="00670187" w:rsidRPr="00294FDC" w:rsidRDefault="00294FDC">
            <w:pPr>
              <w:pStyle w:val="NICETabletext"/>
              <w:jc w:val="center"/>
              <w:rPr>
                <w:color w:val="000000"/>
                <w:highlight w:val="black"/>
              </w:rPr>
            </w:pPr>
            <w:r w:rsidRPr="00294FDC">
              <w:rPr>
                <w:color w:val="000000"/>
                <w:highlight w:val="black"/>
              </w:rPr>
              <w:t>xxxxx</w:t>
            </w:r>
          </w:p>
        </w:tc>
        <w:tc>
          <w:tcPr>
            <w:tcW w:w="1711" w:type="dxa"/>
            <w:vAlign w:val="center"/>
          </w:tcPr>
          <w:p w14:paraId="23B14B47" w14:textId="7C7D6A44" w:rsidR="00670187" w:rsidRPr="00294FDC" w:rsidRDefault="00294FDC">
            <w:pPr>
              <w:pStyle w:val="NICETabletext"/>
              <w:jc w:val="center"/>
              <w:rPr>
                <w:color w:val="000000"/>
                <w:highlight w:val="black"/>
              </w:rPr>
            </w:pPr>
            <w:r w:rsidRPr="00294FDC">
              <w:rPr>
                <w:color w:val="000000"/>
                <w:highlight w:val="black"/>
              </w:rPr>
              <w:t>xxxxx</w:t>
            </w:r>
          </w:p>
        </w:tc>
      </w:tr>
      <w:tr w:rsidR="00670187" w:rsidRPr="00E57999" w14:paraId="0BC9242A" w14:textId="77777777">
        <w:trPr>
          <w:trHeight w:val="273"/>
        </w:trPr>
        <w:tc>
          <w:tcPr>
            <w:tcW w:w="2263" w:type="dxa"/>
          </w:tcPr>
          <w:p w14:paraId="4CEE5A1F" w14:textId="77777777" w:rsidR="00670187" w:rsidRPr="007B3CF2" w:rsidRDefault="00670187">
            <w:pPr>
              <w:pStyle w:val="NICETabletext"/>
              <w:rPr>
                <w:bCs/>
                <w:lang w:eastAsia="en-GB"/>
              </w:rPr>
            </w:pPr>
            <w:r w:rsidRPr="007B3CF2">
              <w:rPr>
                <w:bCs/>
                <w:lang w:eastAsia="en-GB"/>
              </w:rPr>
              <w:t>Generalised gamma</w:t>
            </w:r>
          </w:p>
        </w:tc>
        <w:tc>
          <w:tcPr>
            <w:tcW w:w="1710" w:type="dxa"/>
          </w:tcPr>
          <w:p w14:paraId="6F042E53" w14:textId="4EC9C7C9" w:rsidR="00670187" w:rsidRPr="00294FDC" w:rsidRDefault="00294FDC">
            <w:pPr>
              <w:jc w:val="center"/>
              <w:rPr>
                <w:rFonts w:cs="Arial"/>
                <w:color w:val="000000"/>
                <w:sz w:val="20"/>
                <w:szCs w:val="20"/>
                <w:highlight w:val="black"/>
              </w:rPr>
            </w:pPr>
            <w:r w:rsidRPr="00294FDC">
              <w:rPr>
                <w:rFonts w:cs="Arial"/>
                <w:color w:val="000000"/>
                <w:sz w:val="20"/>
                <w:szCs w:val="20"/>
                <w:highlight w:val="black"/>
              </w:rPr>
              <w:t>xxxx</w:t>
            </w:r>
          </w:p>
        </w:tc>
        <w:tc>
          <w:tcPr>
            <w:tcW w:w="1710" w:type="dxa"/>
            <w:vAlign w:val="center"/>
          </w:tcPr>
          <w:p w14:paraId="0E7228E8" w14:textId="2B7E77BA" w:rsidR="00670187" w:rsidRPr="00294FDC" w:rsidRDefault="00294FDC">
            <w:pPr>
              <w:pStyle w:val="NICETabletext"/>
              <w:jc w:val="center"/>
              <w:rPr>
                <w:color w:val="000000"/>
                <w:highlight w:val="black"/>
              </w:rPr>
            </w:pPr>
            <w:r w:rsidRPr="00294FDC">
              <w:rPr>
                <w:color w:val="000000"/>
                <w:highlight w:val="black"/>
              </w:rPr>
              <w:t>xxxxx</w:t>
            </w:r>
          </w:p>
        </w:tc>
        <w:tc>
          <w:tcPr>
            <w:tcW w:w="1710" w:type="dxa"/>
            <w:vAlign w:val="center"/>
          </w:tcPr>
          <w:p w14:paraId="4C97FE68" w14:textId="51C36EF8" w:rsidR="00670187" w:rsidRPr="00294FDC" w:rsidRDefault="00294FDC">
            <w:pPr>
              <w:pStyle w:val="NICETabletext"/>
              <w:jc w:val="center"/>
              <w:rPr>
                <w:color w:val="000000"/>
                <w:highlight w:val="black"/>
              </w:rPr>
            </w:pPr>
            <w:r w:rsidRPr="00294FDC">
              <w:rPr>
                <w:color w:val="000000"/>
                <w:highlight w:val="black"/>
              </w:rPr>
              <w:t>xxxxx</w:t>
            </w:r>
          </w:p>
        </w:tc>
        <w:tc>
          <w:tcPr>
            <w:tcW w:w="1711" w:type="dxa"/>
            <w:vAlign w:val="center"/>
          </w:tcPr>
          <w:p w14:paraId="7E07C979" w14:textId="790CEE1C" w:rsidR="00670187" w:rsidRPr="00294FDC" w:rsidRDefault="00294FDC">
            <w:pPr>
              <w:pStyle w:val="NICETabletext"/>
              <w:jc w:val="center"/>
              <w:rPr>
                <w:color w:val="000000"/>
                <w:highlight w:val="black"/>
              </w:rPr>
            </w:pPr>
            <w:r w:rsidRPr="00294FDC">
              <w:rPr>
                <w:color w:val="000000"/>
                <w:highlight w:val="black"/>
              </w:rPr>
              <w:t>xxxxx</w:t>
            </w:r>
          </w:p>
        </w:tc>
      </w:tr>
      <w:tr w:rsidR="00670187" w:rsidRPr="00E57999" w14:paraId="6246E54F" w14:textId="77777777">
        <w:trPr>
          <w:trHeight w:val="199"/>
        </w:trPr>
        <w:tc>
          <w:tcPr>
            <w:tcW w:w="9104" w:type="dxa"/>
            <w:gridSpan w:val="5"/>
            <w:shd w:val="clear" w:color="auto" w:fill="F2F2F2" w:themeFill="background1" w:themeFillShade="F2"/>
            <w:vAlign w:val="center"/>
          </w:tcPr>
          <w:p w14:paraId="3E7D26D1" w14:textId="77777777" w:rsidR="00670187" w:rsidRPr="005D58CB" w:rsidRDefault="00670187">
            <w:pPr>
              <w:pStyle w:val="NICETabletext"/>
              <w:rPr>
                <w:b/>
                <w:lang w:eastAsia="en-GB"/>
              </w:rPr>
            </w:pPr>
            <w:r>
              <w:rPr>
                <w:b/>
                <w:lang w:eastAsia="en-GB"/>
              </w:rPr>
              <w:t>T-DXd</w:t>
            </w:r>
          </w:p>
        </w:tc>
      </w:tr>
      <w:tr w:rsidR="00670187" w:rsidRPr="00E57999" w14:paraId="0FAA2C1D" w14:textId="77777777">
        <w:trPr>
          <w:trHeight w:val="300"/>
        </w:trPr>
        <w:tc>
          <w:tcPr>
            <w:tcW w:w="2263" w:type="dxa"/>
            <w:shd w:val="clear" w:color="auto" w:fill="auto"/>
          </w:tcPr>
          <w:p w14:paraId="54D7E92E" w14:textId="77777777" w:rsidR="00670187" w:rsidRPr="005D58CB" w:rsidRDefault="00670187">
            <w:pPr>
              <w:pStyle w:val="NICETabletext"/>
              <w:rPr>
                <w:b/>
                <w:lang w:eastAsia="en-GB"/>
              </w:rPr>
            </w:pPr>
            <w:r w:rsidRPr="007B3CF2">
              <w:rPr>
                <w:bCs/>
                <w:lang w:eastAsia="en-GB"/>
              </w:rPr>
              <w:t>Exponential</w:t>
            </w:r>
          </w:p>
        </w:tc>
        <w:tc>
          <w:tcPr>
            <w:tcW w:w="1710" w:type="dxa"/>
            <w:shd w:val="clear" w:color="auto" w:fill="auto"/>
            <w:vAlign w:val="center"/>
          </w:tcPr>
          <w:p w14:paraId="7A196F9C" w14:textId="246A163B" w:rsidR="00670187" w:rsidRPr="00294FDC" w:rsidRDefault="00294FDC">
            <w:pPr>
              <w:pStyle w:val="NICETabletext"/>
              <w:jc w:val="center"/>
              <w:rPr>
                <w:b/>
                <w:color w:val="000000"/>
                <w:highlight w:val="black"/>
                <w:lang w:eastAsia="en-GB"/>
              </w:rPr>
            </w:pPr>
            <w:r w:rsidRPr="00294FDC">
              <w:rPr>
                <w:rFonts w:cs="Arial"/>
                <w:color w:val="000000"/>
                <w:szCs w:val="20"/>
                <w:highlight w:val="black"/>
              </w:rPr>
              <w:t>xxxx</w:t>
            </w:r>
          </w:p>
        </w:tc>
        <w:tc>
          <w:tcPr>
            <w:tcW w:w="1710" w:type="dxa"/>
            <w:shd w:val="clear" w:color="auto" w:fill="auto"/>
            <w:vAlign w:val="center"/>
          </w:tcPr>
          <w:p w14:paraId="3CDBB513" w14:textId="7A8EF4DA"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0" w:type="dxa"/>
            <w:shd w:val="clear" w:color="auto" w:fill="auto"/>
            <w:vAlign w:val="center"/>
          </w:tcPr>
          <w:p w14:paraId="53BE680D" w14:textId="11C1B5E1"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1" w:type="dxa"/>
            <w:shd w:val="clear" w:color="auto" w:fill="auto"/>
            <w:vAlign w:val="center"/>
          </w:tcPr>
          <w:p w14:paraId="4AAAA5DF" w14:textId="5C24BBD1" w:rsidR="00670187" w:rsidRPr="00294FDC" w:rsidRDefault="00294FDC">
            <w:pPr>
              <w:pStyle w:val="NICETabletext"/>
              <w:jc w:val="center"/>
              <w:rPr>
                <w:b/>
                <w:color w:val="000000"/>
                <w:highlight w:val="black"/>
                <w:lang w:eastAsia="en-GB"/>
              </w:rPr>
            </w:pPr>
            <w:r w:rsidRPr="00294FDC">
              <w:rPr>
                <w:color w:val="000000"/>
                <w:highlight w:val="black"/>
              </w:rPr>
              <w:t>xxxxx</w:t>
            </w:r>
          </w:p>
        </w:tc>
      </w:tr>
      <w:tr w:rsidR="00670187" w:rsidRPr="00E57999" w14:paraId="30EBD675" w14:textId="77777777">
        <w:trPr>
          <w:trHeight w:val="297"/>
        </w:trPr>
        <w:tc>
          <w:tcPr>
            <w:tcW w:w="2263" w:type="dxa"/>
            <w:shd w:val="clear" w:color="auto" w:fill="auto"/>
          </w:tcPr>
          <w:p w14:paraId="0E6B0EAF" w14:textId="77777777" w:rsidR="00670187" w:rsidRPr="005D58CB" w:rsidRDefault="00670187">
            <w:pPr>
              <w:pStyle w:val="NICETabletext"/>
              <w:rPr>
                <w:b/>
                <w:lang w:eastAsia="en-GB"/>
              </w:rPr>
            </w:pPr>
            <w:r w:rsidRPr="007B3CF2">
              <w:rPr>
                <w:bCs/>
                <w:lang w:eastAsia="en-GB"/>
              </w:rPr>
              <w:t>Weibull</w:t>
            </w:r>
          </w:p>
        </w:tc>
        <w:tc>
          <w:tcPr>
            <w:tcW w:w="1710" w:type="dxa"/>
            <w:shd w:val="clear" w:color="auto" w:fill="auto"/>
            <w:vAlign w:val="center"/>
          </w:tcPr>
          <w:p w14:paraId="3C1F0141" w14:textId="06E1E755" w:rsidR="00670187" w:rsidRPr="00294FDC" w:rsidRDefault="00294FDC">
            <w:pPr>
              <w:pStyle w:val="NICETabletext"/>
              <w:jc w:val="center"/>
              <w:rPr>
                <w:b/>
                <w:color w:val="000000"/>
                <w:highlight w:val="black"/>
                <w:lang w:eastAsia="en-GB"/>
              </w:rPr>
            </w:pPr>
            <w:r w:rsidRPr="00294FDC">
              <w:rPr>
                <w:rFonts w:cs="Arial"/>
                <w:color w:val="000000"/>
                <w:szCs w:val="20"/>
                <w:highlight w:val="black"/>
              </w:rPr>
              <w:t>xxxx</w:t>
            </w:r>
          </w:p>
        </w:tc>
        <w:tc>
          <w:tcPr>
            <w:tcW w:w="1710" w:type="dxa"/>
            <w:shd w:val="clear" w:color="auto" w:fill="auto"/>
            <w:vAlign w:val="center"/>
          </w:tcPr>
          <w:p w14:paraId="0C7FDE80" w14:textId="427F9C9E"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0" w:type="dxa"/>
            <w:shd w:val="clear" w:color="auto" w:fill="auto"/>
            <w:vAlign w:val="center"/>
          </w:tcPr>
          <w:p w14:paraId="20879DB5" w14:textId="34385788" w:rsidR="00670187" w:rsidRPr="00294FDC" w:rsidRDefault="00294FDC">
            <w:pPr>
              <w:pStyle w:val="NICETabletext"/>
              <w:jc w:val="center"/>
              <w:rPr>
                <w:b/>
                <w:color w:val="000000"/>
                <w:highlight w:val="black"/>
                <w:lang w:eastAsia="en-GB"/>
              </w:rPr>
            </w:pPr>
            <w:r w:rsidRPr="00294FDC">
              <w:rPr>
                <w:color w:val="000000"/>
                <w:highlight w:val="black"/>
              </w:rPr>
              <w:t>xxxxx</w:t>
            </w:r>
          </w:p>
        </w:tc>
        <w:tc>
          <w:tcPr>
            <w:tcW w:w="1711" w:type="dxa"/>
            <w:shd w:val="clear" w:color="auto" w:fill="auto"/>
            <w:vAlign w:val="center"/>
          </w:tcPr>
          <w:p w14:paraId="0DB9EDFE" w14:textId="63FDBC1A" w:rsidR="00670187" w:rsidRPr="00294FDC" w:rsidRDefault="00294FDC">
            <w:pPr>
              <w:pStyle w:val="NICETabletext"/>
              <w:jc w:val="center"/>
              <w:rPr>
                <w:b/>
                <w:color w:val="000000"/>
                <w:highlight w:val="black"/>
                <w:lang w:eastAsia="en-GB"/>
              </w:rPr>
            </w:pPr>
            <w:r w:rsidRPr="00294FDC">
              <w:rPr>
                <w:color w:val="000000"/>
                <w:highlight w:val="black"/>
              </w:rPr>
              <w:t>xxxxx</w:t>
            </w:r>
          </w:p>
        </w:tc>
      </w:tr>
      <w:tr w:rsidR="00670187" w:rsidRPr="00E57999" w14:paraId="632B69E4" w14:textId="77777777">
        <w:trPr>
          <w:trHeight w:val="297"/>
        </w:trPr>
        <w:tc>
          <w:tcPr>
            <w:tcW w:w="2263" w:type="dxa"/>
            <w:shd w:val="clear" w:color="auto" w:fill="auto"/>
          </w:tcPr>
          <w:p w14:paraId="628F0E49" w14:textId="77777777" w:rsidR="00670187" w:rsidRPr="005D58CB" w:rsidRDefault="00670187">
            <w:pPr>
              <w:pStyle w:val="NICETabletext"/>
              <w:rPr>
                <w:b/>
                <w:lang w:eastAsia="en-GB"/>
              </w:rPr>
            </w:pPr>
            <w:r w:rsidRPr="007B3CF2">
              <w:rPr>
                <w:bCs/>
                <w:lang w:eastAsia="en-GB"/>
              </w:rPr>
              <w:t>Gompertz</w:t>
            </w:r>
          </w:p>
        </w:tc>
        <w:tc>
          <w:tcPr>
            <w:tcW w:w="1710" w:type="dxa"/>
            <w:shd w:val="clear" w:color="auto" w:fill="auto"/>
            <w:vAlign w:val="center"/>
          </w:tcPr>
          <w:p w14:paraId="2523E0CF" w14:textId="0B8DC784" w:rsidR="00670187" w:rsidRPr="00294FDC" w:rsidRDefault="00294FDC">
            <w:pPr>
              <w:pStyle w:val="NICETabletext"/>
              <w:jc w:val="center"/>
              <w:rPr>
                <w:b/>
                <w:color w:val="000000"/>
                <w:highlight w:val="black"/>
                <w:lang w:eastAsia="en-GB"/>
              </w:rPr>
            </w:pPr>
            <w:r w:rsidRPr="00294FDC">
              <w:rPr>
                <w:rFonts w:cs="Arial"/>
                <w:color w:val="000000"/>
                <w:szCs w:val="20"/>
                <w:highlight w:val="black"/>
              </w:rPr>
              <w:t>xxxx</w:t>
            </w:r>
          </w:p>
        </w:tc>
        <w:tc>
          <w:tcPr>
            <w:tcW w:w="1710" w:type="dxa"/>
            <w:shd w:val="clear" w:color="auto" w:fill="auto"/>
            <w:vAlign w:val="center"/>
          </w:tcPr>
          <w:p w14:paraId="6C743A51" w14:textId="7FDB3675"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0" w:type="dxa"/>
            <w:shd w:val="clear" w:color="auto" w:fill="auto"/>
            <w:vAlign w:val="center"/>
          </w:tcPr>
          <w:p w14:paraId="41EE1C74" w14:textId="7FA493EE" w:rsidR="00670187" w:rsidRPr="00294FDC" w:rsidRDefault="00294FDC">
            <w:pPr>
              <w:pStyle w:val="NICETabletext"/>
              <w:jc w:val="center"/>
              <w:rPr>
                <w:b/>
                <w:color w:val="000000"/>
                <w:highlight w:val="black"/>
                <w:lang w:eastAsia="en-GB"/>
              </w:rPr>
            </w:pPr>
            <w:r w:rsidRPr="00294FDC">
              <w:rPr>
                <w:color w:val="000000"/>
                <w:highlight w:val="black"/>
              </w:rPr>
              <w:t>xxxxx</w:t>
            </w:r>
          </w:p>
        </w:tc>
        <w:tc>
          <w:tcPr>
            <w:tcW w:w="1711" w:type="dxa"/>
            <w:shd w:val="clear" w:color="auto" w:fill="auto"/>
            <w:vAlign w:val="center"/>
          </w:tcPr>
          <w:p w14:paraId="66C65EB0" w14:textId="1BA04EFE" w:rsidR="00670187" w:rsidRPr="00294FDC" w:rsidRDefault="00294FDC">
            <w:pPr>
              <w:pStyle w:val="NICETabletext"/>
              <w:jc w:val="center"/>
              <w:rPr>
                <w:b/>
                <w:color w:val="000000"/>
                <w:highlight w:val="black"/>
                <w:lang w:eastAsia="en-GB"/>
              </w:rPr>
            </w:pPr>
            <w:r w:rsidRPr="00294FDC">
              <w:rPr>
                <w:color w:val="000000"/>
                <w:highlight w:val="black"/>
              </w:rPr>
              <w:t>xxxxx</w:t>
            </w:r>
          </w:p>
        </w:tc>
      </w:tr>
      <w:tr w:rsidR="00670187" w:rsidRPr="00E57999" w14:paraId="57356788" w14:textId="77777777">
        <w:trPr>
          <w:trHeight w:val="297"/>
        </w:trPr>
        <w:tc>
          <w:tcPr>
            <w:tcW w:w="2263" w:type="dxa"/>
            <w:shd w:val="clear" w:color="auto" w:fill="auto"/>
          </w:tcPr>
          <w:p w14:paraId="138A3582" w14:textId="77777777" w:rsidR="00670187" w:rsidRPr="003C648C" w:rsidRDefault="00670187">
            <w:pPr>
              <w:pStyle w:val="NICETabletext"/>
              <w:rPr>
                <w:bCs/>
                <w:lang w:eastAsia="en-GB"/>
              </w:rPr>
            </w:pPr>
            <w:r w:rsidRPr="003C648C">
              <w:rPr>
                <w:bCs/>
                <w:lang w:eastAsia="en-GB"/>
              </w:rPr>
              <w:t>Log-logistic</w:t>
            </w:r>
          </w:p>
        </w:tc>
        <w:tc>
          <w:tcPr>
            <w:tcW w:w="1710" w:type="dxa"/>
            <w:shd w:val="clear" w:color="auto" w:fill="auto"/>
            <w:vAlign w:val="center"/>
          </w:tcPr>
          <w:p w14:paraId="3833825C" w14:textId="42D742B9" w:rsidR="00670187" w:rsidRPr="00294FDC" w:rsidRDefault="00294FDC">
            <w:pPr>
              <w:pStyle w:val="NICETabletext"/>
              <w:jc w:val="center"/>
              <w:rPr>
                <w:bCs/>
                <w:color w:val="000000"/>
                <w:highlight w:val="black"/>
                <w:lang w:eastAsia="en-GB"/>
              </w:rPr>
            </w:pPr>
            <w:r w:rsidRPr="00294FDC">
              <w:rPr>
                <w:rFonts w:cs="Arial"/>
                <w:bCs/>
                <w:color w:val="000000"/>
                <w:szCs w:val="20"/>
                <w:highlight w:val="black"/>
              </w:rPr>
              <w:t>xxxx</w:t>
            </w:r>
          </w:p>
        </w:tc>
        <w:tc>
          <w:tcPr>
            <w:tcW w:w="1710" w:type="dxa"/>
            <w:shd w:val="clear" w:color="auto" w:fill="auto"/>
            <w:vAlign w:val="center"/>
          </w:tcPr>
          <w:p w14:paraId="2B1CDDDD" w14:textId="22F91B6E" w:rsidR="00670187" w:rsidRPr="00294FDC" w:rsidRDefault="00294FDC">
            <w:pPr>
              <w:pStyle w:val="NICETabletext"/>
              <w:jc w:val="center"/>
              <w:rPr>
                <w:bCs/>
                <w:color w:val="000000"/>
                <w:highlight w:val="black"/>
                <w:lang w:eastAsia="en-GB"/>
              </w:rPr>
            </w:pPr>
            <w:r w:rsidRPr="00294FDC">
              <w:rPr>
                <w:bCs/>
                <w:color w:val="000000"/>
                <w:highlight w:val="black"/>
              </w:rPr>
              <w:t>xxxxxx</w:t>
            </w:r>
          </w:p>
        </w:tc>
        <w:tc>
          <w:tcPr>
            <w:tcW w:w="1710" w:type="dxa"/>
            <w:shd w:val="clear" w:color="auto" w:fill="auto"/>
            <w:vAlign w:val="center"/>
          </w:tcPr>
          <w:p w14:paraId="0D7823FB" w14:textId="50E5B5F1" w:rsidR="00670187" w:rsidRPr="00294FDC" w:rsidRDefault="00294FDC">
            <w:pPr>
              <w:pStyle w:val="NICETabletext"/>
              <w:jc w:val="center"/>
              <w:rPr>
                <w:bCs/>
                <w:color w:val="000000"/>
                <w:highlight w:val="black"/>
                <w:lang w:eastAsia="en-GB"/>
              </w:rPr>
            </w:pPr>
            <w:r w:rsidRPr="00294FDC">
              <w:rPr>
                <w:bCs/>
                <w:color w:val="000000"/>
                <w:highlight w:val="black"/>
              </w:rPr>
              <w:t>xxxxxx</w:t>
            </w:r>
          </w:p>
        </w:tc>
        <w:tc>
          <w:tcPr>
            <w:tcW w:w="1711" w:type="dxa"/>
            <w:shd w:val="clear" w:color="auto" w:fill="auto"/>
            <w:vAlign w:val="center"/>
          </w:tcPr>
          <w:p w14:paraId="55090C9B" w14:textId="6521764B" w:rsidR="00670187" w:rsidRPr="00294FDC" w:rsidRDefault="00294FDC">
            <w:pPr>
              <w:pStyle w:val="NICETabletext"/>
              <w:jc w:val="center"/>
              <w:rPr>
                <w:bCs/>
                <w:color w:val="000000"/>
                <w:highlight w:val="black"/>
                <w:lang w:eastAsia="en-GB"/>
              </w:rPr>
            </w:pPr>
            <w:r w:rsidRPr="00294FDC">
              <w:rPr>
                <w:bCs/>
                <w:color w:val="000000"/>
                <w:highlight w:val="black"/>
              </w:rPr>
              <w:t>xxxxx</w:t>
            </w:r>
          </w:p>
        </w:tc>
      </w:tr>
      <w:tr w:rsidR="00670187" w:rsidRPr="00E57999" w14:paraId="5C958A32" w14:textId="77777777">
        <w:trPr>
          <w:trHeight w:val="297"/>
        </w:trPr>
        <w:tc>
          <w:tcPr>
            <w:tcW w:w="2263" w:type="dxa"/>
            <w:shd w:val="clear" w:color="auto" w:fill="auto"/>
          </w:tcPr>
          <w:p w14:paraId="36D1A25A" w14:textId="77777777" w:rsidR="00670187" w:rsidRPr="005D58CB" w:rsidRDefault="00670187">
            <w:pPr>
              <w:pStyle w:val="NICETabletext"/>
              <w:rPr>
                <w:b/>
                <w:lang w:eastAsia="en-GB"/>
              </w:rPr>
            </w:pPr>
            <w:r w:rsidRPr="007B3CF2">
              <w:rPr>
                <w:bCs/>
                <w:lang w:eastAsia="en-GB"/>
              </w:rPr>
              <w:t>Log-normal</w:t>
            </w:r>
          </w:p>
        </w:tc>
        <w:tc>
          <w:tcPr>
            <w:tcW w:w="1710" w:type="dxa"/>
            <w:shd w:val="clear" w:color="auto" w:fill="auto"/>
            <w:vAlign w:val="center"/>
          </w:tcPr>
          <w:p w14:paraId="234E1749" w14:textId="2EA07C02" w:rsidR="00670187" w:rsidRPr="00294FDC" w:rsidRDefault="00294FDC">
            <w:pPr>
              <w:pStyle w:val="NICETabletext"/>
              <w:jc w:val="center"/>
              <w:rPr>
                <w:b/>
                <w:color w:val="000000"/>
                <w:highlight w:val="black"/>
                <w:lang w:eastAsia="en-GB"/>
              </w:rPr>
            </w:pPr>
            <w:r w:rsidRPr="00294FDC">
              <w:rPr>
                <w:rFonts w:cs="Arial"/>
                <w:color w:val="000000"/>
                <w:szCs w:val="20"/>
                <w:highlight w:val="black"/>
              </w:rPr>
              <w:t>xxxx</w:t>
            </w:r>
          </w:p>
        </w:tc>
        <w:tc>
          <w:tcPr>
            <w:tcW w:w="1710" w:type="dxa"/>
            <w:shd w:val="clear" w:color="auto" w:fill="auto"/>
            <w:vAlign w:val="center"/>
          </w:tcPr>
          <w:p w14:paraId="05E01507" w14:textId="79802B5E"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0" w:type="dxa"/>
            <w:shd w:val="clear" w:color="auto" w:fill="auto"/>
            <w:vAlign w:val="center"/>
          </w:tcPr>
          <w:p w14:paraId="0093684A" w14:textId="13C40D60"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1" w:type="dxa"/>
            <w:shd w:val="clear" w:color="auto" w:fill="auto"/>
            <w:vAlign w:val="center"/>
          </w:tcPr>
          <w:p w14:paraId="3214A1F2" w14:textId="7154837D" w:rsidR="00670187" w:rsidRPr="00294FDC" w:rsidRDefault="00294FDC">
            <w:pPr>
              <w:pStyle w:val="NICETabletext"/>
              <w:jc w:val="center"/>
              <w:rPr>
                <w:b/>
                <w:color w:val="000000"/>
                <w:highlight w:val="black"/>
                <w:lang w:eastAsia="en-GB"/>
              </w:rPr>
            </w:pPr>
            <w:r w:rsidRPr="00294FDC">
              <w:rPr>
                <w:color w:val="000000"/>
                <w:highlight w:val="black"/>
              </w:rPr>
              <w:t>xxxxx</w:t>
            </w:r>
          </w:p>
        </w:tc>
      </w:tr>
      <w:tr w:rsidR="00670187" w:rsidRPr="00E57999" w14:paraId="22289CDC" w14:textId="77777777">
        <w:trPr>
          <w:trHeight w:val="297"/>
        </w:trPr>
        <w:tc>
          <w:tcPr>
            <w:tcW w:w="2263" w:type="dxa"/>
            <w:shd w:val="clear" w:color="auto" w:fill="auto"/>
          </w:tcPr>
          <w:p w14:paraId="6FE377DD" w14:textId="77777777" w:rsidR="00670187" w:rsidRPr="005D58CB" w:rsidRDefault="00670187">
            <w:pPr>
              <w:pStyle w:val="NICETabletext"/>
              <w:rPr>
                <w:b/>
                <w:lang w:eastAsia="en-GB"/>
              </w:rPr>
            </w:pPr>
            <w:r w:rsidRPr="007B3CF2">
              <w:rPr>
                <w:bCs/>
                <w:lang w:eastAsia="en-GB"/>
              </w:rPr>
              <w:t>Generalised gamma</w:t>
            </w:r>
          </w:p>
        </w:tc>
        <w:tc>
          <w:tcPr>
            <w:tcW w:w="1710" w:type="dxa"/>
            <w:shd w:val="clear" w:color="auto" w:fill="auto"/>
            <w:vAlign w:val="center"/>
          </w:tcPr>
          <w:p w14:paraId="047A5DC3" w14:textId="497EF732" w:rsidR="00670187" w:rsidRPr="00294FDC" w:rsidRDefault="00294FDC">
            <w:pPr>
              <w:pStyle w:val="NICETabletext"/>
              <w:jc w:val="center"/>
              <w:rPr>
                <w:b/>
                <w:color w:val="000000"/>
                <w:highlight w:val="black"/>
                <w:lang w:eastAsia="en-GB"/>
              </w:rPr>
            </w:pPr>
            <w:r w:rsidRPr="00294FDC">
              <w:rPr>
                <w:rFonts w:cs="Arial"/>
                <w:color w:val="000000"/>
                <w:szCs w:val="20"/>
                <w:highlight w:val="black"/>
              </w:rPr>
              <w:t>xxxx</w:t>
            </w:r>
          </w:p>
        </w:tc>
        <w:tc>
          <w:tcPr>
            <w:tcW w:w="1710" w:type="dxa"/>
            <w:shd w:val="clear" w:color="auto" w:fill="auto"/>
            <w:vAlign w:val="center"/>
          </w:tcPr>
          <w:p w14:paraId="656BBAB5" w14:textId="330162B7" w:rsidR="00670187" w:rsidRPr="00294FDC" w:rsidRDefault="00294FDC">
            <w:pPr>
              <w:pStyle w:val="NICETabletext"/>
              <w:jc w:val="center"/>
              <w:rPr>
                <w:b/>
                <w:color w:val="000000"/>
                <w:highlight w:val="black"/>
                <w:lang w:eastAsia="en-GB"/>
              </w:rPr>
            </w:pPr>
            <w:r w:rsidRPr="00294FDC">
              <w:rPr>
                <w:color w:val="000000"/>
                <w:highlight w:val="black"/>
              </w:rPr>
              <w:t>xxxxxx</w:t>
            </w:r>
          </w:p>
        </w:tc>
        <w:tc>
          <w:tcPr>
            <w:tcW w:w="1710" w:type="dxa"/>
            <w:shd w:val="clear" w:color="auto" w:fill="auto"/>
            <w:vAlign w:val="center"/>
          </w:tcPr>
          <w:p w14:paraId="70E6ACC9" w14:textId="1F77FF07" w:rsidR="00670187" w:rsidRPr="00294FDC" w:rsidRDefault="00294FDC">
            <w:pPr>
              <w:pStyle w:val="NICETabletext"/>
              <w:jc w:val="center"/>
              <w:rPr>
                <w:b/>
                <w:color w:val="000000"/>
                <w:highlight w:val="black"/>
                <w:lang w:eastAsia="en-GB"/>
              </w:rPr>
            </w:pPr>
            <w:r w:rsidRPr="00294FDC">
              <w:rPr>
                <w:color w:val="000000"/>
                <w:highlight w:val="black"/>
              </w:rPr>
              <w:t>xxxxx</w:t>
            </w:r>
          </w:p>
        </w:tc>
        <w:tc>
          <w:tcPr>
            <w:tcW w:w="1711" w:type="dxa"/>
            <w:shd w:val="clear" w:color="auto" w:fill="auto"/>
            <w:vAlign w:val="center"/>
          </w:tcPr>
          <w:p w14:paraId="5C7F7E99" w14:textId="0A118572" w:rsidR="00670187" w:rsidRPr="00294FDC" w:rsidRDefault="00294FDC">
            <w:pPr>
              <w:pStyle w:val="NICETabletext"/>
              <w:jc w:val="center"/>
              <w:rPr>
                <w:b/>
                <w:color w:val="000000"/>
                <w:highlight w:val="black"/>
                <w:lang w:eastAsia="en-GB"/>
              </w:rPr>
            </w:pPr>
            <w:r w:rsidRPr="00294FDC">
              <w:rPr>
                <w:color w:val="000000"/>
                <w:highlight w:val="black"/>
              </w:rPr>
              <w:t>xxxxx</w:t>
            </w:r>
          </w:p>
        </w:tc>
      </w:tr>
    </w:tbl>
    <w:p w14:paraId="74518825" w14:textId="77777777" w:rsidR="00670187" w:rsidRPr="0007115D" w:rsidRDefault="00670187" w:rsidP="00670187">
      <w:pPr>
        <w:pStyle w:val="Footnotes"/>
      </w:pPr>
      <w:r>
        <w:t xml:space="preserve">Abbreviations: KM, Kaplan-Meier; </w:t>
      </w:r>
      <w:r w:rsidRPr="001E6BCF">
        <w:rPr>
          <w:rStyle w:val="FootnotesChar"/>
        </w:rPr>
        <w:t>TPC, treatment of physician’s choice</w:t>
      </w:r>
      <w:r>
        <w:t>; TTD, time-to-treatment discontinuation; T</w:t>
      </w:r>
      <w:r>
        <w:noBreakHyphen/>
        <w:t>DXd, trastuzumab deruxtecan.</w:t>
      </w:r>
    </w:p>
    <w:p w14:paraId="76E0E87A" w14:textId="6BC0A997" w:rsidR="00670187" w:rsidRPr="0007115D" w:rsidRDefault="00670187" w:rsidP="00670187">
      <w:pPr>
        <w:pStyle w:val="Body"/>
      </w:pPr>
      <w:r w:rsidRPr="0007115D">
        <w:lastRenderedPageBreak/>
        <w:t>In line with the SmPC, patients are treated until progression</w:t>
      </w:r>
      <w:r>
        <w:t xml:space="preserve"> </w:t>
      </w:r>
      <w:r w:rsidRPr="005D58CB">
        <w:t>or unacceptable toxicity</w:t>
      </w:r>
      <w:r>
        <w:t xml:space="preserve">; </w:t>
      </w:r>
      <w:r w:rsidRPr="0007115D">
        <w:t>the majority of patients will discontinue treatment due to progression (as observed in both treatment arms of DESTINY-Breast04)</w:t>
      </w:r>
      <w:r w:rsidR="00EF4886">
        <w:t>;</w:t>
      </w:r>
      <w:r>
        <w:t xml:space="preserve"> h</w:t>
      </w:r>
      <w:r w:rsidRPr="0007115D">
        <w:t>owever</w:t>
      </w:r>
      <w:r>
        <w:t>,</w:t>
      </w:r>
      <w:r w:rsidRPr="0007115D" w:rsidDel="00037E03">
        <w:t xml:space="preserve"> </w:t>
      </w:r>
      <w:r w:rsidRPr="0007115D">
        <w:t>some may discontinue treatment due to other reasons such as unacceptable toxicity</w:t>
      </w:r>
      <w:r>
        <w:t xml:space="preserve"> prior to progression.</w:t>
      </w:r>
      <w:r>
        <w:fldChar w:fldCharType="begin"/>
      </w:r>
      <w:r w:rsidR="00CA6345">
        <w:instrText xml:space="preserve"> ADDIN ZOTERO_ITEM CSL_CITATION {"citationID":"s2mLTccy","properties":{"formattedCitation":"\\super 7,164\\nosupersub{}","plainCitation":"7,164","noteIndex":0},"citationItems":[{"id":65944,"uris":["http://zotero.org/groups/4797619/items/WBVSVVF7"],"itemData":{"id":65944,"type":"document","title":"Clinical Study Report for DS8201-A-U303. Data cut-off date: 11 Jan 2022. Data on File.","author":[{"family":"Daiichi Sankyo Inc.","given":""}],"issued":{"date-parts":[["2022"]]}}},{"id":66411,"uris":["http://zotero.org/groups/4797619/items/EZK32SBF"],"itemData":{"id":66411,"type":"document","title":"Enhertu - Draft Summary of Product Characteristics (SmPC). Data on File.","author":[{"family":"Daiichi Sankyo Inc.","given":""}],"issued":{"date-parts":[["2022"]]}}}],"schema":"https://github.com/citation-style-language/schema/raw/master/csl-citation.json"} </w:instrText>
      </w:r>
      <w:r>
        <w:fldChar w:fldCharType="separate"/>
      </w:r>
      <w:r w:rsidR="00CA6345" w:rsidRPr="00CA6345">
        <w:rPr>
          <w:rFonts w:cs="Arial"/>
          <w:szCs w:val="24"/>
          <w:vertAlign w:val="superscript"/>
        </w:rPr>
        <w:t>7,164</w:t>
      </w:r>
      <w:r>
        <w:fldChar w:fldCharType="end"/>
      </w:r>
      <w:r>
        <w:t xml:space="preserve"> </w:t>
      </w:r>
      <w:r w:rsidRPr="005D58CB">
        <w:t>As such,</w:t>
      </w:r>
      <w:r w:rsidRPr="0007115D">
        <w:t xml:space="preserve"> </w:t>
      </w:r>
      <w:r>
        <w:t xml:space="preserve">the </w:t>
      </w:r>
      <w:r w:rsidRPr="0007115D">
        <w:t>TTD curve should not</w:t>
      </w:r>
      <w:r>
        <w:t xml:space="preserve"> exceed</w:t>
      </w:r>
      <w:r w:rsidRPr="0007115D">
        <w:t xml:space="preserve"> </w:t>
      </w:r>
      <w:r>
        <w:t xml:space="preserve">the </w:t>
      </w:r>
      <w:r w:rsidRPr="0007115D">
        <w:t xml:space="preserve">PFS </w:t>
      </w:r>
      <w:r w:rsidRPr="005D58CB">
        <w:t xml:space="preserve">curve </w:t>
      </w:r>
      <w:r w:rsidRPr="0007115D">
        <w:t>at any time</w:t>
      </w:r>
      <w:r>
        <w:t>, and TTD is capped by PFS in the model. The</w:t>
      </w:r>
      <w:r w:rsidRPr="0007115D">
        <w:t xml:space="preserve"> </w:t>
      </w:r>
      <w:r w:rsidRPr="005D58CB">
        <w:t xml:space="preserve">generalised gamma </w:t>
      </w:r>
      <w:r w:rsidRPr="0007115D">
        <w:t>curve</w:t>
      </w:r>
      <w:r w:rsidRPr="005D58CB">
        <w:t xml:space="preserve"> </w:t>
      </w:r>
      <w:r w:rsidRPr="0007115D">
        <w:t>was selected to inform the model base case</w:t>
      </w:r>
      <w:r w:rsidRPr="005D58CB">
        <w:t xml:space="preserve"> as it provides a good statistical fit and good visual fit to the KM data</w:t>
      </w:r>
      <w:r>
        <w:t xml:space="preserve">. </w:t>
      </w:r>
      <w:r w:rsidRPr="0007115D">
        <w:t xml:space="preserve">In line with </w:t>
      </w:r>
      <w:r w:rsidRPr="005D58CB">
        <w:t xml:space="preserve">NICE DSU </w:t>
      </w:r>
      <w:r w:rsidRPr="0007115D">
        <w:t>guidance</w:t>
      </w:r>
      <w:r>
        <w:rPr>
          <w:highlight w:val="yellow"/>
        </w:rPr>
        <w:fldChar w:fldCharType="begin"/>
      </w:r>
      <w:r w:rsidR="00CA6345">
        <w:rPr>
          <w:highlight w:val="yellow"/>
        </w:rPr>
        <w:instrText xml:space="preserve"> ADDIN ZOTERO_ITEM CSL_CITATION {"citationID":"gas4AFKQ","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Pr>
          <w:highlight w:val="yellow"/>
        </w:rPr>
        <w:fldChar w:fldCharType="separate"/>
      </w:r>
      <w:r w:rsidR="00CA6345" w:rsidRPr="00CA6345">
        <w:rPr>
          <w:rFonts w:cs="Arial"/>
          <w:szCs w:val="24"/>
          <w:vertAlign w:val="superscript"/>
        </w:rPr>
        <w:t>171</w:t>
      </w:r>
      <w:r>
        <w:rPr>
          <w:highlight w:val="yellow"/>
        </w:rPr>
        <w:fldChar w:fldCharType="end"/>
      </w:r>
      <w:r w:rsidRPr="0007115D">
        <w:t>, the same parametric curves were considered for both treatment arms</w:t>
      </w:r>
      <w:r w:rsidR="00A710E7">
        <w:t>.</w:t>
      </w:r>
      <w:r w:rsidRPr="0007115D">
        <w:t xml:space="preserve"> </w:t>
      </w:r>
    </w:p>
    <w:p w14:paraId="2D438609" w14:textId="77777777" w:rsidR="00670187" w:rsidRPr="0007115D" w:rsidRDefault="00670187" w:rsidP="00670187">
      <w:pPr>
        <w:pStyle w:val="Body"/>
        <w:keepNext/>
        <w:rPr>
          <w:i/>
          <w:iCs/>
        </w:rPr>
      </w:pPr>
      <w:r w:rsidRPr="0007115D">
        <w:rPr>
          <w:i/>
          <w:iCs/>
        </w:rPr>
        <w:t>Summary of base case models</w:t>
      </w:r>
    </w:p>
    <w:p w14:paraId="1279C889" w14:textId="2037D496" w:rsidR="00670187" w:rsidRPr="007B0534" w:rsidRDefault="00670187" w:rsidP="00670187">
      <w:pPr>
        <w:pStyle w:val="Body"/>
      </w:pPr>
      <w:r w:rsidRPr="003C648C">
        <w:rPr>
          <w:b/>
          <w:bCs/>
        </w:rPr>
        <w:fldChar w:fldCharType="begin"/>
      </w:r>
      <w:r w:rsidRPr="003C648C">
        <w:rPr>
          <w:b/>
          <w:bCs/>
        </w:rPr>
        <w:instrText xml:space="preserve"> REF _Ref125381980 \h </w:instrText>
      </w:r>
      <w:r w:rsidR="000F5021">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42</w:t>
      </w:r>
      <w:r w:rsidRPr="003C648C">
        <w:rPr>
          <w:b/>
          <w:bCs/>
        </w:rPr>
        <w:fldChar w:fldCharType="end"/>
      </w:r>
      <w:r>
        <w:t xml:space="preserve"> </w:t>
      </w:r>
      <w:r w:rsidRPr="0007115D">
        <w:t>provide</w:t>
      </w:r>
      <w:r>
        <w:t>s a summary of the base-case extrapolation for TTD applied within the model (</w:t>
      </w:r>
      <w:r w:rsidRPr="005D58CB">
        <w:t>generalised gamma</w:t>
      </w:r>
      <w:r>
        <w:t xml:space="preserve"> curves considered for both T-DXd and </w:t>
      </w:r>
      <w:r w:rsidRPr="005D58CB">
        <w:t>TPC</w:t>
      </w:r>
      <w:r>
        <w:t xml:space="preserve">). </w:t>
      </w:r>
    </w:p>
    <w:p w14:paraId="650EEB43" w14:textId="78C075FF" w:rsidR="00670187" w:rsidRDefault="00670187" w:rsidP="00670187">
      <w:pPr>
        <w:pStyle w:val="Caption"/>
      </w:pPr>
      <w:bookmarkStart w:id="539" w:name="_Ref125381980"/>
      <w:bookmarkStart w:id="540" w:name="_Toc127006655"/>
      <w:bookmarkStart w:id="541" w:name="_Toc129350968"/>
      <w:r>
        <w:t xml:space="preserve">Figure </w:t>
      </w:r>
      <w:r>
        <w:fldChar w:fldCharType="begin"/>
      </w:r>
      <w:r>
        <w:instrText>SEQ Figure \* ARABIC</w:instrText>
      </w:r>
      <w:r>
        <w:fldChar w:fldCharType="separate"/>
      </w:r>
      <w:r w:rsidR="00145F42">
        <w:rPr>
          <w:noProof/>
        </w:rPr>
        <w:t>42</w:t>
      </w:r>
      <w:r>
        <w:fldChar w:fldCharType="end"/>
      </w:r>
      <w:bookmarkEnd w:id="539"/>
      <w:r>
        <w:t xml:space="preserve">: Base-case extrapolations for TTD in the </w:t>
      </w:r>
      <w:r w:rsidRPr="005D58CB">
        <w:t>FAS population</w:t>
      </w:r>
      <w:r>
        <w:t xml:space="preserve"> (generalised gamma, T-DXd and TPC)</w:t>
      </w:r>
      <w:bookmarkEnd w:id="540"/>
      <w:bookmarkEnd w:id="541"/>
    </w:p>
    <w:tbl>
      <w:tblPr>
        <w:tblStyle w:val="TableGrid"/>
        <w:tblW w:w="0" w:type="auto"/>
        <w:tblBorders>
          <w:top w:val="single" w:sz="24" w:space="0" w:color="FFFF00"/>
          <w:left w:val="single" w:sz="24" w:space="0" w:color="FFFF00"/>
          <w:bottom w:val="single" w:sz="24" w:space="0" w:color="FFFF00"/>
          <w:right w:val="single" w:sz="24" w:space="0" w:color="FFFF00"/>
          <w:insideH w:val="single" w:sz="24" w:space="0" w:color="FFFF00"/>
          <w:insideV w:val="single" w:sz="24" w:space="0" w:color="FFFF00"/>
        </w:tblBorders>
        <w:tblLook w:val="04A0" w:firstRow="1" w:lastRow="0" w:firstColumn="1" w:lastColumn="0" w:noHBand="0" w:noVBand="1"/>
      </w:tblPr>
      <w:tblGrid>
        <w:gridCol w:w="9017"/>
      </w:tblGrid>
      <w:tr w:rsidR="00670187" w14:paraId="0AB9BEA5" w14:textId="77777777" w:rsidTr="00046DFE">
        <w:trPr>
          <w:trHeight w:val="1828"/>
        </w:trPr>
        <w:tc>
          <w:tcPr>
            <w:tcW w:w="9017" w:type="dxa"/>
            <w:tcBorders>
              <w:top w:val="single" w:sz="4" w:space="0" w:color="auto"/>
              <w:left w:val="single" w:sz="4" w:space="0" w:color="auto"/>
              <w:bottom w:val="single" w:sz="4" w:space="0" w:color="auto"/>
              <w:right w:val="single" w:sz="4" w:space="0" w:color="auto"/>
            </w:tcBorders>
            <w:vAlign w:val="center"/>
          </w:tcPr>
          <w:p w14:paraId="08644BB9" w14:textId="5241937C" w:rsidR="00670187" w:rsidRDefault="000D1DF8">
            <w:pPr>
              <w:jc w:val="center"/>
            </w:pPr>
            <w:r w:rsidRPr="000D1DF8">
              <w:rPr>
                <w:noProof/>
              </w:rPr>
              <w:drawing>
                <wp:inline distT="0" distB="0" distL="0" distR="0" wp14:anchorId="20A914F5" wp14:editId="5F6DADC4">
                  <wp:extent cx="4815624" cy="2813685"/>
                  <wp:effectExtent l="0" t="0" r="4445" b="571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pic:cNvPicPr/>
                        </pic:nvPicPr>
                        <pic:blipFill>
                          <a:blip r:embed="rId30">
                            <a:extLst>
                              <a:ext uri="{28A0092B-C50C-407E-A947-70E740481C1C}">
                                <a14:useLocalDpi xmlns:a14="http://schemas.microsoft.com/office/drawing/2010/main" val="0"/>
                              </a:ext>
                            </a:extLst>
                          </a:blip>
                          <a:stretch>
                            <a:fillRect/>
                          </a:stretch>
                        </pic:blipFill>
                        <pic:spPr>
                          <a:xfrm>
                            <a:off x="0" y="0"/>
                            <a:ext cx="4815624" cy="2813685"/>
                          </a:xfrm>
                          <a:prstGeom prst="rect">
                            <a:avLst/>
                          </a:prstGeom>
                        </pic:spPr>
                      </pic:pic>
                    </a:graphicData>
                  </a:graphic>
                </wp:inline>
              </w:drawing>
            </w:r>
            <w:r w:rsidR="00670187" w:rsidRPr="001842E7">
              <w:t xml:space="preserve"> </w:t>
            </w:r>
          </w:p>
        </w:tc>
      </w:tr>
    </w:tbl>
    <w:p w14:paraId="12D36988" w14:textId="77777777" w:rsidR="00670187" w:rsidRDefault="00670187" w:rsidP="00670187">
      <w:pPr>
        <w:pStyle w:val="Footnotes"/>
      </w:pPr>
      <w:r>
        <w:t xml:space="preserve">Abbreviations: KM, Kaplan-Meier; </w:t>
      </w:r>
      <w:r w:rsidRPr="001E6BCF">
        <w:rPr>
          <w:rStyle w:val="FootnotesChar"/>
        </w:rPr>
        <w:t>TPC, treatment of physician’s choice</w:t>
      </w:r>
      <w:r>
        <w:t>; TTD, time-to-treatment discontinuation; T-DXd, trastuzumab deruxtecan.</w:t>
      </w:r>
    </w:p>
    <w:p w14:paraId="5384329D" w14:textId="77777777" w:rsidR="00670187" w:rsidRPr="008479F7" w:rsidRDefault="00670187" w:rsidP="00670187">
      <w:pPr>
        <w:pStyle w:val="Heading3"/>
      </w:pPr>
      <w:bookmarkStart w:id="542" w:name="_Ref126857316"/>
      <w:bookmarkStart w:id="543" w:name="_Toc127006443"/>
      <w:bookmarkStart w:id="544" w:name="_Toc129350890"/>
      <w:r w:rsidRPr="008479F7">
        <w:t>Safety</w:t>
      </w:r>
      <w:bookmarkEnd w:id="513"/>
      <w:bookmarkEnd w:id="514"/>
      <w:bookmarkEnd w:id="515"/>
      <w:bookmarkEnd w:id="516"/>
      <w:bookmarkEnd w:id="517"/>
      <w:bookmarkEnd w:id="518"/>
      <w:bookmarkEnd w:id="542"/>
      <w:bookmarkEnd w:id="543"/>
      <w:bookmarkEnd w:id="544"/>
    </w:p>
    <w:p w14:paraId="11969152" w14:textId="4D67A978" w:rsidR="00670187" w:rsidRPr="005D58CB" w:rsidRDefault="00670187" w:rsidP="00670187">
      <w:pPr>
        <w:pStyle w:val="Body"/>
      </w:pPr>
      <w:r w:rsidRPr="005D58CB">
        <w:t>TE</w:t>
      </w:r>
      <w:r w:rsidRPr="00AF4568">
        <w:t>AEs that occurred in the DESTINY-Breast0</w:t>
      </w:r>
      <w:r w:rsidRPr="005D58CB">
        <w:t>4</w:t>
      </w:r>
      <w:r w:rsidRPr="00AF4568">
        <w:t xml:space="preserve"> study are reported in Section </w:t>
      </w:r>
      <w:r w:rsidR="007C383A" w:rsidRPr="005115FA">
        <w:fldChar w:fldCharType="begin"/>
      </w:r>
      <w:r w:rsidR="007C383A" w:rsidRPr="007C383A">
        <w:instrText xml:space="preserve"> REF _Ref99727914 \r \h </w:instrText>
      </w:r>
      <w:r w:rsidR="007C383A">
        <w:instrText xml:space="preserve"> \* MERGEFORMAT </w:instrText>
      </w:r>
      <w:r w:rsidR="007C383A" w:rsidRPr="005115FA">
        <w:fldChar w:fldCharType="separate"/>
      </w:r>
      <w:r w:rsidR="00145F42">
        <w:t>B.2.10</w:t>
      </w:r>
      <w:r w:rsidR="007C383A" w:rsidRPr="005115FA">
        <w:fldChar w:fldCharType="end"/>
      </w:r>
      <w:r w:rsidRPr="005115FA">
        <w:t>.</w:t>
      </w:r>
      <w:r w:rsidRPr="00AF4568">
        <w:t xml:space="preserve"> Grade ≥3 AEs with an incidence of </w:t>
      </w:r>
      <w:r w:rsidRPr="005D58CB">
        <w:t xml:space="preserve">≥5% </w:t>
      </w:r>
      <w:r w:rsidRPr="00AF4568">
        <w:t>in either treatment arm of the DESTINY-Breast0</w:t>
      </w:r>
      <w:r w:rsidRPr="005D58CB">
        <w:t>4</w:t>
      </w:r>
      <w:r w:rsidRPr="00AF4568">
        <w:t xml:space="preserve"> trial were included in the economic model. </w:t>
      </w:r>
      <w:r w:rsidRPr="005D58CB">
        <w:t>TEAEs</w:t>
      </w:r>
      <w:r w:rsidRPr="00AF4568">
        <w:t xml:space="preserve"> </w:t>
      </w:r>
      <w:r w:rsidRPr="005D58CB">
        <w:t>that occurred in &lt;5% of the population are not included as they are not expected to materially impact the cost-effectiveness results.</w:t>
      </w:r>
      <w:r w:rsidRPr="00AF4568">
        <w:t xml:space="preserve"> Two AEs of special interest were identified in the DESTINY </w:t>
      </w:r>
      <w:r w:rsidRPr="005D58CB">
        <w:t>tria</w:t>
      </w:r>
      <w:r w:rsidRPr="00AF4568">
        <w:t>l programme</w:t>
      </w:r>
      <w:r>
        <w:t>:</w:t>
      </w:r>
      <w:r w:rsidRPr="00AF4568">
        <w:t xml:space="preserve"> </w:t>
      </w:r>
      <w:r w:rsidR="00527F13" w:rsidRPr="005D58CB">
        <w:t>ILD</w:t>
      </w:r>
      <w:r w:rsidR="00527F13">
        <w:t xml:space="preserve"> and</w:t>
      </w:r>
      <w:r w:rsidR="00527F13" w:rsidRPr="00AF4568">
        <w:t xml:space="preserve"> </w:t>
      </w:r>
      <w:r w:rsidRPr="00AF4568">
        <w:t>LV</w:t>
      </w:r>
      <w:r>
        <w:t xml:space="preserve"> dysfunction</w:t>
      </w:r>
      <w:r w:rsidR="00527F13">
        <w:t>.</w:t>
      </w:r>
      <w:r>
        <w:t xml:space="preserve"> </w:t>
      </w:r>
      <w:r w:rsidRPr="005B10FF">
        <w:t xml:space="preserve">The </w:t>
      </w:r>
      <w:r w:rsidR="003C63EE" w:rsidRPr="005B10FF">
        <w:t>economic</w:t>
      </w:r>
      <w:r w:rsidRPr="005B10FF">
        <w:t xml:space="preserve"> model </w:t>
      </w:r>
      <w:r w:rsidR="00517B36" w:rsidRPr="005B10FF">
        <w:t>accounts for</w:t>
      </w:r>
      <w:r w:rsidRPr="005B10FF">
        <w:t xml:space="preserve"> ILD</w:t>
      </w:r>
      <w:r w:rsidR="007177F3" w:rsidRPr="005B10FF">
        <w:t xml:space="preserve">, which occurred at </w:t>
      </w:r>
      <w:r w:rsidR="005B10FF">
        <w:t>any grade</w:t>
      </w:r>
      <w:r w:rsidR="000A3E62">
        <w:t>,</w:t>
      </w:r>
      <w:r w:rsidR="00EC3FDC" w:rsidRPr="005B10FF">
        <w:t xml:space="preserve"> </w:t>
      </w:r>
      <w:r w:rsidR="000A3E62">
        <w:t>as the</w:t>
      </w:r>
      <w:r w:rsidRPr="005B10FF">
        <w:t xml:space="preserve"> incidence </w:t>
      </w:r>
      <w:r w:rsidR="000A3E62">
        <w:t>was</w:t>
      </w:r>
      <w:r w:rsidRPr="005B10FF">
        <w:t xml:space="preserve"> ≥5%</w:t>
      </w:r>
      <w:r w:rsidR="00B36C5B" w:rsidRPr="005B10FF">
        <w:t xml:space="preserve"> in </w:t>
      </w:r>
      <w:r w:rsidR="000A3E62">
        <w:t xml:space="preserve">either </w:t>
      </w:r>
      <w:r w:rsidR="006C7E01">
        <w:t>treatment</w:t>
      </w:r>
      <w:r w:rsidR="00B36C5B" w:rsidRPr="005B10FF">
        <w:t xml:space="preserve"> arm</w:t>
      </w:r>
      <w:r w:rsidR="00925B13" w:rsidRPr="005B10FF">
        <w:t xml:space="preserve"> </w:t>
      </w:r>
      <w:r w:rsidR="00F50822" w:rsidRPr="005B10FF">
        <w:t>in DESTINY-Breast04</w:t>
      </w:r>
      <w:r w:rsidRPr="005B10FF">
        <w:t xml:space="preserve">. </w:t>
      </w:r>
      <w:r w:rsidR="0007444E" w:rsidRPr="005B10FF">
        <w:t xml:space="preserve">All grades of </w:t>
      </w:r>
      <w:r w:rsidRPr="005B10FF">
        <w:t xml:space="preserve">ILD </w:t>
      </w:r>
      <w:r w:rsidR="0007444E" w:rsidRPr="005B10FF">
        <w:t>were</w:t>
      </w:r>
      <w:r w:rsidRPr="005B10FF">
        <w:t xml:space="preserve"> included in the model regardless of severity. LV dysfunction was not included within the</w:t>
      </w:r>
      <w:r w:rsidR="00F50822" w:rsidRPr="005B10FF">
        <w:t xml:space="preserve"> </w:t>
      </w:r>
      <w:r w:rsidRPr="005B10FF">
        <w:t xml:space="preserve">model as </w:t>
      </w:r>
      <w:r w:rsidR="00535E2F">
        <w:t xml:space="preserve">the incidence of </w:t>
      </w:r>
      <w:r w:rsidRPr="005B10FF">
        <w:t>LV dysfunction</w:t>
      </w:r>
      <w:r w:rsidR="00535E2F">
        <w:t xml:space="preserve">, </w:t>
      </w:r>
      <w:r w:rsidR="00535E2F" w:rsidRPr="005B10FF">
        <w:t xml:space="preserve">which occurred at </w:t>
      </w:r>
      <w:r w:rsidR="00535E2F">
        <w:t>any grade,</w:t>
      </w:r>
      <w:r w:rsidR="00535E2F" w:rsidRPr="005B10FF">
        <w:t xml:space="preserve"> </w:t>
      </w:r>
      <w:r w:rsidR="00535E2F">
        <w:t>was</w:t>
      </w:r>
      <w:r w:rsidR="00F50822" w:rsidRPr="005B10FF">
        <w:t xml:space="preserve"> &lt;5</w:t>
      </w:r>
      <w:r w:rsidRPr="005B10FF">
        <w:t xml:space="preserve">% </w:t>
      </w:r>
      <w:r w:rsidR="006F4CE0" w:rsidRPr="005B10FF">
        <w:t xml:space="preserve">and </w:t>
      </w:r>
      <w:r w:rsidR="00535E2F">
        <w:t xml:space="preserve">therefore </w:t>
      </w:r>
      <w:r w:rsidR="006F4CE0" w:rsidRPr="005B10FF">
        <w:t>did not meet the</w:t>
      </w:r>
      <w:r w:rsidRPr="005B10FF">
        <w:t xml:space="preserve"> threshold for inclusion in the economic evaluation; </w:t>
      </w:r>
      <w:r w:rsidR="00CA6E82">
        <w:t xml:space="preserve">4.6% (n=17) </w:t>
      </w:r>
      <w:r w:rsidRPr="005B10FF">
        <w:t xml:space="preserve">of patients in T-DXd arm </w:t>
      </w:r>
      <w:r w:rsidR="00791E4B" w:rsidRPr="005B10FF">
        <w:t xml:space="preserve">and </w:t>
      </w:r>
      <w:r w:rsidR="00D07A05">
        <w:t>0%</w:t>
      </w:r>
      <w:r w:rsidR="00791E4B" w:rsidRPr="005B10FF">
        <w:t xml:space="preserve"> patients in the TPC arm</w:t>
      </w:r>
      <w:r w:rsidRPr="005B10FF">
        <w:t xml:space="preserve"> experienced LV dysfunction</w:t>
      </w:r>
      <w:r w:rsidR="00163F68">
        <w:t xml:space="preserve"> at any grade, </w:t>
      </w:r>
      <w:r w:rsidR="00163F68" w:rsidRPr="005B10FF">
        <w:t>0.5% (n=2)</w:t>
      </w:r>
      <w:r w:rsidR="00163F68">
        <w:t xml:space="preserve"> </w:t>
      </w:r>
      <w:r w:rsidR="00163F68" w:rsidRPr="005B10FF">
        <w:t xml:space="preserve">of patients in T-DXd arm and </w:t>
      </w:r>
      <w:r w:rsidR="00D07A05">
        <w:t>0%</w:t>
      </w:r>
      <w:r w:rsidR="00163F68" w:rsidRPr="005B10FF">
        <w:t xml:space="preserve"> patients in the TPC arm experienced LV dysfunction</w:t>
      </w:r>
      <w:r w:rsidR="00163F68">
        <w:t xml:space="preserve"> at </w:t>
      </w:r>
      <w:r w:rsidR="00163F68" w:rsidRPr="00AF4568">
        <w:t>Grade ≥3</w:t>
      </w:r>
      <w:r w:rsidR="00163F68">
        <w:t>.</w:t>
      </w:r>
    </w:p>
    <w:p w14:paraId="5851B9EC" w14:textId="31EE0EFA" w:rsidR="00670187" w:rsidRPr="00AF4568" w:rsidRDefault="00670187" w:rsidP="00670187">
      <w:pPr>
        <w:pStyle w:val="Body"/>
      </w:pPr>
      <w:r w:rsidRPr="003C648C">
        <w:rPr>
          <w:b/>
        </w:rPr>
        <w:fldChar w:fldCharType="begin"/>
      </w:r>
      <w:r w:rsidRPr="003C648C">
        <w:rPr>
          <w:b/>
        </w:rPr>
        <w:instrText xml:space="preserve"> REF _Ref96105137 \h  \* MERGEFORMAT </w:instrText>
      </w:r>
      <w:r w:rsidRPr="003C648C">
        <w:rPr>
          <w:b/>
        </w:rPr>
      </w:r>
      <w:r w:rsidRPr="003C648C">
        <w:rPr>
          <w:b/>
        </w:rPr>
        <w:fldChar w:fldCharType="separate"/>
      </w:r>
      <w:r w:rsidR="00145F42" w:rsidRPr="00145F42">
        <w:rPr>
          <w:b/>
        </w:rPr>
        <w:t>Table 41</w:t>
      </w:r>
      <w:r w:rsidRPr="003C648C">
        <w:rPr>
          <w:b/>
        </w:rPr>
        <w:fldChar w:fldCharType="end"/>
      </w:r>
      <w:r w:rsidRPr="003C648C">
        <w:rPr>
          <w:b/>
        </w:rPr>
        <w:t xml:space="preserve"> </w:t>
      </w:r>
      <w:r w:rsidRPr="00AF4568">
        <w:t>presents the AEs from DESTINY-Breast0</w:t>
      </w:r>
      <w:r w:rsidRPr="005D58CB">
        <w:t>4</w:t>
      </w:r>
      <w:r w:rsidRPr="00AF4568">
        <w:t xml:space="preserve"> included within the economic model. </w:t>
      </w:r>
    </w:p>
    <w:p w14:paraId="52568958" w14:textId="776785FF" w:rsidR="00670187" w:rsidRPr="00AF4568" w:rsidRDefault="00670187" w:rsidP="00670187">
      <w:pPr>
        <w:pStyle w:val="Caption"/>
      </w:pPr>
      <w:bookmarkStart w:id="545" w:name="_Ref96105137"/>
      <w:bookmarkStart w:id="546" w:name="_Toc98924751"/>
      <w:bookmarkStart w:id="547" w:name="_Toc127006671"/>
      <w:bookmarkStart w:id="548" w:name="_Toc129351016"/>
      <w:r w:rsidRPr="00AF4568">
        <w:lastRenderedPageBreak/>
        <w:t xml:space="preserve">Table </w:t>
      </w:r>
      <w:r w:rsidRPr="00AF4568">
        <w:fldChar w:fldCharType="begin"/>
      </w:r>
      <w:r w:rsidRPr="00AF4568">
        <w:instrText>SEQ Table \* ARABIC</w:instrText>
      </w:r>
      <w:r w:rsidRPr="00AF4568">
        <w:fldChar w:fldCharType="separate"/>
      </w:r>
      <w:r w:rsidR="00145F42">
        <w:rPr>
          <w:noProof/>
        </w:rPr>
        <w:t>41</w:t>
      </w:r>
      <w:r w:rsidRPr="00AF4568">
        <w:fldChar w:fldCharType="end"/>
      </w:r>
      <w:bookmarkEnd w:id="545"/>
      <w:r w:rsidRPr="00AF4568">
        <w:t>: Adverse event incidence included in the economic model</w:t>
      </w:r>
      <w:bookmarkEnd w:id="546"/>
      <w:bookmarkEnd w:id="547"/>
      <w:bookmarkEnd w:id="548"/>
    </w:p>
    <w:tbl>
      <w:tblPr>
        <w:tblStyle w:val="TableGrid"/>
        <w:tblW w:w="5000" w:type="pct"/>
        <w:tblLook w:val="04A0" w:firstRow="1" w:lastRow="0" w:firstColumn="1" w:lastColumn="0" w:noHBand="0" w:noVBand="1"/>
      </w:tblPr>
      <w:tblGrid>
        <w:gridCol w:w="4675"/>
        <w:gridCol w:w="2171"/>
        <w:gridCol w:w="2171"/>
      </w:tblGrid>
      <w:tr w:rsidR="00670187" w:rsidRPr="00AF4568" w14:paraId="19FA4DEA" w14:textId="77777777">
        <w:tc>
          <w:tcPr>
            <w:tcW w:w="2592" w:type="pct"/>
            <w:shd w:val="clear" w:color="auto" w:fill="D9D9D9" w:themeFill="background1" w:themeFillShade="D9"/>
            <w:vAlign w:val="center"/>
          </w:tcPr>
          <w:p w14:paraId="5CDFE369" w14:textId="77777777" w:rsidR="00670187" w:rsidRPr="00AF4568" w:rsidRDefault="00670187">
            <w:pPr>
              <w:pStyle w:val="NICETableHeader"/>
            </w:pPr>
            <w:r w:rsidRPr="00AF4568">
              <w:t>Adverse event, n (%)</w:t>
            </w:r>
          </w:p>
        </w:tc>
        <w:tc>
          <w:tcPr>
            <w:tcW w:w="1204" w:type="pct"/>
            <w:shd w:val="clear" w:color="auto" w:fill="D9D9D9" w:themeFill="background1" w:themeFillShade="D9"/>
          </w:tcPr>
          <w:p w14:paraId="1424294F" w14:textId="77777777" w:rsidR="00670187" w:rsidRPr="005D58CB" w:rsidRDefault="00670187">
            <w:pPr>
              <w:pStyle w:val="NICETableHeader"/>
              <w:jc w:val="center"/>
            </w:pPr>
            <w:r w:rsidRPr="005D58CB">
              <w:t>T-DXd</w:t>
            </w:r>
          </w:p>
          <w:p w14:paraId="4A518055" w14:textId="77777777" w:rsidR="00670187" w:rsidRPr="005D58CB" w:rsidRDefault="00670187">
            <w:pPr>
              <w:pStyle w:val="NICETableHeader"/>
              <w:jc w:val="center"/>
            </w:pPr>
            <w:r w:rsidRPr="005D58CB">
              <w:t>(n=371)</w:t>
            </w:r>
          </w:p>
        </w:tc>
        <w:tc>
          <w:tcPr>
            <w:tcW w:w="1204" w:type="pct"/>
            <w:shd w:val="clear" w:color="auto" w:fill="D9D9D9" w:themeFill="background1" w:themeFillShade="D9"/>
          </w:tcPr>
          <w:p w14:paraId="33B52568" w14:textId="77777777" w:rsidR="00670187" w:rsidRPr="005D58CB" w:rsidRDefault="00670187">
            <w:pPr>
              <w:pStyle w:val="NICETableHeader"/>
              <w:jc w:val="center"/>
            </w:pPr>
            <w:r w:rsidRPr="005D58CB">
              <w:t>TPC</w:t>
            </w:r>
          </w:p>
          <w:p w14:paraId="4768C92B" w14:textId="77777777" w:rsidR="00670187" w:rsidRPr="005D58CB" w:rsidRDefault="00670187">
            <w:pPr>
              <w:pStyle w:val="NICETableHeader"/>
              <w:jc w:val="center"/>
            </w:pPr>
            <w:r w:rsidRPr="005D58CB">
              <w:t>(n=172)</w:t>
            </w:r>
          </w:p>
        </w:tc>
      </w:tr>
      <w:tr w:rsidR="00670187" w:rsidRPr="00AF4568" w14:paraId="0472DE7E" w14:textId="77777777">
        <w:tc>
          <w:tcPr>
            <w:tcW w:w="2592" w:type="pct"/>
            <w:vAlign w:val="bottom"/>
          </w:tcPr>
          <w:p w14:paraId="328BD4F0" w14:textId="77777777" w:rsidR="00670187" w:rsidRPr="005D58CB" w:rsidRDefault="00670187">
            <w:pPr>
              <w:pStyle w:val="NICETabletext"/>
              <w:rPr>
                <w:rFonts w:cs="Arial"/>
                <w:szCs w:val="20"/>
              </w:rPr>
            </w:pPr>
            <w:r w:rsidRPr="005D58CB">
              <w:rPr>
                <w:rFonts w:cs="Arial"/>
                <w:szCs w:val="20"/>
              </w:rPr>
              <w:t>Interstitial lung disease*</w:t>
            </w:r>
          </w:p>
        </w:tc>
        <w:tc>
          <w:tcPr>
            <w:tcW w:w="1204" w:type="pct"/>
            <w:vAlign w:val="center"/>
          </w:tcPr>
          <w:p w14:paraId="3974C73E" w14:textId="71EDF9A5" w:rsidR="00670187" w:rsidRPr="00294FDC" w:rsidRDefault="00294FDC">
            <w:pPr>
              <w:pStyle w:val="NICETabletext"/>
              <w:jc w:val="center"/>
              <w:rPr>
                <w:color w:val="000000"/>
                <w:highlight w:val="black"/>
              </w:rPr>
            </w:pPr>
            <w:r w:rsidRPr="00294FDC">
              <w:rPr>
                <w:color w:val="000000"/>
                <w:highlight w:val="black"/>
              </w:rPr>
              <w:t>xxxxxx</w:t>
            </w:r>
          </w:p>
        </w:tc>
        <w:tc>
          <w:tcPr>
            <w:tcW w:w="1204" w:type="pct"/>
            <w:vAlign w:val="center"/>
          </w:tcPr>
          <w:p w14:paraId="500C5703" w14:textId="7BA9206D" w:rsidR="00670187" w:rsidRPr="00294FDC" w:rsidRDefault="00294FDC">
            <w:pPr>
              <w:pStyle w:val="NICETabletext"/>
              <w:jc w:val="center"/>
              <w:rPr>
                <w:color w:val="000000"/>
                <w:highlight w:val="black"/>
              </w:rPr>
            </w:pPr>
            <w:r w:rsidRPr="00294FDC">
              <w:rPr>
                <w:color w:val="000000"/>
                <w:highlight w:val="black"/>
              </w:rPr>
              <w:t>xxxxx</w:t>
            </w:r>
          </w:p>
        </w:tc>
      </w:tr>
      <w:tr w:rsidR="00670187" w:rsidRPr="00AF4568" w14:paraId="7F0A6981" w14:textId="77777777">
        <w:tc>
          <w:tcPr>
            <w:tcW w:w="2592" w:type="pct"/>
            <w:vAlign w:val="bottom"/>
          </w:tcPr>
          <w:p w14:paraId="45CE376E" w14:textId="77777777" w:rsidR="00670187" w:rsidRPr="005D58CB" w:rsidRDefault="00670187">
            <w:pPr>
              <w:pStyle w:val="NICETabletext"/>
              <w:rPr>
                <w:rFonts w:cs="Arial"/>
                <w:szCs w:val="20"/>
              </w:rPr>
            </w:pPr>
            <w:r w:rsidRPr="005D58CB">
              <w:rPr>
                <w:rFonts w:cs="Arial"/>
                <w:szCs w:val="20"/>
              </w:rPr>
              <w:t>Anaemia</w:t>
            </w:r>
          </w:p>
        </w:tc>
        <w:tc>
          <w:tcPr>
            <w:tcW w:w="1204" w:type="pct"/>
            <w:vAlign w:val="center"/>
          </w:tcPr>
          <w:p w14:paraId="13313E85" w14:textId="2296B9E9" w:rsidR="00670187" w:rsidRPr="00294FDC" w:rsidRDefault="00294FDC">
            <w:pPr>
              <w:pStyle w:val="NICETabletext"/>
              <w:jc w:val="center"/>
              <w:rPr>
                <w:color w:val="000000"/>
                <w:highlight w:val="black"/>
              </w:rPr>
            </w:pPr>
            <w:r w:rsidRPr="00294FDC">
              <w:rPr>
                <w:color w:val="000000"/>
                <w:highlight w:val="black"/>
              </w:rPr>
              <w:t>xxxxxx</w:t>
            </w:r>
          </w:p>
        </w:tc>
        <w:tc>
          <w:tcPr>
            <w:tcW w:w="1204" w:type="pct"/>
            <w:vAlign w:val="center"/>
          </w:tcPr>
          <w:p w14:paraId="633839B3" w14:textId="058F9D7A" w:rsidR="00670187" w:rsidRPr="00294FDC" w:rsidRDefault="00294FDC">
            <w:pPr>
              <w:pStyle w:val="NICETabletext"/>
              <w:jc w:val="center"/>
              <w:rPr>
                <w:color w:val="000000"/>
                <w:highlight w:val="black"/>
              </w:rPr>
            </w:pPr>
            <w:r w:rsidRPr="00294FDC">
              <w:rPr>
                <w:color w:val="000000"/>
                <w:highlight w:val="black"/>
              </w:rPr>
              <w:t>xxxxx</w:t>
            </w:r>
          </w:p>
        </w:tc>
      </w:tr>
      <w:tr w:rsidR="00670187" w:rsidRPr="00AF4568" w14:paraId="24045694" w14:textId="77777777">
        <w:tc>
          <w:tcPr>
            <w:tcW w:w="2592" w:type="pct"/>
            <w:vAlign w:val="bottom"/>
          </w:tcPr>
          <w:p w14:paraId="4D7E8621" w14:textId="77777777" w:rsidR="00670187" w:rsidRPr="005D58CB" w:rsidRDefault="00670187">
            <w:pPr>
              <w:pStyle w:val="NICETabletext"/>
              <w:rPr>
                <w:rFonts w:cs="Arial"/>
                <w:szCs w:val="20"/>
              </w:rPr>
            </w:pPr>
            <w:r w:rsidRPr="005D58CB">
              <w:rPr>
                <w:rFonts w:cs="Arial"/>
                <w:szCs w:val="20"/>
              </w:rPr>
              <w:t>Neutrophil count decreased</w:t>
            </w:r>
          </w:p>
        </w:tc>
        <w:tc>
          <w:tcPr>
            <w:tcW w:w="1204" w:type="pct"/>
            <w:vAlign w:val="center"/>
          </w:tcPr>
          <w:p w14:paraId="09EC7B08" w14:textId="167F361A" w:rsidR="00670187" w:rsidRPr="00294FDC" w:rsidRDefault="00294FDC">
            <w:pPr>
              <w:pStyle w:val="NICETabletext"/>
              <w:jc w:val="center"/>
              <w:rPr>
                <w:color w:val="000000"/>
                <w:highlight w:val="black"/>
              </w:rPr>
            </w:pPr>
            <w:r w:rsidRPr="00294FDC">
              <w:rPr>
                <w:color w:val="000000"/>
                <w:highlight w:val="black"/>
              </w:rPr>
              <w:t>xxxxx</w:t>
            </w:r>
          </w:p>
        </w:tc>
        <w:tc>
          <w:tcPr>
            <w:tcW w:w="1204" w:type="pct"/>
            <w:vAlign w:val="center"/>
          </w:tcPr>
          <w:p w14:paraId="5038899E" w14:textId="48F0A617" w:rsidR="00670187" w:rsidRPr="00294FDC" w:rsidRDefault="00294FDC">
            <w:pPr>
              <w:pStyle w:val="NICETabletext"/>
              <w:jc w:val="center"/>
              <w:rPr>
                <w:color w:val="000000"/>
                <w:highlight w:val="black"/>
              </w:rPr>
            </w:pPr>
            <w:r w:rsidRPr="00294FDC">
              <w:rPr>
                <w:color w:val="000000"/>
                <w:highlight w:val="black"/>
              </w:rPr>
              <w:t>xxxxxx</w:t>
            </w:r>
          </w:p>
        </w:tc>
      </w:tr>
      <w:tr w:rsidR="00670187" w:rsidRPr="00AF4568" w14:paraId="3357306C" w14:textId="77777777">
        <w:tc>
          <w:tcPr>
            <w:tcW w:w="2592" w:type="pct"/>
            <w:vAlign w:val="bottom"/>
          </w:tcPr>
          <w:p w14:paraId="557A3FFC" w14:textId="77777777" w:rsidR="00670187" w:rsidRPr="005D58CB" w:rsidRDefault="00670187">
            <w:pPr>
              <w:pStyle w:val="NICETabletext"/>
              <w:rPr>
                <w:rFonts w:cs="Arial"/>
                <w:szCs w:val="20"/>
              </w:rPr>
            </w:pPr>
            <w:r w:rsidRPr="005D58CB">
              <w:rPr>
                <w:rFonts w:cs="Arial"/>
                <w:szCs w:val="20"/>
              </w:rPr>
              <w:t>White blood cell count decreased</w:t>
            </w:r>
          </w:p>
        </w:tc>
        <w:tc>
          <w:tcPr>
            <w:tcW w:w="1204" w:type="pct"/>
            <w:vAlign w:val="center"/>
          </w:tcPr>
          <w:p w14:paraId="4DF586AE" w14:textId="26B0EBDA" w:rsidR="00670187" w:rsidRPr="00294FDC" w:rsidRDefault="00294FDC">
            <w:pPr>
              <w:pStyle w:val="NICETabletext"/>
              <w:jc w:val="center"/>
              <w:rPr>
                <w:color w:val="000000"/>
                <w:highlight w:val="black"/>
              </w:rPr>
            </w:pPr>
            <w:r w:rsidRPr="00294FDC">
              <w:rPr>
                <w:color w:val="000000"/>
                <w:highlight w:val="black"/>
              </w:rPr>
              <w:t>xxxxx</w:t>
            </w:r>
          </w:p>
        </w:tc>
        <w:tc>
          <w:tcPr>
            <w:tcW w:w="1204" w:type="pct"/>
            <w:vAlign w:val="center"/>
          </w:tcPr>
          <w:p w14:paraId="5F3C9CC6" w14:textId="0E2A910D" w:rsidR="00670187" w:rsidRPr="00294FDC" w:rsidRDefault="00294FDC">
            <w:pPr>
              <w:pStyle w:val="NICETabletext"/>
              <w:jc w:val="center"/>
              <w:rPr>
                <w:color w:val="000000"/>
                <w:highlight w:val="black"/>
              </w:rPr>
            </w:pPr>
            <w:r w:rsidRPr="00294FDC">
              <w:rPr>
                <w:color w:val="000000"/>
                <w:highlight w:val="black"/>
              </w:rPr>
              <w:t>xxxxxx</w:t>
            </w:r>
          </w:p>
        </w:tc>
      </w:tr>
      <w:tr w:rsidR="00670187" w:rsidRPr="00AF4568" w14:paraId="3B5B0EE3" w14:textId="77777777">
        <w:tc>
          <w:tcPr>
            <w:tcW w:w="2592" w:type="pct"/>
            <w:vAlign w:val="bottom"/>
          </w:tcPr>
          <w:p w14:paraId="32E96691" w14:textId="77777777" w:rsidR="00670187" w:rsidRPr="005D58CB" w:rsidRDefault="00670187">
            <w:pPr>
              <w:pStyle w:val="NICETabletext"/>
              <w:rPr>
                <w:rFonts w:cs="Arial"/>
                <w:szCs w:val="20"/>
              </w:rPr>
            </w:pPr>
            <w:r w:rsidRPr="005D58CB">
              <w:rPr>
                <w:rFonts w:cs="Arial"/>
                <w:szCs w:val="20"/>
              </w:rPr>
              <w:t>Platelet count decreased</w:t>
            </w:r>
          </w:p>
        </w:tc>
        <w:tc>
          <w:tcPr>
            <w:tcW w:w="1204" w:type="pct"/>
            <w:vAlign w:val="center"/>
          </w:tcPr>
          <w:p w14:paraId="3F109F85" w14:textId="57B19B21" w:rsidR="00670187" w:rsidRPr="00294FDC" w:rsidRDefault="00294FDC">
            <w:pPr>
              <w:pStyle w:val="NICETabletext"/>
              <w:jc w:val="center"/>
              <w:rPr>
                <w:color w:val="000000"/>
                <w:highlight w:val="black"/>
              </w:rPr>
            </w:pPr>
            <w:r w:rsidRPr="00294FDC">
              <w:rPr>
                <w:color w:val="000000"/>
                <w:highlight w:val="black"/>
              </w:rPr>
              <w:t>xxxxx</w:t>
            </w:r>
          </w:p>
        </w:tc>
        <w:tc>
          <w:tcPr>
            <w:tcW w:w="1204" w:type="pct"/>
            <w:vAlign w:val="center"/>
          </w:tcPr>
          <w:p w14:paraId="7BC478CB" w14:textId="3533B6D7" w:rsidR="00670187" w:rsidRPr="00294FDC" w:rsidRDefault="00294FDC">
            <w:pPr>
              <w:pStyle w:val="NICETabletext"/>
              <w:jc w:val="center"/>
              <w:rPr>
                <w:color w:val="000000"/>
                <w:highlight w:val="black"/>
              </w:rPr>
            </w:pPr>
            <w:r w:rsidRPr="00294FDC">
              <w:rPr>
                <w:color w:val="000000"/>
                <w:highlight w:val="black"/>
              </w:rPr>
              <w:t>xxxxx</w:t>
            </w:r>
          </w:p>
        </w:tc>
      </w:tr>
      <w:tr w:rsidR="00670187" w:rsidRPr="00AF4568" w14:paraId="3F207129" w14:textId="77777777">
        <w:tc>
          <w:tcPr>
            <w:tcW w:w="2592" w:type="pct"/>
            <w:vAlign w:val="bottom"/>
          </w:tcPr>
          <w:p w14:paraId="2F570025" w14:textId="77777777" w:rsidR="00670187" w:rsidRPr="005D58CB" w:rsidRDefault="00670187">
            <w:pPr>
              <w:pStyle w:val="NICETabletext"/>
              <w:rPr>
                <w:rFonts w:cs="Arial"/>
                <w:szCs w:val="20"/>
              </w:rPr>
            </w:pPr>
            <w:r w:rsidRPr="005D58CB">
              <w:rPr>
                <w:rFonts w:cs="Arial"/>
                <w:szCs w:val="20"/>
              </w:rPr>
              <w:t>Fatigue</w:t>
            </w:r>
          </w:p>
        </w:tc>
        <w:tc>
          <w:tcPr>
            <w:tcW w:w="1204" w:type="pct"/>
            <w:vAlign w:val="center"/>
          </w:tcPr>
          <w:p w14:paraId="37AD5193" w14:textId="68FF9DB8" w:rsidR="00670187" w:rsidRPr="00294FDC" w:rsidRDefault="00294FDC">
            <w:pPr>
              <w:pStyle w:val="NICETabletext"/>
              <w:jc w:val="center"/>
              <w:rPr>
                <w:color w:val="000000"/>
                <w:highlight w:val="black"/>
              </w:rPr>
            </w:pPr>
            <w:r w:rsidRPr="00294FDC">
              <w:rPr>
                <w:color w:val="000000"/>
                <w:highlight w:val="black"/>
              </w:rPr>
              <w:t>xxxxx</w:t>
            </w:r>
          </w:p>
        </w:tc>
        <w:tc>
          <w:tcPr>
            <w:tcW w:w="1204" w:type="pct"/>
            <w:vAlign w:val="center"/>
          </w:tcPr>
          <w:p w14:paraId="0F1F4ED8" w14:textId="49058C5C" w:rsidR="00670187" w:rsidRPr="00294FDC" w:rsidRDefault="00294FDC">
            <w:pPr>
              <w:pStyle w:val="NICETabletext"/>
              <w:jc w:val="center"/>
              <w:rPr>
                <w:color w:val="000000"/>
                <w:highlight w:val="black"/>
              </w:rPr>
            </w:pPr>
            <w:r w:rsidRPr="00294FDC">
              <w:rPr>
                <w:color w:val="000000"/>
                <w:highlight w:val="black"/>
              </w:rPr>
              <w:t>xxxxx</w:t>
            </w:r>
          </w:p>
        </w:tc>
      </w:tr>
      <w:tr w:rsidR="00670187" w:rsidRPr="00AF4568" w14:paraId="0A2303A9" w14:textId="77777777">
        <w:tc>
          <w:tcPr>
            <w:tcW w:w="2592" w:type="pct"/>
            <w:vAlign w:val="bottom"/>
          </w:tcPr>
          <w:p w14:paraId="5AA210AD" w14:textId="77777777" w:rsidR="00670187" w:rsidRPr="005D58CB" w:rsidRDefault="00670187">
            <w:pPr>
              <w:pStyle w:val="NICETabletext"/>
              <w:rPr>
                <w:rFonts w:cs="Arial"/>
                <w:szCs w:val="20"/>
                <w:highlight w:val="green"/>
              </w:rPr>
            </w:pPr>
            <w:r w:rsidRPr="005D58CB">
              <w:rPr>
                <w:rFonts w:cs="Arial"/>
                <w:szCs w:val="20"/>
              </w:rPr>
              <w:t>Increased ALT</w:t>
            </w:r>
          </w:p>
        </w:tc>
        <w:tc>
          <w:tcPr>
            <w:tcW w:w="1204" w:type="pct"/>
            <w:vAlign w:val="center"/>
          </w:tcPr>
          <w:p w14:paraId="1666B470" w14:textId="493A042F" w:rsidR="00670187" w:rsidRPr="00294FDC" w:rsidRDefault="00294FDC">
            <w:pPr>
              <w:pStyle w:val="NICETabletext"/>
              <w:jc w:val="center"/>
              <w:rPr>
                <w:color w:val="000000"/>
                <w:highlight w:val="black"/>
              </w:rPr>
            </w:pPr>
            <w:r w:rsidRPr="00294FDC">
              <w:rPr>
                <w:color w:val="000000"/>
                <w:highlight w:val="black"/>
              </w:rPr>
              <w:t>xxxxx</w:t>
            </w:r>
          </w:p>
        </w:tc>
        <w:tc>
          <w:tcPr>
            <w:tcW w:w="1204" w:type="pct"/>
            <w:vAlign w:val="center"/>
          </w:tcPr>
          <w:p w14:paraId="7D24DC43" w14:textId="366C478A" w:rsidR="00670187" w:rsidRPr="00294FDC" w:rsidRDefault="00294FDC">
            <w:pPr>
              <w:pStyle w:val="NICETabletext"/>
              <w:jc w:val="center"/>
              <w:rPr>
                <w:color w:val="000000"/>
                <w:highlight w:val="black"/>
              </w:rPr>
            </w:pPr>
            <w:r w:rsidRPr="00294FDC">
              <w:rPr>
                <w:color w:val="000000"/>
                <w:highlight w:val="black"/>
              </w:rPr>
              <w:t>xxxxx</w:t>
            </w:r>
          </w:p>
        </w:tc>
      </w:tr>
    </w:tbl>
    <w:p w14:paraId="7C500DAF" w14:textId="589A4903" w:rsidR="00670187" w:rsidRDefault="00670187" w:rsidP="00670187">
      <w:pPr>
        <w:pStyle w:val="Footnotes"/>
        <w:spacing w:after="0"/>
      </w:pPr>
      <w:r w:rsidRPr="00AF4568">
        <w:t>*Interstitial lung disease was included, regardless of severity.</w:t>
      </w:r>
      <w:r w:rsidRPr="002E5B78">
        <w:t xml:space="preserve"> Interstitial lung disease includes events that were adjudicated as </w:t>
      </w:r>
      <w:r>
        <w:t>i</w:t>
      </w:r>
      <w:r w:rsidRPr="002E5B78">
        <w:t xml:space="preserve">nterstitial lung disease and </w:t>
      </w:r>
      <w:r w:rsidR="00894170">
        <w:t>assessed to be</w:t>
      </w:r>
      <w:r w:rsidRPr="002E5B78">
        <w:t xml:space="preserve"> related to </w:t>
      </w:r>
      <w:r w:rsidR="00894170">
        <w:t xml:space="preserve">the </w:t>
      </w:r>
      <w:r w:rsidRPr="002E5B78">
        <w:t xml:space="preserve">use of T-DXd or TPC. </w:t>
      </w:r>
    </w:p>
    <w:p w14:paraId="2629E19F" w14:textId="77777777" w:rsidR="00670187" w:rsidRPr="005D58CB" w:rsidRDefault="00670187" w:rsidP="00670187">
      <w:pPr>
        <w:pStyle w:val="Footnotes"/>
        <w:spacing w:after="0"/>
      </w:pPr>
      <w:r w:rsidRPr="00AF4568">
        <w:t xml:space="preserve">Abbreviations: </w:t>
      </w:r>
      <w:r>
        <w:t>ALT, a</w:t>
      </w:r>
      <w:r w:rsidRPr="004410C7">
        <w:t>lanine transaminase</w:t>
      </w:r>
      <w:r>
        <w:t xml:space="preserve">; </w:t>
      </w:r>
      <w:r w:rsidRPr="00AF4568">
        <w:t>T-DXd, trastuzumab deruxtecan</w:t>
      </w:r>
      <w:r w:rsidRPr="005D58CB">
        <w:t>; TPC, treatment of physician’s choice.</w:t>
      </w:r>
    </w:p>
    <w:p w14:paraId="2FC14BBB" w14:textId="1EEB4788" w:rsidR="00670187" w:rsidRPr="00AF4568" w:rsidRDefault="00670187" w:rsidP="00670187">
      <w:pPr>
        <w:pStyle w:val="Body"/>
      </w:pPr>
      <w:r w:rsidRPr="005D58CB">
        <w:rPr>
          <w:sz w:val="18"/>
          <w:szCs w:val="18"/>
        </w:rPr>
        <w:t>Source: Daiichi Sankyo Inc., 2022 (CSR, Data on File)</w:t>
      </w:r>
      <w:r w:rsidRPr="005D58CB">
        <w:rPr>
          <w:sz w:val="18"/>
          <w:szCs w:val="18"/>
        </w:rPr>
        <w:fldChar w:fldCharType="begin"/>
      </w:r>
      <w:r w:rsidR="00CA6345">
        <w:rPr>
          <w:sz w:val="18"/>
          <w:szCs w:val="18"/>
        </w:rPr>
        <w:instrText xml:space="preserve"> ADDIN ZOTERO_ITEM CSL_CITATION {"citationID":"mXMupjpg","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D58CB">
        <w:rPr>
          <w:sz w:val="18"/>
          <w:szCs w:val="18"/>
        </w:rPr>
        <w:fldChar w:fldCharType="separate"/>
      </w:r>
      <w:r w:rsidR="00FD57F4" w:rsidRPr="00FD57F4">
        <w:rPr>
          <w:rFonts w:cs="Arial"/>
          <w:sz w:val="18"/>
          <w:szCs w:val="24"/>
          <w:vertAlign w:val="superscript"/>
        </w:rPr>
        <w:t>7</w:t>
      </w:r>
      <w:r w:rsidRPr="005D58CB">
        <w:rPr>
          <w:sz w:val="18"/>
          <w:szCs w:val="18"/>
        </w:rPr>
        <w:fldChar w:fldCharType="end"/>
      </w:r>
    </w:p>
    <w:bookmarkStart w:id="549" w:name="_Toc124508302"/>
    <w:bookmarkStart w:id="550" w:name="_Toc121247339"/>
    <w:bookmarkStart w:id="551" w:name="_Toc121247480"/>
    <w:bookmarkStart w:id="552" w:name="_Toc124508303"/>
    <w:bookmarkStart w:id="553" w:name="_Toc121247340"/>
    <w:bookmarkStart w:id="554" w:name="_Toc121247481"/>
    <w:bookmarkStart w:id="555" w:name="_Toc124508304"/>
    <w:bookmarkStart w:id="556" w:name="_Ref97040618"/>
    <w:bookmarkStart w:id="557" w:name="_Toc98924752"/>
    <w:bookmarkEnd w:id="549"/>
    <w:bookmarkEnd w:id="550"/>
    <w:bookmarkEnd w:id="551"/>
    <w:bookmarkEnd w:id="552"/>
    <w:bookmarkEnd w:id="553"/>
    <w:bookmarkEnd w:id="554"/>
    <w:bookmarkEnd w:id="555"/>
    <w:p w14:paraId="25831CE7" w14:textId="77777777" w:rsidR="00670187" w:rsidRPr="00AF4568" w:rsidRDefault="00670187" w:rsidP="00670187">
      <w:pPr>
        <w:pStyle w:val="Heading3"/>
      </w:pPr>
      <w:r w:rsidRPr="00AF4568">
        <w:rPr>
          <w:iCs/>
          <w:szCs w:val="18"/>
        </w:rPr>
        <w:fldChar w:fldCharType="begin"/>
      </w:r>
      <w:r w:rsidRPr="00AF4568">
        <w:rPr>
          <w:iCs/>
          <w:szCs w:val="18"/>
        </w:rPr>
        <w:fldChar w:fldCharType="separate"/>
      </w:r>
      <w:r w:rsidRPr="00AF4568">
        <w:rPr>
          <w:iCs/>
          <w:szCs w:val="18"/>
        </w:rPr>
        <w:fldChar w:fldCharType="end"/>
      </w:r>
      <w:bookmarkStart w:id="558" w:name="_Toc121247341"/>
      <w:bookmarkStart w:id="559" w:name="_Toc121247482"/>
      <w:bookmarkStart w:id="560" w:name="_Toc124508305"/>
      <w:bookmarkStart w:id="561" w:name="_Toc121247342"/>
      <w:bookmarkStart w:id="562" w:name="_Toc121247483"/>
      <w:bookmarkStart w:id="563" w:name="_Toc124508306"/>
      <w:bookmarkStart w:id="564" w:name="_Toc98924729"/>
      <w:bookmarkEnd w:id="556"/>
      <w:bookmarkEnd w:id="557"/>
      <w:bookmarkEnd w:id="558"/>
      <w:bookmarkEnd w:id="559"/>
      <w:bookmarkEnd w:id="560"/>
      <w:bookmarkEnd w:id="561"/>
      <w:bookmarkEnd w:id="562"/>
      <w:bookmarkEnd w:id="563"/>
      <w:r w:rsidRPr="00AF4568">
        <w:rPr>
          <w:iCs/>
          <w:szCs w:val="18"/>
        </w:rPr>
        <w:fldChar w:fldCharType="begin"/>
      </w:r>
      <w:r w:rsidRPr="00AF4568">
        <w:rPr>
          <w:iCs/>
          <w:szCs w:val="18"/>
        </w:rPr>
        <w:fldChar w:fldCharType="separate"/>
      </w:r>
      <w:r w:rsidRPr="00AF4568">
        <w:rPr>
          <w:iCs/>
          <w:szCs w:val="18"/>
        </w:rPr>
        <w:fldChar w:fldCharType="end"/>
      </w:r>
      <w:bookmarkStart w:id="565" w:name="_Toc121247343"/>
      <w:bookmarkStart w:id="566" w:name="_Toc121247484"/>
      <w:bookmarkStart w:id="567" w:name="_Toc124508307"/>
      <w:bookmarkStart w:id="568" w:name="_Toc121247344"/>
      <w:bookmarkStart w:id="569" w:name="_Toc121247485"/>
      <w:bookmarkStart w:id="570" w:name="_Toc124508308"/>
      <w:bookmarkStart w:id="571" w:name="_Toc121247345"/>
      <w:bookmarkStart w:id="572" w:name="_Toc121247486"/>
      <w:bookmarkStart w:id="573" w:name="_Toc124508309"/>
      <w:bookmarkStart w:id="574" w:name="_Ref126856964"/>
      <w:bookmarkStart w:id="575" w:name="_Toc127006444"/>
      <w:bookmarkStart w:id="576" w:name="_Toc129350891"/>
      <w:bookmarkEnd w:id="564"/>
      <w:bookmarkEnd w:id="565"/>
      <w:bookmarkEnd w:id="566"/>
      <w:bookmarkEnd w:id="567"/>
      <w:bookmarkEnd w:id="568"/>
      <w:bookmarkEnd w:id="569"/>
      <w:bookmarkEnd w:id="570"/>
      <w:bookmarkEnd w:id="571"/>
      <w:bookmarkEnd w:id="572"/>
      <w:bookmarkEnd w:id="573"/>
      <w:r w:rsidRPr="00AF4568">
        <w:t>Efficacy summary</w:t>
      </w:r>
      <w:bookmarkEnd w:id="574"/>
      <w:bookmarkEnd w:id="575"/>
      <w:bookmarkEnd w:id="576"/>
    </w:p>
    <w:p w14:paraId="31F886D6" w14:textId="2AEEE55F" w:rsidR="00670187" w:rsidRDefault="00670187" w:rsidP="00670187">
      <w:pPr>
        <w:pStyle w:val="Body"/>
      </w:pPr>
      <w:r w:rsidRPr="00AF4568">
        <w:t xml:space="preserve">A summary of the main clinical parameters and variables applied in the economic model is provided in </w:t>
      </w:r>
      <w:r w:rsidRPr="003C648C">
        <w:rPr>
          <w:b/>
          <w:bCs/>
        </w:rPr>
        <w:fldChar w:fldCharType="begin"/>
      </w:r>
      <w:r w:rsidRPr="003C648C">
        <w:rPr>
          <w:b/>
          <w:bCs/>
        </w:rPr>
        <w:instrText xml:space="preserve"> REF _Ref123730324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2</w:t>
      </w:r>
      <w:r w:rsidRPr="003C648C">
        <w:rPr>
          <w:b/>
          <w:bCs/>
        </w:rPr>
        <w:fldChar w:fldCharType="end"/>
      </w:r>
      <w:r>
        <w:t xml:space="preserve">. The base case survival models (OS, PFS and TTD) used to inform the cost-effectiveness model are provided in </w:t>
      </w:r>
      <w:r w:rsidRPr="003C648C">
        <w:rPr>
          <w:b/>
          <w:bCs/>
        </w:rPr>
        <w:fldChar w:fldCharType="begin"/>
      </w:r>
      <w:r w:rsidRPr="003C648C">
        <w:rPr>
          <w:b/>
          <w:bCs/>
        </w:rPr>
        <w:instrText xml:space="preserve"> REF _Ref126765672 \h </w:instrText>
      </w:r>
      <w:r w:rsidR="000F5021">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43</w:t>
      </w:r>
      <w:r w:rsidRPr="003C648C">
        <w:rPr>
          <w:b/>
          <w:bCs/>
        </w:rPr>
        <w:fldChar w:fldCharType="end"/>
      </w:r>
      <w:r w:rsidRPr="003C648C">
        <w:rPr>
          <w:b/>
        </w:rPr>
        <w:t xml:space="preserve"> </w:t>
      </w:r>
      <w:r>
        <w:t xml:space="preserve">and </w:t>
      </w:r>
      <w:r w:rsidRPr="003C648C">
        <w:rPr>
          <w:b/>
          <w:bCs/>
        </w:rPr>
        <w:fldChar w:fldCharType="begin"/>
      </w:r>
      <w:r w:rsidRPr="003C648C">
        <w:rPr>
          <w:b/>
          <w:bCs/>
        </w:rPr>
        <w:instrText xml:space="preserve"> REF _Ref126765674 \h </w:instrText>
      </w:r>
      <w:r w:rsidR="000F5021">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44</w:t>
      </w:r>
      <w:r w:rsidRPr="003C648C">
        <w:rPr>
          <w:b/>
          <w:bCs/>
        </w:rPr>
        <w:fldChar w:fldCharType="end"/>
      </w:r>
      <w:r>
        <w:t xml:space="preserve"> </w:t>
      </w:r>
      <w:r w:rsidRPr="005D58CB">
        <w:t>for T-DXd and TPC, respectively</w:t>
      </w:r>
      <w:r>
        <w:t>.</w:t>
      </w:r>
    </w:p>
    <w:p w14:paraId="26598D12" w14:textId="30D1E2D2" w:rsidR="00670187" w:rsidRDefault="00670187" w:rsidP="00670187">
      <w:pPr>
        <w:pStyle w:val="Caption"/>
      </w:pPr>
      <w:bookmarkStart w:id="577" w:name="_Ref123730324"/>
      <w:bookmarkStart w:id="578" w:name="_Toc127006672"/>
      <w:bookmarkStart w:id="579" w:name="_Toc129351017"/>
      <w:r>
        <w:t xml:space="preserve">Table </w:t>
      </w:r>
      <w:r>
        <w:fldChar w:fldCharType="begin"/>
      </w:r>
      <w:r>
        <w:instrText>SEQ Table \* ARABIC</w:instrText>
      </w:r>
      <w:r>
        <w:fldChar w:fldCharType="separate"/>
      </w:r>
      <w:r w:rsidR="00145F42">
        <w:rPr>
          <w:noProof/>
        </w:rPr>
        <w:t>42</w:t>
      </w:r>
      <w:r>
        <w:fldChar w:fldCharType="end"/>
      </w:r>
      <w:bookmarkEnd w:id="577"/>
      <w:r>
        <w:t>: Summary of clinical model parameters and variables used in economic model base case</w:t>
      </w:r>
      <w:bookmarkEnd w:id="578"/>
      <w:bookmarkEnd w:id="579"/>
    </w:p>
    <w:tbl>
      <w:tblPr>
        <w:tblStyle w:val="TableGridLight"/>
        <w:tblW w:w="0" w:type="auto"/>
        <w:tblLook w:val="04A0" w:firstRow="1" w:lastRow="0" w:firstColumn="1" w:lastColumn="0" w:noHBand="0" w:noVBand="1"/>
      </w:tblPr>
      <w:tblGrid>
        <w:gridCol w:w="1608"/>
        <w:gridCol w:w="3021"/>
        <w:gridCol w:w="3371"/>
        <w:gridCol w:w="1017"/>
      </w:tblGrid>
      <w:tr w:rsidR="00670187" w14:paraId="28A8EA93" w14:textId="77777777" w:rsidTr="00BD08F8">
        <w:trPr>
          <w:cnfStyle w:val="100000000000" w:firstRow="1" w:lastRow="0" w:firstColumn="0" w:lastColumn="0" w:oddVBand="0" w:evenVBand="0" w:oddHBand="0" w:evenHBand="0" w:firstRowFirstColumn="0" w:firstRowLastColumn="0" w:lastRowFirstColumn="0" w:lastRowLastColumn="0"/>
          <w:tblHeader/>
        </w:trPr>
        <w:tc>
          <w:tcPr>
            <w:tcW w:w="0" w:type="auto"/>
            <w:shd w:val="clear" w:color="auto" w:fill="F2F2F2" w:themeFill="background1" w:themeFillShade="F2"/>
          </w:tcPr>
          <w:p w14:paraId="5485B066" w14:textId="77777777" w:rsidR="00670187" w:rsidRPr="00F33058" w:rsidRDefault="00670187">
            <w:pPr>
              <w:pStyle w:val="NICETableHeader"/>
              <w:keepNext w:val="0"/>
              <w:rPr>
                <w:b/>
                <w:bCs/>
              </w:rPr>
            </w:pPr>
            <w:r w:rsidRPr="00F33058">
              <w:rPr>
                <w:b/>
                <w:bCs/>
              </w:rPr>
              <w:t>Parameter</w:t>
            </w:r>
          </w:p>
        </w:tc>
        <w:tc>
          <w:tcPr>
            <w:tcW w:w="0" w:type="auto"/>
            <w:shd w:val="clear" w:color="auto" w:fill="F2F2F2" w:themeFill="background1" w:themeFillShade="F2"/>
          </w:tcPr>
          <w:p w14:paraId="27CD1020" w14:textId="77777777" w:rsidR="00670187" w:rsidRPr="00F33058" w:rsidRDefault="00670187">
            <w:pPr>
              <w:pStyle w:val="NICETableHeader"/>
              <w:keepNext w:val="0"/>
              <w:jc w:val="center"/>
              <w:rPr>
                <w:b/>
                <w:bCs/>
              </w:rPr>
            </w:pPr>
            <w:r w:rsidRPr="00F33058">
              <w:rPr>
                <w:b/>
                <w:bCs/>
              </w:rPr>
              <w:t>Value</w:t>
            </w:r>
          </w:p>
        </w:tc>
        <w:tc>
          <w:tcPr>
            <w:tcW w:w="0" w:type="auto"/>
            <w:shd w:val="clear" w:color="auto" w:fill="F2F2F2" w:themeFill="background1" w:themeFillShade="F2"/>
          </w:tcPr>
          <w:p w14:paraId="00F051A7" w14:textId="77777777" w:rsidR="00670187" w:rsidRPr="00F33058" w:rsidRDefault="00670187">
            <w:pPr>
              <w:pStyle w:val="NICETableHeader"/>
              <w:keepNext w:val="0"/>
              <w:jc w:val="center"/>
              <w:rPr>
                <w:bCs/>
              </w:rPr>
            </w:pPr>
            <w:r w:rsidRPr="00F33058">
              <w:rPr>
                <w:b/>
                <w:bCs/>
              </w:rPr>
              <w:t>Rationale</w:t>
            </w:r>
          </w:p>
        </w:tc>
        <w:tc>
          <w:tcPr>
            <w:tcW w:w="0" w:type="auto"/>
            <w:shd w:val="clear" w:color="auto" w:fill="F2F2F2" w:themeFill="background1" w:themeFillShade="F2"/>
          </w:tcPr>
          <w:p w14:paraId="1E7925B9" w14:textId="77777777" w:rsidR="00670187" w:rsidRPr="00F33058" w:rsidRDefault="00670187">
            <w:pPr>
              <w:pStyle w:val="NICETableHeader"/>
              <w:keepNext w:val="0"/>
              <w:jc w:val="center"/>
              <w:rPr>
                <w:b/>
                <w:bCs/>
              </w:rPr>
            </w:pPr>
            <w:r>
              <w:rPr>
                <w:b/>
                <w:bCs/>
              </w:rPr>
              <w:t>Section</w:t>
            </w:r>
          </w:p>
        </w:tc>
      </w:tr>
      <w:tr w:rsidR="00670187" w14:paraId="63FF69E6" w14:textId="77777777">
        <w:tc>
          <w:tcPr>
            <w:tcW w:w="0" w:type="auto"/>
            <w:shd w:val="clear" w:color="auto" w:fill="F2F2F2" w:themeFill="background1" w:themeFillShade="F2"/>
          </w:tcPr>
          <w:p w14:paraId="733BC980" w14:textId="77777777" w:rsidR="00670187" w:rsidRPr="007709E3" w:rsidRDefault="00670187">
            <w:pPr>
              <w:pStyle w:val="NICETabletext"/>
              <w:keepNext w:val="0"/>
            </w:pPr>
            <w:r w:rsidRPr="007709E3">
              <w:t>Baseline characteristics</w:t>
            </w:r>
          </w:p>
        </w:tc>
        <w:tc>
          <w:tcPr>
            <w:tcW w:w="0" w:type="auto"/>
          </w:tcPr>
          <w:p w14:paraId="57AE2F9E" w14:textId="1FBCEE4D" w:rsidR="00670187" w:rsidRPr="007709E3" w:rsidRDefault="00670187">
            <w:pPr>
              <w:pStyle w:val="NICETabletext"/>
              <w:keepNext w:val="0"/>
              <w:jc w:val="center"/>
            </w:pPr>
            <w:r w:rsidRPr="007709E3">
              <w:t xml:space="preserve">As presented in </w:t>
            </w:r>
            <w:r w:rsidRPr="00243B7F">
              <w:fldChar w:fldCharType="begin"/>
            </w:r>
            <w:r w:rsidRPr="00243B7F">
              <w:instrText xml:space="preserve"> REF _Ref96104090 \h  \* MERGEFORMAT </w:instrText>
            </w:r>
            <w:r w:rsidRPr="00243B7F">
              <w:fldChar w:fldCharType="separate"/>
            </w:r>
            <w:r w:rsidR="00145F42">
              <w:t>Table 34</w:t>
            </w:r>
            <w:r w:rsidRPr="00243B7F">
              <w:fldChar w:fldCharType="end"/>
            </w:r>
            <w:r w:rsidRPr="00243B7F">
              <w:t xml:space="preserve"> informed</w:t>
            </w:r>
            <w:r w:rsidRPr="007709E3">
              <w:t xml:space="preserve"> by DB0</w:t>
            </w:r>
            <w:r w:rsidRPr="005D58CB">
              <w:t>4</w:t>
            </w:r>
          </w:p>
        </w:tc>
        <w:tc>
          <w:tcPr>
            <w:tcW w:w="0" w:type="auto"/>
          </w:tcPr>
          <w:p w14:paraId="5065A939" w14:textId="77777777" w:rsidR="00670187" w:rsidRPr="007709E3" w:rsidRDefault="00670187">
            <w:pPr>
              <w:pStyle w:val="NICETabletext"/>
              <w:keepNext w:val="0"/>
              <w:jc w:val="center"/>
            </w:pPr>
            <w:r w:rsidRPr="007709E3">
              <w:t>Aligned to the observed efficacy in DB0</w:t>
            </w:r>
            <w:r w:rsidRPr="005D58CB">
              <w:t xml:space="preserve">4 </w:t>
            </w:r>
            <w:r w:rsidRPr="007709E3">
              <w:t>and considered generalisable to UK practice</w:t>
            </w:r>
          </w:p>
        </w:tc>
        <w:tc>
          <w:tcPr>
            <w:tcW w:w="0" w:type="auto"/>
          </w:tcPr>
          <w:p w14:paraId="6719CDF7" w14:textId="067CC3A4" w:rsidR="00670187" w:rsidRPr="007709E3" w:rsidRDefault="00670187">
            <w:pPr>
              <w:pStyle w:val="NICETabletext"/>
              <w:keepNext w:val="0"/>
              <w:jc w:val="center"/>
            </w:pPr>
            <w:r w:rsidRPr="007709E3">
              <w:fldChar w:fldCharType="begin"/>
            </w:r>
            <w:r w:rsidRPr="007709E3">
              <w:instrText xml:space="preserve"> REF _Ref99727949 \r \h  \* MERGEFORMAT </w:instrText>
            </w:r>
            <w:r w:rsidRPr="007709E3">
              <w:fldChar w:fldCharType="separate"/>
            </w:r>
            <w:r w:rsidR="00145F42">
              <w:t>B.3.3.1</w:t>
            </w:r>
            <w:r w:rsidRPr="007709E3">
              <w:fldChar w:fldCharType="end"/>
            </w:r>
          </w:p>
        </w:tc>
      </w:tr>
      <w:tr w:rsidR="00670187" w14:paraId="54A37FC5" w14:textId="77777777">
        <w:tc>
          <w:tcPr>
            <w:tcW w:w="0" w:type="auto"/>
            <w:shd w:val="clear" w:color="auto" w:fill="F2F2F2" w:themeFill="background1" w:themeFillShade="F2"/>
          </w:tcPr>
          <w:p w14:paraId="588E8F58" w14:textId="77777777" w:rsidR="00670187" w:rsidRPr="007709E3" w:rsidRDefault="00670187">
            <w:pPr>
              <w:pStyle w:val="NICETabletext"/>
              <w:keepNext w:val="0"/>
            </w:pPr>
            <w:r w:rsidRPr="007709E3">
              <w:t>OS models</w:t>
            </w:r>
          </w:p>
        </w:tc>
        <w:tc>
          <w:tcPr>
            <w:tcW w:w="0" w:type="auto"/>
          </w:tcPr>
          <w:p w14:paraId="701E074C" w14:textId="77777777" w:rsidR="00670187" w:rsidRPr="007709E3" w:rsidRDefault="00670187">
            <w:pPr>
              <w:pStyle w:val="NICETabletext"/>
              <w:keepNext w:val="0"/>
              <w:jc w:val="center"/>
            </w:pPr>
            <w:r w:rsidRPr="005D58CB">
              <w:t xml:space="preserve">Independent log-logistic </w:t>
            </w:r>
            <w:r w:rsidRPr="007709E3">
              <w:t>models</w:t>
            </w:r>
          </w:p>
        </w:tc>
        <w:tc>
          <w:tcPr>
            <w:tcW w:w="0" w:type="auto"/>
          </w:tcPr>
          <w:p w14:paraId="4B0AD0C4" w14:textId="767CB7F8" w:rsidR="00670187" w:rsidRPr="007709E3" w:rsidRDefault="00670187">
            <w:pPr>
              <w:pStyle w:val="NICETabletext"/>
              <w:keepNext w:val="0"/>
              <w:jc w:val="center"/>
            </w:pPr>
            <w:r w:rsidRPr="005D58CB">
              <w:t>Provide</w:t>
            </w:r>
            <w:r>
              <w:t>s</w:t>
            </w:r>
            <w:r w:rsidRPr="005D58CB">
              <w:t xml:space="preserve"> </w:t>
            </w:r>
            <w:r w:rsidR="00630D04" w:rsidRPr="00630D04">
              <w:t xml:space="preserve">the best </w:t>
            </w:r>
            <w:r w:rsidRPr="005D58CB">
              <w:t xml:space="preserve">statistical </w:t>
            </w:r>
            <w:r w:rsidR="00630D04" w:rsidRPr="00630D04">
              <w:t xml:space="preserve">and visual </w:t>
            </w:r>
            <w:r w:rsidRPr="005D58CB">
              <w:t xml:space="preserve">fit to the KM data </w:t>
            </w:r>
            <w:r w:rsidR="00630D04" w:rsidRPr="00630D04">
              <w:t xml:space="preserve">out of the curves </w:t>
            </w:r>
            <w:r w:rsidRPr="005D58CB">
              <w:t xml:space="preserve">considered </w:t>
            </w:r>
            <w:r w:rsidR="00630D04" w:rsidRPr="00630D04">
              <w:t>to have</w:t>
            </w:r>
            <w:r w:rsidRPr="005D58CB">
              <w:t xml:space="preserve"> clinically plausible long-term </w:t>
            </w:r>
            <w:r w:rsidR="00630D04" w:rsidRPr="00630D04">
              <w:t>survival estimates</w:t>
            </w:r>
            <w:r w:rsidRPr="005D58CB">
              <w:t xml:space="preserve"> across both T-DXd and TPC arms</w:t>
            </w:r>
          </w:p>
        </w:tc>
        <w:tc>
          <w:tcPr>
            <w:tcW w:w="0" w:type="auto"/>
          </w:tcPr>
          <w:p w14:paraId="78F7C73E" w14:textId="31324F35" w:rsidR="00670187" w:rsidRPr="007709E3" w:rsidRDefault="00670187">
            <w:pPr>
              <w:pStyle w:val="NICETabletext"/>
              <w:keepNext w:val="0"/>
              <w:jc w:val="center"/>
            </w:pPr>
            <w:r w:rsidRPr="007709E3">
              <w:fldChar w:fldCharType="begin"/>
            </w:r>
            <w:r w:rsidRPr="007709E3">
              <w:instrText xml:space="preserve"> REF _Ref99727962 \r \h  \* MERGEFORMAT </w:instrText>
            </w:r>
            <w:r w:rsidRPr="007709E3">
              <w:fldChar w:fldCharType="separate"/>
            </w:r>
            <w:r w:rsidR="00145F42">
              <w:t>B.3.3.2</w:t>
            </w:r>
            <w:r w:rsidRPr="007709E3">
              <w:fldChar w:fldCharType="end"/>
            </w:r>
          </w:p>
        </w:tc>
      </w:tr>
      <w:tr w:rsidR="00670187" w14:paraId="0965455B" w14:textId="77777777">
        <w:tc>
          <w:tcPr>
            <w:tcW w:w="0" w:type="auto"/>
            <w:shd w:val="clear" w:color="auto" w:fill="F2F2F2" w:themeFill="background1" w:themeFillShade="F2"/>
          </w:tcPr>
          <w:p w14:paraId="1F699849" w14:textId="77777777" w:rsidR="00670187" w:rsidRPr="007709E3" w:rsidRDefault="00670187">
            <w:pPr>
              <w:pStyle w:val="NICETabletext"/>
              <w:keepNext w:val="0"/>
            </w:pPr>
            <w:r w:rsidRPr="007709E3">
              <w:t>PFS models</w:t>
            </w:r>
          </w:p>
        </w:tc>
        <w:tc>
          <w:tcPr>
            <w:tcW w:w="0" w:type="auto"/>
          </w:tcPr>
          <w:p w14:paraId="3103FBB1" w14:textId="77777777" w:rsidR="00670187" w:rsidRPr="007709E3" w:rsidRDefault="00670187">
            <w:pPr>
              <w:pStyle w:val="NICETabletext"/>
              <w:keepNext w:val="0"/>
              <w:jc w:val="center"/>
            </w:pPr>
            <w:r w:rsidRPr="007709E3">
              <w:t xml:space="preserve">Independent </w:t>
            </w:r>
            <w:r w:rsidRPr="005D58CB">
              <w:t xml:space="preserve">log-logistic </w:t>
            </w:r>
            <w:r w:rsidRPr="007709E3">
              <w:t xml:space="preserve">models </w:t>
            </w:r>
          </w:p>
        </w:tc>
        <w:tc>
          <w:tcPr>
            <w:tcW w:w="0" w:type="auto"/>
          </w:tcPr>
          <w:p w14:paraId="00DB809C" w14:textId="6CD4F280" w:rsidR="00670187" w:rsidRPr="007709E3" w:rsidRDefault="00670187">
            <w:pPr>
              <w:pStyle w:val="NICETabletext"/>
              <w:keepNext w:val="0"/>
              <w:jc w:val="center"/>
            </w:pPr>
            <w:r w:rsidRPr="001B023A">
              <w:t>Provides a good visual and statistical fit to the KM data</w:t>
            </w:r>
            <w:r w:rsidR="00630D04" w:rsidRPr="00630D04">
              <w:t>,</w:t>
            </w:r>
            <w:r w:rsidRPr="001B023A">
              <w:t xml:space="preserve"> considered </w:t>
            </w:r>
            <w:r w:rsidR="00630D04" w:rsidRPr="00630D04">
              <w:t>to have</w:t>
            </w:r>
            <w:r w:rsidRPr="001B023A">
              <w:t xml:space="preserve"> clinically plausible long-term </w:t>
            </w:r>
            <w:r w:rsidR="00630D04" w:rsidRPr="00630D04">
              <w:t>survival estimates</w:t>
            </w:r>
            <w:r w:rsidRPr="001B023A">
              <w:t xml:space="preserve"> across both T-DXd and TPC arms</w:t>
            </w:r>
          </w:p>
        </w:tc>
        <w:tc>
          <w:tcPr>
            <w:tcW w:w="0" w:type="auto"/>
          </w:tcPr>
          <w:p w14:paraId="7FE182D6" w14:textId="3BDE440C" w:rsidR="00670187" w:rsidRPr="007709E3" w:rsidRDefault="00670187">
            <w:pPr>
              <w:pStyle w:val="NICETabletext"/>
              <w:keepNext w:val="0"/>
              <w:jc w:val="center"/>
            </w:pPr>
            <w:r w:rsidRPr="007709E3">
              <w:fldChar w:fldCharType="begin"/>
            </w:r>
            <w:r w:rsidRPr="007709E3">
              <w:instrText xml:space="preserve"> REF _Ref99727962 \r \h  \* MERGEFORMAT </w:instrText>
            </w:r>
            <w:r w:rsidRPr="007709E3">
              <w:fldChar w:fldCharType="separate"/>
            </w:r>
            <w:r w:rsidR="00145F42">
              <w:t>B.3.3.2</w:t>
            </w:r>
            <w:r w:rsidRPr="007709E3">
              <w:fldChar w:fldCharType="end"/>
            </w:r>
          </w:p>
        </w:tc>
      </w:tr>
      <w:tr w:rsidR="00670187" w14:paraId="24A34258" w14:textId="77777777">
        <w:tc>
          <w:tcPr>
            <w:tcW w:w="0" w:type="auto"/>
            <w:shd w:val="clear" w:color="auto" w:fill="F2F2F2" w:themeFill="background1" w:themeFillShade="F2"/>
          </w:tcPr>
          <w:p w14:paraId="0D226B95" w14:textId="77777777" w:rsidR="00670187" w:rsidRPr="007709E3" w:rsidRDefault="00670187">
            <w:pPr>
              <w:pStyle w:val="NICETabletext"/>
              <w:keepNext w:val="0"/>
            </w:pPr>
            <w:r w:rsidRPr="007709E3">
              <w:t>TTD models</w:t>
            </w:r>
          </w:p>
        </w:tc>
        <w:tc>
          <w:tcPr>
            <w:tcW w:w="0" w:type="auto"/>
          </w:tcPr>
          <w:p w14:paraId="7C85FD74" w14:textId="77777777" w:rsidR="00670187" w:rsidRPr="007709E3" w:rsidRDefault="00670187">
            <w:pPr>
              <w:pStyle w:val="NICETabletext"/>
              <w:keepNext w:val="0"/>
              <w:jc w:val="center"/>
            </w:pPr>
            <w:r w:rsidRPr="007709E3">
              <w:t xml:space="preserve">Independent </w:t>
            </w:r>
            <w:r w:rsidRPr="005D58CB">
              <w:t xml:space="preserve">generalised gamma </w:t>
            </w:r>
            <w:r w:rsidRPr="007709E3">
              <w:t>models</w:t>
            </w:r>
          </w:p>
        </w:tc>
        <w:tc>
          <w:tcPr>
            <w:tcW w:w="0" w:type="auto"/>
          </w:tcPr>
          <w:p w14:paraId="3B595289" w14:textId="5F616086" w:rsidR="00670187" w:rsidRPr="007709E3" w:rsidRDefault="00670187">
            <w:pPr>
              <w:pStyle w:val="NICETabletext"/>
              <w:keepNext w:val="0"/>
              <w:jc w:val="center"/>
            </w:pPr>
            <w:r w:rsidRPr="002629AD">
              <w:t>Provide</w:t>
            </w:r>
            <w:r>
              <w:t>s</w:t>
            </w:r>
            <w:r w:rsidRPr="002629AD">
              <w:t xml:space="preserve"> a good visual and statistical fit to the </w:t>
            </w:r>
            <w:r w:rsidR="000A3680">
              <w:t xml:space="preserve">mature </w:t>
            </w:r>
            <w:r w:rsidRPr="002629AD">
              <w:t>KM data</w:t>
            </w:r>
            <w:r>
              <w:t>.</w:t>
            </w:r>
          </w:p>
        </w:tc>
        <w:tc>
          <w:tcPr>
            <w:tcW w:w="0" w:type="auto"/>
          </w:tcPr>
          <w:p w14:paraId="6CC0344C" w14:textId="739992FD" w:rsidR="00670187" w:rsidRPr="007709E3" w:rsidRDefault="00670187">
            <w:pPr>
              <w:pStyle w:val="NICETabletext"/>
              <w:keepNext w:val="0"/>
              <w:jc w:val="center"/>
            </w:pPr>
            <w:r w:rsidRPr="007709E3">
              <w:fldChar w:fldCharType="begin"/>
            </w:r>
            <w:r w:rsidRPr="007709E3">
              <w:instrText xml:space="preserve"> REF _Ref99727997 \r \h  \* MERGEFORMAT </w:instrText>
            </w:r>
            <w:r w:rsidRPr="007709E3">
              <w:fldChar w:fldCharType="separate"/>
            </w:r>
            <w:r w:rsidR="00145F42">
              <w:t>B.3.3.2</w:t>
            </w:r>
            <w:r w:rsidRPr="007709E3">
              <w:fldChar w:fldCharType="end"/>
            </w:r>
          </w:p>
        </w:tc>
      </w:tr>
      <w:tr w:rsidR="00670187" w14:paraId="38BACB23" w14:textId="77777777">
        <w:tc>
          <w:tcPr>
            <w:tcW w:w="0" w:type="auto"/>
            <w:shd w:val="clear" w:color="auto" w:fill="F2F2F2" w:themeFill="background1" w:themeFillShade="F2"/>
          </w:tcPr>
          <w:p w14:paraId="2634F1D4" w14:textId="77777777" w:rsidR="00670187" w:rsidRPr="007709E3" w:rsidRDefault="00670187">
            <w:pPr>
              <w:pStyle w:val="NICETabletext"/>
              <w:keepNext w:val="0"/>
            </w:pPr>
            <w:r w:rsidRPr="007709E3">
              <w:t>Adverse events</w:t>
            </w:r>
          </w:p>
        </w:tc>
        <w:tc>
          <w:tcPr>
            <w:tcW w:w="0" w:type="auto"/>
          </w:tcPr>
          <w:p w14:paraId="582E0CE8" w14:textId="080C7140" w:rsidR="00670187" w:rsidRPr="007709E3" w:rsidRDefault="00670187">
            <w:pPr>
              <w:pStyle w:val="NICETabletext"/>
              <w:keepNext w:val="0"/>
              <w:jc w:val="center"/>
            </w:pPr>
            <w:r w:rsidRPr="007709E3">
              <w:t>Grade ≥3 AEs occurring in ≥</w:t>
            </w:r>
            <w:r w:rsidRPr="005D58CB">
              <w:t>5</w:t>
            </w:r>
            <w:r w:rsidRPr="007709E3">
              <w:t>% of patients in either treatment arm</w:t>
            </w:r>
            <w:r>
              <w:t>, in addition to</w:t>
            </w:r>
            <w:r w:rsidRPr="007709E3">
              <w:t xml:space="preserve"> ILD </w:t>
            </w:r>
            <w:r>
              <w:t>(</w:t>
            </w:r>
            <w:r w:rsidRPr="007709E3">
              <w:t>an AE of special interest</w:t>
            </w:r>
            <w:r>
              <w:t>) for which all grades of AE were included</w:t>
            </w:r>
          </w:p>
        </w:tc>
        <w:tc>
          <w:tcPr>
            <w:tcW w:w="0" w:type="auto"/>
          </w:tcPr>
          <w:p w14:paraId="79B217A4" w14:textId="45B61CD4" w:rsidR="00670187" w:rsidRPr="007709E3" w:rsidRDefault="00670187">
            <w:pPr>
              <w:pStyle w:val="NICETabletext"/>
              <w:keepNext w:val="0"/>
              <w:jc w:val="center"/>
            </w:pPr>
            <w:r w:rsidRPr="007709E3">
              <w:t>Considered to reflect the main AEs experienced by patients and those that could impact the economic analysis</w:t>
            </w:r>
          </w:p>
        </w:tc>
        <w:tc>
          <w:tcPr>
            <w:tcW w:w="0" w:type="auto"/>
          </w:tcPr>
          <w:p w14:paraId="4041D5FB" w14:textId="1A0C37ED" w:rsidR="00670187" w:rsidRPr="007709E3" w:rsidRDefault="00670187">
            <w:pPr>
              <w:pStyle w:val="NICETabletext"/>
              <w:keepNext w:val="0"/>
              <w:jc w:val="center"/>
            </w:pPr>
            <w:r w:rsidRPr="007709E3">
              <w:fldChar w:fldCharType="begin"/>
            </w:r>
            <w:r w:rsidRPr="007709E3">
              <w:instrText xml:space="preserve"> REF _Ref99728005 \r \h  \* MERGEFORMAT </w:instrText>
            </w:r>
            <w:r w:rsidRPr="007709E3">
              <w:fldChar w:fldCharType="separate"/>
            </w:r>
            <w:r w:rsidR="00145F42">
              <w:t>B.3.3.2.3</w:t>
            </w:r>
            <w:r w:rsidRPr="007709E3">
              <w:fldChar w:fldCharType="end"/>
            </w:r>
          </w:p>
        </w:tc>
      </w:tr>
    </w:tbl>
    <w:p w14:paraId="710FC618" w14:textId="77777777" w:rsidR="00670187" w:rsidRDefault="00670187" w:rsidP="00670187">
      <w:pPr>
        <w:pStyle w:val="Footnotes"/>
      </w:pPr>
      <w:r>
        <w:t>Abbreviations: AE, adverse event; DB04, DESTINY-Breast04; ILD, interstitial lung disease; KM, Kaplan-Meier; OS, overall survival; PFS, progression-free survival; T-DXd, trastuzumab deruxtecan; TPC – treatment of physician’s choice; TTD, time-to-treatment discontinuation.</w:t>
      </w:r>
    </w:p>
    <w:p w14:paraId="052F7265" w14:textId="38A778F8" w:rsidR="00670187" w:rsidRDefault="00670187" w:rsidP="00670187">
      <w:pPr>
        <w:pStyle w:val="Caption"/>
      </w:pPr>
      <w:bookmarkStart w:id="580" w:name="_Ref124517967"/>
      <w:bookmarkStart w:id="581" w:name="_Ref126765672"/>
      <w:bookmarkStart w:id="582" w:name="_Toc127006656"/>
      <w:bookmarkStart w:id="583" w:name="_Toc129350969"/>
      <w:bookmarkStart w:id="584" w:name="_Ref124429491"/>
      <w:r>
        <w:lastRenderedPageBreak/>
        <w:t xml:space="preserve">Figure </w:t>
      </w:r>
      <w:r>
        <w:fldChar w:fldCharType="begin"/>
      </w:r>
      <w:r>
        <w:instrText>SEQ Figure \* ARABIC</w:instrText>
      </w:r>
      <w:r>
        <w:fldChar w:fldCharType="separate"/>
      </w:r>
      <w:r w:rsidR="00145F42">
        <w:rPr>
          <w:noProof/>
        </w:rPr>
        <w:t>43</w:t>
      </w:r>
      <w:r>
        <w:fldChar w:fldCharType="end"/>
      </w:r>
      <w:bookmarkEnd w:id="580"/>
      <w:bookmarkEnd w:id="581"/>
      <w:r>
        <w:t xml:space="preserve">: Summary of base case* efficacy (OS, PFS and TTD) for T-DXd in the </w:t>
      </w:r>
      <w:r w:rsidRPr="005D58CB">
        <w:t>FAS population</w:t>
      </w:r>
      <w:bookmarkEnd w:id="582"/>
      <w:bookmarkEnd w:id="583"/>
    </w:p>
    <w:tbl>
      <w:tblPr>
        <w:tblStyle w:val="TableGrid"/>
        <w:tblW w:w="0" w:type="auto"/>
        <w:tblLook w:val="04A0" w:firstRow="1" w:lastRow="0" w:firstColumn="1" w:lastColumn="0" w:noHBand="0" w:noVBand="1"/>
      </w:tblPr>
      <w:tblGrid>
        <w:gridCol w:w="9017"/>
      </w:tblGrid>
      <w:tr w:rsidR="00670187" w14:paraId="3D7B4200" w14:textId="77777777" w:rsidTr="00046DFE">
        <w:trPr>
          <w:trHeight w:val="3407"/>
        </w:trPr>
        <w:tc>
          <w:tcPr>
            <w:tcW w:w="9017" w:type="dxa"/>
            <w:tcBorders>
              <w:top w:val="single" w:sz="4" w:space="0" w:color="auto"/>
              <w:left w:val="single" w:sz="4" w:space="0" w:color="auto"/>
              <w:bottom w:val="single" w:sz="4" w:space="0" w:color="auto"/>
              <w:right w:val="single" w:sz="4" w:space="0" w:color="auto"/>
            </w:tcBorders>
          </w:tcPr>
          <w:p w14:paraId="084440EC" w14:textId="038B9C74" w:rsidR="00670187" w:rsidRDefault="008745E0" w:rsidP="00046DFE">
            <w:pPr>
              <w:jc w:val="center"/>
            </w:pPr>
            <w:r w:rsidRPr="008745E0">
              <w:rPr>
                <w:noProof/>
              </w:rPr>
              <w:drawing>
                <wp:inline distT="0" distB="0" distL="0" distR="0" wp14:anchorId="1DFDBA47" wp14:editId="37B0E4F3">
                  <wp:extent cx="4674665" cy="2731325"/>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Picture 241"/>
                          <pic:cNvPicPr/>
                        </pic:nvPicPr>
                        <pic:blipFill>
                          <a:blip r:embed="rId30">
                            <a:extLst>
                              <a:ext uri="{28A0092B-C50C-407E-A947-70E740481C1C}">
                                <a14:useLocalDpi xmlns:a14="http://schemas.microsoft.com/office/drawing/2010/main" val="0"/>
                              </a:ext>
                            </a:extLst>
                          </a:blip>
                          <a:stretch>
                            <a:fillRect/>
                          </a:stretch>
                        </pic:blipFill>
                        <pic:spPr>
                          <a:xfrm>
                            <a:off x="0" y="0"/>
                            <a:ext cx="4683894" cy="2736717"/>
                          </a:xfrm>
                          <a:prstGeom prst="rect">
                            <a:avLst/>
                          </a:prstGeom>
                        </pic:spPr>
                      </pic:pic>
                    </a:graphicData>
                  </a:graphic>
                </wp:inline>
              </w:drawing>
            </w:r>
          </w:p>
        </w:tc>
      </w:tr>
    </w:tbl>
    <w:p w14:paraId="3C9FD08B" w14:textId="77777777" w:rsidR="00670187" w:rsidRDefault="00670187" w:rsidP="00670187">
      <w:pPr>
        <w:pStyle w:val="Footnotes"/>
        <w:spacing w:after="0"/>
      </w:pPr>
      <w:r>
        <w:t xml:space="preserve">*The following distributions are presented for the base case: log-logistic for OS, log-logistic for PFS, and generalised gamma for TTD.  </w:t>
      </w:r>
    </w:p>
    <w:p w14:paraId="5A103677" w14:textId="77777777" w:rsidR="00670187" w:rsidRDefault="00670187" w:rsidP="00670187">
      <w:pPr>
        <w:pStyle w:val="Footnotes"/>
      </w:pPr>
      <w:r>
        <w:t xml:space="preserve">Abbreviations: </w:t>
      </w:r>
      <w:r w:rsidRPr="005D58CB">
        <w:t xml:space="preserve">FAS, full set analysis; </w:t>
      </w:r>
      <w:r>
        <w:t>KM, Kaplan-Meier; OS, overall survival; PFS, progression-free survival; TTD, time-to-treatment discontinuation; T-DXd, trastuzumab deruxtecan.</w:t>
      </w:r>
    </w:p>
    <w:p w14:paraId="3B06687E" w14:textId="2F4F1EBF" w:rsidR="00670187" w:rsidRPr="00C67C0A" w:rsidRDefault="00670187" w:rsidP="00670187">
      <w:pPr>
        <w:pStyle w:val="Caption"/>
      </w:pPr>
      <w:bookmarkStart w:id="585" w:name="_Ref126765674"/>
      <w:bookmarkStart w:id="586" w:name="_Toc127006657"/>
      <w:bookmarkStart w:id="587" w:name="_Toc129350970"/>
      <w:r w:rsidRPr="003F1553">
        <w:t xml:space="preserve">Figure </w:t>
      </w:r>
      <w:fldSimple w:instr=" SEQ Figure \* ARABIC ">
        <w:r w:rsidR="00145F42">
          <w:rPr>
            <w:noProof/>
          </w:rPr>
          <w:t>44</w:t>
        </w:r>
      </w:fldSimple>
      <w:bookmarkEnd w:id="585"/>
      <w:r w:rsidRPr="003F1553">
        <w:t>: Summary of base case efficacy</w:t>
      </w:r>
      <w:r>
        <w:t>*</w:t>
      </w:r>
      <w:r w:rsidRPr="003F1553">
        <w:t xml:space="preserve"> (OS, PFS and TTD) for </w:t>
      </w:r>
      <w:r w:rsidRPr="00C67C0A">
        <w:t>TPC</w:t>
      </w:r>
      <w:r w:rsidRPr="003F1553">
        <w:t xml:space="preserve"> in the </w:t>
      </w:r>
      <w:r w:rsidRPr="00C67C0A">
        <w:t>FAS population</w:t>
      </w:r>
      <w:bookmarkEnd w:id="586"/>
      <w:bookmarkEnd w:id="587"/>
    </w:p>
    <w:tbl>
      <w:tblPr>
        <w:tblStyle w:val="TableGrid"/>
        <w:tblW w:w="0" w:type="auto"/>
        <w:tblInd w:w="-30" w:type="dxa"/>
        <w:tblBorders>
          <w:top w:val="single" w:sz="24" w:space="0" w:color="00B0F0"/>
          <w:left w:val="single" w:sz="24" w:space="0" w:color="00B0F0"/>
          <w:bottom w:val="single" w:sz="24" w:space="0" w:color="00B0F0"/>
          <w:right w:val="single" w:sz="24" w:space="0" w:color="00B0F0"/>
          <w:insideH w:val="single" w:sz="24" w:space="0" w:color="00B0F0"/>
          <w:insideV w:val="single" w:sz="24" w:space="0" w:color="00B0F0"/>
        </w:tblBorders>
        <w:tblLook w:val="04A0" w:firstRow="1" w:lastRow="0" w:firstColumn="1" w:lastColumn="0" w:noHBand="0" w:noVBand="1"/>
      </w:tblPr>
      <w:tblGrid>
        <w:gridCol w:w="8997"/>
      </w:tblGrid>
      <w:tr w:rsidR="00670187" w:rsidRPr="003F1553" w14:paraId="57C6BDFD" w14:textId="77777777" w:rsidTr="00046DFE">
        <w:tc>
          <w:tcPr>
            <w:tcW w:w="8997" w:type="dxa"/>
            <w:tcBorders>
              <w:top w:val="single" w:sz="4" w:space="0" w:color="auto"/>
              <w:left w:val="single" w:sz="4" w:space="0" w:color="auto"/>
              <w:bottom w:val="single" w:sz="4" w:space="0" w:color="auto"/>
              <w:right w:val="single" w:sz="4" w:space="0" w:color="auto"/>
            </w:tcBorders>
          </w:tcPr>
          <w:p w14:paraId="7FE38DE0" w14:textId="538464A9" w:rsidR="00670187" w:rsidRPr="003F1553" w:rsidRDefault="008745E0" w:rsidP="00046DFE">
            <w:pPr>
              <w:jc w:val="center"/>
            </w:pPr>
            <w:r w:rsidRPr="008745E0">
              <w:rPr>
                <w:noProof/>
              </w:rPr>
              <w:drawing>
                <wp:inline distT="0" distB="0" distL="0" distR="0" wp14:anchorId="19168F8C" wp14:editId="6EE5D7D9">
                  <wp:extent cx="4674665" cy="2731325"/>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Picture 240"/>
                          <pic:cNvPicPr/>
                        </pic:nvPicPr>
                        <pic:blipFill>
                          <a:blip r:embed="rId30">
                            <a:extLst>
                              <a:ext uri="{28A0092B-C50C-407E-A947-70E740481C1C}">
                                <a14:useLocalDpi xmlns:a14="http://schemas.microsoft.com/office/drawing/2010/main" val="0"/>
                              </a:ext>
                            </a:extLst>
                          </a:blip>
                          <a:stretch>
                            <a:fillRect/>
                          </a:stretch>
                        </pic:blipFill>
                        <pic:spPr>
                          <a:xfrm>
                            <a:off x="0" y="0"/>
                            <a:ext cx="4677252" cy="2732837"/>
                          </a:xfrm>
                          <a:prstGeom prst="rect">
                            <a:avLst/>
                          </a:prstGeom>
                        </pic:spPr>
                      </pic:pic>
                    </a:graphicData>
                  </a:graphic>
                </wp:inline>
              </w:drawing>
            </w:r>
          </w:p>
        </w:tc>
      </w:tr>
    </w:tbl>
    <w:p w14:paraId="7E73773C" w14:textId="77777777" w:rsidR="00670187" w:rsidRDefault="00670187" w:rsidP="00670187">
      <w:pPr>
        <w:pStyle w:val="Footnotes"/>
        <w:spacing w:after="0"/>
      </w:pPr>
      <w:r>
        <w:t xml:space="preserve">*The following distributions are presented for the base case: log-logistic for OS, log-logistic for PFS, and generalised gamma for TTD.  </w:t>
      </w:r>
    </w:p>
    <w:p w14:paraId="2EB24151" w14:textId="58BBB709" w:rsidR="00670187" w:rsidRDefault="00670187" w:rsidP="00670187">
      <w:pPr>
        <w:pStyle w:val="Footnotes"/>
      </w:pPr>
      <w:r w:rsidRPr="003F1553">
        <w:t xml:space="preserve">Abbreviations: </w:t>
      </w:r>
      <w:r w:rsidRPr="00C67C0A">
        <w:t xml:space="preserve">FAS, full set analysis; </w:t>
      </w:r>
      <w:r w:rsidRPr="003F1553">
        <w:t xml:space="preserve">KM, Kaplan-Meier; OS, overall survival; PFS, progression-free survival; TTD, time-to-treatment discontinuation; </w:t>
      </w:r>
      <w:r w:rsidRPr="00C67C0A">
        <w:t>TPC, treatment of physician’s choice.</w:t>
      </w:r>
    </w:p>
    <w:p w14:paraId="26A08705" w14:textId="4CC1EF59" w:rsidR="00D63E1F" w:rsidRPr="00C67C0A" w:rsidRDefault="00D63E1F" w:rsidP="00D63E1F">
      <w:pPr>
        <w:pStyle w:val="Caption"/>
      </w:pPr>
      <w:bookmarkStart w:id="588" w:name="_Toc129350971"/>
      <w:r w:rsidRPr="003F1553">
        <w:lastRenderedPageBreak/>
        <w:t xml:space="preserve">Figure </w:t>
      </w:r>
      <w:fldSimple w:instr=" SEQ Figure \* ARABIC ">
        <w:r w:rsidR="00145F42">
          <w:rPr>
            <w:noProof/>
          </w:rPr>
          <w:t>45</w:t>
        </w:r>
      </w:fldSimple>
      <w:r w:rsidRPr="003F1553">
        <w:t>: Summary of base case efficacy</w:t>
      </w:r>
      <w:r>
        <w:t>*</w:t>
      </w:r>
      <w:r w:rsidRPr="003F1553">
        <w:t xml:space="preserve"> (OS, PFS and TTD) for </w:t>
      </w:r>
      <w:r w:rsidRPr="00C67C0A">
        <w:t>TPC</w:t>
      </w:r>
      <w:r w:rsidRPr="003F1553">
        <w:t xml:space="preserve"> </w:t>
      </w:r>
      <w:r w:rsidR="006831BF">
        <w:t>and T-DXd</w:t>
      </w:r>
      <w:r w:rsidRPr="003F1553">
        <w:t xml:space="preserve"> in the </w:t>
      </w:r>
      <w:r w:rsidRPr="00C67C0A">
        <w:t>FAS population</w:t>
      </w:r>
      <w:bookmarkEnd w:id="588"/>
    </w:p>
    <w:tbl>
      <w:tblPr>
        <w:tblStyle w:val="TableGrid"/>
        <w:tblW w:w="0" w:type="auto"/>
        <w:tblInd w:w="-30" w:type="dxa"/>
        <w:tblBorders>
          <w:top w:val="single" w:sz="24" w:space="0" w:color="00B0F0"/>
          <w:left w:val="single" w:sz="24" w:space="0" w:color="00B0F0"/>
          <w:bottom w:val="single" w:sz="24" w:space="0" w:color="00B0F0"/>
          <w:right w:val="single" w:sz="24" w:space="0" w:color="00B0F0"/>
          <w:insideH w:val="single" w:sz="24" w:space="0" w:color="00B0F0"/>
          <w:insideV w:val="single" w:sz="24" w:space="0" w:color="00B0F0"/>
        </w:tblBorders>
        <w:tblLook w:val="04A0" w:firstRow="1" w:lastRow="0" w:firstColumn="1" w:lastColumn="0" w:noHBand="0" w:noVBand="1"/>
      </w:tblPr>
      <w:tblGrid>
        <w:gridCol w:w="8997"/>
      </w:tblGrid>
      <w:tr w:rsidR="00D63E1F" w:rsidRPr="003F1553" w14:paraId="03DDBA14" w14:textId="77777777" w:rsidTr="00046DFE">
        <w:tc>
          <w:tcPr>
            <w:tcW w:w="8997" w:type="dxa"/>
            <w:tcBorders>
              <w:top w:val="single" w:sz="4" w:space="0" w:color="auto"/>
              <w:left w:val="single" w:sz="4" w:space="0" w:color="auto"/>
              <w:bottom w:val="single" w:sz="4" w:space="0" w:color="auto"/>
              <w:right w:val="single" w:sz="4" w:space="0" w:color="auto"/>
            </w:tcBorders>
          </w:tcPr>
          <w:p w14:paraId="7768A062" w14:textId="3AFB51EB" w:rsidR="00D63E1F" w:rsidRPr="003F1553" w:rsidRDefault="006831BF" w:rsidP="00046DFE">
            <w:pPr>
              <w:jc w:val="center"/>
            </w:pPr>
            <w:r>
              <w:rPr>
                <w:noProof/>
              </w:rPr>
              <w:drawing>
                <wp:inline distT="0" distB="0" distL="0" distR="0" wp14:anchorId="4C47AB5D" wp14:editId="25071658">
                  <wp:extent cx="5134057" cy="299974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134057" cy="2999740"/>
                          </a:xfrm>
                          <a:prstGeom prst="rect">
                            <a:avLst/>
                          </a:prstGeom>
                          <a:noFill/>
                        </pic:spPr>
                      </pic:pic>
                    </a:graphicData>
                  </a:graphic>
                </wp:inline>
              </w:drawing>
            </w:r>
          </w:p>
        </w:tc>
      </w:tr>
    </w:tbl>
    <w:p w14:paraId="6C384916" w14:textId="77777777" w:rsidR="00D63E1F" w:rsidRDefault="00D63E1F" w:rsidP="00D63E1F">
      <w:pPr>
        <w:pStyle w:val="Footnotes"/>
        <w:spacing w:after="0"/>
      </w:pPr>
      <w:r>
        <w:t xml:space="preserve">*The following distributions are presented for the base case: log-logistic for OS, log-logistic for PFS, and generalised gamma for TTD.  </w:t>
      </w:r>
    </w:p>
    <w:p w14:paraId="66ED38DB" w14:textId="51E36DA7" w:rsidR="00D63E1F" w:rsidRPr="00D63E1F" w:rsidRDefault="00D63E1F" w:rsidP="00D63E1F">
      <w:pPr>
        <w:pStyle w:val="Footnotes"/>
      </w:pPr>
      <w:r w:rsidRPr="003F1553">
        <w:t xml:space="preserve">Abbreviations: </w:t>
      </w:r>
      <w:r w:rsidRPr="00C67C0A">
        <w:t xml:space="preserve">FAS, full set analysis; </w:t>
      </w:r>
      <w:r w:rsidRPr="003F1553">
        <w:t xml:space="preserve">KM, Kaplan-Meier; OS, overall survival; PFS, progression-free survival; TTD, time-to-treatment discontinuation; </w:t>
      </w:r>
      <w:r w:rsidR="0090233F">
        <w:t xml:space="preserve">T-DXd, trastuzumab deruxtecan; </w:t>
      </w:r>
      <w:r w:rsidRPr="00C67C0A">
        <w:t>TPC, treatment of physician’s choice.</w:t>
      </w:r>
    </w:p>
    <w:p w14:paraId="26EA2263" w14:textId="77777777" w:rsidR="00724A2B" w:rsidRPr="00B41CDC" w:rsidRDefault="00724A2B" w:rsidP="00724A2B">
      <w:pPr>
        <w:pStyle w:val="Heading2"/>
      </w:pPr>
      <w:bookmarkStart w:id="589" w:name="_Toc127006445"/>
      <w:bookmarkStart w:id="590" w:name="_Toc129350892"/>
      <w:bookmarkEnd w:id="584"/>
      <w:r w:rsidRPr="00B41CDC">
        <w:t>Measurement and valuation of health effects</w:t>
      </w:r>
      <w:bookmarkEnd w:id="589"/>
      <w:bookmarkEnd w:id="590"/>
    </w:p>
    <w:p w14:paraId="7F360022" w14:textId="77777777" w:rsidR="00724A2B" w:rsidRDefault="00724A2B" w:rsidP="00724A2B">
      <w:pPr>
        <w:pStyle w:val="Heading3"/>
      </w:pPr>
      <w:bookmarkStart w:id="591" w:name="_Toc98924669"/>
      <w:bookmarkStart w:id="592" w:name="_Ref99049393"/>
      <w:bookmarkStart w:id="593" w:name="_Ref99728418"/>
      <w:bookmarkStart w:id="594" w:name="_Ref99728423"/>
      <w:bookmarkStart w:id="595" w:name="_Ref99729296"/>
      <w:bookmarkStart w:id="596" w:name="_Toc127006446"/>
      <w:bookmarkStart w:id="597" w:name="_Ref127007821"/>
      <w:bookmarkStart w:id="598" w:name="_Toc129350893"/>
      <w:bookmarkStart w:id="599" w:name="_Ref101348211"/>
      <w:bookmarkStart w:id="600" w:name="_Ref124862773"/>
      <w:r>
        <w:t>Health-related quality-of-life data from clinical trials</w:t>
      </w:r>
      <w:bookmarkEnd w:id="591"/>
      <w:bookmarkEnd w:id="592"/>
      <w:bookmarkEnd w:id="593"/>
      <w:bookmarkEnd w:id="594"/>
      <w:bookmarkEnd w:id="595"/>
      <w:bookmarkEnd w:id="596"/>
      <w:bookmarkEnd w:id="597"/>
      <w:bookmarkEnd w:id="598"/>
      <w:r>
        <w:t xml:space="preserve"> </w:t>
      </w:r>
      <w:bookmarkEnd w:id="599"/>
      <w:bookmarkEnd w:id="600"/>
    </w:p>
    <w:p w14:paraId="55B02631" w14:textId="15CDF915" w:rsidR="00724A2B" w:rsidRDefault="00724A2B" w:rsidP="00724A2B">
      <w:pPr>
        <w:pStyle w:val="Body"/>
      </w:pPr>
      <w:r>
        <w:t xml:space="preserve">In </w:t>
      </w:r>
      <w:r w:rsidRPr="003F1553">
        <w:t>DESTINY-Breast0</w:t>
      </w:r>
      <w:r w:rsidRPr="00C67C0A">
        <w:t>4</w:t>
      </w:r>
      <w:r w:rsidRPr="003F1553">
        <w:t>, EQ-5D-5L, EORTC QlQ-BR45 and EORTC QLQ-C30 questionnaires were administered to patients to measure HRQoL.</w:t>
      </w:r>
      <w:r>
        <w:fldChar w:fldCharType="begin"/>
      </w:r>
      <w:r w:rsidR="00CA6345">
        <w:instrText xml:space="preserve"> ADDIN ZOTERO_ITEM CSL_CITATION {"citationID":"2KVkGMax","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3F1553">
        <w:t xml:space="preserve"> </w:t>
      </w:r>
      <w:r w:rsidRPr="00C67C0A">
        <w:t>Questionnaires were completed by patients prior to infusion on Day 1 of Cycle 1, 2 and 3 and then every 2 cycles thereafter until the end of treatment assessments, when there was a further questionnaire.</w:t>
      </w:r>
      <w:r>
        <w:fldChar w:fldCharType="begin"/>
      </w:r>
      <w:r w:rsidR="00CA6345">
        <w:instrText xml:space="preserve"> ADDIN ZOTERO_ITEM CSL_CITATION {"citationID":"dNDP702I","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rsidRPr="003F1553">
        <w:t xml:space="preserve"> Patients were then followed up at the Day 40 (</w:t>
      </w:r>
      <w:r w:rsidRPr="00C67C0A">
        <w:rPr>
          <w:rFonts w:cs="Arial"/>
        </w:rPr>
        <w:t>±</w:t>
      </w:r>
      <w:r w:rsidRPr="003F1553">
        <w:t>7 days) first follow-up assessment (after the last study drug administration) or before initiation of new anti-cancer treatment, whichever occurred first, and then at the first long-term/survival follow-up assessments three months later</w:t>
      </w:r>
      <w:r w:rsidRPr="007E4ED6">
        <w:t>.</w:t>
      </w:r>
      <w:r>
        <w:fldChar w:fldCharType="begin"/>
      </w:r>
      <w:r w:rsidR="00CA6345">
        <w:instrText xml:space="preserve"> ADDIN ZOTERO_ITEM CSL_CITATION {"citationID":"hBkfdcwb","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szCs w:val="24"/>
          <w:vertAlign w:val="superscript"/>
        </w:rPr>
        <w:t>7</w:t>
      </w:r>
      <w:r>
        <w:fldChar w:fldCharType="end"/>
      </w:r>
      <w:r>
        <w:t xml:space="preserve"> Patients were required to complete questionnaires before any other study assessments or procedures were performed on the day. </w:t>
      </w:r>
    </w:p>
    <w:p w14:paraId="61B5F9CB" w14:textId="77777777" w:rsidR="00724A2B" w:rsidRPr="005115C0" w:rsidRDefault="00724A2B" w:rsidP="00724A2B">
      <w:pPr>
        <w:pStyle w:val="Heading3"/>
      </w:pPr>
      <w:bookmarkStart w:id="601" w:name="_Toc98924670"/>
      <w:bookmarkStart w:id="602" w:name="_Ref126856819"/>
      <w:bookmarkStart w:id="603" w:name="_Toc127006447"/>
      <w:bookmarkStart w:id="604" w:name="_Toc129350894"/>
      <w:r w:rsidRPr="00C83785">
        <w:t>Mapping</w:t>
      </w:r>
      <w:bookmarkEnd w:id="601"/>
      <w:r w:rsidRPr="00C83785">
        <w:t xml:space="preserve"> of EQ-5D-5L to EQ-5D-3L</w:t>
      </w:r>
      <w:bookmarkEnd w:id="602"/>
      <w:bookmarkEnd w:id="603"/>
      <w:bookmarkEnd w:id="604"/>
    </w:p>
    <w:p w14:paraId="1D3CD257" w14:textId="5D39A0A0" w:rsidR="00724A2B" w:rsidRPr="00E34B03" w:rsidRDefault="00724A2B" w:rsidP="00724A2B">
      <w:pPr>
        <w:pStyle w:val="Body"/>
      </w:pPr>
      <w:r w:rsidRPr="00950AF3">
        <w:t xml:space="preserve">In line with NICE methods guidance, the EQ-5D-5L responses </w:t>
      </w:r>
      <w:r w:rsidR="0000268D">
        <w:t xml:space="preserve">directly collected in </w:t>
      </w:r>
      <w:r w:rsidR="0000268D" w:rsidRPr="00AF4568">
        <w:t>DESTINY-Breast0</w:t>
      </w:r>
      <w:r w:rsidR="0000268D" w:rsidRPr="005D58CB">
        <w:t>4</w:t>
      </w:r>
      <w:r w:rsidRPr="00950AF3">
        <w:t xml:space="preserve"> were mapped to EQ-5D-3L values </w:t>
      </w:r>
      <w:r w:rsidRPr="00C67C0A">
        <w:t>using the mapping algorithm developed by the NICE DSU which utilises the EEPRU dataset.</w:t>
      </w:r>
      <w:r w:rsidRPr="00C67C0A">
        <w:fldChar w:fldCharType="begin"/>
      </w:r>
      <w:r w:rsidR="00CA6345">
        <w:instrText xml:space="preserve"> ADDIN ZOTERO_ITEM CSL_CITATION {"citationID":"AgG0Vnb4","properties":{"formattedCitation":"\\super 2,173\\nosupersub{}","plainCitation":"2,173","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id":65947,"uris":["http://zotero.org/groups/4797619/items/9LVGBJ24"],"itemData":{"id":65947,"type":"article-journal","abstract":"EQ-5D is a 5-item questionnaire instrument designed to measure health-related quality of life. It is extremely important, since it is used to measure health benefits in many studies providing evidence for reimbursement decisions by the National Institute for Health and Care Excellence in England and similar policy bodies in other countries. EQ-5D has been redesigned in a more detailed form (EQ-5D-5L), but much existing cost-effectiveness evidence is based on the older version (EQ-5D-3L). Statistical mapping from one version to another is widely used, exploiting data from multi-instrument surveys incorporating both variants. However, little is known about the robustness of data from such multi-instrument surveys. We design a randomized experiment to investigate whether inclusion of both versions at different stages in a single interview gives a reliable picture of the relationship between health measures from the two instruments and embed it in individual interviews from the UK Understanding Society household panel. We find that sequencing of the two versions of EQ-5D within an interview has a significant impact not only on the resulting data but also on the estimated mapping models. We illustrate the non-negligible effects in two real-world cost-effectiveness examples and discuss the implications for future multi-instrument survey design.","container-title":"Health Economics","DOI":"10.1002/hec.4487","ISSN":"1099-1050","issue":"6","language":"en","note":"_eprint: https://onlinelibrary.wiley.com/doi/pdf/10.1002/hec.4487","page":"923-939","source":"Wiley Online Library","title":"Mapping between EQ-5D-3L and EQ-5D-5L: A survey experiment on the validity of multi-instrument data","title-short":"Mapping between EQ-5D-3L and EQ-5D-5L","volume":"31","author":[{"family":"Hernández-Alava","given":"Mónica"},{"family":"Pudney","given":"Stephen"}],"issued":{"date-parts":[["2022"]]}}}],"schema":"https://github.com/citation-style-language/schema/raw/master/csl-citation.json"} </w:instrText>
      </w:r>
      <w:r w:rsidRPr="00C67C0A">
        <w:fldChar w:fldCharType="separate"/>
      </w:r>
      <w:r w:rsidR="00CA6345" w:rsidRPr="00CA6345">
        <w:rPr>
          <w:rFonts w:cs="Arial"/>
          <w:szCs w:val="24"/>
          <w:vertAlign w:val="superscript"/>
        </w:rPr>
        <w:t>2,173</w:t>
      </w:r>
      <w:r w:rsidRPr="00C67C0A">
        <w:fldChar w:fldCharType="end"/>
      </w:r>
    </w:p>
    <w:p w14:paraId="415E152B" w14:textId="44F7CBCA" w:rsidR="00724A2B" w:rsidRPr="00E34B03" w:rsidRDefault="00724A2B" w:rsidP="00724A2B">
      <w:pPr>
        <w:pStyle w:val="Body"/>
      </w:pPr>
      <w:r w:rsidRPr="00E34B03">
        <w:t xml:space="preserve">In total, </w:t>
      </w:r>
      <w:r w:rsidRPr="00C67C0A">
        <w:t xml:space="preserve">4,161 </w:t>
      </w:r>
      <w:r w:rsidRPr="00E34B03">
        <w:t xml:space="preserve">EQ-5D-5L observations were available. Of these, </w:t>
      </w:r>
      <w:r w:rsidR="00294FDC" w:rsidRPr="00294FDC">
        <w:rPr>
          <w:color w:val="000000"/>
          <w:highlight w:val="black"/>
        </w:rPr>
        <w:t>xxxxx</w:t>
      </w:r>
      <w:r w:rsidRPr="00C67C0A">
        <w:t xml:space="preserve"> </w:t>
      </w:r>
      <w:r w:rsidRPr="00E34B03">
        <w:t xml:space="preserve">observations were recorded while progression-free with the remaining </w:t>
      </w:r>
      <w:r w:rsidR="00294FDC" w:rsidRPr="00294FDC">
        <w:rPr>
          <w:color w:val="000000"/>
          <w:highlight w:val="black"/>
        </w:rPr>
        <w:t>xxx</w:t>
      </w:r>
      <w:r w:rsidRPr="00E34B03">
        <w:t xml:space="preserve"> recorded post-progression. A tabulated summary of the EQ-5D-5L mapped to EQ-5D-3L utility values by progression status is provided in </w:t>
      </w:r>
      <w:r w:rsidRPr="003C648C">
        <w:rPr>
          <w:b/>
        </w:rPr>
        <w:fldChar w:fldCharType="begin"/>
      </w:r>
      <w:r w:rsidRPr="003C648C">
        <w:rPr>
          <w:b/>
        </w:rPr>
        <w:instrText xml:space="preserve"> REF _Ref96105171 \h  \* MERGEFORMAT </w:instrText>
      </w:r>
      <w:r w:rsidRPr="003C648C">
        <w:rPr>
          <w:b/>
        </w:rPr>
      </w:r>
      <w:r w:rsidRPr="003C648C">
        <w:rPr>
          <w:b/>
        </w:rPr>
        <w:fldChar w:fldCharType="separate"/>
      </w:r>
      <w:r w:rsidR="00145F42" w:rsidRPr="00145F42">
        <w:rPr>
          <w:b/>
        </w:rPr>
        <w:t>Table 43</w:t>
      </w:r>
      <w:r w:rsidRPr="003C648C">
        <w:rPr>
          <w:b/>
        </w:rPr>
        <w:fldChar w:fldCharType="end"/>
      </w:r>
      <w:r w:rsidRPr="00E34B03">
        <w:t>.</w:t>
      </w:r>
    </w:p>
    <w:p w14:paraId="515EE9FD" w14:textId="2873738E" w:rsidR="00724A2B" w:rsidRPr="005D58CB" w:rsidRDefault="00724A2B" w:rsidP="00724A2B">
      <w:pPr>
        <w:pStyle w:val="Caption"/>
      </w:pPr>
      <w:bookmarkStart w:id="605" w:name="_Ref96105171"/>
      <w:bookmarkStart w:id="606" w:name="_Toc98924753"/>
      <w:bookmarkStart w:id="607" w:name="_Toc127006673"/>
      <w:bookmarkStart w:id="608" w:name="_Toc129351018"/>
      <w:r w:rsidRPr="00A8173D">
        <w:lastRenderedPageBreak/>
        <w:t xml:space="preserve">Table </w:t>
      </w:r>
      <w:r w:rsidRPr="00A8173D">
        <w:fldChar w:fldCharType="begin"/>
      </w:r>
      <w:r w:rsidRPr="00A8173D">
        <w:instrText>SEQ Table \* ARABIC</w:instrText>
      </w:r>
      <w:r w:rsidRPr="00A8173D">
        <w:fldChar w:fldCharType="separate"/>
      </w:r>
      <w:r w:rsidR="00145F42">
        <w:rPr>
          <w:noProof/>
        </w:rPr>
        <w:t>43</w:t>
      </w:r>
      <w:r w:rsidRPr="00A8173D">
        <w:fldChar w:fldCharType="end"/>
      </w:r>
      <w:bookmarkEnd w:id="605"/>
      <w:r w:rsidRPr="00A8173D">
        <w:t xml:space="preserve">: </w:t>
      </w:r>
      <w:r w:rsidRPr="00A03015">
        <w:t>Summary of utility values by progression status</w:t>
      </w:r>
      <w:bookmarkEnd w:id="606"/>
      <w:r w:rsidRPr="00A03015">
        <w:t xml:space="preserve"> in the FAS pop</w:t>
      </w:r>
      <w:r w:rsidR="00945EE2">
        <w:t>ulation</w:t>
      </w:r>
      <w:bookmarkEnd w:id="607"/>
      <w:bookmarkEnd w:id="608"/>
    </w:p>
    <w:tbl>
      <w:tblPr>
        <w:tblStyle w:val="TableGrid"/>
        <w:tblW w:w="8843" w:type="dxa"/>
        <w:tblLook w:val="04A0" w:firstRow="1" w:lastRow="0" w:firstColumn="1" w:lastColumn="0" w:noHBand="0" w:noVBand="1"/>
      </w:tblPr>
      <w:tblGrid>
        <w:gridCol w:w="2947"/>
        <w:gridCol w:w="2948"/>
        <w:gridCol w:w="2948"/>
      </w:tblGrid>
      <w:tr w:rsidR="00724A2B" w:rsidRPr="00A03015" w14:paraId="3EFB11DB" w14:textId="77777777">
        <w:trPr>
          <w:trHeight w:val="263"/>
        </w:trPr>
        <w:tc>
          <w:tcPr>
            <w:tcW w:w="2947" w:type="dxa"/>
            <w:shd w:val="clear" w:color="auto" w:fill="D9D9D9" w:themeFill="background1" w:themeFillShade="D9"/>
          </w:tcPr>
          <w:p w14:paraId="414360CF" w14:textId="77777777" w:rsidR="00724A2B" w:rsidRPr="00A03015" w:rsidRDefault="00724A2B">
            <w:pPr>
              <w:pStyle w:val="NICETableHeader"/>
            </w:pPr>
            <w:r w:rsidRPr="00A03015">
              <w:t>Health state</w:t>
            </w:r>
          </w:p>
        </w:tc>
        <w:tc>
          <w:tcPr>
            <w:tcW w:w="2948" w:type="dxa"/>
            <w:shd w:val="clear" w:color="auto" w:fill="D9D9D9" w:themeFill="background1" w:themeFillShade="D9"/>
          </w:tcPr>
          <w:p w14:paraId="50E5AD21" w14:textId="77777777" w:rsidR="00724A2B" w:rsidRPr="00A03015" w:rsidRDefault="00724A2B">
            <w:pPr>
              <w:pStyle w:val="NICETableHeader"/>
              <w:jc w:val="center"/>
            </w:pPr>
            <w:r w:rsidRPr="00A03015">
              <w:t>Number of observations</w:t>
            </w:r>
          </w:p>
        </w:tc>
        <w:tc>
          <w:tcPr>
            <w:tcW w:w="2948" w:type="dxa"/>
            <w:shd w:val="clear" w:color="auto" w:fill="D9D9D9" w:themeFill="background1" w:themeFillShade="D9"/>
          </w:tcPr>
          <w:p w14:paraId="162FB337" w14:textId="3388BCF7" w:rsidR="00724A2B" w:rsidRPr="00A03015" w:rsidRDefault="00724A2B">
            <w:pPr>
              <w:pStyle w:val="NICETableHeader"/>
              <w:jc w:val="center"/>
            </w:pPr>
            <w:r w:rsidRPr="00A03015">
              <w:t>Mean (S</w:t>
            </w:r>
            <w:r w:rsidR="007C32ED">
              <w:t>D</w:t>
            </w:r>
            <w:r w:rsidRPr="00A03015">
              <w:t>)</w:t>
            </w:r>
          </w:p>
        </w:tc>
      </w:tr>
      <w:tr w:rsidR="00724A2B" w:rsidRPr="00A03015" w14:paraId="0D4D6B4F" w14:textId="77777777">
        <w:trPr>
          <w:trHeight w:val="263"/>
        </w:trPr>
        <w:tc>
          <w:tcPr>
            <w:tcW w:w="2947" w:type="dxa"/>
          </w:tcPr>
          <w:p w14:paraId="40E8E656" w14:textId="77777777" w:rsidR="00724A2B" w:rsidRPr="00A03015" w:rsidRDefault="00724A2B">
            <w:pPr>
              <w:pStyle w:val="NICETabletext"/>
            </w:pPr>
            <w:r w:rsidRPr="00A03015">
              <w:t>Progression-free</w:t>
            </w:r>
          </w:p>
        </w:tc>
        <w:tc>
          <w:tcPr>
            <w:tcW w:w="2948" w:type="dxa"/>
          </w:tcPr>
          <w:p w14:paraId="41D93AAC" w14:textId="6F22A738" w:rsidR="00724A2B" w:rsidRPr="00294FDC" w:rsidRDefault="00294FDC">
            <w:pPr>
              <w:pStyle w:val="NICETabletext"/>
              <w:jc w:val="center"/>
              <w:rPr>
                <w:color w:val="000000"/>
                <w:highlight w:val="black"/>
              </w:rPr>
            </w:pPr>
            <w:r w:rsidRPr="00294FDC">
              <w:rPr>
                <w:color w:val="000000"/>
                <w:highlight w:val="black"/>
              </w:rPr>
              <w:t>xxxxx</w:t>
            </w:r>
          </w:p>
        </w:tc>
        <w:tc>
          <w:tcPr>
            <w:tcW w:w="2948" w:type="dxa"/>
          </w:tcPr>
          <w:p w14:paraId="45ACB2A0" w14:textId="0BF7E55F" w:rsidR="00724A2B" w:rsidRPr="00294FDC" w:rsidRDefault="00294FDC">
            <w:pPr>
              <w:pStyle w:val="NICETabletext"/>
              <w:jc w:val="center"/>
              <w:rPr>
                <w:color w:val="000000"/>
                <w:highlight w:val="black"/>
              </w:rPr>
            </w:pPr>
            <w:r w:rsidRPr="00294FDC">
              <w:rPr>
                <w:color w:val="000000"/>
                <w:highlight w:val="black"/>
              </w:rPr>
              <w:t>xxxxxxxxxxxxx</w:t>
            </w:r>
          </w:p>
        </w:tc>
      </w:tr>
      <w:tr w:rsidR="00724A2B" w:rsidRPr="00A03015" w14:paraId="1A350B79" w14:textId="77777777">
        <w:trPr>
          <w:trHeight w:val="263"/>
        </w:trPr>
        <w:tc>
          <w:tcPr>
            <w:tcW w:w="2947" w:type="dxa"/>
          </w:tcPr>
          <w:p w14:paraId="6E1A7E9A" w14:textId="77777777" w:rsidR="00724A2B" w:rsidRPr="00A03015" w:rsidRDefault="00724A2B">
            <w:pPr>
              <w:pStyle w:val="NICETabletext"/>
            </w:pPr>
            <w:r w:rsidRPr="00A03015">
              <w:t>Post-progression</w:t>
            </w:r>
          </w:p>
        </w:tc>
        <w:tc>
          <w:tcPr>
            <w:tcW w:w="2948" w:type="dxa"/>
          </w:tcPr>
          <w:p w14:paraId="0977D009" w14:textId="3B3FD805" w:rsidR="00724A2B" w:rsidRPr="00294FDC" w:rsidRDefault="00294FDC">
            <w:pPr>
              <w:pStyle w:val="NICETabletext"/>
              <w:jc w:val="center"/>
              <w:rPr>
                <w:color w:val="000000"/>
                <w:highlight w:val="black"/>
              </w:rPr>
            </w:pPr>
            <w:r w:rsidRPr="00294FDC">
              <w:rPr>
                <w:color w:val="000000"/>
                <w:highlight w:val="black"/>
              </w:rPr>
              <w:t>xxx</w:t>
            </w:r>
          </w:p>
        </w:tc>
        <w:tc>
          <w:tcPr>
            <w:tcW w:w="2948" w:type="dxa"/>
          </w:tcPr>
          <w:p w14:paraId="5474A6EF" w14:textId="4037B04D" w:rsidR="00724A2B" w:rsidRPr="00294FDC" w:rsidRDefault="00294FDC">
            <w:pPr>
              <w:pStyle w:val="NICETabletext"/>
              <w:jc w:val="center"/>
              <w:rPr>
                <w:color w:val="000000"/>
                <w:highlight w:val="black"/>
              </w:rPr>
            </w:pPr>
            <w:r w:rsidRPr="00294FDC">
              <w:rPr>
                <w:rFonts w:cs="Arial"/>
                <w:color w:val="000000"/>
                <w:szCs w:val="20"/>
                <w:highlight w:val="black"/>
              </w:rPr>
              <w:t>xxxxxxxxxxxxx</w:t>
            </w:r>
          </w:p>
        </w:tc>
      </w:tr>
    </w:tbl>
    <w:p w14:paraId="0005E2F9" w14:textId="47FD8245" w:rsidR="00724A2B" w:rsidRPr="00A03015" w:rsidRDefault="00724A2B" w:rsidP="00A24DF5">
      <w:pPr>
        <w:pStyle w:val="Legend"/>
        <w:spacing w:before="0"/>
      </w:pPr>
      <w:r>
        <w:t>Abbreviation: FAS, full analysis set; S</w:t>
      </w:r>
      <w:r w:rsidR="006441F0">
        <w:t>D</w:t>
      </w:r>
      <w:r>
        <w:t xml:space="preserve">, standard </w:t>
      </w:r>
      <w:r w:rsidR="006441F0">
        <w:t>deviation.</w:t>
      </w:r>
    </w:p>
    <w:p w14:paraId="7A6E58C3" w14:textId="04B45103" w:rsidR="004B2DB5" w:rsidRPr="004B2DB5" w:rsidRDefault="004B2DB5" w:rsidP="003C648C">
      <w:pPr>
        <w:pStyle w:val="Legend"/>
        <w:spacing w:before="0" w:after="180"/>
      </w:pPr>
      <w:r>
        <w:t>Source:</w:t>
      </w:r>
      <w:r w:rsidR="006441F0">
        <w:t xml:space="preserve"> </w:t>
      </w:r>
      <w:r w:rsidR="006441F0" w:rsidRPr="00054570">
        <w:t>Daiichi Sankyo Inc., 2022 (CSR, Data on File).</w:t>
      </w:r>
      <w:r w:rsidR="006441F0" w:rsidRPr="00054570">
        <w:fldChar w:fldCharType="begin"/>
      </w:r>
      <w:r w:rsidR="00CA6345">
        <w:instrText xml:space="preserve"> ADDIN ZOTERO_ITEM CSL_CITATION {"citationID":"CEPQkVWM","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6441F0" w:rsidRPr="00054570">
        <w:fldChar w:fldCharType="separate"/>
      </w:r>
      <w:r w:rsidR="00FD57F4" w:rsidRPr="00FD57F4">
        <w:rPr>
          <w:szCs w:val="24"/>
          <w:vertAlign w:val="superscript"/>
        </w:rPr>
        <w:t>7</w:t>
      </w:r>
      <w:r w:rsidR="006441F0" w:rsidRPr="00054570">
        <w:fldChar w:fldCharType="end"/>
      </w:r>
    </w:p>
    <w:p w14:paraId="7CE11EE7" w14:textId="6092D21F" w:rsidR="00724A2B" w:rsidRPr="005D58CB" w:rsidDel="00B42A0A" w:rsidRDefault="005C7BCE" w:rsidP="00724A2B">
      <w:pPr>
        <w:pStyle w:val="Body"/>
      </w:pPr>
      <w:r>
        <w:t>A</w:t>
      </w:r>
      <w:r w:rsidRPr="003A2A71">
        <w:t xml:space="preserve"> linear transformation of 1-</w:t>
      </w:r>
      <w:r>
        <w:t xml:space="preserve"> the </w:t>
      </w:r>
      <w:r w:rsidRPr="003A2A71">
        <w:t xml:space="preserve">utility </w:t>
      </w:r>
      <w:r>
        <w:t xml:space="preserve">scores </w:t>
      </w:r>
      <w:r w:rsidRPr="003A2A71">
        <w:t>was conducted to model utility decrements using a log-normal distribution. This was done as utility values are not typically left-skewed with a higher concentration of values close to 1. By taking a linear transformation, common distributions for right-skewed data could be applied</w:t>
      </w:r>
      <w:r>
        <w:t>.</w:t>
      </w:r>
      <w:r w:rsidRPr="00A03015">
        <w:t xml:space="preserve"> </w:t>
      </w:r>
      <w:r w:rsidR="00724A2B" w:rsidRPr="00A03015">
        <w:t xml:space="preserve">Utility scores </w:t>
      </w:r>
      <w:r w:rsidR="00724A2B" w:rsidRPr="005D58CB">
        <w:t xml:space="preserve">were calculated from DESTINY-Breast04 using a data driven </w:t>
      </w:r>
      <w:r w:rsidR="00B728F3">
        <w:t>generalized linear</w:t>
      </w:r>
      <w:r w:rsidR="00724A2B" w:rsidRPr="005D58CB">
        <w:t xml:space="preserve"> mixed model approach. The mixed models were estimated using restricted maximum likelihood. </w:t>
      </w:r>
      <w:r w:rsidR="00724A2B" w:rsidRPr="00A03015">
        <w:t xml:space="preserve">EQ-5D-5L scores from all available time points, including baseline, were included in </w:t>
      </w:r>
      <w:r w:rsidR="00724A2B" w:rsidRPr="005D58CB">
        <w:t>a mixed model</w:t>
      </w:r>
      <w:r w:rsidR="00724A2B" w:rsidRPr="00A03015" w:rsidDel="007E79F0">
        <w:t xml:space="preserve"> </w:t>
      </w:r>
      <w:r w:rsidR="00724A2B" w:rsidRPr="00A03015">
        <w:t xml:space="preserve">as dependent variables. The mean utility values and associated 95% confidence intervals for the progression-free and post-progression health states for each treatment group </w:t>
      </w:r>
      <w:r w:rsidR="00724A2B" w:rsidRPr="005D58CB">
        <w:t xml:space="preserve">from the best fitting models </w:t>
      </w:r>
      <w:r w:rsidR="00724A2B" w:rsidRPr="00A03015">
        <w:t xml:space="preserve">were derived from the model using least squares means (LSM) </w:t>
      </w:r>
      <w:r w:rsidR="00724A2B" w:rsidRPr="005D58CB">
        <w:t xml:space="preserve">and regression coefficients. </w:t>
      </w:r>
    </w:p>
    <w:p w14:paraId="636B89D0" w14:textId="1153A609" w:rsidR="00724A2B" w:rsidRPr="00A03015" w:rsidRDefault="00724A2B" w:rsidP="00724A2B">
      <w:pPr>
        <w:pStyle w:val="Body"/>
      </w:pPr>
      <w:r w:rsidRPr="00A03015">
        <w:t xml:space="preserve">An overview of the </w:t>
      </w:r>
      <w:r w:rsidRPr="005D58CB">
        <w:t xml:space="preserve">regression coefficients for the final model in the FAS population </w:t>
      </w:r>
      <w:r w:rsidRPr="00A03015">
        <w:t xml:space="preserve">is provided in </w:t>
      </w:r>
      <w:r w:rsidRPr="003C648C">
        <w:rPr>
          <w:b/>
          <w:bCs/>
        </w:rPr>
        <w:fldChar w:fldCharType="begin"/>
      </w:r>
      <w:r w:rsidRPr="003C648C">
        <w:rPr>
          <w:b/>
          <w:bCs/>
        </w:rPr>
        <w:instrText xml:space="preserve"> REF _Ref96105180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4</w:t>
      </w:r>
      <w:r w:rsidRPr="003C648C">
        <w:rPr>
          <w:b/>
          <w:bCs/>
        </w:rPr>
        <w:fldChar w:fldCharType="end"/>
      </w:r>
      <w:r w:rsidRPr="00A03015">
        <w:t xml:space="preserve">. </w:t>
      </w:r>
      <w:r w:rsidRPr="005D58CB">
        <w:t xml:space="preserve">As a linear transformation was conducted to model utility decrements, negative regression coefficients denote an improvement in </w:t>
      </w:r>
      <w:r w:rsidR="006421C0">
        <w:t>QoL</w:t>
      </w:r>
      <w:r w:rsidRPr="005D58CB">
        <w:t>.</w:t>
      </w:r>
    </w:p>
    <w:p w14:paraId="2F92EEF8" w14:textId="11519904" w:rsidR="00724A2B" w:rsidRPr="00A03015" w:rsidRDefault="00724A2B" w:rsidP="00724A2B">
      <w:pPr>
        <w:pStyle w:val="Caption"/>
      </w:pPr>
      <w:bookmarkStart w:id="609" w:name="_Ref96105180"/>
      <w:bookmarkStart w:id="610" w:name="_Toc98924754"/>
      <w:bookmarkStart w:id="611" w:name="_Toc127006674"/>
      <w:bookmarkStart w:id="612" w:name="_Toc129351019"/>
      <w:r w:rsidRPr="00A03015">
        <w:t xml:space="preserve">Table </w:t>
      </w:r>
      <w:r w:rsidRPr="00A03015">
        <w:fldChar w:fldCharType="begin"/>
      </w:r>
      <w:r w:rsidRPr="00A03015">
        <w:instrText>SEQ Table \* ARABIC</w:instrText>
      </w:r>
      <w:r w:rsidRPr="00A03015">
        <w:fldChar w:fldCharType="separate"/>
      </w:r>
      <w:r w:rsidR="00145F42">
        <w:rPr>
          <w:noProof/>
        </w:rPr>
        <w:t>44</w:t>
      </w:r>
      <w:r w:rsidRPr="00A03015">
        <w:fldChar w:fldCharType="end"/>
      </w:r>
      <w:bookmarkEnd w:id="609"/>
      <w:r w:rsidRPr="00A03015">
        <w:t>: Regression coefficients</w:t>
      </w:r>
      <w:bookmarkEnd w:id="610"/>
      <w:bookmarkEnd w:id="611"/>
      <w:bookmarkEnd w:id="612"/>
    </w:p>
    <w:tbl>
      <w:tblPr>
        <w:tblStyle w:val="TableGrid"/>
        <w:tblW w:w="0" w:type="auto"/>
        <w:tblLayout w:type="fixed"/>
        <w:tblLook w:val="04A0" w:firstRow="1" w:lastRow="0" w:firstColumn="1" w:lastColumn="0" w:noHBand="0" w:noVBand="1"/>
      </w:tblPr>
      <w:tblGrid>
        <w:gridCol w:w="3823"/>
        <w:gridCol w:w="1731"/>
        <w:gridCol w:w="1731"/>
        <w:gridCol w:w="1732"/>
      </w:tblGrid>
      <w:tr w:rsidR="00724A2B" w:rsidRPr="00A03015" w14:paraId="70D684B3" w14:textId="77777777">
        <w:tc>
          <w:tcPr>
            <w:tcW w:w="3823" w:type="dxa"/>
            <w:shd w:val="clear" w:color="auto" w:fill="D9D9D9" w:themeFill="background1" w:themeFillShade="D9"/>
          </w:tcPr>
          <w:p w14:paraId="32E663FB" w14:textId="77777777" w:rsidR="00724A2B" w:rsidRPr="00A03015" w:rsidRDefault="00724A2B">
            <w:pPr>
              <w:pStyle w:val="NICETableHeader"/>
            </w:pPr>
            <w:r w:rsidRPr="00A03015">
              <w:t>Coefficient</w:t>
            </w:r>
          </w:p>
        </w:tc>
        <w:tc>
          <w:tcPr>
            <w:tcW w:w="1731" w:type="dxa"/>
            <w:shd w:val="clear" w:color="auto" w:fill="D9D9D9" w:themeFill="background1" w:themeFillShade="D9"/>
          </w:tcPr>
          <w:p w14:paraId="4B965D63" w14:textId="77777777" w:rsidR="00724A2B" w:rsidRPr="00A03015" w:rsidRDefault="00724A2B">
            <w:pPr>
              <w:pStyle w:val="NICETableHeader"/>
              <w:jc w:val="center"/>
            </w:pPr>
            <w:r w:rsidRPr="00A03015">
              <w:t>Value</w:t>
            </w:r>
          </w:p>
        </w:tc>
        <w:tc>
          <w:tcPr>
            <w:tcW w:w="1731" w:type="dxa"/>
            <w:shd w:val="clear" w:color="auto" w:fill="D9D9D9" w:themeFill="background1" w:themeFillShade="D9"/>
          </w:tcPr>
          <w:p w14:paraId="62898A8F" w14:textId="77777777" w:rsidR="00724A2B" w:rsidRPr="00A03015" w:rsidRDefault="00724A2B">
            <w:pPr>
              <w:pStyle w:val="NICETableHeader"/>
              <w:jc w:val="center"/>
            </w:pPr>
            <w:r w:rsidRPr="00A03015">
              <w:t>95% CI</w:t>
            </w:r>
          </w:p>
        </w:tc>
        <w:tc>
          <w:tcPr>
            <w:tcW w:w="1732" w:type="dxa"/>
            <w:shd w:val="clear" w:color="auto" w:fill="D9D9D9" w:themeFill="background1" w:themeFillShade="D9"/>
          </w:tcPr>
          <w:p w14:paraId="519589DB" w14:textId="77777777" w:rsidR="00724A2B" w:rsidRPr="00A03015" w:rsidRDefault="00724A2B">
            <w:pPr>
              <w:pStyle w:val="NICETableHeader"/>
              <w:jc w:val="center"/>
            </w:pPr>
            <w:r w:rsidRPr="00A03015">
              <w:t>p-value</w:t>
            </w:r>
          </w:p>
        </w:tc>
      </w:tr>
      <w:tr w:rsidR="00724A2B" w:rsidRPr="00A03015" w14:paraId="55D23367" w14:textId="77777777">
        <w:tc>
          <w:tcPr>
            <w:tcW w:w="9017" w:type="dxa"/>
            <w:gridSpan w:val="4"/>
          </w:tcPr>
          <w:p w14:paraId="70ADC7AD" w14:textId="2568D79D" w:rsidR="00724A2B" w:rsidRPr="00A03015" w:rsidRDefault="00724A2B">
            <w:pPr>
              <w:pStyle w:val="NICETabletext"/>
              <w:rPr>
                <w:b/>
                <w:bCs/>
                <w:i/>
                <w:iCs/>
              </w:rPr>
            </w:pPr>
            <w:r>
              <w:rPr>
                <w:b/>
                <w:bCs/>
                <w:i/>
                <w:iCs/>
              </w:rPr>
              <w:t>Final regression model</w:t>
            </w:r>
          </w:p>
        </w:tc>
      </w:tr>
      <w:tr w:rsidR="00724A2B" w:rsidRPr="00A03015" w14:paraId="15D60836" w14:textId="77777777">
        <w:tc>
          <w:tcPr>
            <w:tcW w:w="3823" w:type="dxa"/>
          </w:tcPr>
          <w:p w14:paraId="7C0AE47C" w14:textId="77777777" w:rsidR="00724A2B" w:rsidRPr="005D58CB" w:rsidRDefault="00724A2B">
            <w:pPr>
              <w:pStyle w:val="NICETabletext"/>
            </w:pPr>
            <w:r w:rsidRPr="005D58CB">
              <w:t>Intercept</w:t>
            </w:r>
          </w:p>
        </w:tc>
        <w:tc>
          <w:tcPr>
            <w:tcW w:w="1731" w:type="dxa"/>
            <w:vAlign w:val="center"/>
          </w:tcPr>
          <w:p w14:paraId="48EC62BB" w14:textId="6C9F2A7F" w:rsidR="00724A2B" w:rsidRPr="00294FDC" w:rsidRDefault="00294FDC">
            <w:pPr>
              <w:pStyle w:val="NICETabletext"/>
              <w:jc w:val="center"/>
              <w:rPr>
                <w:color w:val="000000"/>
                <w:highlight w:val="black"/>
              </w:rPr>
            </w:pPr>
            <w:r w:rsidRPr="00294FDC">
              <w:rPr>
                <w:color w:val="000000"/>
                <w:highlight w:val="black"/>
              </w:rPr>
              <w:t>xxxxxx</w:t>
            </w:r>
          </w:p>
        </w:tc>
        <w:tc>
          <w:tcPr>
            <w:tcW w:w="1731" w:type="dxa"/>
            <w:vAlign w:val="center"/>
          </w:tcPr>
          <w:p w14:paraId="2F94792D" w14:textId="55AAB703" w:rsidR="00724A2B" w:rsidRPr="00294FDC" w:rsidRDefault="00294FDC">
            <w:pPr>
              <w:pStyle w:val="NICETabletext"/>
              <w:jc w:val="center"/>
              <w:rPr>
                <w:color w:val="000000"/>
                <w:highlight w:val="black"/>
              </w:rPr>
            </w:pPr>
            <w:r w:rsidRPr="00294FDC">
              <w:rPr>
                <w:color w:val="000000"/>
                <w:highlight w:val="black"/>
              </w:rPr>
              <w:t>xxxxxxxxxxxxxx</w:t>
            </w:r>
          </w:p>
        </w:tc>
        <w:tc>
          <w:tcPr>
            <w:tcW w:w="1732" w:type="dxa"/>
          </w:tcPr>
          <w:p w14:paraId="6DF973A2" w14:textId="3F8B4EF3" w:rsidR="00724A2B" w:rsidRPr="00294FDC" w:rsidRDefault="00294FDC">
            <w:pPr>
              <w:pStyle w:val="NICETabletext"/>
              <w:jc w:val="center"/>
              <w:rPr>
                <w:color w:val="000000"/>
                <w:highlight w:val="black"/>
              </w:rPr>
            </w:pPr>
            <w:r w:rsidRPr="00294FDC">
              <w:rPr>
                <w:color w:val="000000"/>
                <w:highlight w:val="black"/>
              </w:rPr>
              <w:t>x</w:t>
            </w:r>
          </w:p>
        </w:tc>
      </w:tr>
      <w:tr w:rsidR="00724A2B" w:rsidRPr="00A03015" w14:paraId="59D5B4A2" w14:textId="77777777">
        <w:tc>
          <w:tcPr>
            <w:tcW w:w="3823" w:type="dxa"/>
          </w:tcPr>
          <w:p w14:paraId="4F05CAEB" w14:textId="77777777" w:rsidR="00724A2B" w:rsidRPr="005D58CB" w:rsidRDefault="00724A2B">
            <w:pPr>
              <w:pStyle w:val="NICETabletext"/>
            </w:pPr>
            <w:r w:rsidRPr="005D58CB">
              <w:t>Treatment (T-DXd vs. TPC)</w:t>
            </w:r>
          </w:p>
        </w:tc>
        <w:tc>
          <w:tcPr>
            <w:tcW w:w="1731" w:type="dxa"/>
            <w:vAlign w:val="center"/>
          </w:tcPr>
          <w:p w14:paraId="2C468844" w14:textId="3A72A92B" w:rsidR="00724A2B" w:rsidRPr="00294FDC" w:rsidRDefault="00294FDC">
            <w:pPr>
              <w:pStyle w:val="NICETabletext"/>
              <w:jc w:val="center"/>
              <w:rPr>
                <w:color w:val="000000"/>
                <w:highlight w:val="black"/>
              </w:rPr>
            </w:pPr>
            <w:r w:rsidRPr="00294FDC">
              <w:rPr>
                <w:color w:val="000000"/>
                <w:highlight w:val="black"/>
              </w:rPr>
              <w:t>xxxxxx</w:t>
            </w:r>
          </w:p>
        </w:tc>
        <w:tc>
          <w:tcPr>
            <w:tcW w:w="1731" w:type="dxa"/>
            <w:vAlign w:val="center"/>
          </w:tcPr>
          <w:p w14:paraId="28E66BF3" w14:textId="6CFDB3D8" w:rsidR="00724A2B" w:rsidRPr="00294FDC" w:rsidRDefault="00294FDC">
            <w:pPr>
              <w:pStyle w:val="NICETabletext"/>
              <w:jc w:val="center"/>
              <w:rPr>
                <w:color w:val="000000"/>
                <w:highlight w:val="black"/>
              </w:rPr>
            </w:pPr>
            <w:r w:rsidRPr="00294FDC">
              <w:rPr>
                <w:color w:val="000000"/>
                <w:highlight w:val="black"/>
              </w:rPr>
              <w:t>xxxxxxxxxxxxxx</w:t>
            </w:r>
          </w:p>
        </w:tc>
        <w:tc>
          <w:tcPr>
            <w:tcW w:w="1732" w:type="dxa"/>
            <w:vAlign w:val="center"/>
          </w:tcPr>
          <w:p w14:paraId="2AC81B8D" w14:textId="1FFD568D" w:rsidR="00724A2B" w:rsidRPr="00294FDC" w:rsidRDefault="00294FDC">
            <w:pPr>
              <w:pStyle w:val="NICETabletext"/>
              <w:jc w:val="center"/>
              <w:rPr>
                <w:color w:val="000000"/>
                <w:highlight w:val="black"/>
              </w:rPr>
            </w:pPr>
            <w:r w:rsidRPr="00294FDC">
              <w:rPr>
                <w:color w:val="000000"/>
                <w:highlight w:val="black"/>
              </w:rPr>
              <w:t>xxxxxx</w:t>
            </w:r>
          </w:p>
        </w:tc>
      </w:tr>
      <w:tr w:rsidR="00724A2B" w:rsidRPr="00A03015" w14:paraId="7B937076" w14:textId="77777777">
        <w:tc>
          <w:tcPr>
            <w:tcW w:w="3823" w:type="dxa"/>
          </w:tcPr>
          <w:p w14:paraId="767F7E78" w14:textId="01785F69" w:rsidR="00724A2B" w:rsidRPr="005D58CB" w:rsidRDefault="00724A2B">
            <w:pPr>
              <w:pStyle w:val="NICETabletext"/>
            </w:pPr>
            <w:r w:rsidRPr="005D58CB">
              <w:t>ECOG performance status (</w:t>
            </w:r>
            <w:r w:rsidR="00854134">
              <w:t>1</w:t>
            </w:r>
            <w:r w:rsidRPr="005D58CB">
              <w:t xml:space="preserve"> vs. </w:t>
            </w:r>
            <w:r w:rsidR="00854134">
              <w:t>0</w:t>
            </w:r>
            <w:r w:rsidRPr="005D58CB">
              <w:t>)</w:t>
            </w:r>
          </w:p>
        </w:tc>
        <w:tc>
          <w:tcPr>
            <w:tcW w:w="1731" w:type="dxa"/>
            <w:vAlign w:val="center"/>
          </w:tcPr>
          <w:p w14:paraId="1423B6B6" w14:textId="504CA0CA" w:rsidR="00724A2B" w:rsidRPr="00294FDC" w:rsidRDefault="00294FDC">
            <w:pPr>
              <w:pStyle w:val="NICETabletext"/>
              <w:jc w:val="center"/>
              <w:rPr>
                <w:color w:val="000000"/>
                <w:highlight w:val="black"/>
              </w:rPr>
            </w:pPr>
            <w:r w:rsidRPr="00294FDC">
              <w:rPr>
                <w:color w:val="000000"/>
                <w:highlight w:val="black"/>
              </w:rPr>
              <w:t>xxxxx</w:t>
            </w:r>
          </w:p>
        </w:tc>
        <w:tc>
          <w:tcPr>
            <w:tcW w:w="1731" w:type="dxa"/>
            <w:vAlign w:val="center"/>
          </w:tcPr>
          <w:p w14:paraId="392513FF" w14:textId="5DCBA914" w:rsidR="00724A2B" w:rsidRPr="00294FDC" w:rsidRDefault="00294FDC">
            <w:pPr>
              <w:pStyle w:val="NICETabletext"/>
              <w:jc w:val="center"/>
              <w:rPr>
                <w:color w:val="000000"/>
                <w:highlight w:val="black"/>
              </w:rPr>
            </w:pPr>
            <w:r w:rsidRPr="00294FDC">
              <w:rPr>
                <w:color w:val="000000"/>
                <w:highlight w:val="black"/>
              </w:rPr>
              <w:t>xxxxxxxxxxxx</w:t>
            </w:r>
          </w:p>
        </w:tc>
        <w:tc>
          <w:tcPr>
            <w:tcW w:w="1732" w:type="dxa"/>
            <w:vAlign w:val="center"/>
          </w:tcPr>
          <w:p w14:paraId="5E7CFA19" w14:textId="61F78081" w:rsidR="00724A2B" w:rsidRPr="00294FDC" w:rsidRDefault="00294FDC">
            <w:pPr>
              <w:pStyle w:val="NICETabletext"/>
              <w:jc w:val="center"/>
              <w:rPr>
                <w:color w:val="000000"/>
                <w:highlight w:val="black"/>
              </w:rPr>
            </w:pPr>
            <w:r w:rsidRPr="00294FDC">
              <w:rPr>
                <w:color w:val="000000"/>
                <w:highlight w:val="black"/>
              </w:rPr>
              <w:t>xxxxxx</w:t>
            </w:r>
          </w:p>
        </w:tc>
      </w:tr>
      <w:tr w:rsidR="00724A2B" w:rsidRPr="00A03015" w14:paraId="0D58584F" w14:textId="77777777">
        <w:tc>
          <w:tcPr>
            <w:tcW w:w="3823" w:type="dxa"/>
          </w:tcPr>
          <w:p w14:paraId="624E67D6" w14:textId="77777777" w:rsidR="00724A2B" w:rsidRPr="005D58CB" w:rsidRDefault="00724A2B">
            <w:pPr>
              <w:pStyle w:val="NICETabletext"/>
            </w:pPr>
            <w:r w:rsidRPr="005D58CB">
              <w:t>Progression status (progressed vs. progression free)</w:t>
            </w:r>
          </w:p>
        </w:tc>
        <w:tc>
          <w:tcPr>
            <w:tcW w:w="1731" w:type="dxa"/>
            <w:vAlign w:val="center"/>
          </w:tcPr>
          <w:p w14:paraId="74F25814" w14:textId="6479BECA" w:rsidR="00724A2B" w:rsidRPr="00294FDC" w:rsidRDefault="00294FDC">
            <w:pPr>
              <w:pStyle w:val="NICETabletext"/>
              <w:jc w:val="center"/>
              <w:rPr>
                <w:color w:val="000000"/>
                <w:highlight w:val="black"/>
              </w:rPr>
            </w:pPr>
            <w:r w:rsidRPr="00294FDC">
              <w:rPr>
                <w:color w:val="000000"/>
                <w:highlight w:val="black"/>
              </w:rPr>
              <w:t>xxxxx</w:t>
            </w:r>
          </w:p>
        </w:tc>
        <w:tc>
          <w:tcPr>
            <w:tcW w:w="1731" w:type="dxa"/>
            <w:vAlign w:val="center"/>
          </w:tcPr>
          <w:p w14:paraId="1029E138" w14:textId="6A382AB8" w:rsidR="00724A2B" w:rsidRPr="00294FDC" w:rsidRDefault="00294FDC">
            <w:pPr>
              <w:pStyle w:val="NICETabletext"/>
              <w:jc w:val="center"/>
              <w:rPr>
                <w:color w:val="000000"/>
                <w:highlight w:val="black"/>
              </w:rPr>
            </w:pPr>
            <w:r w:rsidRPr="00294FDC">
              <w:rPr>
                <w:color w:val="000000"/>
                <w:highlight w:val="black"/>
              </w:rPr>
              <w:t>xxxxxxxxxxxx</w:t>
            </w:r>
          </w:p>
        </w:tc>
        <w:tc>
          <w:tcPr>
            <w:tcW w:w="1732" w:type="dxa"/>
            <w:vAlign w:val="center"/>
          </w:tcPr>
          <w:p w14:paraId="31B1CED4" w14:textId="2D1E740E" w:rsidR="00724A2B" w:rsidRPr="00294FDC" w:rsidRDefault="00294FDC">
            <w:pPr>
              <w:pStyle w:val="NICETabletext"/>
              <w:jc w:val="center"/>
              <w:rPr>
                <w:color w:val="000000"/>
                <w:highlight w:val="black"/>
              </w:rPr>
            </w:pPr>
            <w:r w:rsidRPr="00294FDC">
              <w:rPr>
                <w:color w:val="000000"/>
                <w:highlight w:val="black"/>
              </w:rPr>
              <w:t>xxxxxx</w:t>
            </w:r>
          </w:p>
        </w:tc>
      </w:tr>
      <w:tr w:rsidR="00724A2B" w:rsidRPr="00A03015" w14:paraId="75BC4444" w14:textId="77777777">
        <w:tc>
          <w:tcPr>
            <w:tcW w:w="3823" w:type="dxa"/>
          </w:tcPr>
          <w:p w14:paraId="11409882" w14:textId="77777777" w:rsidR="00724A2B" w:rsidRPr="005D58CB" w:rsidRDefault="00724A2B">
            <w:pPr>
              <w:pStyle w:val="NICETabletext"/>
            </w:pPr>
            <w:r w:rsidRPr="005D58CB">
              <w:t>Treatment status (off-treatment vs. on-treatment)</w:t>
            </w:r>
          </w:p>
        </w:tc>
        <w:tc>
          <w:tcPr>
            <w:tcW w:w="1731" w:type="dxa"/>
            <w:vAlign w:val="center"/>
          </w:tcPr>
          <w:p w14:paraId="7627637A" w14:textId="1C4551B4" w:rsidR="00724A2B" w:rsidRPr="00294FDC" w:rsidRDefault="00294FDC">
            <w:pPr>
              <w:pStyle w:val="NICETabletext"/>
              <w:jc w:val="center"/>
              <w:rPr>
                <w:color w:val="000000"/>
                <w:highlight w:val="black"/>
              </w:rPr>
            </w:pPr>
            <w:r w:rsidRPr="00294FDC">
              <w:rPr>
                <w:color w:val="000000"/>
                <w:highlight w:val="black"/>
              </w:rPr>
              <w:t>xxxxx</w:t>
            </w:r>
          </w:p>
        </w:tc>
        <w:tc>
          <w:tcPr>
            <w:tcW w:w="1731" w:type="dxa"/>
            <w:vAlign w:val="center"/>
          </w:tcPr>
          <w:p w14:paraId="60203E9F" w14:textId="2BE5D97A" w:rsidR="00724A2B" w:rsidRPr="00294FDC" w:rsidRDefault="00294FDC">
            <w:pPr>
              <w:pStyle w:val="NICETabletext"/>
              <w:jc w:val="center"/>
              <w:rPr>
                <w:color w:val="000000"/>
                <w:highlight w:val="black"/>
              </w:rPr>
            </w:pPr>
            <w:r w:rsidRPr="00294FDC">
              <w:rPr>
                <w:color w:val="000000"/>
                <w:highlight w:val="black"/>
              </w:rPr>
              <w:t>xxxxxxxxxxxx</w:t>
            </w:r>
          </w:p>
        </w:tc>
        <w:tc>
          <w:tcPr>
            <w:tcW w:w="1732" w:type="dxa"/>
            <w:vAlign w:val="center"/>
          </w:tcPr>
          <w:p w14:paraId="500F4AFA" w14:textId="1F4C68EC" w:rsidR="00724A2B" w:rsidRPr="00294FDC" w:rsidRDefault="00294FDC">
            <w:pPr>
              <w:pStyle w:val="NICETabletext"/>
              <w:jc w:val="center"/>
              <w:rPr>
                <w:color w:val="000000"/>
                <w:highlight w:val="black"/>
              </w:rPr>
            </w:pPr>
            <w:r w:rsidRPr="00294FDC">
              <w:rPr>
                <w:color w:val="000000"/>
                <w:highlight w:val="black"/>
              </w:rPr>
              <w:t>xxxxxx</w:t>
            </w:r>
          </w:p>
        </w:tc>
      </w:tr>
    </w:tbl>
    <w:p w14:paraId="5293D0AD" w14:textId="77777777" w:rsidR="00724A2B" w:rsidRPr="005D58CB" w:rsidRDefault="00724A2B" w:rsidP="003C648C">
      <w:pPr>
        <w:pStyle w:val="Footnotes"/>
        <w:keepNext/>
        <w:spacing w:after="0"/>
      </w:pPr>
      <w:r w:rsidRPr="00A03015">
        <w:t xml:space="preserve">Abbreviations: CI, confidence interval; T-DXd, trastuzumab deruxtecan; </w:t>
      </w:r>
      <w:r w:rsidRPr="005D58CB">
        <w:t>TPC, treatment of physician’s choice.</w:t>
      </w:r>
    </w:p>
    <w:p w14:paraId="0BB94CF3" w14:textId="5D3C0660" w:rsidR="00724A2B" w:rsidRPr="005D58CB" w:rsidRDefault="00724A2B" w:rsidP="003C648C">
      <w:pPr>
        <w:pStyle w:val="Body"/>
        <w:keepNext/>
      </w:pPr>
      <w:r w:rsidRPr="005D58CB">
        <w:rPr>
          <w:sz w:val="18"/>
          <w:szCs w:val="18"/>
        </w:rPr>
        <w:t>Source: Daiichi Sankyo Inc., 2022 (Model technical report, Data on File)</w:t>
      </w:r>
      <w:r w:rsidRPr="005D58CB">
        <w:rPr>
          <w:sz w:val="18"/>
          <w:szCs w:val="18"/>
        </w:rPr>
        <w:fldChar w:fldCharType="begin"/>
      </w:r>
      <w:r w:rsidR="00CA6345">
        <w:rPr>
          <w:sz w:val="18"/>
          <w:szCs w:val="18"/>
        </w:rPr>
        <w:instrText xml:space="preserve"> ADDIN ZOTERO_ITEM CSL_CITATION {"citationID":"TKQT8H6D","properties":{"formattedCitation":"\\super 174\\nosupersub{}","plainCitation":"174","noteIndex":0},"citationItems":[{"id":66196,"uris":["http://zotero.org/groups/4797619/items/PWIKBPLZ"],"itemData":{"id":66196,"type":"document","title":"Technical Report for Global Cost-effectiveness and Budget Impact Model for T-DXd in HER2-low Metastatic and/or Unresectable Breast Cancer. Data on File","author":[{"family":"Daiichi Sankyo Inc.","given":""}],"issued":{"date-parts":[["2022",10]]}}}],"schema":"https://github.com/citation-style-language/schema/raw/master/csl-citation.json"} </w:instrText>
      </w:r>
      <w:r w:rsidRPr="005D58CB">
        <w:rPr>
          <w:sz w:val="18"/>
          <w:szCs w:val="18"/>
        </w:rPr>
        <w:fldChar w:fldCharType="separate"/>
      </w:r>
      <w:r w:rsidR="00CA6345" w:rsidRPr="00CA6345">
        <w:rPr>
          <w:rFonts w:cs="Arial"/>
          <w:sz w:val="18"/>
          <w:szCs w:val="24"/>
          <w:vertAlign w:val="superscript"/>
        </w:rPr>
        <w:t>174</w:t>
      </w:r>
      <w:r w:rsidRPr="005D58CB">
        <w:rPr>
          <w:sz w:val="18"/>
          <w:szCs w:val="18"/>
        </w:rPr>
        <w:fldChar w:fldCharType="end"/>
      </w:r>
      <w:r w:rsidRPr="005D58CB">
        <w:rPr>
          <w:sz w:val="18"/>
          <w:szCs w:val="18"/>
        </w:rPr>
        <w:t xml:space="preserve"> </w:t>
      </w:r>
    </w:p>
    <w:p w14:paraId="5EC9C06C" w14:textId="31A3009E" w:rsidR="00724A2B" w:rsidRPr="00A51E45" w:rsidRDefault="00641974" w:rsidP="003C648C">
      <w:pPr>
        <w:pStyle w:val="C-BodyText"/>
      </w:pPr>
      <w:r w:rsidRPr="00471112">
        <w:rPr>
          <w:rFonts w:ascii="Arial" w:eastAsiaTheme="minorHAnsi" w:hAnsi="Arial" w:cstheme="minorBidi"/>
          <w:sz w:val="22"/>
          <w:szCs w:val="22"/>
          <w:lang w:val="en-GB"/>
        </w:rPr>
        <w:t xml:space="preserve">A backwards selection approach was used </w:t>
      </w:r>
      <w:r w:rsidR="000B4F3A" w:rsidRPr="00471112">
        <w:rPr>
          <w:rFonts w:ascii="Arial" w:eastAsiaTheme="minorHAnsi" w:hAnsi="Arial" w:cstheme="minorBidi"/>
          <w:sz w:val="22"/>
          <w:szCs w:val="22"/>
          <w:lang w:val="en-GB"/>
        </w:rPr>
        <w:t>to determine the final model</w:t>
      </w:r>
      <w:r w:rsidR="00A51E45">
        <w:rPr>
          <w:rFonts w:ascii="Arial" w:eastAsiaTheme="minorHAnsi" w:hAnsi="Arial" w:cstheme="minorBidi"/>
          <w:sz w:val="22"/>
          <w:szCs w:val="22"/>
          <w:lang w:val="en-GB"/>
        </w:rPr>
        <w:t>,</w:t>
      </w:r>
      <w:r w:rsidR="00F26C39">
        <w:rPr>
          <w:rFonts w:ascii="Arial" w:eastAsiaTheme="minorHAnsi" w:hAnsi="Arial" w:cstheme="minorBidi"/>
          <w:sz w:val="22"/>
          <w:szCs w:val="22"/>
          <w:lang w:val="en-GB"/>
        </w:rPr>
        <w:t xml:space="preserve"> </w:t>
      </w:r>
      <w:r w:rsidR="006B0225">
        <w:rPr>
          <w:rFonts w:ascii="Arial" w:eastAsiaTheme="minorHAnsi" w:hAnsi="Arial" w:cstheme="minorBidi"/>
          <w:sz w:val="22"/>
          <w:szCs w:val="22"/>
          <w:lang w:val="en-GB"/>
        </w:rPr>
        <w:t xml:space="preserve">using a </w:t>
      </w:r>
      <w:r w:rsidR="00F26C39">
        <w:rPr>
          <w:rFonts w:ascii="Arial" w:eastAsiaTheme="minorHAnsi" w:hAnsi="Arial" w:cstheme="minorBidi"/>
          <w:sz w:val="22"/>
          <w:szCs w:val="22"/>
          <w:lang w:val="en-GB"/>
        </w:rPr>
        <w:t>p-value</w:t>
      </w:r>
      <w:r w:rsidR="006B0225">
        <w:rPr>
          <w:rFonts w:ascii="Arial" w:eastAsiaTheme="minorHAnsi" w:hAnsi="Arial" w:cstheme="minorBidi"/>
          <w:sz w:val="22"/>
          <w:szCs w:val="22"/>
          <w:lang w:val="en-GB"/>
        </w:rPr>
        <w:t xml:space="preserve"> threshold of </w:t>
      </w:r>
      <w:r w:rsidR="00F26C39">
        <w:rPr>
          <w:rFonts w:ascii="Arial" w:eastAsiaTheme="minorHAnsi" w:hAnsi="Arial" w:cstheme="minorBidi"/>
          <w:sz w:val="22"/>
          <w:szCs w:val="22"/>
          <w:lang w:val="en-GB"/>
        </w:rPr>
        <w:t xml:space="preserve">&lt;0.05 </w:t>
      </w:r>
      <w:r w:rsidR="006B0225">
        <w:rPr>
          <w:rFonts w:ascii="Arial" w:eastAsiaTheme="minorHAnsi" w:hAnsi="Arial" w:cstheme="minorBidi"/>
          <w:sz w:val="22"/>
          <w:szCs w:val="22"/>
          <w:lang w:val="en-GB"/>
        </w:rPr>
        <w:t xml:space="preserve">to remove covariates which </w:t>
      </w:r>
      <w:r w:rsidR="00A51E45">
        <w:rPr>
          <w:rFonts w:ascii="Arial" w:eastAsiaTheme="minorHAnsi" w:hAnsi="Arial" w:cstheme="minorBidi"/>
          <w:sz w:val="22"/>
          <w:szCs w:val="22"/>
          <w:lang w:val="en-GB"/>
        </w:rPr>
        <w:t>were</w:t>
      </w:r>
      <w:r w:rsidR="006B0225">
        <w:rPr>
          <w:rFonts w:ascii="Arial" w:eastAsiaTheme="minorHAnsi" w:hAnsi="Arial" w:cstheme="minorBidi"/>
          <w:sz w:val="22"/>
          <w:szCs w:val="22"/>
          <w:lang w:val="en-GB"/>
        </w:rPr>
        <w:t xml:space="preserve"> not statistically significantly </w:t>
      </w:r>
      <w:r w:rsidR="00A51E45">
        <w:rPr>
          <w:rFonts w:ascii="Arial" w:eastAsiaTheme="minorHAnsi" w:hAnsi="Arial" w:cstheme="minorBidi"/>
          <w:sz w:val="22"/>
          <w:szCs w:val="22"/>
          <w:lang w:val="en-GB"/>
        </w:rPr>
        <w:t>associated with utility.</w:t>
      </w:r>
      <w:r w:rsidR="00F26C39">
        <w:rPr>
          <w:rFonts w:ascii="Arial" w:eastAsiaTheme="minorHAnsi" w:hAnsi="Arial" w:cstheme="minorBidi"/>
          <w:sz w:val="22"/>
          <w:szCs w:val="22"/>
          <w:lang w:val="en-GB"/>
        </w:rPr>
        <w:t xml:space="preserve"> Progression</w:t>
      </w:r>
      <w:r w:rsidR="00471112" w:rsidRPr="00471112">
        <w:rPr>
          <w:rFonts w:ascii="Arial" w:eastAsiaTheme="minorHAnsi" w:hAnsi="Arial" w:cstheme="minorBidi"/>
          <w:sz w:val="22"/>
          <w:szCs w:val="22"/>
          <w:lang w:val="en-GB"/>
        </w:rPr>
        <w:t xml:space="preserve">, being off-treatment, and having a baseline ECOG performance status of 1 </w:t>
      </w:r>
      <w:r w:rsidR="00A51E45">
        <w:rPr>
          <w:rFonts w:ascii="Arial" w:eastAsiaTheme="minorHAnsi" w:hAnsi="Arial" w:cstheme="minorBidi"/>
          <w:sz w:val="22"/>
          <w:szCs w:val="22"/>
          <w:lang w:val="en-GB"/>
        </w:rPr>
        <w:t xml:space="preserve">are associated with a statistically </w:t>
      </w:r>
      <w:r w:rsidR="00471112" w:rsidRPr="00471112">
        <w:rPr>
          <w:rFonts w:ascii="Arial" w:eastAsiaTheme="minorHAnsi" w:hAnsi="Arial" w:cstheme="minorBidi"/>
          <w:sz w:val="22"/>
          <w:szCs w:val="22"/>
          <w:lang w:val="en-GB"/>
        </w:rPr>
        <w:t>significant reduc</w:t>
      </w:r>
      <w:r w:rsidR="00A51E45">
        <w:rPr>
          <w:rFonts w:ascii="Arial" w:eastAsiaTheme="minorHAnsi" w:hAnsi="Arial" w:cstheme="minorBidi"/>
          <w:sz w:val="22"/>
          <w:szCs w:val="22"/>
          <w:lang w:val="en-GB"/>
        </w:rPr>
        <w:t>tion in</w:t>
      </w:r>
      <w:r w:rsidR="00471112" w:rsidRPr="00471112">
        <w:rPr>
          <w:rFonts w:ascii="Arial" w:eastAsiaTheme="minorHAnsi" w:hAnsi="Arial" w:cstheme="minorBidi"/>
          <w:sz w:val="22"/>
          <w:szCs w:val="22"/>
          <w:lang w:val="en-GB"/>
        </w:rPr>
        <w:t xml:space="preserve"> utility, whereas T-DXd </w:t>
      </w:r>
      <w:r w:rsidR="00471112">
        <w:rPr>
          <w:rFonts w:ascii="Arial" w:eastAsiaTheme="minorHAnsi" w:hAnsi="Arial" w:cstheme="minorBidi"/>
          <w:sz w:val="22"/>
          <w:szCs w:val="22"/>
          <w:lang w:val="en-GB"/>
        </w:rPr>
        <w:t>is</w:t>
      </w:r>
      <w:r w:rsidR="00471112" w:rsidRPr="00471112">
        <w:rPr>
          <w:rFonts w:ascii="Arial" w:eastAsiaTheme="minorHAnsi" w:hAnsi="Arial" w:cstheme="minorBidi"/>
          <w:sz w:val="22"/>
          <w:szCs w:val="22"/>
          <w:lang w:val="en-GB"/>
        </w:rPr>
        <w:t xml:space="preserve"> associated with a significant increase in utility.</w:t>
      </w:r>
      <w:r w:rsidR="000B4F3A">
        <w:rPr>
          <w:rFonts w:ascii="Arial" w:eastAsiaTheme="minorHAnsi" w:hAnsi="Arial" w:cstheme="minorBidi"/>
          <w:sz w:val="22"/>
          <w:szCs w:val="22"/>
          <w:lang w:val="en-GB"/>
        </w:rPr>
        <w:t xml:space="preserve"> </w:t>
      </w:r>
      <w:r w:rsidR="00724A2B" w:rsidRPr="003C648C">
        <w:rPr>
          <w:rFonts w:ascii="Arial" w:eastAsiaTheme="minorHAnsi" w:hAnsi="Arial" w:cstheme="minorBidi"/>
          <w:b/>
          <w:sz w:val="22"/>
          <w:szCs w:val="22"/>
          <w:lang w:val="en-GB"/>
        </w:rPr>
        <w:fldChar w:fldCharType="begin"/>
      </w:r>
      <w:r w:rsidR="00724A2B" w:rsidRPr="003C648C">
        <w:rPr>
          <w:rFonts w:ascii="Arial" w:eastAsiaTheme="minorHAnsi" w:hAnsi="Arial" w:cstheme="minorBidi"/>
          <w:b/>
          <w:sz w:val="22"/>
          <w:szCs w:val="22"/>
          <w:lang w:val="en-GB"/>
        </w:rPr>
        <w:instrText xml:space="preserve"> REF _Ref96105187 \h </w:instrText>
      </w:r>
      <w:r w:rsidR="00471112" w:rsidRPr="003C648C">
        <w:rPr>
          <w:rFonts w:ascii="Arial" w:eastAsiaTheme="minorHAnsi" w:hAnsi="Arial" w:cstheme="minorBidi"/>
          <w:b/>
          <w:sz w:val="22"/>
          <w:szCs w:val="22"/>
          <w:lang w:val="en-GB"/>
        </w:rPr>
        <w:instrText xml:space="preserve"> \* MERGEFORMAT </w:instrText>
      </w:r>
      <w:r w:rsidR="00724A2B" w:rsidRPr="003C648C">
        <w:rPr>
          <w:rFonts w:ascii="Arial" w:eastAsiaTheme="minorHAnsi" w:hAnsi="Arial" w:cstheme="minorBidi"/>
          <w:b/>
          <w:sz w:val="22"/>
          <w:szCs w:val="22"/>
          <w:lang w:val="en-GB"/>
        </w:rPr>
      </w:r>
      <w:r w:rsidR="00724A2B" w:rsidRPr="003C648C">
        <w:rPr>
          <w:rFonts w:ascii="Arial" w:eastAsiaTheme="minorHAnsi" w:hAnsi="Arial" w:cstheme="minorBidi"/>
          <w:b/>
          <w:sz w:val="22"/>
          <w:szCs w:val="22"/>
          <w:lang w:val="en-GB"/>
        </w:rPr>
        <w:fldChar w:fldCharType="separate"/>
      </w:r>
      <w:r w:rsidR="00145F42" w:rsidRPr="00145F42">
        <w:rPr>
          <w:rFonts w:ascii="Arial" w:eastAsiaTheme="minorHAnsi" w:hAnsi="Arial" w:cstheme="minorBidi"/>
          <w:b/>
          <w:sz w:val="22"/>
          <w:szCs w:val="22"/>
          <w:lang w:val="en-GB"/>
        </w:rPr>
        <w:t>Table 45</w:t>
      </w:r>
      <w:r w:rsidR="00724A2B" w:rsidRPr="003C648C">
        <w:rPr>
          <w:rFonts w:ascii="Arial" w:eastAsiaTheme="minorHAnsi" w:hAnsi="Arial" w:cstheme="minorBidi"/>
          <w:b/>
          <w:sz w:val="22"/>
          <w:szCs w:val="22"/>
          <w:lang w:val="en-GB"/>
        </w:rPr>
        <w:fldChar w:fldCharType="end"/>
      </w:r>
      <w:r w:rsidR="00724A2B" w:rsidRPr="00A51E45">
        <w:rPr>
          <w:rFonts w:ascii="Arial" w:eastAsiaTheme="minorHAnsi" w:hAnsi="Arial" w:cstheme="minorBidi"/>
          <w:sz w:val="22"/>
          <w:szCs w:val="22"/>
          <w:lang w:val="en-GB"/>
        </w:rPr>
        <w:t xml:space="preserve"> presents the resulting cross-walked EQ-5D-3L utility values from the DESTINY-Breast04 study by progression status and treatment arm included in the model, based on the LSM. The LSM is estimated at the mean time point, equal to </w:t>
      </w:r>
      <w:r w:rsidR="00294FDC" w:rsidRPr="00294FDC">
        <w:rPr>
          <w:rFonts w:ascii="Arial" w:eastAsiaTheme="minorHAnsi" w:hAnsi="Arial" w:cstheme="minorBidi"/>
          <w:color w:val="000000"/>
          <w:sz w:val="22"/>
          <w:szCs w:val="22"/>
          <w:highlight w:val="black"/>
          <w:lang w:val="en-GB"/>
        </w:rPr>
        <w:t>xxxxx</w:t>
      </w:r>
      <w:r w:rsidR="00724A2B" w:rsidRPr="003C648C">
        <w:rPr>
          <w:rFonts w:ascii="Arial" w:eastAsiaTheme="minorHAnsi" w:hAnsi="Arial" w:cstheme="minorBidi"/>
          <w:sz w:val="22"/>
          <w:szCs w:val="22"/>
          <w:lang w:val="en-GB"/>
        </w:rPr>
        <w:t xml:space="preserve"> days</w:t>
      </w:r>
      <w:r w:rsidR="00724A2B" w:rsidRPr="00A51E45">
        <w:rPr>
          <w:rFonts w:ascii="Arial" w:eastAsiaTheme="minorHAnsi" w:hAnsi="Arial" w:cstheme="minorBidi"/>
          <w:sz w:val="22"/>
          <w:szCs w:val="22"/>
          <w:lang w:val="en-GB"/>
        </w:rPr>
        <w:t>, and assumes that the distribution between the other variables (ECOG and treatment status) are the values from the DESTINY-Breast04 trial at the mean time point.</w:t>
      </w:r>
    </w:p>
    <w:p w14:paraId="7CE7C746" w14:textId="6F1FC306" w:rsidR="00724A2B" w:rsidRPr="00A03015" w:rsidRDefault="00724A2B" w:rsidP="00724A2B">
      <w:pPr>
        <w:pStyle w:val="Caption"/>
      </w:pPr>
      <w:bookmarkStart w:id="613" w:name="_Ref96105187"/>
      <w:bookmarkStart w:id="614" w:name="_Toc98924755"/>
      <w:bookmarkStart w:id="615" w:name="_Toc127006675"/>
      <w:bookmarkStart w:id="616" w:name="_Toc129351020"/>
      <w:r w:rsidRPr="00A03015">
        <w:lastRenderedPageBreak/>
        <w:t xml:space="preserve">Table </w:t>
      </w:r>
      <w:r w:rsidRPr="00A03015">
        <w:fldChar w:fldCharType="begin"/>
      </w:r>
      <w:r w:rsidRPr="00A03015">
        <w:instrText>SEQ Table \* ARABIC</w:instrText>
      </w:r>
      <w:r w:rsidRPr="00A03015">
        <w:fldChar w:fldCharType="separate"/>
      </w:r>
      <w:r w:rsidR="00145F42">
        <w:rPr>
          <w:noProof/>
        </w:rPr>
        <w:t>45</w:t>
      </w:r>
      <w:r w:rsidRPr="00A03015">
        <w:fldChar w:fldCharType="end"/>
      </w:r>
      <w:bookmarkEnd w:id="613"/>
      <w:r w:rsidRPr="00A03015">
        <w:t xml:space="preserve">: Mapped </w:t>
      </w:r>
      <w:r w:rsidRPr="005D58CB">
        <w:t>UK</w:t>
      </w:r>
      <w:r w:rsidRPr="00A03015">
        <w:t xml:space="preserve"> EQ-5D-3L utility values from DESTINY-Breast04</w:t>
      </w:r>
      <w:bookmarkEnd w:id="614"/>
      <w:r w:rsidRPr="00A03015">
        <w:t xml:space="preserve"> by progression status and treatment arm</w:t>
      </w:r>
      <w:bookmarkEnd w:id="615"/>
      <w:bookmarkEnd w:id="616"/>
    </w:p>
    <w:tbl>
      <w:tblPr>
        <w:tblStyle w:val="TableGrid"/>
        <w:tblW w:w="8889" w:type="dxa"/>
        <w:tblLayout w:type="fixed"/>
        <w:tblLook w:val="04A0" w:firstRow="1" w:lastRow="0" w:firstColumn="1" w:lastColumn="0" w:noHBand="0" w:noVBand="1"/>
      </w:tblPr>
      <w:tblGrid>
        <w:gridCol w:w="3689"/>
        <w:gridCol w:w="984"/>
        <w:gridCol w:w="1559"/>
        <w:gridCol w:w="993"/>
        <w:gridCol w:w="1664"/>
      </w:tblGrid>
      <w:tr w:rsidR="00F6492E" w:rsidRPr="00A03015" w14:paraId="0CCEBF23" w14:textId="77777777" w:rsidTr="00C262CB">
        <w:trPr>
          <w:trHeight w:val="244"/>
        </w:trPr>
        <w:tc>
          <w:tcPr>
            <w:tcW w:w="3689" w:type="dxa"/>
            <w:vMerge w:val="restart"/>
            <w:shd w:val="clear" w:color="auto" w:fill="D9D9D9" w:themeFill="background1" w:themeFillShade="D9"/>
            <w:vAlign w:val="center"/>
          </w:tcPr>
          <w:p w14:paraId="62D4B2AD" w14:textId="77777777" w:rsidR="00724A2B" w:rsidRPr="00A03015" w:rsidRDefault="00724A2B">
            <w:pPr>
              <w:pStyle w:val="NICETableHeader"/>
              <w:jc w:val="center"/>
            </w:pPr>
            <w:r w:rsidRPr="00A03015">
              <w:t>Health state</w:t>
            </w:r>
          </w:p>
        </w:tc>
        <w:tc>
          <w:tcPr>
            <w:tcW w:w="2543" w:type="dxa"/>
            <w:gridSpan w:val="2"/>
            <w:shd w:val="clear" w:color="auto" w:fill="D9D9D9" w:themeFill="background1" w:themeFillShade="D9"/>
            <w:vAlign w:val="center"/>
          </w:tcPr>
          <w:p w14:paraId="14D78692" w14:textId="77777777" w:rsidR="00724A2B" w:rsidRPr="00A03015" w:rsidRDefault="00724A2B">
            <w:pPr>
              <w:pStyle w:val="NICETableHeader"/>
              <w:jc w:val="center"/>
            </w:pPr>
            <w:r w:rsidRPr="00A03015">
              <w:t>T-DXd</w:t>
            </w:r>
          </w:p>
        </w:tc>
        <w:tc>
          <w:tcPr>
            <w:tcW w:w="2657" w:type="dxa"/>
            <w:gridSpan w:val="2"/>
            <w:shd w:val="clear" w:color="auto" w:fill="D9D9D9" w:themeFill="background1" w:themeFillShade="D9"/>
            <w:vAlign w:val="center"/>
          </w:tcPr>
          <w:p w14:paraId="2B523BD9" w14:textId="77777777" w:rsidR="00724A2B" w:rsidRPr="00A03015" w:rsidRDefault="00724A2B">
            <w:pPr>
              <w:pStyle w:val="NICETableHeader"/>
              <w:jc w:val="center"/>
            </w:pPr>
            <w:r w:rsidRPr="00A03015">
              <w:t>TPC</w:t>
            </w:r>
          </w:p>
        </w:tc>
      </w:tr>
      <w:tr w:rsidR="0093563B" w:rsidRPr="00A03015" w14:paraId="1B0F905C" w14:textId="77777777" w:rsidTr="00C262CB">
        <w:trPr>
          <w:trHeight w:val="244"/>
        </w:trPr>
        <w:tc>
          <w:tcPr>
            <w:tcW w:w="3689" w:type="dxa"/>
            <w:vMerge/>
            <w:shd w:val="clear" w:color="auto" w:fill="D9D9D9" w:themeFill="background1" w:themeFillShade="D9"/>
          </w:tcPr>
          <w:p w14:paraId="72876A3E" w14:textId="77777777" w:rsidR="00724A2B" w:rsidRPr="00A03015" w:rsidRDefault="00724A2B">
            <w:pPr>
              <w:pStyle w:val="NICETableHeader"/>
            </w:pPr>
          </w:p>
        </w:tc>
        <w:tc>
          <w:tcPr>
            <w:tcW w:w="984" w:type="dxa"/>
            <w:shd w:val="clear" w:color="auto" w:fill="D9D9D9" w:themeFill="background1" w:themeFillShade="D9"/>
            <w:vAlign w:val="center"/>
          </w:tcPr>
          <w:p w14:paraId="5003C622" w14:textId="77777777" w:rsidR="00724A2B" w:rsidRPr="00A03015" w:rsidRDefault="00724A2B">
            <w:pPr>
              <w:pStyle w:val="NICETableHeader"/>
            </w:pPr>
            <w:r w:rsidRPr="00A03015">
              <w:t>n*</w:t>
            </w:r>
          </w:p>
        </w:tc>
        <w:tc>
          <w:tcPr>
            <w:tcW w:w="1559" w:type="dxa"/>
            <w:shd w:val="clear" w:color="auto" w:fill="D9D9D9" w:themeFill="background1" w:themeFillShade="D9"/>
            <w:vAlign w:val="center"/>
          </w:tcPr>
          <w:p w14:paraId="3BD4D8B3" w14:textId="77777777" w:rsidR="00724A2B" w:rsidRPr="00A03015" w:rsidRDefault="00724A2B">
            <w:pPr>
              <w:pStyle w:val="NICETableHeader"/>
            </w:pPr>
            <w:r w:rsidRPr="00A03015">
              <w:t>LSM (95% CI)</w:t>
            </w:r>
          </w:p>
        </w:tc>
        <w:tc>
          <w:tcPr>
            <w:tcW w:w="993" w:type="dxa"/>
            <w:shd w:val="clear" w:color="auto" w:fill="D9D9D9" w:themeFill="background1" w:themeFillShade="D9"/>
            <w:vAlign w:val="center"/>
          </w:tcPr>
          <w:p w14:paraId="6F8A1667" w14:textId="77777777" w:rsidR="00724A2B" w:rsidRPr="00A03015" w:rsidRDefault="00724A2B">
            <w:pPr>
              <w:pStyle w:val="NICETableHeader"/>
            </w:pPr>
            <w:r w:rsidRPr="00A03015">
              <w:t>n*</w:t>
            </w:r>
          </w:p>
        </w:tc>
        <w:tc>
          <w:tcPr>
            <w:tcW w:w="1664" w:type="dxa"/>
            <w:shd w:val="clear" w:color="auto" w:fill="D9D9D9" w:themeFill="background1" w:themeFillShade="D9"/>
            <w:vAlign w:val="center"/>
          </w:tcPr>
          <w:p w14:paraId="1F8A6348" w14:textId="77777777" w:rsidR="00724A2B" w:rsidRPr="00A03015" w:rsidRDefault="00724A2B">
            <w:pPr>
              <w:pStyle w:val="NICETableHeader"/>
            </w:pPr>
            <w:r w:rsidRPr="00A03015">
              <w:t>LSM (95% CI)</w:t>
            </w:r>
          </w:p>
        </w:tc>
      </w:tr>
      <w:tr w:rsidR="00DE17D9" w:rsidRPr="00A03015" w14:paraId="7C846D54" w14:textId="77777777" w:rsidTr="003C648C">
        <w:trPr>
          <w:trHeight w:val="656"/>
        </w:trPr>
        <w:tc>
          <w:tcPr>
            <w:tcW w:w="3689" w:type="dxa"/>
            <w:vAlign w:val="center"/>
          </w:tcPr>
          <w:p w14:paraId="22FA60F2" w14:textId="4DA164EA" w:rsidR="00D057D9" w:rsidRPr="005D58CB" w:rsidRDefault="00D057D9" w:rsidP="00D057D9">
            <w:pPr>
              <w:pStyle w:val="NICETabletext"/>
            </w:pPr>
            <w:r w:rsidRPr="005D58CB">
              <w:t>Progression-free</w:t>
            </w:r>
          </w:p>
        </w:tc>
        <w:tc>
          <w:tcPr>
            <w:tcW w:w="984" w:type="dxa"/>
            <w:vAlign w:val="center"/>
          </w:tcPr>
          <w:p w14:paraId="7A65EF4A" w14:textId="32ED0602" w:rsidR="00D057D9" w:rsidRPr="00294FDC" w:rsidRDefault="00294FDC" w:rsidP="00D057D9">
            <w:pPr>
              <w:pStyle w:val="NICETabletext"/>
              <w:rPr>
                <w:color w:val="000000"/>
                <w:highlight w:val="black"/>
              </w:rPr>
            </w:pPr>
            <w:r w:rsidRPr="00294FDC">
              <w:rPr>
                <w:color w:val="000000"/>
                <w:highlight w:val="black"/>
              </w:rPr>
              <w:t>xxxxx</w:t>
            </w:r>
          </w:p>
        </w:tc>
        <w:tc>
          <w:tcPr>
            <w:tcW w:w="1559" w:type="dxa"/>
            <w:vAlign w:val="center"/>
          </w:tcPr>
          <w:p w14:paraId="3399DFBF" w14:textId="51F8FFAE" w:rsidR="00D057D9" w:rsidRPr="00294FDC" w:rsidRDefault="00294FDC" w:rsidP="00D057D9">
            <w:pPr>
              <w:pStyle w:val="NICETabletext"/>
              <w:rPr>
                <w:color w:val="000000"/>
                <w:highlight w:val="black"/>
              </w:rPr>
            </w:pPr>
            <w:r w:rsidRPr="00294FDC">
              <w:rPr>
                <w:color w:val="000000"/>
                <w:highlight w:val="black"/>
              </w:rPr>
              <w:t>xxxxxxxxxxxxxxxxxxxxx</w:t>
            </w:r>
          </w:p>
        </w:tc>
        <w:tc>
          <w:tcPr>
            <w:tcW w:w="993" w:type="dxa"/>
            <w:vAlign w:val="center"/>
          </w:tcPr>
          <w:p w14:paraId="31297196" w14:textId="32E48039" w:rsidR="00D057D9" w:rsidRPr="00294FDC" w:rsidRDefault="00294FDC" w:rsidP="00D057D9">
            <w:pPr>
              <w:pStyle w:val="NICETabletext"/>
              <w:rPr>
                <w:color w:val="000000"/>
                <w:highlight w:val="black"/>
              </w:rPr>
            </w:pPr>
            <w:r w:rsidRPr="00294FDC">
              <w:rPr>
                <w:color w:val="000000"/>
                <w:highlight w:val="black"/>
              </w:rPr>
              <w:t>xxx</w:t>
            </w:r>
          </w:p>
        </w:tc>
        <w:tc>
          <w:tcPr>
            <w:tcW w:w="1664" w:type="dxa"/>
            <w:vAlign w:val="center"/>
          </w:tcPr>
          <w:p w14:paraId="1DF7611C" w14:textId="423B137C" w:rsidR="00D057D9" w:rsidRPr="00294FDC" w:rsidRDefault="00294FDC" w:rsidP="00D057D9">
            <w:pPr>
              <w:pStyle w:val="NICETabletext"/>
              <w:rPr>
                <w:color w:val="000000"/>
                <w:highlight w:val="black"/>
              </w:rPr>
            </w:pPr>
            <w:r w:rsidRPr="00294FDC">
              <w:rPr>
                <w:color w:val="000000"/>
                <w:highlight w:val="black"/>
              </w:rPr>
              <w:t>xxxxxxxxxxxxxxxxxxxx</w:t>
            </w:r>
          </w:p>
        </w:tc>
      </w:tr>
      <w:tr w:rsidR="00DE17D9" w:rsidRPr="00A03015" w14:paraId="1769812D" w14:textId="77777777" w:rsidTr="003C648C">
        <w:trPr>
          <w:trHeight w:val="656"/>
        </w:trPr>
        <w:tc>
          <w:tcPr>
            <w:tcW w:w="3689" w:type="dxa"/>
            <w:vAlign w:val="center"/>
          </w:tcPr>
          <w:p w14:paraId="5401FC18" w14:textId="3D015DA1" w:rsidR="00286560" w:rsidRPr="005D58CB" w:rsidRDefault="00286560">
            <w:pPr>
              <w:pStyle w:val="NICETabletext"/>
            </w:pPr>
            <w:r>
              <w:t>Progressed</w:t>
            </w:r>
          </w:p>
        </w:tc>
        <w:tc>
          <w:tcPr>
            <w:tcW w:w="984" w:type="dxa"/>
          </w:tcPr>
          <w:p w14:paraId="6B30FBB5" w14:textId="6C22B972" w:rsidR="00286560" w:rsidRPr="00294FDC" w:rsidRDefault="00294FDC">
            <w:pPr>
              <w:pStyle w:val="NICETabletext"/>
              <w:rPr>
                <w:color w:val="000000"/>
                <w:highlight w:val="black"/>
              </w:rPr>
            </w:pPr>
            <w:r w:rsidRPr="00294FDC">
              <w:rPr>
                <w:color w:val="000000"/>
                <w:highlight w:val="black"/>
              </w:rPr>
              <w:t>xxx</w:t>
            </w:r>
          </w:p>
        </w:tc>
        <w:tc>
          <w:tcPr>
            <w:tcW w:w="1559" w:type="dxa"/>
          </w:tcPr>
          <w:p w14:paraId="51354A89" w14:textId="7A8A3DDA" w:rsidR="00286560" w:rsidRPr="00294FDC" w:rsidRDefault="00294FDC">
            <w:pPr>
              <w:pStyle w:val="NICETabletext"/>
              <w:rPr>
                <w:color w:val="000000"/>
                <w:highlight w:val="black"/>
              </w:rPr>
            </w:pPr>
            <w:r w:rsidRPr="00294FDC">
              <w:rPr>
                <w:color w:val="000000"/>
                <w:highlight w:val="black"/>
              </w:rPr>
              <w:t>xxxxxxxxxxxxxxxxxxxx</w:t>
            </w:r>
          </w:p>
        </w:tc>
        <w:tc>
          <w:tcPr>
            <w:tcW w:w="993" w:type="dxa"/>
          </w:tcPr>
          <w:p w14:paraId="0479464F" w14:textId="0AC1FD91" w:rsidR="00286560" w:rsidRPr="00294FDC" w:rsidRDefault="00294FDC">
            <w:pPr>
              <w:pStyle w:val="NICETabletext"/>
              <w:rPr>
                <w:color w:val="000000"/>
                <w:highlight w:val="black"/>
              </w:rPr>
            </w:pPr>
            <w:r w:rsidRPr="00294FDC">
              <w:rPr>
                <w:color w:val="000000"/>
                <w:highlight w:val="black"/>
              </w:rPr>
              <w:t>xxx</w:t>
            </w:r>
          </w:p>
        </w:tc>
        <w:tc>
          <w:tcPr>
            <w:tcW w:w="1664" w:type="dxa"/>
          </w:tcPr>
          <w:p w14:paraId="3B8B04B0" w14:textId="0020E36C" w:rsidR="00286560" w:rsidRPr="00294FDC" w:rsidRDefault="00294FDC">
            <w:pPr>
              <w:pStyle w:val="NICETabletext"/>
              <w:rPr>
                <w:color w:val="000000"/>
                <w:highlight w:val="black"/>
              </w:rPr>
            </w:pPr>
            <w:r w:rsidRPr="00294FDC">
              <w:rPr>
                <w:color w:val="000000"/>
                <w:highlight w:val="black"/>
              </w:rPr>
              <w:t>xxxxxxxxxxxxxxxxxxxx</w:t>
            </w:r>
          </w:p>
        </w:tc>
      </w:tr>
    </w:tbl>
    <w:p w14:paraId="05211423" w14:textId="77777777" w:rsidR="00724A2B" w:rsidRPr="00A03015" w:rsidRDefault="00724A2B" w:rsidP="00724A2B">
      <w:pPr>
        <w:pStyle w:val="Footnotes"/>
        <w:spacing w:after="0"/>
      </w:pPr>
      <w:r w:rsidRPr="00A03015">
        <w:t>Note: *Number of visits/timepoints with the condition.</w:t>
      </w:r>
    </w:p>
    <w:p w14:paraId="610E3FC8" w14:textId="77777777" w:rsidR="00724A2B" w:rsidRPr="00A03015" w:rsidRDefault="00724A2B" w:rsidP="00724A2B">
      <w:pPr>
        <w:pStyle w:val="Footnotes"/>
        <w:spacing w:after="0"/>
      </w:pPr>
      <w:r w:rsidRPr="00A03015">
        <w:t>Abbreviations: CI, confidence interval; LSM, least square mean; T-DXd, trastuzumab deruxtecan; TPC, treatment of physician’s choice.</w:t>
      </w:r>
    </w:p>
    <w:p w14:paraId="7AB1B6EA" w14:textId="3D3625FC" w:rsidR="00724A2B" w:rsidRPr="005D58CB" w:rsidRDefault="00724A2B" w:rsidP="00724A2B">
      <w:pPr>
        <w:pStyle w:val="Body"/>
      </w:pPr>
      <w:r w:rsidRPr="005D58CB">
        <w:rPr>
          <w:sz w:val="18"/>
          <w:szCs w:val="18"/>
        </w:rPr>
        <w:t>Source: Daiichi Sankyo Inc., 2022 (Model technical report, Data on File)</w:t>
      </w:r>
      <w:r w:rsidRPr="005D58CB">
        <w:rPr>
          <w:sz w:val="18"/>
          <w:szCs w:val="18"/>
        </w:rPr>
        <w:fldChar w:fldCharType="begin"/>
      </w:r>
      <w:r w:rsidR="00CA6345">
        <w:rPr>
          <w:sz w:val="18"/>
          <w:szCs w:val="18"/>
        </w:rPr>
        <w:instrText xml:space="preserve"> ADDIN ZOTERO_ITEM CSL_CITATION {"citationID":"jTVAVCcA","properties":{"formattedCitation":"\\super 174\\nosupersub{}","plainCitation":"174","noteIndex":0},"citationItems":[{"id":66196,"uris":["http://zotero.org/groups/4797619/items/PWIKBPLZ"],"itemData":{"id":66196,"type":"document","title":"Technical Report for Global Cost-effectiveness and Budget Impact Model for T-DXd in HER2-low Metastatic and/or Unresectable Breast Cancer. Data on File","author":[{"family":"Daiichi Sankyo Inc.","given":""}],"issued":{"date-parts":[["2022",10]]}}}],"schema":"https://github.com/citation-style-language/schema/raw/master/csl-citation.json"} </w:instrText>
      </w:r>
      <w:r w:rsidRPr="005D58CB">
        <w:rPr>
          <w:sz w:val="18"/>
          <w:szCs w:val="18"/>
        </w:rPr>
        <w:fldChar w:fldCharType="separate"/>
      </w:r>
      <w:r w:rsidR="00CA6345" w:rsidRPr="00CA6345">
        <w:rPr>
          <w:rFonts w:cs="Arial"/>
          <w:sz w:val="18"/>
          <w:szCs w:val="24"/>
          <w:vertAlign w:val="superscript"/>
        </w:rPr>
        <w:t>174</w:t>
      </w:r>
      <w:r w:rsidRPr="005D58CB">
        <w:rPr>
          <w:sz w:val="18"/>
          <w:szCs w:val="18"/>
        </w:rPr>
        <w:fldChar w:fldCharType="end"/>
      </w:r>
      <w:r w:rsidRPr="005D58CB">
        <w:rPr>
          <w:sz w:val="18"/>
          <w:szCs w:val="18"/>
        </w:rPr>
        <w:t xml:space="preserve"> </w:t>
      </w:r>
    </w:p>
    <w:p w14:paraId="0EC3385B" w14:textId="77777777" w:rsidR="00724A2B" w:rsidRPr="00A03015" w:rsidRDefault="00724A2B" w:rsidP="00724A2B">
      <w:pPr>
        <w:pStyle w:val="Heading3"/>
      </w:pPr>
      <w:bookmarkStart w:id="617" w:name="_Toc98924671"/>
      <w:bookmarkStart w:id="618" w:name="_Ref99728436"/>
      <w:bookmarkStart w:id="619" w:name="_Ref99728440"/>
      <w:bookmarkStart w:id="620" w:name="_Ref99728612"/>
      <w:bookmarkStart w:id="621" w:name="_Ref99729304"/>
      <w:bookmarkStart w:id="622" w:name="_Toc127006448"/>
      <w:bookmarkStart w:id="623" w:name="_Ref127007859"/>
      <w:bookmarkStart w:id="624" w:name="_Toc129350895"/>
      <w:bookmarkStart w:id="625" w:name="_Ref124862784"/>
      <w:r w:rsidRPr="00A03015">
        <w:t>Health-related quality-of-life studies</w:t>
      </w:r>
      <w:bookmarkEnd w:id="617"/>
      <w:bookmarkEnd w:id="618"/>
      <w:bookmarkEnd w:id="619"/>
      <w:bookmarkEnd w:id="620"/>
      <w:bookmarkEnd w:id="621"/>
      <w:bookmarkEnd w:id="622"/>
      <w:bookmarkEnd w:id="623"/>
      <w:bookmarkEnd w:id="624"/>
      <w:r w:rsidRPr="00A03015">
        <w:t xml:space="preserve"> </w:t>
      </w:r>
      <w:bookmarkEnd w:id="625"/>
    </w:p>
    <w:p w14:paraId="7255AC95" w14:textId="6A283089" w:rsidR="00724A2B" w:rsidRPr="00A03015" w:rsidRDefault="00724A2B" w:rsidP="00724A2B">
      <w:pPr>
        <w:pStyle w:val="Body"/>
      </w:pPr>
      <w:r w:rsidRPr="00A03015">
        <w:t xml:space="preserve">An SLR to identify relevant HRQoL studies was conducted. </w:t>
      </w:r>
      <w:r w:rsidRPr="003C648C">
        <w:rPr>
          <w:b/>
        </w:rPr>
        <w:t>Appendix H</w:t>
      </w:r>
      <w:r w:rsidRPr="00A03015">
        <w:t xml:space="preserve"> provides full details of the methods, overview of studies and results of the identified studies, together with the quality assessments. The SLR identified </w:t>
      </w:r>
      <w:r w:rsidRPr="005D58CB">
        <w:t>five</w:t>
      </w:r>
      <w:r w:rsidRPr="00A03015">
        <w:t xml:space="preserve"> utility studies, however, none of the identified studies</w:t>
      </w:r>
      <w:r w:rsidRPr="005D58CB">
        <w:t xml:space="preserve"> </w:t>
      </w:r>
      <w:r w:rsidRPr="00A03015">
        <w:t xml:space="preserve">fully qualified for the preferred NICE reference case </w:t>
      </w:r>
      <w:r w:rsidRPr="005D58CB">
        <w:t>as the HRQoL of patients was not measured using the EQ-5D instrument recommended by NICE</w:t>
      </w:r>
      <w:r w:rsidRPr="00A03015">
        <w:t>.</w:t>
      </w:r>
      <w:r w:rsidRPr="00A03015">
        <w:fldChar w:fldCharType="begin"/>
      </w:r>
      <w:r w:rsidR="00CA6345">
        <w:instrText xml:space="preserve"> ADDIN ZOTERO_ITEM CSL_CITATION {"citationID":"hE7A4Anc","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A03015">
        <w:fldChar w:fldCharType="separate"/>
      </w:r>
      <w:r w:rsidR="00FD57F4" w:rsidRPr="00FD57F4">
        <w:rPr>
          <w:rFonts w:cs="Arial"/>
          <w:szCs w:val="24"/>
          <w:vertAlign w:val="superscript"/>
        </w:rPr>
        <w:t>2</w:t>
      </w:r>
      <w:r w:rsidRPr="00A03015">
        <w:fldChar w:fldCharType="end"/>
      </w:r>
      <w:r w:rsidRPr="00A03015">
        <w:t xml:space="preserve"> </w:t>
      </w:r>
    </w:p>
    <w:p w14:paraId="5BCAD2CD" w14:textId="3E4F7D36" w:rsidR="00724A2B" w:rsidRPr="00A03015" w:rsidRDefault="00724A2B" w:rsidP="00724A2B">
      <w:pPr>
        <w:pStyle w:val="Body"/>
      </w:pPr>
      <w:r w:rsidRPr="00A03015">
        <w:t>Nevertheless, the majority of studies referred to Lloyd et al, 2006</w:t>
      </w:r>
      <w:r w:rsidRPr="00A03015">
        <w:fldChar w:fldCharType="begin"/>
      </w:r>
      <w:r w:rsidR="00CA6345">
        <w:instrText xml:space="preserve"> ADDIN ZOTERO_ITEM CSL_CITATION {"citationID":"z62xYW5K","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A03015">
        <w:fldChar w:fldCharType="separate"/>
      </w:r>
      <w:r w:rsidR="00CA6345" w:rsidRPr="00CA6345">
        <w:rPr>
          <w:rFonts w:cs="Arial"/>
          <w:szCs w:val="24"/>
          <w:vertAlign w:val="superscript"/>
        </w:rPr>
        <w:t>169</w:t>
      </w:r>
      <w:r w:rsidRPr="00A03015">
        <w:fldChar w:fldCharType="end"/>
      </w:r>
      <w:r w:rsidRPr="00A03015">
        <w:t xml:space="preserve"> from which the values used in these studies were based on. </w:t>
      </w:r>
      <w:r w:rsidR="008612EC">
        <w:rPr>
          <w:rStyle w:val="ui-provider"/>
        </w:rPr>
        <w:t>This was also the case for the majority of prior NICE appraisals identified as being relevant to this appraisal</w:t>
      </w:r>
      <w:r w:rsidRPr="00A03015">
        <w:t xml:space="preserve"> (see Section </w:t>
      </w:r>
      <w:r w:rsidRPr="00A03015">
        <w:fldChar w:fldCharType="begin"/>
      </w:r>
      <w:r w:rsidRPr="00A03015">
        <w:instrText xml:space="preserve"> REF _Ref99728118 \r \h </w:instrText>
      </w:r>
      <w:r w:rsidRPr="00A03015">
        <w:fldChar w:fldCharType="separate"/>
      </w:r>
      <w:r w:rsidR="00145F42">
        <w:t>B.3.4.3.1</w:t>
      </w:r>
      <w:r w:rsidRPr="00A03015">
        <w:fldChar w:fldCharType="end"/>
      </w:r>
      <w:r w:rsidRPr="00A03015">
        <w:t xml:space="preserve"> below). As such, this study has been included within the model as an option to derive utility estimates. </w:t>
      </w:r>
    </w:p>
    <w:p w14:paraId="0F05FA49" w14:textId="296C2B51" w:rsidR="00724A2B" w:rsidRPr="00A03015" w:rsidRDefault="00724A2B" w:rsidP="00724A2B">
      <w:pPr>
        <w:pStyle w:val="Body"/>
      </w:pPr>
      <w:r w:rsidRPr="00A03015">
        <w:t>Lloyd et al, 2006 is a preference-based study estimating utilities at distinct stages of mBC in the general population.</w:t>
      </w:r>
      <w:r w:rsidRPr="00A03015">
        <w:fldChar w:fldCharType="begin"/>
      </w:r>
      <w:r w:rsidR="00CA6345">
        <w:instrText xml:space="preserve"> ADDIN ZOTERO_ITEM CSL_CITATION {"citationID":"XG3Ml2Nc","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A03015">
        <w:fldChar w:fldCharType="separate"/>
      </w:r>
      <w:r w:rsidR="00CA6345" w:rsidRPr="00CA6345">
        <w:rPr>
          <w:rFonts w:cs="Arial"/>
          <w:szCs w:val="24"/>
          <w:vertAlign w:val="superscript"/>
        </w:rPr>
        <w:t>169</w:t>
      </w:r>
      <w:r w:rsidRPr="00A03015">
        <w:fldChar w:fldCharType="end"/>
      </w:r>
      <w:r w:rsidRPr="00A03015">
        <w:t xml:space="preserve"> The health state valuations were analysed using a mixed model analysis with random effects which revealed that all disease states and toxicities were independently significant predictors of utility. Using the coefficients of the mixed model the utility values were calculated specifically for the patient population within this submission using the following equation:</w:t>
      </w:r>
    </w:p>
    <w:p w14:paraId="735F8700" w14:textId="77777777" w:rsidR="00724A2B" w:rsidRPr="003A7CC7" w:rsidRDefault="00A056F8" w:rsidP="00724A2B">
      <w:pPr>
        <w:pStyle w:val="NICEnormal"/>
      </w:pPr>
      <m:oMathPara>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sum of coefficiants)</m:t>
                  </m:r>
                </m:sup>
              </m:sSup>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sum of coefficients)</m:t>
                  </m:r>
                </m:sup>
              </m:sSup>
            </m:den>
          </m:f>
        </m:oMath>
      </m:oMathPara>
    </w:p>
    <w:p w14:paraId="32965A58" w14:textId="28EE24E3" w:rsidR="00724A2B" w:rsidRPr="003A7CC7" w:rsidRDefault="00724A2B" w:rsidP="00724A2B">
      <w:pPr>
        <w:pStyle w:val="Body"/>
      </w:pPr>
      <w:r w:rsidRPr="003A7CC7">
        <w:t xml:space="preserve">The coefficients used to calculate the treatment-specific and combined utilities for T-DXd and </w:t>
      </w:r>
      <w:r w:rsidRPr="005D58CB">
        <w:t>TPC</w:t>
      </w:r>
      <w:r w:rsidRPr="003A7CC7">
        <w:t xml:space="preserve"> were age, response rates and progression status based on data from DESTINY-Breast0</w:t>
      </w:r>
      <w:r w:rsidRPr="005D58CB">
        <w:t>4</w:t>
      </w:r>
      <w:r>
        <w:t xml:space="preserve"> (</w:t>
      </w:r>
      <w:r w:rsidRPr="003C648C">
        <w:rPr>
          <w:b/>
          <w:bCs/>
        </w:rPr>
        <w:fldChar w:fldCharType="begin"/>
      </w:r>
      <w:r w:rsidRPr="003C648C">
        <w:rPr>
          <w:b/>
          <w:bCs/>
        </w:rPr>
        <w:instrText xml:space="preserve"> REF _Ref126927309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6</w:t>
      </w:r>
      <w:r w:rsidRPr="003C648C">
        <w:rPr>
          <w:b/>
          <w:bCs/>
        </w:rPr>
        <w:fldChar w:fldCharType="end"/>
      </w:r>
      <w:r>
        <w:t>)</w:t>
      </w:r>
      <w:r w:rsidRPr="003A7CC7">
        <w:t xml:space="preserve">. </w:t>
      </w:r>
      <w:r>
        <w:t>Values use</w:t>
      </w:r>
      <w:r w:rsidR="00DF0572">
        <w:t>d</w:t>
      </w:r>
      <w:r>
        <w:t xml:space="preserve"> to estimate treatment-specific utilities for T-DXd and TPC, and combined (pooled for T-DXD and TPC) utilities, </w:t>
      </w:r>
      <w:r w:rsidRPr="003A7CC7">
        <w:t>are presented in</w:t>
      </w:r>
      <w:r>
        <w:t xml:space="preserve"> </w:t>
      </w:r>
      <w:r w:rsidRPr="003C648C">
        <w:rPr>
          <w:b/>
          <w:bCs/>
        </w:rPr>
        <w:fldChar w:fldCharType="begin"/>
      </w:r>
      <w:r w:rsidRPr="003C648C">
        <w:rPr>
          <w:b/>
          <w:bCs/>
        </w:rPr>
        <w:instrText xml:space="preserve"> REF _Ref126927604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7</w:t>
      </w:r>
      <w:r w:rsidRPr="003C648C">
        <w:rPr>
          <w:b/>
          <w:bCs/>
        </w:rPr>
        <w:fldChar w:fldCharType="end"/>
      </w:r>
      <w:r>
        <w:t xml:space="preserve">. </w:t>
      </w:r>
      <w:r w:rsidRPr="003A7CC7">
        <w:t>First, the responder and non-responder utilities were calculated using the coefficients and the equation above. Then the responder and non-responder utilities were weighted by response rates from DESTINY-Breast0</w:t>
      </w:r>
      <w:r w:rsidRPr="005D58CB">
        <w:t>4</w:t>
      </w:r>
      <w:r w:rsidRPr="003A7CC7">
        <w:t xml:space="preserve">. </w:t>
      </w:r>
      <w:r>
        <w:t>The</w:t>
      </w:r>
      <w:r w:rsidRPr="005D58CB">
        <w:t xml:space="preserve"> resulting utilities </w:t>
      </w:r>
      <w:r>
        <w:t xml:space="preserve">estimated </w:t>
      </w:r>
      <w:r w:rsidRPr="005D58CB">
        <w:t xml:space="preserve">are presented in </w:t>
      </w:r>
      <w:r w:rsidRPr="003C648C">
        <w:rPr>
          <w:b/>
          <w:bCs/>
        </w:rPr>
        <w:fldChar w:fldCharType="begin"/>
      </w:r>
      <w:r w:rsidRPr="003C648C">
        <w:rPr>
          <w:b/>
          <w:bCs/>
        </w:rPr>
        <w:instrText xml:space="preserve"> REF _Ref125548842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8</w:t>
      </w:r>
      <w:r w:rsidRPr="003C648C">
        <w:rPr>
          <w:b/>
          <w:bCs/>
        </w:rPr>
        <w:fldChar w:fldCharType="end"/>
      </w:r>
      <w:r w:rsidRPr="003A7CC7">
        <w:t xml:space="preserve">. This approach is consistent with the preferred approach outlined by the Evidence </w:t>
      </w:r>
      <w:r w:rsidR="00714AD0">
        <w:t xml:space="preserve">Assessment </w:t>
      </w:r>
      <w:r w:rsidRPr="003A7CC7">
        <w:t>Group (E</w:t>
      </w:r>
      <w:r w:rsidR="00714AD0">
        <w:t>A</w:t>
      </w:r>
      <w:r w:rsidRPr="003A7CC7">
        <w:t xml:space="preserve">G) in </w:t>
      </w:r>
      <w:r w:rsidRPr="005D58CB">
        <w:rPr>
          <w:lang w:eastAsia="en-GB"/>
        </w:rPr>
        <w:t>TA423,</w:t>
      </w:r>
      <w:r w:rsidRPr="003A7CC7">
        <w:t xml:space="preserve"> </w:t>
      </w:r>
      <w:r w:rsidRPr="005D58CB">
        <w:t xml:space="preserve">TA704, </w:t>
      </w:r>
      <w:r w:rsidRPr="003A7CC7">
        <w:t xml:space="preserve">and </w:t>
      </w:r>
      <w:r w:rsidRPr="005D58CB">
        <w:t>TA862.</w:t>
      </w:r>
      <w:r w:rsidRPr="005D58CB">
        <w:rPr>
          <w:lang w:eastAsia="en-GB"/>
        </w:rPr>
        <w:fldChar w:fldCharType="begin"/>
      </w:r>
      <w:r w:rsidR="00CA6345">
        <w:rPr>
          <w:lang w:eastAsia="en-GB"/>
        </w:rPr>
        <w:instrText xml:space="preserve"> ADDIN ZOTERO_ITEM CSL_CITATION {"citationID":"BEaBWzp4","properties":{"formattedCitation":"\\super 4,5,131\\nosupersub{}","plainCitation":"4,5,131","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5D58CB">
        <w:rPr>
          <w:lang w:eastAsia="en-GB"/>
        </w:rPr>
        <w:fldChar w:fldCharType="separate"/>
      </w:r>
      <w:r w:rsidR="00CA6345" w:rsidRPr="00CA6345">
        <w:rPr>
          <w:rFonts w:cs="Arial"/>
          <w:szCs w:val="24"/>
          <w:vertAlign w:val="superscript"/>
        </w:rPr>
        <w:t>4,5,131</w:t>
      </w:r>
      <w:r w:rsidRPr="005D58CB">
        <w:rPr>
          <w:lang w:eastAsia="en-GB"/>
        </w:rPr>
        <w:fldChar w:fldCharType="end"/>
      </w:r>
    </w:p>
    <w:p w14:paraId="4D14BF7B" w14:textId="72825BBC" w:rsidR="00724A2B" w:rsidRDefault="00724A2B" w:rsidP="00724A2B">
      <w:pPr>
        <w:pStyle w:val="Caption"/>
      </w:pPr>
      <w:bookmarkStart w:id="626" w:name="_Ref126927305"/>
      <w:bookmarkStart w:id="627" w:name="_Ref126927309"/>
      <w:bookmarkStart w:id="628" w:name="_Toc127006676"/>
      <w:bookmarkStart w:id="629" w:name="_Toc129351021"/>
      <w:r>
        <w:lastRenderedPageBreak/>
        <w:t xml:space="preserve">Table </w:t>
      </w:r>
      <w:fldSimple w:instr=" SEQ Table \* ARABIC ">
        <w:r w:rsidR="00145F42">
          <w:rPr>
            <w:noProof/>
          </w:rPr>
          <w:t>46</w:t>
        </w:r>
      </w:fldSimple>
      <w:bookmarkEnd w:id="626"/>
      <w:bookmarkEnd w:id="627"/>
      <w:bookmarkEnd w:id="628"/>
      <w:r>
        <w:t>: DESTINY-Breast04 patient characteristics (ages) and objective response rate</w:t>
      </w:r>
      <w:r>
        <w:fldChar w:fldCharType="begin"/>
      </w:r>
      <w:r w:rsidR="00CA6345">
        <w:instrText xml:space="preserve"> ADDIN ZOTERO_ITEM CSL_CITATION {"citationID":"1KPq2j3v","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00FD57F4" w:rsidRPr="00FD57F4">
        <w:rPr>
          <w:rFonts w:cs="Arial"/>
          <w:szCs w:val="24"/>
          <w:vertAlign w:val="superscript"/>
        </w:rPr>
        <w:t>6,7</w:t>
      </w:r>
      <w:bookmarkEnd w:id="629"/>
      <w:r>
        <w:fldChar w:fldCharType="end"/>
      </w:r>
    </w:p>
    <w:tbl>
      <w:tblPr>
        <w:tblStyle w:val="TableGrid"/>
        <w:tblW w:w="0" w:type="auto"/>
        <w:tblLook w:val="04A0" w:firstRow="1" w:lastRow="0" w:firstColumn="1" w:lastColumn="0" w:noHBand="0" w:noVBand="1"/>
      </w:tblPr>
      <w:tblGrid>
        <w:gridCol w:w="3005"/>
        <w:gridCol w:w="3006"/>
        <w:gridCol w:w="3006"/>
      </w:tblGrid>
      <w:tr w:rsidR="00724A2B" w14:paraId="73FB24D9" w14:textId="77777777" w:rsidTr="00407D06">
        <w:tc>
          <w:tcPr>
            <w:tcW w:w="3005" w:type="dxa"/>
            <w:shd w:val="clear" w:color="auto" w:fill="D9D9D9" w:themeFill="background1" w:themeFillShade="D9"/>
          </w:tcPr>
          <w:p w14:paraId="30029F89" w14:textId="77777777" w:rsidR="00724A2B" w:rsidRDefault="00724A2B">
            <w:pPr>
              <w:pStyle w:val="NICETableHeader"/>
              <w:jc w:val="center"/>
            </w:pPr>
          </w:p>
        </w:tc>
        <w:tc>
          <w:tcPr>
            <w:tcW w:w="3006" w:type="dxa"/>
            <w:shd w:val="clear" w:color="auto" w:fill="D9D9D9" w:themeFill="background1" w:themeFillShade="D9"/>
          </w:tcPr>
          <w:p w14:paraId="6FAF1A0B" w14:textId="77777777" w:rsidR="00724A2B" w:rsidRDefault="00724A2B">
            <w:pPr>
              <w:pStyle w:val="NICETableHeader"/>
              <w:jc w:val="center"/>
            </w:pPr>
            <w:r w:rsidRPr="005D58CB">
              <w:t xml:space="preserve">T-DXd </w:t>
            </w:r>
          </w:p>
        </w:tc>
        <w:tc>
          <w:tcPr>
            <w:tcW w:w="3006" w:type="dxa"/>
            <w:shd w:val="clear" w:color="auto" w:fill="D9D9D9" w:themeFill="background1" w:themeFillShade="D9"/>
          </w:tcPr>
          <w:p w14:paraId="2B86F895" w14:textId="77777777" w:rsidR="00724A2B" w:rsidRDefault="00724A2B">
            <w:pPr>
              <w:pStyle w:val="NICETableHeader"/>
              <w:jc w:val="center"/>
            </w:pPr>
            <w:r w:rsidRPr="005D58CB">
              <w:t>TPC</w:t>
            </w:r>
          </w:p>
        </w:tc>
      </w:tr>
      <w:tr w:rsidR="00724A2B" w14:paraId="72EB5D11" w14:textId="77777777">
        <w:tc>
          <w:tcPr>
            <w:tcW w:w="3005" w:type="dxa"/>
          </w:tcPr>
          <w:p w14:paraId="04C185EE" w14:textId="77777777" w:rsidR="00724A2B" w:rsidRDefault="00724A2B">
            <w:pPr>
              <w:pStyle w:val="NICETabletext"/>
            </w:pPr>
            <w:r w:rsidRPr="003A7CC7">
              <w:t>Median age (years)</w:t>
            </w:r>
          </w:p>
        </w:tc>
        <w:tc>
          <w:tcPr>
            <w:tcW w:w="3006" w:type="dxa"/>
            <w:vAlign w:val="bottom"/>
          </w:tcPr>
          <w:p w14:paraId="0F3BC0EC" w14:textId="77777777" w:rsidR="00724A2B" w:rsidRDefault="00724A2B">
            <w:pPr>
              <w:pStyle w:val="Body"/>
            </w:pPr>
            <w:r>
              <w:rPr>
                <w:rFonts w:cs="Arial"/>
                <w:color w:val="000000"/>
                <w:sz w:val="20"/>
                <w:szCs w:val="20"/>
              </w:rPr>
              <w:t>57.5</w:t>
            </w:r>
          </w:p>
        </w:tc>
        <w:tc>
          <w:tcPr>
            <w:tcW w:w="3006" w:type="dxa"/>
            <w:vAlign w:val="bottom"/>
          </w:tcPr>
          <w:p w14:paraId="0264DFD3" w14:textId="77777777" w:rsidR="00724A2B" w:rsidRDefault="00724A2B">
            <w:pPr>
              <w:pStyle w:val="Body"/>
            </w:pPr>
            <w:r>
              <w:rPr>
                <w:rFonts w:cs="Arial"/>
                <w:color w:val="000000"/>
                <w:sz w:val="20"/>
                <w:szCs w:val="20"/>
              </w:rPr>
              <w:t>55.9</w:t>
            </w:r>
          </w:p>
        </w:tc>
      </w:tr>
      <w:tr w:rsidR="00724A2B" w14:paraId="59A5A913" w14:textId="77777777">
        <w:tc>
          <w:tcPr>
            <w:tcW w:w="3005" w:type="dxa"/>
          </w:tcPr>
          <w:p w14:paraId="4A5E56F4" w14:textId="77777777" w:rsidR="00724A2B" w:rsidRDefault="00724A2B">
            <w:pPr>
              <w:pStyle w:val="NICETabletext"/>
            </w:pPr>
            <w:r>
              <w:t>Treatment response (ORR)</w:t>
            </w:r>
          </w:p>
        </w:tc>
        <w:tc>
          <w:tcPr>
            <w:tcW w:w="3006" w:type="dxa"/>
            <w:vAlign w:val="bottom"/>
          </w:tcPr>
          <w:p w14:paraId="203AB046" w14:textId="77777777" w:rsidR="00724A2B" w:rsidRDefault="00724A2B">
            <w:pPr>
              <w:pStyle w:val="Body"/>
            </w:pPr>
            <w:r>
              <w:rPr>
                <w:rFonts w:cs="Arial"/>
                <w:color w:val="000000"/>
                <w:sz w:val="20"/>
                <w:szCs w:val="20"/>
              </w:rPr>
              <w:t>52.3%</w:t>
            </w:r>
          </w:p>
        </w:tc>
        <w:tc>
          <w:tcPr>
            <w:tcW w:w="3006" w:type="dxa"/>
            <w:vAlign w:val="bottom"/>
          </w:tcPr>
          <w:p w14:paraId="06893AE9" w14:textId="77777777" w:rsidR="00724A2B" w:rsidRDefault="00724A2B">
            <w:pPr>
              <w:pStyle w:val="Body"/>
            </w:pPr>
            <w:r>
              <w:rPr>
                <w:rFonts w:cs="Arial"/>
                <w:color w:val="000000"/>
                <w:sz w:val="20"/>
                <w:szCs w:val="20"/>
              </w:rPr>
              <w:t>16.3%</w:t>
            </w:r>
          </w:p>
        </w:tc>
      </w:tr>
    </w:tbl>
    <w:p w14:paraId="43543317" w14:textId="77777777" w:rsidR="00724A2B" w:rsidRDefault="00724A2B" w:rsidP="00724A2B">
      <w:pPr>
        <w:pStyle w:val="Footnotes"/>
      </w:pPr>
      <w:r w:rsidRPr="003A7CC7">
        <w:t xml:space="preserve">Abbreviations: </w:t>
      </w:r>
      <w:r>
        <w:t xml:space="preserve">ORR – objective response rate; </w:t>
      </w:r>
      <w:r w:rsidRPr="005D58CB">
        <w:t>T-DXd, trastuzumab deruxtecan; TPC, treatment of physician’s choice.</w:t>
      </w:r>
    </w:p>
    <w:p w14:paraId="1038D67F" w14:textId="1DC6A6AD" w:rsidR="00724A2B" w:rsidRPr="003A7CC7" w:rsidRDefault="00724A2B" w:rsidP="00724A2B">
      <w:pPr>
        <w:pStyle w:val="Caption"/>
      </w:pPr>
      <w:bookmarkStart w:id="630" w:name="_Ref126927604"/>
      <w:bookmarkStart w:id="631" w:name="_Toc127006677"/>
      <w:bookmarkStart w:id="632" w:name="_Toc129351022"/>
      <w:r w:rsidRPr="003A7CC7">
        <w:t xml:space="preserve">Table </w:t>
      </w:r>
      <w:r w:rsidRPr="003A7CC7">
        <w:fldChar w:fldCharType="begin"/>
      </w:r>
      <w:r w:rsidRPr="003A7CC7">
        <w:instrText>SEQ Table \* ARABIC</w:instrText>
      </w:r>
      <w:r w:rsidRPr="003A7CC7">
        <w:fldChar w:fldCharType="separate"/>
      </w:r>
      <w:r w:rsidR="00145F42">
        <w:rPr>
          <w:noProof/>
        </w:rPr>
        <w:t>47</w:t>
      </w:r>
      <w:r w:rsidRPr="003A7CC7">
        <w:fldChar w:fldCharType="end"/>
      </w:r>
      <w:bookmarkEnd w:id="630"/>
      <w:bookmarkEnd w:id="631"/>
      <w:r w:rsidRPr="003A7CC7">
        <w:t xml:space="preserve">: </w:t>
      </w:r>
      <w:r w:rsidRPr="005D58CB">
        <w:t xml:space="preserve">Inputs to derive utilities </w:t>
      </w:r>
      <w:r w:rsidRPr="003A7CC7">
        <w:t>from Lloyd et al.</w:t>
      </w:r>
      <w:r w:rsidRPr="000A2630">
        <w:t xml:space="preserve"> </w:t>
      </w:r>
      <w:r w:rsidRPr="00A03015">
        <w:fldChar w:fldCharType="begin"/>
      </w:r>
      <w:r w:rsidR="00CA6345">
        <w:instrText xml:space="preserve"> ADDIN ZOTERO_ITEM CSL_CITATION {"citationID":"Q6XCVRzG","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A03015">
        <w:fldChar w:fldCharType="separate"/>
      </w:r>
      <w:r w:rsidR="00CA6345" w:rsidRPr="00CA6345">
        <w:rPr>
          <w:rFonts w:cs="Arial"/>
          <w:szCs w:val="24"/>
          <w:vertAlign w:val="superscript"/>
        </w:rPr>
        <w:t>169</w:t>
      </w:r>
      <w:bookmarkEnd w:id="632"/>
      <w:r w:rsidRPr="00A03015">
        <w:fldChar w:fldCharType="end"/>
      </w:r>
      <w:r w:rsidRPr="00A03015">
        <w:t xml:space="preserve"> </w:t>
      </w:r>
      <w:r w:rsidRPr="003A7CC7">
        <w:t xml:space="preserve"> </w:t>
      </w:r>
    </w:p>
    <w:tbl>
      <w:tblPr>
        <w:tblStyle w:val="TableGrid"/>
        <w:tblW w:w="0" w:type="auto"/>
        <w:tblLayout w:type="fixed"/>
        <w:tblLook w:val="04A0" w:firstRow="1" w:lastRow="0" w:firstColumn="1" w:lastColumn="0" w:noHBand="0" w:noVBand="1"/>
      </w:tblPr>
      <w:tblGrid>
        <w:gridCol w:w="1955"/>
        <w:gridCol w:w="1765"/>
        <w:gridCol w:w="1766"/>
        <w:gridCol w:w="1765"/>
        <w:gridCol w:w="1766"/>
      </w:tblGrid>
      <w:tr w:rsidR="00724A2B" w:rsidRPr="003A7CC7" w14:paraId="28CF9F21" w14:textId="77777777">
        <w:tc>
          <w:tcPr>
            <w:tcW w:w="1955" w:type="dxa"/>
            <w:shd w:val="clear" w:color="auto" w:fill="D9D9D9" w:themeFill="background1" w:themeFillShade="D9"/>
          </w:tcPr>
          <w:p w14:paraId="6F897125" w14:textId="77777777" w:rsidR="00724A2B" w:rsidRPr="003A7CC7" w:rsidRDefault="00724A2B">
            <w:pPr>
              <w:pStyle w:val="NICETableHeader"/>
            </w:pPr>
            <w:r w:rsidRPr="003A7CC7">
              <w:t>Parameter</w:t>
            </w:r>
          </w:p>
        </w:tc>
        <w:tc>
          <w:tcPr>
            <w:tcW w:w="1765" w:type="dxa"/>
            <w:shd w:val="clear" w:color="auto" w:fill="D9D9D9" w:themeFill="background1" w:themeFillShade="D9"/>
          </w:tcPr>
          <w:p w14:paraId="06C67C53" w14:textId="77777777" w:rsidR="00724A2B" w:rsidRPr="003A7CC7" w:rsidRDefault="00724A2B">
            <w:pPr>
              <w:pStyle w:val="NICETableHeader"/>
              <w:jc w:val="center"/>
            </w:pPr>
            <w:r w:rsidRPr="003A7CC7">
              <w:t>Coefficient value</w:t>
            </w:r>
          </w:p>
        </w:tc>
        <w:tc>
          <w:tcPr>
            <w:tcW w:w="1766" w:type="dxa"/>
            <w:shd w:val="clear" w:color="auto" w:fill="D9D9D9" w:themeFill="background1" w:themeFillShade="D9"/>
          </w:tcPr>
          <w:p w14:paraId="079C3494" w14:textId="77777777" w:rsidR="00724A2B" w:rsidRPr="003A7CC7" w:rsidRDefault="00724A2B">
            <w:pPr>
              <w:pStyle w:val="NICETableHeader"/>
              <w:jc w:val="center"/>
            </w:pPr>
            <w:r w:rsidRPr="003A7CC7">
              <w:t>T-DXd multiplier</w:t>
            </w:r>
          </w:p>
        </w:tc>
        <w:tc>
          <w:tcPr>
            <w:tcW w:w="1765" w:type="dxa"/>
            <w:shd w:val="clear" w:color="auto" w:fill="D9D9D9" w:themeFill="background1" w:themeFillShade="D9"/>
          </w:tcPr>
          <w:p w14:paraId="0E99BCA1" w14:textId="77777777" w:rsidR="00724A2B" w:rsidRPr="003A7CC7" w:rsidRDefault="00724A2B">
            <w:pPr>
              <w:pStyle w:val="NICETableHeader"/>
              <w:jc w:val="center"/>
            </w:pPr>
            <w:r w:rsidRPr="005D58CB">
              <w:t xml:space="preserve">TPC </w:t>
            </w:r>
            <w:r w:rsidRPr="003A7CC7">
              <w:t>multiplier</w:t>
            </w:r>
          </w:p>
        </w:tc>
        <w:tc>
          <w:tcPr>
            <w:tcW w:w="1766" w:type="dxa"/>
            <w:shd w:val="clear" w:color="auto" w:fill="D9D9D9" w:themeFill="background1" w:themeFillShade="D9"/>
          </w:tcPr>
          <w:p w14:paraId="3AE61C12" w14:textId="77777777" w:rsidR="00724A2B" w:rsidRPr="003A7CC7" w:rsidRDefault="00724A2B">
            <w:pPr>
              <w:pStyle w:val="NICETableHeader"/>
              <w:jc w:val="center"/>
            </w:pPr>
            <w:r w:rsidRPr="003A7CC7">
              <w:t>Pooled weighted multiplier</w:t>
            </w:r>
          </w:p>
        </w:tc>
      </w:tr>
      <w:tr w:rsidR="00724A2B" w:rsidRPr="003A7CC7" w14:paraId="7DFEE5AA" w14:textId="77777777">
        <w:tc>
          <w:tcPr>
            <w:tcW w:w="1955" w:type="dxa"/>
          </w:tcPr>
          <w:p w14:paraId="40187E7E" w14:textId="77777777" w:rsidR="00724A2B" w:rsidRPr="003A7CC7" w:rsidRDefault="00724A2B">
            <w:pPr>
              <w:pStyle w:val="NICETabletext"/>
            </w:pPr>
            <w:r w:rsidRPr="003A7CC7">
              <w:t>Intercept</w:t>
            </w:r>
          </w:p>
        </w:tc>
        <w:tc>
          <w:tcPr>
            <w:tcW w:w="1765" w:type="dxa"/>
            <w:vAlign w:val="center"/>
          </w:tcPr>
          <w:p w14:paraId="06B988E2" w14:textId="77777777" w:rsidR="00724A2B" w:rsidRPr="003A7CC7" w:rsidRDefault="00724A2B">
            <w:pPr>
              <w:pStyle w:val="NICETabletext"/>
              <w:jc w:val="center"/>
            </w:pPr>
            <w:r w:rsidRPr="003A7CC7">
              <w:t>0.009</w:t>
            </w:r>
          </w:p>
        </w:tc>
        <w:tc>
          <w:tcPr>
            <w:tcW w:w="1766" w:type="dxa"/>
            <w:vAlign w:val="center"/>
          </w:tcPr>
          <w:p w14:paraId="16C5092A" w14:textId="77777777" w:rsidR="00724A2B" w:rsidRPr="005D58CB" w:rsidRDefault="00724A2B">
            <w:pPr>
              <w:pStyle w:val="NICETabletext"/>
              <w:jc w:val="center"/>
            </w:pPr>
            <w:r w:rsidRPr="005D58CB">
              <w:t>0.009</w:t>
            </w:r>
          </w:p>
        </w:tc>
        <w:tc>
          <w:tcPr>
            <w:tcW w:w="1765" w:type="dxa"/>
            <w:vAlign w:val="center"/>
          </w:tcPr>
          <w:p w14:paraId="1FFD598A" w14:textId="77777777" w:rsidR="00724A2B" w:rsidRPr="005D58CB" w:rsidRDefault="00724A2B">
            <w:pPr>
              <w:pStyle w:val="NICETabletext"/>
              <w:jc w:val="center"/>
            </w:pPr>
            <w:r w:rsidRPr="005D58CB">
              <w:t>0.009</w:t>
            </w:r>
          </w:p>
        </w:tc>
        <w:tc>
          <w:tcPr>
            <w:tcW w:w="1766" w:type="dxa"/>
            <w:vAlign w:val="center"/>
          </w:tcPr>
          <w:p w14:paraId="5560CF55" w14:textId="77777777" w:rsidR="00724A2B" w:rsidRPr="005D58CB" w:rsidRDefault="00724A2B">
            <w:pPr>
              <w:pStyle w:val="NICETabletext"/>
              <w:jc w:val="center"/>
            </w:pPr>
            <w:r w:rsidRPr="005D58CB">
              <w:t>0.009</w:t>
            </w:r>
          </w:p>
        </w:tc>
      </w:tr>
      <w:tr w:rsidR="00724A2B" w:rsidRPr="003A7CC7" w14:paraId="460F0C32" w14:textId="77777777">
        <w:tc>
          <w:tcPr>
            <w:tcW w:w="1955" w:type="dxa"/>
          </w:tcPr>
          <w:p w14:paraId="36BD9947" w14:textId="77777777" w:rsidR="00724A2B" w:rsidRPr="003A7CC7" w:rsidRDefault="00724A2B">
            <w:pPr>
              <w:pStyle w:val="NICETabletext"/>
            </w:pPr>
            <w:r w:rsidRPr="003A7CC7">
              <w:t>Median age (years)</w:t>
            </w:r>
          </w:p>
        </w:tc>
        <w:tc>
          <w:tcPr>
            <w:tcW w:w="1765" w:type="dxa"/>
            <w:vAlign w:val="center"/>
          </w:tcPr>
          <w:p w14:paraId="22AE0FA3" w14:textId="77777777" w:rsidR="00724A2B" w:rsidRPr="003A7CC7" w:rsidRDefault="00724A2B">
            <w:pPr>
              <w:pStyle w:val="NICETabletext"/>
              <w:jc w:val="center"/>
            </w:pPr>
            <w:r w:rsidRPr="003A7CC7">
              <w:t>0.024</w:t>
            </w:r>
          </w:p>
        </w:tc>
        <w:tc>
          <w:tcPr>
            <w:tcW w:w="1766" w:type="dxa"/>
            <w:vAlign w:val="center"/>
          </w:tcPr>
          <w:p w14:paraId="0A9AA7B3" w14:textId="77777777" w:rsidR="00724A2B" w:rsidRPr="005D58CB" w:rsidRDefault="00724A2B">
            <w:pPr>
              <w:pStyle w:val="NICETabletext"/>
              <w:jc w:val="center"/>
            </w:pPr>
            <w:r w:rsidRPr="005D58CB">
              <w:t>1.374</w:t>
            </w:r>
          </w:p>
        </w:tc>
        <w:tc>
          <w:tcPr>
            <w:tcW w:w="1765" w:type="dxa"/>
            <w:vAlign w:val="center"/>
          </w:tcPr>
          <w:p w14:paraId="6A203C71" w14:textId="77777777" w:rsidR="00724A2B" w:rsidRPr="005D58CB" w:rsidRDefault="00724A2B">
            <w:pPr>
              <w:pStyle w:val="NICETabletext"/>
              <w:jc w:val="center"/>
            </w:pPr>
            <w:r w:rsidRPr="005D58CB">
              <w:t>1.336</w:t>
            </w:r>
          </w:p>
        </w:tc>
        <w:tc>
          <w:tcPr>
            <w:tcW w:w="1766" w:type="dxa"/>
            <w:vAlign w:val="center"/>
          </w:tcPr>
          <w:p w14:paraId="71BBA0A7" w14:textId="77777777" w:rsidR="00724A2B" w:rsidRPr="005D58CB" w:rsidRDefault="00724A2B">
            <w:pPr>
              <w:pStyle w:val="NICETabletext"/>
              <w:jc w:val="center"/>
            </w:pPr>
            <w:r w:rsidRPr="005D58CB">
              <w:t>1.362</w:t>
            </w:r>
          </w:p>
        </w:tc>
      </w:tr>
      <w:tr w:rsidR="00724A2B" w:rsidRPr="003A7CC7" w14:paraId="58490FF1" w14:textId="77777777">
        <w:tc>
          <w:tcPr>
            <w:tcW w:w="1955" w:type="dxa"/>
          </w:tcPr>
          <w:p w14:paraId="4A53B8CC" w14:textId="77777777" w:rsidR="00724A2B" w:rsidRPr="003A7CC7" w:rsidRDefault="00724A2B">
            <w:pPr>
              <w:pStyle w:val="NICETabletext"/>
            </w:pPr>
            <w:r w:rsidRPr="003A7CC7">
              <w:t>Treatment response (ORR)</w:t>
            </w:r>
          </w:p>
        </w:tc>
        <w:tc>
          <w:tcPr>
            <w:tcW w:w="1765" w:type="dxa"/>
            <w:vAlign w:val="center"/>
          </w:tcPr>
          <w:p w14:paraId="08E553C3" w14:textId="77777777" w:rsidR="00724A2B" w:rsidRPr="003A7CC7" w:rsidRDefault="00724A2B">
            <w:pPr>
              <w:pStyle w:val="NICETabletext"/>
              <w:jc w:val="center"/>
            </w:pPr>
            <w:r w:rsidRPr="003A7CC7">
              <w:t>0.406</w:t>
            </w:r>
          </w:p>
        </w:tc>
        <w:tc>
          <w:tcPr>
            <w:tcW w:w="1766" w:type="dxa"/>
            <w:vAlign w:val="center"/>
          </w:tcPr>
          <w:p w14:paraId="60CB17A9" w14:textId="77777777" w:rsidR="00724A2B" w:rsidRPr="005D58CB" w:rsidRDefault="00724A2B">
            <w:pPr>
              <w:pStyle w:val="NICETabletext"/>
              <w:jc w:val="center"/>
            </w:pPr>
            <w:r w:rsidRPr="005D58CB">
              <w:t>0.213</w:t>
            </w:r>
          </w:p>
        </w:tc>
        <w:tc>
          <w:tcPr>
            <w:tcW w:w="1765" w:type="dxa"/>
            <w:vAlign w:val="center"/>
          </w:tcPr>
          <w:p w14:paraId="6A579498" w14:textId="77777777" w:rsidR="00724A2B" w:rsidRPr="005D58CB" w:rsidRDefault="00724A2B">
            <w:pPr>
              <w:pStyle w:val="NICETabletext"/>
              <w:jc w:val="center"/>
            </w:pPr>
            <w:r w:rsidRPr="005D58CB">
              <w:t>0.066</w:t>
            </w:r>
          </w:p>
        </w:tc>
        <w:tc>
          <w:tcPr>
            <w:tcW w:w="1766" w:type="dxa"/>
            <w:vAlign w:val="center"/>
          </w:tcPr>
          <w:p w14:paraId="3CEC8221" w14:textId="77777777" w:rsidR="00724A2B" w:rsidRPr="005D58CB" w:rsidRDefault="00724A2B">
            <w:pPr>
              <w:pStyle w:val="NICETabletext"/>
              <w:jc w:val="center"/>
            </w:pPr>
            <w:r w:rsidRPr="005D58CB">
              <w:t>0.164</w:t>
            </w:r>
          </w:p>
        </w:tc>
      </w:tr>
      <w:tr w:rsidR="00724A2B" w:rsidRPr="003A7CC7" w14:paraId="7EC62ECC" w14:textId="77777777">
        <w:tc>
          <w:tcPr>
            <w:tcW w:w="1955" w:type="dxa"/>
          </w:tcPr>
          <w:p w14:paraId="05F5763B" w14:textId="77777777" w:rsidR="00724A2B" w:rsidRPr="003A7CC7" w:rsidRDefault="00724A2B">
            <w:pPr>
              <w:pStyle w:val="NICETabletext"/>
            </w:pPr>
            <w:r w:rsidRPr="003A7CC7">
              <w:t>Progression</w:t>
            </w:r>
          </w:p>
        </w:tc>
        <w:tc>
          <w:tcPr>
            <w:tcW w:w="1765" w:type="dxa"/>
            <w:vAlign w:val="center"/>
          </w:tcPr>
          <w:p w14:paraId="34C57B91" w14:textId="77777777" w:rsidR="00724A2B" w:rsidRPr="003A7CC7" w:rsidRDefault="00724A2B">
            <w:pPr>
              <w:pStyle w:val="NICETabletext"/>
              <w:jc w:val="center"/>
            </w:pPr>
            <w:r w:rsidRPr="003A7CC7">
              <w:t>-1.148</w:t>
            </w:r>
          </w:p>
        </w:tc>
        <w:tc>
          <w:tcPr>
            <w:tcW w:w="1766" w:type="dxa"/>
            <w:vAlign w:val="center"/>
          </w:tcPr>
          <w:p w14:paraId="1722441E" w14:textId="77777777" w:rsidR="00724A2B" w:rsidRPr="005D58CB" w:rsidRDefault="00724A2B">
            <w:pPr>
              <w:pStyle w:val="NICETabletext"/>
              <w:jc w:val="center"/>
            </w:pPr>
            <w:r w:rsidRPr="005D58CB">
              <w:t>-1.148</w:t>
            </w:r>
          </w:p>
        </w:tc>
        <w:tc>
          <w:tcPr>
            <w:tcW w:w="1765" w:type="dxa"/>
            <w:vAlign w:val="center"/>
          </w:tcPr>
          <w:p w14:paraId="189BEF98" w14:textId="77777777" w:rsidR="00724A2B" w:rsidRPr="005D58CB" w:rsidRDefault="00724A2B">
            <w:pPr>
              <w:pStyle w:val="NICETabletext"/>
              <w:jc w:val="center"/>
            </w:pPr>
            <w:r w:rsidRPr="005D58CB">
              <w:t>-1.148</w:t>
            </w:r>
          </w:p>
        </w:tc>
        <w:tc>
          <w:tcPr>
            <w:tcW w:w="1766" w:type="dxa"/>
            <w:vAlign w:val="center"/>
          </w:tcPr>
          <w:p w14:paraId="314352A4" w14:textId="77777777" w:rsidR="00724A2B" w:rsidRPr="005D58CB" w:rsidRDefault="00724A2B">
            <w:pPr>
              <w:pStyle w:val="NICETabletext"/>
              <w:jc w:val="center"/>
            </w:pPr>
            <w:r w:rsidRPr="005D58CB">
              <w:t>-1.148</w:t>
            </w:r>
          </w:p>
        </w:tc>
      </w:tr>
    </w:tbl>
    <w:p w14:paraId="13FE446B" w14:textId="77777777" w:rsidR="00724A2B" w:rsidRPr="00FF6075" w:rsidRDefault="00724A2B" w:rsidP="00724A2B">
      <w:pPr>
        <w:pStyle w:val="Footnotes"/>
      </w:pPr>
      <w:r w:rsidRPr="003A7CC7">
        <w:t xml:space="preserve">Abbreviations: </w:t>
      </w:r>
      <w:r>
        <w:t xml:space="preserve">ORR – objective response rate; </w:t>
      </w:r>
      <w:r w:rsidRPr="005D58CB">
        <w:t>T-DXd, trastuzumab deruxtecan; TPC, treatment of physician’s choice.</w:t>
      </w:r>
    </w:p>
    <w:p w14:paraId="1C937D89" w14:textId="081DC90C" w:rsidR="00724A2B" w:rsidRPr="005D58CB" w:rsidRDefault="00724A2B" w:rsidP="00724A2B">
      <w:pPr>
        <w:pStyle w:val="Caption"/>
      </w:pPr>
      <w:bookmarkStart w:id="633" w:name="_Ref125548842"/>
      <w:bookmarkStart w:id="634" w:name="_Toc127006678"/>
      <w:bookmarkStart w:id="635" w:name="_Toc129351023"/>
      <w:r w:rsidRPr="005D58CB">
        <w:t xml:space="preserve">Table </w:t>
      </w:r>
      <w:r w:rsidRPr="005D58CB">
        <w:fldChar w:fldCharType="begin"/>
      </w:r>
      <w:r w:rsidRPr="003A7CC7">
        <w:instrText>SEQ Table \* ARABIC</w:instrText>
      </w:r>
      <w:r w:rsidRPr="005D58CB">
        <w:fldChar w:fldCharType="separate"/>
      </w:r>
      <w:r w:rsidR="00145F42">
        <w:rPr>
          <w:noProof/>
        </w:rPr>
        <w:t>48</w:t>
      </w:r>
      <w:r w:rsidRPr="005D58CB">
        <w:fldChar w:fldCharType="end"/>
      </w:r>
      <w:bookmarkEnd w:id="633"/>
      <w:bookmarkEnd w:id="634"/>
      <w:r w:rsidRPr="005D58CB">
        <w:t xml:space="preserve">: Utilities derived from Lloyd et al. </w:t>
      </w:r>
      <w:r w:rsidRPr="00A03015">
        <w:fldChar w:fldCharType="begin"/>
      </w:r>
      <w:r w:rsidR="00CA6345">
        <w:instrText xml:space="preserve"> ADDIN ZOTERO_ITEM CSL_CITATION {"citationID":"zSvtZO6L","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A03015">
        <w:fldChar w:fldCharType="separate"/>
      </w:r>
      <w:r w:rsidR="00CA6345" w:rsidRPr="00CA6345">
        <w:rPr>
          <w:rFonts w:cs="Arial"/>
          <w:szCs w:val="24"/>
          <w:vertAlign w:val="superscript"/>
        </w:rPr>
        <w:t>169</w:t>
      </w:r>
      <w:bookmarkEnd w:id="635"/>
      <w:r w:rsidRPr="00A03015">
        <w:fldChar w:fldCharType="end"/>
      </w:r>
    </w:p>
    <w:tbl>
      <w:tblPr>
        <w:tblStyle w:val="TableGrid"/>
        <w:tblW w:w="0" w:type="auto"/>
        <w:tblLayout w:type="fixed"/>
        <w:tblLook w:val="04A0" w:firstRow="1" w:lastRow="0" w:firstColumn="1" w:lastColumn="0" w:noHBand="0" w:noVBand="1"/>
      </w:tblPr>
      <w:tblGrid>
        <w:gridCol w:w="1980"/>
        <w:gridCol w:w="2977"/>
        <w:gridCol w:w="1353"/>
        <w:gridCol w:w="1353"/>
        <w:gridCol w:w="1354"/>
      </w:tblGrid>
      <w:tr w:rsidR="00724A2B" w:rsidRPr="003A7CC7" w14:paraId="1EA61907" w14:textId="77777777">
        <w:tc>
          <w:tcPr>
            <w:tcW w:w="1980" w:type="dxa"/>
            <w:shd w:val="clear" w:color="auto" w:fill="D9D9D9" w:themeFill="background1" w:themeFillShade="D9"/>
          </w:tcPr>
          <w:p w14:paraId="6143C13E" w14:textId="77777777" w:rsidR="00724A2B" w:rsidRPr="005D58CB" w:rsidRDefault="00724A2B">
            <w:pPr>
              <w:pStyle w:val="NICETableHeader"/>
            </w:pPr>
          </w:p>
        </w:tc>
        <w:tc>
          <w:tcPr>
            <w:tcW w:w="7037" w:type="dxa"/>
            <w:gridSpan w:val="4"/>
            <w:shd w:val="clear" w:color="auto" w:fill="D9D9D9" w:themeFill="background1" w:themeFillShade="D9"/>
          </w:tcPr>
          <w:p w14:paraId="7F594482" w14:textId="77777777" w:rsidR="00724A2B" w:rsidRPr="005D58CB" w:rsidRDefault="00724A2B">
            <w:pPr>
              <w:pStyle w:val="NICETableHeader"/>
              <w:jc w:val="center"/>
            </w:pPr>
            <w:r w:rsidRPr="005D58CB">
              <w:t>Utility*</w:t>
            </w:r>
          </w:p>
        </w:tc>
      </w:tr>
      <w:tr w:rsidR="00724A2B" w:rsidRPr="003A7CC7" w14:paraId="3B809BCE" w14:textId="77777777">
        <w:tc>
          <w:tcPr>
            <w:tcW w:w="1980" w:type="dxa"/>
            <w:shd w:val="clear" w:color="auto" w:fill="D9D9D9" w:themeFill="background1" w:themeFillShade="D9"/>
          </w:tcPr>
          <w:p w14:paraId="651AE74D" w14:textId="77777777" w:rsidR="00724A2B" w:rsidRPr="005D58CB" w:rsidRDefault="00724A2B">
            <w:pPr>
              <w:pStyle w:val="NICETableHeader"/>
            </w:pPr>
            <w:r w:rsidRPr="005D58CB">
              <w:t>Parameter</w:t>
            </w:r>
          </w:p>
        </w:tc>
        <w:tc>
          <w:tcPr>
            <w:tcW w:w="2977" w:type="dxa"/>
            <w:shd w:val="clear" w:color="auto" w:fill="D9D9D9" w:themeFill="background1" w:themeFillShade="D9"/>
          </w:tcPr>
          <w:p w14:paraId="542852EF" w14:textId="77777777" w:rsidR="00724A2B" w:rsidRPr="005D58CB" w:rsidRDefault="00724A2B">
            <w:pPr>
              <w:pStyle w:val="NICETableHeader"/>
              <w:jc w:val="center"/>
            </w:pPr>
            <w:r w:rsidRPr="005D58CB">
              <w:t>Response specific utilities</w:t>
            </w:r>
          </w:p>
        </w:tc>
        <w:tc>
          <w:tcPr>
            <w:tcW w:w="1353" w:type="dxa"/>
            <w:shd w:val="clear" w:color="auto" w:fill="D9D9D9" w:themeFill="background1" w:themeFillShade="D9"/>
          </w:tcPr>
          <w:p w14:paraId="2A026C20" w14:textId="77777777" w:rsidR="00724A2B" w:rsidRPr="005D58CB" w:rsidRDefault="00724A2B">
            <w:pPr>
              <w:pStyle w:val="NICETableHeader"/>
              <w:jc w:val="center"/>
            </w:pPr>
            <w:r w:rsidRPr="005D58CB">
              <w:t xml:space="preserve">T-DXd </w:t>
            </w:r>
          </w:p>
        </w:tc>
        <w:tc>
          <w:tcPr>
            <w:tcW w:w="1353" w:type="dxa"/>
            <w:shd w:val="clear" w:color="auto" w:fill="D9D9D9" w:themeFill="background1" w:themeFillShade="D9"/>
          </w:tcPr>
          <w:p w14:paraId="39FABE2C" w14:textId="77777777" w:rsidR="00724A2B" w:rsidRPr="005D58CB" w:rsidRDefault="00724A2B">
            <w:pPr>
              <w:pStyle w:val="NICETableHeader"/>
              <w:jc w:val="center"/>
            </w:pPr>
            <w:r w:rsidRPr="005D58CB">
              <w:t>TPC</w:t>
            </w:r>
          </w:p>
        </w:tc>
        <w:tc>
          <w:tcPr>
            <w:tcW w:w="1354" w:type="dxa"/>
            <w:shd w:val="clear" w:color="auto" w:fill="D9D9D9" w:themeFill="background1" w:themeFillShade="D9"/>
          </w:tcPr>
          <w:p w14:paraId="635E80D0" w14:textId="77777777" w:rsidR="00724A2B" w:rsidRPr="005D58CB" w:rsidRDefault="00724A2B">
            <w:pPr>
              <w:pStyle w:val="NICETableHeader"/>
              <w:jc w:val="center"/>
            </w:pPr>
            <w:r w:rsidRPr="005D58CB">
              <w:t>Pooled</w:t>
            </w:r>
          </w:p>
        </w:tc>
      </w:tr>
      <w:tr w:rsidR="00724A2B" w:rsidRPr="003A7CC7" w14:paraId="4274DFDD" w14:textId="77777777">
        <w:tc>
          <w:tcPr>
            <w:tcW w:w="1980" w:type="dxa"/>
            <w:vAlign w:val="center"/>
          </w:tcPr>
          <w:p w14:paraId="4FE60B6C" w14:textId="77777777" w:rsidR="00724A2B" w:rsidRPr="005D58CB" w:rsidRDefault="00724A2B">
            <w:pPr>
              <w:pStyle w:val="NICETabletext"/>
              <w:rPr>
                <w:b/>
                <w:bCs/>
              </w:rPr>
            </w:pPr>
            <w:r w:rsidRPr="005D58CB">
              <w:rPr>
                <w:b/>
                <w:bCs/>
              </w:rPr>
              <w:t>PF</w:t>
            </w:r>
          </w:p>
        </w:tc>
        <w:tc>
          <w:tcPr>
            <w:tcW w:w="2977" w:type="dxa"/>
            <w:vAlign w:val="center"/>
          </w:tcPr>
          <w:p w14:paraId="4751030E" w14:textId="77777777" w:rsidR="00724A2B" w:rsidRPr="005D58CB" w:rsidRDefault="00724A2B">
            <w:pPr>
              <w:pStyle w:val="NICETabletext"/>
              <w:jc w:val="center"/>
              <w:rPr>
                <w:lang w:val="it-IT"/>
              </w:rPr>
            </w:pPr>
            <w:r w:rsidRPr="005D58CB">
              <w:rPr>
                <w:lang w:val="it-IT"/>
              </w:rPr>
              <w:t>Responder: 0.855</w:t>
            </w:r>
          </w:p>
          <w:p w14:paraId="09EEFB3E" w14:textId="77777777" w:rsidR="00724A2B" w:rsidRPr="005D58CB" w:rsidRDefault="00724A2B">
            <w:pPr>
              <w:pStyle w:val="NICETabletext"/>
              <w:jc w:val="center"/>
              <w:rPr>
                <w:lang w:val="it-IT"/>
              </w:rPr>
            </w:pPr>
            <w:r w:rsidRPr="005D58CB">
              <w:rPr>
                <w:lang w:val="it-IT"/>
              </w:rPr>
              <w:t>Non responder: 0.797</w:t>
            </w:r>
          </w:p>
        </w:tc>
        <w:tc>
          <w:tcPr>
            <w:tcW w:w="1353" w:type="dxa"/>
            <w:vAlign w:val="center"/>
          </w:tcPr>
          <w:p w14:paraId="3029341E" w14:textId="77777777" w:rsidR="00724A2B" w:rsidRPr="005D58CB" w:rsidRDefault="00724A2B">
            <w:pPr>
              <w:pStyle w:val="NICETabletext"/>
              <w:jc w:val="center"/>
              <w:rPr>
                <w:b/>
              </w:rPr>
            </w:pPr>
            <w:r w:rsidRPr="005D58CB">
              <w:rPr>
                <w:b/>
              </w:rPr>
              <w:t>0.831</w:t>
            </w:r>
          </w:p>
        </w:tc>
        <w:tc>
          <w:tcPr>
            <w:tcW w:w="1353" w:type="dxa"/>
            <w:vAlign w:val="center"/>
          </w:tcPr>
          <w:p w14:paraId="37C13E63" w14:textId="77777777" w:rsidR="00724A2B" w:rsidRPr="005D58CB" w:rsidRDefault="00724A2B">
            <w:pPr>
              <w:pStyle w:val="NICETabletext"/>
              <w:jc w:val="center"/>
              <w:rPr>
                <w:b/>
              </w:rPr>
            </w:pPr>
            <w:r w:rsidRPr="005D58CB">
              <w:rPr>
                <w:b/>
              </w:rPr>
              <w:t>0.804</w:t>
            </w:r>
          </w:p>
        </w:tc>
        <w:tc>
          <w:tcPr>
            <w:tcW w:w="1354" w:type="dxa"/>
            <w:vAlign w:val="center"/>
          </w:tcPr>
          <w:p w14:paraId="0B832D7E" w14:textId="77777777" w:rsidR="00724A2B" w:rsidRPr="005D58CB" w:rsidRDefault="00724A2B">
            <w:pPr>
              <w:pStyle w:val="NICETabletext"/>
              <w:jc w:val="center"/>
              <w:rPr>
                <w:b/>
              </w:rPr>
            </w:pPr>
            <w:r w:rsidRPr="005D58CB">
              <w:rPr>
                <w:b/>
              </w:rPr>
              <w:t>0.823</w:t>
            </w:r>
          </w:p>
        </w:tc>
      </w:tr>
      <w:tr w:rsidR="00724A2B" w:rsidRPr="003A7CC7" w14:paraId="774BC76B" w14:textId="77777777">
        <w:tc>
          <w:tcPr>
            <w:tcW w:w="1980" w:type="dxa"/>
            <w:vAlign w:val="center"/>
          </w:tcPr>
          <w:p w14:paraId="18BCF7C1" w14:textId="77777777" w:rsidR="00724A2B" w:rsidRPr="005D58CB" w:rsidRDefault="00724A2B">
            <w:pPr>
              <w:pStyle w:val="NICETabletext"/>
              <w:rPr>
                <w:b/>
                <w:bCs/>
              </w:rPr>
            </w:pPr>
            <w:r w:rsidRPr="005D58CB">
              <w:rPr>
                <w:b/>
                <w:bCs/>
              </w:rPr>
              <w:t>PD</w:t>
            </w:r>
          </w:p>
        </w:tc>
        <w:tc>
          <w:tcPr>
            <w:tcW w:w="2977" w:type="dxa"/>
            <w:vAlign w:val="center"/>
          </w:tcPr>
          <w:p w14:paraId="2479721E" w14:textId="77777777" w:rsidR="00724A2B" w:rsidRPr="005D58CB" w:rsidRDefault="00724A2B">
            <w:pPr>
              <w:pStyle w:val="NICETabletext"/>
              <w:jc w:val="center"/>
            </w:pPr>
            <w:r w:rsidRPr="005D58CB">
              <w:t>Responder: 0.652</w:t>
            </w:r>
          </w:p>
          <w:p w14:paraId="621BBBEB" w14:textId="7A4517D0" w:rsidR="00724A2B" w:rsidRPr="005D58CB" w:rsidRDefault="00724A2B">
            <w:pPr>
              <w:pStyle w:val="NICETabletext"/>
              <w:jc w:val="center"/>
              <w:rPr>
                <w:lang w:val="it-IT"/>
              </w:rPr>
            </w:pPr>
            <w:r w:rsidRPr="005D58CB">
              <w:t>Non responder: 0.555</w:t>
            </w:r>
          </w:p>
        </w:tc>
        <w:tc>
          <w:tcPr>
            <w:tcW w:w="1353" w:type="dxa"/>
            <w:vAlign w:val="center"/>
          </w:tcPr>
          <w:p w14:paraId="5D050A19" w14:textId="77777777" w:rsidR="00724A2B" w:rsidRPr="005D58CB" w:rsidRDefault="00724A2B">
            <w:pPr>
              <w:pStyle w:val="NICETabletext"/>
              <w:jc w:val="center"/>
              <w:rPr>
                <w:b/>
              </w:rPr>
            </w:pPr>
            <w:r w:rsidRPr="005D58CB">
              <w:rPr>
                <w:b/>
              </w:rPr>
              <w:t>0.610</w:t>
            </w:r>
          </w:p>
        </w:tc>
        <w:tc>
          <w:tcPr>
            <w:tcW w:w="1353" w:type="dxa"/>
            <w:vAlign w:val="center"/>
          </w:tcPr>
          <w:p w14:paraId="25615838" w14:textId="77777777" w:rsidR="00724A2B" w:rsidRPr="005D58CB" w:rsidRDefault="00724A2B">
            <w:pPr>
              <w:pStyle w:val="NICETabletext"/>
              <w:jc w:val="center"/>
              <w:rPr>
                <w:b/>
              </w:rPr>
            </w:pPr>
            <w:r w:rsidRPr="005D58CB">
              <w:rPr>
                <w:b/>
              </w:rPr>
              <w:t>0.566</w:t>
            </w:r>
          </w:p>
        </w:tc>
        <w:tc>
          <w:tcPr>
            <w:tcW w:w="1354" w:type="dxa"/>
            <w:vAlign w:val="center"/>
          </w:tcPr>
          <w:p w14:paraId="22822ED8" w14:textId="3B8B7E33" w:rsidR="00724A2B" w:rsidRPr="005D58CB" w:rsidRDefault="00724A2B">
            <w:pPr>
              <w:pStyle w:val="NICETabletext"/>
              <w:jc w:val="center"/>
              <w:rPr>
                <w:b/>
              </w:rPr>
            </w:pPr>
            <w:r w:rsidRPr="005D58CB">
              <w:rPr>
                <w:b/>
              </w:rPr>
              <w:t>0.596</w:t>
            </w:r>
          </w:p>
        </w:tc>
      </w:tr>
    </w:tbl>
    <w:p w14:paraId="312E417E" w14:textId="77777777" w:rsidR="00724A2B" w:rsidRPr="005D58CB" w:rsidRDefault="00724A2B" w:rsidP="00724A2B">
      <w:pPr>
        <w:pStyle w:val="Footnotes"/>
        <w:spacing w:after="0"/>
      </w:pPr>
      <w:r w:rsidRPr="005D58CB">
        <w:t>Note: *Resulting utilities after applying the coefficients to the equation</w:t>
      </w:r>
    </w:p>
    <w:p w14:paraId="56934EB9" w14:textId="77777777" w:rsidR="00724A2B" w:rsidRPr="005D58CB" w:rsidRDefault="00724A2B" w:rsidP="00724A2B">
      <w:pPr>
        <w:pStyle w:val="Footnotes"/>
      </w:pPr>
      <w:r w:rsidRPr="005D58CB">
        <w:t>Abbreviations: PD, progressed disease; PF, progression-free; T-DXd, trastuzumab deruxtecan; TPC, treatment of physician’s choice.</w:t>
      </w:r>
    </w:p>
    <w:p w14:paraId="6C3FE1C7" w14:textId="77777777" w:rsidR="00724A2B" w:rsidRDefault="00724A2B" w:rsidP="00724A2B">
      <w:pPr>
        <w:pStyle w:val="Heading4"/>
      </w:pPr>
      <w:bookmarkStart w:id="636" w:name="_Ref99728118"/>
      <w:r>
        <w:t>Utilities used in previous appraisals</w:t>
      </w:r>
      <w:bookmarkEnd w:id="636"/>
    </w:p>
    <w:p w14:paraId="69C56F93" w14:textId="77777777" w:rsidR="00724A2B" w:rsidRPr="003A7CC7" w:rsidRDefault="00724A2B" w:rsidP="00724A2B">
      <w:pPr>
        <w:pStyle w:val="Body"/>
      </w:pPr>
      <w:r>
        <w:t xml:space="preserve">As well as </w:t>
      </w:r>
      <w:r w:rsidRPr="003A7CC7">
        <w:t xml:space="preserve">consideration of the utilities reported within the literature, utilities reported within prior NICE appraisals </w:t>
      </w:r>
      <w:r w:rsidRPr="005D58CB">
        <w:t xml:space="preserve">that include patients with mBC </w:t>
      </w:r>
      <w:r w:rsidRPr="003A7CC7">
        <w:t xml:space="preserve">were also assessed for appropriateness of inclusion within the economic model. </w:t>
      </w:r>
    </w:p>
    <w:p w14:paraId="565643FA" w14:textId="50910C1C" w:rsidR="00724A2B" w:rsidRPr="003A7CC7" w:rsidRDefault="00724A2B" w:rsidP="00724A2B">
      <w:pPr>
        <w:pStyle w:val="Body"/>
      </w:pPr>
      <w:r w:rsidRPr="005D58CB">
        <w:t>TA862 (T-DXd – second</w:t>
      </w:r>
      <w:r w:rsidRPr="005D58CB" w:rsidDel="00132C28">
        <w:t xml:space="preserve"> line</w:t>
      </w:r>
      <w:r w:rsidRPr="005D58CB">
        <w:t xml:space="preserve"> HER2-positive mBC),</w:t>
      </w:r>
      <w:r w:rsidRPr="005D58CB">
        <w:rPr>
          <w:lang w:eastAsia="en-GB"/>
        </w:rPr>
        <w:fldChar w:fldCharType="begin"/>
      </w:r>
      <w:r w:rsidR="00CA6345">
        <w:rPr>
          <w:lang w:eastAsia="en-GB"/>
        </w:rPr>
        <w:instrText xml:space="preserve"> ADDIN ZOTERO_ITEM CSL_CITATION {"citationID":"Wnb5B8uS","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lang w:eastAsia="en-GB"/>
        </w:rPr>
        <w:fldChar w:fldCharType="separate"/>
      </w:r>
      <w:r w:rsidR="00FD57F4" w:rsidRPr="00FD57F4">
        <w:rPr>
          <w:rFonts w:cs="Arial"/>
          <w:szCs w:val="24"/>
          <w:vertAlign w:val="superscript"/>
        </w:rPr>
        <w:t>5</w:t>
      </w:r>
      <w:r w:rsidRPr="005D58CB">
        <w:rPr>
          <w:lang w:eastAsia="en-GB"/>
        </w:rPr>
        <w:fldChar w:fldCharType="end"/>
      </w:r>
      <w:r w:rsidRPr="005D58CB" w:rsidDel="00A83E45">
        <w:t xml:space="preserve"> </w:t>
      </w:r>
      <w:r w:rsidRPr="005D58CB">
        <w:t>TA423 (eribulin – third</w:t>
      </w:r>
      <w:r w:rsidRPr="005D58CB" w:rsidDel="00132C28">
        <w:t xml:space="preserve"> line</w:t>
      </w:r>
      <w:r w:rsidRPr="005D58CB">
        <w:t xml:space="preserve"> mBC),</w:t>
      </w:r>
      <w:r w:rsidRPr="005D58CB">
        <w:fldChar w:fldCharType="begin"/>
      </w:r>
      <w:r w:rsidR="00CA6345">
        <w:instrText xml:space="preserve"> ADDIN ZOTERO_ITEM CSL_CITATION {"citationID":"YfzVIuvI","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5D58CB">
        <w:fldChar w:fldCharType="separate"/>
      </w:r>
      <w:r w:rsidR="00CA6345" w:rsidRPr="00CA6345">
        <w:rPr>
          <w:rFonts w:cs="Arial"/>
          <w:szCs w:val="24"/>
          <w:vertAlign w:val="superscript"/>
        </w:rPr>
        <w:t>131</w:t>
      </w:r>
      <w:r w:rsidRPr="005D58CB">
        <w:fldChar w:fldCharType="end"/>
      </w:r>
      <w:r w:rsidRPr="005D58CB">
        <w:t xml:space="preserve"> </w:t>
      </w:r>
      <w:r w:rsidRPr="003A7CC7">
        <w:t xml:space="preserve">TA509 (pertuzumab – first line </w:t>
      </w:r>
      <w:r w:rsidRPr="005D58CB">
        <w:t>HER2-positive mBC</w:t>
      </w:r>
      <w:r w:rsidRPr="003A7CC7">
        <w:t>)</w:t>
      </w:r>
      <w:r w:rsidRPr="003A7CC7">
        <w:fldChar w:fldCharType="begin"/>
      </w:r>
      <w:r w:rsidR="00CA6345">
        <w:instrText xml:space="preserve"> ADDIN ZOTERO_ITEM CSL_CITATION {"citationID":"kzB5pcst","properties":{"formattedCitation":"\\super 40\\nosupersub{}","plainCitation":"40","noteIndex":0},"citationItems":[{"id":65879,"uris":["http://zotero.org/groups/4797619/items/TIXIRI4S"],"itemData":{"id":65879,"type":"webpage","abstract":"Evidence-based recommendations on pertuzumab (Perjeta) for treating HER2</w:instrText>
      </w:r>
      <w:r w:rsidR="00CA6345">
        <w:rPr>
          <w:rFonts w:ascii="Cambria Math" w:hAnsi="Cambria Math" w:cs="Cambria Math"/>
        </w:rPr>
        <w:instrText>‑</w:instrText>
      </w:r>
      <w:r w:rsidR="00CA6345">
        <w:instrText xml:space="preserve">positive, locally recurrent or metastatic (secondary) breast cancer that has not been","language":"eng","note":"publisher: NICE","title":"Pertuzumab with trastuzumab and docetaxel for treating HER2-positive breast cancer | NICE [TA509]","URL":"https://www.nice.org.uk/guidance/TA509","author":[{"family":"NICE","given":""}],"accessed":{"date-parts":[["2022",9,29]]}}}],"schema":"https://github.com/citation-style-language/schema/raw/master/csl-citation.json"} </w:instrText>
      </w:r>
      <w:r w:rsidRPr="003A7CC7">
        <w:fldChar w:fldCharType="separate"/>
      </w:r>
      <w:r w:rsidR="00FD57F4" w:rsidRPr="00FD57F4">
        <w:rPr>
          <w:rFonts w:cs="Arial"/>
          <w:szCs w:val="24"/>
          <w:vertAlign w:val="superscript"/>
        </w:rPr>
        <w:t>40</w:t>
      </w:r>
      <w:r w:rsidRPr="003A7CC7">
        <w:fldChar w:fldCharType="end"/>
      </w:r>
      <w:r w:rsidRPr="003A7CC7">
        <w:t xml:space="preserve"> and TA458 (T-DM1 – second line </w:t>
      </w:r>
      <w:r w:rsidRPr="005D58CB">
        <w:t>HER2-positive mBC</w:t>
      </w:r>
      <w:r w:rsidRPr="003A7CC7">
        <w:t>)</w:t>
      </w:r>
      <w:r w:rsidRPr="003A7CC7">
        <w:fldChar w:fldCharType="begin"/>
      </w:r>
      <w:r w:rsidR="00CA6345">
        <w:instrText xml:space="preserve"> ADDIN ZOTERO_ITEM CSL_CITATION {"citationID":"oR2XsStw","properties":{"formattedCitation":"\\super 39\\nosupersub{}","plainCitation":"39","noteIndex":0},"citationItems":[{"id":66118,"uris":["http://zotero.org/groups/4797619/items/AHEIFDP5"],"itemData":{"id":66118,"type":"webpage","abstract":"Evidence-based recommendations on trastuzumab emtansine (Kadcyla) for human epidermal growth factor receptor 2 (HER2)</w:instrText>
      </w:r>
      <w:r w:rsidR="00CA6345">
        <w:rPr>
          <w:rFonts w:ascii="Cambria Math" w:hAnsi="Cambria Math" w:cs="Cambria Math"/>
        </w:rPr>
        <w:instrText>‑</w:instrText>
      </w:r>
      <w:r w:rsidR="00CA6345">
        <w:instrText xml:space="preserve">positive, unresectable, locally advanced","language":"eng","note":"publisher: NICE","title":"Trastuzumab emtansine for treating HER2-positive advanced breast cancer after trastuzumab and a taxane | NICE [TA458}","URL":"https://www.nice.org.uk/guidance/ta458","author":[{"family":"NICE","given":""}],"accessed":{"date-parts":[["2022",11,8]]}}}],"schema":"https://github.com/citation-style-language/schema/raw/master/csl-citation.json"} </w:instrText>
      </w:r>
      <w:r w:rsidRPr="003A7CC7">
        <w:fldChar w:fldCharType="separate"/>
      </w:r>
      <w:r w:rsidR="00FD57F4" w:rsidRPr="00FD57F4">
        <w:rPr>
          <w:rFonts w:cs="Arial"/>
          <w:szCs w:val="24"/>
          <w:vertAlign w:val="superscript"/>
        </w:rPr>
        <w:t>39</w:t>
      </w:r>
      <w:r w:rsidRPr="003A7CC7">
        <w:fldChar w:fldCharType="end"/>
      </w:r>
      <w:r w:rsidRPr="005D58CB">
        <w:t xml:space="preserve"> </w:t>
      </w:r>
      <w:r w:rsidRPr="003A7CC7">
        <w:t>implemented utility values based on the Lloyd et al. (2006)</w:t>
      </w:r>
      <w:r w:rsidRPr="003A7CC7" w:rsidDel="00377CC8">
        <w:t xml:space="preserve"> </w:t>
      </w:r>
      <w:r w:rsidRPr="003A7CC7">
        <w:t>regression.</w:t>
      </w:r>
      <w:r w:rsidRPr="003A7CC7">
        <w:fldChar w:fldCharType="begin"/>
      </w:r>
      <w:r w:rsidR="00CA6345">
        <w:instrText xml:space="preserve"> ADDIN ZOTERO_ITEM CSL_CITATION {"citationID":"KAn2JwEt","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3A7CC7">
        <w:fldChar w:fldCharType="separate"/>
      </w:r>
      <w:r w:rsidR="00CA6345" w:rsidRPr="00CA6345">
        <w:rPr>
          <w:rFonts w:cs="Arial"/>
          <w:szCs w:val="24"/>
          <w:vertAlign w:val="superscript"/>
        </w:rPr>
        <w:t>169</w:t>
      </w:r>
      <w:r w:rsidRPr="003A7CC7">
        <w:fldChar w:fldCharType="end"/>
      </w:r>
      <w:r w:rsidRPr="003A7CC7" w:rsidDel="00132C28">
        <w:t xml:space="preserve"> </w:t>
      </w:r>
    </w:p>
    <w:p w14:paraId="467AA509" w14:textId="27BE3DF3" w:rsidR="00724A2B" w:rsidRPr="005D58CB" w:rsidRDefault="00724A2B" w:rsidP="00724A2B">
      <w:pPr>
        <w:pStyle w:val="Body"/>
      </w:pPr>
      <w:r w:rsidRPr="003A7CC7">
        <w:t>In</w:t>
      </w:r>
      <w:r w:rsidRPr="003A7CC7" w:rsidDel="00AD1B01">
        <w:t xml:space="preserve"> </w:t>
      </w:r>
      <w:r w:rsidRPr="003A7CC7">
        <w:t xml:space="preserve">TA423 (eribulin – third line </w:t>
      </w:r>
      <w:r w:rsidRPr="005D58CB">
        <w:t>mBC</w:t>
      </w:r>
      <w:r w:rsidRPr="003A7CC7">
        <w:t>),</w:t>
      </w:r>
      <w:r w:rsidRPr="003A7CC7">
        <w:fldChar w:fldCharType="begin"/>
      </w:r>
      <w:r w:rsidR="00CA6345">
        <w:instrText xml:space="preserve"> ADDIN ZOTERO_ITEM CSL_CITATION {"citationID":"Vf7fzYw9","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3A7CC7">
        <w:fldChar w:fldCharType="separate"/>
      </w:r>
      <w:r w:rsidR="00CA6345" w:rsidRPr="00CA6345">
        <w:rPr>
          <w:rFonts w:cs="Arial"/>
          <w:szCs w:val="24"/>
          <w:vertAlign w:val="superscript"/>
        </w:rPr>
        <w:t>131</w:t>
      </w:r>
      <w:r w:rsidRPr="003A7CC7">
        <w:fldChar w:fldCharType="end"/>
      </w:r>
      <w:r w:rsidRPr="003A7CC7">
        <w:t xml:space="preserve"> EQ-5D utilities were derived</w:t>
      </w:r>
      <w:r w:rsidRPr="003A7CC7" w:rsidDel="00AD1B01">
        <w:t xml:space="preserve"> </w:t>
      </w:r>
      <w:r w:rsidRPr="005D58CB">
        <w:t xml:space="preserve">from QLQ-C30 HRQoL data collected in Study 301 using the Crott and Briggs mapping algorithm. For the </w:t>
      </w:r>
      <w:r w:rsidRPr="005D58CB">
        <w:rPr>
          <w:i/>
          <w:iCs/>
        </w:rPr>
        <w:t xml:space="preserve">‘progression-free’ </w:t>
      </w:r>
      <w:r w:rsidRPr="005D58CB">
        <w:t>health state</w:t>
      </w:r>
      <w:r w:rsidRPr="003A7CC7">
        <w:t xml:space="preserve">, the baseline utility (0.704), tumour response utility (0.780) and the incremental utility of response (0.076) were used </w:t>
      </w:r>
      <w:r w:rsidRPr="005D58CB">
        <w:t xml:space="preserve">to calculate the overall utility values for eribulin and TPC (0.706 and 0.701, respectively). For the </w:t>
      </w:r>
      <w:r w:rsidRPr="005D58CB">
        <w:rPr>
          <w:i/>
          <w:iCs/>
        </w:rPr>
        <w:t xml:space="preserve">‘progressed disease’, </w:t>
      </w:r>
      <w:r w:rsidRPr="005D58CB">
        <w:t>utility was also calculated from Study 301 mapped values and assumed to be equal for both treatment arms based on pooled data (0.679)</w:t>
      </w:r>
      <w:r w:rsidRPr="003A7CC7">
        <w:t>. The E</w:t>
      </w:r>
      <w:r w:rsidR="00A52310">
        <w:t>A</w:t>
      </w:r>
      <w:r w:rsidRPr="003A7CC7">
        <w:t xml:space="preserve">G stated that the value used by the company for </w:t>
      </w:r>
      <w:r w:rsidRPr="003A7CC7">
        <w:rPr>
          <w:i/>
          <w:iCs/>
        </w:rPr>
        <w:t>‘progressed disease’</w:t>
      </w:r>
      <w:r w:rsidRPr="003A7CC7">
        <w:t xml:space="preserve"> from Study 301 was unrealistic as it did not represent a large enough reduction in utility after patients experienced disease progression, and instead </w:t>
      </w:r>
      <w:r w:rsidRPr="003A7CC7">
        <w:lastRenderedPageBreak/>
        <w:t>used a value of 0.496 derived from Lloyd et al</w:t>
      </w:r>
      <w:r w:rsidRPr="005D58CB">
        <w:t xml:space="preserve">. (2006). </w:t>
      </w:r>
      <w:r w:rsidRPr="003A7CC7">
        <w:t xml:space="preserve">The committee stated that the </w:t>
      </w:r>
      <w:r w:rsidRPr="005D58CB">
        <w:t xml:space="preserve">most plausible </w:t>
      </w:r>
      <w:r w:rsidRPr="003A7CC7">
        <w:t xml:space="preserve">utility value </w:t>
      </w:r>
      <w:r w:rsidRPr="005D58CB">
        <w:t xml:space="preserve">for the </w:t>
      </w:r>
      <w:r w:rsidRPr="005D58CB">
        <w:rPr>
          <w:i/>
          <w:iCs/>
        </w:rPr>
        <w:t xml:space="preserve">‘progressed disease’ </w:t>
      </w:r>
      <w:r w:rsidRPr="005D58CB">
        <w:t xml:space="preserve">health state </w:t>
      </w:r>
      <w:r w:rsidRPr="003A7CC7">
        <w:t>was likely to be somewhere between the company and E</w:t>
      </w:r>
      <w:r w:rsidR="00A52310">
        <w:t>A</w:t>
      </w:r>
      <w:r w:rsidRPr="003A7CC7">
        <w:t>G estimated values, as clinicians stated that the reduction in utility was likely smaller than suggested by the E</w:t>
      </w:r>
      <w:r w:rsidR="00A52310">
        <w:t>A</w:t>
      </w:r>
      <w:r w:rsidRPr="003A7CC7">
        <w:t xml:space="preserve">G. </w:t>
      </w:r>
    </w:p>
    <w:p w14:paraId="6A1A3497" w14:textId="4F5B644A" w:rsidR="00724A2B" w:rsidRPr="005D58CB" w:rsidRDefault="00724A2B" w:rsidP="00724A2B">
      <w:pPr>
        <w:pStyle w:val="Body"/>
      </w:pPr>
      <w:r w:rsidRPr="003A7CC7">
        <w:t xml:space="preserve">In TA704 (T-DXd – third line </w:t>
      </w:r>
      <w:r w:rsidRPr="005D58CB">
        <w:t>HER2-positive mBC</w:t>
      </w:r>
      <w:r w:rsidRPr="003A7CC7">
        <w:t>),</w:t>
      </w:r>
      <w:r w:rsidRPr="003A7CC7">
        <w:fldChar w:fldCharType="begin"/>
      </w:r>
      <w:r w:rsidR="00CA6345">
        <w:instrText xml:space="preserve"> ADDIN ZOTERO_ITEM CSL_CITATION {"citationID":"abfhYHwr","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3A7CC7">
        <w:fldChar w:fldCharType="separate"/>
      </w:r>
      <w:r w:rsidR="00FD57F4" w:rsidRPr="00FD57F4">
        <w:rPr>
          <w:rFonts w:cs="Arial"/>
          <w:szCs w:val="24"/>
          <w:vertAlign w:val="superscript"/>
        </w:rPr>
        <w:t>4</w:t>
      </w:r>
      <w:r w:rsidRPr="003A7CC7">
        <w:fldChar w:fldCharType="end"/>
      </w:r>
      <w:r w:rsidRPr="003A7CC7">
        <w:t xml:space="preserve"> the baseline utility value (0.704), tumour response utility (0.780) and the incremental utility of response (0.076) were taken from TA423. </w:t>
      </w:r>
      <w:r w:rsidRPr="003A7CC7">
        <w:rPr>
          <w:i/>
          <w:iCs/>
        </w:rPr>
        <w:t>‘Progression-free, off-treatment’</w:t>
      </w:r>
      <w:r w:rsidRPr="003A7CC7">
        <w:t xml:space="preserve"> used the baseline utility value. For </w:t>
      </w:r>
      <w:r w:rsidRPr="003A7CC7">
        <w:rPr>
          <w:i/>
          <w:iCs/>
        </w:rPr>
        <w:t>‘progression-free, on treatment’</w:t>
      </w:r>
      <w:r w:rsidRPr="003A7CC7">
        <w:t xml:space="preserve">, to calculate treatment-specific utilities, the baseline value, and tumour response utility were used to derive the utilities on treatment incorporating the ORR for each treatment from the DESTINY-Breast01 trial and the literature. For </w:t>
      </w:r>
      <w:r w:rsidRPr="003A7CC7">
        <w:rPr>
          <w:i/>
          <w:iCs/>
        </w:rPr>
        <w:t>‘progressed disease’</w:t>
      </w:r>
      <w:r w:rsidRPr="003A7CC7">
        <w:t xml:space="preserve">, TA704 used the </w:t>
      </w:r>
      <w:r w:rsidRPr="005D58CB">
        <w:t>average</w:t>
      </w:r>
      <w:r w:rsidRPr="003A7CC7">
        <w:t xml:space="preserve"> value from TA423</w:t>
      </w:r>
      <w:r w:rsidRPr="005D58CB">
        <w:t xml:space="preserve"> recommended by the committee (0.588). </w:t>
      </w:r>
    </w:p>
    <w:p w14:paraId="0A607B65" w14:textId="1381E079" w:rsidR="00724A2B" w:rsidRPr="005D58CB" w:rsidRDefault="00724A2B" w:rsidP="00724A2B">
      <w:pPr>
        <w:pStyle w:val="Body"/>
      </w:pPr>
      <w:r w:rsidRPr="005D58CB">
        <w:t>In TA819 (SG – third line triple-negative mBC),</w:t>
      </w:r>
      <w:r w:rsidRPr="005D58CB">
        <w:fldChar w:fldCharType="begin"/>
      </w:r>
      <w:r w:rsidR="00CA6345">
        <w:instrText xml:space="preserve"> ADDIN ZOTERO_ITEM CSL_CITATION {"citationID":"fcVMBuCq","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Pr="005D58CB">
        <w:fldChar w:fldCharType="separate"/>
      </w:r>
      <w:r w:rsidR="00CA6345" w:rsidRPr="00CA6345">
        <w:rPr>
          <w:rFonts w:cs="Arial"/>
          <w:szCs w:val="24"/>
          <w:vertAlign w:val="superscript"/>
        </w:rPr>
        <w:t>132</w:t>
      </w:r>
      <w:r w:rsidRPr="005D58CB">
        <w:fldChar w:fldCharType="end"/>
      </w:r>
      <w:r w:rsidRPr="005D58CB">
        <w:t xml:space="preserve"> the utility scores from the ASCENT trial were analysed using multivariate utility models, which included treatment arm and progression status as predictors. The resulting treatment-specific utility values were used in the company’s base case. The mean predicted utility in the </w:t>
      </w:r>
      <w:r w:rsidRPr="005D58CB">
        <w:rPr>
          <w:i/>
          <w:iCs/>
        </w:rPr>
        <w:t>‘progression-free’</w:t>
      </w:r>
      <w:r w:rsidRPr="005D58CB">
        <w:rPr>
          <w:i/>
        </w:rPr>
        <w:t xml:space="preserve"> </w:t>
      </w:r>
      <w:r w:rsidRPr="005D58CB">
        <w:t xml:space="preserve">health state was 0.710 (95% CI: 0.690, 0.730) and 0.626 (95% CI: 0.601, 0.651) in the SG and TPC arms, respectively. For the </w:t>
      </w:r>
      <w:r w:rsidRPr="005D58CB">
        <w:rPr>
          <w:i/>
          <w:iCs/>
        </w:rPr>
        <w:t>‘progressed disease’</w:t>
      </w:r>
      <w:r w:rsidRPr="005D58CB">
        <w:rPr>
          <w:i/>
        </w:rPr>
        <w:t xml:space="preserve"> </w:t>
      </w:r>
      <w:r w:rsidRPr="005D58CB">
        <w:t xml:space="preserve">health state, the mean predicted utilities were 0.653 (95% CI: 0.631, 0.676) in the SG arm and 0.569 (95% CI: 0.543, 0.596) in the TPC arm. </w:t>
      </w:r>
    </w:p>
    <w:p w14:paraId="326A92CE" w14:textId="2A338E11" w:rsidR="00724A2B" w:rsidRPr="003A7CC7" w:rsidRDefault="00724A2B" w:rsidP="00724A2B">
      <w:pPr>
        <w:pStyle w:val="Body"/>
      </w:pPr>
      <w:r w:rsidRPr="003A7CC7">
        <w:rPr>
          <w:lang w:eastAsia="en-GB"/>
        </w:rPr>
        <w:t xml:space="preserve">In </w:t>
      </w:r>
      <w:r w:rsidRPr="005D58CB">
        <w:t>TA862 (T-DXd – second</w:t>
      </w:r>
      <w:r w:rsidRPr="005D58CB" w:rsidDel="00132C28">
        <w:t xml:space="preserve"> line</w:t>
      </w:r>
      <w:r w:rsidRPr="005D58CB">
        <w:t xml:space="preserve"> HER2-positive mBC)</w:t>
      </w:r>
      <w:r w:rsidRPr="005D58CB">
        <w:rPr>
          <w:lang w:eastAsia="en-GB"/>
        </w:rPr>
        <w:t>,</w:t>
      </w:r>
      <w:r w:rsidRPr="005D58CB">
        <w:rPr>
          <w:lang w:eastAsia="en-GB"/>
        </w:rPr>
        <w:fldChar w:fldCharType="begin"/>
      </w:r>
      <w:r w:rsidR="00CA6345">
        <w:rPr>
          <w:lang w:eastAsia="en-GB"/>
        </w:rPr>
        <w:instrText xml:space="preserve"> ADDIN ZOTERO_ITEM CSL_CITATION {"citationID":"VpphV45D","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lang w:eastAsia="en-GB"/>
        </w:rPr>
        <w:fldChar w:fldCharType="separate"/>
      </w:r>
      <w:r w:rsidR="00FD57F4" w:rsidRPr="00FD57F4">
        <w:rPr>
          <w:rFonts w:cs="Arial"/>
          <w:szCs w:val="24"/>
          <w:vertAlign w:val="superscript"/>
        </w:rPr>
        <w:t>5</w:t>
      </w:r>
      <w:r w:rsidRPr="005D58CB">
        <w:rPr>
          <w:lang w:eastAsia="en-GB"/>
        </w:rPr>
        <w:fldChar w:fldCharType="end"/>
      </w:r>
      <w:r w:rsidRPr="005D58CB">
        <w:rPr>
          <w:lang w:eastAsia="en-GB"/>
        </w:rPr>
        <w:t xml:space="preserve"> the most recent mBC NICE appraisal, the company assigned treatment-specific utilities in the </w:t>
      </w:r>
      <w:r w:rsidRPr="005D58CB">
        <w:rPr>
          <w:i/>
          <w:iCs/>
          <w:lang w:eastAsia="en-GB"/>
        </w:rPr>
        <w:t>‘pre-progression’</w:t>
      </w:r>
      <w:r w:rsidRPr="005D58CB">
        <w:rPr>
          <w:lang w:eastAsia="en-GB"/>
        </w:rPr>
        <w:t xml:space="preserve"> health state derived directly from the </w:t>
      </w:r>
      <w:r w:rsidRPr="005D58CB">
        <w:t>DESTINY-Breast03 trial</w:t>
      </w:r>
      <w:r w:rsidRPr="005D58CB">
        <w:rPr>
          <w:lang w:eastAsia="en-GB"/>
        </w:rPr>
        <w:t>. Treatment-specific utilities in the ‘</w:t>
      </w:r>
      <w:r w:rsidRPr="005D58CB">
        <w:rPr>
          <w:i/>
          <w:iCs/>
          <w:lang w:eastAsia="en-GB"/>
        </w:rPr>
        <w:t>progressed</w:t>
      </w:r>
      <w:r w:rsidRPr="005D58CB">
        <w:rPr>
          <w:lang w:eastAsia="en-GB"/>
        </w:rPr>
        <w:t>’ health state were derived based on the algorithm from Lloyd et al. (2006).</w:t>
      </w:r>
      <w:r w:rsidRPr="005D58CB">
        <w:rPr>
          <w:lang w:eastAsia="en-GB"/>
        </w:rPr>
        <w:fldChar w:fldCharType="begin"/>
      </w:r>
      <w:r w:rsidR="00CA6345">
        <w:rPr>
          <w:lang w:eastAsia="en-GB"/>
        </w:rPr>
        <w:instrText xml:space="preserve"> ADDIN ZOTERO_ITEM CSL_CITATION {"citationID":"bbYpcEFR","properties":{"formattedCitation":"\\super 169\\nosupersub{}","plainCitation":"169","noteIndex":0},"citationItems":[{"id":65949,"uris":["http://zotero.org/groups/4797619/items/78YMSHI3"],"itemData":{"id":65949,"type":"article-journal","abstract":"The aim of the study was to obtain United Kingdom-based societal preferences for distinct stages of metastatic breast cancer (MBC) and six common toxicities. Health states were developed based on literature review, iterative cycles of interviews and a focus group with clinical experts. They described the burden of progressive, responding and stable disease on treatment; and also febrile neutropenia, stomatitis; diarrhoea/vomiting; fatigue; hand-foot syndrome (grade 3/4 toxicities) and hair loss. One hundred members of the general public rated them using standard gamble to determine health state utility. Data were analysed with a mixed model analysis. The study sample was a good match to the general public of England and Wales by demographics and current quality of life. Stable disease on treatment had a utility value of 0.72, with a corresponding gain of +0.07 following a treatment response and a decline by 0.27 for disease progression. Toxicities lead to declines in utility between 0.10 (diarrhoea/vomiting) and 0.15 (febrile neutropenia). This study underlines the value that society place on the avoidance of disease progression and severe side effects in MBC. This may be the largest preference study in breast cancer designed to survey a representative general public sample.","container-title":"British Journal of Cancer","DOI":"10.1038/sj.bjc.6603326","ISSN":"0007-0920","issue":"6","journalAbbreviation":"Br J Cancer","note":"PMID: 16967055\nPMCID: PMC2360509","page":"683-690","source":"PubMed Central","title":"Health state utilities for metastatic breast cancer","volume":"95","author":[{"family":"Lloyd","given":"A"},{"family":"Nafees","given":"B"},{"family":"Narewska","given":"J"},{"family":"Dewilde","given":"S"},{"family":"Watkins","given":"J"}],"issued":{"date-parts":[["2006",9,18]]}}}],"schema":"https://github.com/citation-style-language/schema/raw/master/csl-citation.json"} </w:instrText>
      </w:r>
      <w:r w:rsidRPr="005D58CB">
        <w:rPr>
          <w:lang w:eastAsia="en-GB"/>
        </w:rPr>
        <w:fldChar w:fldCharType="separate"/>
      </w:r>
      <w:r w:rsidR="00CA6345" w:rsidRPr="00CA6345">
        <w:rPr>
          <w:rFonts w:cs="Arial"/>
          <w:szCs w:val="24"/>
          <w:vertAlign w:val="superscript"/>
        </w:rPr>
        <w:t>169</w:t>
      </w:r>
      <w:r w:rsidRPr="005D58CB">
        <w:rPr>
          <w:lang w:eastAsia="en-GB"/>
        </w:rPr>
        <w:fldChar w:fldCharType="end"/>
      </w:r>
      <w:r w:rsidRPr="005D58CB">
        <w:rPr>
          <w:lang w:eastAsia="en-GB"/>
        </w:rPr>
        <w:t xml:space="preserve"> </w:t>
      </w:r>
      <w:r w:rsidRPr="003A7CC7">
        <w:t xml:space="preserve">A summary of the utility values used in previous submissions that were applied in the economic analysis are presented in </w:t>
      </w:r>
      <w:r w:rsidRPr="003C648C">
        <w:rPr>
          <w:b/>
        </w:rPr>
        <w:fldChar w:fldCharType="begin"/>
      </w:r>
      <w:r w:rsidRPr="003C648C">
        <w:rPr>
          <w:b/>
        </w:rPr>
        <w:instrText xml:space="preserve"> REF _Ref97207016 \h  \* MERGEFORMAT </w:instrText>
      </w:r>
      <w:r w:rsidRPr="003C648C">
        <w:rPr>
          <w:b/>
        </w:rPr>
      </w:r>
      <w:r w:rsidRPr="003C648C">
        <w:rPr>
          <w:b/>
        </w:rPr>
        <w:fldChar w:fldCharType="separate"/>
      </w:r>
      <w:r w:rsidR="00145F42" w:rsidRPr="00145F42">
        <w:rPr>
          <w:b/>
        </w:rPr>
        <w:t>Table 49</w:t>
      </w:r>
      <w:r w:rsidRPr="003C648C">
        <w:rPr>
          <w:b/>
        </w:rPr>
        <w:fldChar w:fldCharType="end"/>
      </w:r>
      <w:r w:rsidRPr="003A7CC7">
        <w:t xml:space="preserve">. </w:t>
      </w:r>
    </w:p>
    <w:p w14:paraId="3D8EBCC2" w14:textId="76E58DF1" w:rsidR="00724A2B" w:rsidRPr="00057743" w:rsidRDefault="00724A2B" w:rsidP="00724A2B">
      <w:pPr>
        <w:pStyle w:val="Caption"/>
      </w:pPr>
      <w:bookmarkStart w:id="637" w:name="_Ref97207016"/>
      <w:bookmarkStart w:id="638" w:name="_Toc98924757"/>
      <w:bookmarkStart w:id="639" w:name="_Toc127006679"/>
      <w:bookmarkStart w:id="640" w:name="_Toc129351024"/>
      <w:r>
        <w:t xml:space="preserve">Table </w:t>
      </w:r>
      <w:r>
        <w:fldChar w:fldCharType="begin"/>
      </w:r>
      <w:r>
        <w:instrText>SEQ Table \* ARABIC</w:instrText>
      </w:r>
      <w:r>
        <w:fldChar w:fldCharType="separate"/>
      </w:r>
      <w:r w:rsidR="00145F42">
        <w:rPr>
          <w:noProof/>
        </w:rPr>
        <w:t>49</w:t>
      </w:r>
      <w:r>
        <w:fldChar w:fldCharType="end"/>
      </w:r>
      <w:bookmarkEnd w:id="637"/>
      <w:r>
        <w:t xml:space="preserve">: Summary of utility </w:t>
      </w:r>
      <w:r w:rsidRPr="00057743">
        <w:t xml:space="preserve">values </w:t>
      </w:r>
      <w:r w:rsidRPr="005D58CB">
        <w:t xml:space="preserve">applied </w:t>
      </w:r>
      <w:r w:rsidRPr="00057743">
        <w:t>in previous submissions</w:t>
      </w:r>
      <w:bookmarkEnd w:id="638"/>
      <w:bookmarkEnd w:id="639"/>
      <w:bookmarkEnd w:id="640"/>
    </w:p>
    <w:tbl>
      <w:tblPr>
        <w:tblStyle w:val="TableGrid"/>
        <w:tblW w:w="0" w:type="auto"/>
        <w:tblLayout w:type="fixed"/>
        <w:tblLook w:val="04A0" w:firstRow="1" w:lastRow="0" w:firstColumn="1" w:lastColumn="0" w:noHBand="0" w:noVBand="1"/>
      </w:tblPr>
      <w:tblGrid>
        <w:gridCol w:w="2122"/>
        <w:gridCol w:w="2551"/>
        <w:gridCol w:w="2172"/>
        <w:gridCol w:w="2172"/>
      </w:tblGrid>
      <w:tr w:rsidR="00724A2B" w:rsidRPr="00057743" w14:paraId="1884958F" w14:textId="77777777">
        <w:trPr>
          <w:tblHeader/>
        </w:trPr>
        <w:tc>
          <w:tcPr>
            <w:tcW w:w="2122" w:type="dxa"/>
            <w:shd w:val="clear" w:color="auto" w:fill="D9D9D9" w:themeFill="background1" w:themeFillShade="D9"/>
          </w:tcPr>
          <w:p w14:paraId="27EC22BD" w14:textId="77777777" w:rsidR="00724A2B" w:rsidRPr="00057743" w:rsidRDefault="00724A2B">
            <w:pPr>
              <w:pStyle w:val="NICETableHeader"/>
              <w:keepNext w:val="0"/>
            </w:pPr>
            <w:r w:rsidRPr="00057743">
              <w:t>Submission (treatment line)</w:t>
            </w:r>
          </w:p>
        </w:tc>
        <w:tc>
          <w:tcPr>
            <w:tcW w:w="2551" w:type="dxa"/>
            <w:shd w:val="clear" w:color="auto" w:fill="D9D9D9" w:themeFill="background1" w:themeFillShade="D9"/>
            <w:vAlign w:val="center"/>
          </w:tcPr>
          <w:p w14:paraId="28FD7258" w14:textId="77777777" w:rsidR="00724A2B" w:rsidRPr="00057743" w:rsidRDefault="00724A2B">
            <w:pPr>
              <w:pStyle w:val="NICETableHeader"/>
              <w:keepNext w:val="0"/>
            </w:pPr>
            <w:r w:rsidRPr="00057743">
              <w:t>Treatment</w:t>
            </w:r>
          </w:p>
        </w:tc>
        <w:tc>
          <w:tcPr>
            <w:tcW w:w="2172" w:type="dxa"/>
            <w:shd w:val="clear" w:color="auto" w:fill="D9D9D9" w:themeFill="background1" w:themeFillShade="D9"/>
            <w:vAlign w:val="center"/>
          </w:tcPr>
          <w:p w14:paraId="1E1870F7" w14:textId="77777777" w:rsidR="00724A2B" w:rsidRPr="00057743" w:rsidRDefault="00724A2B">
            <w:pPr>
              <w:pStyle w:val="NICETableHeader"/>
              <w:keepNext w:val="0"/>
              <w:jc w:val="center"/>
            </w:pPr>
            <w:r w:rsidRPr="00057743">
              <w:t>Progression-free</w:t>
            </w:r>
          </w:p>
        </w:tc>
        <w:tc>
          <w:tcPr>
            <w:tcW w:w="2172" w:type="dxa"/>
            <w:shd w:val="clear" w:color="auto" w:fill="D9D9D9" w:themeFill="background1" w:themeFillShade="D9"/>
            <w:vAlign w:val="center"/>
          </w:tcPr>
          <w:p w14:paraId="2AB262C9" w14:textId="77777777" w:rsidR="00724A2B" w:rsidRPr="00057743" w:rsidRDefault="00724A2B">
            <w:pPr>
              <w:pStyle w:val="NICETableHeader"/>
              <w:keepNext w:val="0"/>
              <w:jc w:val="center"/>
            </w:pPr>
            <w:r w:rsidRPr="00057743">
              <w:t>Post-progression</w:t>
            </w:r>
          </w:p>
        </w:tc>
      </w:tr>
      <w:tr w:rsidR="00724A2B" w:rsidRPr="00057743" w14:paraId="334F254B" w14:textId="77777777">
        <w:trPr>
          <w:tblHeader/>
        </w:trPr>
        <w:tc>
          <w:tcPr>
            <w:tcW w:w="2122" w:type="dxa"/>
            <w:vMerge w:val="restart"/>
            <w:vAlign w:val="center"/>
          </w:tcPr>
          <w:p w14:paraId="316A4EF0" w14:textId="35C77CF9" w:rsidR="00724A2B" w:rsidRPr="00057743" w:rsidRDefault="00724A2B">
            <w:pPr>
              <w:pStyle w:val="NICETabletext"/>
              <w:keepNext w:val="0"/>
              <w:rPr>
                <w:szCs w:val="20"/>
              </w:rPr>
            </w:pPr>
            <w:r w:rsidRPr="005D58CB">
              <w:rPr>
                <w:szCs w:val="20"/>
              </w:rPr>
              <w:t>TA423 (3L)</w:t>
            </w:r>
            <w:r w:rsidRPr="00057743">
              <w:rPr>
                <w:szCs w:val="20"/>
              </w:rPr>
              <w:fldChar w:fldCharType="begin"/>
            </w:r>
            <w:r w:rsidR="00CA6345">
              <w:rPr>
                <w:szCs w:val="20"/>
              </w:rPr>
              <w:instrText xml:space="preserve"> ADDIN ZOTERO_ITEM CSL_CITATION {"citationID":"0B1mEKMk","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057743">
              <w:rPr>
                <w:szCs w:val="20"/>
              </w:rPr>
              <w:fldChar w:fldCharType="separate"/>
            </w:r>
            <w:r w:rsidR="00CA6345" w:rsidRPr="00CA6345">
              <w:rPr>
                <w:rFonts w:cs="Arial"/>
                <w:vertAlign w:val="superscript"/>
              </w:rPr>
              <w:t>131</w:t>
            </w:r>
            <w:r w:rsidRPr="00057743">
              <w:rPr>
                <w:szCs w:val="20"/>
              </w:rPr>
              <w:fldChar w:fldCharType="end"/>
            </w:r>
          </w:p>
        </w:tc>
        <w:tc>
          <w:tcPr>
            <w:tcW w:w="2551" w:type="dxa"/>
          </w:tcPr>
          <w:p w14:paraId="56632BAC" w14:textId="77777777" w:rsidR="00724A2B" w:rsidRPr="005D58CB" w:rsidRDefault="00724A2B">
            <w:pPr>
              <w:pStyle w:val="NICETabletext"/>
              <w:keepNext w:val="0"/>
              <w:rPr>
                <w:szCs w:val="20"/>
              </w:rPr>
            </w:pPr>
            <w:r w:rsidRPr="005D58CB">
              <w:rPr>
                <w:szCs w:val="20"/>
              </w:rPr>
              <w:t>Eribulin</w:t>
            </w:r>
          </w:p>
        </w:tc>
        <w:tc>
          <w:tcPr>
            <w:tcW w:w="2172" w:type="dxa"/>
          </w:tcPr>
          <w:p w14:paraId="358F4133" w14:textId="77777777" w:rsidR="00724A2B" w:rsidRPr="005D58CB" w:rsidRDefault="00724A2B">
            <w:pPr>
              <w:pStyle w:val="NICETabletext"/>
              <w:keepNext w:val="0"/>
              <w:jc w:val="center"/>
              <w:rPr>
                <w:szCs w:val="20"/>
              </w:rPr>
            </w:pPr>
            <w:r w:rsidRPr="005D58CB">
              <w:rPr>
                <w:szCs w:val="20"/>
              </w:rPr>
              <w:t>0.706</w:t>
            </w:r>
          </w:p>
        </w:tc>
        <w:tc>
          <w:tcPr>
            <w:tcW w:w="2172" w:type="dxa"/>
            <w:vMerge w:val="restart"/>
          </w:tcPr>
          <w:p w14:paraId="53C50197" w14:textId="77777777" w:rsidR="00724A2B" w:rsidRPr="005D58CB" w:rsidRDefault="00724A2B">
            <w:pPr>
              <w:pStyle w:val="NICETabletext"/>
              <w:keepNext w:val="0"/>
              <w:jc w:val="center"/>
            </w:pPr>
            <w:r w:rsidRPr="005D58CB">
              <w:t>Company: 0.679</w:t>
            </w:r>
          </w:p>
          <w:p w14:paraId="47DAE34F" w14:textId="74262F11" w:rsidR="00724A2B" w:rsidRPr="005D58CB" w:rsidRDefault="00724A2B">
            <w:pPr>
              <w:pStyle w:val="NICETabletext"/>
              <w:keepNext w:val="0"/>
              <w:jc w:val="center"/>
            </w:pPr>
            <w:r w:rsidRPr="005D58CB">
              <w:t>E</w:t>
            </w:r>
            <w:r w:rsidR="00A52310">
              <w:t>A</w:t>
            </w:r>
            <w:r w:rsidRPr="005D58CB">
              <w:t>G: 0.496</w:t>
            </w:r>
          </w:p>
        </w:tc>
      </w:tr>
      <w:tr w:rsidR="00724A2B" w:rsidRPr="00057743" w14:paraId="5AC37A75" w14:textId="77777777">
        <w:trPr>
          <w:tblHeader/>
        </w:trPr>
        <w:tc>
          <w:tcPr>
            <w:tcW w:w="2122" w:type="dxa"/>
            <w:vMerge/>
          </w:tcPr>
          <w:p w14:paraId="7E566EAE" w14:textId="77777777" w:rsidR="00724A2B" w:rsidRPr="00057743" w:rsidRDefault="00724A2B">
            <w:pPr>
              <w:pStyle w:val="NICETabletext"/>
              <w:keepNext w:val="0"/>
              <w:rPr>
                <w:szCs w:val="20"/>
              </w:rPr>
            </w:pPr>
          </w:p>
        </w:tc>
        <w:tc>
          <w:tcPr>
            <w:tcW w:w="2551" w:type="dxa"/>
          </w:tcPr>
          <w:p w14:paraId="54E11181" w14:textId="77777777" w:rsidR="00724A2B" w:rsidRPr="005D58CB" w:rsidRDefault="00724A2B">
            <w:pPr>
              <w:pStyle w:val="NICETabletext"/>
              <w:keepNext w:val="0"/>
              <w:rPr>
                <w:szCs w:val="20"/>
              </w:rPr>
            </w:pPr>
            <w:r w:rsidRPr="005D58CB">
              <w:rPr>
                <w:szCs w:val="20"/>
              </w:rPr>
              <w:t>TPC</w:t>
            </w:r>
          </w:p>
        </w:tc>
        <w:tc>
          <w:tcPr>
            <w:tcW w:w="2172" w:type="dxa"/>
          </w:tcPr>
          <w:p w14:paraId="59696B49" w14:textId="77777777" w:rsidR="00724A2B" w:rsidRPr="005D58CB" w:rsidRDefault="00724A2B">
            <w:pPr>
              <w:pStyle w:val="NICETabletext"/>
              <w:keepNext w:val="0"/>
              <w:jc w:val="center"/>
              <w:rPr>
                <w:szCs w:val="20"/>
              </w:rPr>
            </w:pPr>
            <w:r w:rsidRPr="005D58CB">
              <w:rPr>
                <w:szCs w:val="20"/>
              </w:rPr>
              <w:t>0.701</w:t>
            </w:r>
          </w:p>
        </w:tc>
        <w:tc>
          <w:tcPr>
            <w:tcW w:w="2172" w:type="dxa"/>
            <w:vMerge/>
          </w:tcPr>
          <w:p w14:paraId="3C45BF2A" w14:textId="77777777" w:rsidR="00724A2B" w:rsidRPr="005D58CB" w:rsidRDefault="00724A2B">
            <w:pPr>
              <w:pStyle w:val="NICETabletext"/>
              <w:keepNext w:val="0"/>
              <w:jc w:val="center"/>
            </w:pPr>
          </w:p>
        </w:tc>
      </w:tr>
      <w:tr w:rsidR="00724A2B" w:rsidRPr="00057743" w14:paraId="5D9DBF2D" w14:textId="77777777">
        <w:trPr>
          <w:tblHeader/>
        </w:trPr>
        <w:tc>
          <w:tcPr>
            <w:tcW w:w="2122" w:type="dxa"/>
            <w:vMerge w:val="restart"/>
            <w:vAlign w:val="center"/>
          </w:tcPr>
          <w:p w14:paraId="183DD04B" w14:textId="1B5B4C65" w:rsidR="00724A2B" w:rsidRPr="005D58CB" w:rsidRDefault="00724A2B">
            <w:pPr>
              <w:pStyle w:val="NICETabletext"/>
              <w:keepNext w:val="0"/>
              <w:rPr>
                <w:szCs w:val="20"/>
              </w:rPr>
            </w:pPr>
            <w:r w:rsidRPr="005D58CB">
              <w:rPr>
                <w:szCs w:val="20"/>
              </w:rPr>
              <w:t>TA704 (3L)</w:t>
            </w:r>
            <w:r w:rsidRPr="00057743">
              <w:fldChar w:fldCharType="begin"/>
            </w:r>
            <w:r w:rsidR="00CA6345">
              <w:instrText xml:space="preserve"> ADDIN ZOTERO_ITEM CSL_CITATION {"citationID":"su46PaJ5","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057743">
              <w:fldChar w:fldCharType="separate"/>
            </w:r>
            <w:r w:rsidR="00FD57F4" w:rsidRPr="00FD57F4">
              <w:rPr>
                <w:rFonts w:cs="Arial"/>
                <w:vertAlign w:val="superscript"/>
              </w:rPr>
              <w:t>4</w:t>
            </w:r>
            <w:r w:rsidRPr="00057743">
              <w:fldChar w:fldCharType="end"/>
            </w:r>
          </w:p>
        </w:tc>
        <w:tc>
          <w:tcPr>
            <w:tcW w:w="2551" w:type="dxa"/>
          </w:tcPr>
          <w:p w14:paraId="166C9568" w14:textId="77777777" w:rsidR="00724A2B" w:rsidRPr="005D58CB" w:rsidRDefault="00724A2B">
            <w:pPr>
              <w:pStyle w:val="NICETabletext"/>
              <w:keepNext w:val="0"/>
              <w:rPr>
                <w:szCs w:val="20"/>
              </w:rPr>
            </w:pPr>
            <w:r w:rsidRPr="005D58CB">
              <w:rPr>
                <w:szCs w:val="20"/>
              </w:rPr>
              <w:t>T-DXd</w:t>
            </w:r>
          </w:p>
        </w:tc>
        <w:tc>
          <w:tcPr>
            <w:tcW w:w="2172" w:type="dxa"/>
          </w:tcPr>
          <w:p w14:paraId="5EAC672F" w14:textId="77777777" w:rsidR="00724A2B" w:rsidRPr="005D58CB" w:rsidRDefault="00724A2B">
            <w:pPr>
              <w:pStyle w:val="NICETabletext"/>
              <w:keepNext w:val="0"/>
              <w:jc w:val="center"/>
              <w:rPr>
                <w:szCs w:val="20"/>
              </w:rPr>
            </w:pPr>
            <w:r w:rsidRPr="005D58CB">
              <w:rPr>
                <w:szCs w:val="20"/>
              </w:rPr>
              <w:t>0.750</w:t>
            </w:r>
          </w:p>
        </w:tc>
        <w:tc>
          <w:tcPr>
            <w:tcW w:w="2172" w:type="dxa"/>
            <w:vMerge w:val="restart"/>
            <w:vAlign w:val="center"/>
          </w:tcPr>
          <w:p w14:paraId="16FF5CF4" w14:textId="77777777" w:rsidR="00724A2B" w:rsidRPr="005D58CB" w:rsidRDefault="00724A2B">
            <w:pPr>
              <w:pStyle w:val="NICETabletext"/>
              <w:keepNext w:val="0"/>
              <w:jc w:val="center"/>
            </w:pPr>
            <w:r w:rsidRPr="005D58CB">
              <w:t>0.588</w:t>
            </w:r>
          </w:p>
        </w:tc>
      </w:tr>
      <w:tr w:rsidR="00724A2B" w:rsidRPr="00057743" w14:paraId="005C90FA" w14:textId="77777777">
        <w:trPr>
          <w:tblHeader/>
        </w:trPr>
        <w:tc>
          <w:tcPr>
            <w:tcW w:w="2122" w:type="dxa"/>
            <w:vMerge/>
          </w:tcPr>
          <w:p w14:paraId="07BC0694" w14:textId="77777777" w:rsidR="00724A2B" w:rsidRPr="005D58CB" w:rsidRDefault="00724A2B">
            <w:pPr>
              <w:pStyle w:val="NICETabletext"/>
              <w:keepNext w:val="0"/>
              <w:rPr>
                <w:szCs w:val="20"/>
              </w:rPr>
            </w:pPr>
          </w:p>
        </w:tc>
        <w:tc>
          <w:tcPr>
            <w:tcW w:w="2551" w:type="dxa"/>
          </w:tcPr>
          <w:p w14:paraId="53551E73" w14:textId="77777777" w:rsidR="00724A2B" w:rsidRPr="005D58CB" w:rsidRDefault="00724A2B">
            <w:pPr>
              <w:pStyle w:val="NICETabletext"/>
              <w:keepNext w:val="0"/>
              <w:rPr>
                <w:szCs w:val="20"/>
              </w:rPr>
            </w:pPr>
            <w:r w:rsidRPr="005D58CB">
              <w:rPr>
                <w:szCs w:val="20"/>
              </w:rPr>
              <w:t>SoC</w:t>
            </w:r>
          </w:p>
        </w:tc>
        <w:tc>
          <w:tcPr>
            <w:tcW w:w="2172" w:type="dxa"/>
          </w:tcPr>
          <w:p w14:paraId="037E14F2" w14:textId="77777777" w:rsidR="00724A2B" w:rsidRPr="005D58CB" w:rsidRDefault="00724A2B">
            <w:pPr>
              <w:pStyle w:val="NICETabletext"/>
              <w:keepNext w:val="0"/>
              <w:jc w:val="center"/>
              <w:rPr>
                <w:szCs w:val="20"/>
              </w:rPr>
            </w:pPr>
            <w:r w:rsidRPr="005D58CB">
              <w:rPr>
                <w:szCs w:val="20"/>
              </w:rPr>
              <w:t>0.713</w:t>
            </w:r>
          </w:p>
        </w:tc>
        <w:tc>
          <w:tcPr>
            <w:tcW w:w="2172" w:type="dxa"/>
            <w:vMerge/>
          </w:tcPr>
          <w:p w14:paraId="16F6425C" w14:textId="77777777" w:rsidR="00724A2B" w:rsidRPr="005D58CB" w:rsidRDefault="00724A2B">
            <w:pPr>
              <w:pStyle w:val="NICETabletext"/>
              <w:keepNext w:val="0"/>
              <w:jc w:val="center"/>
            </w:pPr>
          </w:p>
        </w:tc>
      </w:tr>
      <w:tr w:rsidR="00724A2B" w:rsidRPr="00057743" w14:paraId="5EB69825" w14:textId="77777777">
        <w:trPr>
          <w:trHeight w:val="144"/>
          <w:tblHeader/>
        </w:trPr>
        <w:tc>
          <w:tcPr>
            <w:tcW w:w="2122" w:type="dxa"/>
            <w:vMerge w:val="restart"/>
            <w:vAlign w:val="center"/>
          </w:tcPr>
          <w:p w14:paraId="7A327A38" w14:textId="77777777" w:rsidR="00724A2B" w:rsidRPr="005D58CB" w:rsidRDefault="00724A2B">
            <w:pPr>
              <w:pStyle w:val="NICETabletext"/>
              <w:keepNext w:val="0"/>
              <w:rPr>
                <w:szCs w:val="20"/>
              </w:rPr>
            </w:pPr>
            <w:r w:rsidRPr="005D58CB">
              <w:rPr>
                <w:szCs w:val="20"/>
              </w:rPr>
              <w:t>TA819 (3L)</w:t>
            </w:r>
            <w:r w:rsidRPr="00057743">
              <w:rPr>
                <w:rFonts w:cs="Arial"/>
                <w:vertAlign w:val="superscript"/>
              </w:rPr>
              <w:t xml:space="preserve"> 9</w:t>
            </w:r>
          </w:p>
        </w:tc>
        <w:tc>
          <w:tcPr>
            <w:tcW w:w="2551" w:type="dxa"/>
          </w:tcPr>
          <w:p w14:paraId="7D87A769" w14:textId="77777777" w:rsidR="00724A2B" w:rsidRPr="005D58CB" w:rsidRDefault="00724A2B">
            <w:pPr>
              <w:pStyle w:val="NICETabletext"/>
              <w:keepNext w:val="0"/>
            </w:pPr>
            <w:r w:rsidRPr="005D58CB">
              <w:t>SG</w:t>
            </w:r>
          </w:p>
        </w:tc>
        <w:tc>
          <w:tcPr>
            <w:tcW w:w="2172" w:type="dxa"/>
          </w:tcPr>
          <w:p w14:paraId="582E531D" w14:textId="77777777" w:rsidR="00724A2B" w:rsidRPr="005D58CB" w:rsidRDefault="00724A2B">
            <w:pPr>
              <w:pStyle w:val="NICETabletext"/>
              <w:keepNext w:val="0"/>
              <w:jc w:val="center"/>
            </w:pPr>
            <w:r w:rsidRPr="005D58CB">
              <w:t>0.710</w:t>
            </w:r>
          </w:p>
        </w:tc>
        <w:tc>
          <w:tcPr>
            <w:tcW w:w="2172" w:type="dxa"/>
          </w:tcPr>
          <w:p w14:paraId="04377600" w14:textId="77777777" w:rsidR="00724A2B" w:rsidRPr="005D58CB" w:rsidRDefault="00724A2B">
            <w:pPr>
              <w:pStyle w:val="NICETabletext"/>
              <w:keepNext w:val="0"/>
              <w:jc w:val="center"/>
            </w:pPr>
            <w:r w:rsidRPr="005D58CB">
              <w:t>0.653</w:t>
            </w:r>
          </w:p>
        </w:tc>
      </w:tr>
      <w:tr w:rsidR="00724A2B" w:rsidRPr="00057743" w14:paraId="25AF7DA0" w14:textId="77777777">
        <w:trPr>
          <w:trHeight w:val="144"/>
          <w:tblHeader/>
        </w:trPr>
        <w:tc>
          <w:tcPr>
            <w:tcW w:w="2122" w:type="dxa"/>
            <w:vMerge/>
          </w:tcPr>
          <w:p w14:paraId="1DF79B7C" w14:textId="77777777" w:rsidR="00724A2B" w:rsidRPr="005D58CB" w:rsidRDefault="00724A2B">
            <w:pPr>
              <w:pStyle w:val="NICETabletext"/>
              <w:keepNext w:val="0"/>
              <w:rPr>
                <w:szCs w:val="20"/>
              </w:rPr>
            </w:pPr>
          </w:p>
        </w:tc>
        <w:tc>
          <w:tcPr>
            <w:tcW w:w="2551" w:type="dxa"/>
          </w:tcPr>
          <w:p w14:paraId="3F14A7EF" w14:textId="77777777" w:rsidR="00724A2B" w:rsidRPr="005D58CB" w:rsidRDefault="00724A2B">
            <w:pPr>
              <w:pStyle w:val="NICETabletext"/>
              <w:keepNext w:val="0"/>
            </w:pPr>
            <w:r w:rsidRPr="005D58CB">
              <w:t>TPC</w:t>
            </w:r>
          </w:p>
        </w:tc>
        <w:tc>
          <w:tcPr>
            <w:tcW w:w="2172" w:type="dxa"/>
          </w:tcPr>
          <w:p w14:paraId="167B4508" w14:textId="77777777" w:rsidR="00724A2B" w:rsidRPr="005D58CB" w:rsidRDefault="00724A2B">
            <w:pPr>
              <w:pStyle w:val="NICETabletext"/>
              <w:keepNext w:val="0"/>
              <w:jc w:val="center"/>
            </w:pPr>
            <w:r w:rsidRPr="005D58CB">
              <w:t>0.626</w:t>
            </w:r>
          </w:p>
        </w:tc>
        <w:tc>
          <w:tcPr>
            <w:tcW w:w="2172" w:type="dxa"/>
          </w:tcPr>
          <w:p w14:paraId="12140925" w14:textId="77777777" w:rsidR="00724A2B" w:rsidRPr="005D58CB" w:rsidRDefault="00724A2B">
            <w:pPr>
              <w:pStyle w:val="NICETabletext"/>
              <w:keepNext w:val="0"/>
              <w:jc w:val="center"/>
            </w:pPr>
            <w:r w:rsidRPr="005D58CB">
              <w:t>0.569</w:t>
            </w:r>
          </w:p>
        </w:tc>
      </w:tr>
      <w:tr w:rsidR="00724A2B" w:rsidRPr="00057743" w14:paraId="38E5B56C" w14:textId="77777777">
        <w:trPr>
          <w:trHeight w:val="144"/>
          <w:tblHeader/>
        </w:trPr>
        <w:tc>
          <w:tcPr>
            <w:tcW w:w="2122" w:type="dxa"/>
            <w:vMerge/>
          </w:tcPr>
          <w:p w14:paraId="58732AE8" w14:textId="77777777" w:rsidR="00724A2B" w:rsidRPr="005D58CB" w:rsidRDefault="00724A2B">
            <w:pPr>
              <w:pStyle w:val="NICETabletext"/>
              <w:keepNext w:val="0"/>
              <w:rPr>
                <w:szCs w:val="20"/>
              </w:rPr>
            </w:pPr>
          </w:p>
        </w:tc>
        <w:tc>
          <w:tcPr>
            <w:tcW w:w="2551" w:type="dxa"/>
          </w:tcPr>
          <w:p w14:paraId="5541E092" w14:textId="77777777" w:rsidR="00724A2B" w:rsidRPr="005D58CB" w:rsidRDefault="00724A2B">
            <w:pPr>
              <w:pStyle w:val="NICETabletext"/>
              <w:keepNext w:val="0"/>
            </w:pPr>
            <w:r w:rsidRPr="005D58CB">
              <w:t>Pooled</w:t>
            </w:r>
          </w:p>
        </w:tc>
        <w:tc>
          <w:tcPr>
            <w:tcW w:w="2172" w:type="dxa"/>
          </w:tcPr>
          <w:p w14:paraId="5B511628" w14:textId="77777777" w:rsidR="00724A2B" w:rsidRPr="005D58CB" w:rsidRDefault="00724A2B">
            <w:pPr>
              <w:pStyle w:val="NICETabletext"/>
              <w:keepNext w:val="0"/>
              <w:jc w:val="center"/>
            </w:pPr>
            <w:r w:rsidRPr="005D58CB">
              <w:t>0.676</w:t>
            </w:r>
          </w:p>
        </w:tc>
        <w:tc>
          <w:tcPr>
            <w:tcW w:w="2172" w:type="dxa"/>
          </w:tcPr>
          <w:p w14:paraId="50CBE38F" w14:textId="77777777" w:rsidR="00724A2B" w:rsidRPr="005D58CB" w:rsidRDefault="00724A2B">
            <w:pPr>
              <w:pStyle w:val="NICETabletext"/>
              <w:keepNext w:val="0"/>
              <w:jc w:val="center"/>
            </w:pPr>
            <w:r w:rsidRPr="005D58CB">
              <w:t>0.619</w:t>
            </w:r>
          </w:p>
        </w:tc>
      </w:tr>
      <w:tr w:rsidR="00724A2B" w:rsidRPr="00057743" w14:paraId="5F8742B5" w14:textId="77777777">
        <w:trPr>
          <w:trHeight w:val="144"/>
          <w:tblHeader/>
        </w:trPr>
        <w:tc>
          <w:tcPr>
            <w:tcW w:w="2122" w:type="dxa"/>
            <w:vMerge w:val="restart"/>
            <w:vAlign w:val="center"/>
          </w:tcPr>
          <w:p w14:paraId="5F6DCD38" w14:textId="015FB994" w:rsidR="00724A2B" w:rsidRPr="005D58CB" w:rsidRDefault="00724A2B">
            <w:pPr>
              <w:pStyle w:val="NICETabletext"/>
              <w:keepNext w:val="0"/>
              <w:rPr>
                <w:szCs w:val="20"/>
              </w:rPr>
            </w:pPr>
            <w:r w:rsidRPr="005D58CB">
              <w:t>TA862</w:t>
            </w:r>
            <w:r w:rsidRPr="005D58CB">
              <w:rPr>
                <w:szCs w:val="20"/>
                <w:lang w:eastAsia="en-GB"/>
              </w:rPr>
              <w:t xml:space="preserve"> (2L)</w:t>
            </w:r>
            <w:r w:rsidRPr="005D58CB">
              <w:rPr>
                <w:szCs w:val="20"/>
                <w:lang w:eastAsia="en-GB"/>
              </w:rPr>
              <w:fldChar w:fldCharType="begin"/>
            </w:r>
            <w:r w:rsidR="00CA6345">
              <w:rPr>
                <w:szCs w:val="20"/>
                <w:lang w:eastAsia="en-GB"/>
              </w:rPr>
              <w:instrText xml:space="preserve"> ADDIN ZOTERO_ITEM CSL_CITATION {"citationID":"AnsnBrRj","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szCs w:val="20"/>
                <w:lang w:eastAsia="en-GB"/>
              </w:rPr>
              <w:fldChar w:fldCharType="separate"/>
            </w:r>
            <w:r w:rsidR="00FD57F4" w:rsidRPr="00FD57F4">
              <w:rPr>
                <w:rFonts w:cs="Arial"/>
                <w:vertAlign w:val="superscript"/>
              </w:rPr>
              <w:t>5</w:t>
            </w:r>
            <w:r w:rsidRPr="005D58CB">
              <w:rPr>
                <w:szCs w:val="20"/>
                <w:lang w:eastAsia="en-GB"/>
              </w:rPr>
              <w:fldChar w:fldCharType="end"/>
            </w:r>
          </w:p>
        </w:tc>
        <w:tc>
          <w:tcPr>
            <w:tcW w:w="2551" w:type="dxa"/>
          </w:tcPr>
          <w:p w14:paraId="1266C725" w14:textId="77777777" w:rsidR="00724A2B" w:rsidRPr="005D58CB" w:rsidRDefault="00724A2B">
            <w:pPr>
              <w:pStyle w:val="NICETabletext"/>
              <w:keepNext w:val="0"/>
            </w:pPr>
            <w:r w:rsidRPr="005D58CB">
              <w:rPr>
                <w:szCs w:val="20"/>
              </w:rPr>
              <w:t>T-DXd</w:t>
            </w:r>
          </w:p>
        </w:tc>
        <w:tc>
          <w:tcPr>
            <w:tcW w:w="2172" w:type="dxa"/>
          </w:tcPr>
          <w:p w14:paraId="0BF29C34" w14:textId="7B7ED997" w:rsidR="00724A2B" w:rsidRPr="00294FDC" w:rsidRDefault="00294FDC">
            <w:pPr>
              <w:pStyle w:val="NICETabletext"/>
              <w:keepNext w:val="0"/>
              <w:jc w:val="center"/>
              <w:rPr>
                <w:color w:val="000000"/>
                <w:highlight w:val="black"/>
              </w:rPr>
            </w:pPr>
            <w:r w:rsidRPr="00294FDC">
              <w:rPr>
                <w:color w:val="000000"/>
                <w:szCs w:val="20"/>
                <w:highlight w:val="black"/>
              </w:rPr>
              <w:t>xxxxx</w:t>
            </w:r>
          </w:p>
        </w:tc>
        <w:tc>
          <w:tcPr>
            <w:tcW w:w="2172" w:type="dxa"/>
          </w:tcPr>
          <w:p w14:paraId="755F2E7C" w14:textId="77777777" w:rsidR="00724A2B" w:rsidRPr="005D58CB" w:rsidRDefault="00724A2B">
            <w:pPr>
              <w:pStyle w:val="NICETabletext"/>
              <w:keepNext w:val="0"/>
              <w:jc w:val="center"/>
            </w:pPr>
            <w:r w:rsidRPr="005D58CB">
              <w:t>0.618</w:t>
            </w:r>
          </w:p>
        </w:tc>
      </w:tr>
      <w:tr w:rsidR="00724A2B" w:rsidRPr="00057743" w14:paraId="5776C24B" w14:textId="77777777">
        <w:trPr>
          <w:trHeight w:val="144"/>
          <w:tblHeader/>
        </w:trPr>
        <w:tc>
          <w:tcPr>
            <w:tcW w:w="2122" w:type="dxa"/>
            <w:vMerge/>
          </w:tcPr>
          <w:p w14:paraId="6316F6BD" w14:textId="77777777" w:rsidR="00724A2B" w:rsidRPr="005D58CB" w:rsidRDefault="00724A2B">
            <w:pPr>
              <w:pStyle w:val="NICETabletext"/>
              <w:keepNext w:val="0"/>
              <w:rPr>
                <w:szCs w:val="20"/>
              </w:rPr>
            </w:pPr>
          </w:p>
        </w:tc>
        <w:tc>
          <w:tcPr>
            <w:tcW w:w="2551" w:type="dxa"/>
          </w:tcPr>
          <w:p w14:paraId="03049A77" w14:textId="77777777" w:rsidR="00724A2B" w:rsidRPr="005D58CB" w:rsidRDefault="00724A2B">
            <w:pPr>
              <w:pStyle w:val="NICETabletext"/>
              <w:keepNext w:val="0"/>
            </w:pPr>
            <w:r w:rsidRPr="005D58CB">
              <w:rPr>
                <w:szCs w:val="20"/>
              </w:rPr>
              <w:t>T-DM1</w:t>
            </w:r>
          </w:p>
        </w:tc>
        <w:tc>
          <w:tcPr>
            <w:tcW w:w="2172" w:type="dxa"/>
          </w:tcPr>
          <w:p w14:paraId="62A666A0" w14:textId="44B0B363" w:rsidR="00724A2B" w:rsidRPr="00294FDC" w:rsidRDefault="00294FDC">
            <w:pPr>
              <w:pStyle w:val="NICETabletext"/>
              <w:keepNext w:val="0"/>
              <w:jc w:val="center"/>
              <w:rPr>
                <w:color w:val="000000"/>
                <w:highlight w:val="black"/>
              </w:rPr>
            </w:pPr>
            <w:r w:rsidRPr="00294FDC">
              <w:rPr>
                <w:color w:val="000000"/>
                <w:szCs w:val="20"/>
                <w:highlight w:val="black"/>
              </w:rPr>
              <w:t>xxxxx</w:t>
            </w:r>
          </w:p>
        </w:tc>
        <w:tc>
          <w:tcPr>
            <w:tcW w:w="2172" w:type="dxa"/>
          </w:tcPr>
          <w:p w14:paraId="24BBE617" w14:textId="77777777" w:rsidR="00724A2B" w:rsidRPr="005D58CB" w:rsidRDefault="00724A2B">
            <w:pPr>
              <w:pStyle w:val="NICETabletext"/>
              <w:keepNext w:val="0"/>
              <w:jc w:val="center"/>
            </w:pPr>
            <w:r w:rsidRPr="005D58CB">
              <w:t>0.574</w:t>
            </w:r>
          </w:p>
        </w:tc>
      </w:tr>
      <w:tr w:rsidR="00724A2B" w:rsidRPr="00057743" w14:paraId="6AA1C682" w14:textId="77777777">
        <w:trPr>
          <w:trHeight w:val="144"/>
          <w:tblHeader/>
        </w:trPr>
        <w:tc>
          <w:tcPr>
            <w:tcW w:w="2122" w:type="dxa"/>
            <w:vMerge/>
          </w:tcPr>
          <w:p w14:paraId="02088B18" w14:textId="77777777" w:rsidR="00724A2B" w:rsidRPr="005D58CB" w:rsidRDefault="00724A2B">
            <w:pPr>
              <w:pStyle w:val="NICETabletext"/>
              <w:keepNext w:val="0"/>
              <w:rPr>
                <w:szCs w:val="20"/>
              </w:rPr>
            </w:pPr>
          </w:p>
        </w:tc>
        <w:tc>
          <w:tcPr>
            <w:tcW w:w="2551" w:type="dxa"/>
          </w:tcPr>
          <w:p w14:paraId="1CCCD503" w14:textId="77777777" w:rsidR="00724A2B" w:rsidRPr="005D58CB" w:rsidRDefault="00724A2B">
            <w:pPr>
              <w:pStyle w:val="NICETabletext"/>
              <w:keepNext w:val="0"/>
            </w:pPr>
            <w:r w:rsidRPr="005D58CB">
              <w:rPr>
                <w:szCs w:val="20"/>
              </w:rPr>
              <w:t>Pooled</w:t>
            </w:r>
          </w:p>
        </w:tc>
        <w:tc>
          <w:tcPr>
            <w:tcW w:w="2172" w:type="dxa"/>
          </w:tcPr>
          <w:p w14:paraId="79149DE5" w14:textId="026AD3BE" w:rsidR="00724A2B" w:rsidRPr="00294FDC" w:rsidRDefault="00294FDC">
            <w:pPr>
              <w:pStyle w:val="NICETabletext"/>
              <w:keepNext w:val="0"/>
              <w:jc w:val="center"/>
              <w:rPr>
                <w:color w:val="000000"/>
                <w:highlight w:val="black"/>
              </w:rPr>
            </w:pPr>
            <w:r w:rsidRPr="00294FDC">
              <w:rPr>
                <w:color w:val="000000"/>
                <w:szCs w:val="20"/>
                <w:highlight w:val="black"/>
              </w:rPr>
              <w:t>xxxxx</w:t>
            </w:r>
          </w:p>
        </w:tc>
        <w:tc>
          <w:tcPr>
            <w:tcW w:w="2172" w:type="dxa"/>
          </w:tcPr>
          <w:p w14:paraId="26FA47D0" w14:textId="77777777" w:rsidR="00724A2B" w:rsidRPr="005D58CB" w:rsidRDefault="00724A2B">
            <w:pPr>
              <w:pStyle w:val="NICETabletext"/>
              <w:keepNext w:val="0"/>
              <w:jc w:val="center"/>
            </w:pPr>
            <w:r w:rsidRPr="005D58CB">
              <w:t>0.596</w:t>
            </w:r>
          </w:p>
        </w:tc>
      </w:tr>
    </w:tbl>
    <w:p w14:paraId="5B496229" w14:textId="329E9955" w:rsidR="00724A2B" w:rsidRPr="00057743" w:rsidRDefault="00724A2B" w:rsidP="00724A2B">
      <w:pPr>
        <w:pStyle w:val="Footnotes"/>
      </w:pPr>
      <w:r w:rsidRPr="00057743">
        <w:t>Abbreviations: 2L, second line; 3L, third line</w:t>
      </w:r>
      <w:r w:rsidRPr="005D58CB">
        <w:t>; E</w:t>
      </w:r>
      <w:r w:rsidR="00A52310">
        <w:t>A</w:t>
      </w:r>
      <w:r w:rsidRPr="005D58CB">
        <w:t xml:space="preserve">G, Evidence </w:t>
      </w:r>
      <w:r w:rsidR="00A52310">
        <w:t>Assessment</w:t>
      </w:r>
      <w:r w:rsidR="00A52310" w:rsidRPr="005D58CB">
        <w:t xml:space="preserve"> </w:t>
      </w:r>
      <w:r w:rsidRPr="005D58CB">
        <w:t>Group; SG</w:t>
      </w:r>
      <w:r w:rsidRPr="005D58CB">
        <w:rPr>
          <w:rFonts w:eastAsia="Times New Roman" w:cs="Times New Roman"/>
          <w:sz w:val="20"/>
          <w:szCs w:val="24"/>
          <w:lang w:val="en-US"/>
        </w:rPr>
        <w:t>, sa</w:t>
      </w:r>
      <w:r w:rsidRPr="005D58CB">
        <w:t>cituzumab govitecan; SoC, standard of care; T-DM1, trastuzumab emtansine; T-DXd, trastuzumab deruxtecan; TPC, treatment of physician’s choice.</w:t>
      </w:r>
    </w:p>
    <w:p w14:paraId="29479F2E" w14:textId="77777777" w:rsidR="00724A2B" w:rsidRPr="00057743" w:rsidRDefault="00724A2B" w:rsidP="00724A2B">
      <w:pPr>
        <w:pStyle w:val="Heading3"/>
      </w:pPr>
      <w:bookmarkStart w:id="641" w:name="_Toc98924672"/>
      <w:bookmarkStart w:id="642" w:name="_Toc127006449"/>
      <w:bookmarkStart w:id="643" w:name="_Toc129350896"/>
      <w:r w:rsidRPr="00057743">
        <w:t>Adverse reactions</w:t>
      </w:r>
      <w:bookmarkEnd w:id="641"/>
      <w:bookmarkEnd w:id="642"/>
      <w:bookmarkEnd w:id="643"/>
    </w:p>
    <w:p w14:paraId="3BB26AD9" w14:textId="33F3B1C3" w:rsidR="00724A2B" w:rsidRPr="00057743" w:rsidRDefault="00724A2B" w:rsidP="00724A2B">
      <w:pPr>
        <w:pStyle w:val="Body"/>
        <w:rPr>
          <w:rFonts w:cs="Arial"/>
          <w:sz w:val="20"/>
          <w:szCs w:val="20"/>
          <w:lang w:eastAsia="en-GB"/>
        </w:rPr>
      </w:pPr>
      <w:bookmarkStart w:id="644" w:name="_Ref96105228"/>
      <w:r w:rsidRPr="005D58CB">
        <w:rPr>
          <w:lang w:eastAsia="en-GB"/>
        </w:rPr>
        <w:t xml:space="preserve">In the base case, disutilities associated with AEs are not applied as it is assumed that the </w:t>
      </w:r>
      <w:r w:rsidRPr="00057743">
        <w:rPr>
          <w:lang w:eastAsia="en-GB"/>
        </w:rPr>
        <w:t>utilities derived from DESTINY-Breast0</w:t>
      </w:r>
      <w:r w:rsidRPr="005D58CB">
        <w:rPr>
          <w:lang w:eastAsia="en-GB"/>
        </w:rPr>
        <w:t>4</w:t>
      </w:r>
      <w:r w:rsidRPr="00057743">
        <w:rPr>
          <w:lang w:eastAsia="en-GB"/>
        </w:rPr>
        <w:t xml:space="preserve"> (see Section </w:t>
      </w:r>
      <w:r w:rsidRPr="00057743">
        <w:rPr>
          <w:lang w:eastAsia="en-GB"/>
        </w:rPr>
        <w:fldChar w:fldCharType="begin"/>
      </w:r>
      <w:r w:rsidRPr="00057743">
        <w:rPr>
          <w:lang w:eastAsia="en-GB"/>
        </w:rPr>
        <w:instrText xml:space="preserve"> REF _Ref99728187 \r \h </w:instrText>
      </w:r>
      <w:r w:rsidRPr="00057743">
        <w:rPr>
          <w:lang w:eastAsia="en-GB"/>
        </w:rPr>
      </w:r>
      <w:r w:rsidRPr="00057743">
        <w:rPr>
          <w:lang w:eastAsia="en-GB"/>
        </w:rPr>
        <w:fldChar w:fldCharType="separate"/>
      </w:r>
      <w:r w:rsidR="00145F42">
        <w:rPr>
          <w:lang w:eastAsia="en-GB"/>
        </w:rPr>
        <w:t>B.3.4.5</w:t>
      </w:r>
      <w:r w:rsidRPr="00057743">
        <w:rPr>
          <w:lang w:eastAsia="en-GB"/>
        </w:rPr>
        <w:fldChar w:fldCharType="end"/>
      </w:r>
      <w:r w:rsidRPr="00057743">
        <w:rPr>
          <w:lang w:eastAsia="en-GB"/>
        </w:rPr>
        <w:t xml:space="preserve">) capture the </w:t>
      </w:r>
      <w:r w:rsidRPr="005D58CB">
        <w:rPr>
          <w:lang w:eastAsia="en-GB"/>
        </w:rPr>
        <w:t xml:space="preserve">QoL </w:t>
      </w:r>
      <w:r w:rsidRPr="00057743">
        <w:rPr>
          <w:lang w:eastAsia="en-GB"/>
        </w:rPr>
        <w:t xml:space="preserve">impact of AEs. The impact of AEs on </w:t>
      </w:r>
      <w:r w:rsidRPr="005D58CB">
        <w:rPr>
          <w:lang w:eastAsia="en-GB"/>
        </w:rPr>
        <w:t xml:space="preserve">patient </w:t>
      </w:r>
      <w:r w:rsidRPr="00057743">
        <w:rPr>
          <w:lang w:eastAsia="en-GB"/>
        </w:rPr>
        <w:t>HRQoL</w:t>
      </w:r>
      <w:r w:rsidRPr="005D58CB">
        <w:rPr>
          <w:lang w:eastAsia="en-GB"/>
        </w:rPr>
        <w:t xml:space="preserve"> </w:t>
      </w:r>
      <w:r>
        <w:rPr>
          <w:lang w:eastAsia="en-GB"/>
        </w:rPr>
        <w:t>is</w:t>
      </w:r>
      <w:r w:rsidRPr="00057743">
        <w:rPr>
          <w:lang w:eastAsia="en-GB"/>
        </w:rPr>
        <w:t xml:space="preserve"> explored in the cost-effectiveness model </w:t>
      </w:r>
      <w:r w:rsidRPr="005D58CB">
        <w:rPr>
          <w:lang w:eastAsia="en-GB"/>
        </w:rPr>
        <w:t xml:space="preserve">as a scenario (see Section </w:t>
      </w:r>
      <w:r w:rsidRPr="005D58CB">
        <w:rPr>
          <w:lang w:eastAsia="en-GB"/>
        </w:rPr>
        <w:fldChar w:fldCharType="begin"/>
      </w:r>
      <w:r w:rsidRPr="005D58CB">
        <w:rPr>
          <w:lang w:eastAsia="en-GB"/>
        </w:rPr>
        <w:instrText xml:space="preserve"> REF _Ref99728219 \r \h </w:instrText>
      </w:r>
      <w:r w:rsidRPr="005D58CB">
        <w:rPr>
          <w:lang w:eastAsia="en-GB"/>
        </w:rPr>
      </w:r>
      <w:r w:rsidRPr="005D58CB">
        <w:rPr>
          <w:lang w:eastAsia="en-GB"/>
        </w:rPr>
        <w:fldChar w:fldCharType="separate"/>
      </w:r>
      <w:r w:rsidR="00145F42">
        <w:rPr>
          <w:lang w:eastAsia="en-GB"/>
        </w:rPr>
        <w:t>B.3.11.3</w:t>
      </w:r>
      <w:r w:rsidRPr="005D58CB">
        <w:rPr>
          <w:lang w:eastAsia="en-GB"/>
        </w:rPr>
        <w:fldChar w:fldCharType="end"/>
      </w:r>
      <w:r w:rsidRPr="005D58CB">
        <w:rPr>
          <w:lang w:eastAsia="en-GB"/>
        </w:rPr>
        <w:t xml:space="preserve">). </w:t>
      </w:r>
    </w:p>
    <w:p w14:paraId="46B9D715" w14:textId="6F411C3A" w:rsidR="00724A2B" w:rsidRPr="00057743" w:rsidRDefault="00724A2B" w:rsidP="00724A2B">
      <w:pPr>
        <w:pStyle w:val="Body"/>
        <w:rPr>
          <w:rFonts w:cs="Arial"/>
          <w:sz w:val="20"/>
          <w:szCs w:val="20"/>
          <w:lang w:eastAsia="en-GB"/>
        </w:rPr>
      </w:pPr>
      <w:r w:rsidRPr="00057743">
        <w:rPr>
          <w:lang w:eastAsia="en-GB"/>
        </w:rPr>
        <w:lastRenderedPageBreak/>
        <w:t xml:space="preserve">The utility </w:t>
      </w:r>
      <w:r w:rsidRPr="005D58CB">
        <w:rPr>
          <w:lang w:eastAsia="en-GB"/>
        </w:rPr>
        <w:t xml:space="preserve">decrements per AE and duration of </w:t>
      </w:r>
      <w:r>
        <w:rPr>
          <w:lang w:eastAsia="en-GB"/>
        </w:rPr>
        <w:t>each</w:t>
      </w:r>
      <w:r w:rsidRPr="005D58CB">
        <w:rPr>
          <w:lang w:eastAsia="en-GB"/>
        </w:rPr>
        <w:t xml:space="preserve"> AE </w:t>
      </w:r>
      <w:r w:rsidRPr="00057743">
        <w:rPr>
          <w:lang w:eastAsia="en-GB"/>
        </w:rPr>
        <w:t xml:space="preserve">were </w:t>
      </w:r>
      <w:r w:rsidRPr="005D58CB">
        <w:rPr>
          <w:lang w:eastAsia="en-GB"/>
        </w:rPr>
        <w:t xml:space="preserve">sourced from published literature </w:t>
      </w:r>
      <w:r w:rsidRPr="00057743">
        <w:rPr>
          <w:lang w:eastAsia="en-GB"/>
        </w:rPr>
        <w:t xml:space="preserve">and are presented in </w:t>
      </w:r>
      <w:r w:rsidRPr="003C648C">
        <w:rPr>
          <w:b/>
          <w:bCs/>
          <w:lang w:eastAsia="en-GB"/>
        </w:rPr>
        <w:fldChar w:fldCharType="begin"/>
      </w:r>
      <w:r w:rsidRPr="003C648C">
        <w:rPr>
          <w:b/>
          <w:bCs/>
          <w:lang w:eastAsia="en-GB"/>
        </w:rPr>
        <w:instrText xml:space="preserve"> REF _Ref97207214 \h </w:instrText>
      </w:r>
      <w:r w:rsidR="00BB06FD">
        <w:rPr>
          <w:b/>
          <w:bCs/>
          <w:lang w:eastAsia="en-GB"/>
        </w:rPr>
        <w:instrText xml:space="preserve"> \* MERGEFORMAT </w:instrText>
      </w:r>
      <w:r w:rsidRPr="003C648C">
        <w:rPr>
          <w:b/>
          <w:bCs/>
          <w:lang w:eastAsia="en-GB"/>
        </w:rPr>
      </w:r>
      <w:r w:rsidRPr="003C648C">
        <w:rPr>
          <w:b/>
          <w:bCs/>
          <w:lang w:eastAsia="en-GB"/>
        </w:rPr>
        <w:fldChar w:fldCharType="separate"/>
      </w:r>
      <w:r w:rsidR="00145F42" w:rsidRPr="00145F42">
        <w:rPr>
          <w:b/>
          <w:bCs/>
        </w:rPr>
        <w:t xml:space="preserve">Table </w:t>
      </w:r>
      <w:r w:rsidR="00145F42" w:rsidRPr="00145F42">
        <w:rPr>
          <w:b/>
          <w:bCs/>
          <w:noProof/>
        </w:rPr>
        <w:t>50</w:t>
      </w:r>
      <w:r w:rsidRPr="003C648C">
        <w:rPr>
          <w:b/>
          <w:bCs/>
          <w:lang w:eastAsia="en-GB"/>
        </w:rPr>
        <w:fldChar w:fldCharType="end"/>
      </w:r>
      <w:r w:rsidRPr="00057743">
        <w:rPr>
          <w:lang w:eastAsia="en-GB"/>
        </w:rPr>
        <w:t xml:space="preserve">. The </w:t>
      </w:r>
      <w:r w:rsidRPr="005D58CB">
        <w:rPr>
          <w:lang w:eastAsia="en-GB"/>
        </w:rPr>
        <w:t xml:space="preserve">incidence </w:t>
      </w:r>
      <w:r w:rsidRPr="00057743">
        <w:rPr>
          <w:lang w:eastAsia="en-GB"/>
        </w:rPr>
        <w:t xml:space="preserve">of AEs in both arms were obtained from DESTINY-Breast04 as outlined in Section </w:t>
      </w:r>
      <w:r w:rsidRPr="00057743">
        <w:rPr>
          <w:lang w:eastAsia="en-GB"/>
        </w:rPr>
        <w:fldChar w:fldCharType="begin"/>
      </w:r>
      <w:r w:rsidRPr="00057743">
        <w:rPr>
          <w:lang w:eastAsia="en-GB"/>
        </w:rPr>
        <w:instrText xml:space="preserve"> REF _Ref99728242 \r \h </w:instrText>
      </w:r>
      <w:r w:rsidRPr="00057743">
        <w:rPr>
          <w:lang w:eastAsia="en-GB"/>
        </w:rPr>
      </w:r>
      <w:r w:rsidRPr="00057743">
        <w:rPr>
          <w:lang w:eastAsia="en-GB"/>
        </w:rPr>
        <w:fldChar w:fldCharType="separate"/>
      </w:r>
      <w:r w:rsidR="00145F42">
        <w:rPr>
          <w:lang w:eastAsia="en-GB"/>
        </w:rPr>
        <w:t>B.3.3.2.3</w:t>
      </w:r>
      <w:r w:rsidRPr="00057743">
        <w:rPr>
          <w:lang w:eastAsia="en-GB"/>
        </w:rPr>
        <w:fldChar w:fldCharType="end"/>
      </w:r>
      <w:r w:rsidRPr="00057743">
        <w:rPr>
          <w:lang w:eastAsia="en-GB"/>
        </w:rPr>
        <w:t>.</w:t>
      </w:r>
    </w:p>
    <w:p w14:paraId="627D08B5" w14:textId="0C77C544" w:rsidR="00724A2B" w:rsidRPr="00057743" w:rsidRDefault="00724A2B" w:rsidP="00724A2B">
      <w:pPr>
        <w:pStyle w:val="Caption"/>
      </w:pPr>
      <w:bookmarkStart w:id="645" w:name="_Ref97207214"/>
      <w:bookmarkStart w:id="646" w:name="_Toc98924758"/>
      <w:bookmarkStart w:id="647" w:name="_Toc127006680"/>
      <w:bookmarkStart w:id="648" w:name="_Toc129351025"/>
      <w:r w:rsidRPr="00057743">
        <w:t xml:space="preserve">Table </w:t>
      </w:r>
      <w:r w:rsidRPr="00057743">
        <w:fldChar w:fldCharType="begin"/>
      </w:r>
      <w:r w:rsidRPr="00057743">
        <w:instrText>SEQ Table \* ARABIC</w:instrText>
      </w:r>
      <w:r w:rsidRPr="00057743">
        <w:fldChar w:fldCharType="separate"/>
      </w:r>
      <w:r w:rsidR="00145F42">
        <w:rPr>
          <w:noProof/>
        </w:rPr>
        <w:t>50</w:t>
      </w:r>
      <w:r w:rsidRPr="00057743">
        <w:fldChar w:fldCharType="end"/>
      </w:r>
      <w:bookmarkEnd w:id="644"/>
      <w:bookmarkEnd w:id="645"/>
      <w:r w:rsidRPr="00057743">
        <w:t>: Disutilities for adverse events</w:t>
      </w:r>
      <w:bookmarkEnd w:id="646"/>
      <w:bookmarkEnd w:id="647"/>
      <w:bookmarkEnd w:id="648"/>
    </w:p>
    <w:tbl>
      <w:tblPr>
        <w:tblStyle w:val="TableGrid"/>
        <w:tblW w:w="4992" w:type="pct"/>
        <w:tblLayout w:type="fixed"/>
        <w:tblLook w:val="04A0" w:firstRow="1" w:lastRow="0" w:firstColumn="1" w:lastColumn="0" w:noHBand="0" w:noVBand="1"/>
      </w:tblPr>
      <w:tblGrid>
        <w:gridCol w:w="2270"/>
        <w:gridCol w:w="1692"/>
        <w:gridCol w:w="1702"/>
        <w:gridCol w:w="1655"/>
        <w:gridCol w:w="1684"/>
      </w:tblGrid>
      <w:tr w:rsidR="00724A2B" w:rsidRPr="00057743" w14:paraId="5DAE395B" w14:textId="77777777" w:rsidTr="003A3F1B">
        <w:trPr>
          <w:trHeight w:val="812"/>
        </w:trPr>
        <w:tc>
          <w:tcPr>
            <w:tcW w:w="1261" w:type="pct"/>
            <w:shd w:val="clear" w:color="auto" w:fill="D9D9D9" w:themeFill="background1" w:themeFillShade="D9"/>
            <w:vAlign w:val="center"/>
          </w:tcPr>
          <w:p w14:paraId="71C3FDEA" w14:textId="77777777" w:rsidR="00724A2B" w:rsidRPr="005D58CB" w:rsidRDefault="00724A2B">
            <w:pPr>
              <w:pStyle w:val="NICETableHeader"/>
              <w:keepNext w:val="0"/>
              <w:spacing w:after="0"/>
              <w:jc w:val="center"/>
              <w:rPr>
                <w:szCs w:val="20"/>
              </w:rPr>
            </w:pPr>
            <w:r w:rsidRPr="008430B1">
              <w:rPr>
                <w:szCs w:val="20"/>
              </w:rPr>
              <w:t>Adverse event</w:t>
            </w:r>
          </w:p>
        </w:tc>
        <w:tc>
          <w:tcPr>
            <w:tcW w:w="940" w:type="pct"/>
            <w:shd w:val="clear" w:color="auto" w:fill="D9D9D9" w:themeFill="background1" w:themeFillShade="D9"/>
            <w:vAlign w:val="center"/>
          </w:tcPr>
          <w:p w14:paraId="06F0E502" w14:textId="77777777" w:rsidR="00724A2B" w:rsidRPr="005D58CB" w:rsidRDefault="00724A2B">
            <w:pPr>
              <w:pStyle w:val="NICETableHeader"/>
              <w:keepNext w:val="0"/>
              <w:spacing w:after="0"/>
              <w:jc w:val="center"/>
              <w:rPr>
                <w:szCs w:val="20"/>
              </w:rPr>
            </w:pPr>
            <w:r w:rsidRPr="005D58CB">
              <w:rPr>
                <w:szCs w:val="20"/>
              </w:rPr>
              <w:t>Utility decrement</w:t>
            </w:r>
          </w:p>
        </w:tc>
        <w:tc>
          <w:tcPr>
            <w:tcW w:w="945" w:type="pct"/>
            <w:shd w:val="clear" w:color="auto" w:fill="D9D9D9" w:themeFill="background1" w:themeFillShade="D9"/>
            <w:vAlign w:val="center"/>
          </w:tcPr>
          <w:p w14:paraId="628E3FE3" w14:textId="77777777" w:rsidR="00724A2B" w:rsidRPr="008430B1" w:rsidRDefault="00724A2B">
            <w:pPr>
              <w:pStyle w:val="NICETableHeader"/>
              <w:keepNext w:val="0"/>
              <w:spacing w:after="0"/>
              <w:jc w:val="center"/>
              <w:rPr>
                <w:szCs w:val="20"/>
              </w:rPr>
            </w:pPr>
            <w:r w:rsidRPr="008430B1">
              <w:rPr>
                <w:szCs w:val="20"/>
              </w:rPr>
              <w:t>Duration (days)</w:t>
            </w:r>
          </w:p>
        </w:tc>
        <w:tc>
          <w:tcPr>
            <w:tcW w:w="919" w:type="pct"/>
            <w:shd w:val="clear" w:color="auto" w:fill="D9D9D9" w:themeFill="background1" w:themeFillShade="D9"/>
            <w:vAlign w:val="center"/>
          </w:tcPr>
          <w:p w14:paraId="0635D038" w14:textId="77777777" w:rsidR="00724A2B" w:rsidRPr="008430B1" w:rsidRDefault="00724A2B">
            <w:pPr>
              <w:pStyle w:val="NICETableHeader"/>
              <w:keepNext w:val="0"/>
              <w:spacing w:after="0"/>
              <w:jc w:val="center"/>
              <w:rPr>
                <w:szCs w:val="20"/>
              </w:rPr>
            </w:pPr>
            <w:r w:rsidRPr="008430B1">
              <w:rPr>
                <w:szCs w:val="20"/>
              </w:rPr>
              <w:t>Source (disutility)</w:t>
            </w:r>
          </w:p>
        </w:tc>
        <w:tc>
          <w:tcPr>
            <w:tcW w:w="935" w:type="pct"/>
            <w:shd w:val="clear" w:color="auto" w:fill="D9D9D9" w:themeFill="background1" w:themeFillShade="D9"/>
            <w:vAlign w:val="center"/>
          </w:tcPr>
          <w:p w14:paraId="5981A545" w14:textId="77777777" w:rsidR="00724A2B" w:rsidRPr="008430B1" w:rsidRDefault="00724A2B">
            <w:pPr>
              <w:pStyle w:val="NICETableHeader"/>
              <w:keepNext w:val="0"/>
              <w:spacing w:after="0"/>
              <w:jc w:val="center"/>
              <w:rPr>
                <w:szCs w:val="20"/>
              </w:rPr>
            </w:pPr>
            <w:r w:rsidRPr="008430B1">
              <w:rPr>
                <w:szCs w:val="20"/>
              </w:rPr>
              <w:t>Source (duration)</w:t>
            </w:r>
          </w:p>
        </w:tc>
      </w:tr>
      <w:tr w:rsidR="00724A2B" w:rsidRPr="00057743" w14:paraId="4DE068A7" w14:textId="77777777">
        <w:trPr>
          <w:trHeight w:val="605"/>
        </w:trPr>
        <w:tc>
          <w:tcPr>
            <w:tcW w:w="1261" w:type="pct"/>
            <w:shd w:val="clear" w:color="auto" w:fill="F2F2F2" w:themeFill="background1" w:themeFillShade="F2"/>
            <w:vAlign w:val="center"/>
          </w:tcPr>
          <w:p w14:paraId="7FDB4A78" w14:textId="77777777" w:rsidR="00724A2B" w:rsidRPr="005D58CB" w:rsidRDefault="00724A2B">
            <w:pPr>
              <w:pStyle w:val="NICETabletext"/>
              <w:keepNext w:val="0"/>
              <w:spacing w:after="0"/>
              <w:rPr>
                <w:szCs w:val="20"/>
              </w:rPr>
            </w:pPr>
            <w:r w:rsidRPr="008430B1">
              <w:rPr>
                <w:szCs w:val="20"/>
              </w:rPr>
              <w:t>Leukopenia</w:t>
            </w:r>
            <w:r w:rsidRPr="005D58CB">
              <w:rPr>
                <w:szCs w:val="20"/>
              </w:rPr>
              <w:t xml:space="preserve"> </w:t>
            </w:r>
          </w:p>
        </w:tc>
        <w:tc>
          <w:tcPr>
            <w:tcW w:w="940" w:type="pct"/>
            <w:vAlign w:val="center"/>
          </w:tcPr>
          <w:p w14:paraId="1AC4EBCF" w14:textId="77777777" w:rsidR="00724A2B" w:rsidRPr="008430B1" w:rsidRDefault="00724A2B">
            <w:pPr>
              <w:pStyle w:val="NICETabletext"/>
              <w:keepNext w:val="0"/>
              <w:spacing w:after="0"/>
              <w:jc w:val="center"/>
              <w:rPr>
                <w:szCs w:val="20"/>
              </w:rPr>
            </w:pPr>
            <w:r w:rsidRPr="008430B1">
              <w:rPr>
                <w:szCs w:val="20"/>
              </w:rPr>
              <w:t>-0.003</w:t>
            </w:r>
          </w:p>
        </w:tc>
        <w:tc>
          <w:tcPr>
            <w:tcW w:w="945" w:type="pct"/>
            <w:vAlign w:val="center"/>
          </w:tcPr>
          <w:p w14:paraId="0F9734C0" w14:textId="77777777" w:rsidR="00724A2B" w:rsidRPr="008430B1" w:rsidRDefault="00724A2B">
            <w:pPr>
              <w:pStyle w:val="NICETabletext"/>
              <w:keepNext w:val="0"/>
              <w:spacing w:after="0"/>
              <w:jc w:val="center"/>
            </w:pPr>
            <w:r w:rsidRPr="008430B1">
              <w:t>42.20</w:t>
            </w:r>
          </w:p>
        </w:tc>
        <w:tc>
          <w:tcPr>
            <w:tcW w:w="919" w:type="pct"/>
            <w:vMerge w:val="restart"/>
            <w:vAlign w:val="center"/>
          </w:tcPr>
          <w:p w14:paraId="36CF6758" w14:textId="055AF1E0" w:rsidR="00724A2B" w:rsidRPr="008430B1" w:rsidRDefault="00724A2B">
            <w:pPr>
              <w:pStyle w:val="NICETabletext"/>
              <w:keepNext w:val="0"/>
              <w:spacing w:after="0"/>
              <w:jc w:val="center"/>
            </w:pPr>
            <w:r w:rsidRPr="008430B1">
              <w:t>Hudgens (2014)</w:t>
            </w:r>
            <w:r w:rsidRPr="008430B1">
              <w:fldChar w:fldCharType="begin"/>
            </w:r>
            <w:r w:rsidR="00CA6345">
              <w:instrText xml:space="preserve"> ADDIN ZOTERO_ITEM CSL_CITATION {"citationID":"TZByy80O","properties":{"formattedCitation":"\\super 175\\nosupersub{}","plainCitation":"175","noteIndex":0},"citationItems":[{"id":66401,"uris":["http://zotero.org/groups/4797619/items/VZDPE5NG"],"itemData":{"id":66401,"type":"article-journal","abstract":"ABSTRACT\nAim: MBC is associated with significant worsening of health-related quality of life (HRQOL). HRQOL levels related to appetite loss, fatigue and physical functioning are significant independent factors associated with survival. Utility values for different stages of MBC and toxicities commonly associated with chemotherapy regimens are useful for health economic assessments. However, there are limited such data derived from clinical trials. Methods: In a phase 3, randomized study (N = 1102), median overall survival with ERI was 15.9 months vs 14.5 months for CAP (HR 0.88; P = 0.056) in MBC patients (pts) previously treated with anthracyclines and taxanes. Our post-hoc analysis used a published regression algorithm to convert the European Organization for Research and Treatment of Cancer questionnaire QLQ-C30 to the European QOL-5 Dimensions (EQ-5D) questionnaire (utility). Mean (SD) utility values were estimated for relevant health states: stable disease, tumor response, disease progression. Independent linear mixed-effects models adjusting for baseline health state predicted dis-utilities for the Grade 3/4 toxicities recorded in ≥2% of pts, and alopecia. Results: Observed mean (SD) baseline MBC utilities for ERI vs CAP were 0.704 (0.228) vs 0.691 (0.238); consistent with published values. Tumor response was associated with utility improvement: ERI vs CAP, 0.780 (0.194) vs 0.783 (0.185). Disease progression led to a detrimental utility change in CAP pts (ERI vs CAP: 0.705 vs 0.651). The following toxicities were associated with statistically significant reductions in utility vs no toxicity: vomiting (0.05 [SE = 0.02]), fatigue/asthenia (0.03 [0.01]) and dyspnea (0.03 [0.01]), all P &lt; 0.001. Alopecia was not associated with decrement in HRQOL. Conclusions: There is limited information on assessing the impact of MBC treatment using EQ-5D utilities. Mapping health state utility from the QLQ-C30, in the absence of EQ-5D data, offers valuable perspective on the reduction in HRQOL associated with disease progression and treatment toxicity. Disclosure: S. Hudgens: Clinical Outcomes Solutions conducted Eisai-sponsored quality of life post hoc analysis through funding by Eisai; A. Briggs: I have received consultancy payments from Eisai; G. Velikova: I have acted as a consultant to Eisai in 2013 advising them on the methodology for QoL analysis. I have prepared and presented one training session in 2013. I was paid for my consultancy time and the travel from Leeds, UK to Chicago, IL, USA; A. Forsythe: Anna Forsythe is an employee of Eisai; S. McCutcheon: Susan McCutcheon is an employee of Eisai. All other authors have declared no conflicts of interest.","container-title":"Abstract Book of the 39th ESMO Congress (ESMO 2014) Madrid, Spain 26 – 30 September 2014","DOI":"10.1093/annonc/mdu341.10","ISSN":"0923-7534","journalAbbreviation":"Annals of Oncology","page":"iv360","title":"1046P - Impact of Treatment with Eribulin (Eri) or Capecitabine (Cap) for Metastatic Breast Cancer (Mbc) on Eq–5D Utility Derived from Eortc Qlq–C30","volume":"25","author":[{"family":"Hudgens","given":"S."},{"family":"Briggs","given":"A."},{"family":"Velikova","given":"G."},{"family":"Forsythe","given":"A."},{"family":"McCutcheon","given":"S."},{"family":"Kind","given":"P."}],"issued":{"date-parts":[["2014",9,1]]}}}],"schema":"https://github.com/citation-style-language/schema/raw/master/csl-citation.json"} </w:instrText>
            </w:r>
            <w:r w:rsidRPr="008430B1">
              <w:fldChar w:fldCharType="separate"/>
            </w:r>
            <w:r w:rsidR="00CA6345" w:rsidRPr="00CA6345">
              <w:rPr>
                <w:rFonts w:cs="Arial"/>
                <w:vertAlign w:val="superscript"/>
              </w:rPr>
              <w:t>175</w:t>
            </w:r>
            <w:r w:rsidRPr="008430B1">
              <w:fldChar w:fldCharType="end"/>
            </w:r>
          </w:p>
        </w:tc>
        <w:tc>
          <w:tcPr>
            <w:tcW w:w="935" w:type="pct"/>
            <w:vMerge w:val="restart"/>
            <w:vAlign w:val="center"/>
          </w:tcPr>
          <w:p w14:paraId="4DBC5A48" w14:textId="73FD629E" w:rsidR="00724A2B" w:rsidRPr="008430B1" w:rsidRDefault="00724A2B">
            <w:pPr>
              <w:pStyle w:val="NICETabletext"/>
              <w:spacing w:after="0"/>
              <w:jc w:val="center"/>
            </w:pPr>
            <w:r w:rsidRPr="008430B1">
              <w:rPr>
                <w:szCs w:val="20"/>
              </w:rPr>
              <w:t>TA704</w:t>
            </w:r>
            <w:r w:rsidRPr="008430B1">
              <w:rPr>
                <w:szCs w:val="20"/>
              </w:rPr>
              <w:fldChar w:fldCharType="begin"/>
            </w:r>
            <w:r w:rsidR="00CA6345">
              <w:rPr>
                <w:szCs w:val="20"/>
              </w:rPr>
              <w:instrText xml:space="preserve"> ADDIN ZOTERO_ITEM CSL_CITATION {"citationID":"6cNxucGB","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8430B1">
              <w:rPr>
                <w:szCs w:val="20"/>
              </w:rPr>
              <w:fldChar w:fldCharType="separate"/>
            </w:r>
            <w:r w:rsidR="00FD57F4" w:rsidRPr="00FD57F4">
              <w:rPr>
                <w:rFonts w:cs="Arial"/>
                <w:vertAlign w:val="superscript"/>
              </w:rPr>
              <w:t>4</w:t>
            </w:r>
            <w:r w:rsidRPr="008430B1">
              <w:rPr>
                <w:szCs w:val="20"/>
              </w:rPr>
              <w:fldChar w:fldCharType="end"/>
            </w:r>
            <w:r w:rsidRPr="008430B1">
              <w:rPr>
                <w:szCs w:val="20"/>
              </w:rPr>
              <w:t xml:space="preserve"> and </w:t>
            </w:r>
            <w:r w:rsidRPr="005D58CB">
              <w:t>TA862</w:t>
            </w:r>
            <w:r w:rsidRPr="005D58CB">
              <w:rPr>
                <w:szCs w:val="20"/>
                <w:lang w:eastAsia="en-GB"/>
              </w:rPr>
              <w:fldChar w:fldCharType="begin"/>
            </w:r>
            <w:r w:rsidR="00CA6345">
              <w:rPr>
                <w:szCs w:val="20"/>
                <w:lang w:eastAsia="en-GB"/>
              </w:rPr>
              <w:instrText xml:space="preserve"> ADDIN ZOTERO_ITEM CSL_CITATION {"citationID":"4VVECG4K","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szCs w:val="20"/>
                <w:lang w:eastAsia="en-GB"/>
              </w:rPr>
              <w:fldChar w:fldCharType="separate"/>
            </w:r>
            <w:r w:rsidR="00FD57F4" w:rsidRPr="00FD57F4">
              <w:rPr>
                <w:rFonts w:cs="Arial"/>
                <w:vertAlign w:val="superscript"/>
              </w:rPr>
              <w:t>5</w:t>
            </w:r>
            <w:r w:rsidRPr="005D58CB">
              <w:rPr>
                <w:szCs w:val="20"/>
                <w:lang w:eastAsia="en-GB"/>
              </w:rPr>
              <w:fldChar w:fldCharType="end"/>
            </w:r>
          </w:p>
        </w:tc>
      </w:tr>
      <w:tr w:rsidR="00724A2B" w:rsidRPr="002B7B01" w14:paraId="26FDC0C2" w14:textId="77777777">
        <w:trPr>
          <w:trHeight w:val="605"/>
        </w:trPr>
        <w:tc>
          <w:tcPr>
            <w:tcW w:w="1261" w:type="pct"/>
            <w:shd w:val="clear" w:color="auto" w:fill="F2F2F2" w:themeFill="background1" w:themeFillShade="F2"/>
            <w:vAlign w:val="center"/>
          </w:tcPr>
          <w:p w14:paraId="351BA91B" w14:textId="77777777" w:rsidR="00724A2B" w:rsidRPr="005D58CB" w:rsidRDefault="00724A2B">
            <w:pPr>
              <w:pStyle w:val="NICETabletext"/>
              <w:keepNext w:val="0"/>
              <w:spacing w:after="0"/>
              <w:rPr>
                <w:szCs w:val="20"/>
              </w:rPr>
            </w:pPr>
            <w:r w:rsidRPr="008430B1">
              <w:rPr>
                <w:szCs w:val="20"/>
              </w:rPr>
              <w:t>Anaemia</w:t>
            </w:r>
          </w:p>
        </w:tc>
        <w:tc>
          <w:tcPr>
            <w:tcW w:w="940" w:type="pct"/>
            <w:vAlign w:val="center"/>
          </w:tcPr>
          <w:p w14:paraId="013353DE" w14:textId="77777777" w:rsidR="00724A2B" w:rsidRPr="008430B1" w:rsidRDefault="00724A2B">
            <w:pPr>
              <w:pStyle w:val="NICETabletext"/>
              <w:keepNext w:val="0"/>
              <w:spacing w:after="0"/>
              <w:jc w:val="center"/>
              <w:rPr>
                <w:szCs w:val="20"/>
                <w:highlight w:val="cyan"/>
              </w:rPr>
            </w:pPr>
            <w:r w:rsidRPr="008430B1">
              <w:rPr>
                <w:szCs w:val="20"/>
              </w:rPr>
              <w:t>-0.010</w:t>
            </w:r>
          </w:p>
        </w:tc>
        <w:tc>
          <w:tcPr>
            <w:tcW w:w="945" w:type="pct"/>
            <w:vAlign w:val="center"/>
          </w:tcPr>
          <w:p w14:paraId="29252412" w14:textId="77777777" w:rsidR="00724A2B" w:rsidRPr="008430B1" w:rsidRDefault="00724A2B">
            <w:pPr>
              <w:pStyle w:val="NICETabletext"/>
              <w:keepNext w:val="0"/>
              <w:spacing w:after="0"/>
              <w:jc w:val="center"/>
              <w:rPr>
                <w:szCs w:val="20"/>
              </w:rPr>
            </w:pPr>
            <w:r w:rsidRPr="008430B1">
              <w:rPr>
                <w:szCs w:val="20"/>
              </w:rPr>
              <w:t>42.90</w:t>
            </w:r>
          </w:p>
        </w:tc>
        <w:tc>
          <w:tcPr>
            <w:tcW w:w="919" w:type="pct"/>
            <w:vMerge/>
            <w:vAlign w:val="center"/>
          </w:tcPr>
          <w:p w14:paraId="10E597C4" w14:textId="77777777" w:rsidR="00724A2B" w:rsidRPr="005D58CB" w:rsidRDefault="00724A2B">
            <w:pPr>
              <w:pStyle w:val="NICETabletext"/>
              <w:keepNext w:val="0"/>
              <w:spacing w:after="0"/>
              <w:jc w:val="center"/>
              <w:rPr>
                <w:szCs w:val="20"/>
              </w:rPr>
            </w:pPr>
          </w:p>
        </w:tc>
        <w:tc>
          <w:tcPr>
            <w:tcW w:w="935" w:type="pct"/>
            <w:vMerge/>
            <w:vAlign w:val="center"/>
          </w:tcPr>
          <w:p w14:paraId="52FBF549" w14:textId="77777777" w:rsidR="00724A2B" w:rsidRPr="005D58CB" w:rsidRDefault="00724A2B">
            <w:pPr>
              <w:pStyle w:val="NICETabletext"/>
              <w:keepNext w:val="0"/>
              <w:spacing w:after="0"/>
              <w:jc w:val="center"/>
              <w:rPr>
                <w:szCs w:val="20"/>
              </w:rPr>
            </w:pPr>
          </w:p>
        </w:tc>
      </w:tr>
      <w:tr w:rsidR="00724A2B" w:rsidRPr="002B7B01" w14:paraId="7DC3B420" w14:textId="77777777">
        <w:trPr>
          <w:trHeight w:val="605"/>
        </w:trPr>
        <w:tc>
          <w:tcPr>
            <w:tcW w:w="1261" w:type="pct"/>
            <w:shd w:val="clear" w:color="auto" w:fill="F2F2F2" w:themeFill="background1" w:themeFillShade="F2"/>
            <w:vAlign w:val="center"/>
          </w:tcPr>
          <w:p w14:paraId="6FD89C5A" w14:textId="77777777" w:rsidR="00724A2B" w:rsidRPr="005D58CB" w:rsidRDefault="00724A2B">
            <w:pPr>
              <w:pStyle w:val="NICETabletext"/>
              <w:keepNext w:val="0"/>
              <w:spacing w:after="0"/>
              <w:rPr>
                <w:szCs w:val="20"/>
              </w:rPr>
            </w:pPr>
            <w:r w:rsidRPr="008430B1">
              <w:rPr>
                <w:szCs w:val="20"/>
              </w:rPr>
              <w:t>Neutropenia</w:t>
            </w:r>
          </w:p>
        </w:tc>
        <w:tc>
          <w:tcPr>
            <w:tcW w:w="940" w:type="pct"/>
            <w:vAlign w:val="center"/>
          </w:tcPr>
          <w:p w14:paraId="63F32CA4" w14:textId="77777777" w:rsidR="00724A2B" w:rsidRPr="008430B1" w:rsidRDefault="00724A2B">
            <w:pPr>
              <w:pStyle w:val="NICETabletext"/>
              <w:keepNext w:val="0"/>
              <w:spacing w:after="0"/>
              <w:jc w:val="center"/>
              <w:rPr>
                <w:szCs w:val="20"/>
              </w:rPr>
            </w:pPr>
            <w:r w:rsidRPr="008430B1">
              <w:rPr>
                <w:szCs w:val="20"/>
              </w:rPr>
              <w:t>-0.007</w:t>
            </w:r>
          </w:p>
        </w:tc>
        <w:tc>
          <w:tcPr>
            <w:tcW w:w="945" w:type="pct"/>
            <w:vAlign w:val="center"/>
          </w:tcPr>
          <w:p w14:paraId="03048AD7" w14:textId="77777777" w:rsidR="00724A2B" w:rsidRPr="008430B1" w:rsidRDefault="00724A2B">
            <w:pPr>
              <w:pStyle w:val="NICETabletext"/>
              <w:keepNext w:val="0"/>
              <w:spacing w:after="0"/>
              <w:jc w:val="center"/>
              <w:rPr>
                <w:szCs w:val="20"/>
              </w:rPr>
            </w:pPr>
            <w:r w:rsidRPr="008430B1">
              <w:rPr>
                <w:szCs w:val="20"/>
              </w:rPr>
              <w:t>40.10</w:t>
            </w:r>
          </w:p>
        </w:tc>
        <w:tc>
          <w:tcPr>
            <w:tcW w:w="919" w:type="pct"/>
            <w:vMerge/>
            <w:vAlign w:val="center"/>
          </w:tcPr>
          <w:p w14:paraId="604F05DD" w14:textId="77777777" w:rsidR="00724A2B" w:rsidRPr="005D58CB" w:rsidRDefault="00724A2B">
            <w:pPr>
              <w:pStyle w:val="NICETabletext"/>
              <w:keepNext w:val="0"/>
              <w:spacing w:after="0"/>
              <w:jc w:val="center"/>
              <w:rPr>
                <w:szCs w:val="20"/>
              </w:rPr>
            </w:pPr>
          </w:p>
        </w:tc>
        <w:tc>
          <w:tcPr>
            <w:tcW w:w="935" w:type="pct"/>
            <w:vMerge/>
            <w:vAlign w:val="center"/>
          </w:tcPr>
          <w:p w14:paraId="52A0CC1F" w14:textId="77777777" w:rsidR="00724A2B" w:rsidRPr="005D58CB" w:rsidRDefault="00724A2B">
            <w:pPr>
              <w:pStyle w:val="NICETabletext"/>
              <w:keepNext w:val="0"/>
              <w:spacing w:after="0"/>
              <w:jc w:val="center"/>
              <w:rPr>
                <w:szCs w:val="20"/>
              </w:rPr>
            </w:pPr>
          </w:p>
        </w:tc>
      </w:tr>
      <w:tr w:rsidR="00724A2B" w:rsidRPr="002B7B01" w14:paraId="4389E13E" w14:textId="77777777">
        <w:trPr>
          <w:trHeight w:val="605"/>
        </w:trPr>
        <w:tc>
          <w:tcPr>
            <w:tcW w:w="1261" w:type="pct"/>
            <w:shd w:val="clear" w:color="auto" w:fill="F2F2F2" w:themeFill="background1" w:themeFillShade="F2"/>
            <w:vAlign w:val="center"/>
          </w:tcPr>
          <w:p w14:paraId="57E21AEC" w14:textId="77777777" w:rsidR="00724A2B" w:rsidRPr="005D58CB" w:rsidRDefault="00724A2B">
            <w:pPr>
              <w:pStyle w:val="NICETabletext"/>
              <w:keepNext w:val="0"/>
              <w:spacing w:after="0"/>
              <w:rPr>
                <w:szCs w:val="20"/>
              </w:rPr>
            </w:pPr>
            <w:r w:rsidRPr="008430B1">
              <w:rPr>
                <w:szCs w:val="20"/>
              </w:rPr>
              <w:t xml:space="preserve">Thrombocytopenia </w:t>
            </w:r>
          </w:p>
        </w:tc>
        <w:tc>
          <w:tcPr>
            <w:tcW w:w="940" w:type="pct"/>
            <w:vAlign w:val="center"/>
          </w:tcPr>
          <w:p w14:paraId="182FADC6" w14:textId="77777777" w:rsidR="00724A2B" w:rsidRPr="008430B1" w:rsidRDefault="00724A2B">
            <w:pPr>
              <w:pStyle w:val="NICETabletext"/>
              <w:keepNext w:val="0"/>
              <w:spacing w:after="0"/>
              <w:jc w:val="center"/>
              <w:rPr>
                <w:szCs w:val="20"/>
              </w:rPr>
            </w:pPr>
            <w:r w:rsidRPr="008430B1">
              <w:rPr>
                <w:szCs w:val="20"/>
              </w:rPr>
              <w:t>-0.066</w:t>
            </w:r>
          </w:p>
        </w:tc>
        <w:tc>
          <w:tcPr>
            <w:tcW w:w="945" w:type="pct"/>
            <w:vAlign w:val="center"/>
          </w:tcPr>
          <w:p w14:paraId="782A36D4" w14:textId="77777777" w:rsidR="00724A2B" w:rsidRPr="008430B1" w:rsidRDefault="00724A2B">
            <w:pPr>
              <w:pStyle w:val="NICETabletext"/>
              <w:keepNext w:val="0"/>
              <w:spacing w:after="0"/>
              <w:jc w:val="center"/>
              <w:rPr>
                <w:szCs w:val="20"/>
              </w:rPr>
            </w:pPr>
            <w:r w:rsidRPr="008430B1">
              <w:rPr>
                <w:szCs w:val="20"/>
              </w:rPr>
              <w:t>42.20</w:t>
            </w:r>
          </w:p>
        </w:tc>
        <w:tc>
          <w:tcPr>
            <w:tcW w:w="919" w:type="pct"/>
            <w:vAlign w:val="center"/>
          </w:tcPr>
          <w:p w14:paraId="0686622C" w14:textId="1067688C" w:rsidR="00724A2B" w:rsidRPr="005D58CB" w:rsidRDefault="00724A2B">
            <w:pPr>
              <w:pStyle w:val="NICETabletext"/>
              <w:keepNext w:val="0"/>
              <w:spacing w:after="0"/>
              <w:jc w:val="center"/>
              <w:rPr>
                <w:szCs w:val="20"/>
              </w:rPr>
            </w:pPr>
            <w:r w:rsidRPr="005D58CB">
              <w:rPr>
                <w:szCs w:val="20"/>
              </w:rPr>
              <w:t>TA786</w:t>
            </w:r>
            <w:r w:rsidRPr="005D58CB">
              <w:rPr>
                <w:szCs w:val="20"/>
              </w:rPr>
              <w:fldChar w:fldCharType="begin"/>
            </w:r>
            <w:r w:rsidR="00CA6345">
              <w:rPr>
                <w:szCs w:val="20"/>
              </w:rPr>
              <w:instrText xml:space="preserve"> ADDIN ZOTERO_ITEM CSL_CITATION {"citationID":"Sd5aLjI8","properties":{"formattedCitation":"\\super 70\\nosupersub{}","plainCitation":"70","noteIndex":0},"citationItems":[{"id":66197,"uris":["http://zotero.org/groups/4797619/items/IHG3AZAS"],"itemData":{"id":66197,"type":"webpage","abstract":"Evidence-based recommendations on tucatinib (TUKYSA) for HER2-positive locally advanced or metastatic breast cancer in adults after 2 or more anti-HER2 treatment therapies","language":"eng","note":"publisher: NICE","title":"Tucatinib with trastuzumab and capecitabine for treating HER2-positive advanced breast cancer after 2 or more anti-HER2 therapies | NICE [TA786]","URL":"https://www.nice.org.uk/guidance/ta786","author":[{"family":"NICE","given":""}],"accessed":{"date-parts":[["2022",11,29]]}}}],"schema":"https://github.com/citation-style-language/schema/raw/master/csl-citation.json"} </w:instrText>
            </w:r>
            <w:r w:rsidRPr="005D58CB">
              <w:rPr>
                <w:szCs w:val="20"/>
              </w:rPr>
              <w:fldChar w:fldCharType="separate"/>
            </w:r>
            <w:r w:rsidR="00FD57F4" w:rsidRPr="00FD57F4">
              <w:rPr>
                <w:rFonts w:cs="Arial"/>
                <w:vertAlign w:val="superscript"/>
              </w:rPr>
              <w:t>70</w:t>
            </w:r>
            <w:r w:rsidRPr="005D58CB">
              <w:rPr>
                <w:szCs w:val="20"/>
              </w:rPr>
              <w:fldChar w:fldCharType="end"/>
            </w:r>
          </w:p>
        </w:tc>
        <w:tc>
          <w:tcPr>
            <w:tcW w:w="935" w:type="pct"/>
            <w:vAlign w:val="center"/>
          </w:tcPr>
          <w:p w14:paraId="6C70EEE6" w14:textId="3905B751" w:rsidR="00724A2B" w:rsidRPr="005D58CB" w:rsidRDefault="00724A2B">
            <w:pPr>
              <w:pStyle w:val="NICETabletext"/>
              <w:keepNext w:val="0"/>
              <w:spacing w:after="0"/>
              <w:jc w:val="center"/>
              <w:rPr>
                <w:szCs w:val="20"/>
              </w:rPr>
            </w:pPr>
            <w:r w:rsidRPr="005D58CB">
              <w:t>TA862</w:t>
            </w:r>
            <w:r w:rsidRPr="005D58CB">
              <w:rPr>
                <w:szCs w:val="20"/>
                <w:lang w:eastAsia="en-GB"/>
              </w:rPr>
              <w:fldChar w:fldCharType="begin"/>
            </w:r>
            <w:r w:rsidR="00CA6345">
              <w:rPr>
                <w:szCs w:val="20"/>
                <w:lang w:eastAsia="en-GB"/>
              </w:rPr>
              <w:instrText xml:space="preserve"> ADDIN ZOTERO_ITEM CSL_CITATION {"citationID":"JrHiGQ1X","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szCs w:val="20"/>
                <w:lang w:eastAsia="en-GB"/>
              </w:rPr>
              <w:fldChar w:fldCharType="separate"/>
            </w:r>
            <w:r w:rsidR="00FD57F4" w:rsidRPr="00FD57F4">
              <w:rPr>
                <w:rFonts w:cs="Arial"/>
                <w:vertAlign w:val="superscript"/>
              </w:rPr>
              <w:t>5</w:t>
            </w:r>
            <w:r w:rsidRPr="005D58CB">
              <w:rPr>
                <w:szCs w:val="20"/>
                <w:lang w:eastAsia="en-GB"/>
              </w:rPr>
              <w:fldChar w:fldCharType="end"/>
            </w:r>
          </w:p>
        </w:tc>
      </w:tr>
      <w:tr w:rsidR="00724A2B" w:rsidRPr="002B7B01" w14:paraId="16FFF04A" w14:textId="77777777">
        <w:trPr>
          <w:trHeight w:val="605"/>
        </w:trPr>
        <w:tc>
          <w:tcPr>
            <w:tcW w:w="1261" w:type="pct"/>
            <w:shd w:val="clear" w:color="auto" w:fill="F2F2F2" w:themeFill="background1" w:themeFillShade="F2"/>
            <w:vAlign w:val="center"/>
          </w:tcPr>
          <w:p w14:paraId="1B92F2C0" w14:textId="77777777" w:rsidR="00724A2B" w:rsidRPr="005D58CB" w:rsidRDefault="00724A2B">
            <w:pPr>
              <w:pStyle w:val="NICETabletext"/>
              <w:keepNext w:val="0"/>
              <w:spacing w:after="0"/>
              <w:rPr>
                <w:szCs w:val="20"/>
              </w:rPr>
            </w:pPr>
            <w:r w:rsidRPr="008430B1">
              <w:rPr>
                <w:szCs w:val="20"/>
              </w:rPr>
              <w:t>Fatigue</w:t>
            </w:r>
          </w:p>
        </w:tc>
        <w:tc>
          <w:tcPr>
            <w:tcW w:w="940" w:type="pct"/>
            <w:vAlign w:val="center"/>
          </w:tcPr>
          <w:p w14:paraId="6F776073" w14:textId="77777777" w:rsidR="00724A2B" w:rsidRPr="008430B1" w:rsidRDefault="00724A2B">
            <w:pPr>
              <w:pStyle w:val="NICETabletext"/>
              <w:keepNext w:val="0"/>
              <w:spacing w:after="0"/>
              <w:jc w:val="center"/>
              <w:rPr>
                <w:szCs w:val="20"/>
              </w:rPr>
            </w:pPr>
            <w:r w:rsidRPr="008430B1">
              <w:rPr>
                <w:szCs w:val="20"/>
              </w:rPr>
              <w:t>-0.029</w:t>
            </w:r>
          </w:p>
        </w:tc>
        <w:tc>
          <w:tcPr>
            <w:tcW w:w="945" w:type="pct"/>
            <w:vAlign w:val="center"/>
          </w:tcPr>
          <w:p w14:paraId="51BC1E87" w14:textId="77777777" w:rsidR="00724A2B" w:rsidRPr="008430B1" w:rsidRDefault="00724A2B">
            <w:pPr>
              <w:pStyle w:val="NICETabletext"/>
              <w:keepNext w:val="0"/>
              <w:spacing w:after="0"/>
              <w:jc w:val="center"/>
              <w:rPr>
                <w:szCs w:val="20"/>
              </w:rPr>
            </w:pPr>
            <w:r w:rsidRPr="008430B1">
              <w:rPr>
                <w:szCs w:val="20"/>
              </w:rPr>
              <w:t>58.30</w:t>
            </w:r>
          </w:p>
        </w:tc>
        <w:tc>
          <w:tcPr>
            <w:tcW w:w="919" w:type="pct"/>
            <w:vAlign w:val="center"/>
          </w:tcPr>
          <w:p w14:paraId="38EBF989" w14:textId="082BFC1D" w:rsidR="00724A2B" w:rsidRPr="008430B1" w:rsidRDefault="00724A2B">
            <w:pPr>
              <w:pStyle w:val="NICETabletext"/>
              <w:keepNext w:val="0"/>
              <w:spacing w:after="0"/>
              <w:jc w:val="center"/>
              <w:rPr>
                <w:szCs w:val="20"/>
              </w:rPr>
            </w:pPr>
            <w:r w:rsidRPr="008430B1">
              <w:t>Hudgens (2014)</w:t>
            </w:r>
            <w:r w:rsidRPr="008430B1">
              <w:fldChar w:fldCharType="begin"/>
            </w:r>
            <w:r w:rsidR="00CA6345">
              <w:instrText xml:space="preserve"> ADDIN ZOTERO_ITEM CSL_CITATION {"citationID":"QGWISFzE","properties":{"formattedCitation":"\\super 175\\nosupersub{}","plainCitation":"175","noteIndex":0},"citationItems":[{"id":66401,"uris":["http://zotero.org/groups/4797619/items/VZDPE5NG"],"itemData":{"id":66401,"type":"article-journal","abstract":"ABSTRACT\nAim: MBC is associated with significant worsening of health-related quality of life (HRQOL). HRQOL levels related to appetite loss, fatigue and physical functioning are significant independent factors associated with survival. Utility values for different stages of MBC and toxicities commonly associated with chemotherapy regimens are useful for health economic assessments. However, there are limited such data derived from clinical trials. Methods: In a phase 3, randomized study (N = 1102), median overall survival with ERI was 15.9 months vs 14.5 months for CAP (HR 0.88; P = 0.056) in MBC patients (pts) previously treated with anthracyclines and taxanes. Our post-hoc analysis used a published regression algorithm to convert the European Organization for Research and Treatment of Cancer questionnaire QLQ-C30 to the European QOL-5 Dimensions (EQ-5D) questionnaire (utility). Mean (SD) utility values were estimated for relevant health states: stable disease, tumor response, disease progression. Independent linear mixed-effects models adjusting for baseline health state predicted dis-utilities for the Grade 3/4 toxicities recorded in ≥2% of pts, and alopecia. Results: Observed mean (SD) baseline MBC utilities for ERI vs CAP were 0.704 (0.228) vs 0.691 (0.238); consistent with published values. Tumor response was associated with utility improvement: ERI vs CAP, 0.780 (0.194) vs 0.783 (0.185). Disease progression led to a detrimental utility change in CAP pts (ERI vs CAP: 0.705 vs 0.651). The following toxicities were associated with statistically significant reductions in utility vs no toxicity: vomiting (0.05 [SE = 0.02]), fatigue/asthenia (0.03 [0.01]) and dyspnea (0.03 [0.01]), all P &lt; 0.001. Alopecia was not associated with decrement in HRQOL. Conclusions: There is limited information on assessing the impact of MBC treatment using EQ-5D utilities. Mapping health state utility from the QLQ-C30, in the absence of EQ-5D data, offers valuable perspective on the reduction in HRQOL associated with disease progression and treatment toxicity. Disclosure: S. Hudgens: Clinical Outcomes Solutions conducted Eisai-sponsored quality of life post hoc analysis through funding by Eisai; A. Briggs: I have received consultancy payments from Eisai; G. Velikova: I have acted as a consultant to Eisai in 2013 advising them on the methodology for QoL analysis. I have prepared and presented one training session in 2013. I was paid for my consultancy time and the travel from Leeds, UK to Chicago, IL, USA; A. Forsythe: Anna Forsythe is an employee of Eisai; S. McCutcheon: Susan McCutcheon is an employee of Eisai. All other authors have declared no conflicts of interest.","container-title":"Abstract Book of the 39th ESMO Congress (ESMO 2014) Madrid, Spain 26 – 30 September 2014","DOI":"10.1093/annonc/mdu341.10","ISSN":"0923-7534","journalAbbreviation":"Annals of Oncology","page":"iv360","title":"1046P - Impact of Treatment with Eribulin (Eri) or Capecitabine (Cap) for Metastatic Breast Cancer (Mbc) on Eq–5D Utility Derived from Eortc Qlq–C30","volume":"25","author":[{"family":"Hudgens","given":"S."},{"family":"Briggs","given":"A."},{"family":"Velikova","given":"G."},{"family":"Forsythe","given":"A."},{"family":"McCutcheon","given":"S."},{"family":"Kind","given":"P."}],"issued":{"date-parts":[["2014",9,1]]}}}],"schema":"https://github.com/citation-style-language/schema/raw/master/csl-citation.json"} </w:instrText>
            </w:r>
            <w:r w:rsidRPr="008430B1">
              <w:fldChar w:fldCharType="separate"/>
            </w:r>
            <w:r w:rsidR="00CA6345" w:rsidRPr="00CA6345">
              <w:rPr>
                <w:rFonts w:cs="Arial"/>
                <w:vertAlign w:val="superscript"/>
              </w:rPr>
              <w:t>175</w:t>
            </w:r>
            <w:r w:rsidRPr="008430B1">
              <w:fldChar w:fldCharType="end"/>
            </w:r>
          </w:p>
        </w:tc>
        <w:tc>
          <w:tcPr>
            <w:tcW w:w="935" w:type="pct"/>
            <w:vAlign w:val="center"/>
          </w:tcPr>
          <w:p w14:paraId="4FD0C41A" w14:textId="091365B6" w:rsidR="00724A2B" w:rsidRPr="008430B1" w:rsidRDefault="00724A2B">
            <w:pPr>
              <w:pStyle w:val="NICETabletext"/>
              <w:keepNext w:val="0"/>
              <w:spacing w:after="0"/>
              <w:jc w:val="center"/>
              <w:rPr>
                <w:szCs w:val="20"/>
              </w:rPr>
            </w:pPr>
            <w:r w:rsidRPr="008430B1">
              <w:rPr>
                <w:szCs w:val="20"/>
              </w:rPr>
              <w:t>TA704</w:t>
            </w:r>
            <w:r w:rsidRPr="008430B1">
              <w:rPr>
                <w:szCs w:val="20"/>
              </w:rPr>
              <w:fldChar w:fldCharType="begin"/>
            </w:r>
            <w:r w:rsidR="00CA6345">
              <w:rPr>
                <w:szCs w:val="20"/>
              </w:rPr>
              <w:instrText xml:space="preserve"> ADDIN ZOTERO_ITEM CSL_CITATION {"citationID":"ARbXtx5R","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8430B1">
              <w:rPr>
                <w:szCs w:val="20"/>
              </w:rPr>
              <w:fldChar w:fldCharType="separate"/>
            </w:r>
            <w:r w:rsidR="00FD57F4" w:rsidRPr="00FD57F4">
              <w:rPr>
                <w:rFonts w:cs="Arial"/>
                <w:vertAlign w:val="superscript"/>
              </w:rPr>
              <w:t>4</w:t>
            </w:r>
            <w:r w:rsidRPr="008430B1">
              <w:rPr>
                <w:szCs w:val="20"/>
              </w:rPr>
              <w:fldChar w:fldCharType="end"/>
            </w:r>
            <w:r w:rsidRPr="008430B1">
              <w:rPr>
                <w:szCs w:val="20"/>
              </w:rPr>
              <w:t xml:space="preserve"> and </w:t>
            </w:r>
            <w:r w:rsidRPr="005D58CB">
              <w:t>TA862</w:t>
            </w:r>
            <w:r w:rsidRPr="005D58CB">
              <w:rPr>
                <w:szCs w:val="20"/>
                <w:lang w:eastAsia="en-GB"/>
              </w:rPr>
              <w:fldChar w:fldCharType="begin"/>
            </w:r>
            <w:r w:rsidR="00CA6345">
              <w:rPr>
                <w:szCs w:val="20"/>
                <w:lang w:eastAsia="en-GB"/>
              </w:rPr>
              <w:instrText xml:space="preserve"> ADDIN ZOTERO_ITEM CSL_CITATION {"citationID":"hoqKvTiL","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rPr>
                <w:szCs w:val="20"/>
                <w:lang w:eastAsia="en-GB"/>
              </w:rPr>
              <w:fldChar w:fldCharType="separate"/>
            </w:r>
            <w:r w:rsidR="00FD57F4" w:rsidRPr="00FD57F4">
              <w:rPr>
                <w:rFonts w:cs="Arial"/>
                <w:vertAlign w:val="superscript"/>
              </w:rPr>
              <w:t>5</w:t>
            </w:r>
            <w:r w:rsidRPr="005D58CB">
              <w:rPr>
                <w:szCs w:val="20"/>
                <w:lang w:eastAsia="en-GB"/>
              </w:rPr>
              <w:fldChar w:fldCharType="end"/>
            </w:r>
          </w:p>
        </w:tc>
      </w:tr>
      <w:tr w:rsidR="00724A2B" w:rsidRPr="002B7B01" w14:paraId="21E3C139" w14:textId="77777777">
        <w:trPr>
          <w:trHeight w:val="605"/>
        </w:trPr>
        <w:tc>
          <w:tcPr>
            <w:tcW w:w="1261" w:type="pct"/>
            <w:shd w:val="clear" w:color="auto" w:fill="F2F2F2" w:themeFill="background1" w:themeFillShade="F2"/>
            <w:vAlign w:val="center"/>
          </w:tcPr>
          <w:p w14:paraId="73B20E5D" w14:textId="77777777" w:rsidR="00724A2B" w:rsidRPr="005D58CB" w:rsidRDefault="00724A2B">
            <w:pPr>
              <w:pStyle w:val="NICETabletext"/>
              <w:keepNext w:val="0"/>
              <w:spacing w:after="0"/>
              <w:rPr>
                <w:szCs w:val="20"/>
              </w:rPr>
            </w:pPr>
            <w:r w:rsidRPr="005D58CB">
              <w:rPr>
                <w:szCs w:val="20"/>
              </w:rPr>
              <w:t>ALT increased</w:t>
            </w:r>
          </w:p>
        </w:tc>
        <w:tc>
          <w:tcPr>
            <w:tcW w:w="940" w:type="pct"/>
            <w:vAlign w:val="center"/>
          </w:tcPr>
          <w:p w14:paraId="10DDEA91" w14:textId="77777777" w:rsidR="00724A2B" w:rsidRPr="005D58CB" w:rsidRDefault="00724A2B">
            <w:pPr>
              <w:pStyle w:val="NICETabletext"/>
              <w:keepNext w:val="0"/>
              <w:spacing w:after="0"/>
              <w:jc w:val="center"/>
              <w:rPr>
                <w:szCs w:val="20"/>
              </w:rPr>
            </w:pPr>
            <w:r w:rsidRPr="005D58CB">
              <w:rPr>
                <w:szCs w:val="20"/>
              </w:rPr>
              <w:t>-0.050</w:t>
            </w:r>
          </w:p>
        </w:tc>
        <w:tc>
          <w:tcPr>
            <w:tcW w:w="945" w:type="pct"/>
            <w:vAlign w:val="center"/>
          </w:tcPr>
          <w:p w14:paraId="2C7C7BFE" w14:textId="77777777" w:rsidR="00724A2B" w:rsidRPr="005D58CB" w:rsidRDefault="00724A2B">
            <w:pPr>
              <w:pStyle w:val="NICETabletext"/>
              <w:keepNext w:val="0"/>
              <w:spacing w:after="0"/>
              <w:jc w:val="center"/>
              <w:rPr>
                <w:szCs w:val="20"/>
              </w:rPr>
            </w:pPr>
            <w:r w:rsidRPr="005D58CB">
              <w:rPr>
                <w:szCs w:val="20"/>
              </w:rPr>
              <w:t>14.66</w:t>
            </w:r>
          </w:p>
        </w:tc>
        <w:tc>
          <w:tcPr>
            <w:tcW w:w="1854" w:type="pct"/>
            <w:gridSpan w:val="2"/>
            <w:vAlign w:val="center"/>
          </w:tcPr>
          <w:p w14:paraId="3EAD8568" w14:textId="690810B7" w:rsidR="00724A2B" w:rsidRPr="005D58CB" w:rsidRDefault="00724A2B">
            <w:pPr>
              <w:pStyle w:val="NICETabletext"/>
              <w:keepNext w:val="0"/>
              <w:spacing w:after="0"/>
              <w:jc w:val="center"/>
              <w:rPr>
                <w:szCs w:val="20"/>
              </w:rPr>
            </w:pPr>
            <w:r w:rsidRPr="005D58CB">
              <w:rPr>
                <w:szCs w:val="20"/>
              </w:rPr>
              <w:t>TA654</w:t>
            </w:r>
            <w:r w:rsidRPr="005D58CB">
              <w:rPr>
                <w:szCs w:val="20"/>
              </w:rPr>
              <w:fldChar w:fldCharType="begin"/>
            </w:r>
            <w:r w:rsidR="00CA6345">
              <w:rPr>
                <w:szCs w:val="20"/>
              </w:rPr>
              <w:instrText xml:space="preserve"> ADDIN ZOTERO_ITEM CSL_CITATION {"citationID":"knmkvoFK","properties":{"formattedCitation":"\\super 176\\nosupersub{}","plainCitation":"176","noteIndex":0},"citationItems":[{"id":66443,"uris":["http://zotero.org/groups/4797619/items/PRW83MT6"],"itemData":{"id":66443,"type":"webpage","language":"eng","note":"publisher: NICE","title":"Osimertinib for untreated EGFR-positive non-small-cell lung cancer [TA654]","URL":"https://www.nice.org.uk/guidance/ta654","author":[{"family":"NICE","given":""}],"accessed":{"date-parts":[["2022",10,17]]}}}],"schema":"https://github.com/citation-style-language/schema/raw/master/csl-citation.json"} </w:instrText>
            </w:r>
            <w:r w:rsidRPr="005D58CB">
              <w:rPr>
                <w:szCs w:val="20"/>
              </w:rPr>
              <w:fldChar w:fldCharType="separate"/>
            </w:r>
            <w:r w:rsidR="00CA6345" w:rsidRPr="00CA6345">
              <w:rPr>
                <w:rFonts w:cs="Arial"/>
                <w:vertAlign w:val="superscript"/>
              </w:rPr>
              <w:t>176</w:t>
            </w:r>
            <w:r w:rsidRPr="005D58CB">
              <w:rPr>
                <w:szCs w:val="20"/>
              </w:rPr>
              <w:fldChar w:fldCharType="end"/>
            </w:r>
          </w:p>
        </w:tc>
      </w:tr>
      <w:tr w:rsidR="00724A2B" w:rsidRPr="00CA40CB" w14:paraId="26D30929" w14:textId="77777777">
        <w:trPr>
          <w:trHeight w:val="605"/>
        </w:trPr>
        <w:tc>
          <w:tcPr>
            <w:tcW w:w="1261" w:type="pct"/>
            <w:shd w:val="clear" w:color="auto" w:fill="F2F2F2" w:themeFill="background1" w:themeFillShade="F2"/>
            <w:vAlign w:val="center"/>
          </w:tcPr>
          <w:p w14:paraId="39786466" w14:textId="77777777" w:rsidR="00724A2B" w:rsidRPr="00CA40CB" w:rsidRDefault="00724A2B">
            <w:pPr>
              <w:pStyle w:val="NICETabletext"/>
              <w:keepNext w:val="0"/>
              <w:spacing w:after="0"/>
              <w:rPr>
                <w:szCs w:val="20"/>
              </w:rPr>
            </w:pPr>
            <w:r w:rsidRPr="00CA40CB">
              <w:rPr>
                <w:szCs w:val="20"/>
              </w:rPr>
              <w:t>Interstitial lung disease (any grade)</w:t>
            </w:r>
          </w:p>
        </w:tc>
        <w:tc>
          <w:tcPr>
            <w:tcW w:w="940" w:type="pct"/>
            <w:vAlign w:val="center"/>
          </w:tcPr>
          <w:p w14:paraId="5AB07BD6" w14:textId="77777777" w:rsidR="00724A2B" w:rsidRPr="00CA40CB" w:rsidRDefault="00724A2B">
            <w:pPr>
              <w:pStyle w:val="NICETabletext"/>
              <w:keepNext w:val="0"/>
              <w:spacing w:after="0"/>
              <w:jc w:val="center"/>
              <w:rPr>
                <w:szCs w:val="20"/>
                <w:highlight w:val="cyan"/>
              </w:rPr>
            </w:pPr>
            <w:r w:rsidRPr="00CA40CB">
              <w:rPr>
                <w:szCs w:val="20"/>
              </w:rPr>
              <w:t>-0.170</w:t>
            </w:r>
          </w:p>
        </w:tc>
        <w:tc>
          <w:tcPr>
            <w:tcW w:w="945" w:type="pct"/>
            <w:vAlign w:val="center"/>
          </w:tcPr>
          <w:p w14:paraId="3F8BB854" w14:textId="77777777" w:rsidR="00724A2B" w:rsidRPr="00CA40CB" w:rsidRDefault="00724A2B">
            <w:pPr>
              <w:pStyle w:val="NICETabletext"/>
              <w:keepNext w:val="0"/>
              <w:spacing w:after="0"/>
              <w:jc w:val="center"/>
              <w:rPr>
                <w:szCs w:val="20"/>
              </w:rPr>
            </w:pPr>
            <w:r w:rsidRPr="00CA40CB">
              <w:rPr>
                <w:szCs w:val="20"/>
              </w:rPr>
              <w:t>51.10</w:t>
            </w:r>
          </w:p>
        </w:tc>
        <w:tc>
          <w:tcPr>
            <w:tcW w:w="919" w:type="pct"/>
            <w:vAlign w:val="center"/>
          </w:tcPr>
          <w:p w14:paraId="6E2B4475" w14:textId="1324C5B5" w:rsidR="00724A2B" w:rsidRPr="00CA40CB" w:rsidRDefault="00724A2B">
            <w:pPr>
              <w:pStyle w:val="NICETabletext"/>
              <w:keepNext w:val="0"/>
              <w:spacing w:after="0"/>
              <w:jc w:val="center"/>
              <w:rPr>
                <w:szCs w:val="20"/>
              </w:rPr>
            </w:pPr>
            <w:r w:rsidRPr="008430B1">
              <w:rPr>
                <w:szCs w:val="20"/>
              </w:rPr>
              <w:t>Doyle et al. (2011)</w:t>
            </w:r>
            <w:r w:rsidRPr="008430B1">
              <w:rPr>
                <w:szCs w:val="20"/>
              </w:rPr>
              <w:fldChar w:fldCharType="begin"/>
            </w:r>
            <w:r w:rsidR="00CA6345">
              <w:rPr>
                <w:szCs w:val="20"/>
              </w:rPr>
              <w:instrText xml:space="preserve"> ADDIN ZOTERO_ITEM CSL_CITATION {"citationID":"7TVasfAx","properties":{"formattedCitation":"\\super 177\\nosupersub{}","plainCitation":"177","noteIndex":0},"citationItems":[{"id":66400,"uris":["http://zotero.org/groups/4797619/items/NDW2DYWZ"],"itemData":{"id":66400,"type":"article-journal","abstract":"This study aimed to describe adverse events associated with atrial fibrillation (AF), and the medications used to treat it, and to estimate the importance of these adverse events from the perspective of the condition-naïve general public. Fourteen adverse event health state descriptions associated with paroxysmal/persistent and permanent AF were produced based on EQ-5D survey data, a literature review, and qualitative input from patients and clinicians. Further interviews with clinicians and AF patients confirmed the content of the health states as descriptions appropriate to AF. In total, 127 members of the general public valued the health states in a time trade-off interview and ranking task.","issue":"1","journalAbbreviation":"Br J Cardio","page":"88-93","title":"Public perception of atrial fibrillation and treatment-related adverse events in the UK - The British Journal of Cardiology","volume":"18","author":[{"family":"Doyle","given":"Scott"},{"family":"Lloyd","given":"Andrew"},{"family":"Davis","given":"Mark"}],"issued":{"date-parts":[["2011",4]]}}}],"schema":"https://github.com/citation-style-language/schema/raw/master/csl-citation.json"} </w:instrText>
            </w:r>
            <w:r w:rsidRPr="008430B1">
              <w:rPr>
                <w:szCs w:val="20"/>
              </w:rPr>
              <w:fldChar w:fldCharType="separate"/>
            </w:r>
            <w:r w:rsidR="00CA6345" w:rsidRPr="00CA6345">
              <w:rPr>
                <w:rFonts w:cs="Arial"/>
                <w:vertAlign w:val="superscript"/>
              </w:rPr>
              <w:t>177</w:t>
            </w:r>
            <w:r w:rsidRPr="008430B1">
              <w:rPr>
                <w:szCs w:val="20"/>
              </w:rPr>
              <w:fldChar w:fldCharType="end"/>
            </w:r>
          </w:p>
        </w:tc>
        <w:tc>
          <w:tcPr>
            <w:tcW w:w="935" w:type="pct"/>
            <w:vAlign w:val="center"/>
          </w:tcPr>
          <w:p w14:paraId="0CEE2375" w14:textId="606B5C0D" w:rsidR="00724A2B" w:rsidRPr="00CA40CB" w:rsidRDefault="00724A2B">
            <w:pPr>
              <w:pStyle w:val="NICETabletext"/>
              <w:keepNext w:val="0"/>
              <w:spacing w:after="0"/>
              <w:jc w:val="center"/>
              <w:rPr>
                <w:szCs w:val="20"/>
              </w:rPr>
            </w:pPr>
            <w:r w:rsidRPr="00CA40CB">
              <w:rPr>
                <w:szCs w:val="20"/>
              </w:rPr>
              <w:t>TA704</w:t>
            </w:r>
            <w:r w:rsidRPr="00CA40CB">
              <w:rPr>
                <w:szCs w:val="20"/>
              </w:rPr>
              <w:fldChar w:fldCharType="begin"/>
            </w:r>
            <w:r w:rsidR="00CA6345">
              <w:rPr>
                <w:szCs w:val="20"/>
              </w:rPr>
              <w:instrText xml:space="preserve"> ADDIN ZOTERO_ITEM CSL_CITATION {"citationID":"qFhf9rjA","properties":{"formattedCitation":"\\super 4\\nosupersub{}","plainCitation":"4","noteIndex":0},"citationItems":[{"id":65878,"uris":["http://zotero.org/groups/4797619/items/ESRZZTT8"],"itemData":{"id":65878,"type":"webpage","abstract":"Evidence-based recommendations on trastuzumab deruxtecan (Enhertu) for treating HER2-positive unresectable or metastatic breast cancer in adults after 2 or more","language":"eng","note":"publisher: NICE","title":"Trastuzumab deruxtecan for treating HER2-positive unresectable or metastatic breast cancer after 2 or more anti-HER2 therapies | NICE [TA704]","URL":"https://www.nice.org.uk/guidance/ta704","author":[{"family":"NICE","given":""}],"accessed":{"date-parts":[["2022",9,29]]}}}],"schema":"https://github.com/citation-style-language/schema/raw/master/csl-citation.json"} </w:instrText>
            </w:r>
            <w:r w:rsidRPr="00CA40CB">
              <w:rPr>
                <w:szCs w:val="20"/>
              </w:rPr>
              <w:fldChar w:fldCharType="separate"/>
            </w:r>
            <w:r w:rsidR="00FD57F4" w:rsidRPr="00FD57F4">
              <w:rPr>
                <w:rFonts w:cs="Arial"/>
                <w:vertAlign w:val="superscript"/>
              </w:rPr>
              <w:t>4</w:t>
            </w:r>
            <w:r w:rsidRPr="00CA40CB">
              <w:rPr>
                <w:szCs w:val="20"/>
              </w:rPr>
              <w:fldChar w:fldCharType="end"/>
            </w:r>
            <w:r w:rsidRPr="00CA40CB">
              <w:rPr>
                <w:szCs w:val="20"/>
              </w:rPr>
              <w:t xml:space="preserve"> and </w:t>
            </w:r>
            <w:r w:rsidRPr="00CA40CB">
              <w:t>TA862</w:t>
            </w:r>
            <w:r w:rsidRPr="00CA40CB">
              <w:rPr>
                <w:szCs w:val="20"/>
                <w:lang w:eastAsia="en-GB"/>
              </w:rPr>
              <w:fldChar w:fldCharType="begin"/>
            </w:r>
            <w:r w:rsidR="00CA6345">
              <w:rPr>
                <w:szCs w:val="20"/>
                <w:lang w:eastAsia="en-GB"/>
              </w:rPr>
              <w:instrText xml:space="preserve"> ADDIN ZOTERO_ITEM CSL_CITATION {"citationID":"UwP0hLOd","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CA40CB">
              <w:rPr>
                <w:szCs w:val="20"/>
                <w:lang w:eastAsia="en-GB"/>
              </w:rPr>
              <w:fldChar w:fldCharType="separate"/>
            </w:r>
            <w:r w:rsidR="00FD57F4" w:rsidRPr="00FD57F4">
              <w:rPr>
                <w:rFonts w:cs="Arial"/>
                <w:vertAlign w:val="superscript"/>
              </w:rPr>
              <w:t>5</w:t>
            </w:r>
            <w:r w:rsidRPr="00CA40CB">
              <w:rPr>
                <w:szCs w:val="20"/>
                <w:lang w:eastAsia="en-GB"/>
              </w:rPr>
              <w:fldChar w:fldCharType="end"/>
            </w:r>
          </w:p>
        </w:tc>
      </w:tr>
    </w:tbl>
    <w:p w14:paraId="09133294" w14:textId="77777777" w:rsidR="00724A2B" w:rsidRPr="00CA40CB" w:rsidRDefault="00724A2B" w:rsidP="00724A2B">
      <w:pPr>
        <w:pStyle w:val="Footnotes"/>
      </w:pPr>
      <w:r w:rsidRPr="00CA40CB">
        <w:t xml:space="preserve">Abbreviations: </w:t>
      </w:r>
      <w:r w:rsidRPr="00C67C0A">
        <w:t xml:space="preserve">ALT, alanine transaminase. </w:t>
      </w:r>
    </w:p>
    <w:p w14:paraId="40881296" w14:textId="77777777" w:rsidR="00724A2B" w:rsidRPr="00546A80" w:rsidRDefault="00724A2B" w:rsidP="00724A2B">
      <w:pPr>
        <w:pStyle w:val="Heading3"/>
      </w:pPr>
      <w:bookmarkStart w:id="649" w:name="_Toc98924673"/>
      <w:bookmarkStart w:id="650" w:name="_Ref99728187"/>
      <w:bookmarkStart w:id="651" w:name="_Ref126856925"/>
      <w:bookmarkStart w:id="652" w:name="_Toc127006450"/>
      <w:bookmarkStart w:id="653" w:name="_Toc129350897"/>
      <w:r w:rsidRPr="00546A80">
        <w:t>Health-related quality-of-life data used in the cost-effectiveness analysis</w:t>
      </w:r>
      <w:bookmarkEnd w:id="649"/>
      <w:bookmarkEnd w:id="650"/>
      <w:bookmarkEnd w:id="651"/>
      <w:bookmarkEnd w:id="652"/>
      <w:bookmarkEnd w:id="653"/>
    </w:p>
    <w:p w14:paraId="3F3DCE86" w14:textId="7463CAD9" w:rsidR="00724A2B" w:rsidRPr="005D58CB" w:rsidRDefault="00724A2B" w:rsidP="00724A2B">
      <w:pPr>
        <w:pStyle w:val="Body"/>
      </w:pPr>
      <w:r>
        <w:t xml:space="preserve">For the model base case, utilities derived from DESTINY-Breast04 have been used directly to inform treatment-specific values for the </w:t>
      </w:r>
      <w:r w:rsidRPr="00F0340A">
        <w:rPr>
          <w:i/>
          <w:iCs/>
        </w:rPr>
        <w:t>‘</w:t>
      </w:r>
      <w:r w:rsidRPr="00E91298">
        <w:rPr>
          <w:i/>
        </w:rPr>
        <w:t>progression-</w:t>
      </w:r>
      <w:r w:rsidRPr="00E91298">
        <w:rPr>
          <w:i/>
          <w:iCs/>
        </w:rPr>
        <w:t>free’</w:t>
      </w:r>
      <w:r w:rsidRPr="00E91298">
        <w:t xml:space="preserve"> health state (see Section B.3.4.1). The values derived from DESTINY-Breast04 are based directly on the relevant population and treatments </w:t>
      </w:r>
      <w:r w:rsidRPr="005D58CB">
        <w:t>received</w:t>
      </w:r>
      <w:r w:rsidRPr="00E91298">
        <w:t xml:space="preserve">, and measure the health states using EQ-5D-5L </w:t>
      </w:r>
      <w:r w:rsidRPr="005D58CB">
        <w:t>mapped</w:t>
      </w:r>
      <w:r w:rsidRPr="00E91298">
        <w:t xml:space="preserve"> to EQ-5D-3L, which is</w:t>
      </w:r>
      <w:r w:rsidRPr="005D58CB">
        <w:t xml:space="preserve"> in line with the NICE reference case.</w:t>
      </w:r>
      <w:r w:rsidRPr="005D58CB">
        <w:fldChar w:fldCharType="begin"/>
      </w:r>
      <w:r w:rsidR="00CA6345">
        <w:instrText xml:space="preserve"> ADDIN ZOTERO_ITEM CSL_CITATION {"citationID":"wXY72Ohd","properties":{"formattedCitation":"\\super 173\\nosupersub{}","plainCitation":"173","noteIndex":0},"citationItems":[{"id":65947,"uris":["http://zotero.org/groups/4797619/items/9LVGBJ24"],"itemData":{"id":65947,"type":"article-journal","abstract":"EQ-5D is a 5-item questionnaire instrument designed to measure health-related quality of life. It is extremely important, since it is used to measure health benefits in many studies providing evidence for reimbursement decisions by the National Institute for Health and Care Excellence in England and similar policy bodies in other countries. EQ-5D has been redesigned in a more detailed form (EQ-5D-5L), but much existing cost-effectiveness evidence is based on the older version (EQ-5D-3L). Statistical mapping from one version to another is widely used, exploiting data from multi-instrument surveys incorporating both variants. However, little is known about the robustness of data from such multi-instrument surveys. We design a randomized experiment to investigate whether inclusion of both versions at different stages in a single interview gives a reliable picture of the relationship between health measures from the two instruments and embed it in individual interviews from the UK Understanding Society household panel. We find that sequencing of the two versions of EQ-5D within an interview has a significant impact not only on the resulting data but also on the estimated mapping models. We illustrate the non-negligible effects in two real-world cost-effectiveness examples and discuss the implications for future multi-instrument survey design.","container-title":"Health Economics","DOI":"10.1002/hec.4487","ISSN":"1099-1050","issue":"6","language":"en","note":"_eprint: https://onlinelibrary.wiley.com/doi/pdf/10.1002/hec.4487","page":"923-939","source":"Wiley Online Library","title":"Mapping between EQ-5D-3L and EQ-5D-5L: A survey experiment on the validity of multi-instrument data","title-short":"Mapping between EQ-5D-3L and EQ-5D-5L","volume":"31","author":[{"family":"Hernández-Alava","given":"Mónica"},{"family":"Pudney","given":"Stephen"}],"issued":{"date-parts":[["2022"]]}}}],"schema":"https://github.com/citation-style-language/schema/raw/master/csl-citation.json"} </w:instrText>
      </w:r>
      <w:r w:rsidRPr="005D58CB">
        <w:fldChar w:fldCharType="separate"/>
      </w:r>
      <w:r w:rsidR="00CA6345" w:rsidRPr="00CA6345">
        <w:rPr>
          <w:rFonts w:cs="Arial"/>
          <w:szCs w:val="24"/>
          <w:vertAlign w:val="superscript"/>
        </w:rPr>
        <w:t>173</w:t>
      </w:r>
      <w:r w:rsidRPr="005D58CB">
        <w:fldChar w:fldCharType="end"/>
      </w:r>
      <w:r w:rsidRPr="005D58CB">
        <w:t xml:space="preserve"> </w:t>
      </w:r>
    </w:p>
    <w:p w14:paraId="4128AFD7" w14:textId="44D69799" w:rsidR="00724A2B" w:rsidRPr="005D58CB" w:rsidRDefault="00724A2B" w:rsidP="00724A2B">
      <w:pPr>
        <w:pStyle w:val="Body"/>
      </w:pPr>
      <w:r>
        <w:t xml:space="preserve">The clinical experts </w:t>
      </w:r>
      <w:r w:rsidR="007A22E0">
        <w:t xml:space="preserve">consulted during an advisory board meeting in December 2022 </w:t>
      </w:r>
      <w:r>
        <w:t>noted</w:t>
      </w:r>
      <w:r w:rsidRPr="00E91298">
        <w:t xml:space="preserve"> that </w:t>
      </w:r>
      <w:r w:rsidRPr="00040E86">
        <w:t>a difference in pre-progression QoL between patients treated with T-DXd and patients treated with TPC is expected, due to the different adverse event profiles of T-DXd and chemotherapies.</w:t>
      </w:r>
      <w:r w:rsidRPr="00054570">
        <w:fldChar w:fldCharType="begin"/>
      </w:r>
      <w:r w:rsidR="00CA6345">
        <w:instrText xml:space="preserve"> ADDIN ZOTERO_ITEM CSL_CITATION {"citationID":"h6NRta1H","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293ECD">
        <w:t xml:space="preserve"> </w:t>
      </w:r>
      <w:r>
        <w:t>In DESTINY-Breast04, p</w:t>
      </w:r>
      <w:r w:rsidRPr="001F5A0E">
        <w:t xml:space="preserve">atients treated with T-DXd </w:t>
      </w:r>
      <w:r w:rsidR="00936EC5">
        <w:t>also</w:t>
      </w:r>
      <w:r w:rsidRPr="001F5A0E">
        <w:t xml:space="preserve"> ha</w:t>
      </w:r>
      <w:r>
        <w:t>d</w:t>
      </w:r>
      <w:r w:rsidRPr="001F5A0E">
        <w:t xml:space="preserve"> a better response to treatment</w:t>
      </w:r>
      <w:r>
        <w:t xml:space="preserve"> </w:t>
      </w:r>
      <w:r w:rsidRPr="001F5A0E">
        <w:t>compared to patients treated with TPC,</w:t>
      </w:r>
      <w:r>
        <w:t xml:space="preserve"> as observed in the ORR (52.3% and 16.2% for T-DXd and TPC, respectively),</w:t>
      </w:r>
      <w:r w:rsidRPr="001F5A0E">
        <w:t xml:space="preserve"> which is associated with improved QoL</w:t>
      </w:r>
      <w:r>
        <w:t xml:space="preserve"> and higher pre-progression utilit</w:t>
      </w:r>
      <w:r w:rsidR="004D5523">
        <w:t>y</w:t>
      </w:r>
      <w:r w:rsidRPr="001F5A0E">
        <w:t xml:space="preserve">. </w:t>
      </w:r>
      <w:r w:rsidRPr="00E91298">
        <w:t xml:space="preserve">Trial-based utilities estimated using DESTINY-Breast04 data were considered the most appropriate source of evidence by both clinical and economic experts for the </w:t>
      </w:r>
      <w:r w:rsidRPr="00E91298">
        <w:rPr>
          <w:i/>
          <w:iCs/>
        </w:rPr>
        <w:t>‘</w:t>
      </w:r>
      <w:r w:rsidRPr="00E91298">
        <w:rPr>
          <w:i/>
        </w:rPr>
        <w:t>progression-</w:t>
      </w:r>
      <w:r w:rsidRPr="00E91298">
        <w:rPr>
          <w:i/>
          <w:iCs/>
        </w:rPr>
        <w:t>free’</w:t>
      </w:r>
      <w:r w:rsidRPr="00E91298">
        <w:t xml:space="preserve"> health state in this submission as they are derived directly from a relevant patient population </w:t>
      </w:r>
      <w:r>
        <w:t>with a large observation sample size (n=</w:t>
      </w:r>
      <w:r w:rsidR="00294FDC" w:rsidRPr="00294FDC">
        <w:rPr>
          <w:color w:val="000000"/>
          <w:highlight w:val="black"/>
        </w:rPr>
        <w:t>xxxxx</w:t>
      </w:r>
      <w:r>
        <w:t xml:space="preserve">) </w:t>
      </w:r>
      <w:r w:rsidRPr="00E91298">
        <w:t>using the NICE preferred EQ-5D values.</w:t>
      </w:r>
      <w:r w:rsidRPr="00E91298">
        <w:fldChar w:fldCharType="begin"/>
      </w:r>
      <w:r w:rsidR="00CA6345">
        <w:instrText xml:space="preserve"> ADDIN ZOTERO_ITEM CSL_CITATION {"citationID":"pW8k1j89","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E91298">
        <w:fldChar w:fldCharType="separate"/>
      </w:r>
      <w:r w:rsidR="00FD57F4" w:rsidRPr="00FD57F4">
        <w:rPr>
          <w:rFonts w:cs="Arial"/>
          <w:szCs w:val="24"/>
          <w:vertAlign w:val="superscript"/>
        </w:rPr>
        <w:t>2</w:t>
      </w:r>
      <w:r w:rsidRPr="00E91298">
        <w:fldChar w:fldCharType="end"/>
      </w:r>
      <w:r w:rsidRPr="00E91298">
        <w:t xml:space="preserve"> </w:t>
      </w:r>
    </w:p>
    <w:p w14:paraId="50EE97AE" w14:textId="6AF10BA5" w:rsidR="00724A2B" w:rsidRPr="00E91298" w:rsidRDefault="00724A2B" w:rsidP="00724A2B">
      <w:pPr>
        <w:pStyle w:val="Body"/>
      </w:pPr>
      <w:r w:rsidRPr="00E91298">
        <w:t>For the ‘</w:t>
      </w:r>
      <w:r w:rsidRPr="00E91298">
        <w:rPr>
          <w:i/>
          <w:iCs/>
        </w:rPr>
        <w:t>post-progression’</w:t>
      </w:r>
      <w:r w:rsidRPr="00E91298">
        <w:t xml:space="preserve"> health state, </w:t>
      </w:r>
      <w:r w:rsidRPr="005D58CB">
        <w:t xml:space="preserve">limited </w:t>
      </w:r>
      <w:r w:rsidRPr="00E91298">
        <w:t>post-progression observations from DESTINY-Breast04 wer</w:t>
      </w:r>
      <w:r w:rsidRPr="003A7A03">
        <w:t xml:space="preserve">e </w:t>
      </w:r>
      <w:r w:rsidRPr="005D58CB">
        <w:t>available (</w:t>
      </w:r>
      <w:r w:rsidRPr="003A7A03">
        <w:t>n=</w:t>
      </w:r>
      <w:r w:rsidR="00294FDC" w:rsidRPr="00294FDC">
        <w:rPr>
          <w:color w:val="000000"/>
          <w:highlight w:val="black"/>
        </w:rPr>
        <w:t>xxx</w:t>
      </w:r>
      <w:r w:rsidRPr="003A7A03">
        <w:t xml:space="preserve">). </w:t>
      </w:r>
      <w:r w:rsidRPr="005D58CB">
        <w:t xml:space="preserve">Experts considered that the post-progression utility values derived from DESTINY-Breast04 were high </w:t>
      </w:r>
      <w:r w:rsidRPr="00E91298">
        <w:t>in comparison to previously accepted ‘</w:t>
      </w:r>
      <w:r w:rsidRPr="00E91298">
        <w:rPr>
          <w:i/>
          <w:iCs/>
        </w:rPr>
        <w:t>progressed disease’</w:t>
      </w:r>
      <w:r w:rsidRPr="00E91298">
        <w:t xml:space="preserve"> utility values within mBC populations (</w:t>
      </w:r>
      <w:r w:rsidRPr="003C648C">
        <w:rPr>
          <w:b/>
          <w:bCs/>
        </w:rPr>
        <w:fldChar w:fldCharType="begin"/>
      </w:r>
      <w:r w:rsidRPr="003C648C">
        <w:rPr>
          <w:b/>
          <w:bCs/>
        </w:rPr>
        <w:instrText xml:space="preserve"> REF _Ref97207016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9</w:t>
      </w:r>
      <w:r w:rsidRPr="003C648C">
        <w:rPr>
          <w:b/>
          <w:bCs/>
        </w:rPr>
        <w:fldChar w:fldCharType="end"/>
      </w:r>
      <w:r w:rsidRPr="00E91298">
        <w:t>).</w:t>
      </w:r>
      <w:r w:rsidRPr="00054570">
        <w:fldChar w:fldCharType="begin"/>
      </w:r>
      <w:r w:rsidR="00CA6345">
        <w:instrText xml:space="preserve"> ADDIN ZOTERO_ITEM CSL_CITATION {"citationID":"0XgdOF6t","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t xml:space="preserve"> </w:t>
      </w:r>
      <w:r w:rsidRPr="00E91298">
        <w:t xml:space="preserve">Clinical experts also expected </w:t>
      </w:r>
      <w:r w:rsidRPr="005D58CB">
        <w:t xml:space="preserve">a greater reduction in QoL as patients progress than observed in the </w:t>
      </w:r>
      <w:r w:rsidRPr="005D58CB">
        <w:lastRenderedPageBreak/>
        <w:t>trial.</w:t>
      </w:r>
      <w:r w:rsidRPr="00054570">
        <w:fldChar w:fldCharType="begin"/>
      </w:r>
      <w:r w:rsidR="00CA6345">
        <w:instrText xml:space="preserve"> ADDIN ZOTERO_ITEM CSL_CITATION {"citationID":"N3Nfh38Q","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5D58CB">
        <w:t xml:space="preserve"> </w:t>
      </w:r>
      <w:r w:rsidRPr="00E91298">
        <w:t xml:space="preserve">In DESTINY-Breast04, HRQoL questionnaires were completed at the Day 40 first follow-up assessment (after last study drug administration) or before initiation of further treatment (whichever came first), and then at the first long-term/survival follow-up assessment three months later, </w:t>
      </w:r>
      <w:r w:rsidRPr="005D58CB">
        <w:t>which was the last data collection point</w:t>
      </w:r>
      <w:r w:rsidRPr="00E91298">
        <w:t xml:space="preserve">. This means that </w:t>
      </w:r>
      <w:r w:rsidRPr="005D58CB">
        <w:t xml:space="preserve">limited </w:t>
      </w:r>
      <w:r w:rsidRPr="00E91298">
        <w:t xml:space="preserve">long-term HRQoL data for progressed patients </w:t>
      </w:r>
      <w:r w:rsidRPr="005D58CB">
        <w:t xml:space="preserve">were </w:t>
      </w:r>
      <w:r w:rsidRPr="00E91298">
        <w:t xml:space="preserve">collected, which may </w:t>
      </w:r>
      <w:r w:rsidRPr="005D58CB">
        <w:t>contribute to the</w:t>
      </w:r>
      <w:r w:rsidRPr="00E91298">
        <w:t xml:space="preserve"> implausibly high post-progression trial-based utility values. </w:t>
      </w:r>
    </w:p>
    <w:p w14:paraId="6C3DE079" w14:textId="0F64E3D8" w:rsidR="00724A2B" w:rsidRPr="00BE4620" w:rsidRDefault="00724A2B" w:rsidP="00724A2B">
      <w:pPr>
        <w:pStyle w:val="Body"/>
      </w:pPr>
      <w:r w:rsidRPr="00E91298">
        <w:t xml:space="preserve">Therefore, values derived from Lloyd et al, 2006 are used to inform the model base case for the </w:t>
      </w:r>
      <w:r w:rsidRPr="00E91298">
        <w:rPr>
          <w:i/>
          <w:iCs/>
        </w:rPr>
        <w:t>‘post-progression’</w:t>
      </w:r>
      <w:r w:rsidRPr="00E91298">
        <w:t xml:space="preserve"> health state. Treatment-specific post-progression utility values are used to inform the base case as there is an expectation that patients who progress on T-DXd have a better QoL than those who progress on </w:t>
      </w:r>
      <w:r w:rsidRPr="005D58CB">
        <w:t>TPC</w:t>
      </w:r>
      <w:r w:rsidRPr="00E91298">
        <w:t xml:space="preserve"> due to the improved and longer response rates and better disease control (Section</w:t>
      </w:r>
      <w:r w:rsidR="007C383A">
        <w:t xml:space="preserve"> </w:t>
      </w:r>
      <w:r w:rsidR="007C383A">
        <w:fldChar w:fldCharType="begin"/>
      </w:r>
      <w:r w:rsidR="007C383A">
        <w:instrText xml:space="preserve"> REF _Ref127007791 \r \h </w:instrText>
      </w:r>
      <w:r w:rsidR="007C383A">
        <w:fldChar w:fldCharType="separate"/>
      </w:r>
      <w:r w:rsidR="00145F42">
        <w:t>B.2.6.1</w:t>
      </w:r>
      <w:r w:rsidR="007C383A">
        <w:fldChar w:fldCharType="end"/>
      </w:r>
      <w:r w:rsidRPr="00E91298">
        <w:t xml:space="preserve">). </w:t>
      </w:r>
      <w:r>
        <w:t>This is demonstrated in DESTINY-Breast04; higher utility values were observed in the T-DXd arm in patients who experienced disease progression (</w:t>
      </w:r>
      <w:r w:rsidR="00294FDC" w:rsidRPr="00294FDC">
        <w:rPr>
          <w:color w:val="000000"/>
          <w:highlight w:val="black"/>
        </w:rPr>
        <w:t>xxxxx</w:t>
      </w:r>
      <w:r>
        <w:t>) compared to patients treated with TPC (</w:t>
      </w:r>
      <w:r w:rsidR="00294FDC" w:rsidRPr="00294FDC">
        <w:rPr>
          <w:color w:val="000000"/>
          <w:highlight w:val="black"/>
        </w:rPr>
        <w:t>xxxxx</w:t>
      </w:r>
      <w:r>
        <w:t>) (</w:t>
      </w:r>
      <w:r w:rsidRPr="003C648C">
        <w:rPr>
          <w:b/>
          <w:bCs/>
        </w:rPr>
        <w:fldChar w:fldCharType="begin"/>
      </w:r>
      <w:r w:rsidRPr="003C648C">
        <w:rPr>
          <w:b/>
          <w:bCs/>
        </w:rPr>
        <w:instrText xml:space="preserve"> REF _Ref96105187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5</w:t>
      </w:r>
      <w:r w:rsidRPr="003C648C">
        <w:rPr>
          <w:b/>
          <w:bCs/>
        </w:rPr>
        <w:fldChar w:fldCharType="end"/>
      </w:r>
      <w:r>
        <w:t>). P</w:t>
      </w:r>
      <w:r w:rsidRPr="00E91298">
        <w:t xml:space="preserve">atients </w:t>
      </w:r>
      <w:r>
        <w:t>who experience disease</w:t>
      </w:r>
      <w:r w:rsidRPr="00E91298">
        <w:t xml:space="preserve"> progression </w:t>
      </w:r>
      <w:r>
        <w:t>following treatment with</w:t>
      </w:r>
      <w:r w:rsidRPr="00E91298">
        <w:t xml:space="preserve"> T-</w:t>
      </w:r>
      <w:r w:rsidRPr="00BE4620">
        <w:t xml:space="preserve">DXd will be starting with a ‘higher’ utility upon progression than those patients </w:t>
      </w:r>
      <w:r>
        <w:t>who experience disease progression following treatment with</w:t>
      </w:r>
      <w:r w:rsidRPr="00BE4620">
        <w:t xml:space="preserve"> TPC</w:t>
      </w:r>
      <w:r>
        <w:t>; this is</w:t>
      </w:r>
      <w:r w:rsidRPr="00BE4620">
        <w:t xml:space="preserve"> due to lower tumour burden </w:t>
      </w:r>
      <w:r>
        <w:t xml:space="preserve">in patients treated with T-DXd </w:t>
      </w:r>
      <w:r w:rsidRPr="00BE4620">
        <w:t xml:space="preserve">(see </w:t>
      </w:r>
      <w:r w:rsidRPr="003C648C">
        <w:rPr>
          <w:b/>
          <w:bCs/>
        </w:rPr>
        <w:fldChar w:fldCharType="begin"/>
      </w:r>
      <w:r w:rsidRPr="003C648C">
        <w:rPr>
          <w:b/>
          <w:bCs/>
        </w:rPr>
        <w:instrText xml:space="preserve"> REF _Ref96105187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45</w:t>
      </w:r>
      <w:r w:rsidRPr="003C648C">
        <w:rPr>
          <w:b/>
          <w:bCs/>
        </w:rPr>
        <w:fldChar w:fldCharType="end"/>
      </w:r>
      <w:r w:rsidRPr="00BE4620">
        <w:t xml:space="preserve">). </w:t>
      </w:r>
      <w:r w:rsidR="00677B0B">
        <w:t xml:space="preserve">The use of treatment-specific </w:t>
      </w:r>
      <w:r w:rsidR="00677B0B" w:rsidRPr="00BE4620">
        <w:rPr>
          <w:i/>
          <w:iCs/>
        </w:rPr>
        <w:t>‘post-progression’</w:t>
      </w:r>
      <w:r w:rsidR="00677B0B" w:rsidRPr="00BE4620">
        <w:t xml:space="preserve"> utility values </w:t>
      </w:r>
      <w:r w:rsidR="00677B0B">
        <w:t>was</w:t>
      </w:r>
      <w:r w:rsidR="00677B0B" w:rsidRPr="00BE4620">
        <w:t xml:space="preserve"> </w:t>
      </w:r>
      <w:r w:rsidR="00677B0B">
        <w:t xml:space="preserve">considered to be </w:t>
      </w:r>
      <w:r w:rsidR="00677B0B" w:rsidRPr="00BE4620">
        <w:t>plausible</w:t>
      </w:r>
      <w:r w:rsidR="00677B0B">
        <w:t xml:space="preserve"> </w:t>
      </w:r>
      <w:r w:rsidR="00677B0B" w:rsidRPr="00BE4620">
        <w:t xml:space="preserve">in </w:t>
      </w:r>
      <w:r w:rsidR="00677B0B">
        <w:t>previous NICE appraisals in u/mBC.</w:t>
      </w:r>
      <w:r w:rsidR="00677B0B">
        <w:fldChar w:fldCharType="begin"/>
      </w:r>
      <w:r w:rsidR="00CA6345">
        <w:instrText xml:space="preserve"> ADDIN ZOTERO_ITEM CSL_CITATION {"citationID":"4e0wqw5Y","properties":{"formattedCitation":"\\super 5, 70,132\\nosupersub{}","plainCitation":"5, 70,132","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id":66197,"uris":["http://zotero.org/groups/4797619/items/IHG3AZAS"],"itemData":{"id":66197,"type":"webpage","abstract":"Evidence-based recommendations on tucatinib (TUKYSA) for HER2-positive locally advanced or metastatic breast cancer in adults after 2 or more anti-HER2 treatment therapies","language":"eng","note":"publisher: NICE","title":"Tucatinib with trastuzumab and capecitabine for treating HER2-positive advanced breast cancer after 2 or more anti-HER2 therapies | NICE [TA786]","URL":"https://www.nice.org.uk/guidance/ta786","author":[{"family":"NICE","given":""}],"accessed":{"date-parts":[["2022",11,29]]}}},{"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rsidR="00677B0B">
        <w:fldChar w:fldCharType="separate"/>
      </w:r>
      <w:r w:rsidR="00CA6345" w:rsidRPr="00CA6345">
        <w:rPr>
          <w:rFonts w:cs="Arial"/>
          <w:szCs w:val="24"/>
          <w:vertAlign w:val="superscript"/>
        </w:rPr>
        <w:t>5, 70,132</w:t>
      </w:r>
      <w:r w:rsidR="00677B0B">
        <w:fldChar w:fldCharType="end"/>
      </w:r>
      <w:r w:rsidR="00677B0B" w:rsidRPr="00BE4620" w:rsidDel="00F376CF">
        <w:rPr>
          <w:lang w:eastAsia="en-GB"/>
        </w:rPr>
        <w:t xml:space="preserve"> </w:t>
      </w:r>
      <w:r w:rsidRPr="00BE4620" w:rsidDel="00F376CF">
        <w:rPr>
          <w:lang w:eastAsia="en-GB"/>
        </w:rPr>
        <w:t xml:space="preserve"> </w:t>
      </w:r>
    </w:p>
    <w:p w14:paraId="1CD9823D" w14:textId="434A74D0" w:rsidR="00724A2B" w:rsidRPr="00BE4620" w:rsidRDefault="00724A2B" w:rsidP="00724A2B">
      <w:pPr>
        <w:pStyle w:val="Body"/>
      </w:pPr>
      <w:r w:rsidRPr="00BE4620">
        <w:t>A scenario analysis considering post-progression utility data derived directly from DESTINY-Breast04 is</w:t>
      </w:r>
      <w:r w:rsidRPr="00BE4620" w:rsidDel="00AB35EF">
        <w:t xml:space="preserve"> </w:t>
      </w:r>
      <w:r w:rsidRPr="00BE4620">
        <w:t>explored, in line with</w:t>
      </w:r>
      <w:r w:rsidRPr="00BE4620" w:rsidDel="00AB35EF">
        <w:t xml:space="preserve"> </w:t>
      </w:r>
      <w:r w:rsidRPr="00BE4620">
        <w:t>the NICE preferred EQ-5D values.</w:t>
      </w:r>
      <w:r w:rsidRPr="00BE4620">
        <w:fldChar w:fldCharType="begin"/>
      </w:r>
      <w:r w:rsidR="00CA6345">
        <w:instrText xml:space="preserve"> ADDIN ZOTERO_ITEM CSL_CITATION {"citationID":"QuVePQEq","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BE4620">
        <w:fldChar w:fldCharType="separate"/>
      </w:r>
      <w:r w:rsidR="00FD57F4" w:rsidRPr="00FD57F4">
        <w:rPr>
          <w:rFonts w:cs="Arial"/>
          <w:szCs w:val="24"/>
          <w:vertAlign w:val="superscript"/>
        </w:rPr>
        <w:t>2</w:t>
      </w:r>
      <w:r w:rsidRPr="00BE4620">
        <w:fldChar w:fldCharType="end"/>
      </w:r>
      <w:r w:rsidRPr="00BE4620">
        <w:t xml:space="preserve">  </w:t>
      </w:r>
    </w:p>
    <w:p w14:paraId="5F66106F" w14:textId="7A53C46B" w:rsidR="00724A2B" w:rsidRPr="00BE4620" w:rsidRDefault="00724A2B" w:rsidP="00724A2B">
      <w:pPr>
        <w:pStyle w:val="Body"/>
      </w:pPr>
      <w:r w:rsidRPr="003C648C">
        <w:rPr>
          <w:b/>
          <w:bCs/>
        </w:rPr>
        <w:fldChar w:fldCharType="begin"/>
      </w:r>
      <w:r w:rsidRPr="003C648C">
        <w:rPr>
          <w:b/>
          <w:bCs/>
        </w:rPr>
        <w:instrText xml:space="preserve"> REF _Ref96105253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1</w:t>
      </w:r>
      <w:r w:rsidRPr="003C648C">
        <w:rPr>
          <w:b/>
          <w:bCs/>
        </w:rPr>
        <w:fldChar w:fldCharType="end"/>
      </w:r>
      <w:r w:rsidRPr="00BE4620">
        <w:t xml:space="preserve"> summarises the utility values included within the cost-effectiveness analysis base case and scenarios. </w:t>
      </w:r>
    </w:p>
    <w:p w14:paraId="69916DF4" w14:textId="55E3BEE7" w:rsidR="00724A2B" w:rsidRPr="00BE4620" w:rsidRDefault="00724A2B" w:rsidP="00724A2B">
      <w:pPr>
        <w:pStyle w:val="Caption"/>
      </w:pPr>
      <w:bookmarkStart w:id="654" w:name="_Ref96105253"/>
      <w:bookmarkStart w:id="655" w:name="_Toc98924759"/>
      <w:bookmarkStart w:id="656" w:name="_Toc127006681"/>
      <w:bookmarkStart w:id="657" w:name="_Toc129351026"/>
      <w:r w:rsidRPr="00BE4620">
        <w:t xml:space="preserve">Table </w:t>
      </w:r>
      <w:r w:rsidRPr="00BE4620">
        <w:fldChar w:fldCharType="begin"/>
      </w:r>
      <w:r w:rsidRPr="00BE4620">
        <w:instrText>SEQ Table \* ARABIC</w:instrText>
      </w:r>
      <w:r w:rsidRPr="00BE4620">
        <w:fldChar w:fldCharType="separate"/>
      </w:r>
      <w:r w:rsidR="00145F42">
        <w:rPr>
          <w:noProof/>
        </w:rPr>
        <w:t>51</w:t>
      </w:r>
      <w:r w:rsidRPr="00BE4620">
        <w:fldChar w:fldCharType="end"/>
      </w:r>
      <w:bookmarkEnd w:id="654"/>
      <w:r w:rsidRPr="00BE4620">
        <w:t>: Summary of utility values for cost-effectiveness analysis</w:t>
      </w:r>
      <w:bookmarkEnd w:id="655"/>
      <w:bookmarkEnd w:id="656"/>
      <w:bookmarkEnd w:id="6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78"/>
        <w:gridCol w:w="1666"/>
        <w:gridCol w:w="1666"/>
        <w:gridCol w:w="1674"/>
        <w:gridCol w:w="1933"/>
      </w:tblGrid>
      <w:tr w:rsidR="00724A2B" w:rsidRPr="00BE4620" w14:paraId="684BDDD2" w14:textId="77777777">
        <w:trPr>
          <w:tblHeader/>
        </w:trPr>
        <w:tc>
          <w:tcPr>
            <w:tcW w:w="1152" w:type="pct"/>
            <w:shd w:val="clear" w:color="auto" w:fill="D9D9D9" w:themeFill="background1" w:themeFillShade="D9"/>
          </w:tcPr>
          <w:p w14:paraId="0B341E9B" w14:textId="77777777" w:rsidR="00724A2B" w:rsidRPr="00BE4620" w:rsidRDefault="00724A2B">
            <w:pPr>
              <w:pStyle w:val="NICETableHeader"/>
              <w:keepNext w:val="0"/>
            </w:pPr>
            <w:r w:rsidRPr="00BE4620">
              <w:t>State</w:t>
            </w:r>
          </w:p>
        </w:tc>
        <w:tc>
          <w:tcPr>
            <w:tcW w:w="924" w:type="pct"/>
            <w:shd w:val="clear" w:color="auto" w:fill="D9D9D9" w:themeFill="background1" w:themeFillShade="D9"/>
          </w:tcPr>
          <w:p w14:paraId="6986E88A" w14:textId="77777777" w:rsidR="00724A2B" w:rsidRPr="00BE4620" w:rsidRDefault="00724A2B">
            <w:pPr>
              <w:pStyle w:val="NICETableHeader"/>
              <w:keepNext w:val="0"/>
              <w:jc w:val="center"/>
            </w:pPr>
            <w:r w:rsidRPr="00BE4620">
              <w:t>Utility value: mean (SE)</w:t>
            </w:r>
          </w:p>
        </w:tc>
        <w:tc>
          <w:tcPr>
            <w:tcW w:w="924" w:type="pct"/>
            <w:shd w:val="clear" w:color="auto" w:fill="D9D9D9" w:themeFill="background1" w:themeFillShade="D9"/>
          </w:tcPr>
          <w:p w14:paraId="7793D3DD" w14:textId="77777777" w:rsidR="00724A2B" w:rsidRPr="00BE4620" w:rsidRDefault="00724A2B">
            <w:pPr>
              <w:pStyle w:val="NICETableHeader"/>
              <w:keepNext w:val="0"/>
              <w:jc w:val="center"/>
            </w:pPr>
            <w:r w:rsidRPr="00BE4620">
              <w:t>95% confidence interval</w:t>
            </w:r>
          </w:p>
        </w:tc>
        <w:tc>
          <w:tcPr>
            <w:tcW w:w="928" w:type="pct"/>
            <w:shd w:val="clear" w:color="auto" w:fill="D9D9D9" w:themeFill="background1" w:themeFillShade="D9"/>
          </w:tcPr>
          <w:p w14:paraId="7D33CE67" w14:textId="77777777" w:rsidR="00724A2B" w:rsidRPr="00BE4620" w:rsidRDefault="00724A2B">
            <w:pPr>
              <w:pStyle w:val="NICETableHeader"/>
              <w:keepNext w:val="0"/>
              <w:jc w:val="center"/>
            </w:pPr>
            <w:r w:rsidRPr="00BE4620">
              <w:t>Reference in submission (section and page number)</w:t>
            </w:r>
          </w:p>
        </w:tc>
        <w:tc>
          <w:tcPr>
            <w:tcW w:w="1072" w:type="pct"/>
            <w:shd w:val="clear" w:color="auto" w:fill="D9D9D9" w:themeFill="background1" w:themeFillShade="D9"/>
          </w:tcPr>
          <w:p w14:paraId="47822ED8" w14:textId="77777777" w:rsidR="00724A2B" w:rsidRPr="00BE4620" w:rsidRDefault="00724A2B">
            <w:pPr>
              <w:pStyle w:val="NICETableHeader"/>
              <w:keepNext w:val="0"/>
              <w:jc w:val="center"/>
            </w:pPr>
            <w:r w:rsidRPr="00BE4620">
              <w:t>Justification</w:t>
            </w:r>
          </w:p>
        </w:tc>
      </w:tr>
      <w:tr w:rsidR="00724A2B" w:rsidRPr="00BE4620" w14:paraId="5BD0FBF4" w14:textId="77777777">
        <w:tc>
          <w:tcPr>
            <w:tcW w:w="5000" w:type="pct"/>
            <w:gridSpan w:val="5"/>
            <w:shd w:val="clear" w:color="auto" w:fill="F2F2F2" w:themeFill="background1" w:themeFillShade="F2"/>
          </w:tcPr>
          <w:p w14:paraId="4189BAD3" w14:textId="77777777" w:rsidR="00724A2B" w:rsidRPr="00BE4620" w:rsidRDefault="00724A2B">
            <w:pPr>
              <w:pStyle w:val="NICETabletext"/>
              <w:keepNext w:val="0"/>
              <w:rPr>
                <w:b/>
                <w:bCs/>
                <w:i/>
                <w:iCs/>
                <w:lang w:val="de-DE"/>
              </w:rPr>
            </w:pPr>
            <w:r w:rsidRPr="00BE4620">
              <w:rPr>
                <w:b/>
                <w:bCs/>
                <w:i/>
                <w:iCs/>
                <w:lang w:val="de-DE"/>
              </w:rPr>
              <w:t>Base case</w:t>
            </w:r>
          </w:p>
        </w:tc>
      </w:tr>
      <w:tr w:rsidR="00724A2B" w:rsidRPr="00BE4620" w14:paraId="3AF5EE9D" w14:textId="77777777" w:rsidTr="00046DFE">
        <w:tc>
          <w:tcPr>
            <w:tcW w:w="1152" w:type="pct"/>
          </w:tcPr>
          <w:p w14:paraId="7B5EAE88" w14:textId="77777777" w:rsidR="00724A2B" w:rsidRPr="00BE4620" w:rsidRDefault="00724A2B">
            <w:pPr>
              <w:pStyle w:val="NICETabletext"/>
              <w:keepNext w:val="0"/>
              <w:rPr>
                <w:lang w:val="de-DE"/>
              </w:rPr>
            </w:pPr>
            <w:r w:rsidRPr="00BE4620">
              <w:rPr>
                <w:lang w:val="de-DE"/>
              </w:rPr>
              <w:t xml:space="preserve">Progression-free </w:t>
            </w:r>
          </w:p>
          <w:p w14:paraId="7A5A9103" w14:textId="77777777" w:rsidR="00724A2B" w:rsidRPr="00BE4620" w:rsidRDefault="00724A2B">
            <w:pPr>
              <w:pStyle w:val="NICETabletext"/>
              <w:keepNext w:val="0"/>
              <w:jc w:val="right"/>
              <w:rPr>
                <w:lang w:val="de-DE"/>
              </w:rPr>
            </w:pPr>
            <w:r w:rsidRPr="00BE4620">
              <w:rPr>
                <w:lang w:val="de-DE"/>
              </w:rPr>
              <w:t>T-DXd</w:t>
            </w:r>
          </w:p>
          <w:p w14:paraId="7F7A18CC" w14:textId="6B95F860" w:rsidR="00724A2B" w:rsidRPr="00BE4620" w:rsidRDefault="00724A2B" w:rsidP="003A3F1B">
            <w:pPr>
              <w:pStyle w:val="NICETabletext"/>
              <w:keepNext w:val="0"/>
              <w:jc w:val="right"/>
              <w:rPr>
                <w:b/>
                <w:bCs/>
                <w:lang w:val="de-DE"/>
              </w:rPr>
            </w:pPr>
            <w:r w:rsidRPr="00BE4620">
              <w:rPr>
                <w:lang w:val="de-DE"/>
              </w:rPr>
              <w:t>TPC</w:t>
            </w:r>
          </w:p>
        </w:tc>
        <w:tc>
          <w:tcPr>
            <w:tcW w:w="924" w:type="pct"/>
            <w:vAlign w:val="bottom"/>
          </w:tcPr>
          <w:p w14:paraId="03156A8E" w14:textId="49B34E07" w:rsidR="00724A2B" w:rsidRPr="00BE4620" w:rsidRDefault="00046DFE" w:rsidP="00046DFE">
            <w:pPr>
              <w:pStyle w:val="NICETabletext"/>
              <w:keepNext w:val="0"/>
              <w:jc w:val="center"/>
              <w:rPr>
                <w:highlight w:val="yellow"/>
                <w:u w:val="single"/>
                <w:lang w:val="de-DE"/>
              </w:rPr>
            </w:pPr>
            <w:r w:rsidRPr="00294FDC">
              <w:rPr>
                <w:color w:val="000000"/>
                <w:highlight w:val="black"/>
                <w:lang w:val="de-DE"/>
              </w:rPr>
              <w:t>X</w:t>
            </w:r>
            <w:r w:rsidR="00294FDC" w:rsidRPr="00294FDC">
              <w:rPr>
                <w:color w:val="000000"/>
                <w:highlight w:val="black"/>
                <w:lang w:val="de-DE"/>
              </w:rPr>
              <w:t>xxx</w:t>
            </w:r>
            <w:r>
              <w:rPr>
                <w:color w:val="000000"/>
                <w:highlight w:val="black"/>
                <w:lang w:val="de-DE"/>
              </w:rPr>
              <w:t xml:space="preserve"> </w:t>
            </w:r>
            <w:r w:rsidR="00294FDC" w:rsidRPr="00294FDC">
              <w:rPr>
                <w:color w:val="000000"/>
                <w:highlight w:val="black"/>
                <w:lang w:val="de-DE"/>
              </w:rPr>
              <w:t>xxxx</w:t>
            </w:r>
            <w:r>
              <w:rPr>
                <w:color w:val="000000"/>
                <w:highlight w:val="black"/>
                <w:lang w:val="de-DE"/>
              </w:rPr>
              <w:t xml:space="preserve"> </w:t>
            </w:r>
            <w:r w:rsidR="00294FDC" w:rsidRPr="00294FDC">
              <w:rPr>
                <w:color w:val="000000"/>
                <w:highlight w:val="black"/>
                <w:lang w:val="de-DE"/>
              </w:rPr>
              <w:t>xxxx</w:t>
            </w:r>
            <w:r>
              <w:rPr>
                <w:color w:val="000000"/>
                <w:highlight w:val="black"/>
                <w:lang w:val="de-DE"/>
              </w:rPr>
              <w:t xml:space="preserve"> </w:t>
            </w:r>
            <w:r w:rsidR="00294FDC" w:rsidRPr="00294FDC">
              <w:rPr>
                <w:color w:val="000000"/>
                <w:highlight w:val="black"/>
                <w:lang w:val="de-DE"/>
              </w:rPr>
              <w:t>xxxx</w:t>
            </w:r>
            <w:r>
              <w:rPr>
                <w:color w:val="000000"/>
                <w:highlight w:val="black"/>
                <w:lang w:val="de-DE"/>
              </w:rPr>
              <w:t xml:space="preserve"> </w:t>
            </w:r>
            <w:r w:rsidR="00294FDC" w:rsidRPr="00294FDC">
              <w:rPr>
                <w:color w:val="000000"/>
                <w:highlight w:val="black"/>
                <w:lang w:val="de-DE"/>
              </w:rPr>
              <w:t>xxx</w:t>
            </w:r>
            <w:r>
              <w:rPr>
                <w:color w:val="000000"/>
                <w:highlight w:val="black"/>
                <w:lang w:val="de-DE"/>
              </w:rPr>
              <w:t xml:space="preserve"> </w:t>
            </w:r>
            <w:r w:rsidR="00294FDC" w:rsidRPr="00294FDC">
              <w:rPr>
                <w:color w:val="000000"/>
                <w:highlight w:val="black"/>
                <w:lang w:val="de-DE"/>
              </w:rPr>
              <w:t>xxxxxx</w:t>
            </w:r>
          </w:p>
        </w:tc>
        <w:tc>
          <w:tcPr>
            <w:tcW w:w="924" w:type="pct"/>
            <w:vAlign w:val="bottom"/>
          </w:tcPr>
          <w:p w14:paraId="1EE04168" w14:textId="45473CBE" w:rsidR="00724A2B" w:rsidRPr="00BE4620" w:rsidRDefault="00046DFE" w:rsidP="00046DFE">
            <w:pPr>
              <w:pStyle w:val="NICETabletext"/>
              <w:keepNext w:val="0"/>
              <w:jc w:val="center"/>
              <w:rPr>
                <w:highlight w:val="yellow"/>
                <w:u w:val="single"/>
                <w:lang w:val="de-DE"/>
              </w:rPr>
            </w:pPr>
            <w:r>
              <w:rPr>
                <w:color w:val="000000"/>
                <w:highlight w:val="black"/>
                <w:lang w:val="de-DE"/>
              </w:rPr>
              <w:t xml:space="preserve"> </w:t>
            </w:r>
            <w:r w:rsidR="00294FDC" w:rsidRPr="00294FDC">
              <w:rPr>
                <w:color w:val="000000"/>
                <w:highlight w:val="black"/>
                <w:lang w:val="de-DE"/>
              </w:rPr>
              <w:t>xxxxxxxxxxxxxxxxxxxx</w:t>
            </w:r>
            <w:r w:rsidR="00834C2E">
              <w:rPr>
                <w:color w:val="000000"/>
                <w:highlight w:val="black"/>
                <w:lang w:val="de-DE"/>
              </w:rPr>
              <w:t>xxx</w:t>
            </w:r>
            <w:r w:rsidR="00294FDC" w:rsidRPr="00294FDC">
              <w:rPr>
                <w:color w:val="000000"/>
                <w:highlight w:val="black"/>
                <w:lang w:val="de-DE"/>
              </w:rPr>
              <w:t>xxxxx</w:t>
            </w:r>
          </w:p>
        </w:tc>
        <w:tc>
          <w:tcPr>
            <w:tcW w:w="928" w:type="pct"/>
            <w:vAlign w:val="center"/>
          </w:tcPr>
          <w:p w14:paraId="58999419" w14:textId="605A1707" w:rsidR="00E643B3" w:rsidRPr="00E643B3" w:rsidRDefault="00D6365B" w:rsidP="00E643B3">
            <w:pPr>
              <w:pStyle w:val="NICETabletext"/>
              <w:keepNext w:val="0"/>
              <w:jc w:val="center"/>
            </w:pPr>
            <w:r w:rsidRPr="00E643B3">
              <w:fldChar w:fldCharType="begin"/>
            </w:r>
            <w:r w:rsidRPr="00E643B3">
              <w:instrText xml:space="preserve"> REF _Ref126856819 \n \h  \* MERGEFORMAT </w:instrText>
            </w:r>
            <w:r w:rsidRPr="00E643B3">
              <w:fldChar w:fldCharType="separate"/>
            </w:r>
            <w:r w:rsidR="00145F42">
              <w:t>B.3.4.2</w:t>
            </w:r>
            <w:r w:rsidRPr="00E643B3">
              <w:fldChar w:fldCharType="end"/>
            </w:r>
            <w:r w:rsidR="00244F2E">
              <w:t>,</w:t>
            </w:r>
            <w:r w:rsidR="00E643B3" w:rsidRPr="00E643B3">
              <w:t xml:space="preserve"> </w:t>
            </w:r>
          </w:p>
          <w:p w14:paraId="74770151" w14:textId="3ADBD10D" w:rsidR="00724A2B" w:rsidRPr="00BE4620" w:rsidRDefault="00724A2B" w:rsidP="00E643B3">
            <w:pPr>
              <w:pStyle w:val="NICETabletext"/>
              <w:keepNext w:val="0"/>
              <w:jc w:val="center"/>
              <w:rPr>
                <w:highlight w:val="green"/>
              </w:rPr>
            </w:pPr>
            <w:r w:rsidRPr="003C648C">
              <w:t xml:space="preserve">Page </w:t>
            </w:r>
            <w:r w:rsidR="00E643B3" w:rsidRPr="003C648C">
              <w:t>144</w:t>
            </w:r>
          </w:p>
        </w:tc>
        <w:tc>
          <w:tcPr>
            <w:tcW w:w="1072" w:type="pct"/>
            <w:vAlign w:val="center"/>
          </w:tcPr>
          <w:p w14:paraId="147A82BB" w14:textId="77777777" w:rsidR="00724A2B" w:rsidRPr="00BE4620" w:rsidRDefault="00724A2B">
            <w:pPr>
              <w:pStyle w:val="NICETabletext"/>
              <w:keepNext w:val="0"/>
              <w:jc w:val="center"/>
            </w:pPr>
            <w:r w:rsidRPr="00BE4620">
              <w:t>Derived from DESTINY-Breast04</w:t>
            </w:r>
          </w:p>
        </w:tc>
      </w:tr>
      <w:tr w:rsidR="00724A2B" w:rsidRPr="00BE4620" w14:paraId="53A27EEE" w14:textId="77777777">
        <w:tc>
          <w:tcPr>
            <w:tcW w:w="1152" w:type="pct"/>
          </w:tcPr>
          <w:p w14:paraId="07CFDD19" w14:textId="77777777" w:rsidR="00724A2B" w:rsidRPr="00BE4620" w:rsidRDefault="00724A2B">
            <w:pPr>
              <w:pStyle w:val="NICETabletext"/>
              <w:keepNext w:val="0"/>
            </w:pPr>
            <w:r w:rsidRPr="00BE4620">
              <w:t>Progressed disease</w:t>
            </w:r>
          </w:p>
          <w:p w14:paraId="4C61B650" w14:textId="77777777" w:rsidR="00724A2B" w:rsidRPr="00BE4620" w:rsidRDefault="00724A2B">
            <w:pPr>
              <w:pStyle w:val="NICETabletext"/>
              <w:keepNext w:val="0"/>
              <w:jc w:val="right"/>
            </w:pPr>
            <w:r w:rsidRPr="00BE4620">
              <w:t>T-DXd</w:t>
            </w:r>
          </w:p>
          <w:p w14:paraId="5B9BF7AC" w14:textId="77777777" w:rsidR="00724A2B" w:rsidRPr="00BE4620" w:rsidRDefault="00724A2B">
            <w:pPr>
              <w:pStyle w:val="NICETabletext"/>
              <w:keepNext w:val="0"/>
              <w:jc w:val="right"/>
              <w:rPr>
                <w:b/>
                <w:bCs/>
              </w:rPr>
            </w:pPr>
            <w:r w:rsidRPr="00BE4620">
              <w:t>TPC</w:t>
            </w:r>
          </w:p>
        </w:tc>
        <w:tc>
          <w:tcPr>
            <w:tcW w:w="924" w:type="pct"/>
          </w:tcPr>
          <w:p w14:paraId="09796ECF" w14:textId="77777777" w:rsidR="00724A2B" w:rsidRPr="00BE4620" w:rsidRDefault="00724A2B">
            <w:pPr>
              <w:pStyle w:val="NICETabletext"/>
              <w:keepNext w:val="0"/>
              <w:jc w:val="center"/>
            </w:pPr>
          </w:p>
          <w:p w14:paraId="129CAF34" w14:textId="77777777" w:rsidR="00724A2B" w:rsidRPr="00BE4620" w:rsidRDefault="00724A2B">
            <w:pPr>
              <w:pStyle w:val="NICETabletext"/>
              <w:keepNext w:val="0"/>
              <w:jc w:val="center"/>
            </w:pPr>
            <w:r w:rsidRPr="00BE4620">
              <w:t>0.6101</w:t>
            </w:r>
          </w:p>
          <w:p w14:paraId="1FFA139E" w14:textId="77777777" w:rsidR="00724A2B" w:rsidRPr="00BE4620" w:rsidRDefault="00724A2B">
            <w:pPr>
              <w:pStyle w:val="NICETabletext"/>
              <w:keepNext w:val="0"/>
              <w:jc w:val="center"/>
            </w:pPr>
            <w:r w:rsidRPr="00BE4620">
              <w:t>0.5655</w:t>
            </w:r>
          </w:p>
        </w:tc>
        <w:tc>
          <w:tcPr>
            <w:tcW w:w="924" w:type="pct"/>
            <w:vAlign w:val="center"/>
          </w:tcPr>
          <w:p w14:paraId="57CF50F0" w14:textId="77777777" w:rsidR="00724A2B" w:rsidRPr="00BE4620" w:rsidRDefault="00724A2B">
            <w:pPr>
              <w:pStyle w:val="NICETabletext"/>
              <w:keepNext w:val="0"/>
              <w:jc w:val="center"/>
            </w:pPr>
          </w:p>
        </w:tc>
        <w:tc>
          <w:tcPr>
            <w:tcW w:w="928" w:type="pct"/>
          </w:tcPr>
          <w:p w14:paraId="4760FE66" w14:textId="77777777" w:rsidR="00724A2B" w:rsidRDefault="00724A2B">
            <w:pPr>
              <w:pStyle w:val="NICETabletext"/>
              <w:keepNext w:val="0"/>
              <w:jc w:val="center"/>
              <w:rPr>
                <w:highlight w:val="green"/>
              </w:rPr>
            </w:pPr>
          </w:p>
          <w:p w14:paraId="6F0C6884" w14:textId="55EB7144" w:rsidR="00724A2B" w:rsidRPr="005115FA" w:rsidRDefault="007C383A">
            <w:pPr>
              <w:pStyle w:val="NICETabletext"/>
              <w:keepNext w:val="0"/>
              <w:jc w:val="center"/>
            </w:pPr>
            <w:r w:rsidRPr="005115FA">
              <w:fldChar w:fldCharType="begin"/>
            </w:r>
            <w:r w:rsidRPr="005115FA">
              <w:instrText xml:space="preserve"> REF _Ref127007859 \r \h </w:instrText>
            </w:r>
            <w:r>
              <w:instrText xml:space="preserve"> \* MERGEFORMAT </w:instrText>
            </w:r>
            <w:r w:rsidRPr="005115FA">
              <w:fldChar w:fldCharType="separate"/>
            </w:r>
            <w:r w:rsidR="00145F42">
              <w:t>B.3.4.3</w:t>
            </w:r>
            <w:r w:rsidRPr="005115FA">
              <w:fldChar w:fldCharType="end"/>
            </w:r>
            <w:r w:rsidR="00724A2B" w:rsidRPr="005115FA">
              <w:t>,</w:t>
            </w:r>
          </w:p>
          <w:p w14:paraId="4A128B82" w14:textId="1DEFA961" w:rsidR="00724A2B" w:rsidRPr="00BE4620" w:rsidRDefault="00244F2E">
            <w:pPr>
              <w:pStyle w:val="NICETabletext"/>
              <w:keepNext w:val="0"/>
              <w:jc w:val="center"/>
              <w:rPr>
                <w:highlight w:val="green"/>
              </w:rPr>
            </w:pPr>
            <w:r w:rsidRPr="006D0E13">
              <w:t xml:space="preserve">Page </w:t>
            </w:r>
            <w:r w:rsidRPr="00D6365B">
              <w:t>14</w:t>
            </w:r>
            <w:r>
              <w:t>5</w:t>
            </w:r>
          </w:p>
        </w:tc>
        <w:tc>
          <w:tcPr>
            <w:tcW w:w="1072" w:type="pct"/>
            <w:vAlign w:val="center"/>
          </w:tcPr>
          <w:p w14:paraId="447EE84C" w14:textId="77777777" w:rsidR="00724A2B" w:rsidRPr="00BE4620" w:rsidRDefault="00724A2B">
            <w:pPr>
              <w:pStyle w:val="NICETabletext"/>
              <w:keepNext w:val="0"/>
              <w:jc w:val="center"/>
            </w:pPr>
            <w:r w:rsidRPr="00BE4620">
              <w:t>Previously accepted algorithm from Lloyd et al using DESTINY-Breast04 response data</w:t>
            </w:r>
          </w:p>
        </w:tc>
      </w:tr>
      <w:tr w:rsidR="00724A2B" w:rsidRPr="00BE4620" w14:paraId="52D43EAE" w14:textId="77777777">
        <w:tc>
          <w:tcPr>
            <w:tcW w:w="5000" w:type="pct"/>
            <w:gridSpan w:val="5"/>
            <w:shd w:val="clear" w:color="auto" w:fill="F2F2F2" w:themeFill="background1" w:themeFillShade="F2"/>
            <w:vAlign w:val="center"/>
          </w:tcPr>
          <w:p w14:paraId="1BEC49B4" w14:textId="77777777" w:rsidR="00724A2B" w:rsidRPr="00BE4620" w:rsidRDefault="00724A2B">
            <w:pPr>
              <w:pStyle w:val="NICETabletext"/>
              <w:keepNext w:val="0"/>
              <w:rPr>
                <w:b/>
                <w:i/>
              </w:rPr>
            </w:pPr>
            <w:r w:rsidRPr="00BE4620">
              <w:rPr>
                <w:b/>
                <w:i/>
              </w:rPr>
              <w:t xml:space="preserve">Scenario 1 – progressed-disease utilities derived from DESTINY-Breast04 </w:t>
            </w:r>
          </w:p>
        </w:tc>
      </w:tr>
      <w:tr w:rsidR="00724A2B" w:rsidRPr="00BE4620" w14:paraId="587A2DDB" w14:textId="77777777" w:rsidTr="00834C2E">
        <w:tc>
          <w:tcPr>
            <w:tcW w:w="1152" w:type="pct"/>
          </w:tcPr>
          <w:p w14:paraId="33756D35" w14:textId="77777777" w:rsidR="00724A2B" w:rsidRPr="00BE4620" w:rsidRDefault="00724A2B">
            <w:pPr>
              <w:pStyle w:val="NICETabletext"/>
              <w:keepNext w:val="0"/>
              <w:rPr>
                <w:lang w:val="de-DE"/>
              </w:rPr>
            </w:pPr>
            <w:r w:rsidRPr="00BE4620">
              <w:rPr>
                <w:lang w:val="de-DE"/>
              </w:rPr>
              <w:t xml:space="preserve">Progression-free </w:t>
            </w:r>
          </w:p>
          <w:p w14:paraId="3AEB557C" w14:textId="77777777" w:rsidR="00724A2B" w:rsidRPr="00BE4620" w:rsidRDefault="00724A2B">
            <w:pPr>
              <w:pStyle w:val="NICETabletext"/>
              <w:keepNext w:val="0"/>
              <w:jc w:val="right"/>
              <w:rPr>
                <w:lang w:val="de-DE"/>
              </w:rPr>
            </w:pPr>
            <w:r w:rsidRPr="00BE4620">
              <w:rPr>
                <w:lang w:val="de-DE"/>
              </w:rPr>
              <w:t>T-DXd</w:t>
            </w:r>
          </w:p>
          <w:p w14:paraId="713B379B" w14:textId="77777777" w:rsidR="00724A2B" w:rsidRPr="00BE4620" w:rsidRDefault="00724A2B">
            <w:pPr>
              <w:pStyle w:val="NICETabletext"/>
              <w:keepNext w:val="0"/>
              <w:jc w:val="right"/>
              <w:rPr>
                <w:lang w:val="de-DE"/>
              </w:rPr>
            </w:pPr>
            <w:r w:rsidRPr="00BE4620">
              <w:rPr>
                <w:lang w:val="de-DE"/>
              </w:rPr>
              <w:t>TPC</w:t>
            </w:r>
          </w:p>
        </w:tc>
        <w:tc>
          <w:tcPr>
            <w:tcW w:w="924" w:type="pct"/>
            <w:vAlign w:val="bottom"/>
          </w:tcPr>
          <w:p w14:paraId="32486114" w14:textId="659C8E83" w:rsidR="00724A2B" w:rsidRPr="00BE4620" w:rsidRDefault="00834C2E" w:rsidP="00834C2E">
            <w:pPr>
              <w:pStyle w:val="NICETabletext"/>
              <w:keepNext w:val="0"/>
              <w:jc w:val="center"/>
            </w:pPr>
            <w:r w:rsidRPr="00294FDC">
              <w:rPr>
                <w:color w:val="000000"/>
                <w:highlight w:val="black"/>
                <w:lang w:val="de-DE"/>
              </w:rPr>
              <w:t>xxxxxxxxxxxxxxxxxxxx</w:t>
            </w:r>
            <w:r>
              <w:rPr>
                <w:color w:val="000000"/>
                <w:highlight w:val="black"/>
                <w:lang w:val="de-DE"/>
              </w:rPr>
              <w:t>xxx</w:t>
            </w:r>
            <w:r w:rsidRPr="00294FDC">
              <w:rPr>
                <w:color w:val="000000"/>
                <w:highlight w:val="black"/>
                <w:lang w:val="de-DE"/>
              </w:rPr>
              <w:t>xxxxx</w:t>
            </w:r>
          </w:p>
        </w:tc>
        <w:tc>
          <w:tcPr>
            <w:tcW w:w="924" w:type="pct"/>
            <w:vAlign w:val="bottom"/>
          </w:tcPr>
          <w:p w14:paraId="740095E3" w14:textId="6999A45B" w:rsidR="00724A2B" w:rsidRPr="00BE4620" w:rsidRDefault="00834C2E" w:rsidP="00834C2E">
            <w:pPr>
              <w:pStyle w:val="NICETabletext"/>
              <w:keepNext w:val="0"/>
              <w:jc w:val="center"/>
            </w:pPr>
            <w:r w:rsidRPr="00294FDC">
              <w:rPr>
                <w:color w:val="000000"/>
                <w:highlight w:val="black"/>
                <w:lang w:val="de-DE"/>
              </w:rPr>
              <w:t>xxxxxxxxxxxxxxxxxxxx</w:t>
            </w:r>
            <w:r>
              <w:rPr>
                <w:color w:val="000000"/>
                <w:highlight w:val="black"/>
                <w:lang w:val="de-DE"/>
              </w:rPr>
              <w:t>xxx</w:t>
            </w:r>
            <w:r w:rsidRPr="00294FDC">
              <w:rPr>
                <w:color w:val="000000"/>
                <w:highlight w:val="black"/>
                <w:lang w:val="de-DE"/>
              </w:rPr>
              <w:t>xxxxx</w:t>
            </w:r>
          </w:p>
        </w:tc>
        <w:tc>
          <w:tcPr>
            <w:tcW w:w="928" w:type="pct"/>
            <w:vMerge w:val="restart"/>
            <w:vAlign w:val="center"/>
          </w:tcPr>
          <w:p w14:paraId="55831329" w14:textId="78C5D8D1" w:rsidR="00724A2B" w:rsidRPr="003C648C" w:rsidRDefault="00D6365B">
            <w:pPr>
              <w:pStyle w:val="NICETabletext"/>
              <w:keepNext w:val="0"/>
              <w:jc w:val="center"/>
            </w:pPr>
            <w:r w:rsidRPr="00D6365B">
              <w:fldChar w:fldCharType="begin"/>
            </w:r>
            <w:r w:rsidRPr="00D6365B">
              <w:instrText xml:space="preserve"> REF _Ref126856819 \n \h </w:instrText>
            </w:r>
            <w:r>
              <w:instrText xml:space="preserve"> \* MERGEFORMAT </w:instrText>
            </w:r>
            <w:r w:rsidRPr="00D6365B">
              <w:fldChar w:fldCharType="separate"/>
            </w:r>
            <w:r w:rsidR="00145F42">
              <w:t>B.3.4.2</w:t>
            </w:r>
            <w:r w:rsidRPr="00D6365B">
              <w:fldChar w:fldCharType="end"/>
            </w:r>
            <w:r w:rsidR="00244F2E">
              <w:t>,</w:t>
            </w:r>
          </w:p>
          <w:p w14:paraId="2082E2BD" w14:textId="0A13368F" w:rsidR="00724A2B" w:rsidRPr="00BE4620" w:rsidRDefault="00724A2B">
            <w:pPr>
              <w:pStyle w:val="NICETabletext"/>
              <w:keepNext w:val="0"/>
              <w:jc w:val="center"/>
            </w:pPr>
            <w:r w:rsidRPr="003C648C">
              <w:t xml:space="preserve">Page </w:t>
            </w:r>
            <w:r w:rsidR="00D6365B" w:rsidRPr="00D6365B">
              <w:t>144</w:t>
            </w:r>
          </w:p>
        </w:tc>
        <w:tc>
          <w:tcPr>
            <w:tcW w:w="1072" w:type="pct"/>
            <w:vMerge w:val="restart"/>
            <w:vAlign w:val="center"/>
          </w:tcPr>
          <w:p w14:paraId="58413424" w14:textId="77777777" w:rsidR="00724A2B" w:rsidRPr="00BE4620" w:rsidRDefault="00724A2B">
            <w:pPr>
              <w:pStyle w:val="NICETabletext"/>
              <w:keepNext w:val="0"/>
              <w:jc w:val="center"/>
            </w:pPr>
            <w:r w:rsidRPr="00BE4620">
              <w:t>Explore using alternative progressed-disease utilities derived from DESTINY-Breast04</w:t>
            </w:r>
          </w:p>
        </w:tc>
      </w:tr>
      <w:tr w:rsidR="00834C2E" w:rsidRPr="00BE4620" w14:paraId="17192660" w14:textId="77777777" w:rsidTr="00834C2E">
        <w:tc>
          <w:tcPr>
            <w:tcW w:w="1152" w:type="pct"/>
          </w:tcPr>
          <w:p w14:paraId="623E1029" w14:textId="77777777" w:rsidR="00834C2E" w:rsidRPr="00BE4620" w:rsidRDefault="00834C2E" w:rsidP="00834C2E">
            <w:pPr>
              <w:pStyle w:val="NICETabletext"/>
              <w:keepNext w:val="0"/>
            </w:pPr>
            <w:r w:rsidRPr="00BE4620">
              <w:t>Progressed disease</w:t>
            </w:r>
          </w:p>
          <w:p w14:paraId="01FEDA6D" w14:textId="77777777" w:rsidR="00834C2E" w:rsidRPr="00BE4620" w:rsidRDefault="00834C2E" w:rsidP="00834C2E">
            <w:pPr>
              <w:pStyle w:val="NICETabletext"/>
              <w:keepNext w:val="0"/>
              <w:jc w:val="right"/>
            </w:pPr>
            <w:r w:rsidRPr="00BE4620">
              <w:t>T-DXd</w:t>
            </w:r>
          </w:p>
          <w:p w14:paraId="290E3FCC" w14:textId="77777777" w:rsidR="00834C2E" w:rsidRPr="00BE4620" w:rsidRDefault="00834C2E" w:rsidP="00834C2E">
            <w:pPr>
              <w:pStyle w:val="NICETabletext"/>
              <w:keepNext w:val="0"/>
              <w:jc w:val="right"/>
            </w:pPr>
            <w:r w:rsidRPr="00BE4620">
              <w:t>TPC</w:t>
            </w:r>
          </w:p>
        </w:tc>
        <w:tc>
          <w:tcPr>
            <w:tcW w:w="924" w:type="pct"/>
            <w:vAlign w:val="bottom"/>
          </w:tcPr>
          <w:p w14:paraId="297E700B" w14:textId="6E327574" w:rsidR="00834C2E" w:rsidRPr="00BE4620" w:rsidRDefault="00834C2E" w:rsidP="00834C2E">
            <w:pPr>
              <w:pStyle w:val="NICETabletext"/>
              <w:keepNext w:val="0"/>
              <w:jc w:val="center"/>
              <w:rPr>
                <w:highlight w:val="yellow"/>
                <w:u w:val="single"/>
                <w:lang w:val="de-DE"/>
              </w:rPr>
            </w:pPr>
            <w:r w:rsidRPr="003F1805">
              <w:rPr>
                <w:color w:val="000000"/>
                <w:highlight w:val="black"/>
                <w:lang w:val="de-DE"/>
              </w:rPr>
              <w:t>xxxxxxxxxxxxxxxxxxxxxxxxxxxx</w:t>
            </w:r>
          </w:p>
        </w:tc>
        <w:tc>
          <w:tcPr>
            <w:tcW w:w="924" w:type="pct"/>
            <w:vAlign w:val="bottom"/>
          </w:tcPr>
          <w:p w14:paraId="5012CD1D" w14:textId="07166203" w:rsidR="00834C2E" w:rsidRPr="00BE4620" w:rsidRDefault="00834C2E" w:rsidP="00834C2E">
            <w:pPr>
              <w:pStyle w:val="NICETabletext"/>
              <w:keepNext w:val="0"/>
              <w:jc w:val="center"/>
            </w:pPr>
            <w:r w:rsidRPr="003F1805">
              <w:rPr>
                <w:color w:val="000000"/>
                <w:highlight w:val="black"/>
                <w:lang w:val="de-DE"/>
              </w:rPr>
              <w:t>xxxxxxxxxxxxxxxxxxxxxxxxxxxx</w:t>
            </w:r>
          </w:p>
        </w:tc>
        <w:tc>
          <w:tcPr>
            <w:tcW w:w="928" w:type="pct"/>
            <w:vMerge/>
          </w:tcPr>
          <w:p w14:paraId="7C53AD65" w14:textId="77777777" w:rsidR="00834C2E" w:rsidRPr="00BE4620" w:rsidRDefault="00834C2E" w:rsidP="00834C2E">
            <w:pPr>
              <w:pStyle w:val="NICETabletext"/>
              <w:keepNext w:val="0"/>
              <w:jc w:val="center"/>
            </w:pPr>
          </w:p>
        </w:tc>
        <w:tc>
          <w:tcPr>
            <w:tcW w:w="1072" w:type="pct"/>
            <w:vMerge/>
          </w:tcPr>
          <w:p w14:paraId="312FF00E" w14:textId="77777777" w:rsidR="00834C2E" w:rsidRPr="00BE4620" w:rsidRDefault="00834C2E" w:rsidP="00834C2E">
            <w:pPr>
              <w:pStyle w:val="NICETabletext"/>
              <w:keepNext w:val="0"/>
              <w:jc w:val="center"/>
            </w:pPr>
          </w:p>
        </w:tc>
      </w:tr>
    </w:tbl>
    <w:p w14:paraId="3AE1E9D2" w14:textId="77777777" w:rsidR="00724A2B" w:rsidRPr="00BE4620" w:rsidRDefault="00724A2B" w:rsidP="00724A2B">
      <w:pPr>
        <w:pStyle w:val="Footnotes"/>
        <w:rPr>
          <w:lang w:val="en-US"/>
        </w:rPr>
      </w:pPr>
      <w:r w:rsidRPr="00BE4620">
        <w:rPr>
          <w:lang w:val="en-US"/>
        </w:rPr>
        <w:t>Abbreviations: SE, standard error;</w:t>
      </w:r>
      <w:r w:rsidRPr="00BE4620">
        <w:t xml:space="preserve"> T-DXd, trastuzumab deruxtecan; TPC, treatment of physician’s choice. </w:t>
      </w:r>
    </w:p>
    <w:p w14:paraId="5A7157FA" w14:textId="77777777" w:rsidR="00EC2472" w:rsidRPr="00BE4620" w:rsidRDefault="00EC2472" w:rsidP="00EC2472">
      <w:pPr>
        <w:pStyle w:val="Heading2"/>
      </w:pPr>
      <w:bookmarkStart w:id="658" w:name="_Toc98924674"/>
      <w:bookmarkStart w:id="659" w:name="_Toc127006451"/>
      <w:bookmarkStart w:id="660" w:name="_Toc129350898"/>
      <w:r w:rsidRPr="00BE4620">
        <w:lastRenderedPageBreak/>
        <w:t>Cost and healthcare resource use identification, measurement and valuation</w:t>
      </w:r>
      <w:bookmarkEnd w:id="658"/>
      <w:bookmarkEnd w:id="659"/>
      <w:bookmarkEnd w:id="660"/>
    </w:p>
    <w:p w14:paraId="4948F1F4" w14:textId="77777777" w:rsidR="00EC2472" w:rsidRPr="00BE4620" w:rsidRDefault="00EC2472" w:rsidP="00EC2472">
      <w:pPr>
        <w:pStyle w:val="Body"/>
      </w:pPr>
      <w:r w:rsidRPr="00BE4620">
        <w:t>An SLR was undertaken to identify cost and resource use studies for HER2-negative or HER2</w:t>
      </w:r>
      <w:r w:rsidRPr="00A710D0">
        <w:t xml:space="preserve">-low </w:t>
      </w:r>
      <w:r w:rsidRPr="00BE4620">
        <w:t xml:space="preserve">u/mBC breast cancer </w:t>
      </w:r>
      <w:r w:rsidRPr="00A710D0">
        <w:t>previously treated with chemotherapy</w:t>
      </w:r>
      <w:r w:rsidRPr="00BE4620">
        <w:t xml:space="preserve">. Full details of the SLR methods, identified studies and results are presented in </w:t>
      </w:r>
      <w:r w:rsidRPr="003C648C">
        <w:rPr>
          <w:b/>
        </w:rPr>
        <w:t>Appendix I</w:t>
      </w:r>
      <w:r w:rsidRPr="00BE4620">
        <w:t xml:space="preserve">. </w:t>
      </w:r>
    </w:p>
    <w:p w14:paraId="0E76F935" w14:textId="77777777" w:rsidR="00EC2472" w:rsidRPr="00BE4620" w:rsidRDefault="00EC2472" w:rsidP="00EC2472">
      <w:pPr>
        <w:pStyle w:val="Heading3"/>
      </w:pPr>
      <w:bookmarkStart w:id="661" w:name="_Toc98924675"/>
      <w:bookmarkStart w:id="662" w:name="_Ref99727403"/>
      <w:bookmarkStart w:id="663" w:name="_Toc127006452"/>
      <w:bookmarkStart w:id="664" w:name="_Toc129350899"/>
      <w:r w:rsidRPr="00BE4620">
        <w:t>Intervention and comparators’ costs and resource use</w:t>
      </w:r>
      <w:bookmarkEnd w:id="661"/>
      <w:bookmarkEnd w:id="662"/>
      <w:bookmarkEnd w:id="663"/>
      <w:bookmarkEnd w:id="664"/>
    </w:p>
    <w:p w14:paraId="05431863" w14:textId="77777777" w:rsidR="00EC2472" w:rsidRPr="00BE4620" w:rsidRDefault="00EC2472" w:rsidP="00EC2472">
      <w:pPr>
        <w:pStyle w:val="Heading4"/>
      </w:pPr>
      <w:bookmarkStart w:id="665" w:name="_Ref99729317"/>
      <w:r w:rsidRPr="00BE4620">
        <w:t>Drug acquisition costs</w:t>
      </w:r>
      <w:bookmarkEnd w:id="665"/>
    </w:p>
    <w:p w14:paraId="7A0B2EEE" w14:textId="5DBBA392" w:rsidR="00EC2472" w:rsidRPr="00BE4620" w:rsidRDefault="00EC2472" w:rsidP="00EC2472">
      <w:pPr>
        <w:pStyle w:val="Body"/>
      </w:pPr>
      <w:r w:rsidRPr="00BE4620">
        <w:t>The drug unit costs for each treatment included in the model were sourced from the electronic Market Information Tool (eMIT)</w:t>
      </w:r>
      <w:r w:rsidRPr="00BE4620">
        <w:fldChar w:fldCharType="begin"/>
      </w:r>
      <w:r w:rsidR="00CA6345">
        <w:instrText xml:space="preserve"> ADDIN ZOTERO_ITEM CSL_CITATION {"citationID":"hbrs9Tl8","properties":{"formattedCitation":"\\super 178\\nosupersub{}","plainCitation":"178","noteIndex":0},"citationItems":[{"id":66441,"uris":["http://zotero.org/groups/4797619/items/F9TFWCRM"],"itemData":{"id":66441,"type":"webpage","title":"Drugs and pharmaceutical electronic market information tool - eMIT 2022 [Accessed 24 January 2023]","URL":"https://www.gov.uk/government/publications/drugs-and-pharmaceutical-electronic-market-information-emit","author":[{"family":"Department of Health and Social Care","given":""}],"accessed":{"date-parts":[["2023",1,24]]},"issued":{"date-parts":[["2022"]],"season":"11"}}}],"schema":"https://github.com/citation-style-language/schema/raw/master/csl-citation.json"} </w:instrText>
      </w:r>
      <w:r w:rsidRPr="00BE4620">
        <w:fldChar w:fldCharType="separate"/>
      </w:r>
      <w:r w:rsidR="00CA6345" w:rsidRPr="00CA6345">
        <w:rPr>
          <w:rFonts w:cs="Arial"/>
          <w:szCs w:val="24"/>
          <w:vertAlign w:val="superscript"/>
        </w:rPr>
        <w:t>178</w:t>
      </w:r>
      <w:r w:rsidRPr="00BE4620">
        <w:fldChar w:fldCharType="end"/>
      </w:r>
      <w:r w:rsidRPr="00BE4620">
        <w:t>, where available, or the British National Formulary (BNF)</w:t>
      </w:r>
      <w:r w:rsidRPr="00BE4620">
        <w:fldChar w:fldCharType="begin"/>
      </w:r>
      <w:r w:rsidR="00CA6345">
        <w:instrText xml:space="preserve"> ADDIN ZOTERO_ITEM CSL_CITATION {"citationID":"tX8b1JkG","properties":{"formattedCitation":"\\super 179\\nosupersub{}","plainCitation":"179","noteIndex":0},"citationItems":[{"id":66359,"uris":["http://zotero.org/groups/4797619/items/AQCF65ZR"],"itemData":{"id":66359,"type":"webpage","abstract":"Pricing and pack information for Powder for solution for infusion forms of Trastuzumab deruxtecan","language":"en-GB","title":"Medicinal forms | Trastuzumab deruxtecan | Drugs | BNF content published by NICE","URL":"https://bnf.nice.org.uk/drugs/trastuzumab-deruxtecan/medicinal-forms/","accessed":{"date-parts":[["2023",1,4]]}}}],"schema":"https://github.com/citation-style-language/schema/raw/master/csl-citation.json"} </w:instrText>
      </w:r>
      <w:r w:rsidRPr="00BE4620">
        <w:fldChar w:fldCharType="separate"/>
      </w:r>
      <w:r w:rsidR="00CA6345" w:rsidRPr="00CA6345">
        <w:rPr>
          <w:rFonts w:cs="Arial"/>
          <w:szCs w:val="24"/>
          <w:vertAlign w:val="superscript"/>
        </w:rPr>
        <w:t>179</w:t>
      </w:r>
      <w:r w:rsidRPr="00BE4620">
        <w:fldChar w:fldCharType="end"/>
      </w:r>
      <w:r w:rsidRPr="00BE4620">
        <w:t>, in line with the NICE methods manual,</w:t>
      </w:r>
      <w:r w:rsidRPr="00BE4620">
        <w:fldChar w:fldCharType="begin"/>
      </w:r>
      <w:r w:rsidR="00CA6345">
        <w:instrText xml:space="preserve"> ADDIN ZOTERO_ITEM CSL_CITATION {"citationID":"DX26Zoip","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BE4620">
        <w:fldChar w:fldCharType="separate"/>
      </w:r>
      <w:r w:rsidR="00FD57F4" w:rsidRPr="00FD57F4">
        <w:rPr>
          <w:rFonts w:cs="Arial"/>
          <w:szCs w:val="24"/>
          <w:vertAlign w:val="superscript"/>
        </w:rPr>
        <w:t>2</w:t>
      </w:r>
      <w:r w:rsidRPr="00BE4620">
        <w:fldChar w:fldCharType="end"/>
      </w:r>
      <w:r w:rsidRPr="00BE4620">
        <w:t xml:space="preserve"> and are presented in </w:t>
      </w:r>
      <w:r w:rsidRPr="003C648C">
        <w:rPr>
          <w:b/>
          <w:bCs/>
        </w:rPr>
        <w:fldChar w:fldCharType="begin"/>
      </w:r>
      <w:r w:rsidRPr="003C648C">
        <w:rPr>
          <w:b/>
          <w:bCs/>
        </w:rPr>
        <w:instrText xml:space="preserve"> REF _Ref96105268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2</w:t>
      </w:r>
      <w:r w:rsidRPr="003C648C">
        <w:rPr>
          <w:b/>
          <w:bCs/>
        </w:rPr>
        <w:fldChar w:fldCharType="end"/>
      </w:r>
      <w:r w:rsidRPr="00BE4620">
        <w:t xml:space="preserve">. </w:t>
      </w:r>
      <w:r w:rsidR="00A1194D">
        <w:t>A</w:t>
      </w:r>
      <w:r w:rsidRPr="00BE4620">
        <w:t xml:space="preserve"> confidential simple discount Patient Access Scheme (PAS) for T-DXd </w:t>
      </w:r>
      <w:r w:rsidR="00A1194D">
        <w:t xml:space="preserve">is currently operational in the NHS, </w:t>
      </w:r>
      <w:r w:rsidRPr="00BE4620">
        <w:t xml:space="preserve">resulting in a fixed net price of </w:t>
      </w:r>
      <w:r w:rsidR="00E22499" w:rsidRPr="00E22499">
        <w:rPr>
          <w:rStyle w:val="NICECICChar"/>
          <w:rFonts w:eastAsiaTheme="minorHAnsi"/>
          <w:color w:val="000000"/>
          <w:highlight w:val="black"/>
          <w:u w:val="none"/>
        </w:rPr>
        <w:t>XXXXX</w:t>
      </w:r>
      <w:r w:rsidRPr="00BE4620">
        <w:t xml:space="preserve"> per 100mg vial (equivalent to a discount of </w:t>
      </w:r>
      <w:r w:rsidR="00E22499" w:rsidRPr="00E22499">
        <w:rPr>
          <w:rStyle w:val="NICECICChar"/>
          <w:rFonts w:eastAsiaTheme="minorEastAsia"/>
          <w:highlight w:val="black"/>
        </w:rPr>
        <w:t>X</w:t>
      </w:r>
      <w:r w:rsidR="00E22499">
        <w:rPr>
          <w:rStyle w:val="NICECICChar"/>
          <w:rFonts w:eastAsiaTheme="minorEastAsia"/>
          <w:highlight w:val="black"/>
        </w:rPr>
        <w:t>X</w:t>
      </w:r>
      <w:r w:rsidR="00E22499" w:rsidRPr="00E22499">
        <w:rPr>
          <w:rStyle w:val="NICECICChar"/>
          <w:rFonts w:eastAsiaTheme="minorEastAsia"/>
          <w:highlight w:val="black"/>
        </w:rPr>
        <w:t>XXX</w:t>
      </w:r>
      <w:r w:rsidRPr="00BE4620">
        <w:rPr>
          <w:rStyle w:val="NICEnormalChar"/>
        </w:rPr>
        <w:t xml:space="preserve"> to the list price).</w:t>
      </w:r>
      <w:r w:rsidRPr="00BE4620">
        <w:t xml:space="preserve"> A PAS is in in place for </w:t>
      </w:r>
      <w:r w:rsidRPr="00EB7DFA">
        <w:t>e</w:t>
      </w:r>
      <w:r>
        <w:t>ribulin, however as this is commercially confidential it is not</w:t>
      </w:r>
      <w:r w:rsidRPr="00BE4620">
        <w:t xml:space="preserve"> applied within the analysis. </w:t>
      </w:r>
    </w:p>
    <w:p w14:paraId="1A145DAB" w14:textId="629EC963" w:rsidR="00EC2472" w:rsidRPr="00BE4620" w:rsidRDefault="00EC2472" w:rsidP="00EC2472">
      <w:pPr>
        <w:pStyle w:val="Caption"/>
      </w:pPr>
      <w:bookmarkStart w:id="666" w:name="_Ref96105268"/>
      <w:bookmarkStart w:id="667" w:name="_Toc98924760"/>
      <w:bookmarkStart w:id="668" w:name="_Toc127006682"/>
      <w:bookmarkStart w:id="669" w:name="_Toc129351027"/>
      <w:r w:rsidRPr="00BE4620">
        <w:t xml:space="preserve">Table </w:t>
      </w:r>
      <w:r w:rsidRPr="00BE4620">
        <w:fldChar w:fldCharType="begin"/>
      </w:r>
      <w:r w:rsidRPr="00BE4620">
        <w:instrText>SEQ Table \* ARABIC</w:instrText>
      </w:r>
      <w:r w:rsidRPr="00BE4620">
        <w:fldChar w:fldCharType="separate"/>
      </w:r>
      <w:r w:rsidR="00145F42">
        <w:rPr>
          <w:noProof/>
        </w:rPr>
        <w:t>52</w:t>
      </w:r>
      <w:r w:rsidRPr="00BE4620">
        <w:fldChar w:fldCharType="end"/>
      </w:r>
      <w:bookmarkEnd w:id="666"/>
      <w:r w:rsidRPr="00BE4620">
        <w:t>: Unit drug costs</w:t>
      </w:r>
      <w:bookmarkEnd w:id="667"/>
      <w:bookmarkEnd w:id="668"/>
      <w:bookmarkEnd w:id="669"/>
    </w:p>
    <w:tbl>
      <w:tblPr>
        <w:tblStyle w:val="TableGrid"/>
        <w:tblW w:w="0" w:type="auto"/>
        <w:tblLook w:val="04A0" w:firstRow="1" w:lastRow="0" w:firstColumn="1" w:lastColumn="0" w:noHBand="0" w:noVBand="1"/>
      </w:tblPr>
      <w:tblGrid>
        <w:gridCol w:w="1730"/>
        <w:gridCol w:w="1372"/>
        <w:gridCol w:w="1742"/>
        <w:gridCol w:w="977"/>
        <w:gridCol w:w="1976"/>
        <w:gridCol w:w="1220"/>
      </w:tblGrid>
      <w:tr w:rsidR="00EC2472" w:rsidRPr="00BE4620" w14:paraId="22572E3E" w14:textId="77777777">
        <w:tc>
          <w:tcPr>
            <w:tcW w:w="1730" w:type="dxa"/>
            <w:shd w:val="clear" w:color="auto" w:fill="D9D9D9" w:themeFill="background1" w:themeFillShade="D9"/>
          </w:tcPr>
          <w:p w14:paraId="1A5A30AE" w14:textId="77777777" w:rsidR="00EC2472" w:rsidRPr="00BE4620" w:rsidRDefault="00EC2472">
            <w:pPr>
              <w:pStyle w:val="NICETableHeader"/>
            </w:pPr>
            <w:r w:rsidRPr="00BE4620">
              <w:t>Drug</w:t>
            </w:r>
          </w:p>
        </w:tc>
        <w:tc>
          <w:tcPr>
            <w:tcW w:w="1372" w:type="dxa"/>
            <w:shd w:val="clear" w:color="auto" w:fill="D9D9D9" w:themeFill="background1" w:themeFillShade="D9"/>
          </w:tcPr>
          <w:p w14:paraId="110A4899" w14:textId="77777777" w:rsidR="00EC2472" w:rsidRPr="00BE4620" w:rsidRDefault="00EC2472">
            <w:pPr>
              <w:pStyle w:val="NICETableHeader"/>
              <w:jc w:val="center"/>
            </w:pPr>
            <w:r w:rsidRPr="00BE4620">
              <w:t>Formulation</w:t>
            </w:r>
          </w:p>
        </w:tc>
        <w:tc>
          <w:tcPr>
            <w:tcW w:w="1742" w:type="dxa"/>
            <w:shd w:val="clear" w:color="auto" w:fill="D9D9D9" w:themeFill="background1" w:themeFillShade="D9"/>
          </w:tcPr>
          <w:p w14:paraId="528FD0B3" w14:textId="77777777" w:rsidR="00EC2472" w:rsidRPr="00BE4620" w:rsidRDefault="00EC2472">
            <w:pPr>
              <w:pStyle w:val="NICETableHeader"/>
              <w:jc w:val="center"/>
            </w:pPr>
            <w:r w:rsidRPr="00BE4620">
              <w:t>Unit size</w:t>
            </w:r>
          </w:p>
        </w:tc>
        <w:tc>
          <w:tcPr>
            <w:tcW w:w="977" w:type="dxa"/>
            <w:shd w:val="clear" w:color="auto" w:fill="D9D9D9" w:themeFill="background1" w:themeFillShade="D9"/>
          </w:tcPr>
          <w:p w14:paraId="724648ED" w14:textId="77777777" w:rsidR="00EC2472" w:rsidRPr="00BE4620" w:rsidRDefault="00EC2472">
            <w:pPr>
              <w:pStyle w:val="NICETableHeader"/>
              <w:jc w:val="center"/>
            </w:pPr>
            <w:r w:rsidRPr="00BE4620">
              <w:t>Pack size</w:t>
            </w:r>
          </w:p>
        </w:tc>
        <w:tc>
          <w:tcPr>
            <w:tcW w:w="1976" w:type="dxa"/>
            <w:shd w:val="clear" w:color="auto" w:fill="D9D9D9" w:themeFill="background1" w:themeFillShade="D9"/>
          </w:tcPr>
          <w:p w14:paraId="0D68AD81" w14:textId="77777777" w:rsidR="00EC2472" w:rsidRPr="00BE4620" w:rsidRDefault="00EC2472">
            <w:pPr>
              <w:pStyle w:val="NICETableHeader"/>
              <w:jc w:val="center"/>
            </w:pPr>
            <w:r w:rsidRPr="00BE4620">
              <w:t>List price</w:t>
            </w:r>
          </w:p>
          <w:p w14:paraId="03D4D5A7" w14:textId="77777777" w:rsidR="00EC2472" w:rsidRPr="00BE4620" w:rsidRDefault="00EC2472">
            <w:pPr>
              <w:pStyle w:val="NICETableHeader"/>
              <w:jc w:val="center"/>
            </w:pPr>
            <w:r w:rsidRPr="00BE4620">
              <w:t>(with PAS)</w:t>
            </w:r>
          </w:p>
        </w:tc>
        <w:tc>
          <w:tcPr>
            <w:tcW w:w="1220" w:type="dxa"/>
            <w:shd w:val="clear" w:color="auto" w:fill="D9D9D9" w:themeFill="background1" w:themeFillShade="D9"/>
          </w:tcPr>
          <w:p w14:paraId="17152C74" w14:textId="77777777" w:rsidR="00EC2472" w:rsidRPr="00BE4620" w:rsidRDefault="00EC2472">
            <w:pPr>
              <w:pStyle w:val="NICETableHeader"/>
              <w:jc w:val="center"/>
            </w:pPr>
            <w:r w:rsidRPr="00BE4620">
              <w:t>Source</w:t>
            </w:r>
          </w:p>
        </w:tc>
      </w:tr>
      <w:tr w:rsidR="00EC2472" w:rsidRPr="00FB29CC" w14:paraId="1A370FB7" w14:textId="77777777">
        <w:tc>
          <w:tcPr>
            <w:tcW w:w="1730" w:type="dxa"/>
          </w:tcPr>
          <w:p w14:paraId="0595BAAC" w14:textId="77777777" w:rsidR="00EC2472" w:rsidRPr="00FB29CC" w:rsidRDefault="00EC2472">
            <w:pPr>
              <w:pStyle w:val="NICETabletext"/>
            </w:pPr>
            <w:r w:rsidRPr="00FB29CC">
              <w:t>T-DXd</w:t>
            </w:r>
          </w:p>
        </w:tc>
        <w:tc>
          <w:tcPr>
            <w:tcW w:w="1372" w:type="dxa"/>
          </w:tcPr>
          <w:p w14:paraId="5C270A29" w14:textId="77777777" w:rsidR="00EC2472" w:rsidRPr="00FB29CC" w:rsidRDefault="00EC2472">
            <w:pPr>
              <w:pStyle w:val="NICETabletext"/>
              <w:jc w:val="center"/>
            </w:pPr>
            <w:r w:rsidRPr="00FB29CC">
              <w:t>Vial</w:t>
            </w:r>
          </w:p>
        </w:tc>
        <w:tc>
          <w:tcPr>
            <w:tcW w:w="1742" w:type="dxa"/>
          </w:tcPr>
          <w:p w14:paraId="60BDB124" w14:textId="77777777" w:rsidR="00EC2472" w:rsidRPr="00FB29CC" w:rsidRDefault="00EC2472">
            <w:pPr>
              <w:pStyle w:val="NICETabletext"/>
              <w:jc w:val="center"/>
            </w:pPr>
            <w:r w:rsidRPr="00FB29CC">
              <w:t>100mg</w:t>
            </w:r>
          </w:p>
        </w:tc>
        <w:tc>
          <w:tcPr>
            <w:tcW w:w="977" w:type="dxa"/>
          </w:tcPr>
          <w:p w14:paraId="6841A1A5" w14:textId="77777777" w:rsidR="00EC2472" w:rsidRPr="00FB29CC" w:rsidRDefault="00EC2472">
            <w:pPr>
              <w:pStyle w:val="NICETabletext"/>
              <w:jc w:val="center"/>
            </w:pPr>
            <w:r w:rsidRPr="00FB29CC">
              <w:t>1</w:t>
            </w:r>
          </w:p>
        </w:tc>
        <w:tc>
          <w:tcPr>
            <w:tcW w:w="1976" w:type="dxa"/>
          </w:tcPr>
          <w:p w14:paraId="38E3228A" w14:textId="77777777" w:rsidR="00EC2472" w:rsidRPr="00FB29CC" w:rsidRDefault="00EC2472">
            <w:pPr>
              <w:pStyle w:val="NICETabletext"/>
              <w:jc w:val="center"/>
            </w:pPr>
            <w:r w:rsidRPr="00FB29CC">
              <w:t>£1,455.00</w:t>
            </w:r>
          </w:p>
          <w:p w14:paraId="7CB0DBAD" w14:textId="03EFAA69" w:rsidR="00EC2472" w:rsidRPr="00F77ABC" w:rsidRDefault="00F77ABC">
            <w:pPr>
              <w:pStyle w:val="NICETabletext"/>
              <w:jc w:val="center"/>
              <w:rPr>
                <w:color w:val="000000"/>
                <w:highlight w:val="black"/>
              </w:rPr>
            </w:pPr>
            <w:r w:rsidRPr="00F77ABC">
              <w:rPr>
                <w:color w:val="000000"/>
                <w:highlight w:val="black"/>
              </w:rPr>
              <w:t>xxxxxxxxx</w:t>
            </w:r>
          </w:p>
        </w:tc>
        <w:tc>
          <w:tcPr>
            <w:tcW w:w="1220" w:type="dxa"/>
          </w:tcPr>
          <w:p w14:paraId="27E869FE" w14:textId="77777777" w:rsidR="00EC2472" w:rsidRPr="00FB29CC" w:rsidRDefault="00EC2472">
            <w:pPr>
              <w:pStyle w:val="NICETabletext"/>
              <w:jc w:val="center"/>
            </w:pPr>
            <w:r w:rsidRPr="00FB29CC">
              <w:t>BNF 2022</w:t>
            </w:r>
          </w:p>
        </w:tc>
      </w:tr>
      <w:tr w:rsidR="00EC2472" w:rsidRPr="00FB29CC" w14:paraId="0A1BC540" w14:textId="77777777">
        <w:tc>
          <w:tcPr>
            <w:tcW w:w="1730" w:type="dxa"/>
            <w:vMerge w:val="restart"/>
          </w:tcPr>
          <w:p w14:paraId="4D629C2C" w14:textId="77777777" w:rsidR="00EC2472" w:rsidRPr="005D58CB" w:rsidRDefault="00EC2472">
            <w:pPr>
              <w:pStyle w:val="NICETabletext"/>
            </w:pPr>
            <w:r w:rsidRPr="005D58CB">
              <w:t>Capecitabine</w:t>
            </w:r>
          </w:p>
        </w:tc>
        <w:tc>
          <w:tcPr>
            <w:tcW w:w="1372" w:type="dxa"/>
            <w:vMerge w:val="restart"/>
          </w:tcPr>
          <w:p w14:paraId="5B0E22C4" w14:textId="77777777" w:rsidR="00EC2472" w:rsidRPr="005D58CB" w:rsidRDefault="00EC2472">
            <w:pPr>
              <w:pStyle w:val="NICETabletext"/>
              <w:jc w:val="center"/>
            </w:pPr>
            <w:r w:rsidRPr="005D58CB">
              <w:t>Tablet</w:t>
            </w:r>
          </w:p>
        </w:tc>
        <w:tc>
          <w:tcPr>
            <w:tcW w:w="1742" w:type="dxa"/>
          </w:tcPr>
          <w:p w14:paraId="4858B0CA" w14:textId="77777777" w:rsidR="00EC2472" w:rsidRPr="005D58CB" w:rsidRDefault="00EC2472">
            <w:pPr>
              <w:pStyle w:val="NICETabletext"/>
              <w:jc w:val="center"/>
            </w:pPr>
            <w:r w:rsidRPr="005D58CB">
              <w:t>150 mg</w:t>
            </w:r>
          </w:p>
        </w:tc>
        <w:tc>
          <w:tcPr>
            <w:tcW w:w="977" w:type="dxa"/>
          </w:tcPr>
          <w:p w14:paraId="0D830B54" w14:textId="77777777" w:rsidR="00EC2472" w:rsidRPr="005D58CB" w:rsidRDefault="00EC2472">
            <w:pPr>
              <w:pStyle w:val="NICETabletext"/>
              <w:jc w:val="center"/>
            </w:pPr>
            <w:r w:rsidRPr="005D58CB">
              <w:t>60</w:t>
            </w:r>
          </w:p>
        </w:tc>
        <w:tc>
          <w:tcPr>
            <w:tcW w:w="1976" w:type="dxa"/>
          </w:tcPr>
          <w:p w14:paraId="7756561A" w14:textId="77777777" w:rsidR="00EC2472" w:rsidRPr="005D58CB" w:rsidRDefault="00EC2472">
            <w:pPr>
              <w:pStyle w:val="NICETabletext"/>
              <w:jc w:val="center"/>
            </w:pPr>
            <w:r w:rsidRPr="005D58CB">
              <w:t>£6.49</w:t>
            </w:r>
          </w:p>
        </w:tc>
        <w:tc>
          <w:tcPr>
            <w:tcW w:w="1220" w:type="dxa"/>
            <w:vMerge w:val="restart"/>
            <w:vAlign w:val="center"/>
          </w:tcPr>
          <w:p w14:paraId="46321350" w14:textId="77777777" w:rsidR="00EC2472" w:rsidRPr="005D58CB" w:rsidRDefault="00EC2472">
            <w:pPr>
              <w:pStyle w:val="NICETabletext"/>
              <w:jc w:val="center"/>
            </w:pPr>
            <w:r w:rsidRPr="005D58CB">
              <w:t>eMIT 2022</w:t>
            </w:r>
          </w:p>
        </w:tc>
      </w:tr>
      <w:tr w:rsidR="00EC2472" w:rsidRPr="00FB29CC" w14:paraId="6C513CD1" w14:textId="77777777">
        <w:tc>
          <w:tcPr>
            <w:tcW w:w="1730" w:type="dxa"/>
            <w:vMerge/>
          </w:tcPr>
          <w:p w14:paraId="666ACBEA" w14:textId="77777777" w:rsidR="00EC2472" w:rsidRPr="005D58CB" w:rsidRDefault="00EC2472">
            <w:pPr>
              <w:pStyle w:val="NICETabletext"/>
            </w:pPr>
          </w:p>
        </w:tc>
        <w:tc>
          <w:tcPr>
            <w:tcW w:w="1372" w:type="dxa"/>
            <w:vMerge/>
          </w:tcPr>
          <w:p w14:paraId="2A1DBB88" w14:textId="77777777" w:rsidR="00EC2472" w:rsidRPr="005D58CB" w:rsidRDefault="00EC2472">
            <w:pPr>
              <w:pStyle w:val="NICETabletext"/>
              <w:jc w:val="center"/>
            </w:pPr>
          </w:p>
        </w:tc>
        <w:tc>
          <w:tcPr>
            <w:tcW w:w="1742" w:type="dxa"/>
          </w:tcPr>
          <w:p w14:paraId="51B01CFB" w14:textId="77777777" w:rsidR="00EC2472" w:rsidRPr="005D58CB" w:rsidRDefault="00EC2472">
            <w:pPr>
              <w:pStyle w:val="NICETabletext"/>
              <w:jc w:val="center"/>
            </w:pPr>
            <w:r w:rsidRPr="005D58CB">
              <w:t>300 mg</w:t>
            </w:r>
          </w:p>
        </w:tc>
        <w:tc>
          <w:tcPr>
            <w:tcW w:w="977" w:type="dxa"/>
          </w:tcPr>
          <w:p w14:paraId="6C54BB72" w14:textId="77777777" w:rsidR="00EC2472" w:rsidRPr="005D58CB" w:rsidRDefault="00EC2472">
            <w:pPr>
              <w:pStyle w:val="NICETabletext"/>
              <w:jc w:val="center"/>
            </w:pPr>
            <w:r w:rsidRPr="005D58CB">
              <w:t>60</w:t>
            </w:r>
          </w:p>
        </w:tc>
        <w:tc>
          <w:tcPr>
            <w:tcW w:w="1976" w:type="dxa"/>
            <w:vAlign w:val="bottom"/>
          </w:tcPr>
          <w:p w14:paraId="09A804B2" w14:textId="77777777" w:rsidR="00EC2472" w:rsidRPr="005D58CB" w:rsidRDefault="00EC2472">
            <w:pPr>
              <w:pStyle w:val="NICETabletext"/>
              <w:jc w:val="center"/>
            </w:pPr>
            <w:r w:rsidRPr="005D58CB">
              <w:t>£31.17</w:t>
            </w:r>
          </w:p>
        </w:tc>
        <w:tc>
          <w:tcPr>
            <w:tcW w:w="1220" w:type="dxa"/>
            <w:vMerge/>
          </w:tcPr>
          <w:p w14:paraId="0DC8D2F2" w14:textId="77777777" w:rsidR="00EC2472" w:rsidRPr="005D58CB" w:rsidDel="00555229" w:rsidRDefault="00EC2472">
            <w:pPr>
              <w:pStyle w:val="NICETabletext"/>
              <w:jc w:val="center"/>
            </w:pPr>
          </w:p>
        </w:tc>
      </w:tr>
      <w:tr w:rsidR="00EC2472" w:rsidRPr="00FB29CC" w14:paraId="6B727534" w14:textId="77777777">
        <w:tc>
          <w:tcPr>
            <w:tcW w:w="1730" w:type="dxa"/>
            <w:vMerge/>
          </w:tcPr>
          <w:p w14:paraId="039712E5" w14:textId="77777777" w:rsidR="00EC2472" w:rsidRPr="005D58CB" w:rsidRDefault="00EC2472">
            <w:pPr>
              <w:pStyle w:val="NICETabletext"/>
            </w:pPr>
          </w:p>
        </w:tc>
        <w:tc>
          <w:tcPr>
            <w:tcW w:w="1372" w:type="dxa"/>
            <w:vMerge/>
          </w:tcPr>
          <w:p w14:paraId="55BC7D22" w14:textId="77777777" w:rsidR="00EC2472" w:rsidRPr="005D58CB" w:rsidRDefault="00EC2472">
            <w:pPr>
              <w:pStyle w:val="NICETabletext"/>
              <w:jc w:val="center"/>
            </w:pPr>
          </w:p>
        </w:tc>
        <w:tc>
          <w:tcPr>
            <w:tcW w:w="1742" w:type="dxa"/>
          </w:tcPr>
          <w:p w14:paraId="3B19660E" w14:textId="77777777" w:rsidR="00EC2472" w:rsidRPr="005D58CB" w:rsidRDefault="00EC2472">
            <w:pPr>
              <w:pStyle w:val="NICETabletext"/>
              <w:jc w:val="center"/>
            </w:pPr>
            <w:r w:rsidRPr="005D58CB">
              <w:t>500 mg</w:t>
            </w:r>
          </w:p>
        </w:tc>
        <w:tc>
          <w:tcPr>
            <w:tcW w:w="977" w:type="dxa"/>
          </w:tcPr>
          <w:p w14:paraId="586D05B8" w14:textId="77777777" w:rsidR="00EC2472" w:rsidRPr="005D58CB" w:rsidRDefault="00EC2472">
            <w:pPr>
              <w:pStyle w:val="NICETabletext"/>
              <w:jc w:val="center"/>
            </w:pPr>
            <w:r w:rsidRPr="005D58CB">
              <w:t>120</w:t>
            </w:r>
          </w:p>
        </w:tc>
        <w:tc>
          <w:tcPr>
            <w:tcW w:w="1976" w:type="dxa"/>
            <w:vAlign w:val="bottom"/>
          </w:tcPr>
          <w:p w14:paraId="69814D7E" w14:textId="77777777" w:rsidR="00EC2472" w:rsidRPr="005D58CB" w:rsidRDefault="00EC2472">
            <w:pPr>
              <w:pStyle w:val="NICETabletext"/>
              <w:jc w:val="center"/>
            </w:pPr>
            <w:r w:rsidRPr="005D58CB">
              <w:t>£39.23</w:t>
            </w:r>
          </w:p>
        </w:tc>
        <w:tc>
          <w:tcPr>
            <w:tcW w:w="1220" w:type="dxa"/>
            <w:vMerge/>
          </w:tcPr>
          <w:p w14:paraId="2086B8F6" w14:textId="77777777" w:rsidR="00EC2472" w:rsidRPr="005D58CB" w:rsidDel="00555229" w:rsidRDefault="00EC2472">
            <w:pPr>
              <w:pStyle w:val="NICETabletext"/>
              <w:jc w:val="center"/>
            </w:pPr>
          </w:p>
        </w:tc>
      </w:tr>
      <w:tr w:rsidR="00EC2472" w:rsidRPr="00FB29CC" w14:paraId="1474903D" w14:textId="77777777">
        <w:tc>
          <w:tcPr>
            <w:tcW w:w="1730" w:type="dxa"/>
          </w:tcPr>
          <w:p w14:paraId="210742CE" w14:textId="77777777" w:rsidR="00EC2472" w:rsidRPr="005D58CB" w:rsidRDefault="00EC2472">
            <w:pPr>
              <w:pStyle w:val="NICETabletext"/>
            </w:pPr>
            <w:r w:rsidRPr="005D58CB">
              <w:t>Eribulin</w:t>
            </w:r>
          </w:p>
        </w:tc>
        <w:tc>
          <w:tcPr>
            <w:tcW w:w="1372" w:type="dxa"/>
          </w:tcPr>
          <w:p w14:paraId="2E9A9681" w14:textId="77777777" w:rsidR="00EC2472" w:rsidRPr="005D58CB" w:rsidRDefault="00EC2472">
            <w:pPr>
              <w:pStyle w:val="NICETabletext"/>
              <w:jc w:val="center"/>
            </w:pPr>
            <w:r w:rsidRPr="005D58CB">
              <w:t>Vial</w:t>
            </w:r>
          </w:p>
        </w:tc>
        <w:tc>
          <w:tcPr>
            <w:tcW w:w="1742" w:type="dxa"/>
          </w:tcPr>
          <w:p w14:paraId="7B8C9925" w14:textId="77777777" w:rsidR="00EC2472" w:rsidRPr="005D58CB" w:rsidRDefault="00EC2472">
            <w:pPr>
              <w:pStyle w:val="NICETabletext"/>
              <w:jc w:val="center"/>
            </w:pPr>
            <w:r w:rsidRPr="005D58CB">
              <w:t>0.88 mg</w:t>
            </w:r>
          </w:p>
        </w:tc>
        <w:tc>
          <w:tcPr>
            <w:tcW w:w="977" w:type="dxa"/>
          </w:tcPr>
          <w:p w14:paraId="5BDC08D1" w14:textId="77777777" w:rsidR="00EC2472" w:rsidRPr="005D58CB" w:rsidRDefault="00EC2472">
            <w:pPr>
              <w:pStyle w:val="NICETabletext"/>
              <w:jc w:val="center"/>
            </w:pPr>
            <w:r w:rsidRPr="005D58CB">
              <w:t>1</w:t>
            </w:r>
          </w:p>
        </w:tc>
        <w:tc>
          <w:tcPr>
            <w:tcW w:w="1976" w:type="dxa"/>
          </w:tcPr>
          <w:p w14:paraId="234B14D1" w14:textId="77777777" w:rsidR="00EC2472" w:rsidRPr="005D58CB" w:rsidRDefault="00EC2472">
            <w:pPr>
              <w:pStyle w:val="NICETabletext"/>
              <w:jc w:val="center"/>
            </w:pPr>
            <w:r w:rsidRPr="005D58CB">
              <w:t>£361.00</w:t>
            </w:r>
          </w:p>
        </w:tc>
        <w:tc>
          <w:tcPr>
            <w:tcW w:w="1220" w:type="dxa"/>
          </w:tcPr>
          <w:p w14:paraId="126A5611" w14:textId="77777777" w:rsidR="00EC2472" w:rsidRPr="005D58CB" w:rsidRDefault="00EC2472">
            <w:pPr>
              <w:pStyle w:val="NICETabletext"/>
              <w:jc w:val="center"/>
            </w:pPr>
            <w:r w:rsidRPr="005D58CB">
              <w:t>BNF 2022</w:t>
            </w:r>
          </w:p>
        </w:tc>
      </w:tr>
      <w:tr w:rsidR="00EC2472" w:rsidRPr="00FB29CC" w14:paraId="43F48A09" w14:textId="77777777">
        <w:tc>
          <w:tcPr>
            <w:tcW w:w="1730" w:type="dxa"/>
            <w:vMerge w:val="restart"/>
          </w:tcPr>
          <w:p w14:paraId="56CE2144" w14:textId="77777777" w:rsidR="00EC2472" w:rsidRPr="005D58CB" w:rsidRDefault="00EC2472">
            <w:pPr>
              <w:pStyle w:val="NICETabletext"/>
            </w:pPr>
            <w:r w:rsidRPr="005D58CB">
              <w:t>Gemcitabine</w:t>
            </w:r>
          </w:p>
        </w:tc>
        <w:tc>
          <w:tcPr>
            <w:tcW w:w="1372" w:type="dxa"/>
            <w:vMerge w:val="restart"/>
          </w:tcPr>
          <w:p w14:paraId="3CDF14E1" w14:textId="77777777" w:rsidR="00EC2472" w:rsidRPr="005D58CB" w:rsidRDefault="00EC2472">
            <w:pPr>
              <w:pStyle w:val="NICETabletext"/>
              <w:jc w:val="center"/>
            </w:pPr>
            <w:r w:rsidRPr="005D58CB">
              <w:t>Vial</w:t>
            </w:r>
          </w:p>
        </w:tc>
        <w:tc>
          <w:tcPr>
            <w:tcW w:w="1742" w:type="dxa"/>
          </w:tcPr>
          <w:p w14:paraId="5530DA26" w14:textId="77777777" w:rsidR="00EC2472" w:rsidRPr="005D58CB" w:rsidRDefault="00EC2472">
            <w:pPr>
              <w:pStyle w:val="NICETabletext"/>
              <w:jc w:val="center"/>
            </w:pPr>
            <w:r w:rsidRPr="005D58CB">
              <w:t>1000 mg</w:t>
            </w:r>
          </w:p>
        </w:tc>
        <w:tc>
          <w:tcPr>
            <w:tcW w:w="977" w:type="dxa"/>
          </w:tcPr>
          <w:p w14:paraId="4E2DB88C" w14:textId="77777777" w:rsidR="00EC2472" w:rsidRPr="005D58CB" w:rsidRDefault="00EC2472">
            <w:pPr>
              <w:pStyle w:val="NICETabletext"/>
              <w:jc w:val="center"/>
            </w:pPr>
            <w:r w:rsidRPr="005D58CB">
              <w:t>1</w:t>
            </w:r>
          </w:p>
        </w:tc>
        <w:tc>
          <w:tcPr>
            <w:tcW w:w="1976" w:type="dxa"/>
            <w:vAlign w:val="bottom"/>
          </w:tcPr>
          <w:p w14:paraId="4B0DBD68" w14:textId="77777777" w:rsidR="00EC2472" w:rsidRPr="005D58CB" w:rsidRDefault="00EC2472">
            <w:pPr>
              <w:pStyle w:val="NICETabletext"/>
              <w:jc w:val="center"/>
            </w:pPr>
            <w:r w:rsidRPr="005D58CB">
              <w:t>£32.99</w:t>
            </w:r>
          </w:p>
        </w:tc>
        <w:tc>
          <w:tcPr>
            <w:tcW w:w="1220" w:type="dxa"/>
            <w:vMerge w:val="restart"/>
            <w:vAlign w:val="center"/>
          </w:tcPr>
          <w:p w14:paraId="692823DB" w14:textId="77777777" w:rsidR="00EC2472" w:rsidRPr="005D58CB" w:rsidRDefault="00EC2472">
            <w:pPr>
              <w:pStyle w:val="NICETabletext"/>
              <w:jc w:val="center"/>
            </w:pPr>
            <w:r w:rsidRPr="005D58CB">
              <w:t>eMIT 2022</w:t>
            </w:r>
          </w:p>
        </w:tc>
      </w:tr>
      <w:tr w:rsidR="00EC2472" w:rsidRPr="00FB29CC" w14:paraId="7BBE0E17" w14:textId="77777777">
        <w:tc>
          <w:tcPr>
            <w:tcW w:w="1730" w:type="dxa"/>
            <w:vMerge/>
          </w:tcPr>
          <w:p w14:paraId="17605051" w14:textId="77777777" w:rsidR="00EC2472" w:rsidRPr="005D58CB" w:rsidRDefault="00EC2472">
            <w:pPr>
              <w:pStyle w:val="NICETabletext"/>
            </w:pPr>
          </w:p>
        </w:tc>
        <w:tc>
          <w:tcPr>
            <w:tcW w:w="1372" w:type="dxa"/>
            <w:vMerge/>
          </w:tcPr>
          <w:p w14:paraId="64F5ED1E" w14:textId="77777777" w:rsidR="00EC2472" w:rsidRPr="005D58CB" w:rsidRDefault="00EC2472">
            <w:pPr>
              <w:pStyle w:val="NICETabletext"/>
              <w:jc w:val="center"/>
            </w:pPr>
          </w:p>
        </w:tc>
        <w:tc>
          <w:tcPr>
            <w:tcW w:w="1742" w:type="dxa"/>
          </w:tcPr>
          <w:p w14:paraId="499692DB" w14:textId="77777777" w:rsidR="00EC2472" w:rsidRPr="005D58CB" w:rsidRDefault="00EC2472">
            <w:pPr>
              <w:pStyle w:val="NICETabletext"/>
              <w:jc w:val="center"/>
            </w:pPr>
            <w:r w:rsidRPr="005D58CB">
              <w:t>1600 mg</w:t>
            </w:r>
          </w:p>
        </w:tc>
        <w:tc>
          <w:tcPr>
            <w:tcW w:w="977" w:type="dxa"/>
          </w:tcPr>
          <w:p w14:paraId="308CB82C" w14:textId="77777777" w:rsidR="00EC2472" w:rsidRPr="005D58CB" w:rsidRDefault="00EC2472">
            <w:pPr>
              <w:pStyle w:val="NICETabletext"/>
              <w:jc w:val="center"/>
            </w:pPr>
            <w:r w:rsidRPr="005D58CB">
              <w:t>1</w:t>
            </w:r>
          </w:p>
        </w:tc>
        <w:tc>
          <w:tcPr>
            <w:tcW w:w="1976" w:type="dxa"/>
            <w:vAlign w:val="bottom"/>
          </w:tcPr>
          <w:p w14:paraId="218236F2" w14:textId="77777777" w:rsidR="00EC2472" w:rsidRPr="005D58CB" w:rsidRDefault="00EC2472">
            <w:pPr>
              <w:pStyle w:val="NICETabletext"/>
              <w:jc w:val="center"/>
            </w:pPr>
            <w:r w:rsidRPr="005D58CB">
              <w:t>£35.99</w:t>
            </w:r>
          </w:p>
        </w:tc>
        <w:tc>
          <w:tcPr>
            <w:tcW w:w="1220" w:type="dxa"/>
            <w:vMerge/>
            <w:vAlign w:val="center"/>
          </w:tcPr>
          <w:p w14:paraId="1B8295EB" w14:textId="77777777" w:rsidR="00EC2472" w:rsidRPr="005D58CB" w:rsidRDefault="00EC2472">
            <w:pPr>
              <w:pStyle w:val="NICETabletext"/>
              <w:jc w:val="center"/>
            </w:pPr>
          </w:p>
        </w:tc>
      </w:tr>
      <w:tr w:rsidR="00EC2472" w:rsidRPr="00FB29CC" w14:paraId="1F8560E7" w14:textId="77777777">
        <w:tc>
          <w:tcPr>
            <w:tcW w:w="1730" w:type="dxa"/>
            <w:vMerge/>
          </w:tcPr>
          <w:p w14:paraId="452F91A0" w14:textId="77777777" w:rsidR="00EC2472" w:rsidRPr="005D58CB" w:rsidRDefault="00EC2472">
            <w:pPr>
              <w:pStyle w:val="NICETabletext"/>
            </w:pPr>
          </w:p>
        </w:tc>
        <w:tc>
          <w:tcPr>
            <w:tcW w:w="1372" w:type="dxa"/>
            <w:vMerge/>
          </w:tcPr>
          <w:p w14:paraId="4CF277F9" w14:textId="77777777" w:rsidR="00EC2472" w:rsidRPr="005D58CB" w:rsidRDefault="00EC2472">
            <w:pPr>
              <w:pStyle w:val="NICETabletext"/>
              <w:jc w:val="center"/>
            </w:pPr>
          </w:p>
        </w:tc>
        <w:tc>
          <w:tcPr>
            <w:tcW w:w="1742" w:type="dxa"/>
          </w:tcPr>
          <w:p w14:paraId="0CF164ED" w14:textId="77777777" w:rsidR="00EC2472" w:rsidRPr="005D58CB" w:rsidRDefault="00EC2472">
            <w:pPr>
              <w:pStyle w:val="NICETabletext"/>
              <w:jc w:val="center"/>
            </w:pPr>
            <w:r w:rsidRPr="005D58CB">
              <w:t>1800 mg</w:t>
            </w:r>
          </w:p>
        </w:tc>
        <w:tc>
          <w:tcPr>
            <w:tcW w:w="977" w:type="dxa"/>
          </w:tcPr>
          <w:p w14:paraId="23B986EE" w14:textId="77777777" w:rsidR="00EC2472" w:rsidRPr="005D58CB" w:rsidRDefault="00EC2472">
            <w:pPr>
              <w:pStyle w:val="NICETabletext"/>
              <w:jc w:val="center"/>
            </w:pPr>
            <w:r w:rsidRPr="005D58CB">
              <w:t>1</w:t>
            </w:r>
          </w:p>
        </w:tc>
        <w:tc>
          <w:tcPr>
            <w:tcW w:w="1976" w:type="dxa"/>
            <w:vAlign w:val="bottom"/>
          </w:tcPr>
          <w:p w14:paraId="1F7A2018" w14:textId="77777777" w:rsidR="00EC2472" w:rsidRPr="005D58CB" w:rsidRDefault="00EC2472">
            <w:pPr>
              <w:pStyle w:val="NICETabletext"/>
              <w:jc w:val="center"/>
            </w:pPr>
            <w:r w:rsidRPr="005D58CB">
              <w:t>£38.99</w:t>
            </w:r>
          </w:p>
        </w:tc>
        <w:tc>
          <w:tcPr>
            <w:tcW w:w="1220" w:type="dxa"/>
            <w:vMerge/>
            <w:vAlign w:val="center"/>
          </w:tcPr>
          <w:p w14:paraId="2B2E0513" w14:textId="77777777" w:rsidR="00EC2472" w:rsidRPr="005D58CB" w:rsidRDefault="00EC2472">
            <w:pPr>
              <w:pStyle w:val="NICETabletext"/>
              <w:jc w:val="center"/>
            </w:pPr>
          </w:p>
        </w:tc>
      </w:tr>
      <w:tr w:rsidR="00EC2472" w:rsidRPr="00FB29CC" w14:paraId="191284C0" w14:textId="77777777">
        <w:tc>
          <w:tcPr>
            <w:tcW w:w="1730" w:type="dxa"/>
            <w:vMerge/>
          </w:tcPr>
          <w:p w14:paraId="5AE33DD5" w14:textId="77777777" w:rsidR="00EC2472" w:rsidRPr="005D58CB" w:rsidRDefault="00EC2472">
            <w:pPr>
              <w:pStyle w:val="NICETabletext"/>
            </w:pPr>
          </w:p>
        </w:tc>
        <w:tc>
          <w:tcPr>
            <w:tcW w:w="1372" w:type="dxa"/>
            <w:vMerge/>
          </w:tcPr>
          <w:p w14:paraId="5AC7EBE5" w14:textId="77777777" w:rsidR="00EC2472" w:rsidRPr="005D58CB" w:rsidRDefault="00EC2472">
            <w:pPr>
              <w:pStyle w:val="NICETabletext"/>
              <w:jc w:val="center"/>
            </w:pPr>
          </w:p>
        </w:tc>
        <w:tc>
          <w:tcPr>
            <w:tcW w:w="1742" w:type="dxa"/>
          </w:tcPr>
          <w:p w14:paraId="42B19006" w14:textId="77777777" w:rsidR="00EC2472" w:rsidRPr="005D58CB" w:rsidRDefault="00EC2472">
            <w:pPr>
              <w:pStyle w:val="NICETabletext"/>
              <w:jc w:val="center"/>
            </w:pPr>
            <w:r w:rsidRPr="005D58CB">
              <w:t>2000 mg</w:t>
            </w:r>
          </w:p>
        </w:tc>
        <w:tc>
          <w:tcPr>
            <w:tcW w:w="977" w:type="dxa"/>
          </w:tcPr>
          <w:p w14:paraId="30EF1C3C" w14:textId="77777777" w:rsidR="00EC2472" w:rsidRPr="005D58CB" w:rsidRDefault="00EC2472">
            <w:pPr>
              <w:pStyle w:val="NICETabletext"/>
              <w:jc w:val="center"/>
            </w:pPr>
            <w:r w:rsidRPr="005D58CB">
              <w:t>1</w:t>
            </w:r>
          </w:p>
        </w:tc>
        <w:tc>
          <w:tcPr>
            <w:tcW w:w="1976" w:type="dxa"/>
            <w:vAlign w:val="bottom"/>
          </w:tcPr>
          <w:p w14:paraId="601AEC68" w14:textId="77777777" w:rsidR="00EC2472" w:rsidRPr="005D58CB" w:rsidRDefault="00EC2472">
            <w:pPr>
              <w:pStyle w:val="NICETabletext"/>
              <w:jc w:val="center"/>
            </w:pPr>
            <w:r w:rsidRPr="005D58CB">
              <w:t>£42.73</w:t>
            </w:r>
          </w:p>
        </w:tc>
        <w:tc>
          <w:tcPr>
            <w:tcW w:w="1220" w:type="dxa"/>
            <w:vMerge/>
            <w:vAlign w:val="center"/>
          </w:tcPr>
          <w:p w14:paraId="03EC3DFB" w14:textId="77777777" w:rsidR="00EC2472" w:rsidRPr="005D58CB" w:rsidRDefault="00EC2472">
            <w:pPr>
              <w:pStyle w:val="NICETabletext"/>
              <w:jc w:val="center"/>
            </w:pPr>
          </w:p>
        </w:tc>
      </w:tr>
      <w:tr w:rsidR="00EC2472" w:rsidRPr="00FB29CC" w14:paraId="707C6F75" w14:textId="77777777">
        <w:tc>
          <w:tcPr>
            <w:tcW w:w="1730" w:type="dxa"/>
            <w:vMerge/>
          </w:tcPr>
          <w:p w14:paraId="767B86EC" w14:textId="77777777" w:rsidR="00EC2472" w:rsidRPr="005D58CB" w:rsidRDefault="00EC2472">
            <w:pPr>
              <w:pStyle w:val="NICETabletext"/>
            </w:pPr>
          </w:p>
        </w:tc>
        <w:tc>
          <w:tcPr>
            <w:tcW w:w="1372" w:type="dxa"/>
            <w:vMerge/>
          </w:tcPr>
          <w:p w14:paraId="7BF40F61" w14:textId="77777777" w:rsidR="00EC2472" w:rsidRPr="005D58CB" w:rsidRDefault="00EC2472">
            <w:pPr>
              <w:pStyle w:val="NICETabletext"/>
              <w:jc w:val="center"/>
            </w:pPr>
          </w:p>
        </w:tc>
        <w:tc>
          <w:tcPr>
            <w:tcW w:w="1742" w:type="dxa"/>
          </w:tcPr>
          <w:p w14:paraId="5CFF01FC" w14:textId="77777777" w:rsidR="00EC2472" w:rsidRPr="00A710D0" w:rsidRDefault="00EC2472">
            <w:pPr>
              <w:pStyle w:val="NICETabletext"/>
              <w:jc w:val="center"/>
            </w:pPr>
            <w:r w:rsidRPr="00A710D0">
              <w:t>2200 mg</w:t>
            </w:r>
          </w:p>
        </w:tc>
        <w:tc>
          <w:tcPr>
            <w:tcW w:w="977" w:type="dxa"/>
          </w:tcPr>
          <w:p w14:paraId="3DFC033A" w14:textId="77777777" w:rsidR="00EC2472" w:rsidRPr="00A710D0" w:rsidRDefault="00EC2472">
            <w:pPr>
              <w:pStyle w:val="NICETabletext"/>
              <w:jc w:val="center"/>
            </w:pPr>
            <w:r w:rsidRPr="00A710D0">
              <w:t>1</w:t>
            </w:r>
          </w:p>
        </w:tc>
        <w:tc>
          <w:tcPr>
            <w:tcW w:w="1976" w:type="dxa"/>
            <w:vAlign w:val="bottom"/>
          </w:tcPr>
          <w:p w14:paraId="0814AA61" w14:textId="77777777" w:rsidR="00EC2472" w:rsidRPr="00A710D0" w:rsidRDefault="00EC2472">
            <w:pPr>
              <w:pStyle w:val="NICETabletext"/>
              <w:jc w:val="center"/>
            </w:pPr>
            <w:r w:rsidRPr="00A710D0">
              <w:t>£49.50</w:t>
            </w:r>
          </w:p>
        </w:tc>
        <w:tc>
          <w:tcPr>
            <w:tcW w:w="1220" w:type="dxa"/>
            <w:vMerge/>
            <w:vAlign w:val="center"/>
          </w:tcPr>
          <w:p w14:paraId="1BD90AB5" w14:textId="77777777" w:rsidR="00EC2472" w:rsidRPr="005D58CB" w:rsidRDefault="00EC2472">
            <w:pPr>
              <w:pStyle w:val="NICETabletext"/>
              <w:jc w:val="center"/>
            </w:pPr>
          </w:p>
        </w:tc>
      </w:tr>
      <w:tr w:rsidR="00EC2472" w:rsidRPr="00FB29CC" w14:paraId="4B6F67A5" w14:textId="77777777">
        <w:tc>
          <w:tcPr>
            <w:tcW w:w="1730" w:type="dxa"/>
            <w:vMerge w:val="restart"/>
          </w:tcPr>
          <w:p w14:paraId="70CCD410" w14:textId="77777777" w:rsidR="00EC2472" w:rsidRPr="005D58CB" w:rsidRDefault="00EC2472">
            <w:pPr>
              <w:pStyle w:val="NICETabletext"/>
            </w:pPr>
            <w:r w:rsidRPr="005D58CB">
              <w:t>Paclitaxel</w:t>
            </w:r>
          </w:p>
        </w:tc>
        <w:tc>
          <w:tcPr>
            <w:tcW w:w="1372" w:type="dxa"/>
            <w:vMerge w:val="restart"/>
          </w:tcPr>
          <w:p w14:paraId="7CF04DB0" w14:textId="77777777" w:rsidR="00EC2472" w:rsidRPr="005D58CB" w:rsidRDefault="00EC2472">
            <w:pPr>
              <w:pStyle w:val="NICETabletext"/>
              <w:jc w:val="center"/>
            </w:pPr>
            <w:r w:rsidRPr="005D58CB">
              <w:t>Vial</w:t>
            </w:r>
          </w:p>
        </w:tc>
        <w:tc>
          <w:tcPr>
            <w:tcW w:w="1742" w:type="dxa"/>
          </w:tcPr>
          <w:p w14:paraId="29E15E16" w14:textId="77777777" w:rsidR="00EC2472" w:rsidRPr="005D58CB" w:rsidRDefault="00EC2472">
            <w:pPr>
              <w:pStyle w:val="NICETabletext"/>
              <w:jc w:val="center"/>
            </w:pPr>
            <w:r w:rsidRPr="005D58CB">
              <w:t>100 mg</w:t>
            </w:r>
          </w:p>
        </w:tc>
        <w:tc>
          <w:tcPr>
            <w:tcW w:w="977" w:type="dxa"/>
          </w:tcPr>
          <w:p w14:paraId="45E3434A" w14:textId="77777777" w:rsidR="00EC2472" w:rsidRPr="005D58CB" w:rsidRDefault="00EC2472">
            <w:pPr>
              <w:pStyle w:val="NICETabletext"/>
              <w:jc w:val="center"/>
            </w:pPr>
            <w:r w:rsidRPr="005D58CB">
              <w:t>1</w:t>
            </w:r>
          </w:p>
        </w:tc>
        <w:tc>
          <w:tcPr>
            <w:tcW w:w="1976" w:type="dxa"/>
          </w:tcPr>
          <w:p w14:paraId="3A994ACB" w14:textId="77777777" w:rsidR="00EC2472" w:rsidRPr="005D58CB" w:rsidRDefault="00EC2472">
            <w:pPr>
              <w:pStyle w:val="NICETabletext"/>
              <w:jc w:val="center"/>
            </w:pPr>
            <w:r w:rsidRPr="005D58CB">
              <w:t>£12.47</w:t>
            </w:r>
          </w:p>
        </w:tc>
        <w:tc>
          <w:tcPr>
            <w:tcW w:w="1220" w:type="dxa"/>
            <w:vMerge w:val="restart"/>
            <w:vAlign w:val="center"/>
          </w:tcPr>
          <w:p w14:paraId="25D73094" w14:textId="77777777" w:rsidR="00EC2472" w:rsidRPr="005D58CB" w:rsidRDefault="00EC2472">
            <w:pPr>
              <w:pStyle w:val="NICETabletext"/>
              <w:jc w:val="center"/>
            </w:pPr>
            <w:r w:rsidRPr="005D58CB">
              <w:t>eMIT 2022</w:t>
            </w:r>
          </w:p>
        </w:tc>
      </w:tr>
      <w:tr w:rsidR="00EC2472" w:rsidRPr="00FB29CC" w14:paraId="78FFC56D" w14:textId="77777777">
        <w:tc>
          <w:tcPr>
            <w:tcW w:w="1730" w:type="dxa"/>
            <w:vMerge/>
          </w:tcPr>
          <w:p w14:paraId="0BE80288" w14:textId="77777777" w:rsidR="00EC2472" w:rsidRPr="005D58CB" w:rsidRDefault="00EC2472">
            <w:pPr>
              <w:pStyle w:val="NICETabletext"/>
            </w:pPr>
          </w:p>
        </w:tc>
        <w:tc>
          <w:tcPr>
            <w:tcW w:w="1372" w:type="dxa"/>
            <w:vMerge/>
          </w:tcPr>
          <w:p w14:paraId="5EB5C9DC" w14:textId="77777777" w:rsidR="00EC2472" w:rsidRPr="005D58CB" w:rsidRDefault="00EC2472">
            <w:pPr>
              <w:pStyle w:val="NICETabletext"/>
              <w:jc w:val="center"/>
            </w:pPr>
          </w:p>
        </w:tc>
        <w:tc>
          <w:tcPr>
            <w:tcW w:w="1742" w:type="dxa"/>
          </w:tcPr>
          <w:p w14:paraId="7F0DEE6F" w14:textId="77777777" w:rsidR="00EC2472" w:rsidRPr="005D58CB" w:rsidRDefault="00EC2472">
            <w:pPr>
              <w:pStyle w:val="NICETabletext"/>
              <w:jc w:val="center"/>
            </w:pPr>
            <w:r w:rsidRPr="005D58CB">
              <w:t>150 mg</w:t>
            </w:r>
          </w:p>
        </w:tc>
        <w:tc>
          <w:tcPr>
            <w:tcW w:w="977" w:type="dxa"/>
          </w:tcPr>
          <w:p w14:paraId="54811FA5" w14:textId="77777777" w:rsidR="00EC2472" w:rsidRPr="005D58CB" w:rsidRDefault="00EC2472">
            <w:pPr>
              <w:pStyle w:val="NICETabletext"/>
              <w:jc w:val="center"/>
            </w:pPr>
            <w:r w:rsidRPr="005D58CB">
              <w:t>1</w:t>
            </w:r>
          </w:p>
        </w:tc>
        <w:tc>
          <w:tcPr>
            <w:tcW w:w="1976" w:type="dxa"/>
            <w:vAlign w:val="bottom"/>
          </w:tcPr>
          <w:p w14:paraId="78A7D893" w14:textId="77777777" w:rsidR="00EC2472" w:rsidRPr="005D58CB" w:rsidRDefault="00EC2472">
            <w:pPr>
              <w:pStyle w:val="NICETabletext"/>
              <w:jc w:val="center"/>
            </w:pPr>
            <w:r w:rsidRPr="005D58CB">
              <w:t>£14.23</w:t>
            </w:r>
          </w:p>
        </w:tc>
        <w:tc>
          <w:tcPr>
            <w:tcW w:w="1220" w:type="dxa"/>
            <w:vMerge/>
          </w:tcPr>
          <w:p w14:paraId="5A2C8539" w14:textId="77777777" w:rsidR="00EC2472" w:rsidRPr="005D58CB" w:rsidRDefault="00EC2472">
            <w:pPr>
              <w:pStyle w:val="NICETabletext"/>
              <w:jc w:val="center"/>
            </w:pPr>
          </w:p>
        </w:tc>
      </w:tr>
      <w:tr w:rsidR="00EC2472" w:rsidRPr="00FB29CC" w14:paraId="1BB7FF67" w14:textId="77777777">
        <w:tc>
          <w:tcPr>
            <w:tcW w:w="1730" w:type="dxa"/>
            <w:vMerge/>
          </w:tcPr>
          <w:p w14:paraId="0745F21E" w14:textId="77777777" w:rsidR="00EC2472" w:rsidRPr="005D58CB" w:rsidRDefault="00EC2472">
            <w:pPr>
              <w:pStyle w:val="NICETabletext"/>
            </w:pPr>
          </w:p>
        </w:tc>
        <w:tc>
          <w:tcPr>
            <w:tcW w:w="1372" w:type="dxa"/>
            <w:vMerge/>
          </w:tcPr>
          <w:p w14:paraId="216624C5" w14:textId="77777777" w:rsidR="00EC2472" w:rsidRPr="005D58CB" w:rsidRDefault="00EC2472">
            <w:pPr>
              <w:pStyle w:val="NICETabletext"/>
              <w:jc w:val="center"/>
            </w:pPr>
          </w:p>
        </w:tc>
        <w:tc>
          <w:tcPr>
            <w:tcW w:w="1742" w:type="dxa"/>
          </w:tcPr>
          <w:p w14:paraId="669D520F" w14:textId="77777777" w:rsidR="00EC2472" w:rsidRPr="005D58CB" w:rsidRDefault="00EC2472">
            <w:pPr>
              <w:pStyle w:val="NICETabletext"/>
              <w:jc w:val="center"/>
            </w:pPr>
            <w:r w:rsidRPr="005D58CB">
              <w:t>300 mg</w:t>
            </w:r>
          </w:p>
        </w:tc>
        <w:tc>
          <w:tcPr>
            <w:tcW w:w="977" w:type="dxa"/>
          </w:tcPr>
          <w:p w14:paraId="3C620801" w14:textId="77777777" w:rsidR="00EC2472" w:rsidRPr="005D58CB" w:rsidRDefault="00EC2472">
            <w:pPr>
              <w:pStyle w:val="NICETabletext"/>
              <w:jc w:val="center"/>
            </w:pPr>
            <w:r w:rsidRPr="005D58CB">
              <w:t>1</w:t>
            </w:r>
          </w:p>
        </w:tc>
        <w:tc>
          <w:tcPr>
            <w:tcW w:w="1976" w:type="dxa"/>
            <w:vAlign w:val="bottom"/>
          </w:tcPr>
          <w:p w14:paraId="17D9E030" w14:textId="77777777" w:rsidR="00EC2472" w:rsidRPr="005D58CB" w:rsidRDefault="00EC2472">
            <w:pPr>
              <w:pStyle w:val="NICETabletext"/>
              <w:jc w:val="center"/>
            </w:pPr>
            <w:r w:rsidRPr="005D58CB">
              <w:t>£39.81</w:t>
            </w:r>
          </w:p>
        </w:tc>
        <w:tc>
          <w:tcPr>
            <w:tcW w:w="1220" w:type="dxa"/>
            <w:vMerge/>
          </w:tcPr>
          <w:p w14:paraId="1C7A5267" w14:textId="77777777" w:rsidR="00EC2472" w:rsidRPr="005D58CB" w:rsidRDefault="00EC2472">
            <w:pPr>
              <w:pStyle w:val="NICETabletext"/>
              <w:jc w:val="center"/>
            </w:pPr>
          </w:p>
        </w:tc>
      </w:tr>
      <w:tr w:rsidR="00EC2472" w:rsidRPr="00FB29CC" w14:paraId="55D66878" w14:textId="77777777">
        <w:tc>
          <w:tcPr>
            <w:tcW w:w="1730" w:type="dxa"/>
          </w:tcPr>
          <w:p w14:paraId="7CCDDEEB" w14:textId="77777777" w:rsidR="00EC2472" w:rsidRPr="005D58CB" w:rsidRDefault="00EC2472">
            <w:pPr>
              <w:pStyle w:val="NICETabletext"/>
            </w:pPr>
            <w:r w:rsidRPr="005D58CB">
              <w:t>Nab-paclitaxel</w:t>
            </w:r>
          </w:p>
        </w:tc>
        <w:tc>
          <w:tcPr>
            <w:tcW w:w="1372" w:type="dxa"/>
          </w:tcPr>
          <w:p w14:paraId="00EDC8AC" w14:textId="77777777" w:rsidR="00EC2472" w:rsidRPr="005D58CB" w:rsidRDefault="00EC2472">
            <w:pPr>
              <w:pStyle w:val="NICETabletext"/>
              <w:jc w:val="center"/>
            </w:pPr>
            <w:r w:rsidRPr="005D58CB">
              <w:t>Vial</w:t>
            </w:r>
          </w:p>
        </w:tc>
        <w:tc>
          <w:tcPr>
            <w:tcW w:w="1742" w:type="dxa"/>
          </w:tcPr>
          <w:p w14:paraId="3D382628" w14:textId="77777777" w:rsidR="00EC2472" w:rsidRPr="005D58CB" w:rsidRDefault="00EC2472">
            <w:pPr>
              <w:pStyle w:val="NICETabletext"/>
              <w:jc w:val="center"/>
            </w:pPr>
            <w:r w:rsidRPr="005D58CB">
              <w:t>100 mg</w:t>
            </w:r>
          </w:p>
        </w:tc>
        <w:tc>
          <w:tcPr>
            <w:tcW w:w="977" w:type="dxa"/>
          </w:tcPr>
          <w:p w14:paraId="2E1CA4CD" w14:textId="77777777" w:rsidR="00EC2472" w:rsidRPr="005D58CB" w:rsidRDefault="00EC2472">
            <w:pPr>
              <w:pStyle w:val="NICETabletext"/>
              <w:jc w:val="center"/>
            </w:pPr>
            <w:r w:rsidRPr="005D58CB">
              <w:t>1</w:t>
            </w:r>
          </w:p>
        </w:tc>
        <w:tc>
          <w:tcPr>
            <w:tcW w:w="1976" w:type="dxa"/>
          </w:tcPr>
          <w:p w14:paraId="1BEB0A5E" w14:textId="77777777" w:rsidR="00EC2472" w:rsidRPr="005D58CB" w:rsidRDefault="00EC2472">
            <w:pPr>
              <w:pStyle w:val="NICETabletext"/>
              <w:jc w:val="center"/>
            </w:pPr>
            <w:r w:rsidRPr="005D58CB">
              <w:t>£118.36</w:t>
            </w:r>
          </w:p>
        </w:tc>
        <w:tc>
          <w:tcPr>
            <w:tcW w:w="1220" w:type="dxa"/>
          </w:tcPr>
          <w:p w14:paraId="22F96CFA" w14:textId="77777777" w:rsidR="00EC2472" w:rsidRPr="005D58CB" w:rsidRDefault="00EC2472">
            <w:pPr>
              <w:pStyle w:val="NICETabletext"/>
              <w:jc w:val="center"/>
            </w:pPr>
            <w:r w:rsidRPr="005D58CB">
              <w:t>eMIT 2022</w:t>
            </w:r>
          </w:p>
        </w:tc>
      </w:tr>
    </w:tbl>
    <w:p w14:paraId="1D729F88" w14:textId="77777777" w:rsidR="00EC2472" w:rsidRPr="00FB29CC" w:rsidRDefault="00EC2472" w:rsidP="00EC2472">
      <w:pPr>
        <w:pStyle w:val="Footnotes"/>
      </w:pPr>
      <w:r w:rsidRPr="00FB29CC">
        <w:t>Abbreviations: BNF – British National Formulary; eMIT – electronic Market Information Tool; PAS, patient access scheme; T-DXd, trastuzumab deruxtecan.</w:t>
      </w:r>
    </w:p>
    <w:p w14:paraId="515EF960" w14:textId="05F23513" w:rsidR="00EC2472" w:rsidRPr="005D58CB" w:rsidRDefault="00EC2472" w:rsidP="00EC2472">
      <w:pPr>
        <w:pStyle w:val="Body"/>
      </w:pPr>
      <w:r w:rsidRPr="00FB29CC">
        <w:t>The dosing schedule for T-DXd was taken from the proposed posology for T-DXd in this indication and aligned with the dosing schedule used in DESTINY-Breast04. T-DXd is administered at a dose of 5.4 mg/kg once per 21-day cycle.</w:t>
      </w:r>
      <w:r w:rsidRPr="00FB29CC">
        <w:fldChar w:fldCharType="begin"/>
      </w:r>
      <w:r w:rsidR="00CA6345">
        <w:instrText xml:space="preserve"> ADDIN ZOTERO_ITEM CSL_CITATION {"citationID":"RfztNYc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FB29CC">
        <w:fldChar w:fldCharType="separate"/>
      </w:r>
      <w:r w:rsidR="00FD57F4" w:rsidRPr="00FD57F4">
        <w:rPr>
          <w:rFonts w:cs="Arial"/>
          <w:szCs w:val="24"/>
          <w:vertAlign w:val="superscript"/>
        </w:rPr>
        <w:t>7</w:t>
      </w:r>
      <w:r w:rsidRPr="00FB29CC">
        <w:fldChar w:fldCharType="end"/>
      </w:r>
      <w:r w:rsidRPr="005D58CB">
        <w:t xml:space="preserve"> The dosing schedules of  individual agents in the TPC arm in DESTINY-Breast04 </w:t>
      </w:r>
      <w:r>
        <w:t xml:space="preserve">protocol </w:t>
      </w:r>
      <w:r w:rsidRPr="005D58CB">
        <w:t>were aligned with local licenses for each country. For the purposes of the cost-effectiveness modelling, doses of individual TPC agents were taken from the SmPC</w:t>
      </w:r>
      <w:r w:rsidRPr="005D58CB">
        <w:fldChar w:fldCharType="begin"/>
      </w:r>
      <w:r w:rsidR="00CA6345">
        <w:instrText xml:space="preserve"> ADDIN ZOTERO_ITEM CSL_CITATION {"citationID":"HB81Qabm","properties":{"formattedCitation":"\\super 18, 144,180\\uc0\\u8211{}182\\nosupersub{}","plainCitation":"18, 144,180–182","noteIndex":0},"citationItems":[{"id":65852,"uris":["http://zotero.org/groups/4797619/items/AT863AI3"],"itemData":{"id":65852,"type":"webpage","abstract":"Enhertu extended survival in patients with metastatic HER2-low breast cancer longer than standard chemo, a clinical trial showed.","genre":"cgvBlogPost","language":"en","note":"archive_location: nciglobal,ncienterprise","title":"Trastuzumab Deruxtecan for Metastatic HER2-Low Breast Cancer - NCI","URL":"https://www.cancer.gov/news-events/cancer-currents-blog/2022/enhertu-her2-low-breast-cancer","accessed":{"date-parts":[["2022",9,29]]},"issued":{"date-parts":[["2022",7,5]]}}},{"id":66437,"uris":["http://zotero.org/groups/4797619/items/RJVS3G8H"],"itemData":{"id":66437,"type":"webpage","title":"Halaven 0.44 mg/ml solution for injection - Summary of Product Characteristics (SmPC)","URL":"https://www.medicines.org.uk/emc/product/4517","author":[{"family":"emc","given":""}],"accessed":{"date-parts":[["2023",1,24]]},"issued":{"date-parts":[["2023"]],"season":"01"}},"label":"page"},{"id":66440,"uris":["http://zotero.org/groups/4797619/items/34ZDLFNE"],"itemData":{"id":66440,"type":"webpage","title":"Capecitabine 500 mg film-coated tablets - Summary of Product Characteristics (SmPC)","URL":"https://www.medicines.org.uk/emc/product/9939/smpc#gref","author":[{"family":"emc","given":""}],"accessed":{"date-parts":[["2023",1,24]]},"issued":{"date-parts":[["2021"]],"season":"04"}}},{"id":66438,"uris":["http://zotero.org/groups/4797619/items/3VPA67FD"],"itemData":{"id":66438,"type":"webpage","title":"Paclitaxel 6 mg/ml concentrate for solution for infusion - Summary of Product Characteristics (SmPC)","URL":"https://www.medicines.org.uk/emc/product/3891/smpc#gref","author":[{"family":"emc","given":""}],"accessed":{"date-parts":[["2023",1,24]]},"issued":{"date-parts":[["2023"]]}}},{"id":66439,"uris":["http://zotero.org/groups/4797619/items/6PNTVLDN"],"itemData":{"id":66439,"type":"webpage","title":"Abraxane 5 mg/ml powder for dispersion for infusion - Summary of Product Characteristics (SmPC)","URL":"https://www.medicines.org.uk/emc/product/6438/smpc#gref","author":[{"family":"emc","given":""}],"accessed":{"date-parts":[["2023",1,24]]},"issued":{"date-parts":[["2021"]],"season":"10"}}}],"schema":"https://github.com/citation-style-language/schema/raw/master/csl-citation.json"} </w:instrText>
      </w:r>
      <w:r w:rsidRPr="005D58CB">
        <w:fldChar w:fldCharType="separate"/>
      </w:r>
      <w:r w:rsidR="00CA6345" w:rsidRPr="00CA6345">
        <w:rPr>
          <w:rFonts w:cs="Arial"/>
          <w:szCs w:val="24"/>
          <w:vertAlign w:val="superscript"/>
        </w:rPr>
        <w:t>18, 144,180–182</w:t>
      </w:r>
      <w:r w:rsidRPr="005D58CB">
        <w:fldChar w:fldCharType="end"/>
      </w:r>
      <w:r w:rsidRPr="005D58CB">
        <w:t xml:space="preserve"> to accurately reflect the dose patients are expected to receive in the UK</w:t>
      </w:r>
      <w:r w:rsidR="00D4692B">
        <w:t xml:space="preserve">, which is consistent with DESTINY-Breast04 for all drugs except </w:t>
      </w:r>
      <w:r w:rsidR="009611DB">
        <w:t>gemcitabine</w:t>
      </w:r>
      <w:r w:rsidRPr="005D58CB">
        <w:t>.</w:t>
      </w:r>
      <w:r w:rsidR="009D5589">
        <w:fldChar w:fldCharType="begin"/>
      </w:r>
      <w:r w:rsidR="00CA6345">
        <w:instrText xml:space="preserve"> ADDIN ZOTERO_ITEM CSL_CITATION {"citationID":"d4vXsFzl","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9D5589">
        <w:fldChar w:fldCharType="separate"/>
      </w:r>
      <w:r w:rsidR="00FD57F4" w:rsidRPr="00FD57F4">
        <w:rPr>
          <w:rFonts w:cs="Arial"/>
          <w:szCs w:val="24"/>
          <w:vertAlign w:val="superscript"/>
        </w:rPr>
        <w:t>7</w:t>
      </w:r>
      <w:r w:rsidR="009D5589">
        <w:fldChar w:fldCharType="end"/>
      </w:r>
      <w:r w:rsidRPr="005D58CB">
        <w:t xml:space="preserve"> As </w:t>
      </w:r>
      <w:r>
        <w:t>g</w:t>
      </w:r>
      <w:r w:rsidRPr="005D58CB">
        <w:t xml:space="preserve">emcitabine as a monotherapy is not licensed in the UK, the dose and frequency of administration for </w:t>
      </w:r>
      <w:r>
        <w:t>g</w:t>
      </w:r>
      <w:r w:rsidRPr="005D58CB">
        <w:t xml:space="preserve">emcitabine is aligned with the SmPC for </w:t>
      </w:r>
      <w:r>
        <w:lastRenderedPageBreak/>
        <w:t>g</w:t>
      </w:r>
      <w:r w:rsidRPr="005D58CB">
        <w:t>emcitabine in combination with paclitaxel.</w:t>
      </w:r>
      <w:r w:rsidRPr="005D58CB">
        <w:fldChar w:fldCharType="begin"/>
      </w:r>
      <w:r w:rsidR="00CA6345">
        <w:instrText xml:space="preserve"> ADDIN ZOTERO_ITEM CSL_CITATION {"citationID":"ClgwgyXA","properties":{"formattedCitation":"\\super 183\\nosupersub{}","plainCitation":"183","noteIndex":0},"citationItems":[{"id":66442,"uris":["http://zotero.org/groups/4797619/items/7L9VTEW5"],"itemData":{"id":66442,"type":"webpage","title":"Gemcitabine 10 mg/ml, solution for infusion - Summary of Product Characteristics (SmPC)","URL":"https://www.medicines.org.uk/emc/product/7298/smpc#gref","author":[{"family":"emc","given":""}],"accessed":{"date-parts":[["2023",1,24]]},"issued":{"date-parts":[["2023"]]}},"label":"page"}],"schema":"https://github.com/citation-style-language/schema/raw/master/csl-citation.json"} </w:instrText>
      </w:r>
      <w:r w:rsidRPr="005D58CB">
        <w:fldChar w:fldCharType="separate"/>
      </w:r>
      <w:r w:rsidR="00CA6345" w:rsidRPr="00CA6345">
        <w:rPr>
          <w:rFonts w:cs="Arial"/>
          <w:szCs w:val="24"/>
          <w:vertAlign w:val="superscript"/>
        </w:rPr>
        <w:t>183</w:t>
      </w:r>
      <w:r w:rsidRPr="005D58CB">
        <w:fldChar w:fldCharType="end"/>
      </w:r>
      <w:r w:rsidRPr="00FB29CC">
        <w:t xml:space="preserve"> </w:t>
      </w:r>
      <w:r w:rsidRPr="003C648C">
        <w:rPr>
          <w:b/>
          <w:bCs/>
        </w:rPr>
        <w:fldChar w:fldCharType="begin"/>
      </w:r>
      <w:r w:rsidRPr="003C648C">
        <w:rPr>
          <w:b/>
          <w:bCs/>
        </w:rPr>
        <w:instrText xml:space="preserve"> REF _Ref119918099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3</w:t>
      </w:r>
      <w:r w:rsidRPr="003C648C">
        <w:rPr>
          <w:b/>
          <w:bCs/>
        </w:rPr>
        <w:fldChar w:fldCharType="end"/>
      </w:r>
      <w:r w:rsidRPr="005D58CB">
        <w:t xml:space="preserve"> provides details of all treatment dosing regimens modelled in the CEM.</w:t>
      </w:r>
    </w:p>
    <w:p w14:paraId="4391B0F7" w14:textId="487B71B5" w:rsidR="00EC2472" w:rsidRPr="005D58CB" w:rsidRDefault="00EC2472" w:rsidP="00EC2472">
      <w:pPr>
        <w:pStyle w:val="Caption"/>
      </w:pPr>
      <w:bookmarkStart w:id="670" w:name="_Ref119918099"/>
      <w:bookmarkStart w:id="671" w:name="_Toc127006683"/>
      <w:bookmarkStart w:id="672" w:name="_Toc129351028"/>
      <w:r w:rsidRPr="005D58CB">
        <w:t xml:space="preserve">Table </w:t>
      </w:r>
      <w:fldSimple w:instr=" SEQ Table \* ARABIC ">
        <w:r w:rsidR="00145F42">
          <w:rPr>
            <w:noProof/>
          </w:rPr>
          <w:t>53</w:t>
        </w:r>
      </w:fldSimple>
      <w:bookmarkEnd w:id="670"/>
      <w:r w:rsidRPr="005D58CB">
        <w:t>: Dose regimens for T-DXd and TPC</w:t>
      </w:r>
      <w:bookmarkEnd w:id="671"/>
      <w:bookmarkEnd w:id="672"/>
    </w:p>
    <w:tbl>
      <w:tblPr>
        <w:tblStyle w:val="Generaltable"/>
        <w:tblW w:w="0" w:type="auto"/>
        <w:tblLayout w:type="fixed"/>
        <w:tblLook w:val="04A0" w:firstRow="1" w:lastRow="0" w:firstColumn="1" w:lastColumn="0" w:noHBand="0" w:noVBand="1"/>
      </w:tblPr>
      <w:tblGrid>
        <w:gridCol w:w="2830"/>
        <w:gridCol w:w="6187"/>
      </w:tblGrid>
      <w:tr w:rsidR="00EC2472" w:rsidRPr="00FE1F6F" w14:paraId="67B68A25" w14:textId="77777777">
        <w:trPr>
          <w:cnfStyle w:val="100000000000" w:firstRow="1" w:lastRow="0" w:firstColumn="0" w:lastColumn="0" w:oddVBand="0" w:evenVBand="0" w:oddHBand="0" w:evenHBand="0" w:firstRowFirstColumn="0" w:firstRowLastColumn="0" w:lastRowFirstColumn="0" w:lastRowLastColumn="0"/>
        </w:trPr>
        <w:tc>
          <w:tcPr>
            <w:tcW w:w="2830" w:type="dxa"/>
          </w:tcPr>
          <w:p w14:paraId="473ECC72" w14:textId="77777777" w:rsidR="00EC2472" w:rsidRPr="005D58CB" w:rsidRDefault="00EC2472">
            <w:pPr>
              <w:pStyle w:val="Body"/>
              <w:keepNext/>
              <w:rPr>
                <w:b/>
                <w:sz w:val="20"/>
                <w:szCs w:val="20"/>
              </w:rPr>
            </w:pPr>
            <w:r w:rsidRPr="005D58CB">
              <w:rPr>
                <w:b/>
                <w:sz w:val="20"/>
                <w:szCs w:val="20"/>
              </w:rPr>
              <w:t>Treatment</w:t>
            </w:r>
          </w:p>
        </w:tc>
        <w:tc>
          <w:tcPr>
            <w:tcW w:w="6187" w:type="dxa"/>
          </w:tcPr>
          <w:p w14:paraId="4F360DA6" w14:textId="77777777" w:rsidR="00EC2472" w:rsidRPr="005D58CB" w:rsidRDefault="00EC2472">
            <w:pPr>
              <w:pStyle w:val="Body"/>
              <w:keepNext/>
              <w:rPr>
                <w:b/>
                <w:sz w:val="20"/>
                <w:szCs w:val="20"/>
              </w:rPr>
            </w:pPr>
            <w:r w:rsidRPr="005D58CB">
              <w:rPr>
                <w:b/>
                <w:sz w:val="20"/>
                <w:szCs w:val="20"/>
              </w:rPr>
              <w:t>Dosing Regimen used in the model</w:t>
            </w:r>
          </w:p>
        </w:tc>
      </w:tr>
      <w:tr w:rsidR="00EC2472" w:rsidRPr="00FE1F6F" w14:paraId="7EB59192" w14:textId="77777777">
        <w:tc>
          <w:tcPr>
            <w:tcW w:w="2830" w:type="dxa"/>
          </w:tcPr>
          <w:p w14:paraId="60DE9C69" w14:textId="77777777" w:rsidR="00EC2472" w:rsidRPr="005D58CB" w:rsidRDefault="00EC2472">
            <w:pPr>
              <w:pStyle w:val="Body"/>
              <w:keepNext/>
              <w:rPr>
                <w:sz w:val="20"/>
                <w:szCs w:val="20"/>
              </w:rPr>
            </w:pPr>
            <w:r w:rsidRPr="005D58CB">
              <w:rPr>
                <w:sz w:val="20"/>
                <w:szCs w:val="20"/>
              </w:rPr>
              <w:t>T-DXd</w:t>
            </w:r>
          </w:p>
        </w:tc>
        <w:tc>
          <w:tcPr>
            <w:tcW w:w="6187" w:type="dxa"/>
          </w:tcPr>
          <w:p w14:paraId="5723425B" w14:textId="77777777" w:rsidR="00EC2472" w:rsidRPr="005D58CB" w:rsidRDefault="00EC2472">
            <w:pPr>
              <w:pStyle w:val="Body"/>
              <w:keepNext/>
              <w:rPr>
                <w:sz w:val="20"/>
                <w:szCs w:val="20"/>
              </w:rPr>
            </w:pPr>
            <w:r w:rsidRPr="005D58CB">
              <w:rPr>
                <w:sz w:val="20"/>
                <w:szCs w:val="20"/>
              </w:rPr>
              <w:t>5.4 mg/kg once per 21-day cycle</w:t>
            </w:r>
          </w:p>
        </w:tc>
      </w:tr>
      <w:tr w:rsidR="00EC2472" w:rsidRPr="00FE1F6F" w14:paraId="72538604" w14:textId="77777777">
        <w:tc>
          <w:tcPr>
            <w:tcW w:w="2830" w:type="dxa"/>
          </w:tcPr>
          <w:p w14:paraId="169E7930" w14:textId="77777777" w:rsidR="00EC2472" w:rsidRPr="005D58CB" w:rsidRDefault="00EC2472">
            <w:pPr>
              <w:pStyle w:val="Body"/>
              <w:keepNext/>
              <w:rPr>
                <w:rFonts w:cs="Arial"/>
                <w:sz w:val="20"/>
                <w:szCs w:val="20"/>
              </w:rPr>
            </w:pPr>
            <w:r w:rsidRPr="005D58CB">
              <w:rPr>
                <w:rFonts w:eastAsia="Times New Roman" w:cs="Arial"/>
                <w:sz w:val="20"/>
                <w:szCs w:val="20"/>
              </w:rPr>
              <w:t xml:space="preserve">Capecitabine </w:t>
            </w:r>
          </w:p>
        </w:tc>
        <w:tc>
          <w:tcPr>
            <w:tcW w:w="6187" w:type="dxa"/>
          </w:tcPr>
          <w:p w14:paraId="589BF6AF" w14:textId="77777777" w:rsidR="00EC2472" w:rsidRPr="005D58CB" w:rsidDel="00EB1066" w:rsidRDefault="00EC2472">
            <w:pPr>
              <w:pStyle w:val="Body"/>
              <w:keepNext/>
              <w:rPr>
                <w:rFonts w:eastAsia="Times New Roman" w:cs="Arial"/>
                <w:sz w:val="20"/>
                <w:szCs w:val="20"/>
              </w:rPr>
            </w:pPr>
            <w:r w:rsidRPr="005D58CB">
              <w:rPr>
                <w:rFonts w:eastAsia="Times New Roman" w:cs="Arial"/>
                <w:sz w:val="20"/>
                <w:szCs w:val="20"/>
              </w:rPr>
              <w:t>1250 mg/m</w:t>
            </w:r>
            <w:r w:rsidRPr="005D58CB">
              <w:rPr>
                <w:rFonts w:eastAsia="Times New Roman" w:cs="Arial"/>
                <w:sz w:val="20"/>
                <w:szCs w:val="20"/>
                <w:vertAlign w:val="superscript"/>
              </w:rPr>
              <w:t>2</w:t>
            </w:r>
            <w:r w:rsidRPr="005D58CB">
              <w:rPr>
                <w:rFonts w:eastAsia="Times New Roman" w:cs="Arial"/>
                <w:sz w:val="20"/>
                <w:szCs w:val="20"/>
              </w:rPr>
              <w:t xml:space="preserve"> PO twice daily on Days 1-14; cycled every 21 days </w:t>
            </w:r>
          </w:p>
        </w:tc>
      </w:tr>
      <w:tr w:rsidR="00EC2472" w:rsidRPr="00FE1F6F" w14:paraId="3FC44A4D" w14:textId="77777777">
        <w:tc>
          <w:tcPr>
            <w:tcW w:w="2830" w:type="dxa"/>
          </w:tcPr>
          <w:p w14:paraId="09493D9E" w14:textId="77777777" w:rsidR="00EC2472" w:rsidRPr="005D58CB" w:rsidRDefault="00EC2472">
            <w:pPr>
              <w:pStyle w:val="Body"/>
              <w:keepNext/>
              <w:rPr>
                <w:rFonts w:cs="Arial"/>
                <w:sz w:val="20"/>
                <w:szCs w:val="20"/>
              </w:rPr>
            </w:pPr>
            <w:r w:rsidRPr="005D58CB">
              <w:rPr>
                <w:rFonts w:eastAsia="Times New Roman" w:cs="Arial"/>
                <w:sz w:val="20"/>
                <w:szCs w:val="20"/>
              </w:rPr>
              <w:t xml:space="preserve">Eribulin </w:t>
            </w:r>
          </w:p>
        </w:tc>
        <w:tc>
          <w:tcPr>
            <w:tcW w:w="6187" w:type="dxa"/>
          </w:tcPr>
          <w:p w14:paraId="59CD9B1B" w14:textId="77777777" w:rsidR="00EC2472" w:rsidRPr="005D58CB" w:rsidRDefault="00EC2472">
            <w:pPr>
              <w:pStyle w:val="Body"/>
              <w:keepNext/>
              <w:rPr>
                <w:rFonts w:eastAsia="Times New Roman" w:cs="Arial"/>
                <w:sz w:val="20"/>
                <w:szCs w:val="20"/>
              </w:rPr>
            </w:pPr>
            <w:r w:rsidRPr="005D58CB">
              <w:rPr>
                <w:rFonts w:eastAsia="Times New Roman" w:cs="Arial"/>
                <w:sz w:val="20"/>
                <w:szCs w:val="20"/>
              </w:rPr>
              <w:t>1.23 mg/m</w:t>
            </w:r>
            <w:r w:rsidRPr="005D58CB">
              <w:rPr>
                <w:rFonts w:eastAsia="Times New Roman" w:cs="Arial"/>
                <w:sz w:val="20"/>
                <w:szCs w:val="20"/>
                <w:vertAlign w:val="superscript"/>
              </w:rPr>
              <w:t>2</w:t>
            </w:r>
            <w:r w:rsidRPr="005D58CB">
              <w:rPr>
                <w:rFonts w:eastAsia="Times New Roman" w:cs="Arial"/>
                <w:sz w:val="20"/>
                <w:szCs w:val="20"/>
              </w:rPr>
              <w:t xml:space="preserve"> IV on Days 1 and 8; cycled every 21 days </w:t>
            </w:r>
          </w:p>
        </w:tc>
      </w:tr>
      <w:tr w:rsidR="00EC2472" w:rsidRPr="00FE1F6F" w14:paraId="140535DD" w14:textId="77777777">
        <w:tc>
          <w:tcPr>
            <w:tcW w:w="2830" w:type="dxa"/>
          </w:tcPr>
          <w:p w14:paraId="68635099" w14:textId="77777777" w:rsidR="00EC2472" w:rsidRPr="005D58CB" w:rsidRDefault="00EC2472">
            <w:pPr>
              <w:pStyle w:val="Body"/>
              <w:keepNext/>
              <w:rPr>
                <w:rFonts w:cs="Arial"/>
                <w:sz w:val="20"/>
                <w:szCs w:val="20"/>
              </w:rPr>
            </w:pPr>
            <w:r w:rsidRPr="005D58CB">
              <w:rPr>
                <w:rFonts w:eastAsia="Times New Roman" w:cs="Arial"/>
                <w:sz w:val="20"/>
                <w:szCs w:val="20"/>
              </w:rPr>
              <w:t xml:space="preserve">Gemcitabine </w:t>
            </w:r>
            <w:r w:rsidRPr="005D58CB">
              <w:rPr>
                <w:rFonts w:eastAsia="Times New Roman" w:cs="Arial"/>
                <w:sz w:val="20"/>
                <w:szCs w:val="20"/>
                <w:vertAlign w:val="superscript"/>
              </w:rPr>
              <w:t>a</w:t>
            </w:r>
          </w:p>
        </w:tc>
        <w:tc>
          <w:tcPr>
            <w:tcW w:w="6187" w:type="dxa"/>
          </w:tcPr>
          <w:p w14:paraId="441C7D71" w14:textId="148F0828" w:rsidR="00EC2472" w:rsidRPr="005D58CB" w:rsidDel="00EB1066" w:rsidRDefault="00EC2472" w:rsidP="00C01CE9">
            <w:pPr>
              <w:keepNext/>
              <w:spacing w:after="22"/>
              <w:rPr>
                <w:rFonts w:eastAsia="Times New Roman" w:cs="Arial"/>
                <w:sz w:val="20"/>
                <w:szCs w:val="20"/>
              </w:rPr>
            </w:pPr>
            <w:r w:rsidRPr="005D58CB">
              <w:rPr>
                <w:rFonts w:eastAsia="Times New Roman" w:cs="Arial"/>
                <w:sz w:val="20"/>
                <w:szCs w:val="20"/>
              </w:rPr>
              <w:t>1250 mg/m</w:t>
            </w:r>
            <w:r w:rsidRPr="005D58CB">
              <w:rPr>
                <w:rFonts w:eastAsia="Times New Roman" w:cs="Arial"/>
                <w:sz w:val="20"/>
                <w:szCs w:val="20"/>
                <w:vertAlign w:val="superscript"/>
              </w:rPr>
              <w:t>2</w:t>
            </w:r>
            <w:r w:rsidRPr="005D58CB">
              <w:rPr>
                <w:rFonts w:eastAsia="Times New Roman" w:cs="Arial"/>
                <w:sz w:val="20"/>
                <w:szCs w:val="20"/>
              </w:rPr>
              <w:t xml:space="preserve"> IV on Days 1 and 8; cycled every 21 days</w:t>
            </w:r>
          </w:p>
        </w:tc>
      </w:tr>
      <w:tr w:rsidR="00EC2472" w:rsidRPr="00FE1F6F" w14:paraId="46F9EFCD" w14:textId="77777777">
        <w:tc>
          <w:tcPr>
            <w:tcW w:w="2830" w:type="dxa"/>
          </w:tcPr>
          <w:p w14:paraId="26F022A6" w14:textId="77777777" w:rsidR="00EC2472" w:rsidRPr="005D58CB" w:rsidRDefault="00EC2472">
            <w:pPr>
              <w:pStyle w:val="Body"/>
              <w:keepNext/>
              <w:rPr>
                <w:rFonts w:cs="Arial"/>
                <w:sz w:val="20"/>
                <w:szCs w:val="20"/>
              </w:rPr>
            </w:pPr>
            <w:r w:rsidRPr="005D58CB">
              <w:rPr>
                <w:rFonts w:eastAsia="Times New Roman" w:cs="Arial"/>
                <w:sz w:val="20"/>
                <w:szCs w:val="20"/>
              </w:rPr>
              <w:t>Paclitaxel</w:t>
            </w:r>
          </w:p>
        </w:tc>
        <w:tc>
          <w:tcPr>
            <w:tcW w:w="6187" w:type="dxa"/>
          </w:tcPr>
          <w:p w14:paraId="656DF918" w14:textId="77777777" w:rsidR="00EC2472" w:rsidRPr="005D58CB" w:rsidDel="00EB1066" w:rsidRDefault="00EC2472">
            <w:pPr>
              <w:pStyle w:val="Body"/>
              <w:keepNext/>
              <w:rPr>
                <w:rFonts w:eastAsia="Times New Roman" w:cs="Arial"/>
                <w:sz w:val="20"/>
                <w:szCs w:val="20"/>
              </w:rPr>
            </w:pPr>
            <w:r w:rsidRPr="005D58CB">
              <w:rPr>
                <w:rFonts w:eastAsia="Times New Roman" w:cs="Arial"/>
                <w:sz w:val="20"/>
                <w:szCs w:val="20"/>
              </w:rPr>
              <w:t>175 mg/m</w:t>
            </w:r>
            <w:r w:rsidRPr="005D58CB">
              <w:rPr>
                <w:rFonts w:eastAsia="Times New Roman" w:cs="Arial"/>
                <w:sz w:val="20"/>
                <w:szCs w:val="20"/>
                <w:vertAlign w:val="superscript"/>
              </w:rPr>
              <w:t>2</w:t>
            </w:r>
            <w:r w:rsidRPr="005D58CB">
              <w:rPr>
                <w:rFonts w:eastAsia="Times New Roman" w:cs="Arial"/>
                <w:sz w:val="20"/>
                <w:szCs w:val="20"/>
              </w:rPr>
              <w:t xml:space="preserve"> IV on Day 1; cycled every 21 days</w:t>
            </w:r>
          </w:p>
        </w:tc>
      </w:tr>
      <w:tr w:rsidR="00EC2472" w:rsidRPr="00FE1F6F" w14:paraId="19044DE8" w14:textId="77777777">
        <w:tc>
          <w:tcPr>
            <w:tcW w:w="2830" w:type="dxa"/>
          </w:tcPr>
          <w:p w14:paraId="7D715C64" w14:textId="77777777" w:rsidR="00EC2472" w:rsidRPr="005D58CB" w:rsidRDefault="00EC2472">
            <w:pPr>
              <w:pStyle w:val="Body"/>
              <w:keepNext/>
              <w:rPr>
                <w:rFonts w:cs="Arial"/>
                <w:sz w:val="20"/>
                <w:szCs w:val="20"/>
              </w:rPr>
            </w:pPr>
            <w:r w:rsidRPr="005D58CB">
              <w:rPr>
                <w:rFonts w:eastAsia="Times New Roman" w:cs="Arial"/>
                <w:sz w:val="20"/>
                <w:szCs w:val="20"/>
              </w:rPr>
              <w:t xml:space="preserve">Nab-paclitaxel </w:t>
            </w:r>
          </w:p>
        </w:tc>
        <w:tc>
          <w:tcPr>
            <w:tcW w:w="6187" w:type="dxa"/>
          </w:tcPr>
          <w:p w14:paraId="00F26F21" w14:textId="77777777" w:rsidR="00EC2472" w:rsidRPr="005D58CB" w:rsidRDefault="00EC2472">
            <w:pPr>
              <w:keepNext/>
              <w:spacing w:after="24"/>
              <w:ind w:left="16"/>
              <w:rPr>
                <w:rFonts w:cs="Arial"/>
                <w:sz w:val="20"/>
                <w:szCs w:val="20"/>
              </w:rPr>
            </w:pPr>
            <w:r w:rsidRPr="005D58CB">
              <w:rPr>
                <w:rFonts w:eastAsia="Times New Roman" w:cs="Arial"/>
                <w:sz w:val="20"/>
                <w:szCs w:val="20"/>
              </w:rPr>
              <w:t>260 mg/m</w:t>
            </w:r>
            <w:r w:rsidRPr="005D58CB">
              <w:rPr>
                <w:rFonts w:eastAsia="Times New Roman" w:cs="Arial"/>
                <w:sz w:val="20"/>
                <w:szCs w:val="20"/>
                <w:vertAlign w:val="superscript"/>
              </w:rPr>
              <w:t>2</w:t>
            </w:r>
            <w:r w:rsidRPr="005D58CB">
              <w:rPr>
                <w:rFonts w:eastAsia="Times New Roman" w:cs="Arial"/>
                <w:sz w:val="20"/>
                <w:szCs w:val="20"/>
              </w:rPr>
              <w:t xml:space="preserve"> IV; cycled every 21 days  </w:t>
            </w:r>
          </w:p>
          <w:p w14:paraId="6F9DEFC5" w14:textId="77777777" w:rsidR="00EC2472" w:rsidRPr="005D58CB" w:rsidDel="00EB1066" w:rsidRDefault="00EC2472">
            <w:pPr>
              <w:keepNext/>
              <w:spacing w:after="24"/>
              <w:ind w:left="16"/>
              <w:rPr>
                <w:rFonts w:eastAsia="Times New Roman" w:cs="Arial"/>
                <w:sz w:val="20"/>
                <w:szCs w:val="20"/>
              </w:rPr>
            </w:pPr>
            <w:r w:rsidRPr="005D58CB">
              <w:rPr>
                <w:rFonts w:eastAsia="Times New Roman" w:cs="Arial"/>
                <w:sz w:val="20"/>
                <w:szCs w:val="20"/>
              </w:rPr>
              <w:t xml:space="preserve"> </w:t>
            </w:r>
          </w:p>
        </w:tc>
      </w:tr>
    </w:tbl>
    <w:p w14:paraId="552D8D87" w14:textId="77777777" w:rsidR="00EC2472" w:rsidRPr="005D58CB" w:rsidRDefault="00EC2472" w:rsidP="00EC2472">
      <w:pPr>
        <w:pStyle w:val="Footnotes"/>
        <w:keepNext/>
        <w:spacing w:after="0"/>
      </w:pPr>
      <w:r w:rsidRPr="005D58CB">
        <w:rPr>
          <w:vertAlign w:val="superscript"/>
        </w:rPr>
        <w:t xml:space="preserve">a </w:t>
      </w:r>
      <w:r w:rsidRPr="005D58CB">
        <w:t>Gemcitabine is only recommended for use in combination with paclitaxel. Therefore, dosing is inconsistent with the UK label, where gemcitabine is used in combination with paclitaxel (175 mg/m2) IV on Day 1, followed by gemcitabine (1250 mg/m2) IV on Days 1 and 8, cycled every 21 days.</w:t>
      </w:r>
    </w:p>
    <w:p w14:paraId="4F9B627D" w14:textId="281E412F" w:rsidR="00EC2472" w:rsidRPr="005D58CB" w:rsidRDefault="00EC2472" w:rsidP="00EC2472">
      <w:pPr>
        <w:pStyle w:val="Footnotes"/>
        <w:keepNext/>
      </w:pPr>
      <w:r w:rsidRPr="005D58CB">
        <w:t>Abbreviations: IV, intravenous, T-DXd, trastuzumab deruxtecan; TPC, treatment of physician’s choice.</w:t>
      </w:r>
      <w:r w:rsidRPr="005D58CB">
        <w:br/>
        <w:t>Sources: Daiichi Sankyo Inc. 2022. (CSR; Data on file)</w:t>
      </w:r>
      <w:r w:rsidRPr="005D58CB">
        <w:fldChar w:fldCharType="begin"/>
      </w:r>
      <w:r w:rsidR="00CA6345">
        <w:instrText xml:space="preserve"> ADDIN ZOTERO_ITEM CSL_CITATION {"citationID":"oOIvMJC5","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5D58CB">
        <w:fldChar w:fldCharType="separate"/>
      </w:r>
      <w:r w:rsidR="00FD57F4" w:rsidRPr="00FD57F4">
        <w:rPr>
          <w:rFonts w:cs="Arial"/>
          <w:szCs w:val="24"/>
          <w:vertAlign w:val="superscript"/>
        </w:rPr>
        <w:t>7</w:t>
      </w:r>
      <w:r w:rsidRPr="005D58CB">
        <w:fldChar w:fldCharType="end"/>
      </w:r>
    </w:p>
    <w:p w14:paraId="171E2536" w14:textId="7C22A527" w:rsidR="00EC2472" w:rsidRDefault="00EC2472" w:rsidP="00EC2472">
      <w:pPr>
        <w:pStyle w:val="Body"/>
      </w:pPr>
      <w:r>
        <w:t>In DESTINY-Breast04, n</w:t>
      </w:r>
      <w:r w:rsidRPr="005E7DF1">
        <w:t xml:space="preserve">o dose modifications </w:t>
      </w:r>
      <w:r>
        <w:t xml:space="preserve">for T-DXd </w:t>
      </w:r>
      <w:r w:rsidRPr="005E7DF1">
        <w:t>were permitted for Grade 1 and 2 AEs unless specified in the protocol</w:t>
      </w:r>
      <w:r>
        <w:t>.</w:t>
      </w:r>
      <w:r w:rsidRPr="005D58CB">
        <w:fldChar w:fldCharType="begin"/>
      </w:r>
      <w:r w:rsidR="00CA6345">
        <w:instrText xml:space="preserve"> ADDIN ZOTERO_ITEM CSL_CITATION {"citationID":"8u0BO1fB","properties":{"formattedCitation":"\\super 158\\nosupersub{}","plainCitation":"158","noteIndex":0},"citationItems":[{"id":65923,"uris":["http://zotero.org/groups/4797619/items/RHDMDVKK"],"itemData":{"id":65923,"type":"document","title":"Clinical Study Protocol Version 3.0 for DS8201-A-U303. 24 April 2019. Data on File.","author":[{"family":"Daiichi Sankyo Inc.","given":""}],"issued":{"date-parts":[["2019"]]}}}],"schema":"https://github.com/citation-style-language/schema/raw/master/csl-citation.json"} </w:instrText>
      </w:r>
      <w:r w:rsidRPr="005D58CB">
        <w:fldChar w:fldCharType="separate"/>
      </w:r>
      <w:r w:rsidR="00CA6345" w:rsidRPr="00CA6345">
        <w:rPr>
          <w:rFonts w:cs="Arial"/>
          <w:szCs w:val="24"/>
          <w:vertAlign w:val="superscript"/>
        </w:rPr>
        <w:t>158</w:t>
      </w:r>
      <w:r w:rsidRPr="005D58CB">
        <w:fldChar w:fldCharType="end"/>
      </w:r>
      <w:r w:rsidRPr="005D58CB">
        <w:t xml:space="preserve"> </w:t>
      </w:r>
      <w:r>
        <w:t xml:space="preserve">For Grade </w:t>
      </w:r>
      <w:r>
        <w:rPr>
          <w:rFonts w:cs="Arial"/>
        </w:rPr>
        <w:t>≥</w:t>
      </w:r>
      <w:r>
        <w:t xml:space="preserve">3 </w:t>
      </w:r>
      <w:r w:rsidRPr="00337A92">
        <w:t>toxicities</w:t>
      </w:r>
      <w:r w:rsidRPr="005D58CB">
        <w:t>, two dose reductions were permitted for T-DXd, which is in line with the SmPC.</w:t>
      </w:r>
      <w:r w:rsidRPr="005D58CB">
        <w:fldChar w:fldCharType="begin"/>
      </w:r>
      <w:r w:rsidR="00CA6345">
        <w:instrText xml:space="preserve"> ADDIN ZOTERO_ITEM CSL_CITATION {"citationID":"TE17WNNm","properties":{"formattedCitation":"\\super 158\\nosupersub{}","plainCitation":"158","noteIndex":0},"citationItems":[{"id":65923,"uris":["http://zotero.org/groups/4797619/items/RHDMDVKK"],"itemData":{"id":65923,"type":"document","title":"Clinical Study Protocol Version 3.0 for DS8201-A-U303. 24 April 2019. Data on File.","author":[{"family":"Daiichi Sankyo Inc.","given":""}],"issued":{"date-parts":[["2019"]]}}}],"schema":"https://github.com/citation-style-language/schema/raw/master/csl-citation.json"} </w:instrText>
      </w:r>
      <w:r w:rsidRPr="005D58CB">
        <w:fldChar w:fldCharType="separate"/>
      </w:r>
      <w:r w:rsidR="00CA6345" w:rsidRPr="00CA6345">
        <w:rPr>
          <w:rFonts w:cs="Arial"/>
          <w:szCs w:val="24"/>
          <w:vertAlign w:val="superscript"/>
        </w:rPr>
        <w:t>158</w:t>
      </w:r>
      <w:r w:rsidRPr="005D58CB">
        <w:fldChar w:fldCharType="end"/>
      </w:r>
      <w:r w:rsidRPr="005D58CB">
        <w:t xml:space="preserve"> The dose could be reduced to 4.4 mg/kg (Level-1) then further to 3.2 mg/kg if required (Level-2) and finally, withdrawal</w:t>
      </w:r>
      <w:r>
        <w:t xml:space="preserve">. </w:t>
      </w:r>
      <w:r w:rsidRPr="00006CA5">
        <w:t>Once the dose of study treatment ha</w:t>
      </w:r>
      <w:r>
        <w:t>d</w:t>
      </w:r>
      <w:r w:rsidRPr="00006CA5">
        <w:t xml:space="preserve"> been reduced because of toxicity, all subsequent cycles </w:t>
      </w:r>
      <w:r>
        <w:t>were to</w:t>
      </w:r>
      <w:r w:rsidRPr="00006CA5">
        <w:t xml:space="preserve"> be administered at that lower dose level unless further dose reduction </w:t>
      </w:r>
      <w:r>
        <w:t>was</w:t>
      </w:r>
      <w:r w:rsidRPr="00006CA5">
        <w:t xml:space="preserve"> required.</w:t>
      </w:r>
      <w:r>
        <w:t xml:space="preserve"> </w:t>
      </w:r>
      <w:r w:rsidRPr="00006CA5">
        <w:t>If toxicity continue</w:t>
      </w:r>
      <w:r>
        <w:t>d</w:t>
      </w:r>
      <w:r w:rsidRPr="00006CA5">
        <w:t xml:space="preserve"> after</w:t>
      </w:r>
      <w:r w:rsidR="00853E1F">
        <w:t xml:space="preserve"> two</w:t>
      </w:r>
      <w:r w:rsidRPr="00006CA5">
        <w:t xml:space="preserve"> dose reductions, then the subject </w:t>
      </w:r>
      <w:r>
        <w:t>was</w:t>
      </w:r>
      <w:r w:rsidRPr="00006CA5">
        <w:t xml:space="preserve"> withdrawn from study treatment. Study treatment dose increases </w:t>
      </w:r>
      <w:r>
        <w:t>for T-DXd were</w:t>
      </w:r>
      <w:r w:rsidRPr="00006CA5">
        <w:t xml:space="preserve"> not allowed in </w:t>
      </w:r>
      <w:r>
        <w:t>DESTINY-Breast04.</w:t>
      </w:r>
      <w:r>
        <w:fldChar w:fldCharType="begin"/>
      </w:r>
      <w:r w:rsidR="00CA6345">
        <w:instrText xml:space="preserve"> ADDIN ZOTERO_ITEM CSL_CITATION {"citationID":"kRhRd7Zk","properties":{"formattedCitation":"\\super 158\\nosupersub{}","plainCitation":"158","noteIndex":0},"citationItems":[{"id":65923,"uris":["http://zotero.org/groups/4797619/items/RHDMDVKK"],"itemData":{"id":65923,"type":"document","title":"Clinical Study Protocol Version 3.0 for DS8201-A-U303. 24 April 2019. Data on File.","author":[{"family":"Daiichi Sankyo Inc.","given":""}],"issued":{"date-parts":[["2019"]]}}}],"schema":"https://github.com/citation-style-language/schema/raw/master/csl-citation.json"} </w:instrText>
      </w:r>
      <w:r>
        <w:fldChar w:fldCharType="separate"/>
      </w:r>
      <w:r w:rsidR="00CA6345" w:rsidRPr="00CA6345">
        <w:rPr>
          <w:rFonts w:cs="Arial"/>
          <w:szCs w:val="24"/>
          <w:vertAlign w:val="superscript"/>
        </w:rPr>
        <w:t>158</w:t>
      </w:r>
      <w:r>
        <w:fldChar w:fldCharType="end"/>
      </w:r>
      <w:r>
        <w:t xml:space="preserve"> </w:t>
      </w:r>
      <w:r w:rsidRPr="005D58CB">
        <w:t>For TPC, dose adjustments were made in accordance with the label approved in the country of drug administration or the NCCN guidelines.</w:t>
      </w:r>
      <w:r w:rsidRPr="005D58CB">
        <w:fldChar w:fldCharType="begin"/>
      </w:r>
      <w:r w:rsidR="00CA6345">
        <w:instrText xml:space="preserve"> ADDIN ZOTERO_ITEM CSL_CITATION {"citationID":"I7ekNwbb","properties":{"formattedCitation":"\\super 7,158\\nosupersub{}","plainCitation":"7,158","noteIndex":0},"citationItems":[{"id":65944,"uris":["http://zotero.org/groups/4797619/items/WBVSVVF7"],"itemData":{"id":65944,"type":"document","title":"Clinical Study Report for DS8201-A-U303. Data cut-off date: 11 Jan 2022. Data on File.","author":[{"family":"Daiichi Sankyo Inc.","given":""}],"issued":{"date-parts":[["2022"]]}}},{"id":65923,"uris":["http://zotero.org/groups/4797619/items/RHDMDVKK"],"itemData":{"id":65923,"type":"document","title":"Clinical Study Protocol Version 3.0 for DS8201-A-U303. 24 April 2019. Data on File.","author":[{"family":"Daiichi Sankyo Inc.","given":""}],"issued":{"date-parts":[["2019"]]}}}],"schema":"https://github.com/citation-style-language/schema/raw/master/csl-citation.json"} </w:instrText>
      </w:r>
      <w:r w:rsidRPr="005D58CB">
        <w:fldChar w:fldCharType="separate"/>
      </w:r>
      <w:r w:rsidR="00CA6345" w:rsidRPr="00CA6345">
        <w:rPr>
          <w:rFonts w:cs="Arial"/>
          <w:szCs w:val="24"/>
          <w:vertAlign w:val="superscript"/>
        </w:rPr>
        <w:t>7,158</w:t>
      </w:r>
      <w:r w:rsidRPr="005D58CB">
        <w:fldChar w:fldCharType="end"/>
      </w:r>
    </w:p>
    <w:p w14:paraId="7A864D40" w14:textId="5B4678A6" w:rsidR="00EC2472" w:rsidRDefault="00EC2472" w:rsidP="00EC2472">
      <w:pPr>
        <w:pStyle w:val="Body"/>
      </w:pPr>
      <w:r>
        <w:t xml:space="preserve">Therefore, to account for dose reductions, missed doses and treatment interruptions, the RDI from DESTINY-Breast04 is included in the base case; </w:t>
      </w:r>
      <w:r w:rsidR="00294FDC" w:rsidRPr="00294FDC">
        <w:rPr>
          <w:color w:val="000000"/>
          <w:highlight w:val="black"/>
        </w:rPr>
        <w:t>xxxxx</w:t>
      </w:r>
      <w:r>
        <w:t xml:space="preserve"> for T-DXd and </w:t>
      </w:r>
      <w:r w:rsidR="00294FDC" w:rsidRPr="00294FDC">
        <w:rPr>
          <w:color w:val="000000"/>
          <w:highlight w:val="black"/>
        </w:rPr>
        <w:t>xxxxxxxxxxx</w:t>
      </w:r>
      <w:r>
        <w:t xml:space="preserve"> for TPC</w:t>
      </w:r>
      <w:r w:rsidR="00282A1B">
        <w:t xml:space="preserve"> agents</w:t>
      </w:r>
      <w:r>
        <w:t xml:space="preserve">. </w:t>
      </w:r>
      <w:r w:rsidRPr="004C748A">
        <w:t xml:space="preserve">This ensures that the dose intensity and subsequent drug costs in the </w:t>
      </w:r>
      <w:r w:rsidRPr="005D58CB">
        <w:t>model</w:t>
      </w:r>
      <w:r w:rsidRPr="004C748A">
        <w:t xml:space="preserve"> are consistent with the efficacy data used in the model from DESTINY-Breast04.</w:t>
      </w:r>
    </w:p>
    <w:p w14:paraId="0D4E78C7" w14:textId="451DDC30" w:rsidR="00EC2472" w:rsidRDefault="00EC2472" w:rsidP="00EC2472">
      <w:pPr>
        <w:pStyle w:val="Body"/>
      </w:pPr>
      <w:r>
        <w:t xml:space="preserve">Drug </w:t>
      </w:r>
      <w:r w:rsidRPr="005B211D">
        <w:t xml:space="preserve">costs </w:t>
      </w:r>
      <w:r>
        <w:t xml:space="preserve">for </w:t>
      </w:r>
      <w:r w:rsidRPr="005D58CB">
        <w:t xml:space="preserve">treatments administered parenterally were estimated using the average patient body weight </w:t>
      </w:r>
      <w:r>
        <w:t>from DESTINY-Breast04</w:t>
      </w:r>
      <w:r w:rsidRPr="005D58CB">
        <w:t xml:space="preserve"> </w:t>
      </w:r>
      <w:r>
        <w:t xml:space="preserve">for T-DXd, </w:t>
      </w:r>
      <w:r w:rsidRPr="005D58CB">
        <w:t xml:space="preserve">and average body surface area for eribulin, gemcitabine, paclitaxel and nab-paclitaxel. </w:t>
      </w:r>
      <w:r w:rsidRPr="005B211D">
        <w:t xml:space="preserve">Drug costs </w:t>
      </w:r>
      <w:r w:rsidRPr="00626B22">
        <w:t>per cycle</w:t>
      </w:r>
      <w:r w:rsidRPr="005B211D">
        <w:t xml:space="preserve"> were </w:t>
      </w:r>
      <w:r w:rsidRPr="00626B22">
        <w:t xml:space="preserve">calculated through the method of moments approach to calculate the average </w:t>
      </w:r>
      <w:r>
        <w:t>number of vials that would be required per one administration of treatment.</w:t>
      </w:r>
      <w:hyperlink w:anchor="_ENREF_155" w:tooltip="Hatswell, 2016 #197" w:history="1">
        <w:r>
          <w:fldChar w:fldCharType="begin">
            <w:fldData xml:space="preserve">PEVuZE5vdGU+PENpdGU+PEF1dGhvcj5IYXRzd2VsbDwvQXV0aG9yPjxZZWFyPjIwMTY8L1llYXI+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IYXRzd2VsbDwvQXV0aG9yPjxZZWFyPjIwMTY8L1llYXI+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sidRPr="004838B9">
          <w:rPr>
            <w:noProof/>
            <w:vertAlign w:val="superscript"/>
          </w:rPr>
          <w:t>155</w:t>
        </w:r>
        <w:r>
          <w:fldChar w:fldCharType="end"/>
        </w:r>
      </w:hyperlink>
      <w:r>
        <w:t xml:space="preserve"> The method of moments first </w:t>
      </w:r>
      <w:r w:rsidRPr="005D58CB">
        <w:t xml:space="preserve">derives </w:t>
      </w:r>
      <w:r>
        <w:t xml:space="preserve">a </w:t>
      </w:r>
      <w:r w:rsidRPr="005D58CB">
        <w:t>normal</w:t>
      </w:r>
      <w:r>
        <w:t xml:space="preserve"> distribution for the average </w:t>
      </w:r>
      <w:r w:rsidRPr="005D58CB">
        <w:t>patient weight or body surface area using the mean and standard deviation measured at baseline in DESTINY-Breast04. This is then</w:t>
      </w:r>
      <w:r>
        <w:t xml:space="preserve"> used to predict the proportion of patients </w:t>
      </w:r>
      <w:r w:rsidRPr="005D58CB">
        <w:t xml:space="preserve">within each body weight or surface area range and the </w:t>
      </w:r>
      <w:r>
        <w:t>number of vials required to administer the required dose</w:t>
      </w:r>
      <w:r w:rsidRPr="005D58CB">
        <w:t xml:space="preserve">. </w:t>
      </w:r>
      <w:r>
        <w:t>This method assumes that patients only receive whole vials (i.e., no vial sharing), and thus accounts for drug wastage.</w:t>
      </w:r>
    </w:p>
    <w:p w14:paraId="167C2CC2" w14:textId="5E15F984" w:rsidR="00EC2472" w:rsidRPr="005D58CB" w:rsidRDefault="00EC2472" w:rsidP="00EC2472">
      <w:pPr>
        <w:pStyle w:val="Body"/>
      </w:pPr>
      <w:r w:rsidRPr="005D58CB">
        <w:t>V</w:t>
      </w:r>
      <w:r>
        <w:t>ial sharing is available in some UK centres</w:t>
      </w:r>
      <w:r w:rsidRPr="005D58CB">
        <w:t xml:space="preserve"> and applied in the base case. In the recent approval of T-DXd for treating HER2-positive u/mBC after 1 or more anti-HER2 treatments</w:t>
      </w:r>
      <w:r>
        <w:t xml:space="preserve"> (TA862)</w:t>
      </w:r>
      <w:r w:rsidRPr="005D58CB">
        <w:t>, 50% vial sharing was accepted as plausible</w:t>
      </w:r>
      <w:r>
        <w:t xml:space="preserve"> and t</w:t>
      </w:r>
      <w:r w:rsidRPr="005D58CB">
        <w:t>he NHS England Cancer Drugs Fund clinical lead confirmed that vial sharing</w:t>
      </w:r>
      <w:r>
        <w:t xml:space="preserve"> </w:t>
      </w:r>
      <w:r w:rsidRPr="005D58CB">
        <w:t>is e</w:t>
      </w:r>
      <w:r>
        <w:t>xpected</w:t>
      </w:r>
      <w:r w:rsidRPr="005D58CB">
        <w:t xml:space="preserve"> to occur</w:t>
      </w:r>
      <w:r>
        <w:t xml:space="preserve"> regularly</w:t>
      </w:r>
      <w:r w:rsidRPr="005D58CB">
        <w:t xml:space="preserve"> </w:t>
      </w:r>
      <w:r>
        <w:t>with T-DXd, in at least 50% of cases, due to dose banding.</w:t>
      </w:r>
      <w:r w:rsidRPr="00040E86">
        <w:rPr>
          <w:lang w:eastAsia="en-GB"/>
        </w:rPr>
        <w:fldChar w:fldCharType="begin"/>
      </w:r>
      <w:r w:rsidR="00CA6345">
        <w:rPr>
          <w:lang w:eastAsia="en-GB"/>
        </w:rPr>
        <w:instrText xml:space="preserve"> ADDIN ZOTERO_ITEM CSL_CITATION {"citationID":"lIijGX73","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040E86">
        <w:rPr>
          <w:lang w:eastAsia="en-GB"/>
        </w:rPr>
        <w:fldChar w:fldCharType="separate"/>
      </w:r>
      <w:r w:rsidR="00FD57F4" w:rsidRPr="00FD57F4">
        <w:rPr>
          <w:rFonts w:cs="Arial"/>
          <w:szCs w:val="24"/>
          <w:vertAlign w:val="superscript"/>
        </w:rPr>
        <w:t>5</w:t>
      </w:r>
      <w:r w:rsidRPr="00040E86">
        <w:rPr>
          <w:lang w:eastAsia="en-GB"/>
        </w:rPr>
        <w:fldChar w:fldCharType="end"/>
      </w:r>
      <w:r w:rsidDel="00422B40">
        <w:rPr>
          <w:lang w:eastAsia="en-GB"/>
        </w:rPr>
        <w:t xml:space="preserve"> </w:t>
      </w:r>
      <w:r w:rsidRPr="005D58CB">
        <w:t xml:space="preserve">Recommendation </w:t>
      </w:r>
      <w:r>
        <w:t xml:space="preserve">of T-DXd </w:t>
      </w:r>
      <w:r w:rsidRPr="005D58CB">
        <w:t xml:space="preserve">for use in additional </w:t>
      </w:r>
      <w:r w:rsidRPr="005D58CB">
        <w:lastRenderedPageBreak/>
        <w:t>indications</w:t>
      </w:r>
      <w:r>
        <w:t>, such as HER2-low,</w:t>
      </w:r>
      <w:r w:rsidRPr="005D58CB">
        <w:t xml:space="preserve"> would be expected to lead to larger patient numbers being treated with T-DXd in NHS practice and subsequently the number of centres that are able to vial share</w:t>
      </w:r>
      <w:r w:rsidRPr="005D58CB" w:rsidDel="0094181B">
        <w:t xml:space="preserve"> </w:t>
      </w:r>
      <w:r w:rsidRPr="005D58CB">
        <w:t>could increase.</w:t>
      </w:r>
      <w:r>
        <w:t xml:space="preserve"> </w:t>
      </w:r>
      <w:r w:rsidRPr="005D58CB">
        <w:t xml:space="preserve">Therefore, in the </w:t>
      </w:r>
      <w:r w:rsidRPr="0075368D">
        <w:t xml:space="preserve">base case, </w:t>
      </w:r>
      <w:r w:rsidRPr="005D58CB">
        <w:t>75%</w:t>
      </w:r>
      <w:r w:rsidRPr="0075368D">
        <w:t xml:space="preserve"> vial sharing was applied for both treatment arms</w:t>
      </w:r>
      <w:r>
        <w:t xml:space="preserve">. The use of increased vial sharing also supports the NHS </w:t>
      </w:r>
      <w:r w:rsidR="002567A8">
        <w:t>L</w:t>
      </w:r>
      <w:r>
        <w:t>ong</w:t>
      </w:r>
      <w:r w:rsidR="002567A8">
        <w:t xml:space="preserve"> T</w:t>
      </w:r>
      <w:r>
        <w:t xml:space="preserve">erm </w:t>
      </w:r>
      <w:r w:rsidR="002567A8">
        <w:t>P</w:t>
      </w:r>
      <w:r>
        <w:t>lan, which aims to accelerate the production of ‘off the shelf’ licensed pharmaceuticals and the use of compounders to minimise drug wastage.</w:t>
      </w:r>
      <w:r>
        <w:fldChar w:fldCharType="begin"/>
      </w:r>
      <w:r w:rsidR="00CA6345">
        <w:instrText xml:space="preserve"> ADDIN ZOTERO_ITEM CSL_CITATION {"citationID":"FehqGmHe","properties":{"formattedCitation":"\\super 184\\nosupersub{}","plainCitation":"184","noteIndex":0},"citationItems":[{"id":66785,"uris":["http://zotero.org/groups/4797619/items/LCD96XL4"],"itemData":{"id":66785,"type":"article-journal","container-title":"Department of Health and Social Care","language":"en","source":"Zotero","title":"Transforming NHS pharmacy aseptic services in England. A national report for the Department of Health and Social Care by Lord Carter of Coles.","URL":"https://assets.publishing.service.gov.uk/government/uploads/system/uploads/attachment_data/file/931195/aseptic-pharmacy.pdf","issued":{"date-parts":[["2020"]]}}}],"schema":"https://github.com/citation-style-language/schema/raw/master/csl-citation.json"} </w:instrText>
      </w:r>
      <w:r>
        <w:fldChar w:fldCharType="separate"/>
      </w:r>
      <w:r w:rsidR="00CA6345" w:rsidRPr="00CA6345">
        <w:rPr>
          <w:rFonts w:cs="Arial"/>
          <w:szCs w:val="24"/>
          <w:vertAlign w:val="superscript"/>
        </w:rPr>
        <w:t>184</w:t>
      </w:r>
      <w:r>
        <w:fldChar w:fldCharType="end"/>
      </w:r>
      <w:r>
        <w:t xml:space="preserve"> </w:t>
      </w:r>
      <w:r w:rsidRPr="005D58CB">
        <w:t xml:space="preserve">Scenario analysis considering 50% and 100% vial sharing are </w:t>
      </w:r>
      <w:r>
        <w:t xml:space="preserve">presented (Section </w:t>
      </w:r>
      <w:r>
        <w:fldChar w:fldCharType="begin"/>
      </w:r>
      <w:r>
        <w:instrText xml:space="preserve"> REF _Ref126852565 \r \h </w:instrText>
      </w:r>
      <w:r>
        <w:fldChar w:fldCharType="separate"/>
      </w:r>
      <w:r w:rsidR="00145F42">
        <w:t>B.3.11.3</w:t>
      </w:r>
      <w:r>
        <w:fldChar w:fldCharType="end"/>
      </w:r>
      <w:r>
        <w:t>)</w:t>
      </w:r>
      <w:r w:rsidRPr="005D58CB">
        <w:t>.</w:t>
      </w:r>
    </w:p>
    <w:p w14:paraId="34CDC660" w14:textId="77777777" w:rsidR="00EC2472" w:rsidRPr="005D58CB" w:rsidRDefault="00EC2472" w:rsidP="00EC2472">
      <w:pPr>
        <w:pStyle w:val="Body"/>
      </w:pPr>
      <w:r w:rsidRPr="005D58CB">
        <w:t xml:space="preserve">The drug cost per cycle for capecitabine, which is administered orally, was calculated by applying the minimum number of tablets required to administer the required dose based on the average patient body weight in DESTINY-Breast04. </w:t>
      </w:r>
    </w:p>
    <w:p w14:paraId="554017AE" w14:textId="01B0A968" w:rsidR="00EC2472" w:rsidRDefault="00EC2472" w:rsidP="00EC2472">
      <w:pPr>
        <w:pStyle w:val="Body"/>
      </w:pPr>
      <w:r w:rsidRPr="003C648C">
        <w:rPr>
          <w:b/>
          <w:bCs/>
        </w:rPr>
        <w:fldChar w:fldCharType="begin"/>
      </w:r>
      <w:r w:rsidRPr="003C648C">
        <w:rPr>
          <w:b/>
          <w:bCs/>
        </w:rPr>
        <w:instrText xml:space="preserve"> REF _Ref96105285 \h </w:instrText>
      </w:r>
      <w:r w:rsidR="00BB06FD">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4</w:t>
      </w:r>
      <w:r w:rsidRPr="003C648C">
        <w:rPr>
          <w:b/>
          <w:bCs/>
        </w:rPr>
        <w:fldChar w:fldCharType="end"/>
      </w:r>
      <w:r>
        <w:t xml:space="preserve"> presents the dosing schedules, dose intensity and final cost per treatment cycle used in the model base case. The cost per dose is then applied within the model to patients on treatment every 3 weeks as per the administration frequency. </w:t>
      </w:r>
    </w:p>
    <w:p w14:paraId="16D96101" w14:textId="5B28BA48" w:rsidR="00EC2472" w:rsidRDefault="00EC2472" w:rsidP="00EC2472">
      <w:pPr>
        <w:pStyle w:val="Caption"/>
      </w:pPr>
      <w:bookmarkStart w:id="673" w:name="_Ref96105285"/>
      <w:bookmarkStart w:id="674" w:name="_Toc98924761"/>
      <w:bookmarkStart w:id="675" w:name="_Toc127006684"/>
      <w:bookmarkStart w:id="676" w:name="_Toc129351029"/>
      <w:r>
        <w:t xml:space="preserve">Table </w:t>
      </w:r>
      <w:r>
        <w:fldChar w:fldCharType="begin"/>
      </w:r>
      <w:r>
        <w:instrText>SEQ Table \* ARABIC</w:instrText>
      </w:r>
      <w:r>
        <w:fldChar w:fldCharType="separate"/>
      </w:r>
      <w:r w:rsidR="00145F42">
        <w:rPr>
          <w:noProof/>
        </w:rPr>
        <w:t>54</w:t>
      </w:r>
      <w:r>
        <w:fldChar w:fldCharType="end"/>
      </w:r>
      <w:bookmarkEnd w:id="673"/>
      <w:r>
        <w:t>: Dosing schedules and cost per 21-day treatment cycle</w:t>
      </w:r>
      <w:bookmarkEnd w:id="674"/>
      <w:bookmarkEnd w:id="675"/>
      <w:bookmarkEnd w:id="676"/>
    </w:p>
    <w:tbl>
      <w:tblPr>
        <w:tblStyle w:val="TableGrid"/>
        <w:tblW w:w="0" w:type="auto"/>
        <w:tblLayout w:type="fixed"/>
        <w:tblLook w:val="04A0" w:firstRow="1" w:lastRow="0" w:firstColumn="1" w:lastColumn="0" w:noHBand="0" w:noVBand="1"/>
      </w:tblPr>
      <w:tblGrid>
        <w:gridCol w:w="1413"/>
        <w:gridCol w:w="1417"/>
        <w:gridCol w:w="1034"/>
        <w:gridCol w:w="1288"/>
        <w:gridCol w:w="1288"/>
        <w:gridCol w:w="1288"/>
        <w:gridCol w:w="1289"/>
      </w:tblGrid>
      <w:tr w:rsidR="00EC2472" w14:paraId="05363557" w14:textId="77777777">
        <w:tc>
          <w:tcPr>
            <w:tcW w:w="1413" w:type="dxa"/>
            <w:shd w:val="clear" w:color="auto" w:fill="D9D9D9" w:themeFill="background1" w:themeFillShade="D9"/>
          </w:tcPr>
          <w:p w14:paraId="2C6B2155" w14:textId="77777777" w:rsidR="00EC2472" w:rsidRDefault="00EC2472">
            <w:pPr>
              <w:pStyle w:val="NICETableHeader"/>
            </w:pPr>
            <w:r>
              <w:t>Treatment</w:t>
            </w:r>
          </w:p>
        </w:tc>
        <w:tc>
          <w:tcPr>
            <w:tcW w:w="1417" w:type="dxa"/>
            <w:shd w:val="clear" w:color="auto" w:fill="D9D9D9" w:themeFill="background1" w:themeFillShade="D9"/>
          </w:tcPr>
          <w:p w14:paraId="24EA75AC" w14:textId="77777777" w:rsidR="00EC2472" w:rsidRDefault="00EC2472">
            <w:pPr>
              <w:pStyle w:val="NICETableHeader"/>
              <w:jc w:val="center"/>
            </w:pPr>
            <w:r>
              <w:t>Dose</w:t>
            </w:r>
          </w:p>
          <w:p w14:paraId="51B11F60" w14:textId="77777777" w:rsidR="00EC2472" w:rsidRDefault="00EC2472">
            <w:pPr>
              <w:jc w:val="center"/>
            </w:pPr>
          </w:p>
        </w:tc>
        <w:tc>
          <w:tcPr>
            <w:tcW w:w="1034" w:type="dxa"/>
            <w:shd w:val="clear" w:color="auto" w:fill="D9D9D9" w:themeFill="background1" w:themeFillShade="D9"/>
          </w:tcPr>
          <w:p w14:paraId="130D8231" w14:textId="77777777" w:rsidR="00EC2472" w:rsidRPr="005D58CB" w:rsidRDefault="00EC2472">
            <w:pPr>
              <w:pStyle w:val="NICETableHeader"/>
              <w:jc w:val="center"/>
            </w:pPr>
            <w:r w:rsidRPr="005D58CB">
              <w:t>Doses per cycle</w:t>
            </w:r>
          </w:p>
        </w:tc>
        <w:tc>
          <w:tcPr>
            <w:tcW w:w="1288" w:type="dxa"/>
            <w:shd w:val="clear" w:color="auto" w:fill="D9D9D9" w:themeFill="background1" w:themeFillShade="D9"/>
          </w:tcPr>
          <w:p w14:paraId="08483CE3" w14:textId="77777777" w:rsidR="00EC2472" w:rsidRDefault="00EC2472">
            <w:pPr>
              <w:pStyle w:val="NICETableHeader"/>
              <w:jc w:val="center"/>
            </w:pPr>
            <w:r>
              <w:t>Relative dose intensity (RDI)</w:t>
            </w:r>
          </w:p>
        </w:tc>
        <w:tc>
          <w:tcPr>
            <w:tcW w:w="1288" w:type="dxa"/>
            <w:shd w:val="clear" w:color="auto" w:fill="D9D9D9" w:themeFill="background1" w:themeFillShade="D9"/>
          </w:tcPr>
          <w:p w14:paraId="565494F3" w14:textId="77777777" w:rsidR="00EC2472" w:rsidRDefault="00EC2472">
            <w:pPr>
              <w:pStyle w:val="NICETableHeader"/>
              <w:jc w:val="center"/>
            </w:pPr>
            <w:r>
              <w:t>% vial sharing</w:t>
            </w:r>
          </w:p>
        </w:tc>
        <w:tc>
          <w:tcPr>
            <w:tcW w:w="1288" w:type="dxa"/>
            <w:shd w:val="clear" w:color="auto" w:fill="D9D9D9" w:themeFill="background1" w:themeFillShade="D9"/>
          </w:tcPr>
          <w:p w14:paraId="05E308DF" w14:textId="77777777" w:rsidR="00EC2472" w:rsidRPr="00E72574" w:rsidRDefault="00EC2472">
            <w:pPr>
              <w:pStyle w:val="NICETableHeader"/>
              <w:jc w:val="center"/>
              <w:rPr>
                <w:vertAlign w:val="superscript"/>
              </w:rPr>
            </w:pPr>
            <w:r w:rsidRPr="005D58CB">
              <w:t>Cost per cycle</w:t>
            </w:r>
          </w:p>
        </w:tc>
        <w:tc>
          <w:tcPr>
            <w:tcW w:w="1289" w:type="dxa"/>
            <w:shd w:val="clear" w:color="auto" w:fill="D9D9D9" w:themeFill="background1" w:themeFillShade="D9"/>
          </w:tcPr>
          <w:p w14:paraId="71D7F746" w14:textId="77777777" w:rsidR="00EC2472" w:rsidRDefault="00EC2472">
            <w:pPr>
              <w:pStyle w:val="NICETableHeader"/>
              <w:jc w:val="center"/>
            </w:pPr>
            <w:r>
              <w:t>Source (RDI)</w:t>
            </w:r>
          </w:p>
        </w:tc>
      </w:tr>
      <w:tr w:rsidR="00EC2472" w14:paraId="684467B2" w14:textId="77777777">
        <w:tc>
          <w:tcPr>
            <w:tcW w:w="1413" w:type="dxa"/>
          </w:tcPr>
          <w:p w14:paraId="0BA8F64B" w14:textId="77777777" w:rsidR="00EC2472" w:rsidRPr="005D58CB" w:rsidRDefault="00EC2472">
            <w:pPr>
              <w:pStyle w:val="NICETabletext"/>
              <w:rPr>
                <w:rFonts w:cs="Arial"/>
                <w:szCs w:val="20"/>
              </w:rPr>
            </w:pPr>
            <w:r w:rsidRPr="005D58CB">
              <w:rPr>
                <w:rFonts w:cs="Arial"/>
                <w:szCs w:val="20"/>
              </w:rPr>
              <w:t>T-DXd</w:t>
            </w:r>
          </w:p>
        </w:tc>
        <w:tc>
          <w:tcPr>
            <w:tcW w:w="1417" w:type="dxa"/>
          </w:tcPr>
          <w:p w14:paraId="6BFD4AC0" w14:textId="77777777" w:rsidR="00EC2472" w:rsidRPr="005D58CB" w:rsidRDefault="00EC2472">
            <w:pPr>
              <w:pStyle w:val="NICETabletext"/>
              <w:jc w:val="center"/>
              <w:rPr>
                <w:rFonts w:cs="Arial"/>
                <w:szCs w:val="20"/>
              </w:rPr>
            </w:pPr>
            <w:r w:rsidRPr="005D58CB">
              <w:rPr>
                <w:rFonts w:cs="Arial"/>
                <w:szCs w:val="20"/>
              </w:rPr>
              <w:t xml:space="preserve">5.4 mg/kg </w:t>
            </w:r>
          </w:p>
        </w:tc>
        <w:tc>
          <w:tcPr>
            <w:tcW w:w="1034" w:type="dxa"/>
          </w:tcPr>
          <w:p w14:paraId="6F2987BB" w14:textId="77777777" w:rsidR="00EC2472" w:rsidRPr="005D58CB" w:rsidRDefault="00EC2472">
            <w:pPr>
              <w:pStyle w:val="NICETabletext"/>
              <w:jc w:val="center"/>
              <w:rPr>
                <w:rFonts w:cs="Arial"/>
                <w:szCs w:val="20"/>
              </w:rPr>
            </w:pPr>
            <w:r w:rsidRPr="005D58CB">
              <w:rPr>
                <w:rFonts w:cs="Arial"/>
                <w:szCs w:val="20"/>
              </w:rPr>
              <w:t>1</w:t>
            </w:r>
          </w:p>
        </w:tc>
        <w:tc>
          <w:tcPr>
            <w:tcW w:w="1288" w:type="dxa"/>
          </w:tcPr>
          <w:p w14:paraId="27490500" w14:textId="0CBAFA41"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x</w:t>
            </w:r>
            <w:r w:rsidR="00EC2472" w:rsidRPr="007D2366">
              <w:rPr>
                <w:rFonts w:cs="Arial"/>
                <w:szCs w:val="20"/>
              </w:rPr>
              <w:t>%</w:t>
            </w:r>
            <w:r w:rsidR="00EC2472" w:rsidRPr="003C648C">
              <w:rPr>
                <w:vertAlign w:val="superscript"/>
              </w:rPr>
              <w:t>b</w:t>
            </w:r>
          </w:p>
        </w:tc>
        <w:tc>
          <w:tcPr>
            <w:tcW w:w="1288" w:type="dxa"/>
          </w:tcPr>
          <w:p w14:paraId="3751926A" w14:textId="77777777" w:rsidR="00EC2472" w:rsidRPr="005D58CB" w:rsidRDefault="00EC2472">
            <w:pPr>
              <w:pStyle w:val="NICETabletext"/>
              <w:jc w:val="center"/>
              <w:rPr>
                <w:rFonts w:cs="Arial"/>
                <w:szCs w:val="20"/>
              </w:rPr>
            </w:pPr>
            <w:r w:rsidRPr="005D58CB">
              <w:rPr>
                <w:rFonts w:cs="Arial"/>
                <w:szCs w:val="20"/>
              </w:rPr>
              <w:t>75%</w:t>
            </w:r>
          </w:p>
        </w:tc>
        <w:tc>
          <w:tcPr>
            <w:tcW w:w="1288" w:type="dxa"/>
          </w:tcPr>
          <w:p w14:paraId="4F6AB5F0" w14:textId="55CB019F" w:rsidR="00EC2472" w:rsidRPr="005D58CB" w:rsidRDefault="00F77ABC">
            <w:pPr>
              <w:pStyle w:val="NICETabletext"/>
              <w:jc w:val="center"/>
              <w:rPr>
                <w:rFonts w:cs="Arial"/>
                <w:szCs w:val="20"/>
                <w:highlight w:val="cyan"/>
                <w:u w:val="single"/>
              </w:rPr>
            </w:pPr>
            <w:r w:rsidRPr="00F77ABC">
              <w:rPr>
                <w:rFonts w:cs="Arial"/>
                <w:color w:val="000000"/>
                <w:szCs w:val="20"/>
                <w:highlight w:val="black"/>
              </w:rPr>
              <w:t>xxxxxxxxx</w:t>
            </w:r>
            <w:r w:rsidR="00EC2472">
              <w:rPr>
                <w:rFonts w:cs="Arial"/>
                <w:szCs w:val="20"/>
                <w:vertAlign w:val="superscript"/>
              </w:rPr>
              <w:t>a</w:t>
            </w:r>
          </w:p>
        </w:tc>
        <w:tc>
          <w:tcPr>
            <w:tcW w:w="1289" w:type="dxa"/>
          </w:tcPr>
          <w:p w14:paraId="4BD29253" w14:textId="2EFD3CEC" w:rsidR="00EC2472" w:rsidRDefault="00EC2472">
            <w:pPr>
              <w:pStyle w:val="NICETabletext"/>
              <w:jc w:val="center"/>
            </w:pPr>
            <w:r>
              <w:t>DESTINY-Breast04</w:t>
            </w:r>
            <w:r>
              <w:fldChar w:fldCharType="begin"/>
            </w:r>
            <w:r w:rsidR="00CA6345">
              <w:instrText xml:space="preserve"> ADDIN ZOTERO_ITEM CSL_CITATION {"citationID":"YzjjcV09","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r w:rsidR="003740CC" w14:paraId="435C5A5C" w14:textId="77777777">
        <w:tc>
          <w:tcPr>
            <w:tcW w:w="1413" w:type="dxa"/>
          </w:tcPr>
          <w:p w14:paraId="75D53E7B" w14:textId="7D31DCB6" w:rsidR="003740CC" w:rsidRPr="005D58CB" w:rsidRDefault="003740CC" w:rsidP="003740CC">
            <w:pPr>
              <w:pStyle w:val="NICETabletext"/>
              <w:rPr>
                <w:rFonts w:cs="Arial"/>
                <w:szCs w:val="20"/>
              </w:rPr>
            </w:pPr>
            <w:r>
              <w:rPr>
                <w:rFonts w:cs="Arial"/>
                <w:szCs w:val="20"/>
              </w:rPr>
              <w:t>Weighted TPC</w:t>
            </w:r>
          </w:p>
        </w:tc>
        <w:tc>
          <w:tcPr>
            <w:tcW w:w="1417" w:type="dxa"/>
          </w:tcPr>
          <w:p w14:paraId="10CAD9D7" w14:textId="7CED3BC2" w:rsidR="003740CC" w:rsidRPr="005D58CB" w:rsidRDefault="003740CC" w:rsidP="003740CC">
            <w:pPr>
              <w:pStyle w:val="NICETabletext"/>
              <w:jc w:val="center"/>
              <w:rPr>
                <w:rFonts w:cs="Arial"/>
                <w:szCs w:val="20"/>
              </w:rPr>
            </w:pPr>
            <w:r>
              <w:rPr>
                <w:rFonts w:cs="Arial"/>
                <w:szCs w:val="20"/>
              </w:rPr>
              <w:t>-</w:t>
            </w:r>
          </w:p>
        </w:tc>
        <w:tc>
          <w:tcPr>
            <w:tcW w:w="1034" w:type="dxa"/>
          </w:tcPr>
          <w:p w14:paraId="5113C8F9" w14:textId="341A753E" w:rsidR="003740CC" w:rsidRPr="005D58CB" w:rsidRDefault="003740CC" w:rsidP="003740CC">
            <w:pPr>
              <w:pStyle w:val="NICETabletext"/>
              <w:jc w:val="center"/>
              <w:rPr>
                <w:rFonts w:cs="Arial"/>
                <w:szCs w:val="20"/>
              </w:rPr>
            </w:pPr>
            <w:r>
              <w:rPr>
                <w:rFonts w:cs="Arial"/>
                <w:szCs w:val="20"/>
              </w:rPr>
              <w:t>-</w:t>
            </w:r>
          </w:p>
        </w:tc>
        <w:tc>
          <w:tcPr>
            <w:tcW w:w="1288" w:type="dxa"/>
          </w:tcPr>
          <w:p w14:paraId="7F11D750" w14:textId="7610976C" w:rsidR="003740CC" w:rsidRPr="00C67C0A" w:rsidRDefault="003740CC" w:rsidP="003740CC">
            <w:pPr>
              <w:pStyle w:val="NICETabletext"/>
              <w:jc w:val="center"/>
              <w:rPr>
                <w:rFonts w:cs="Arial"/>
                <w:szCs w:val="20"/>
                <w:highlight w:val="cyan"/>
                <w:u w:val="single"/>
              </w:rPr>
            </w:pPr>
            <w:r w:rsidRPr="00C67C0A">
              <w:rPr>
                <w:rFonts w:cs="Arial"/>
                <w:szCs w:val="20"/>
                <w:u w:val="single"/>
              </w:rPr>
              <w:t>-</w:t>
            </w:r>
          </w:p>
        </w:tc>
        <w:tc>
          <w:tcPr>
            <w:tcW w:w="1288" w:type="dxa"/>
          </w:tcPr>
          <w:p w14:paraId="6A7E169D" w14:textId="758E0A82" w:rsidR="003740CC" w:rsidRPr="005D58CB" w:rsidRDefault="003740CC" w:rsidP="003740CC">
            <w:pPr>
              <w:pStyle w:val="NICETabletext"/>
              <w:jc w:val="center"/>
              <w:rPr>
                <w:rFonts w:cs="Arial"/>
                <w:szCs w:val="20"/>
              </w:rPr>
            </w:pPr>
            <w:r>
              <w:rPr>
                <w:rFonts w:cs="Arial"/>
                <w:szCs w:val="20"/>
              </w:rPr>
              <w:t>-</w:t>
            </w:r>
          </w:p>
        </w:tc>
        <w:tc>
          <w:tcPr>
            <w:tcW w:w="1288" w:type="dxa"/>
          </w:tcPr>
          <w:p w14:paraId="02367D4D" w14:textId="35CAAF06" w:rsidR="003740CC" w:rsidRPr="00775447" w:rsidRDefault="003740CC" w:rsidP="003740CC">
            <w:pPr>
              <w:pStyle w:val="NICETabletext"/>
              <w:jc w:val="center"/>
              <w:rPr>
                <w:rFonts w:cs="Arial"/>
                <w:szCs w:val="20"/>
                <w:highlight w:val="cyan"/>
                <w:u w:val="single"/>
              </w:rPr>
            </w:pPr>
            <w:r w:rsidRPr="009D2365">
              <w:rPr>
                <w:rFonts w:cs="Arial"/>
                <w:szCs w:val="20"/>
              </w:rPr>
              <w:t>£987.24</w:t>
            </w:r>
            <w:r w:rsidR="00775447">
              <w:rPr>
                <w:rFonts w:cs="Arial"/>
                <w:szCs w:val="20"/>
                <w:vertAlign w:val="superscript"/>
              </w:rPr>
              <w:t>d</w:t>
            </w:r>
          </w:p>
        </w:tc>
        <w:tc>
          <w:tcPr>
            <w:tcW w:w="1289" w:type="dxa"/>
          </w:tcPr>
          <w:p w14:paraId="7F719489" w14:textId="3A652565" w:rsidR="003740CC" w:rsidRDefault="003740CC" w:rsidP="003740CC">
            <w:pPr>
              <w:pStyle w:val="NICETabletext"/>
              <w:jc w:val="center"/>
            </w:pPr>
            <w:r>
              <w:t>-</w:t>
            </w:r>
          </w:p>
        </w:tc>
      </w:tr>
      <w:tr w:rsidR="003740CC" w14:paraId="60735C2A" w14:textId="77777777">
        <w:tc>
          <w:tcPr>
            <w:tcW w:w="9017" w:type="dxa"/>
            <w:gridSpan w:val="7"/>
          </w:tcPr>
          <w:p w14:paraId="6E30C7F1" w14:textId="696541CD" w:rsidR="003740CC" w:rsidRDefault="003740CC" w:rsidP="003C648C">
            <w:pPr>
              <w:pStyle w:val="NICETabletext"/>
            </w:pPr>
            <w:r>
              <w:t>Components of TPC</w:t>
            </w:r>
          </w:p>
        </w:tc>
      </w:tr>
      <w:tr w:rsidR="00EC2472" w14:paraId="249FFBFF" w14:textId="77777777">
        <w:tc>
          <w:tcPr>
            <w:tcW w:w="1413" w:type="dxa"/>
          </w:tcPr>
          <w:p w14:paraId="234B06EF" w14:textId="0023C348" w:rsidR="00EC2472" w:rsidRPr="005D58CB" w:rsidRDefault="00EC2472">
            <w:pPr>
              <w:pStyle w:val="NICETabletext"/>
              <w:rPr>
                <w:rFonts w:cs="Arial"/>
                <w:szCs w:val="20"/>
              </w:rPr>
            </w:pPr>
            <w:r w:rsidRPr="005D58CB">
              <w:rPr>
                <w:rFonts w:cs="Arial"/>
                <w:szCs w:val="20"/>
              </w:rPr>
              <w:t>Capecitabine</w:t>
            </w:r>
          </w:p>
        </w:tc>
        <w:tc>
          <w:tcPr>
            <w:tcW w:w="1417" w:type="dxa"/>
          </w:tcPr>
          <w:p w14:paraId="1055CE8D" w14:textId="77777777" w:rsidR="00EC2472" w:rsidRPr="005D58CB" w:rsidRDefault="00EC2472">
            <w:pPr>
              <w:pStyle w:val="NICETabletext"/>
              <w:jc w:val="center"/>
              <w:rPr>
                <w:rFonts w:cs="Arial"/>
                <w:szCs w:val="20"/>
              </w:rPr>
            </w:pPr>
            <w:r w:rsidRPr="005D58CB">
              <w:rPr>
                <w:rFonts w:cs="Arial"/>
                <w:szCs w:val="20"/>
              </w:rPr>
              <w:t>1250 mg/kg</w:t>
            </w:r>
          </w:p>
        </w:tc>
        <w:tc>
          <w:tcPr>
            <w:tcW w:w="1034" w:type="dxa"/>
          </w:tcPr>
          <w:p w14:paraId="46E1B4E3" w14:textId="77777777" w:rsidR="00EC2472" w:rsidRPr="005D58CB" w:rsidRDefault="00EC2472">
            <w:pPr>
              <w:pStyle w:val="NICETabletext"/>
              <w:jc w:val="center"/>
              <w:rPr>
                <w:rFonts w:cs="Arial"/>
                <w:szCs w:val="20"/>
              </w:rPr>
            </w:pPr>
            <w:r w:rsidRPr="005D58CB">
              <w:rPr>
                <w:rFonts w:cs="Arial"/>
                <w:szCs w:val="20"/>
              </w:rPr>
              <w:t>28</w:t>
            </w:r>
          </w:p>
        </w:tc>
        <w:tc>
          <w:tcPr>
            <w:tcW w:w="1288" w:type="dxa"/>
          </w:tcPr>
          <w:p w14:paraId="5BE5551C" w14:textId="66F76894"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w:t>
            </w:r>
            <w:r w:rsidR="00EC2472" w:rsidRPr="007D2366">
              <w:rPr>
                <w:rFonts w:cs="Arial"/>
                <w:szCs w:val="20"/>
              </w:rPr>
              <w:t>%</w:t>
            </w:r>
            <w:r w:rsidR="00EC2472" w:rsidRPr="003C648C">
              <w:rPr>
                <w:vertAlign w:val="superscript"/>
              </w:rPr>
              <w:t>c</w:t>
            </w:r>
          </w:p>
        </w:tc>
        <w:tc>
          <w:tcPr>
            <w:tcW w:w="1288" w:type="dxa"/>
          </w:tcPr>
          <w:p w14:paraId="07FEFB8D" w14:textId="77777777" w:rsidR="00EC2472" w:rsidRPr="00930A43" w:rsidRDefault="00EC2472">
            <w:pPr>
              <w:pStyle w:val="NICETabletext"/>
              <w:jc w:val="center"/>
              <w:rPr>
                <w:rFonts w:cs="Arial"/>
                <w:szCs w:val="20"/>
              </w:rPr>
            </w:pPr>
            <w:r w:rsidRPr="00930A43">
              <w:rPr>
                <w:rFonts w:cs="Arial"/>
                <w:szCs w:val="20"/>
              </w:rPr>
              <w:t>N/A</w:t>
            </w:r>
          </w:p>
        </w:tc>
        <w:tc>
          <w:tcPr>
            <w:tcW w:w="1288" w:type="dxa"/>
          </w:tcPr>
          <w:p w14:paraId="5C0504AC" w14:textId="77777777" w:rsidR="00EC2472" w:rsidRPr="005D58CB" w:rsidRDefault="00EC2472">
            <w:pPr>
              <w:pStyle w:val="NICETabletext"/>
              <w:jc w:val="center"/>
              <w:rPr>
                <w:rFonts w:cs="Arial"/>
                <w:szCs w:val="20"/>
                <w:highlight w:val="cyan"/>
                <w:u w:val="single"/>
              </w:rPr>
            </w:pPr>
            <w:r w:rsidRPr="005D58CB">
              <w:rPr>
                <w:rFonts w:cs="Arial"/>
                <w:szCs w:val="20"/>
              </w:rPr>
              <w:t>£38.12</w:t>
            </w:r>
          </w:p>
        </w:tc>
        <w:tc>
          <w:tcPr>
            <w:tcW w:w="1289" w:type="dxa"/>
          </w:tcPr>
          <w:p w14:paraId="47911A05" w14:textId="611B63BF" w:rsidR="00EC2472" w:rsidRDefault="003740CC">
            <w:pPr>
              <w:pStyle w:val="NICETabletext"/>
              <w:jc w:val="center"/>
            </w:pPr>
            <w:r>
              <w:t>DESTINY-Breast04</w:t>
            </w:r>
            <w:r>
              <w:fldChar w:fldCharType="begin"/>
            </w:r>
            <w:r w:rsidR="00CA6345">
              <w:instrText xml:space="preserve"> ADDIN ZOTERO_ITEM CSL_CITATION {"citationID":"1ElQwiyW","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r w:rsidR="00EC2472" w14:paraId="02183D57" w14:textId="77777777">
        <w:tc>
          <w:tcPr>
            <w:tcW w:w="1413" w:type="dxa"/>
          </w:tcPr>
          <w:p w14:paraId="289338BC" w14:textId="77777777" w:rsidR="00EC2472" w:rsidRPr="005D58CB" w:rsidRDefault="00EC2472">
            <w:pPr>
              <w:pStyle w:val="NICETabletext"/>
              <w:rPr>
                <w:rFonts w:cs="Arial"/>
                <w:szCs w:val="20"/>
              </w:rPr>
            </w:pPr>
            <w:r w:rsidRPr="005D58CB">
              <w:rPr>
                <w:rFonts w:cs="Arial"/>
                <w:szCs w:val="20"/>
              </w:rPr>
              <w:t>Eribulin</w:t>
            </w:r>
          </w:p>
        </w:tc>
        <w:tc>
          <w:tcPr>
            <w:tcW w:w="1417" w:type="dxa"/>
          </w:tcPr>
          <w:p w14:paraId="32F448A2" w14:textId="77777777" w:rsidR="00EC2472" w:rsidRPr="005D58CB" w:rsidRDefault="00EC2472">
            <w:pPr>
              <w:pStyle w:val="NICETabletext"/>
              <w:jc w:val="center"/>
              <w:rPr>
                <w:rFonts w:cs="Arial"/>
                <w:szCs w:val="20"/>
              </w:rPr>
            </w:pPr>
            <w:r w:rsidRPr="005D58CB">
              <w:rPr>
                <w:rFonts w:cs="Arial"/>
                <w:szCs w:val="20"/>
              </w:rPr>
              <w:t>1.23 mg/m</w:t>
            </w:r>
            <w:r w:rsidRPr="005D58CB">
              <w:rPr>
                <w:rFonts w:cs="Arial"/>
                <w:szCs w:val="20"/>
                <w:vertAlign w:val="superscript"/>
              </w:rPr>
              <w:t>2</w:t>
            </w:r>
            <w:r w:rsidRPr="005D58CB">
              <w:rPr>
                <w:rFonts w:cs="Arial"/>
                <w:szCs w:val="20"/>
              </w:rPr>
              <w:t xml:space="preserve"> </w:t>
            </w:r>
          </w:p>
        </w:tc>
        <w:tc>
          <w:tcPr>
            <w:tcW w:w="1034" w:type="dxa"/>
          </w:tcPr>
          <w:p w14:paraId="60933B80" w14:textId="77777777" w:rsidR="00EC2472" w:rsidRPr="005D58CB" w:rsidRDefault="00EC2472">
            <w:pPr>
              <w:pStyle w:val="NICETabletext"/>
              <w:jc w:val="center"/>
              <w:rPr>
                <w:rFonts w:cs="Arial"/>
                <w:szCs w:val="20"/>
              </w:rPr>
            </w:pPr>
            <w:r w:rsidRPr="005D58CB">
              <w:rPr>
                <w:rFonts w:cs="Arial"/>
                <w:szCs w:val="20"/>
              </w:rPr>
              <w:t>2</w:t>
            </w:r>
          </w:p>
        </w:tc>
        <w:tc>
          <w:tcPr>
            <w:tcW w:w="1288" w:type="dxa"/>
          </w:tcPr>
          <w:p w14:paraId="0B5E96BD" w14:textId="4320F146"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w:t>
            </w:r>
            <w:r w:rsidR="00EC2472" w:rsidRPr="007D2366">
              <w:rPr>
                <w:rFonts w:cs="Arial"/>
                <w:szCs w:val="20"/>
              </w:rPr>
              <w:t>%</w:t>
            </w:r>
            <w:r w:rsidR="00EC2472" w:rsidRPr="003C648C">
              <w:rPr>
                <w:vertAlign w:val="superscript"/>
              </w:rPr>
              <w:t>c</w:t>
            </w:r>
          </w:p>
        </w:tc>
        <w:tc>
          <w:tcPr>
            <w:tcW w:w="1288" w:type="dxa"/>
          </w:tcPr>
          <w:p w14:paraId="46C98017" w14:textId="77777777" w:rsidR="00EC2472" w:rsidRPr="005D58CB" w:rsidRDefault="00EC2472">
            <w:pPr>
              <w:pStyle w:val="NICETabletext"/>
              <w:jc w:val="center"/>
              <w:rPr>
                <w:rFonts w:cs="Arial"/>
                <w:szCs w:val="20"/>
                <w:highlight w:val="green"/>
              </w:rPr>
            </w:pPr>
            <w:r w:rsidRPr="005D58CB">
              <w:rPr>
                <w:rFonts w:cs="Arial"/>
                <w:szCs w:val="20"/>
              </w:rPr>
              <w:t>75%</w:t>
            </w:r>
          </w:p>
        </w:tc>
        <w:tc>
          <w:tcPr>
            <w:tcW w:w="1288" w:type="dxa"/>
          </w:tcPr>
          <w:p w14:paraId="3B43CB5F" w14:textId="77777777" w:rsidR="00EC2472" w:rsidRPr="005D58CB" w:rsidRDefault="00EC2472">
            <w:pPr>
              <w:pStyle w:val="NICETabletext"/>
              <w:jc w:val="center"/>
              <w:rPr>
                <w:rFonts w:cs="Arial"/>
                <w:szCs w:val="20"/>
                <w:highlight w:val="cyan"/>
                <w:u w:val="single"/>
              </w:rPr>
            </w:pPr>
            <w:r w:rsidRPr="005D58CB">
              <w:rPr>
                <w:rFonts w:cs="Arial"/>
                <w:szCs w:val="20"/>
              </w:rPr>
              <w:t>£1,786.55</w:t>
            </w:r>
          </w:p>
        </w:tc>
        <w:tc>
          <w:tcPr>
            <w:tcW w:w="1289" w:type="dxa"/>
          </w:tcPr>
          <w:p w14:paraId="32DDCD42" w14:textId="1346F5C2" w:rsidR="00EC2472" w:rsidRDefault="003740CC">
            <w:pPr>
              <w:pStyle w:val="NICETabletext"/>
              <w:jc w:val="center"/>
            </w:pPr>
            <w:r>
              <w:t>DESTINY-Breast04</w:t>
            </w:r>
            <w:r>
              <w:fldChar w:fldCharType="begin"/>
            </w:r>
            <w:r w:rsidR="00CA6345">
              <w:instrText xml:space="preserve"> ADDIN ZOTERO_ITEM CSL_CITATION {"citationID":"fsW2jkkU","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r w:rsidR="00EC2472" w14:paraId="59E1DDA9" w14:textId="77777777">
        <w:tc>
          <w:tcPr>
            <w:tcW w:w="1413" w:type="dxa"/>
          </w:tcPr>
          <w:p w14:paraId="76F5D658" w14:textId="77777777" w:rsidR="00EC2472" w:rsidRPr="005D58CB" w:rsidRDefault="00EC2472">
            <w:pPr>
              <w:pStyle w:val="NICETabletext"/>
              <w:rPr>
                <w:rFonts w:cs="Arial"/>
                <w:szCs w:val="20"/>
              </w:rPr>
            </w:pPr>
            <w:r w:rsidRPr="005D58CB">
              <w:rPr>
                <w:rFonts w:cs="Arial"/>
                <w:szCs w:val="20"/>
              </w:rPr>
              <w:t>Gemcitabine</w:t>
            </w:r>
          </w:p>
        </w:tc>
        <w:tc>
          <w:tcPr>
            <w:tcW w:w="1417" w:type="dxa"/>
          </w:tcPr>
          <w:p w14:paraId="502CE076" w14:textId="77777777" w:rsidR="00EC2472" w:rsidRPr="005D58CB" w:rsidRDefault="00EC2472">
            <w:pPr>
              <w:pStyle w:val="NICETabletext"/>
              <w:jc w:val="center"/>
              <w:rPr>
                <w:rFonts w:cs="Arial"/>
                <w:szCs w:val="20"/>
              </w:rPr>
            </w:pPr>
            <w:r w:rsidRPr="005D58CB">
              <w:rPr>
                <w:rFonts w:cs="Arial"/>
                <w:szCs w:val="20"/>
              </w:rPr>
              <w:t>1250 mg/m</w:t>
            </w:r>
            <w:r w:rsidRPr="005D58CB">
              <w:rPr>
                <w:rFonts w:cs="Arial"/>
                <w:szCs w:val="20"/>
                <w:vertAlign w:val="superscript"/>
              </w:rPr>
              <w:t>2</w:t>
            </w:r>
          </w:p>
        </w:tc>
        <w:tc>
          <w:tcPr>
            <w:tcW w:w="1034" w:type="dxa"/>
          </w:tcPr>
          <w:p w14:paraId="64ABEE66" w14:textId="77777777" w:rsidR="00EC2472" w:rsidRPr="005D58CB" w:rsidRDefault="00EC2472">
            <w:pPr>
              <w:pStyle w:val="NICETabletext"/>
              <w:jc w:val="center"/>
              <w:rPr>
                <w:rFonts w:cs="Arial"/>
                <w:szCs w:val="20"/>
              </w:rPr>
            </w:pPr>
            <w:r w:rsidRPr="005D58CB">
              <w:rPr>
                <w:rFonts w:cs="Arial"/>
                <w:szCs w:val="20"/>
              </w:rPr>
              <w:t>2</w:t>
            </w:r>
          </w:p>
        </w:tc>
        <w:tc>
          <w:tcPr>
            <w:tcW w:w="1288" w:type="dxa"/>
          </w:tcPr>
          <w:p w14:paraId="32E5AF99" w14:textId="3CFB971F"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x</w:t>
            </w:r>
            <w:r w:rsidR="00EC2472" w:rsidRPr="007D2366">
              <w:rPr>
                <w:rFonts w:cs="Arial"/>
                <w:szCs w:val="20"/>
              </w:rPr>
              <w:t>%</w:t>
            </w:r>
            <w:r w:rsidR="00EC2472" w:rsidRPr="003C648C">
              <w:rPr>
                <w:vertAlign w:val="superscript"/>
              </w:rPr>
              <w:t>c</w:t>
            </w:r>
          </w:p>
        </w:tc>
        <w:tc>
          <w:tcPr>
            <w:tcW w:w="1288" w:type="dxa"/>
          </w:tcPr>
          <w:p w14:paraId="308E53AE" w14:textId="77777777" w:rsidR="00EC2472" w:rsidRPr="005D58CB" w:rsidRDefault="00EC2472">
            <w:pPr>
              <w:pStyle w:val="NICETabletext"/>
              <w:jc w:val="center"/>
              <w:rPr>
                <w:rFonts w:cs="Arial"/>
                <w:szCs w:val="20"/>
                <w:highlight w:val="green"/>
              </w:rPr>
            </w:pPr>
            <w:r w:rsidRPr="005D58CB">
              <w:rPr>
                <w:rFonts w:cs="Arial"/>
                <w:szCs w:val="20"/>
              </w:rPr>
              <w:t>75%</w:t>
            </w:r>
          </w:p>
        </w:tc>
        <w:tc>
          <w:tcPr>
            <w:tcW w:w="1288" w:type="dxa"/>
          </w:tcPr>
          <w:p w14:paraId="5F2CFE8B" w14:textId="77777777" w:rsidR="00EC2472" w:rsidRPr="005D58CB" w:rsidRDefault="00EC2472">
            <w:pPr>
              <w:jc w:val="center"/>
              <w:rPr>
                <w:rFonts w:cs="Arial"/>
                <w:sz w:val="20"/>
                <w:szCs w:val="20"/>
              </w:rPr>
            </w:pPr>
            <w:r w:rsidRPr="00C67C0A">
              <w:rPr>
                <w:rFonts w:cs="Arial"/>
                <w:sz w:val="20"/>
                <w:szCs w:val="20"/>
              </w:rPr>
              <w:t>£93.58</w:t>
            </w:r>
          </w:p>
          <w:p w14:paraId="5C2E0D82" w14:textId="77777777" w:rsidR="00EC2472" w:rsidRPr="005D58CB" w:rsidRDefault="00EC2472">
            <w:pPr>
              <w:pStyle w:val="NICETabletext"/>
              <w:jc w:val="center"/>
              <w:rPr>
                <w:rFonts w:cs="Arial"/>
                <w:szCs w:val="20"/>
                <w:highlight w:val="cyan"/>
                <w:u w:val="single"/>
              </w:rPr>
            </w:pPr>
          </w:p>
        </w:tc>
        <w:tc>
          <w:tcPr>
            <w:tcW w:w="1289" w:type="dxa"/>
          </w:tcPr>
          <w:p w14:paraId="6DC92D75" w14:textId="2FB24BB2" w:rsidR="00EC2472" w:rsidRDefault="003740CC">
            <w:pPr>
              <w:pStyle w:val="NICETabletext"/>
              <w:jc w:val="center"/>
            </w:pPr>
            <w:r>
              <w:t>DESTINY-Breast04</w:t>
            </w:r>
            <w:r>
              <w:fldChar w:fldCharType="begin"/>
            </w:r>
            <w:r w:rsidR="00CA6345">
              <w:instrText xml:space="preserve"> ADDIN ZOTERO_ITEM CSL_CITATION {"citationID":"6rTP6zbN","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r w:rsidR="00EC2472" w14:paraId="7EF3C654" w14:textId="77777777">
        <w:tc>
          <w:tcPr>
            <w:tcW w:w="1413" w:type="dxa"/>
          </w:tcPr>
          <w:p w14:paraId="4901757C" w14:textId="77777777" w:rsidR="00EC2472" w:rsidRPr="005D58CB" w:rsidRDefault="00EC2472">
            <w:pPr>
              <w:pStyle w:val="NICETabletext"/>
              <w:rPr>
                <w:rFonts w:cs="Arial"/>
                <w:szCs w:val="20"/>
              </w:rPr>
            </w:pPr>
            <w:r w:rsidRPr="005D58CB">
              <w:rPr>
                <w:rFonts w:cs="Arial"/>
                <w:szCs w:val="20"/>
              </w:rPr>
              <w:t>Paclitaxel</w:t>
            </w:r>
          </w:p>
        </w:tc>
        <w:tc>
          <w:tcPr>
            <w:tcW w:w="1417" w:type="dxa"/>
          </w:tcPr>
          <w:p w14:paraId="5804EEC3" w14:textId="77777777" w:rsidR="00EC2472" w:rsidRPr="005D58CB" w:rsidRDefault="00EC2472">
            <w:pPr>
              <w:pStyle w:val="NICETabletext"/>
              <w:jc w:val="center"/>
              <w:rPr>
                <w:rFonts w:cs="Arial"/>
                <w:szCs w:val="20"/>
              </w:rPr>
            </w:pPr>
            <w:r w:rsidRPr="005D58CB">
              <w:rPr>
                <w:rFonts w:cs="Arial"/>
                <w:szCs w:val="20"/>
              </w:rPr>
              <w:t>175 mg/m</w:t>
            </w:r>
            <w:r w:rsidRPr="005D58CB">
              <w:rPr>
                <w:rFonts w:cs="Arial"/>
                <w:szCs w:val="20"/>
                <w:vertAlign w:val="superscript"/>
              </w:rPr>
              <w:t>2</w:t>
            </w:r>
          </w:p>
        </w:tc>
        <w:tc>
          <w:tcPr>
            <w:tcW w:w="1034" w:type="dxa"/>
          </w:tcPr>
          <w:p w14:paraId="50488B13" w14:textId="77777777" w:rsidR="00EC2472" w:rsidRPr="005D58CB" w:rsidRDefault="00EC2472">
            <w:pPr>
              <w:pStyle w:val="NICETabletext"/>
              <w:jc w:val="center"/>
              <w:rPr>
                <w:rFonts w:cs="Arial"/>
                <w:szCs w:val="20"/>
              </w:rPr>
            </w:pPr>
            <w:r w:rsidRPr="005D58CB">
              <w:rPr>
                <w:rFonts w:cs="Arial"/>
                <w:szCs w:val="20"/>
              </w:rPr>
              <w:t>1</w:t>
            </w:r>
          </w:p>
        </w:tc>
        <w:tc>
          <w:tcPr>
            <w:tcW w:w="1288" w:type="dxa"/>
          </w:tcPr>
          <w:p w14:paraId="0A0C48BF" w14:textId="51BAAF95"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x</w:t>
            </w:r>
            <w:r w:rsidR="00EC2472" w:rsidRPr="007D2366">
              <w:rPr>
                <w:rFonts w:cs="Arial"/>
                <w:szCs w:val="20"/>
              </w:rPr>
              <w:t>%</w:t>
            </w:r>
            <w:r w:rsidR="00EC2472" w:rsidRPr="003C648C">
              <w:rPr>
                <w:vertAlign w:val="superscript"/>
              </w:rPr>
              <w:t>c</w:t>
            </w:r>
          </w:p>
        </w:tc>
        <w:tc>
          <w:tcPr>
            <w:tcW w:w="1288" w:type="dxa"/>
          </w:tcPr>
          <w:p w14:paraId="144F8FFF" w14:textId="77777777" w:rsidR="00EC2472" w:rsidRPr="005D58CB" w:rsidRDefault="00EC2472">
            <w:pPr>
              <w:pStyle w:val="NICETabletext"/>
              <w:jc w:val="center"/>
              <w:rPr>
                <w:rFonts w:cs="Arial"/>
                <w:szCs w:val="20"/>
                <w:highlight w:val="green"/>
              </w:rPr>
            </w:pPr>
            <w:r w:rsidRPr="005D58CB">
              <w:rPr>
                <w:rFonts w:cs="Arial"/>
                <w:szCs w:val="20"/>
              </w:rPr>
              <w:t>75%</w:t>
            </w:r>
          </w:p>
        </w:tc>
        <w:tc>
          <w:tcPr>
            <w:tcW w:w="1288" w:type="dxa"/>
          </w:tcPr>
          <w:p w14:paraId="4B53DD7D" w14:textId="77777777" w:rsidR="00EC2472" w:rsidRPr="005D58CB" w:rsidRDefault="00EC2472">
            <w:pPr>
              <w:jc w:val="center"/>
              <w:rPr>
                <w:rFonts w:cs="Arial"/>
                <w:sz w:val="20"/>
                <w:szCs w:val="20"/>
              </w:rPr>
            </w:pPr>
            <w:r w:rsidRPr="005D58CB">
              <w:rPr>
                <w:rFonts w:cs="Arial"/>
                <w:sz w:val="20"/>
                <w:szCs w:val="20"/>
              </w:rPr>
              <w:t>£30.56</w:t>
            </w:r>
          </w:p>
          <w:p w14:paraId="6B64D28F" w14:textId="77777777" w:rsidR="00EC2472" w:rsidRPr="005D58CB" w:rsidRDefault="00EC2472">
            <w:pPr>
              <w:pStyle w:val="NICETabletext"/>
              <w:jc w:val="center"/>
              <w:rPr>
                <w:rFonts w:cs="Arial"/>
                <w:szCs w:val="20"/>
                <w:highlight w:val="cyan"/>
                <w:u w:val="single"/>
              </w:rPr>
            </w:pPr>
          </w:p>
        </w:tc>
        <w:tc>
          <w:tcPr>
            <w:tcW w:w="1289" w:type="dxa"/>
          </w:tcPr>
          <w:p w14:paraId="15EEA319" w14:textId="167D7C4C" w:rsidR="00EC2472" w:rsidRDefault="003740CC">
            <w:pPr>
              <w:pStyle w:val="NICETabletext"/>
              <w:jc w:val="center"/>
            </w:pPr>
            <w:r>
              <w:t>DESTINY-Breast04</w:t>
            </w:r>
            <w:r>
              <w:fldChar w:fldCharType="begin"/>
            </w:r>
            <w:r w:rsidR="00CA6345">
              <w:instrText xml:space="preserve"> ADDIN ZOTERO_ITEM CSL_CITATION {"citationID":"fNVcROJ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r w:rsidR="00EC2472" w14:paraId="02FC17E8" w14:textId="77777777">
        <w:tc>
          <w:tcPr>
            <w:tcW w:w="1413" w:type="dxa"/>
          </w:tcPr>
          <w:p w14:paraId="690C72F5" w14:textId="77777777" w:rsidR="00EC2472" w:rsidRPr="005D58CB" w:rsidRDefault="00EC2472">
            <w:pPr>
              <w:pStyle w:val="NICETabletext"/>
              <w:rPr>
                <w:rFonts w:cs="Arial"/>
                <w:szCs w:val="20"/>
              </w:rPr>
            </w:pPr>
            <w:r w:rsidRPr="005D58CB">
              <w:rPr>
                <w:rFonts w:cs="Arial"/>
                <w:szCs w:val="20"/>
              </w:rPr>
              <w:t>Nab-paclitaxel</w:t>
            </w:r>
          </w:p>
        </w:tc>
        <w:tc>
          <w:tcPr>
            <w:tcW w:w="1417" w:type="dxa"/>
          </w:tcPr>
          <w:p w14:paraId="1DA31751" w14:textId="77777777" w:rsidR="00EC2472" w:rsidRPr="005D58CB" w:rsidRDefault="00EC2472">
            <w:pPr>
              <w:pStyle w:val="NICETabletext"/>
              <w:jc w:val="center"/>
              <w:rPr>
                <w:rFonts w:cs="Arial"/>
                <w:szCs w:val="20"/>
              </w:rPr>
            </w:pPr>
            <w:r w:rsidRPr="005D58CB">
              <w:rPr>
                <w:rFonts w:cs="Arial"/>
                <w:szCs w:val="20"/>
              </w:rPr>
              <w:t>260 mg/m</w:t>
            </w:r>
            <w:r w:rsidRPr="005D58CB">
              <w:rPr>
                <w:rFonts w:cs="Arial"/>
                <w:szCs w:val="20"/>
                <w:vertAlign w:val="superscript"/>
              </w:rPr>
              <w:t>2</w:t>
            </w:r>
          </w:p>
        </w:tc>
        <w:tc>
          <w:tcPr>
            <w:tcW w:w="1034" w:type="dxa"/>
          </w:tcPr>
          <w:p w14:paraId="14C25100" w14:textId="77777777" w:rsidR="00EC2472" w:rsidRPr="005D58CB" w:rsidRDefault="00EC2472">
            <w:pPr>
              <w:pStyle w:val="NICETabletext"/>
              <w:jc w:val="center"/>
              <w:rPr>
                <w:rFonts w:cs="Arial"/>
                <w:szCs w:val="20"/>
              </w:rPr>
            </w:pPr>
            <w:r w:rsidRPr="005D58CB">
              <w:rPr>
                <w:rFonts w:cs="Arial"/>
                <w:szCs w:val="20"/>
              </w:rPr>
              <w:t>1</w:t>
            </w:r>
          </w:p>
        </w:tc>
        <w:tc>
          <w:tcPr>
            <w:tcW w:w="1288" w:type="dxa"/>
          </w:tcPr>
          <w:p w14:paraId="7DAA26EB" w14:textId="417EA3F8" w:rsidR="00EC2472" w:rsidRPr="00C67C0A" w:rsidRDefault="00F77ABC">
            <w:pPr>
              <w:pStyle w:val="NICETabletext"/>
              <w:jc w:val="center"/>
              <w:rPr>
                <w:rFonts w:cs="Arial"/>
                <w:szCs w:val="20"/>
                <w:highlight w:val="cyan"/>
                <w:u w:val="single"/>
              </w:rPr>
            </w:pPr>
            <w:r w:rsidRPr="00F77ABC">
              <w:rPr>
                <w:rFonts w:cs="Arial"/>
                <w:color w:val="000000"/>
                <w:szCs w:val="20"/>
                <w:highlight w:val="black"/>
              </w:rPr>
              <w:t>xxxxx</w:t>
            </w:r>
            <w:r w:rsidR="00EC2472" w:rsidRPr="007D2366">
              <w:rPr>
                <w:rFonts w:cs="Arial"/>
                <w:szCs w:val="20"/>
              </w:rPr>
              <w:t>%</w:t>
            </w:r>
            <w:r w:rsidR="00EC2472" w:rsidRPr="003C648C">
              <w:rPr>
                <w:vertAlign w:val="superscript"/>
              </w:rPr>
              <w:t>c</w:t>
            </w:r>
          </w:p>
        </w:tc>
        <w:tc>
          <w:tcPr>
            <w:tcW w:w="1288" w:type="dxa"/>
          </w:tcPr>
          <w:p w14:paraId="03A3EEE0" w14:textId="77777777" w:rsidR="00EC2472" w:rsidRPr="005D58CB" w:rsidRDefault="00EC2472">
            <w:pPr>
              <w:pStyle w:val="NICETabletext"/>
              <w:jc w:val="center"/>
              <w:rPr>
                <w:rFonts w:cs="Arial"/>
                <w:szCs w:val="20"/>
                <w:highlight w:val="green"/>
              </w:rPr>
            </w:pPr>
            <w:r w:rsidRPr="005D58CB">
              <w:rPr>
                <w:rFonts w:cs="Arial"/>
                <w:szCs w:val="20"/>
              </w:rPr>
              <w:t>75%</w:t>
            </w:r>
          </w:p>
        </w:tc>
        <w:tc>
          <w:tcPr>
            <w:tcW w:w="1288" w:type="dxa"/>
          </w:tcPr>
          <w:p w14:paraId="430FB143" w14:textId="77777777" w:rsidR="00EC2472" w:rsidRPr="005D58CB" w:rsidRDefault="00EC2472">
            <w:pPr>
              <w:jc w:val="center"/>
              <w:rPr>
                <w:rFonts w:cs="Arial"/>
                <w:sz w:val="20"/>
                <w:szCs w:val="20"/>
              </w:rPr>
            </w:pPr>
            <w:r w:rsidRPr="005D58CB">
              <w:rPr>
                <w:rFonts w:cs="Arial"/>
                <w:sz w:val="20"/>
                <w:szCs w:val="20"/>
              </w:rPr>
              <w:t>£529.18</w:t>
            </w:r>
          </w:p>
          <w:p w14:paraId="4C101F6C" w14:textId="77777777" w:rsidR="00EC2472" w:rsidRPr="005D58CB" w:rsidRDefault="00EC2472">
            <w:pPr>
              <w:pStyle w:val="NICETabletext"/>
              <w:jc w:val="center"/>
              <w:rPr>
                <w:rFonts w:cs="Arial"/>
                <w:szCs w:val="20"/>
                <w:highlight w:val="cyan"/>
                <w:u w:val="single"/>
              </w:rPr>
            </w:pPr>
          </w:p>
        </w:tc>
        <w:tc>
          <w:tcPr>
            <w:tcW w:w="1289" w:type="dxa"/>
          </w:tcPr>
          <w:p w14:paraId="21924209" w14:textId="0E6D0FAD" w:rsidR="00EC2472" w:rsidRDefault="003740CC">
            <w:pPr>
              <w:pStyle w:val="NICETabletext"/>
              <w:jc w:val="center"/>
            </w:pPr>
            <w:r>
              <w:t>DESTINY-Breast04</w:t>
            </w:r>
            <w:r>
              <w:fldChar w:fldCharType="begin"/>
            </w:r>
            <w:r w:rsidR="00CA6345">
              <w:instrText xml:space="preserve"> ADDIN ZOTERO_ITEM CSL_CITATION {"citationID":"515DkunY","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fldChar w:fldCharType="separate"/>
            </w:r>
            <w:r w:rsidR="00FD57F4" w:rsidRPr="00FD57F4">
              <w:rPr>
                <w:rFonts w:cs="Arial"/>
                <w:vertAlign w:val="superscript"/>
              </w:rPr>
              <w:t>7</w:t>
            </w:r>
            <w:r>
              <w:fldChar w:fldCharType="end"/>
            </w:r>
          </w:p>
        </w:tc>
      </w:tr>
    </w:tbl>
    <w:p w14:paraId="6F8F39D8" w14:textId="359C6D3E" w:rsidR="00EC2472" w:rsidRPr="00C70CEE" w:rsidRDefault="00EC2472" w:rsidP="00EC2472">
      <w:pPr>
        <w:pStyle w:val="Body"/>
        <w:rPr>
          <w:sz w:val="18"/>
          <w:szCs w:val="18"/>
        </w:rPr>
      </w:pPr>
      <w:r w:rsidRPr="00560E3D">
        <w:rPr>
          <w:sz w:val="18"/>
          <w:szCs w:val="18"/>
        </w:rPr>
        <w:t>Abbreviations: RDI, Relative dose intensity; T-DXd, trastuzumab deruxtecan</w:t>
      </w:r>
      <w:r>
        <w:rPr>
          <w:sz w:val="18"/>
          <w:szCs w:val="18"/>
        </w:rPr>
        <w:t>; TPC, the physician’s choice</w:t>
      </w:r>
      <w:r w:rsidRPr="00560E3D">
        <w:rPr>
          <w:sz w:val="18"/>
          <w:szCs w:val="18"/>
        </w:rPr>
        <w:t>.</w:t>
      </w:r>
      <w:r w:rsidRPr="00560E3D">
        <w:rPr>
          <w:sz w:val="18"/>
          <w:szCs w:val="18"/>
        </w:rPr>
        <w:br/>
        <w:t xml:space="preserve">Note: </w:t>
      </w:r>
      <w:r w:rsidRPr="00560E3D">
        <w:rPr>
          <w:sz w:val="18"/>
          <w:szCs w:val="18"/>
          <w:vertAlign w:val="superscript"/>
        </w:rPr>
        <w:t xml:space="preserve">a </w:t>
      </w:r>
      <w:r w:rsidRPr="00560E3D">
        <w:rPr>
          <w:sz w:val="18"/>
          <w:szCs w:val="18"/>
        </w:rPr>
        <w:t>Cost per cycle includes the PAS on the list price of T-DXd.</w:t>
      </w:r>
      <w:r w:rsidRPr="00560E3D">
        <w:rPr>
          <w:sz w:val="18"/>
          <w:szCs w:val="18"/>
        </w:rPr>
        <w:br/>
      </w:r>
      <w:r w:rsidRPr="00560E3D">
        <w:rPr>
          <w:sz w:val="18"/>
          <w:szCs w:val="18"/>
          <w:vertAlign w:val="superscript"/>
        </w:rPr>
        <w:t xml:space="preserve">b </w:t>
      </w:r>
      <w:r>
        <w:rPr>
          <w:sz w:val="18"/>
          <w:szCs w:val="18"/>
        </w:rPr>
        <w:t>For T-DXd: r</w:t>
      </w:r>
      <w:r w:rsidRPr="00560E3D">
        <w:rPr>
          <w:sz w:val="18"/>
          <w:szCs w:val="18"/>
        </w:rPr>
        <w:t>elative dose intensity (%)</w:t>
      </w:r>
      <w:r>
        <w:rPr>
          <w:sz w:val="18"/>
          <w:szCs w:val="18"/>
        </w:rPr>
        <w:t xml:space="preserve"> </w:t>
      </w:r>
      <w:r w:rsidRPr="00560E3D">
        <w:rPr>
          <w:sz w:val="18"/>
          <w:szCs w:val="18"/>
        </w:rPr>
        <w:t>=</w:t>
      </w:r>
      <w:r>
        <w:rPr>
          <w:sz w:val="18"/>
          <w:szCs w:val="18"/>
        </w:rPr>
        <w:t xml:space="preserve"> </w:t>
      </w:r>
      <w:r w:rsidRPr="00560E3D">
        <w:rPr>
          <w:sz w:val="18"/>
          <w:szCs w:val="18"/>
        </w:rPr>
        <w:t>dose intensity/planned dose intensity</w:t>
      </w:r>
      <w:r>
        <w:rPr>
          <w:sz w:val="18"/>
          <w:szCs w:val="18"/>
        </w:rPr>
        <w:t xml:space="preserve"> </w:t>
      </w:r>
      <w:r w:rsidRPr="00560E3D">
        <w:rPr>
          <w:sz w:val="18"/>
          <w:szCs w:val="18"/>
        </w:rPr>
        <w:t>×</w:t>
      </w:r>
      <w:r>
        <w:rPr>
          <w:sz w:val="18"/>
          <w:szCs w:val="18"/>
        </w:rPr>
        <w:t xml:space="preserve"> </w:t>
      </w:r>
      <w:r w:rsidRPr="00560E3D">
        <w:rPr>
          <w:sz w:val="18"/>
          <w:szCs w:val="18"/>
        </w:rPr>
        <w:t xml:space="preserve">100, where </w:t>
      </w:r>
      <w:r>
        <w:rPr>
          <w:sz w:val="18"/>
          <w:szCs w:val="18"/>
        </w:rPr>
        <w:t>p</w:t>
      </w:r>
      <w:r>
        <w:rPr>
          <w:rFonts w:cs="Arial"/>
          <w:color w:val="000000"/>
          <w:sz w:val="18"/>
          <w:szCs w:val="18"/>
        </w:rPr>
        <w:t>lanned dose intensity for T-DXd = 5.4 mg/kg / Duration of exposure (day) * cycle length in days * expected number of cycles</w:t>
      </w:r>
      <w:r w:rsidRPr="00560E3D">
        <w:rPr>
          <w:sz w:val="18"/>
          <w:szCs w:val="18"/>
        </w:rPr>
        <w:t>.</w:t>
      </w:r>
      <w:r>
        <w:rPr>
          <w:sz w:val="18"/>
          <w:szCs w:val="18"/>
        </w:rPr>
        <w:t xml:space="preserve"> </w:t>
      </w:r>
      <w:r>
        <w:rPr>
          <w:rFonts w:cs="Arial"/>
          <w:color w:val="000000"/>
          <w:sz w:val="18"/>
          <w:szCs w:val="18"/>
        </w:rPr>
        <w:t>Cycle length is 21 days and number of cycles expected is based on the duration of treatment exposure.</w:t>
      </w:r>
      <w:r w:rsidRPr="00560E3D">
        <w:rPr>
          <w:sz w:val="18"/>
          <w:szCs w:val="18"/>
        </w:rPr>
        <w:t xml:space="preserve"> </w:t>
      </w:r>
      <w:r w:rsidRPr="00560E3D">
        <w:rPr>
          <w:sz w:val="18"/>
          <w:szCs w:val="18"/>
        </w:rPr>
        <w:br/>
      </w:r>
      <w:r w:rsidRPr="00560E3D">
        <w:rPr>
          <w:sz w:val="18"/>
          <w:szCs w:val="18"/>
          <w:vertAlign w:val="superscript"/>
        </w:rPr>
        <w:t xml:space="preserve">c </w:t>
      </w:r>
      <w:r w:rsidRPr="00560E3D">
        <w:rPr>
          <w:sz w:val="18"/>
          <w:szCs w:val="18"/>
        </w:rPr>
        <w:t>For TPC: relative dose intensity (%)</w:t>
      </w:r>
      <w:r>
        <w:rPr>
          <w:sz w:val="18"/>
          <w:szCs w:val="18"/>
        </w:rPr>
        <w:t xml:space="preserve"> </w:t>
      </w:r>
      <w:r w:rsidRPr="00560E3D">
        <w:rPr>
          <w:sz w:val="18"/>
          <w:szCs w:val="18"/>
        </w:rPr>
        <w:t>=</w:t>
      </w:r>
      <w:r>
        <w:rPr>
          <w:sz w:val="18"/>
          <w:szCs w:val="18"/>
        </w:rPr>
        <w:t xml:space="preserve"> </w:t>
      </w:r>
      <w:r w:rsidRPr="00560E3D">
        <w:rPr>
          <w:sz w:val="18"/>
          <w:szCs w:val="18"/>
        </w:rPr>
        <w:t>dose intensity / planned dose intensity ×</w:t>
      </w:r>
      <w:r>
        <w:rPr>
          <w:sz w:val="18"/>
          <w:szCs w:val="18"/>
        </w:rPr>
        <w:t xml:space="preserve"> </w:t>
      </w:r>
      <w:r w:rsidRPr="00560E3D">
        <w:rPr>
          <w:sz w:val="18"/>
          <w:szCs w:val="18"/>
        </w:rPr>
        <w:t>100, where planned dose intensity (units/cycle lengths in weeks)</w:t>
      </w:r>
      <w:r>
        <w:rPr>
          <w:sz w:val="18"/>
          <w:szCs w:val="18"/>
        </w:rPr>
        <w:t xml:space="preserve"> </w:t>
      </w:r>
      <w:r w:rsidRPr="00560E3D">
        <w:rPr>
          <w:sz w:val="18"/>
          <w:szCs w:val="18"/>
        </w:rPr>
        <w:t>= planned cumulative dose (units)/planned duration of exposure (day)/cycle length in days. Due to different cycle durations among the individual TPC treatments, relative dose intensity is not presented for the overall TPC arm.</w:t>
      </w:r>
      <w:r>
        <w:rPr>
          <w:sz w:val="18"/>
          <w:szCs w:val="18"/>
        </w:rPr>
        <w:br/>
      </w:r>
      <w:r w:rsidRPr="00B01F17">
        <w:rPr>
          <w:sz w:val="18"/>
          <w:szCs w:val="18"/>
          <w:vertAlign w:val="superscript"/>
        </w:rPr>
        <w:t xml:space="preserve">d </w:t>
      </w:r>
      <w:r>
        <w:rPr>
          <w:sz w:val="18"/>
          <w:szCs w:val="18"/>
        </w:rPr>
        <w:t xml:space="preserve">TPC cost per cycle is weighted by the distribution of treatments in the TPC arm, presented </w:t>
      </w:r>
      <w:r w:rsidRPr="001D07A5">
        <w:rPr>
          <w:rStyle w:val="FootnotesChar"/>
        </w:rPr>
        <w:t xml:space="preserve">in </w:t>
      </w:r>
      <w:r w:rsidR="007C383A" w:rsidRPr="001D07A5">
        <w:rPr>
          <w:rStyle w:val="FootnotesChar"/>
        </w:rPr>
        <w:fldChar w:fldCharType="begin"/>
      </w:r>
      <w:r w:rsidR="007C383A" w:rsidRPr="001D07A5">
        <w:rPr>
          <w:rStyle w:val="FootnotesChar"/>
        </w:rPr>
        <w:instrText xml:space="preserve"> REF _Ref127007910 \h </w:instrText>
      </w:r>
      <w:r w:rsidR="001D07A5">
        <w:rPr>
          <w:rStyle w:val="FootnotesChar"/>
        </w:rPr>
        <w:instrText xml:space="preserve"> \* MERGEFORMAT </w:instrText>
      </w:r>
      <w:r w:rsidR="007C383A" w:rsidRPr="001D07A5">
        <w:rPr>
          <w:rStyle w:val="FootnotesChar"/>
        </w:rPr>
      </w:r>
      <w:r w:rsidR="007C383A" w:rsidRPr="001D07A5">
        <w:rPr>
          <w:rStyle w:val="FootnotesChar"/>
        </w:rPr>
        <w:fldChar w:fldCharType="separate"/>
      </w:r>
      <w:r w:rsidR="00145F42" w:rsidRPr="00145F42">
        <w:rPr>
          <w:rStyle w:val="FootnotesChar"/>
        </w:rPr>
        <w:t>Table 14: TPC single-agent chemotherapy use | All screened patients (N=184)</w:t>
      </w:r>
      <w:r w:rsidR="007C383A" w:rsidRPr="001D07A5">
        <w:rPr>
          <w:rStyle w:val="FootnotesChar"/>
        </w:rPr>
        <w:fldChar w:fldCharType="end"/>
      </w:r>
      <w:r w:rsidRPr="001D07A5">
        <w:rPr>
          <w:rStyle w:val="FootnotesChar"/>
        </w:rPr>
        <w:t>.</w:t>
      </w:r>
    </w:p>
    <w:p w14:paraId="64AB056F" w14:textId="77777777" w:rsidR="00EC2472" w:rsidRDefault="00EC2472" w:rsidP="00EC2472">
      <w:pPr>
        <w:pStyle w:val="Heading4"/>
      </w:pPr>
      <w:bookmarkStart w:id="677" w:name="_Ref126857278"/>
      <w:r>
        <w:t>Administration costs</w:t>
      </w:r>
      <w:bookmarkEnd w:id="677"/>
    </w:p>
    <w:p w14:paraId="0FFC57CE" w14:textId="77777777" w:rsidR="00EC2472" w:rsidRDefault="00EC2472" w:rsidP="00EC2472">
      <w:pPr>
        <w:pStyle w:val="Body"/>
      </w:pPr>
      <w:bookmarkStart w:id="678" w:name="_Ref95906800"/>
      <w:bookmarkStart w:id="679" w:name="_Toc98924762"/>
      <w:r w:rsidRPr="005D58CB">
        <w:t>T-DXd and all TPC treatments except capecitabine, which is administered as an oral tablet, are administered via intravenous infusion</w:t>
      </w:r>
      <w:r w:rsidRPr="00A8122E">
        <w:t xml:space="preserve">. </w:t>
      </w:r>
      <w:r>
        <w:t>T</w:t>
      </w:r>
      <w:r w:rsidRPr="00831320">
        <w:t xml:space="preserve">he initial dose </w:t>
      </w:r>
      <w:r>
        <w:t>of T-DXd</w:t>
      </w:r>
      <w:r w:rsidRPr="00831320">
        <w:t xml:space="preserve"> should be administered as a 90-minute infusion. If the prior infusion </w:t>
      </w:r>
      <w:r w:rsidRPr="004F1CE6">
        <w:t>is well tolerated, subsequent doses may be administered over 30 minutes</w:t>
      </w:r>
      <w:r w:rsidRPr="002C389C">
        <w:t xml:space="preserve">. </w:t>
      </w:r>
      <w:r>
        <w:t xml:space="preserve">For intravenous treatments in the TPC arm, the SmPC for </w:t>
      </w:r>
      <w:r>
        <w:lastRenderedPageBreak/>
        <w:t xml:space="preserve">each agent was checked for administration guidance and all agents are recommended to be administered over 30 minutes or less. </w:t>
      </w:r>
    </w:p>
    <w:p w14:paraId="5EC14390" w14:textId="2C73AAEB" w:rsidR="00EC2472" w:rsidRPr="005D58CB" w:rsidRDefault="00EC2472" w:rsidP="00EC2472">
      <w:pPr>
        <w:pStyle w:val="Body"/>
      </w:pPr>
      <w:r w:rsidRPr="00831320">
        <w:t xml:space="preserve">The cost per administration for all therapies used in the model </w:t>
      </w:r>
      <w:r w:rsidRPr="005D58CB">
        <w:t xml:space="preserve">were </w:t>
      </w:r>
      <w:r w:rsidRPr="00831320">
        <w:t xml:space="preserve">sourced from the National Schedule of NHS Costs </w:t>
      </w:r>
      <w:r w:rsidRPr="005D58CB">
        <w:t>2020/21.</w:t>
      </w:r>
      <w:r>
        <w:fldChar w:fldCharType="begin"/>
      </w:r>
      <w:r w:rsidR="00CA6345">
        <w:instrText xml:space="preserve"> ADDIN ZOTERO_ITEM CSL_CITATION {"citationID":"Y8cxODax","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fldChar w:fldCharType="separate"/>
      </w:r>
      <w:r w:rsidR="00CA6345" w:rsidRPr="00CA6345">
        <w:rPr>
          <w:rFonts w:cs="Arial"/>
          <w:szCs w:val="24"/>
          <w:vertAlign w:val="superscript"/>
        </w:rPr>
        <w:t>185</w:t>
      </w:r>
      <w:r>
        <w:fldChar w:fldCharType="end"/>
      </w:r>
      <w:r w:rsidRPr="005D58CB">
        <w:t xml:space="preserve"> </w:t>
      </w:r>
      <w:r w:rsidRPr="00831320">
        <w:t>Healthcare Resource Group (HRG) code</w:t>
      </w:r>
      <w:r w:rsidRPr="005D58CB">
        <w:t xml:space="preserve"> SB12Z: deliver simple parenteral chemotherapy was used for T-DXd and TPC agents delivered intravenously. </w:t>
      </w:r>
      <w:r w:rsidRPr="00A8122E">
        <w:t>This includes an overall time of 30 minutes nurse time and 30 to 60 minutes chair time for the delivery of a complete cycle</w:t>
      </w:r>
      <w:r>
        <w:t>.</w:t>
      </w:r>
      <w:r>
        <w:fldChar w:fldCharType="begin"/>
      </w:r>
      <w:r w:rsidR="00CA6345">
        <w:instrText xml:space="preserve"> ADDIN ZOTERO_ITEM CSL_CITATION {"citationID":"ptjHknOo","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fldChar w:fldCharType="separate"/>
      </w:r>
      <w:r w:rsidR="00CA6345" w:rsidRPr="00CA6345">
        <w:rPr>
          <w:rFonts w:cs="Arial"/>
          <w:szCs w:val="24"/>
          <w:vertAlign w:val="superscript"/>
        </w:rPr>
        <w:t>185</w:t>
      </w:r>
      <w:r>
        <w:fldChar w:fldCharType="end"/>
      </w:r>
      <w:r>
        <w:t xml:space="preserve"> For </w:t>
      </w:r>
      <w:r w:rsidRPr="005D58CB">
        <w:t xml:space="preserve">capecitabine, </w:t>
      </w:r>
      <w:r w:rsidRPr="00831320">
        <w:t>HRG code</w:t>
      </w:r>
      <w:r w:rsidRPr="005D58CB">
        <w:t xml:space="preserve"> SB11Z: deliver exclusively oral chemotherapy was used. Within each HRG code the</w:t>
      </w:r>
      <w:r>
        <w:t xml:space="preserve"> day-case cost was also applied for the first cycle patients received and the outpatient cost for all subsequent cycles, to reflect potentially greater resource use at the first administration.</w:t>
      </w:r>
      <w:r w:rsidRPr="00A8122E">
        <w:t xml:space="preserve"> </w:t>
      </w:r>
    </w:p>
    <w:p w14:paraId="3749E153" w14:textId="2B4B48E0" w:rsidR="00EC2472" w:rsidRDefault="00EC2472" w:rsidP="00EC2472">
      <w:pPr>
        <w:pStyle w:val="Body"/>
      </w:pPr>
      <w:r w:rsidRPr="00A8122E">
        <w:t xml:space="preserve">The cost per administration is provided in </w:t>
      </w:r>
      <w:r w:rsidRPr="003C648C">
        <w:rPr>
          <w:b/>
          <w:bCs/>
        </w:rPr>
        <w:fldChar w:fldCharType="begin"/>
      </w:r>
      <w:r w:rsidRPr="003C648C">
        <w:rPr>
          <w:b/>
          <w:bCs/>
        </w:rPr>
        <w:instrText xml:space="preserve"> REF _Ref120702075 \h </w:instrText>
      </w:r>
      <w:r w:rsidR="004F7BC0">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5</w:t>
      </w:r>
      <w:r w:rsidRPr="003C648C">
        <w:rPr>
          <w:b/>
          <w:bCs/>
        </w:rPr>
        <w:fldChar w:fldCharType="end"/>
      </w:r>
      <w:r>
        <w:t xml:space="preserve"> </w:t>
      </w:r>
      <w:r w:rsidRPr="00A8122E">
        <w:t xml:space="preserve">and is applied in the model as a single cost per treatment dose to </w:t>
      </w:r>
      <w:r w:rsidRPr="005D58CB">
        <w:t>all treatments.</w:t>
      </w:r>
      <w:bookmarkEnd w:id="678"/>
      <w:bookmarkEnd w:id="679"/>
    </w:p>
    <w:p w14:paraId="28560A37" w14:textId="0E243AD3" w:rsidR="00EC2472" w:rsidRDefault="00EC2472" w:rsidP="00EC2472">
      <w:pPr>
        <w:pStyle w:val="Caption"/>
      </w:pPr>
      <w:bookmarkStart w:id="680" w:name="_Ref120702075"/>
      <w:bookmarkStart w:id="681" w:name="_Toc127006685"/>
      <w:bookmarkStart w:id="682" w:name="_Toc129351030"/>
      <w:r>
        <w:t xml:space="preserve">Table </w:t>
      </w:r>
      <w:r>
        <w:fldChar w:fldCharType="begin"/>
      </w:r>
      <w:r>
        <w:instrText>SEQ Table \* ARABIC</w:instrText>
      </w:r>
      <w:r>
        <w:fldChar w:fldCharType="separate"/>
      </w:r>
      <w:r w:rsidR="00145F42">
        <w:rPr>
          <w:noProof/>
        </w:rPr>
        <w:t>55</w:t>
      </w:r>
      <w:r>
        <w:fldChar w:fldCharType="end"/>
      </w:r>
      <w:bookmarkEnd w:id="680"/>
      <w:r>
        <w:t xml:space="preserve">: </w:t>
      </w:r>
      <w:r w:rsidRPr="000D18E6">
        <w:t>Administration costs</w:t>
      </w:r>
      <w:bookmarkEnd w:id="681"/>
      <w:bookmarkEnd w:id="682"/>
    </w:p>
    <w:tbl>
      <w:tblPr>
        <w:tblStyle w:val="TableGrid"/>
        <w:tblW w:w="0" w:type="auto"/>
        <w:tblLook w:val="04A0" w:firstRow="1" w:lastRow="0" w:firstColumn="1" w:lastColumn="0" w:noHBand="0" w:noVBand="1"/>
      </w:tblPr>
      <w:tblGrid>
        <w:gridCol w:w="1236"/>
        <w:gridCol w:w="1594"/>
        <w:gridCol w:w="1850"/>
        <w:gridCol w:w="1836"/>
        <w:gridCol w:w="2501"/>
      </w:tblGrid>
      <w:tr w:rsidR="00EC2472" w:rsidRPr="00276ACD" w14:paraId="183A7D5E" w14:textId="77777777">
        <w:tc>
          <w:tcPr>
            <w:tcW w:w="0" w:type="auto"/>
            <w:shd w:val="clear" w:color="auto" w:fill="D9D9D9" w:themeFill="background1" w:themeFillShade="D9"/>
          </w:tcPr>
          <w:p w14:paraId="07D2AA63" w14:textId="77777777" w:rsidR="00EC2472" w:rsidRPr="005D58CB" w:rsidRDefault="00EC2472">
            <w:pPr>
              <w:pStyle w:val="NICETableHeader"/>
            </w:pPr>
            <w:r w:rsidRPr="005D58CB">
              <w:t>Method</w:t>
            </w:r>
          </w:p>
        </w:tc>
        <w:tc>
          <w:tcPr>
            <w:tcW w:w="1592" w:type="dxa"/>
            <w:shd w:val="clear" w:color="auto" w:fill="D9D9D9" w:themeFill="background1" w:themeFillShade="D9"/>
          </w:tcPr>
          <w:p w14:paraId="37DF599A" w14:textId="77777777" w:rsidR="00EC2472" w:rsidRPr="005D58CB" w:rsidRDefault="00EC2472">
            <w:pPr>
              <w:pStyle w:val="NICETableHeader"/>
              <w:jc w:val="center"/>
            </w:pPr>
            <w:r w:rsidRPr="005D58CB">
              <w:t>Cost per administration</w:t>
            </w:r>
          </w:p>
          <w:p w14:paraId="0E7D4749" w14:textId="77777777" w:rsidR="00EC2472" w:rsidRPr="005D58CB" w:rsidRDefault="00EC2472">
            <w:pPr>
              <w:pStyle w:val="NICETableHeader"/>
              <w:jc w:val="center"/>
            </w:pPr>
            <w:r w:rsidRPr="005D58CB">
              <w:t>(first cycle)</w:t>
            </w:r>
          </w:p>
        </w:tc>
        <w:tc>
          <w:tcPr>
            <w:tcW w:w="1850" w:type="dxa"/>
            <w:shd w:val="clear" w:color="auto" w:fill="D9D9D9" w:themeFill="background1" w:themeFillShade="D9"/>
          </w:tcPr>
          <w:p w14:paraId="772462EE" w14:textId="77777777" w:rsidR="00EC2472" w:rsidRPr="005D58CB" w:rsidRDefault="00EC2472">
            <w:pPr>
              <w:pStyle w:val="NICETableHeader"/>
              <w:jc w:val="center"/>
            </w:pPr>
            <w:r w:rsidRPr="005D58CB">
              <w:t>Cost per administration</w:t>
            </w:r>
          </w:p>
          <w:p w14:paraId="49F43321" w14:textId="77777777" w:rsidR="00EC2472" w:rsidRPr="005D58CB" w:rsidRDefault="00EC2472">
            <w:pPr>
              <w:pStyle w:val="NICETableHeader"/>
              <w:jc w:val="center"/>
            </w:pPr>
            <w:r w:rsidRPr="005D58CB">
              <w:t>(Subsequent cycles)</w:t>
            </w:r>
          </w:p>
        </w:tc>
        <w:tc>
          <w:tcPr>
            <w:tcW w:w="1836" w:type="dxa"/>
            <w:shd w:val="clear" w:color="auto" w:fill="D9D9D9" w:themeFill="background1" w:themeFillShade="D9"/>
          </w:tcPr>
          <w:p w14:paraId="385A5DC5" w14:textId="77777777" w:rsidR="00EC2472" w:rsidRPr="005D58CB" w:rsidRDefault="00EC2472">
            <w:pPr>
              <w:pStyle w:val="NICETableHeader"/>
              <w:jc w:val="center"/>
            </w:pPr>
            <w:r w:rsidRPr="005D58CB">
              <w:t>Model treatment</w:t>
            </w:r>
          </w:p>
        </w:tc>
        <w:tc>
          <w:tcPr>
            <w:tcW w:w="2501" w:type="dxa"/>
            <w:shd w:val="clear" w:color="auto" w:fill="D9D9D9" w:themeFill="background1" w:themeFillShade="D9"/>
          </w:tcPr>
          <w:p w14:paraId="7DCC0DCD" w14:textId="77777777" w:rsidR="00EC2472" w:rsidRPr="005D58CB" w:rsidRDefault="00EC2472">
            <w:pPr>
              <w:pStyle w:val="NICETableHeader"/>
              <w:jc w:val="center"/>
            </w:pPr>
            <w:r w:rsidRPr="005D58CB">
              <w:t>Source</w:t>
            </w:r>
          </w:p>
        </w:tc>
      </w:tr>
      <w:tr w:rsidR="00EC2472" w:rsidRPr="00276ACD" w14:paraId="23F203C2" w14:textId="77777777">
        <w:tc>
          <w:tcPr>
            <w:tcW w:w="0" w:type="auto"/>
          </w:tcPr>
          <w:p w14:paraId="16E8376C" w14:textId="77777777" w:rsidR="00EC2472" w:rsidRPr="005D58CB" w:rsidRDefault="00EC2472">
            <w:pPr>
              <w:pStyle w:val="NICETabletext"/>
            </w:pPr>
            <w:r w:rsidRPr="005D58CB">
              <w:t>Oral</w:t>
            </w:r>
          </w:p>
        </w:tc>
        <w:tc>
          <w:tcPr>
            <w:tcW w:w="1592" w:type="dxa"/>
          </w:tcPr>
          <w:p w14:paraId="65A2ED85" w14:textId="77777777" w:rsidR="00EC2472" w:rsidRPr="005D58CB" w:rsidRDefault="00EC2472">
            <w:pPr>
              <w:pStyle w:val="NICETabletext"/>
              <w:jc w:val="center"/>
            </w:pPr>
            <w:r w:rsidRPr="005D58CB">
              <w:t>£304.62</w:t>
            </w:r>
          </w:p>
          <w:p w14:paraId="367EE581" w14:textId="77777777" w:rsidR="00EC2472" w:rsidRPr="005D58CB" w:rsidRDefault="00EC2472">
            <w:pPr>
              <w:pStyle w:val="NICETabletext"/>
              <w:jc w:val="center"/>
            </w:pPr>
          </w:p>
        </w:tc>
        <w:tc>
          <w:tcPr>
            <w:tcW w:w="1850" w:type="dxa"/>
          </w:tcPr>
          <w:p w14:paraId="3D3745B4" w14:textId="77777777" w:rsidR="00EC2472" w:rsidRPr="005D58CB" w:rsidRDefault="00EC2472">
            <w:pPr>
              <w:pStyle w:val="NICETabletext"/>
              <w:jc w:val="center"/>
            </w:pPr>
            <w:r w:rsidRPr="005D58CB">
              <w:t>£215.80</w:t>
            </w:r>
          </w:p>
        </w:tc>
        <w:tc>
          <w:tcPr>
            <w:tcW w:w="1836" w:type="dxa"/>
          </w:tcPr>
          <w:p w14:paraId="0C79DAF1" w14:textId="77777777" w:rsidR="00EC2472" w:rsidRPr="005D58CB" w:rsidRDefault="00EC2472">
            <w:pPr>
              <w:pStyle w:val="NICETabletext"/>
              <w:jc w:val="center"/>
            </w:pPr>
            <w:r w:rsidRPr="005D58CB">
              <w:t>Capecitabine</w:t>
            </w:r>
          </w:p>
        </w:tc>
        <w:tc>
          <w:tcPr>
            <w:tcW w:w="2501" w:type="dxa"/>
          </w:tcPr>
          <w:p w14:paraId="39D10D24" w14:textId="1107491D" w:rsidR="00EC2472" w:rsidRPr="005D58CB" w:rsidRDefault="00EC2472">
            <w:pPr>
              <w:pStyle w:val="NICETabletext"/>
              <w:jc w:val="center"/>
            </w:pPr>
            <w:r w:rsidRPr="005D58CB">
              <w:t>NHS Cost Collection 20/21</w:t>
            </w:r>
            <w:r>
              <w:fldChar w:fldCharType="begin"/>
            </w:r>
            <w:r w:rsidR="00CA6345">
              <w:instrText xml:space="preserve"> ADDIN ZOTERO_ITEM CSL_CITATION {"citationID":"YpkAtB4w","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fldChar w:fldCharType="separate"/>
            </w:r>
            <w:r w:rsidR="00CA6345" w:rsidRPr="00CA6345">
              <w:rPr>
                <w:rFonts w:cs="Arial"/>
                <w:sz w:val="22"/>
                <w:vertAlign w:val="superscript"/>
              </w:rPr>
              <w:t>185</w:t>
            </w:r>
            <w:r>
              <w:fldChar w:fldCharType="end"/>
            </w:r>
            <w:r w:rsidRPr="005D58CB">
              <w:t xml:space="preserve"> – SB11Z – deliver exclusively oral chemotherapy</w:t>
            </w:r>
          </w:p>
        </w:tc>
      </w:tr>
      <w:tr w:rsidR="00EC2472" w:rsidRPr="00276ACD" w14:paraId="52BE2C6C" w14:textId="77777777">
        <w:tc>
          <w:tcPr>
            <w:tcW w:w="0" w:type="auto"/>
          </w:tcPr>
          <w:p w14:paraId="1686EF9D" w14:textId="77777777" w:rsidR="00EC2472" w:rsidRPr="005D58CB" w:rsidRDefault="00EC2472">
            <w:pPr>
              <w:pStyle w:val="NICETabletext"/>
            </w:pPr>
            <w:r w:rsidRPr="005D58CB">
              <w:t xml:space="preserve">Parenteral Simple </w:t>
            </w:r>
          </w:p>
        </w:tc>
        <w:tc>
          <w:tcPr>
            <w:tcW w:w="1592" w:type="dxa"/>
          </w:tcPr>
          <w:p w14:paraId="51A30E1C" w14:textId="77777777" w:rsidR="00EC2472" w:rsidRPr="005D58CB" w:rsidRDefault="00EC2472">
            <w:pPr>
              <w:pStyle w:val="NICETabletext"/>
              <w:jc w:val="center"/>
            </w:pPr>
            <w:r w:rsidRPr="005D58CB">
              <w:t>£381.97</w:t>
            </w:r>
          </w:p>
          <w:p w14:paraId="77612B39" w14:textId="77777777" w:rsidR="00EC2472" w:rsidRPr="005D58CB" w:rsidRDefault="00EC2472">
            <w:pPr>
              <w:pStyle w:val="NICETabletext"/>
              <w:jc w:val="center"/>
            </w:pPr>
          </w:p>
        </w:tc>
        <w:tc>
          <w:tcPr>
            <w:tcW w:w="1850" w:type="dxa"/>
          </w:tcPr>
          <w:p w14:paraId="65C42EDA" w14:textId="77777777" w:rsidR="00EC2472" w:rsidRPr="005D58CB" w:rsidRDefault="00EC2472">
            <w:pPr>
              <w:pStyle w:val="NICETabletext"/>
              <w:jc w:val="center"/>
              <w:rPr>
                <w:lang w:val="pl-PL"/>
              </w:rPr>
            </w:pPr>
            <w:r w:rsidRPr="005D58CB">
              <w:rPr>
                <w:lang w:val="pl-PL"/>
              </w:rPr>
              <w:t>£281.11</w:t>
            </w:r>
          </w:p>
        </w:tc>
        <w:tc>
          <w:tcPr>
            <w:tcW w:w="1836" w:type="dxa"/>
          </w:tcPr>
          <w:p w14:paraId="324658DB" w14:textId="77777777" w:rsidR="00EC2472" w:rsidRPr="005D58CB" w:rsidRDefault="00EC2472">
            <w:pPr>
              <w:pStyle w:val="NICETabletext"/>
              <w:jc w:val="center"/>
              <w:rPr>
                <w:lang w:val="pl-PL"/>
              </w:rPr>
            </w:pPr>
            <w:r w:rsidRPr="005D58CB">
              <w:rPr>
                <w:lang w:val="pl-PL"/>
              </w:rPr>
              <w:t>T-DXd, Eribulin, Gemcitabine, Paclitaxel and Nab-paclitaxel</w:t>
            </w:r>
          </w:p>
        </w:tc>
        <w:tc>
          <w:tcPr>
            <w:tcW w:w="2501" w:type="dxa"/>
          </w:tcPr>
          <w:p w14:paraId="4FCBA678" w14:textId="209BA9DD" w:rsidR="00EC2472" w:rsidRPr="005D58CB" w:rsidRDefault="00EC2472">
            <w:pPr>
              <w:pStyle w:val="NICETabletext"/>
              <w:jc w:val="center"/>
            </w:pPr>
            <w:r w:rsidRPr="005D58CB">
              <w:t>NHS Cost Collection 20/21</w:t>
            </w:r>
            <w:r>
              <w:fldChar w:fldCharType="begin"/>
            </w:r>
            <w:r w:rsidR="00CA6345">
              <w:instrText xml:space="preserve"> ADDIN ZOTERO_ITEM CSL_CITATION {"citationID":"Ar8QEEy8","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fldChar w:fldCharType="separate"/>
            </w:r>
            <w:r w:rsidR="00CA6345" w:rsidRPr="00CA6345">
              <w:rPr>
                <w:rFonts w:cs="Arial"/>
                <w:sz w:val="22"/>
                <w:vertAlign w:val="superscript"/>
              </w:rPr>
              <w:t>185</w:t>
            </w:r>
            <w:r>
              <w:fldChar w:fldCharType="end"/>
            </w:r>
            <w:r w:rsidRPr="005D58CB">
              <w:t xml:space="preserve"> – SB12Z – deliver simple parenteral chemotherapy</w:t>
            </w:r>
          </w:p>
        </w:tc>
      </w:tr>
    </w:tbl>
    <w:p w14:paraId="64BB1B7A" w14:textId="77777777" w:rsidR="00EC2472" w:rsidRPr="005B211D" w:rsidRDefault="00EC2472" w:rsidP="00EC2472">
      <w:pPr>
        <w:pStyle w:val="Footnotes"/>
      </w:pPr>
      <w:r w:rsidRPr="005B211D">
        <w:t>Abbreviations: National Health Service</w:t>
      </w:r>
      <w:r w:rsidRPr="003336BE">
        <w:t>; T-DXd, trastuzumab deruxtecan.</w:t>
      </w:r>
    </w:p>
    <w:p w14:paraId="7919F4E7" w14:textId="77777777" w:rsidR="00EC2472" w:rsidRPr="00AA1317" w:rsidRDefault="00EC2472" w:rsidP="00EC2472">
      <w:pPr>
        <w:pStyle w:val="Heading3"/>
      </w:pPr>
      <w:bookmarkStart w:id="683" w:name="_Toc98924676"/>
      <w:bookmarkStart w:id="684" w:name="_Ref99729375"/>
      <w:bookmarkStart w:id="685" w:name="_Ref125648315"/>
      <w:bookmarkStart w:id="686" w:name="_Toc127006453"/>
      <w:bookmarkStart w:id="687" w:name="_Toc129350900"/>
      <w:r w:rsidRPr="00AA1317">
        <w:t>Health-state unit costs and resource use</w:t>
      </w:r>
      <w:bookmarkEnd w:id="683"/>
      <w:bookmarkEnd w:id="684"/>
      <w:bookmarkEnd w:id="685"/>
      <w:bookmarkEnd w:id="686"/>
      <w:bookmarkEnd w:id="687"/>
    </w:p>
    <w:p w14:paraId="73D53D19" w14:textId="3F828588" w:rsidR="00EC2472" w:rsidRDefault="00EC2472" w:rsidP="00EC2472">
      <w:pPr>
        <w:pStyle w:val="Body"/>
      </w:pPr>
      <w:r>
        <w:t xml:space="preserve">Health state resource use costs are based on frequencies reported in </w:t>
      </w:r>
      <w:r w:rsidRPr="005D58CB">
        <w:t>TA862</w:t>
      </w:r>
      <w:r>
        <w:fldChar w:fldCharType="begin"/>
      </w:r>
      <w:r w:rsidR="00CA6345">
        <w:instrText xml:space="preserve"> ADDIN ZOTERO_ITEM CSL_CITATION {"citationID":"cvBmBCVO","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fldChar w:fldCharType="separate"/>
      </w:r>
      <w:r w:rsidR="00FD57F4" w:rsidRPr="00FD57F4">
        <w:rPr>
          <w:rFonts w:cs="Arial"/>
          <w:szCs w:val="24"/>
          <w:vertAlign w:val="superscript"/>
        </w:rPr>
        <w:t>5</w:t>
      </w:r>
      <w:r>
        <w:fldChar w:fldCharType="end"/>
      </w:r>
      <w:r w:rsidRPr="00004119">
        <w:t xml:space="preserve"> </w:t>
      </w:r>
      <w:r>
        <w:t xml:space="preserve">and </w:t>
      </w:r>
      <w:r w:rsidRPr="005D58CB">
        <w:t>TA819</w:t>
      </w:r>
      <w:r>
        <w:fldChar w:fldCharType="begin"/>
      </w:r>
      <w:r w:rsidR="00CA6345">
        <w:instrText xml:space="preserve"> ADDIN ZOTERO_ITEM CSL_CITATION {"citationID":"CaIn32Ph","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fldChar w:fldCharType="separate"/>
      </w:r>
      <w:r w:rsidR="00CA6345" w:rsidRPr="00CA6345">
        <w:rPr>
          <w:rFonts w:cs="Arial"/>
          <w:szCs w:val="24"/>
          <w:vertAlign w:val="superscript"/>
        </w:rPr>
        <w:t>132</w:t>
      </w:r>
      <w:r>
        <w:fldChar w:fldCharType="end"/>
      </w:r>
      <w:r w:rsidRPr="005D58CB">
        <w:t xml:space="preserve"> which are the two most recent appraisals in mBC</w:t>
      </w:r>
      <w:r w:rsidRPr="00004119">
        <w:t>.</w:t>
      </w:r>
      <w:r>
        <w:fldChar w:fldCharType="begin"/>
      </w:r>
      <w:r w:rsidR="00CA6345">
        <w:instrText xml:space="preserve"> ADDIN ZOTERO_ITEM CSL_CITATION {"citationID":"25LmBfSz","properties":{"formattedCitation":"\\super 5,132\\nosupersub{}","plainCitation":"5,132","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fldChar w:fldCharType="separate"/>
      </w:r>
      <w:r w:rsidR="00CA6345" w:rsidRPr="00CA6345">
        <w:rPr>
          <w:rFonts w:cs="Arial"/>
          <w:szCs w:val="24"/>
          <w:vertAlign w:val="superscript"/>
        </w:rPr>
        <w:t>5,132</w:t>
      </w:r>
      <w:r>
        <w:fldChar w:fldCharType="end"/>
      </w:r>
      <w:r>
        <w:t xml:space="preserve"> Health state resource use is split by health state (‘</w:t>
      </w:r>
      <w:r w:rsidRPr="0083598D">
        <w:rPr>
          <w:i/>
        </w:rPr>
        <w:t>progression-</w:t>
      </w:r>
      <w:r w:rsidRPr="0083598D">
        <w:rPr>
          <w:i/>
          <w:iCs/>
        </w:rPr>
        <w:t>free’</w:t>
      </w:r>
      <w:r>
        <w:t xml:space="preserve"> and ‘</w:t>
      </w:r>
      <w:r w:rsidRPr="00546A80">
        <w:rPr>
          <w:i/>
        </w:rPr>
        <w:t>post-</w:t>
      </w:r>
      <w:r w:rsidRPr="0083598D">
        <w:rPr>
          <w:i/>
          <w:iCs/>
        </w:rPr>
        <w:t>progress</w:t>
      </w:r>
      <w:r>
        <w:rPr>
          <w:i/>
          <w:iCs/>
        </w:rPr>
        <w:t>ion</w:t>
      </w:r>
      <w:r w:rsidRPr="0083598D">
        <w:rPr>
          <w:i/>
          <w:iCs/>
        </w:rPr>
        <w:t>’</w:t>
      </w:r>
      <w:r w:rsidRPr="00EA65AA">
        <w:t>)</w:t>
      </w:r>
      <w:r>
        <w:t xml:space="preserve"> and assumes the same resource use across health states and treatment arms</w:t>
      </w:r>
      <w:r w:rsidR="00775447">
        <w:t>, a</w:t>
      </w:r>
      <w:r w:rsidR="00D9398B">
        <w:t>s advised by clinical experts</w:t>
      </w:r>
      <w:r>
        <w:t>.</w:t>
      </w:r>
      <w:r w:rsidR="007641C3">
        <w:fldChar w:fldCharType="begin"/>
      </w:r>
      <w:r w:rsidR="00CA6345">
        <w:instrText xml:space="preserve"> ADDIN ZOTERO_ITEM CSL_CITATION {"citationID":"D3ovMGDK","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7641C3">
        <w:fldChar w:fldCharType="separate"/>
      </w:r>
      <w:r w:rsidR="00CA6345" w:rsidRPr="00CA6345">
        <w:rPr>
          <w:rFonts w:cs="Arial"/>
          <w:szCs w:val="24"/>
          <w:vertAlign w:val="superscript"/>
        </w:rPr>
        <w:t>121</w:t>
      </w:r>
      <w:r w:rsidR="007641C3">
        <w:fldChar w:fldCharType="end"/>
      </w:r>
      <w:r>
        <w:t xml:space="preserve"> </w:t>
      </w:r>
      <w:r w:rsidRPr="00004119">
        <w:t xml:space="preserve">  </w:t>
      </w:r>
      <w:r>
        <w:t xml:space="preserve"> </w:t>
      </w:r>
    </w:p>
    <w:p w14:paraId="5695D999" w14:textId="455E76BC" w:rsidR="00EC2472" w:rsidRPr="00EC00E8" w:rsidRDefault="00EC2472" w:rsidP="00EC2472">
      <w:pPr>
        <w:rPr>
          <w:i/>
          <w:iCs/>
        </w:rPr>
      </w:pPr>
      <w:r w:rsidRPr="003C648C">
        <w:rPr>
          <w:b/>
          <w:bCs/>
        </w:rPr>
        <w:fldChar w:fldCharType="begin"/>
      </w:r>
      <w:r w:rsidRPr="003C648C">
        <w:rPr>
          <w:b/>
          <w:bCs/>
        </w:rPr>
        <w:instrText xml:space="preserve"> REF _Ref96105347 \h </w:instrText>
      </w:r>
      <w:r w:rsidR="004F7BC0">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6</w:t>
      </w:r>
      <w:r w:rsidRPr="003C648C">
        <w:rPr>
          <w:b/>
          <w:bCs/>
        </w:rPr>
        <w:fldChar w:fldCharType="end"/>
      </w:r>
      <w:r>
        <w:t xml:space="preserve"> presents resource use for monitoring and disease management in </w:t>
      </w:r>
      <w:r w:rsidRPr="00CE10E8">
        <w:t>the</w:t>
      </w:r>
      <w:r w:rsidRPr="00EA65AA">
        <w:rPr>
          <w:i/>
          <w:iCs/>
        </w:rPr>
        <w:t xml:space="preserve"> ‘progression-free’</w:t>
      </w:r>
      <w:r w:rsidRPr="00993ACD">
        <w:t xml:space="preserve"> and </w:t>
      </w:r>
      <w:r w:rsidRPr="00EA65AA">
        <w:rPr>
          <w:i/>
          <w:iCs/>
        </w:rPr>
        <w:t>‘</w:t>
      </w:r>
      <w:r>
        <w:rPr>
          <w:i/>
          <w:iCs/>
        </w:rPr>
        <w:t>post-</w:t>
      </w:r>
      <w:r w:rsidRPr="00EA65AA">
        <w:rPr>
          <w:i/>
          <w:iCs/>
        </w:rPr>
        <w:t>progress</w:t>
      </w:r>
      <w:r>
        <w:rPr>
          <w:i/>
          <w:iCs/>
        </w:rPr>
        <w:t>ion</w:t>
      </w:r>
      <w:r w:rsidRPr="00EA65AA">
        <w:rPr>
          <w:i/>
          <w:iCs/>
        </w:rPr>
        <w:t>’</w:t>
      </w:r>
      <w:r>
        <w:t xml:space="preserve"> health states. Unit costs were sourced from the NHS Cost Collection costs 20</w:t>
      </w:r>
      <w:r w:rsidRPr="005D58CB">
        <w:t>20</w:t>
      </w:r>
      <w:r>
        <w:t>/21</w:t>
      </w:r>
      <w:r>
        <w:fldChar w:fldCharType="begin"/>
      </w:r>
      <w:r w:rsidR="00CA6345">
        <w:instrText xml:space="preserve"> ADDIN ZOTERO_ITEM CSL_CITATION {"citationID":"yVdwyBIy","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fldChar w:fldCharType="separate"/>
      </w:r>
      <w:r w:rsidR="00CA6345" w:rsidRPr="00CA6345">
        <w:rPr>
          <w:rFonts w:cs="Arial"/>
          <w:szCs w:val="24"/>
          <w:vertAlign w:val="superscript"/>
        </w:rPr>
        <w:t>185</w:t>
      </w:r>
      <w:r>
        <w:fldChar w:fldCharType="end"/>
      </w:r>
      <w:hyperlink w:anchor="_ENREF_157" w:tooltip="NHS, 2021 #204" w:history="1">
        <w:r>
          <w:fldChar w:fldCharType="begin"/>
        </w:r>
        <w:r>
          <w:instrText xml:space="preserve"> ADDIN EN.CITE &lt;EndNote&gt;&lt;Cite&gt;&lt;Author&gt;NHS&lt;/Author&gt;&lt;Year&gt;2021&lt;/Year&gt;&lt;RecNum&gt;204&lt;/RecNum&gt;&lt;DisplayText&gt;&lt;style face="superscript"&gt;157&lt;/style&gt;&lt;/DisplayText&gt;&lt;record&gt;&lt;rec-number&gt;204&lt;/rec-number&gt;&lt;foreign-keys&gt;&lt;key app="EN" db-id="zsraxr2sldvt0herzw7x5028s0efeazsx9r0" timestamp="1649346189"&gt;204&lt;/key&gt;&lt;/foreign-keys&gt;&lt;ref-type name="Journal Article"&gt;17&lt;/ref-type&gt;&lt;contributors&gt;&lt;authors&gt;&lt;author&gt;NHS,&lt;/author&gt;&lt;/authors&gt;&lt;/contributors&gt;&lt;titles&gt;&lt;title&gt;2019/20 National Cost Collection Data Publication&lt;/title&gt;&lt;secondary-title&gt;Available at: https://www.england.nhs.uk/publication/2019-20-national-cost-collection-data-publication/ [last accessed: 07/04/2022]&lt;/secondary-title&gt;&lt;/titles&gt;&lt;periodical&gt;&lt;full-title&gt;Available at: https://www.england.nhs.uk/publication/2019-20-national-cost-collection-data-publication/ [last accessed: 07/04/2022]&lt;/full-title&gt;&lt;/periodical&gt;&lt;dates&gt;&lt;year&gt;2021&lt;/year&gt;&lt;/dates&gt;&lt;urls&gt;&lt;/urls&gt;&lt;/record&gt;&lt;/Cite&gt;&lt;/EndNote&gt;</w:instrText>
        </w:r>
        <w:r>
          <w:fldChar w:fldCharType="separate"/>
        </w:r>
        <w:r>
          <w:fldChar w:fldCharType="end"/>
        </w:r>
      </w:hyperlink>
      <w:r>
        <w:t xml:space="preserve"> and the PSSRU 2021</w:t>
      </w:r>
      <w:r>
        <w:fldChar w:fldCharType="begin"/>
      </w:r>
      <w:r w:rsidR="00CA6345">
        <w:instrText xml:space="preserve"> ADDIN ZOTERO_ITEM CSL_CITATION {"citationID":"b8UZWSHO","properties":{"formattedCitation":"\\super 186\\nosupersub{}","plainCitation":"186","noteIndex":0},"citationItems":[{"id":66296,"uris":["http://zotero.org/groups/4797619/items/ISTM2CGL"],"itemData":{"id":66296,"type":"post-weblog","language":"en-GB","title":"Unit Costs of Health and Social Care 2021 | PSSRU","URL":"https://www.pssru.ac.uk/project-pages/unit-costs/unit-costs-of-health-and-social-care-2021/","accessed":{"date-parts":[["2022",12,6]]}}}],"schema":"https://github.com/citation-style-language/schema/raw/master/csl-citation.json"} </w:instrText>
      </w:r>
      <w:r>
        <w:fldChar w:fldCharType="separate"/>
      </w:r>
      <w:r w:rsidR="00CA6345" w:rsidRPr="00CA6345">
        <w:rPr>
          <w:rFonts w:cs="Arial"/>
          <w:szCs w:val="24"/>
          <w:vertAlign w:val="superscript"/>
        </w:rPr>
        <w:t>186</w:t>
      </w:r>
      <w:r>
        <w:fldChar w:fldCharType="end"/>
      </w:r>
      <w:r>
        <w:t xml:space="preserve"> based on the setting of care</w:t>
      </w:r>
      <w:r w:rsidRPr="005D58CB">
        <w:t>.</w:t>
      </w:r>
      <w:r w:rsidRPr="005D58CB">
        <w:fldChar w:fldCharType="begin"/>
      </w:r>
      <w:r w:rsidR="00CA6345">
        <w:instrText xml:space="preserve"> ADDIN ZOTERO_ITEM CSL_CITATION {"citationID":"2MgeJW3l","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szCs w:val="24"/>
          <w:vertAlign w:val="superscript"/>
        </w:rPr>
        <w:t>5</w:t>
      </w:r>
      <w:r w:rsidRPr="005D58CB">
        <w:fldChar w:fldCharType="end"/>
      </w:r>
    </w:p>
    <w:p w14:paraId="4DC9A39D" w14:textId="55E0DDA5" w:rsidR="00EC2472" w:rsidRDefault="00EC2472" w:rsidP="00EC2472">
      <w:pPr>
        <w:pStyle w:val="Caption"/>
      </w:pPr>
      <w:bookmarkStart w:id="688" w:name="_Ref96105347"/>
      <w:bookmarkStart w:id="689" w:name="_Toc98924763"/>
      <w:bookmarkStart w:id="690" w:name="_Toc127006686"/>
      <w:bookmarkStart w:id="691" w:name="_Toc129351031"/>
      <w:r>
        <w:lastRenderedPageBreak/>
        <w:t xml:space="preserve">Table </w:t>
      </w:r>
      <w:r>
        <w:fldChar w:fldCharType="begin"/>
      </w:r>
      <w:r>
        <w:instrText>SEQ Table \* ARABIC</w:instrText>
      </w:r>
      <w:r>
        <w:fldChar w:fldCharType="separate"/>
      </w:r>
      <w:r w:rsidR="00145F42">
        <w:rPr>
          <w:noProof/>
        </w:rPr>
        <w:t>56</w:t>
      </w:r>
      <w:r>
        <w:fldChar w:fldCharType="end"/>
      </w:r>
      <w:bookmarkEnd w:id="688"/>
      <w:r>
        <w:t>: Monitoring costs and frequencies</w:t>
      </w:r>
      <w:bookmarkEnd w:id="689"/>
      <w:bookmarkEnd w:id="690"/>
      <w:bookmarkEnd w:id="691"/>
    </w:p>
    <w:tbl>
      <w:tblPr>
        <w:tblStyle w:val="TableGrid"/>
        <w:tblW w:w="9019" w:type="dxa"/>
        <w:tblLayout w:type="fixed"/>
        <w:tblLook w:val="04A0" w:firstRow="1" w:lastRow="0" w:firstColumn="1" w:lastColumn="0" w:noHBand="0" w:noVBand="1"/>
      </w:tblPr>
      <w:tblGrid>
        <w:gridCol w:w="1696"/>
        <w:gridCol w:w="993"/>
        <w:gridCol w:w="992"/>
        <w:gridCol w:w="992"/>
        <w:gridCol w:w="1276"/>
        <w:gridCol w:w="3070"/>
      </w:tblGrid>
      <w:tr w:rsidR="00EC2472" w14:paraId="0F7F1DA0" w14:textId="77777777">
        <w:trPr>
          <w:tblHeader/>
        </w:trPr>
        <w:tc>
          <w:tcPr>
            <w:tcW w:w="1696" w:type="dxa"/>
            <w:vMerge w:val="restart"/>
            <w:shd w:val="clear" w:color="auto" w:fill="D9D9D9" w:themeFill="background1" w:themeFillShade="D9"/>
          </w:tcPr>
          <w:p w14:paraId="4B96A07E" w14:textId="77777777" w:rsidR="00EC2472" w:rsidRDefault="00EC2472">
            <w:pPr>
              <w:pStyle w:val="NICETableHeader"/>
            </w:pPr>
            <w:r>
              <w:t>Resource</w:t>
            </w:r>
          </w:p>
        </w:tc>
        <w:tc>
          <w:tcPr>
            <w:tcW w:w="1985" w:type="dxa"/>
            <w:gridSpan w:val="2"/>
            <w:shd w:val="clear" w:color="auto" w:fill="D9D9D9" w:themeFill="background1" w:themeFillShade="D9"/>
          </w:tcPr>
          <w:p w14:paraId="6C97CF2C" w14:textId="77777777" w:rsidR="00EC2472" w:rsidRDefault="00EC2472">
            <w:pPr>
              <w:pStyle w:val="NICETableHeader"/>
              <w:jc w:val="center"/>
            </w:pPr>
            <w:r>
              <w:t>Frequency (per cycle)</w:t>
            </w:r>
          </w:p>
        </w:tc>
        <w:tc>
          <w:tcPr>
            <w:tcW w:w="992" w:type="dxa"/>
            <w:vMerge w:val="restart"/>
            <w:shd w:val="clear" w:color="auto" w:fill="D9D9D9" w:themeFill="background1" w:themeFillShade="D9"/>
          </w:tcPr>
          <w:p w14:paraId="16F3BD2E" w14:textId="77777777" w:rsidR="00EC2472" w:rsidRDefault="00EC2472">
            <w:pPr>
              <w:pStyle w:val="NICETableHeader"/>
              <w:jc w:val="center"/>
            </w:pPr>
            <w:r>
              <w:t>Unit cost</w:t>
            </w:r>
          </w:p>
        </w:tc>
        <w:tc>
          <w:tcPr>
            <w:tcW w:w="1276" w:type="dxa"/>
            <w:vMerge w:val="restart"/>
            <w:shd w:val="clear" w:color="auto" w:fill="D9D9D9" w:themeFill="background1" w:themeFillShade="D9"/>
          </w:tcPr>
          <w:p w14:paraId="1FAD3A4C" w14:textId="77777777" w:rsidR="00EC2472" w:rsidRDefault="00EC2472">
            <w:pPr>
              <w:pStyle w:val="NICETableHeader"/>
              <w:jc w:val="center"/>
            </w:pPr>
            <w:r>
              <w:t>Frequency source</w:t>
            </w:r>
          </w:p>
        </w:tc>
        <w:tc>
          <w:tcPr>
            <w:tcW w:w="3070" w:type="dxa"/>
            <w:vMerge w:val="restart"/>
            <w:shd w:val="clear" w:color="auto" w:fill="D9D9D9" w:themeFill="background1" w:themeFillShade="D9"/>
          </w:tcPr>
          <w:p w14:paraId="53A22C02" w14:textId="77777777" w:rsidR="00EC2472" w:rsidRDefault="00EC2472">
            <w:pPr>
              <w:pStyle w:val="NICETableHeader"/>
              <w:jc w:val="center"/>
            </w:pPr>
            <w:r>
              <w:t>Cost source</w:t>
            </w:r>
          </w:p>
        </w:tc>
      </w:tr>
      <w:tr w:rsidR="00EC2472" w14:paraId="027E2D61" w14:textId="77777777">
        <w:trPr>
          <w:tblHeader/>
        </w:trPr>
        <w:tc>
          <w:tcPr>
            <w:tcW w:w="1696" w:type="dxa"/>
            <w:vMerge/>
          </w:tcPr>
          <w:p w14:paraId="1AA02EE3" w14:textId="77777777" w:rsidR="00EC2472" w:rsidRDefault="00EC2472"/>
        </w:tc>
        <w:tc>
          <w:tcPr>
            <w:tcW w:w="993" w:type="dxa"/>
            <w:shd w:val="clear" w:color="auto" w:fill="D9D9D9" w:themeFill="background1" w:themeFillShade="D9"/>
          </w:tcPr>
          <w:p w14:paraId="0E3370F1" w14:textId="77777777" w:rsidR="00EC2472" w:rsidRDefault="00EC2472">
            <w:pPr>
              <w:pStyle w:val="NICETableHeader"/>
              <w:jc w:val="center"/>
            </w:pPr>
            <w:r>
              <w:t>PF</w:t>
            </w:r>
          </w:p>
        </w:tc>
        <w:tc>
          <w:tcPr>
            <w:tcW w:w="992" w:type="dxa"/>
            <w:shd w:val="clear" w:color="auto" w:fill="D9D9D9" w:themeFill="background1" w:themeFillShade="D9"/>
          </w:tcPr>
          <w:p w14:paraId="6680830C" w14:textId="77777777" w:rsidR="00EC2472" w:rsidRDefault="00EC2472">
            <w:pPr>
              <w:pStyle w:val="NICETableHeader"/>
              <w:jc w:val="center"/>
            </w:pPr>
            <w:r>
              <w:t>PD</w:t>
            </w:r>
          </w:p>
        </w:tc>
        <w:tc>
          <w:tcPr>
            <w:tcW w:w="992" w:type="dxa"/>
            <w:vMerge/>
          </w:tcPr>
          <w:p w14:paraId="6B3057B8" w14:textId="77777777" w:rsidR="00EC2472" w:rsidRDefault="00EC2472">
            <w:pPr>
              <w:jc w:val="center"/>
            </w:pPr>
          </w:p>
        </w:tc>
        <w:tc>
          <w:tcPr>
            <w:tcW w:w="1276" w:type="dxa"/>
            <w:vMerge/>
          </w:tcPr>
          <w:p w14:paraId="38A2316B" w14:textId="77777777" w:rsidR="00EC2472" w:rsidRDefault="00EC2472">
            <w:pPr>
              <w:jc w:val="center"/>
            </w:pPr>
          </w:p>
        </w:tc>
        <w:tc>
          <w:tcPr>
            <w:tcW w:w="3070" w:type="dxa"/>
            <w:vMerge/>
          </w:tcPr>
          <w:p w14:paraId="414EAE36" w14:textId="77777777" w:rsidR="00EC2472" w:rsidRDefault="00EC2472">
            <w:pPr>
              <w:jc w:val="center"/>
            </w:pPr>
          </w:p>
        </w:tc>
      </w:tr>
      <w:tr w:rsidR="00EC2472" w14:paraId="2DF2C384" w14:textId="77777777">
        <w:tc>
          <w:tcPr>
            <w:tcW w:w="1696" w:type="dxa"/>
            <w:vAlign w:val="center"/>
          </w:tcPr>
          <w:p w14:paraId="3D9F9AF6" w14:textId="77777777" w:rsidR="00EC2472" w:rsidRDefault="00EC2472">
            <w:pPr>
              <w:pStyle w:val="NICETabletext"/>
            </w:pPr>
            <w:r>
              <w:t>GP contact</w:t>
            </w:r>
          </w:p>
        </w:tc>
        <w:tc>
          <w:tcPr>
            <w:tcW w:w="993" w:type="dxa"/>
            <w:vAlign w:val="center"/>
          </w:tcPr>
          <w:p w14:paraId="2F08961A" w14:textId="77777777" w:rsidR="00EC2472" w:rsidRPr="005D58CB" w:rsidRDefault="00EC2472">
            <w:pPr>
              <w:pStyle w:val="NICETabletext"/>
              <w:jc w:val="center"/>
            </w:pPr>
            <w:r w:rsidRPr="005D58CB">
              <w:t>0.69</w:t>
            </w:r>
          </w:p>
        </w:tc>
        <w:tc>
          <w:tcPr>
            <w:tcW w:w="992" w:type="dxa"/>
            <w:vAlign w:val="center"/>
          </w:tcPr>
          <w:p w14:paraId="77733FE7" w14:textId="77777777" w:rsidR="00EC2472" w:rsidRPr="005D58CB" w:rsidRDefault="00EC2472">
            <w:pPr>
              <w:pStyle w:val="NICETabletext"/>
              <w:jc w:val="center"/>
            </w:pPr>
            <w:r w:rsidRPr="005D58CB">
              <w:t>0.69</w:t>
            </w:r>
          </w:p>
        </w:tc>
        <w:tc>
          <w:tcPr>
            <w:tcW w:w="992" w:type="dxa"/>
            <w:vAlign w:val="center"/>
          </w:tcPr>
          <w:p w14:paraId="1B6786AB" w14:textId="77777777" w:rsidR="00EC2472" w:rsidRPr="005D58CB" w:rsidRDefault="00EC2472">
            <w:pPr>
              <w:pStyle w:val="NICETabletext"/>
              <w:jc w:val="center"/>
            </w:pPr>
            <w:r w:rsidRPr="005D58CB">
              <w:t>£39.00</w:t>
            </w:r>
          </w:p>
        </w:tc>
        <w:tc>
          <w:tcPr>
            <w:tcW w:w="1276" w:type="dxa"/>
            <w:vAlign w:val="center"/>
          </w:tcPr>
          <w:p w14:paraId="6DA60A70" w14:textId="7A9A01FC" w:rsidR="00EC2472" w:rsidRPr="005D58CB" w:rsidRDefault="00EC2472">
            <w:pPr>
              <w:pStyle w:val="NICETabletext"/>
              <w:jc w:val="center"/>
            </w:pPr>
            <w:r w:rsidRPr="005D58CB">
              <w:t>TA862</w:t>
            </w:r>
            <w:r w:rsidRPr="005D58CB">
              <w:fldChar w:fldCharType="begin"/>
            </w:r>
            <w:r w:rsidR="00CA6345">
              <w:instrText xml:space="preserve"> ADDIN ZOTERO_ITEM CSL_CITATION {"citationID":"xS2pouF3","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vertAlign w:val="superscript"/>
              </w:rPr>
              <w:t>5</w:t>
            </w:r>
            <w:r w:rsidRPr="005D58CB">
              <w:fldChar w:fldCharType="end"/>
            </w:r>
          </w:p>
          <w:p w14:paraId="15EB4CFF" w14:textId="25989F4C" w:rsidR="00EC2472" w:rsidRPr="005D58CB" w:rsidRDefault="00EC2472">
            <w:pPr>
              <w:pStyle w:val="NICETabletext"/>
              <w:jc w:val="center"/>
              <w:rPr>
                <w:highlight w:val="green"/>
              </w:rPr>
            </w:pPr>
            <w:r w:rsidRPr="005D58CB">
              <w:t>TA819</w:t>
            </w:r>
            <w:r>
              <w:fldChar w:fldCharType="begin"/>
            </w:r>
            <w:r w:rsidR="00CA6345">
              <w:instrText xml:space="preserve"> ADDIN ZOTERO_ITEM CSL_CITATION {"citationID":"CLW7hRCl","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fldChar w:fldCharType="separate"/>
            </w:r>
            <w:r w:rsidR="00CA6345" w:rsidRPr="00CA6345">
              <w:rPr>
                <w:rFonts w:cs="Arial"/>
                <w:vertAlign w:val="superscript"/>
              </w:rPr>
              <w:t>132</w:t>
            </w:r>
            <w:r>
              <w:fldChar w:fldCharType="end"/>
            </w:r>
          </w:p>
        </w:tc>
        <w:tc>
          <w:tcPr>
            <w:tcW w:w="3070" w:type="dxa"/>
            <w:vAlign w:val="center"/>
          </w:tcPr>
          <w:p w14:paraId="7EF59219" w14:textId="497D91AD" w:rsidR="00EC2472" w:rsidRDefault="00EC2472">
            <w:pPr>
              <w:pStyle w:val="NICETabletext"/>
              <w:jc w:val="center"/>
            </w:pPr>
            <w:r w:rsidRPr="00553DD4">
              <w:t>PSSRU 2021</w:t>
            </w:r>
            <w:r>
              <w:fldChar w:fldCharType="begin"/>
            </w:r>
            <w:r w:rsidR="00CA6345">
              <w:instrText xml:space="preserve"> ADDIN ZOTERO_ITEM CSL_CITATION {"citationID":"Lzapkweu","properties":{"formattedCitation":"\\super 186\\nosupersub{}","plainCitation":"186","noteIndex":0},"citationItems":[{"id":66296,"uris":["http://zotero.org/groups/4797619/items/ISTM2CGL"],"itemData":{"id":66296,"type":"post-weblog","language":"en-GB","title":"Unit Costs of Health and Social Care 2021 | PSSRU","URL":"https://www.pssru.ac.uk/project-pages/unit-costs/unit-costs-of-health-and-social-care-2021/","accessed":{"date-parts":[["2022",12,6]]}}}],"schema":"https://github.com/citation-style-language/schema/raw/master/csl-citation.json"} </w:instrText>
            </w:r>
            <w:r>
              <w:fldChar w:fldCharType="separate"/>
            </w:r>
            <w:r w:rsidR="00CA6345" w:rsidRPr="00CA6345">
              <w:rPr>
                <w:rFonts w:cs="Arial"/>
                <w:vertAlign w:val="superscript"/>
              </w:rPr>
              <w:t>186</w:t>
            </w:r>
            <w:r>
              <w:fldChar w:fldCharType="end"/>
            </w:r>
            <w:r w:rsidRPr="00553DD4">
              <w:t xml:space="preserve"> - GP Per patient contact lasting 9.22 minutes with qualifications</w:t>
            </w:r>
          </w:p>
        </w:tc>
      </w:tr>
      <w:tr w:rsidR="00EC2472" w14:paraId="434815EB" w14:textId="77777777">
        <w:tc>
          <w:tcPr>
            <w:tcW w:w="1696" w:type="dxa"/>
            <w:vAlign w:val="center"/>
          </w:tcPr>
          <w:p w14:paraId="5543714C" w14:textId="77777777" w:rsidR="00EC2472" w:rsidRDefault="00EC2472">
            <w:pPr>
              <w:pStyle w:val="NICETabletext"/>
            </w:pPr>
            <w:r w:rsidRPr="005D58CB">
              <w:t>Medical oncologist</w:t>
            </w:r>
          </w:p>
        </w:tc>
        <w:tc>
          <w:tcPr>
            <w:tcW w:w="993" w:type="dxa"/>
            <w:vAlign w:val="center"/>
          </w:tcPr>
          <w:p w14:paraId="175E625A" w14:textId="77777777" w:rsidR="00EC2472" w:rsidRPr="005D58CB" w:rsidRDefault="00EC2472">
            <w:pPr>
              <w:pStyle w:val="NICETabletext"/>
              <w:jc w:val="center"/>
            </w:pPr>
            <w:r w:rsidRPr="005D58CB">
              <w:t>0.69</w:t>
            </w:r>
          </w:p>
        </w:tc>
        <w:tc>
          <w:tcPr>
            <w:tcW w:w="992" w:type="dxa"/>
            <w:vAlign w:val="center"/>
          </w:tcPr>
          <w:p w14:paraId="1AEFE632" w14:textId="77777777" w:rsidR="00EC2472" w:rsidRPr="005D58CB" w:rsidRDefault="00EC2472">
            <w:pPr>
              <w:pStyle w:val="NICETabletext"/>
              <w:jc w:val="center"/>
            </w:pPr>
            <w:r w:rsidRPr="005D58CB">
              <w:t>0.69</w:t>
            </w:r>
          </w:p>
        </w:tc>
        <w:tc>
          <w:tcPr>
            <w:tcW w:w="992" w:type="dxa"/>
            <w:vAlign w:val="center"/>
          </w:tcPr>
          <w:p w14:paraId="005EDB4B" w14:textId="77777777" w:rsidR="00EC2472" w:rsidRPr="005D58CB" w:rsidRDefault="00EC2472">
            <w:pPr>
              <w:pStyle w:val="NICETabletext"/>
              <w:jc w:val="center"/>
            </w:pPr>
            <w:r w:rsidRPr="005D58CB">
              <w:t>£225.00</w:t>
            </w:r>
          </w:p>
        </w:tc>
        <w:tc>
          <w:tcPr>
            <w:tcW w:w="1276" w:type="dxa"/>
            <w:vAlign w:val="center"/>
          </w:tcPr>
          <w:p w14:paraId="520F7887" w14:textId="65D84B73" w:rsidR="00EC2472" w:rsidRPr="005D58CB" w:rsidRDefault="00EC2472">
            <w:pPr>
              <w:pStyle w:val="NICETabletext"/>
              <w:jc w:val="center"/>
            </w:pPr>
            <w:r w:rsidRPr="005D58CB">
              <w:t>TA862</w:t>
            </w:r>
            <w:r w:rsidRPr="005D58CB">
              <w:fldChar w:fldCharType="begin"/>
            </w:r>
            <w:r w:rsidR="00CA6345">
              <w:instrText xml:space="preserve"> ADDIN ZOTERO_ITEM CSL_CITATION {"citationID":"D6Vhn6KO","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vertAlign w:val="superscript"/>
              </w:rPr>
              <w:t>5</w:t>
            </w:r>
            <w:r w:rsidRPr="005D58CB">
              <w:fldChar w:fldCharType="end"/>
            </w:r>
          </w:p>
          <w:p w14:paraId="368FBA4C" w14:textId="46CB05B3" w:rsidR="00EC2472" w:rsidRPr="005D58CB" w:rsidRDefault="00EC2472">
            <w:pPr>
              <w:pStyle w:val="NICETabletext"/>
              <w:jc w:val="center"/>
              <w:rPr>
                <w:highlight w:val="green"/>
              </w:rPr>
            </w:pPr>
            <w:r w:rsidRPr="005D58CB">
              <w:t>TA819</w:t>
            </w:r>
            <w:r>
              <w:fldChar w:fldCharType="begin"/>
            </w:r>
            <w:r w:rsidR="00CA6345">
              <w:instrText xml:space="preserve"> ADDIN ZOTERO_ITEM CSL_CITATION {"citationID":"xW5AOtTz","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fldChar w:fldCharType="separate"/>
            </w:r>
            <w:r w:rsidR="00CA6345" w:rsidRPr="00CA6345">
              <w:rPr>
                <w:rFonts w:cs="Arial"/>
                <w:vertAlign w:val="superscript"/>
              </w:rPr>
              <w:t>132</w:t>
            </w:r>
            <w:r>
              <w:fldChar w:fldCharType="end"/>
            </w:r>
          </w:p>
        </w:tc>
        <w:tc>
          <w:tcPr>
            <w:tcW w:w="3070" w:type="dxa"/>
            <w:vAlign w:val="center"/>
          </w:tcPr>
          <w:p w14:paraId="42EAC303" w14:textId="286E7941" w:rsidR="00EC2472" w:rsidRPr="005D58CB" w:rsidRDefault="00EC2472">
            <w:pPr>
              <w:pStyle w:val="NICETabletext"/>
              <w:jc w:val="center"/>
            </w:pPr>
            <w:r>
              <w:t xml:space="preserve">NHS Cost Collection </w:t>
            </w:r>
            <w:r w:rsidRPr="005D58CB">
              <w:t>20/21</w:t>
            </w:r>
            <w:r w:rsidRPr="005D58CB">
              <w:fldChar w:fldCharType="begin"/>
            </w:r>
            <w:r w:rsidR="00CA6345">
              <w:instrText xml:space="preserve"> ADDIN ZOTERO_ITEM CSL_CITATION {"citationID":"N0swv08l","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rsidRPr="005D58CB">
              <w:fldChar w:fldCharType="separate"/>
            </w:r>
            <w:r w:rsidR="00CA6345" w:rsidRPr="00CA6345">
              <w:rPr>
                <w:rFonts w:cs="Arial"/>
                <w:vertAlign w:val="superscript"/>
              </w:rPr>
              <w:t>185</w:t>
            </w:r>
            <w:r w:rsidRPr="005D58CB">
              <w:fldChar w:fldCharType="end"/>
            </w:r>
            <w:r w:rsidRPr="005D58CB">
              <w:t xml:space="preserve"> </w:t>
            </w:r>
            <w:r>
              <w:t>– 370 – medical oncologist – consultant led</w:t>
            </w:r>
          </w:p>
        </w:tc>
      </w:tr>
      <w:tr w:rsidR="00EC2472" w14:paraId="240EC936" w14:textId="77777777">
        <w:tc>
          <w:tcPr>
            <w:tcW w:w="1696" w:type="dxa"/>
            <w:vAlign w:val="center"/>
          </w:tcPr>
          <w:p w14:paraId="3F7DAB51" w14:textId="77777777" w:rsidR="00EC2472" w:rsidRDefault="00EC2472">
            <w:pPr>
              <w:pStyle w:val="NICETabletext"/>
            </w:pPr>
            <w:r>
              <w:t>Clinical nurse specialist</w:t>
            </w:r>
          </w:p>
        </w:tc>
        <w:tc>
          <w:tcPr>
            <w:tcW w:w="993" w:type="dxa"/>
            <w:vAlign w:val="center"/>
          </w:tcPr>
          <w:p w14:paraId="53221F30" w14:textId="77777777" w:rsidR="00EC2472" w:rsidRPr="005D58CB" w:rsidRDefault="00EC2472">
            <w:pPr>
              <w:pStyle w:val="NICETabletext"/>
              <w:jc w:val="center"/>
            </w:pPr>
            <w:r w:rsidRPr="005D58CB">
              <w:t>0.69</w:t>
            </w:r>
          </w:p>
        </w:tc>
        <w:tc>
          <w:tcPr>
            <w:tcW w:w="992" w:type="dxa"/>
            <w:vAlign w:val="center"/>
          </w:tcPr>
          <w:p w14:paraId="5F134954" w14:textId="77777777" w:rsidR="00EC2472" w:rsidRPr="005D58CB" w:rsidRDefault="00EC2472">
            <w:pPr>
              <w:pStyle w:val="NICETabletext"/>
              <w:jc w:val="center"/>
            </w:pPr>
            <w:r w:rsidRPr="005D58CB">
              <w:t>0.69</w:t>
            </w:r>
          </w:p>
        </w:tc>
        <w:tc>
          <w:tcPr>
            <w:tcW w:w="992" w:type="dxa"/>
            <w:vAlign w:val="center"/>
          </w:tcPr>
          <w:p w14:paraId="01F11401" w14:textId="77777777" w:rsidR="00EC2472" w:rsidRPr="005D58CB" w:rsidRDefault="00EC2472">
            <w:pPr>
              <w:pStyle w:val="NICETabletext"/>
              <w:jc w:val="center"/>
            </w:pPr>
            <w:r w:rsidRPr="005D58CB">
              <w:t>£85.00</w:t>
            </w:r>
          </w:p>
        </w:tc>
        <w:tc>
          <w:tcPr>
            <w:tcW w:w="1276" w:type="dxa"/>
            <w:vAlign w:val="center"/>
          </w:tcPr>
          <w:p w14:paraId="189920D7" w14:textId="3DDCDE54" w:rsidR="00EC2472" w:rsidRPr="005D58CB" w:rsidRDefault="00EC2472">
            <w:pPr>
              <w:pStyle w:val="NICETabletext"/>
              <w:jc w:val="center"/>
            </w:pPr>
            <w:r w:rsidRPr="005D58CB">
              <w:t>TA862</w:t>
            </w:r>
            <w:r w:rsidRPr="005D58CB">
              <w:fldChar w:fldCharType="begin"/>
            </w:r>
            <w:r w:rsidR="00CA6345">
              <w:instrText xml:space="preserve"> ADDIN ZOTERO_ITEM CSL_CITATION {"citationID":"JuoN2lUf","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vertAlign w:val="superscript"/>
              </w:rPr>
              <w:t>5</w:t>
            </w:r>
            <w:r w:rsidRPr="005D58CB">
              <w:fldChar w:fldCharType="end"/>
            </w:r>
          </w:p>
          <w:p w14:paraId="458D8D9B" w14:textId="1F883A6F" w:rsidR="00EC2472" w:rsidRPr="005D58CB" w:rsidRDefault="00EC2472">
            <w:pPr>
              <w:pStyle w:val="NICETabletext"/>
              <w:jc w:val="center"/>
              <w:rPr>
                <w:highlight w:val="green"/>
              </w:rPr>
            </w:pPr>
            <w:r w:rsidRPr="005D58CB">
              <w:t>TA819</w:t>
            </w:r>
            <w:r>
              <w:fldChar w:fldCharType="begin"/>
            </w:r>
            <w:r w:rsidR="00CA6345">
              <w:instrText xml:space="preserve"> ADDIN ZOTERO_ITEM CSL_CITATION {"citationID":"XNCa8Lyn","properties":{"formattedCitation":"\\super 132\\nosupersub{}","plainCitation":"132","noteIndex":0},"citationItems":[{"id":65875,"uris":["http://zotero.org/groups/4797619/items/IP9MEGL9"],"itemData":{"id":65875,"type":"webpage","abstract":"Evidence-based recommendations on sacituzumab govetican (Trodelvy) for treating unresectable, triple-negative locally advanced or metastatic breast cancer in adults after 2 or more systemic therapies, at least 1 of which was for advanced disease","language":"eng","note":"publisher: NICE","title":"Sacituzumab govitecan for treating unresectable triple-negative advanced breast cancer after 2 or more therapies | NICE [TA819]","URL":"https://www.nice.org.uk/guidance/ta819","author":[{"family":"NICE","given":""}],"accessed":{"date-parts":[["2022",10,17]]}}}],"schema":"https://github.com/citation-style-language/schema/raw/master/csl-citation.json"} </w:instrText>
            </w:r>
            <w:r>
              <w:fldChar w:fldCharType="separate"/>
            </w:r>
            <w:r w:rsidR="00CA6345" w:rsidRPr="00CA6345">
              <w:rPr>
                <w:rFonts w:cs="Arial"/>
                <w:vertAlign w:val="superscript"/>
              </w:rPr>
              <w:t>132</w:t>
            </w:r>
            <w:r>
              <w:fldChar w:fldCharType="end"/>
            </w:r>
            <w:r w:rsidRPr="005D58CB">
              <w:t xml:space="preserve"> </w:t>
            </w:r>
          </w:p>
        </w:tc>
        <w:tc>
          <w:tcPr>
            <w:tcW w:w="3070" w:type="dxa"/>
            <w:vAlign w:val="center"/>
          </w:tcPr>
          <w:p w14:paraId="627E584F" w14:textId="536C06B1" w:rsidR="00EC2472" w:rsidRPr="005D58CB" w:rsidDel="00B87452" w:rsidRDefault="00EC2472">
            <w:pPr>
              <w:pStyle w:val="NICETabletext"/>
              <w:jc w:val="center"/>
            </w:pPr>
            <w:r w:rsidRPr="005D58CB">
              <w:t>NHS Cost Collection 20/21</w:t>
            </w:r>
            <w:r w:rsidRPr="005D58CB">
              <w:fldChar w:fldCharType="begin"/>
            </w:r>
            <w:r w:rsidR="00CA6345">
              <w:instrText xml:space="preserve"> ADDIN ZOTERO_ITEM CSL_CITATION {"citationID":"RgPG3WIQ","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rsidRPr="005D58CB">
              <w:fldChar w:fldCharType="separate"/>
            </w:r>
            <w:r w:rsidR="00CA6345" w:rsidRPr="00CA6345">
              <w:rPr>
                <w:rFonts w:cs="Arial"/>
                <w:vertAlign w:val="superscript"/>
              </w:rPr>
              <w:t>185</w:t>
            </w:r>
            <w:r w:rsidRPr="005D58CB">
              <w:fldChar w:fldCharType="end"/>
            </w:r>
            <w:r w:rsidRPr="005D58CB">
              <w:t xml:space="preserve"> - N09AF - Specialist Nursing, Breast Care Nursing/Liaison, Adult, Face to face</w:t>
            </w:r>
          </w:p>
        </w:tc>
      </w:tr>
      <w:tr w:rsidR="00EC2472" w14:paraId="791F8316" w14:textId="77777777">
        <w:tc>
          <w:tcPr>
            <w:tcW w:w="1696" w:type="dxa"/>
            <w:vAlign w:val="center"/>
          </w:tcPr>
          <w:p w14:paraId="6649CF6B" w14:textId="77777777" w:rsidR="00EC2472" w:rsidRPr="00B24B96" w:rsidRDefault="00EC2472">
            <w:pPr>
              <w:pStyle w:val="NICETabletext"/>
            </w:pPr>
            <w:r w:rsidRPr="007B3CF2">
              <w:t>CT scan</w:t>
            </w:r>
          </w:p>
        </w:tc>
        <w:tc>
          <w:tcPr>
            <w:tcW w:w="993" w:type="dxa"/>
            <w:vAlign w:val="center"/>
          </w:tcPr>
          <w:p w14:paraId="38A71B8E" w14:textId="77777777" w:rsidR="00EC2472" w:rsidRPr="005D58CB" w:rsidRDefault="00EC2472">
            <w:pPr>
              <w:pStyle w:val="NICETabletext"/>
              <w:jc w:val="center"/>
            </w:pPr>
            <w:r w:rsidRPr="005D58CB">
              <w:t>0.23</w:t>
            </w:r>
          </w:p>
        </w:tc>
        <w:tc>
          <w:tcPr>
            <w:tcW w:w="992" w:type="dxa"/>
            <w:vAlign w:val="center"/>
          </w:tcPr>
          <w:p w14:paraId="7DD8EEB3" w14:textId="77777777" w:rsidR="00EC2472" w:rsidRPr="00DD3F05" w:rsidRDefault="00EC2472">
            <w:pPr>
              <w:pStyle w:val="NICETabletext"/>
              <w:jc w:val="center"/>
            </w:pPr>
            <w:r w:rsidRPr="005D58CB">
              <w:t>0.23</w:t>
            </w:r>
          </w:p>
        </w:tc>
        <w:tc>
          <w:tcPr>
            <w:tcW w:w="992" w:type="dxa"/>
            <w:vAlign w:val="center"/>
          </w:tcPr>
          <w:p w14:paraId="064A3A3F" w14:textId="77777777" w:rsidR="00EC2472" w:rsidRPr="005D58CB" w:rsidRDefault="00EC2472">
            <w:pPr>
              <w:pStyle w:val="NICETabletext"/>
              <w:jc w:val="center"/>
            </w:pPr>
            <w:r w:rsidRPr="005D58CB">
              <w:t>£105.66</w:t>
            </w:r>
          </w:p>
        </w:tc>
        <w:tc>
          <w:tcPr>
            <w:tcW w:w="1276" w:type="dxa"/>
            <w:vAlign w:val="center"/>
          </w:tcPr>
          <w:p w14:paraId="68A9480B" w14:textId="000616BC" w:rsidR="00EC2472" w:rsidRPr="005D58CB" w:rsidRDefault="00EC2472">
            <w:pPr>
              <w:pStyle w:val="NICETabletext"/>
              <w:jc w:val="center"/>
            </w:pPr>
            <w:r w:rsidRPr="005D58CB">
              <w:t>TA862</w:t>
            </w:r>
            <w:r w:rsidRPr="005D58CB">
              <w:fldChar w:fldCharType="begin"/>
            </w:r>
            <w:r w:rsidR="00CA6345">
              <w:instrText xml:space="preserve"> ADDIN ZOTERO_ITEM CSL_CITATION {"citationID":"EWe8wb0n","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vertAlign w:val="superscript"/>
              </w:rPr>
              <w:t>5</w:t>
            </w:r>
            <w:r w:rsidRPr="005D58CB">
              <w:fldChar w:fldCharType="end"/>
            </w:r>
            <w:r w:rsidRPr="005D58CB">
              <w:t xml:space="preserve"> </w:t>
            </w:r>
          </w:p>
        </w:tc>
        <w:tc>
          <w:tcPr>
            <w:tcW w:w="3070" w:type="dxa"/>
            <w:vAlign w:val="center"/>
          </w:tcPr>
          <w:p w14:paraId="413DC0F0" w14:textId="613F079E" w:rsidR="00EC2472" w:rsidRPr="00EF101E" w:rsidRDefault="00EC2472">
            <w:pPr>
              <w:pStyle w:val="NICETabletext"/>
              <w:jc w:val="center"/>
            </w:pPr>
            <w:r w:rsidRPr="002250A9">
              <w:t xml:space="preserve">NHS Cost Collection </w:t>
            </w:r>
            <w:r w:rsidRPr="005D58CB">
              <w:t>20/21</w:t>
            </w:r>
            <w:r w:rsidRPr="005D58CB">
              <w:fldChar w:fldCharType="begin"/>
            </w:r>
            <w:r w:rsidR="00CA6345">
              <w:instrText xml:space="preserve"> ADDIN ZOTERO_ITEM CSL_CITATION {"citationID":"wqhMLsnm","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rsidRPr="005D58CB">
              <w:fldChar w:fldCharType="separate"/>
            </w:r>
            <w:r w:rsidR="00CA6345" w:rsidRPr="00CA6345">
              <w:rPr>
                <w:rFonts w:cs="Arial"/>
                <w:vertAlign w:val="superscript"/>
              </w:rPr>
              <w:t>185</w:t>
            </w:r>
            <w:r w:rsidRPr="005D58CB">
              <w:fldChar w:fldCharType="end"/>
            </w:r>
            <w:r w:rsidRPr="005D58CB">
              <w:t xml:space="preserve"> </w:t>
            </w:r>
            <w:r w:rsidRPr="002250A9">
              <w:t>- RD20A - Computerised Tomography Scan of One Area, without Contrast, 19 years and over - Outpatient</w:t>
            </w:r>
            <w:r w:rsidRPr="00EF101E" w:rsidDel="00EF101E">
              <w:t xml:space="preserve"> </w:t>
            </w:r>
          </w:p>
        </w:tc>
      </w:tr>
      <w:tr w:rsidR="00EC2472" w14:paraId="26FD38C4" w14:textId="77777777">
        <w:tc>
          <w:tcPr>
            <w:tcW w:w="1696" w:type="dxa"/>
            <w:vAlign w:val="center"/>
          </w:tcPr>
          <w:p w14:paraId="48F4E345" w14:textId="77777777" w:rsidR="00EC2472" w:rsidRPr="00B24B96" w:rsidDel="001975B5" w:rsidRDefault="00EC2472">
            <w:pPr>
              <w:pStyle w:val="NICETabletext"/>
            </w:pPr>
            <w:r w:rsidRPr="00B24B96">
              <w:t>ECHO scan</w:t>
            </w:r>
          </w:p>
        </w:tc>
        <w:tc>
          <w:tcPr>
            <w:tcW w:w="993" w:type="dxa"/>
            <w:vAlign w:val="center"/>
          </w:tcPr>
          <w:p w14:paraId="75BFA6B4" w14:textId="77777777" w:rsidR="00EC2472" w:rsidRPr="005D58CB" w:rsidRDefault="00EC2472">
            <w:pPr>
              <w:pStyle w:val="NICETabletext"/>
              <w:jc w:val="center"/>
            </w:pPr>
            <w:r w:rsidRPr="005D58CB">
              <w:t>0.23</w:t>
            </w:r>
          </w:p>
        </w:tc>
        <w:tc>
          <w:tcPr>
            <w:tcW w:w="992" w:type="dxa"/>
            <w:vAlign w:val="center"/>
          </w:tcPr>
          <w:p w14:paraId="546B4305" w14:textId="77777777" w:rsidR="00EC2472" w:rsidRPr="005D58CB" w:rsidRDefault="00EC2472">
            <w:pPr>
              <w:pStyle w:val="NICETabletext"/>
              <w:jc w:val="center"/>
            </w:pPr>
            <w:r w:rsidRPr="005D58CB">
              <w:t>0.23</w:t>
            </w:r>
          </w:p>
        </w:tc>
        <w:tc>
          <w:tcPr>
            <w:tcW w:w="992" w:type="dxa"/>
            <w:vAlign w:val="center"/>
          </w:tcPr>
          <w:p w14:paraId="31F70BEE" w14:textId="77777777" w:rsidR="00EC2472" w:rsidRPr="005D58CB" w:rsidRDefault="00EC2472">
            <w:pPr>
              <w:pStyle w:val="NICETabletext"/>
              <w:jc w:val="center"/>
            </w:pPr>
            <w:r w:rsidRPr="005D58CB">
              <w:t>£145.53</w:t>
            </w:r>
          </w:p>
        </w:tc>
        <w:tc>
          <w:tcPr>
            <w:tcW w:w="1276" w:type="dxa"/>
            <w:vAlign w:val="center"/>
          </w:tcPr>
          <w:p w14:paraId="6D917FA0" w14:textId="391A3E54" w:rsidR="00EC2472" w:rsidRPr="005D58CB" w:rsidRDefault="00EC2472">
            <w:pPr>
              <w:pStyle w:val="NICETabletext"/>
              <w:jc w:val="center"/>
              <w:rPr>
                <w:lang w:val="fr-FR"/>
              </w:rPr>
            </w:pPr>
            <w:r w:rsidRPr="005D58CB">
              <w:t>TA862</w:t>
            </w:r>
            <w:r w:rsidRPr="005D58CB">
              <w:fldChar w:fldCharType="begin"/>
            </w:r>
            <w:r w:rsidR="00CA6345">
              <w:instrText xml:space="preserve"> ADDIN ZOTERO_ITEM CSL_CITATION {"citationID":"HZXkxQsT","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5D58CB">
              <w:fldChar w:fldCharType="separate"/>
            </w:r>
            <w:r w:rsidR="00FD57F4" w:rsidRPr="00FD57F4">
              <w:rPr>
                <w:rFonts w:cs="Arial"/>
                <w:vertAlign w:val="superscript"/>
              </w:rPr>
              <w:t>5</w:t>
            </w:r>
            <w:r w:rsidRPr="005D58CB">
              <w:fldChar w:fldCharType="end"/>
            </w:r>
          </w:p>
        </w:tc>
        <w:tc>
          <w:tcPr>
            <w:tcW w:w="3070" w:type="dxa"/>
            <w:vAlign w:val="center"/>
          </w:tcPr>
          <w:p w14:paraId="01DA18FC" w14:textId="766FE500" w:rsidR="00EC2472" w:rsidRPr="005D58CB" w:rsidRDefault="00EC2472">
            <w:pPr>
              <w:pStyle w:val="NICETabletext"/>
              <w:jc w:val="center"/>
            </w:pPr>
            <w:r w:rsidRPr="005D58CB">
              <w:t>NHS Cost Collection 20/21</w:t>
            </w:r>
            <w:r w:rsidRPr="005D58CB">
              <w:fldChar w:fldCharType="begin"/>
            </w:r>
            <w:r w:rsidR="00CA6345">
              <w:instrText xml:space="preserve"> ADDIN ZOTERO_ITEM CSL_CITATION {"citationID":"8VucGP2r","properties":{"formattedCitation":"\\super 185\\nosupersub{}","plainCitation":"185","noteIndex":0},"citationItems":[{"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rsidRPr="005D58CB">
              <w:fldChar w:fldCharType="separate"/>
            </w:r>
            <w:r w:rsidR="00CA6345" w:rsidRPr="00CA6345">
              <w:rPr>
                <w:rFonts w:cs="Arial"/>
                <w:vertAlign w:val="superscript"/>
              </w:rPr>
              <w:t>185</w:t>
            </w:r>
            <w:r w:rsidRPr="005D58CB">
              <w:fldChar w:fldCharType="end"/>
            </w:r>
            <w:r w:rsidRPr="005D58CB">
              <w:t xml:space="preserve"> - RN22Z - Multi-Gated Acquisition (MUGA) Scan</w:t>
            </w:r>
          </w:p>
        </w:tc>
      </w:tr>
      <w:tr w:rsidR="00EC2472" w:rsidRPr="00AE2CE1" w14:paraId="18CF0DA6" w14:textId="77777777">
        <w:tc>
          <w:tcPr>
            <w:tcW w:w="1696" w:type="dxa"/>
          </w:tcPr>
          <w:p w14:paraId="5B777A0A" w14:textId="77777777" w:rsidR="00EC2472" w:rsidRPr="00AE2CE1" w:rsidRDefault="00EC2472">
            <w:pPr>
              <w:pStyle w:val="NICETabletext"/>
              <w:rPr>
                <w:b/>
                <w:bCs/>
              </w:rPr>
            </w:pPr>
            <w:r w:rsidRPr="00AE2CE1">
              <w:rPr>
                <w:b/>
                <w:bCs/>
              </w:rPr>
              <w:t>Total cost</w:t>
            </w:r>
          </w:p>
        </w:tc>
        <w:tc>
          <w:tcPr>
            <w:tcW w:w="993" w:type="dxa"/>
          </w:tcPr>
          <w:p w14:paraId="1191C361" w14:textId="77777777" w:rsidR="00EC2472" w:rsidRPr="00AE2CE1" w:rsidRDefault="00EC2472">
            <w:pPr>
              <w:pStyle w:val="NICETabletext"/>
              <w:jc w:val="center"/>
              <w:rPr>
                <w:b/>
              </w:rPr>
            </w:pPr>
            <w:r w:rsidRPr="00AE2CE1">
              <w:rPr>
                <w:b/>
              </w:rPr>
              <w:t>£298.56</w:t>
            </w:r>
          </w:p>
        </w:tc>
        <w:tc>
          <w:tcPr>
            <w:tcW w:w="992" w:type="dxa"/>
          </w:tcPr>
          <w:p w14:paraId="20010960" w14:textId="77777777" w:rsidR="00EC2472" w:rsidRPr="00AE2CE1" w:rsidRDefault="00EC2472">
            <w:pPr>
              <w:pStyle w:val="NICETabletext"/>
              <w:jc w:val="center"/>
              <w:rPr>
                <w:b/>
              </w:rPr>
            </w:pPr>
            <w:r w:rsidRPr="00AE2CE1">
              <w:rPr>
                <w:b/>
              </w:rPr>
              <w:t>£298.56</w:t>
            </w:r>
          </w:p>
        </w:tc>
        <w:tc>
          <w:tcPr>
            <w:tcW w:w="5338" w:type="dxa"/>
            <w:gridSpan w:val="3"/>
          </w:tcPr>
          <w:p w14:paraId="62D176FF" w14:textId="77777777" w:rsidR="00EC2472" w:rsidRPr="00AE2CE1" w:rsidRDefault="00EC2472">
            <w:pPr>
              <w:pStyle w:val="NICETabletext"/>
            </w:pPr>
            <w:r w:rsidRPr="00AE2CE1">
              <w:t>N/A</w:t>
            </w:r>
          </w:p>
        </w:tc>
      </w:tr>
    </w:tbl>
    <w:p w14:paraId="5A4B5A31" w14:textId="77777777" w:rsidR="00EC2472" w:rsidRPr="00AE2CE1" w:rsidRDefault="00EC2472" w:rsidP="00EC2472">
      <w:pPr>
        <w:pStyle w:val="Footnotes"/>
      </w:pPr>
      <w:r w:rsidRPr="00AE2CE1">
        <w:t>Abbreviations: ECHO, echocardiogram; CT, Computerised Tomography; GP, general practitioner; NHS, National Health Service; PD, progressed disease; PF, progression-free; PSSRU, Personal Social Services Research Unit.</w:t>
      </w:r>
    </w:p>
    <w:p w14:paraId="17CFEF2E" w14:textId="2DFE9366" w:rsidR="00EC2472" w:rsidRPr="00AE2CE1" w:rsidRDefault="00EC2472" w:rsidP="00EC2472">
      <w:pPr>
        <w:pStyle w:val="Heading3"/>
      </w:pPr>
      <w:bookmarkStart w:id="692" w:name="_Toc98924677"/>
      <w:bookmarkStart w:id="693" w:name="_Ref99729355"/>
      <w:bookmarkStart w:id="694" w:name="_Toc127006454"/>
      <w:bookmarkStart w:id="695" w:name="_Toc129350901"/>
      <w:r w:rsidRPr="00AE2CE1">
        <w:t xml:space="preserve">Adverse </w:t>
      </w:r>
      <w:r w:rsidR="00D466A9">
        <w:t>event</w:t>
      </w:r>
      <w:r w:rsidR="00D466A9" w:rsidRPr="00AE2CE1">
        <w:t xml:space="preserve"> </w:t>
      </w:r>
      <w:r w:rsidRPr="00AE2CE1">
        <w:t>unit costs and resource use</w:t>
      </w:r>
      <w:bookmarkEnd w:id="692"/>
      <w:bookmarkEnd w:id="693"/>
      <w:bookmarkEnd w:id="694"/>
      <w:bookmarkEnd w:id="695"/>
    </w:p>
    <w:p w14:paraId="1F178856" w14:textId="50342994" w:rsidR="00EC2472" w:rsidRPr="00AE2CE1" w:rsidRDefault="00EC2472" w:rsidP="00EC2472">
      <w:r w:rsidRPr="00AE2CE1">
        <w:t xml:space="preserve">The unit costs associated with the management of AEs were sourced from the </w:t>
      </w:r>
      <w:r w:rsidRPr="00C67C0A">
        <w:t xml:space="preserve">NHS Cost Collection 2020/21 </w:t>
      </w:r>
      <w:r w:rsidRPr="00AE2CE1">
        <w:t>and PSSRU 2021.</w:t>
      </w:r>
      <w:r w:rsidRPr="00C67C0A">
        <w:rPr>
          <w:bCs/>
        </w:rPr>
        <w:fldChar w:fldCharType="begin"/>
      </w:r>
      <w:r w:rsidR="00CA6345">
        <w:rPr>
          <w:bCs/>
        </w:rPr>
        <w:instrText xml:space="preserve"> ADDIN ZOTERO_ITEM CSL_CITATION {"citationID":"NOo9eFgp","properties":{"formattedCitation":"\\super 185,186\\nosupersub{}","plainCitation":"185,186","noteIndex":0},"citationItems":[{"id":66296,"uris":["http://zotero.org/groups/4797619/items/ISTM2CGL"],"itemData":{"id":66296,"type":"post-weblog","language":"en-GB","title":"Unit Costs of Health and Social Care 2021 | PSSRU","URL":"https://www.pssru.ac.uk/project-pages/unit-costs/unit-costs-of-health-and-social-care-2021/","accessed":{"date-parts":[["2022",12,6]]}}},{"id":66408,"uris":["http://zotero.org/groups/4797619/items/TQVXWM6Q"],"itemData":{"id":66408,"type":"document","title":"National Cost Collection: National Schedule of NHS costs - Year 2020-21","URL":"https://www.england.nhs.uk/costing-in-the-nhs/national-cost-collection/","author":[{"family":"NHS","given":""}],"issued":{"date-parts":[["2021"]]}}}],"schema":"https://github.com/citation-style-language/schema/raw/master/csl-citation.json"} </w:instrText>
      </w:r>
      <w:r w:rsidRPr="00C67C0A">
        <w:rPr>
          <w:bCs/>
        </w:rPr>
        <w:fldChar w:fldCharType="separate"/>
      </w:r>
      <w:r w:rsidR="00CA6345" w:rsidRPr="00CA6345">
        <w:rPr>
          <w:rFonts w:cs="Arial"/>
          <w:szCs w:val="24"/>
          <w:vertAlign w:val="superscript"/>
        </w:rPr>
        <w:t>185,186</w:t>
      </w:r>
      <w:r w:rsidRPr="00C67C0A">
        <w:rPr>
          <w:bCs/>
        </w:rPr>
        <w:fldChar w:fldCharType="end"/>
      </w:r>
      <w:r w:rsidRPr="00AE2CE1">
        <w:t xml:space="preserve"> </w:t>
      </w:r>
      <w:r w:rsidRPr="003C648C">
        <w:rPr>
          <w:b/>
        </w:rPr>
        <w:fldChar w:fldCharType="begin"/>
      </w:r>
      <w:r w:rsidRPr="003C648C">
        <w:rPr>
          <w:b/>
        </w:rPr>
        <w:instrText xml:space="preserve"> REF _Ref96105357 \h </w:instrText>
      </w:r>
      <w:r w:rsidRPr="00AE2CE1">
        <w:rPr>
          <w:b/>
        </w:rPr>
        <w:instrText xml:space="preserve"> \* MERGEFORMAT </w:instrText>
      </w:r>
      <w:r w:rsidRPr="003C648C">
        <w:rPr>
          <w:b/>
        </w:rPr>
      </w:r>
      <w:r w:rsidRPr="003C648C">
        <w:rPr>
          <w:b/>
        </w:rPr>
        <w:fldChar w:fldCharType="separate"/>
      </w:r>
      <w:r w:rsidR="00145F42" w:rsidRPr="00145F42">
        <w:rPr>
          <w:b/>
        </w:rPr>
        <w:t>Table 57</w:t>
      </w:r>
      <w:r w:rsidRPr="003C648C">
        <w:rPr>
          <w:b/>
        </w:rPr>
        <w:fldChar w:fldCharType="end"/>
      </w:r>
      <w:r w:rsidRPr="00AE2CE1">
        <w:t xml:space="preserve"> summarises the costs associated with each adverse event. The unit cost of each adverse event is applied to the incidence rate</w:t>
      </w:r>
      <w:r w:rsidR="004B2418">
        <w:t xml:space="preserve"> of </w:t>
      </w:r>
      <w:r w:rsidR="003B72BE">
        <w:t>each</w:t>
      </w:r>
      <w:r w:rsidR="004B2418">
        <w:t xml:space="preserve"> AE</w:t>
      </w:r>
      <w:r w:rsidRPr="00AE2CE1">
        <w:t xml:space="preserve"> within each treatment </w:t>
      </w:r>
      <w:r w:rsidRPr="00C67C0A">
        <w:t xml:space="preserve">arm </w:t>
      </w:r>
      <w:r w:rsidRPr="00AE2CE1">
        <w:t xml:space="preserve">(as outlined in Section </w:t>
      </w:r>
      <w:r w:rsidRPr="00AE2CE1">
        <w:fldChar w:fldCharType="begin"/>
      </w:r>
      <w:r w:rsidRPr="00AE2CE1">
        <w:instrText xml:space="preserve"> REF _Ref99728632 \r \h </w:instrText>
      </w:r>
      <w:r w:rsidRPr="00AE2CE1">
        <w:rPr>
          <w:b/>
        </w:rPr>
        <w:instrText xml:space="preserve"> \* MERGEFORMAT </w:instrText>
      </w:r>
      <w:r w:rsidRPr="00AE2CE1">
        <w:fldChar w:fldCharType="separate"/>
      </w:r>
      <w:r w:rsidR="00145F42">
        <w:t>B.3.3.2.3</w:t>
      </w:r>
      <w:r w:rsidRPr="00AE2CE1">
        <w:fldChar w:fldCharType="end"/>
      </w:r>
      <w:r w:rsidRPr="00AE2CE1">
        <w:t xml:space="preserve"> and </w:t>
      </w:r>
      <w:r w:rsidRPr="003C648C">
        <w:rPr>
          <w:b/>
        </w:rPr>
        <w:fldChar w:fldCharType="begin"/>
      </w:r>
      <w:r w:rsidRPr="003C648C">
        <w:rPr>
          <w:b/>
        </w:rPr>
        <w:instrText xml:space="preserve"> REF _Ref96105137 \h </w:instrText>
      </w:r>
      <w:r w:rsidRPr="00AE2CE1">
        <w:rPr>
          <w:b/>
        </w:rPr>
        <w:instrText xml:space="preserve"> \* MERGEFORMAT </w:instrText>
      </w:r>
      <w:r w:rsidRPr="003C648C">
        <w:rPr>
          <w:b/>
        </w:rPr>
      </w:r>
      <w:r w:rsidRPr="003C648C">
        <w:rPr>
          <w:b/>
        </w:rPr>
        <w:fldChar w:fldCharType="separate"/>
      </w:r>
      <w:r w:rsidR="00145F42" w:rsidRPr="00145F42">
        <w:rPr>
          <w:b/>
        </w:rPr>
        <w:t>Table 41</w:t>
      </w:r>
      <w:r w:rsidRPr="003C648C">
        <w:rPr>
          <w:b/>
        </w:rPr>
        <w:fldChar w:fldCharType="end"/>
      </w:r>
      <w:r w:rsidRPr="00AE2CE1">
        <w:t>). The total weighted cost per treatment arm was calculated and applied as a one-off cost within the first cycle of the economic model as the greatest proportion of TEAEs in DESTINY-Breast0</w:t>
      </w:r>
      <w:r w:rsidRPr="00C67C0A">
        <w:t>4</w:t>
      </w:r>
      <w:r w:rsidRPr="00AE2CE1">
        <w:t xml:space="preserve"> occurred in the first cycle and subsequently declined through cycles (see Section </w:t>
      </w:r>
      <w:r w:rsidR="007C383A">
        <w:fldChar w:fldCharType="begin"/>
      </w:r>
      <w:r w:rsidR="007C383A">
        <w:instrText xml:space="preserve"> REF _Ref127007952 \n \h </w:instrText>
      </w:r>
      <w:r w:rsidR="007C383A">
        <w:fldChar w:fldCharType="separate"/>
      </w:r>
      <w:r w:rsidR="00145F42">
        <w:t>B.2.10.1</w:t>
      </w:r>
      <w:r w:rsidR="007C383A">
        <w:fldChar w:fldCharType="end"/>
      </w:r>
      <w:r w:rsidRPr="00AE2CE1">
        <w:t xml:space="preserve">). Only AEs of common terminology criteria for AEs (CTCAE) grade </w:t>
      </w:r>
      <w:r w:rsidRPr="00AE2CE1">
        <w:rPr>
          <w:rFonts w:cs="Arial"/>
        </w:rPr>
        <w:t>≥</w:t>
      </w:r>
      <w:r w:rsidRPr="00AE2CE1">
        <w:t xml:space="preserve">3 with </w:t>
      </w:r>
      <w:r w:rsidRPr="00C67C0A">
        <w:t xml:space="preserve">an </w:t>
      </w:r>
      <w:r w:rsidRPr="00AE2CE1">
        <w:t xml:space="preserve">incidence </w:t>
      </w:r>
      <w:r w:rsidRPr="00C67C0A">
        <w:t xml:space="preserve">of </w:t>
      </w:r>
      <w:r w:rsidRPr="00AE2CE1">
        <w:rPr>
          <w:rFonts w:cs="Arial"/>
        </w:rPr>
        <w:t>≥</w:t>
      </w:r>
      <w:r w:rsidRPr="00AE2CE1">
        <w:t xml:space="preserve">5% are included in the model, except for the AE of special interest, ILD, </w:t>
      </w:r>
      <w:r w:rsidRPr="00C67C0A">
        <w:t xml:space="preserve">which was included with an incidence rate of </w:t>
      </w:r>
      <w:r w:rsidRPr="00C67C0A">
        <w:rPr>
          <w:rFonts w:cs="Arial"/>
        </w:rPr>
        <w:t>≥</w:t>
      </w:r>
      <w:r w:rsidRPr="00C67C0A">
        <w:t>5%, regardless of CTCAE grade</w:t>
      </w:r>
      <w:r w:rsidRPr="00AE2CE1">
        <w:t>. It is assumed that all AEs included in the</w:t>
      </w:r>
      <w:r w:rsidRPr="00AE2CE1">
        <w:rPr>
          <w:b/>
        </w:rPr>
        <w:t xml:space="preserve"> </w:t>
      </w:r>
      <w:r w:rsidRPr="00AE2CE1">
        <w:rPr>
          <w:bCs/>
        </w:rPr>
        <w:t>mo</w:t>
      </w:r>
      <w:r w:rsidRPr="00AE2CE1">
        <w:t xml:space="preserve">del lead to hospitalisation as the grade requirement restricts AEs to serious AEs. The total costs associated with the AEs are shown in </w:t>
      </w:r>
      <w:r w:rsidRPr="003C648C">
        <w:rPr>
          <w:b/>
          <w:bCs/>
        </w:rPr>
        <w:fldChar w:fldCharType="begin"/>
      </w:r>
      <w:r w:rsidRPr="003C648C">
        <w:rPr>
          <w:b/>
          <w:bCs/>
        </w:rPr>
        <w:instrText xml:space="preserve"> REF _Ref125372845 \h </w:instrText>
      </w:r>
      <w:r w:rsidR="004F7BC0">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58</w:t>
      </w:r>
      <w:r w:rsidRPr="003C648C">
        <w:rPr>
          <w:b/>
          <w:bCs/>
        </w:rPr>
        <w:fldChar w:fldCharType="end"/>
      </w:r>
      <w:r w:rsidRPr="00AE2CE1">
        <w:t xml:space="preserve">. </w:t>
      </w:r>
    </w:p>
    <w:p w14:paraId="64D60FCD" w14:textId="6FEE06B2" w:rsidR="00EC2472" w:rsidRDefault="00EC2472" w:rsidP="00EC2472">
      <w:pPr>
        <w:pStyle w:val="Caption"/>
      </w:pPr>
      <w:bookmarkStart w:id="696" w:name="_Ref96105357"/>
      <w:bookmarkStart w:id="697" w:name="_Toc98924764"/>
      <w:bookmarkStart w:id="698" w:name="_Toc127006687"/>
      <w:bookmarkStart w:id="699" w:name="_Toc129351032"/>
      <w:r>
        <w:lastRenderedPageBreak/>
        <w:t xml:space="preserve">Table </w:t>
      </w:r>
      <w:r>
        <w:fldChar w:fldCharType="begin"/>
      </w:r>
      <w:r>
        <w:instrText>SEQ Table \* ARABIC</w:instrText>
      </w:r>
      <w:r>
        <w:fldChar w:fldCharType="separate"/>
      </w:r>
      <w:r w:rsidR="00145F42">
        <w:rPr>
          <w:noProof/>
        </w:rPr>
        <w:t>57</w:t>
      </w:r>
      <w:r>
        <w:fldChar w:fldCharType="end"/>
      </w:r>
      <w:bookmarkEnd w:id="696"/>
      <w:r>
        <w:t>: Adverse event costs included in the model</w:t>
      </w:r>
      <w:bookmarkEnd w:id="697"/>
      <w:bookmarkEnd w:id="698"/>
      <w:bookmarkEnd w:id="699"/>
    </w:p>
    <w:tbl>
      <w:tblPr>
        <w:tblStyle w:val="TableGrid"/>
        <w:tblW w:w="0" w:type="auto"/>
        <w:tblLook w:val="04A0" w:firstRow="1" w:lastRow="0" w:firstColumn="1" w:lastColumn="0" w:noHBand="0" w:noVBand="1"/>
      </w:tblPr>
      <w:tblGrid>
        <w:gridCol w:w="2405"/>
        <w:gridCol w:w="1701"/>
        <w:gridCol w:w="4911"/>
      </w:tblGrid>
      <w:tr w:rsidR="00EC2472" w14:paraId="66C5320C" w14:textId="77777777">
        <w:trPr>
          <w:tblHeader/>
        </w:trPr>
        <w:tc>
          <w:tcPr>
            <w:tcW w:w="2405" w:type="dxa"/>
            <w:shd w:val="clear" w:color="auto" w:fill="D9D9D9" w:themeFill="background1" w:themeFillShade="D9"/>
          </w:tcPr>
          <w:p w14:paraId="03290D09" w14:textId="77777777" w:rsidR="00EC2472" w:rsidRDefault="00EC2472">
            <w:pPr>
              <w:pStyle w:val="NICETableHeader"/>
              <w:keepNext w:val="0"/>
              <w:rPr>
                <w:lang w:val="en-US"/>
              </w:rPr>
            </w:pPr>
            <w:r>
              <w:rPr>
                <w:lang w:val="en-US"/>
              </w:rPr>
              <w:t>Adverse event</w:t>
            </w:r>
          </w:p>
        </w:tc>
        <w:tc>
          <w:tcPr>
            <w:tcW w:w="1701" w:type="dxa"/>
            <w:shd w:val="clear" w:color="auto" w:fill="D9D9D9" w:themeFill="background1" w:themeFillShade="D9"/>
          </w:tcPr>
          <w:p w14:paraId="58E5B26A" w14:textId="77777777" w:rsidR="00EC2472" w:rsidRDefault="00EC2472">
            <w:pPr>
              <w:pStyle w:val="NICETableHeader"/>
              <w:keepNext w:val="0"/>
              <w:jc w:val="center"/>
              <w:rPr>
                <w:lang w:val="en-US"/>
              </w:rPr>
            </w:pPr>
            <w:r>
              <w:rPr>
                <w:lang w:val="en-US"/>
              </w:rPr>
              <w:t>Cost per adverse event</w:t>
            </w:r>
          </w:p>
        </w:tc>
        <w:tc>
          <w:tcPr>
            <w:tcW w:w="4911" w:type="dxa"/>
            <w:shd w:val="clear" w:color="auto" w:fill="D9D9D9" w:themeFill="background1" w:themeFillShade="D9"/>
          </w:tcPr>
          <w:p w14:paraId="7EFA636C" w14:textId="77777777" w:rsidR="00EC2472" w:rsidRDefault="00EC2472">
            <w:pPr>
              <w:pStyle w:val="NICETableHeader"/>
              <w:keepNext w:val="0"/>
              <w:jc w:val="center"/>
              <w:rPr>
                <w:lang w:val="en-US"/>
              </w:rPr>
            </w:pPr>
            <w:r>
              <w:rPr>
                <w:lang w:val="en-US"/>
              </w:rPr>
              <w:t>Source</w:t>
            </w:r>
          </w:p>
        </w:tc>
      </w:tr>
      <w:tr w:rsidR="00EC2472" w:rsidRPr="00262AF6" w14:paraId="69BAC6BC" w14:textId="77777777">
        <w:trPr>
          <w:tblHeader/>
        </w:trPr>
        <w:tc>
          <w:tcPr>
            <w:tcW w:w="2405" w:type="dxa"/>
          </w:tcPr>
          <w:p w14:paraId="361DF477" w14:textId="77777777" w:rsidR="00EC2472" w:rsidRPr="00262AF6" w:rsidRDefault="00EC2472">
            <w:pPr>
              <w:pStyle w:val="NICETabletext"/>
              <w:keepNext w:val="0"/>
              <w:rPr>
                <w:szCs w:val="20"/>
              </w:rPr>
            </w:pPr>
            <w:r w:rsidRPr="00262AF6">
              <w:rPr>
                <w:szCs w:val="20"/>
              </w:rPr>
              <w:t>Leukopenia</w:t>
            </w:r>
          </w:p>
        </w:tc>
        <w:tc>
          <w:tcPr>
            <w:tcW w:w="1701" w:type="dxa"/>
          </w:tcPr>
          <w:p w14:paraId="3638479B" w14:textId="77777777" w:rsidR="00EC2472" w:rsidRPr="00C67C0A" w:rsidRDefault="00EC2472">
            <w:pPr>
              <w:pStyle w:val="NICETabletext"/>
              <w:keepNext w:val="0"/>
              <w:jc w:val="center"/>
              <w:rPr>
                <w:szCs w:val="20"/>
              </w:rPr>
            </w:pPr>
            <w:r w:rsidRPr="00C67C0A">
              <w:rPr>
                <w:szCs w:val="20"/>
              </w:rPr>
              <w:t>£761.01</w:t>
            </w:r>
          </w:p>
        </w:tc>
        <w:tc>
          <w:tcPr>
            <w:tcW w:w="4911" w:type="dxa"/>
          </w:tcPr>
          <w:p w14:paraId="281FDF00" w14:textId="77777777" w:rsidR="00EC2472" w:rsidRPr="00262AF6" w:rsidRDefault="00EC2472">
            <w:pPr>
              <w:pStyle w:val="NICETabletext"/>
              <w:keepNext w:val="0"/>
              <w:jc w:val="center"/>
            </w:pPr>
            <w:r w:rsidRPr="00262AF6">
              <w:t xml:space="preserve">NHS Cost Collection 20/21 – NES </w:t>
            </w:r>
            <w:r w:rsidRPr="00C67C0A">
              <w:t xml:space="preserve">– SA35A-E </w:t>
            </w:r>
            <w:r w:rsidRPr="00262AF6">
              <w:t>– Agranulocytosis*</w:t>
            </w:r>
          </w:p>
        </w:tc>
      </w:tr>
      <w:tr w:rsidR="00EC2472" w:rsidRPr="00262AF6" w14:paraId="2BC4ED5F" w14:textId="77777777">
        <w:trPr>
          <w:tblHeader/>
        </w:trPr>
        <w:tc>
          <w:tcPr>
            <w:tcW w:w="2405" w:type="dxa"/>
          </w:tcPr>
          <w:p w14:paraId="3D66FBEE" w14:textId="77777777" w:rsidR="00EC2472" w:rsidRPr="00262AF6" w:rsidRDefault="00EC2472">
            <w:pPr>
              <w:pStyle w:val="NICETabletext"/>
              <w:keepNext w:val="0"/>
              <w:rPr>
                <w:szCs w:val="20"/>
              </w:rPr>
            </w:pPr>
            <w:r w:rsidRPr="00262AF6">
              <w:rPr>
                <w:szCs w:val="20"/>
              </w:rPr>
              <w:t>Anaemia</w:t>
            </w:r>
          </w:p>
        </w:tc>
        <w:tc>
          <w:tcPr>
            <w:tcW w:w="1701" w:type="dxa"/>
          </w:tcPr>
          <w:p w14:paraId="32DBA6F0" w14:textId="77777777" w:rsidR="00EC2472" w:rsidRPr="00C67C0A" w:rsidRDefault="00EC2472">
            <w:pPr>
              <w:pStyle w:val="NICETabletext"/>
              <w:keepNext w:val="0"/>
              <w:jc w:val="center"/>
              <w:rPr>
                <w:szCs w:val="20"/>
              </w:rPr>
            </w:pPr>
            <w:r w:rsidRPr="00C67C0A">
              <w:rPr>
                <w:szCs w:val="20"/>
              </w:rPr>
              <w:t>£735.80</w:t>
            </w:r>
          </w:p>
        </w:tc>
        <w:tc>
          <w:tcPr>
            <w:tcW w:w="4911" w:type="dxa"/>
          </w:tcPr>
          <w:p w14:paraId="2FA017FC" w14:textId="77777777" w:rsidR="00EC2472" w:rsidRPr="00262AF6" w:rsidRDefault="00EC2472">
            <w:pPr>
              <w:pStyle w:val="NICETabletext"/>
              <w:keepNext w:val="0"/>
              <w:jc w:val="center"/>
            </w:pPr>
            <w:r w:rsidRPr="00262AF6">
              <w:t xml:space="preserve">NHS Cost Collection 20/21 – NES </w:t>
            </w:r>
            <w:r w:rsidRPr="00C67C0A">
              <w:t xml:space="preserve">– SA04G-L </w:t>
            </w:r>
            <w:r w:rsidRPr="00262AF6">
              <w:t>– Iron Deficiency Anaemia*</w:t>
            </w:r>
          </w:p>
        </w:tc>
      </w:tr>
      <w:tr w:rsidR="00EC2472" w:rsidRPr="00262AF6" w14:paraId="53974147" w14:textId="77777777">
        <w:trPr>
          <w:tblHeader/>
        </w:trPr>
        <w:tc>
          <w:tcPr>
            <w:tcW w:w="2405" w:type="dxa"/>
          </w:tcPr>
          <w:p w14:paraId="3CD332A6" w14:textId="77777777" w:rsidR="00EC2472" w:rsidRPr="00262AF6" w:rsidRDefault="00EC2472">
            <w:pPr>
              <w:pStyle w:val="NICETabletext"/>
              <w:keepNext w:val="0"/>
              <w:rPr>
                <w:szCs w:val="20"/>
              </w:rPr>
            </w:pPr>
            <w:r w:rsidRPr="00262AF6">
              <w:rPr>
                <w:szCs w:val="20"/>
              </w:rPr>
              <w:t xml:space="preserve">Neutropenia </w:t>
            </w:r>
          </w:p>
        </w:tc>
        <w:tc>
          <w:tcPr>
            <w:tcW w:w="1701" w:type="dxa"/>
          </w:tcPr>
          <w:p w14:paraId="0D4ADBAE" w14:textId="77777777" w:rsidR="00EC2472" w:rsidRPr="00C67C0A" w:rsidRDefault="00EC2472">
            <w:pPr>
              <w:pStyle w:val="NICETabletext"/>
              <w:keepNext w:val="0"/>
              <w:jc w:val="center"/>
              <w:rPr>
                <w:szCs w:val="20"/>
              </w:rPr>
            </w:pPr>
            <w:r w:rsidRPr="00C67C0A">
              <w:rPr>
                <w:szCs w:val="20"/>
              </w:rPr>
              <w:t>£761.01</w:t>
            </w:r>
          </w:p>
        </w:tc>
        <w:tc>
          <w:tcPr>
            <w:tcW w:w="4911" w:type="dxa"/>
          </w:tcPr>
          <w:p w14:paraId="0BDA5FBB" w14:textId="77777777" w:rsidR="00EC2472" w:rsidRPr="00262AF6" w:rsidRDefault="00EC2472">
            <w:pPr>
              <w:pStyle w:val="NICETabletext"/>
              <w:keepNext w:val="0"/>
              <w:jc w:val="center"/>
            </w:pPr>
            <w:r w:rsidRPr="00262AF6">
              <w:t xml:space="preserve">NHS Cost Collection 20/21 – NES </w:t>
            </w:r>
            <w:r w:rsidRPr="00C67C0A">
              <w:t xml:space="preserve">– SA35A-E </w:t>
            </w:r>
            <w:r w:rsidRPr="00262AF6">
              <w:t>– Agranulocytosis*</w:t>
            </w:r>
          </w:p>
        </w:tc>
      </w:tr>
      <w:tr w:rsidR="00EC2472" w:rsidRPr="00262AF6" w14:paraId="00974E27" w14:textId="77777777">
        <w:trPr>
          <w:tblHeader/>
        </w:trPr>
        <w:tc>
          <w:tcPr>
            <w:tcW w:w="2405" w:type="dxa"/>
          </w:tcPr>
          <w:p w14:paraId="6CB03168" w14:textId="77777777" w:rsidR="00EC2472" w:rsidRPr="00262AF6" w:rsidRDefault="00EC2472">
            <w:pPr>
              <w:pStyle w:val="NICETabletext"/>
              <w:keepNext w:val="0"/>
              <w:rPr>
                <w:szCs w:val="20"/>
              </w:rPr>
            </w:pPr>
            <w:r w:rsidRPr="00262AF6">
              <w:rPr>
                <w:szCs w:val="20"/>
              </w:rPr>
              <w:t>Thrombocytopenia</w:t>
            </w:r>
          </w:p>
        </w:tc>
        <w:tc>
          <w:tcPr>
            <w:tcW w:w="1701" w:type="dxa"/>
          </w:tcPr>
          <w:p w14:paraId="3E646335" w14:textId="77777777" w:rsidR="00EC2472" w:rsidRPr="00C67C0A" w:rsidRDefault="00EC2472">
            <w:pPr>
              <w:pStyle w:val="NICETabletext"/>
              <w:keepNext w:val="0"/>
              <w:jc w:val="center"/>
              <w:rPr>
                <w:szCs w:val="20"/>
              </w:rPr>
            </w:pPr>
            <w:r w:rsidRPr="00C67C0A">
              <w:rPr>
                <w:szCs w:val="20"/>
              </w:rPr>
              <w:t>£881.88</w:t>
            </w:r>
          </w:p>
        </w:tc>
        <w:tc>
          <w:tcPr>
            <w:tcW w:w="4911" w:type="dxa"/>
          </w:tcPr>
          <w:p w14:paraId="2C3ECEFB" w14:textId="77777777" w:rsidR="00EC2472" w:rsidRPr="00262AF6" w:rsidRDefault="00EC2472">
            <w:pPr>
              <w:pStyle w:val="NICETabletext"/>
              <w:keepNext w:val="0"/>
              <w:jc w:val="center"/>
            </w:pPr>
            <w:r w:rsidRPr="00262AF6">
              <w:t xml:space="preserve">NHS Cost Collection 20/21 – NES – </w:t>
            </w:r>
            <w:r w:rsidRPr="00C67C0A">
              <w:t xml:space="preserve">SA12G-K </w:t>
            </w:r>
            <w:r w:rsidRPr="00262AF6">
              <w:t>– Thrombocytopenia*</w:t>
            </w:r>
          </w:p>
        </w:tc>
      </w:tr>
      <w:tr w:rsidR="00EC2472" w:rsidRPr="00262AF6" w14:paraId="14BC0559" w14:textId="77777777">
        <w:trPr>
          <w:tblHeader/>
        </w:trPr>
        <w:tc>
          <w:tcPr>
            <w:tcW w:w="2405" w:type="dxa"/>
          </w:tcPr>
          <w:p w14:paraId="479DCEE9" w14:textId="77777777" w:rsidR="00EC2472" w:rsidRPr="00262AF6" w:rsidRDefault="00EC2472">
            <w:pPr>
              <w:pStyle w:val="NICETabletext"/>
              <w:keepNext w:val="0"/>
              <w:rPr>
                <w:szCs w:val="20"/>
              </w:rPr>
            </w:pPr>
            <w:r w:rsidRPr="00262AF6">
              <w:rPr>
                <w:szCs w:val="20"/>
              </w:rPr>
              <w:t>Fatigue</w:t>
            </w:r>
          </w:p>
        </w:tc>
        <w:tc>
          <w:tcPr>
            <w:tcW w:w="1701" w:type="dxa"/>
          </w:tcPr>
          <w:p w14:paraId="0C17A8F3" w14:textId="77777777" w:rsidR="00EC2472" w:rsidRPr="00C67C0A" w:rsidRDefault="00EC2472">
            <w:pPr>
              <w:pStyle w:val="NICETabletext"/>
              <w:keepNext w:val="0"/>
              <w:jc w:val="center"/>
              <w:rPr>
                <w:szCs w:val="20"/>
              </w:rPr>
            </w:pPr>
            <w:r w:rsidRPr="00C67C0A">
              <w:rPr>
                <w:szCs w:val="20"/>
              </w:rPr>
              <w:t>£41.00</w:t>
            </w:r>
          </w:p>
        </w:tc>
        <w:tc>
          <w:tcPr>
            <w:tcW w:w="4911" w:type="dxa"/>
          </w:tcPr>
          <w:p w14:paraId="02B92B3A" w14:textId="5FEB9D00" w:rsidR="00EC2472" w:rsidRPr="00262AF6" w:rsidRDefault="00EC2472">
            <w:pPr>
              <w:pStyle w:val="NICETabletext"/>
              <w:keepNext w:val="0"/>
              <w:jc w:val="center"/>
            </w:pPr>
            <w:r w:rsidRPr="00262AF6">
              <w:t xml:space="preserve">PSSRU 2020 Section 13&amp;14: 1 hour hospital nurse (band 5) visit </w:t>
            </w:r>
            <w:r w:rsidRPr="00C67C0A">
              <w:t>(Assumption from Hardy [2010]</w:t>
            </w:r>
            <w:r w:rsidRPr="00C67C0A">
              <w:fldChar w:fldCharType="begin"/>
            </w:r>
            <w:r w:rsidR="00CA6345">
              <w:instrText xml:space="preserve"> ADDIN ZOTERO_ITEM CSL_CITATION {"citationID":"w1YM8IQI","properties":{"formattedCitation":"\\super 187\\nosupersub{}","plainCitation":"187","noteIndex":0},"citationItems":[{"id":66403,"uris":["http://zotero.org/groups/4797619/items/AHMZVEJX"],"itemData":{"id":66403,"type":"article-journal","abstract":"Abstract Purpose: In advanced cancer, the prevalence of fatigue is high and can be related to treatment or disease. Methylphenidate hydrochloride (MPH) is a central nervous system stimulant that has been used to palliate fatigue. There is no standard dose for MPH when used for this indication; recommended doses range from 5?20?+?mg/d. Method: To identify a dose to test formally in a subsequent n-of-1 trial of fatigue, we recruited patients with advanced cancer and a fatigue score of 4 or more on a 10-point scale. Following a 3-day baseline assessment, each patient titrated MPH at doses ranging from 5?mg/d to 15?mg twice daily at 3-day intervals. In a daily diary, patients recorded measures of fatigue, depression, toxicity, and symptom control. Results: Ten patients provided consent, 9 completed 8 days and 5 received maximum dose at day 15. Three patients were unwilling to increase the dose to maximum levels as they were satisfied with the response at a lower dose. Across all patients, there was a pattern of rapidly improving fatigue and depression scores to day 9 (5?mg twice daily), with minimal improvement thereafter. Conclusion: The results indicate a dose of 5?mg twice daily for the definitive study. There was little correlation between performance status and maximum tolerated dose. No patient withdrew because of toxicity.","container-title":"Journal of Palliative Medicine","DOI":"10.1089/jpm.2010.0185","ISSN":"1096-6218","issue":"10","note":"publisher: Mary Ann Liebert, Inc., publishers","page":"1193-1197","title":"Pilot Study To Determine the Optimal Dose of Methylphenidate for an n-of-1 Trial for Fatigue in Patients with Cancer","volume":"13","author":[{"family":"Hardy","given":"Janet Rea"},{"family":"Carmont","given":"Sue-Ann S."},{"family":"O'Shea","given":"Angela"},{"family":"Vora","given":"Rohan"},{"family":"Schluter","given":"Philip"},{"family":"Nikles","given":"Catherine Jane"},{"family":"Mitchell","given":"Geoffrey Keith"}],"issued":{"date-parts":[["2010",10,1]]}}}],"schema":"https://github.com/citation-style-language/schema/raw/master/csl-citation.json"} </w:instrText>
            </w:r>
            <w:r w:rsidRPr="00C67C0A">
              <w:fldChar w:fldCharType="separate"/>
            </w:r>
            <w:r w:rsidR="00CA6345" w:rsidRPr="00CA6345">
              <w:rPr>
                <w:rFonts w:cs="Arial"/>
                <w:vertAlign w:val="superscript"/>
              </w:rPr>
              <w:t>187</w:t>
            </w:r>
            <w:r w:rsidRPr="00C67C0A">
              <w:fldChar w:fldCharType="end"/>
            </w:r>
            <w:r w:rsidRPr="00C67C0A">
              <w:t>)</w:t>
            </w:r>
          </w:p>
        </w:tc>
      </w:tr>
      <w:tr w:rsidR="00EC2472" w:rsidRPr="00262AF6" w14:paraId="6845B548" w14:textId="77777777">
        <w:trPr>
          <w:tblHeader/>
        </w:trPr>
        <w:tc>
          <w:tcPr>
            <w:tcW w:w="2405" w:type="dxa"/>
          </w:tcPr>
          <w:p w14:paraId="0C25E06F" w14:textId="77777777" w:rsidR="00EC2472" w:rsidRPr="00C67C0A" w:rsidRDefault="00EC2472">
            <w:pPr>
              <w:pStyle w:val="NICETabletext"/>
              <w:keepNext w:val="0"/>
              <w:rPr>
                <w:szCs w:val="20"/>
              </w:rPr>
            </w:pPr>
            <w:r w:rsidRPr="00C67C0A">
              <w:rPr>
                <w:szCs w:val="20"/>
              </w:rPr>
              <w:t>ALT increased</w:t>
            </w:r>
          </w:p>
        </w:tc>
        <w:tc>
          <w:tcPr>
            <w:tcW w:w="1701" w:type="dxa"/>
          </w:tcPr>
          <w:p w14:paraId="241FB62D" w14:textId="77777777" w:rsidR="00EC2472" w:rsidRPr="00C67C0A" w:rsidRDefault="00EC2472">
            <w:pPr>
              <w:pStyle w:val="NICETabletext"/>
              <w:keepNext w:val="0"/>
              <w:jc w:val="center"/>
              <w:rPr>
                <w:szCs w:val="20"/>
              </w:rPr>
            </w:pPr>
            <w:r w:rsidRPr="00C67C0A">
              <w:rPr>
                <w:szCs w:val="20"/>
              </w:rPr>
              <w:t>£745.27</w:t>
            </w:r>
          </w:p>
        </w:tc>
        <w:tc>
          <w:tcPr>
            <w:tcW w:w="4911" w:type="dxa"/>
          </w:tcPr>
          <w:p w14:paraId="6F9CAA7F" w14:textId="77777777" w:rsidR="00EC2472" w:rsidRPr="00C67C0A" w:rsidRDefault="00EC2472">
            <w:pPr>
              <w:pStyle w:val="NICETabletext"/>
              <w:keepNext w:val="0"/>
              <w:jc w:val="center"/>
            </w:pPr>
            <w:r w:rsidRPr="00C67C0A">
              <w:t>NHS Cost Collection 20/21 – NES – GC17A-K – Non-Malignant, Hepatobiliary or Pancreatic Disorders*</w:t>
            </w:r>
          </w:p>
        </w:tc>
      </w:tr>
      <w:tr w:rsidR="00EC2472" w:rsidRPr="00262AF6" w14:paraId="3423BA72" w14:textId="77777777">
        <w:trPr>
          <w:tblHeader/>
        </w:trPr>
        <w:tc>
          <w:tcPr>
            <w:tcW w:w="2405" w:type="dxa"/>
          </w:tcPr>
          <w:p w14:paraId="554881C4" w14:textId="77777777" w:rsidR="00EC2472" w:rsidRPr="00262AF6" w:rsidRDefault="00EC2472">
            <w:pPr>
              <w:pStyle w:val="NICETabletext"/>
              <w:keepNext w:val="0"/>
              <w:rPr>
                <w:szCs w:val="20"/>
                <w:lang w:val="en-US"/>
              </w:rPr>
            </w:pPr>
            <w:r w:rsidRPr="00262AF6">
              <w:rPr>
                <w:szCs w:val="20"/>
              </w:rPr>
              <w:t>Interstitial lung disease (any grade)</w:t>
            </w:r>
          </w:p>
        </w:tc>
        <w:tc>
          <w:tcPr>
            <w:tcW w:w="1701" w:type="dxa"/>
          </w:tcPr>
          <w:p w14:paraId="59A72AA5" w14:textId="77777777" w:rsidR="00EC2472" w:rsidRPr="00C67C0A" w:rsidRDefault="00EC2472">
            <w:pPr>
              <w:pStyle w:val="NICETabletext"/>
              <w:keepNext w:val="0"/>
              <w:jc w:val="center"/>
              <w:rPr>
                <w:szCs w:val="20"/>
              </w:rPr>
            </w:pPr>
            <w:r w:rsidRPr="00C67C0A">
              <w:rPr>
                <w:szCs w:val="20"/>
              </w:rPr>
              <w:t>£782.27</w:t>
            </w:r>
          </w:p>
        </w:tc>
        <w:tc>
          <w:tcPr>
            <w:tcW w:w="4911" w:type="dxa"/>
          </w:tcPr>
          <w:p w14:paraId="7D1BF21A" w14:textId="77777777" w:rsidR="00EC2472" w:rsidRPr="00262AF6" w:rsidRDefault="00EC2472">
            <w:pPr>
              <w:pStyle w:val="NICETabletext"/>
              <w:keepNext w:val="0"/>
              <w:jc w:val="center"/>
            </w:pPr>
            <w:r w:rsidRPr="00262AF6">
              <w:t xml:space="preserve">NHS Cost Collection 20/21 – </w:t>
            </w:r>
            <w:r w:rsidRPr="00C67C0A">
              <w:t xml:space="preserve">NES – DZ11K-V </w:t>
            </w:r>
            <w:r w:rsidRPr="00262AF6">
              <w:t>– Lobar, Atypical or Viral Pneumonia*</w:t>
            </w:r>
          </w:p>
        </w:tc>
      </w:tr>
    </w:tbl>
    <w:p w14:paraId="59B46993" w14:textId="77777777" w:rsidR="00EC2472" w:rsidRPr="0004524A" w:rsidRDefault="00EC2472" w:rsidP="00EC2472">
      <w:pPr>
        <w:pStyle w:val="Caption"/>
        <w:spacing w:before="0"/>
        <w:rPr>
          <w:b w:val="0"/>
          <w:bCs/>
          <w:sz w:val="18"/>
          <w:szCs w:val="14"/>
        </w:rPr>
      </w:pPr>
      <w:bookmarkStart w:id="700" w:name="_Ref96105422"/>
      <w:bookmarkStart w:id="701" w:name="_Toc98924765"/>
      <w:r w:rsidRPr="00262AF6">
        <w:rPr>
          <w:b w:val="0"/>
          <w:bCs/>
          <w:sz w:val="18"/>
          <w:szCs w:val="14"/>
        </w:rPr>
        <w:t xml:space="preserve">Note: *weighted average of costs based on the number of finished consultant episodes and the national </w:t>
      </w:r>
      <w:r w:rsidRPr="0004524A">
        <w:rPr>
          <w:b w:val="0"/>
          <w:bCs/>
          <w:sz w:val="18"/>
          <w:szCs w:val="14"/>
        </w:rPr>
        <w:t>average unit cost associated with each code.</w:t>
      </w:r>
      <w:r w:rsidRPr="0004524A">
        <w:rPr>
          <w:b w:val="0"/>
          <w:bCs/>
          <w:sz w:val="18"/>
          <w:szCs w:val="14"/>
        </w:rPr>
        <w:br/>
        <w:t>Abbreviations: ALT, alanine transaminase; NES, non-elective short stay; NHS, National Health Service.</w:t>
      </w:r>
    </w:p>
    <w:p w14:paraId="79431526" w14:textId="440689DA" w:rsidR="00EC2472" w:rsidRDefault="00EC2472" w:rsidP="00EC2472">
      <w:pPr>
        <w:pStyle w:val="Caption"/>
      </w:pPr>
      <w:bookmarkStart w:id="702" w:name="_Ref125372845"/>
      <w:bookmarkStart w:id="703" w:name="_Toc127006688"/>
      <w:bookmarkStart w:id="704" w:name="_Toc129351033"/>
      <w:r>
        <w:t xml:space="preserve">Table </w:t>
      </w:r>
      <w:r>
        <w:fldChar w:fldCharType="begin"/>
      </w:r>
      <w:r>
        <w:instrText>SEQ Table \* ARABIC</w:instrText>
      </w:r>
      <w:r>
        <w:fldChar w:fldCharType="separate"/>
      </w:r>
      <w:r w:rsidR="00145F42">
        <w:rPr>
          <w:noProof/>
        </w:rPr>
        <w:t>58</w:t>
      </w:r>
      <w:r>
        <w:fldChar w:fldCharType="end"/>
      </w:r>
      <w:bookmarkEnd w:id="700"/>
      <w:bookmarkEnd w:id="702"/>
      <w:r>
        <w:t>: Total adverse event costs</w:t>
      </w:r>
      <w:bookmarkEnd w:id="701"/>
      <w:bookmarkEnd w:id="703"/>
      <w:bookmarkEnd w:id="704"/>
    </w:p>
    <w:tbl>
      <w:tblPr>
        <w:tblStyle w:val="TableGrid"/>
        <w:tblW w:w="0" w:type="auto"/>
        <w:tblLook w:val="04A0" w:firstRow="1" w:lastRow="0" w:firstColumn="1" w:lastColumn="0" w:noHBand="0" w:noVBand="1"/>
      </w:tblPr>
      <w:tblGrid>
        <w:gridCol w:w="4508"/>
        <w:gridCol w:w="4509"/>
      </w:tblGrid>
      <w:tr w:rsidR="00EC2472" w14:paraId="2ECC0309" w14:textId="77777777">
        <w:tc>
          <w:tcPr>
            <w:tcW w:w="4508" w:type="dxa"/>
            <w:shd w:val="clear" w:color="auto" w:fill="D9D9D9" w:themeFill="background1" w:themeFillShade="D9"/>
          </w:tcPr>
          <w:p w14:paraId="1D8F5076" w14:textId="77777777" w:rsidR="00EC2472" w:rsidRDefault="00EC2472">
            <w:pPr>
              <w:pStyle w:val="NICETableHeader"/>
              <w:rPr>
                <w:lang w:val="en-US"/>
              </w:rPr>
            </w:pPr>
            <w:r>
              <w:rPr>
                <w:lang w:val="en-US"/>
              </w:rPr>
              <w:t>Treatment</w:t>
            </w:r>
          </w:p>
        </w:tc>
        <w:tc>
          <w:tcPr>
            <w:tcW w:w="4509" w:type="dxa"/>
            <w:shd w:val="clear" w:color="auto" w:fill="D9D9D9" w:themeFill="background1" w:themeFillShade="D9"/>
          </w:tcPr>
          <w:p w14:paraId="1E0E89DF" w14:textId="77777777" w:rsidR="00EC2472" w:rsidRDefault="00EC2472">
            <w:pPr>
              <w:pStyle w:val="NICETableHeader"/>
              <w:jc w:val="center"/>
              <w:rPr>
                <w:lang w:val="en-US"/>
              </w:rPr>
            </w:pPr>
            <w:r>
              <w:rPr>
                <w:lang w:val="en-US"/>
              </w:rPr>
              <w:t>Total cost</w:t>
            </w:r>
          </w:p>
        </w:tc>
      </w:tr>
      <w:tr w:rsidR="00EC2472" w:rsidRPr="00262AF6" w14:paraId="52693A68" w14:textId="77777777">
        <w:tc>
          <w:tcPr>
            <w:tcW w:w="4508" w:type="dxa"/>
          </w:tcPr>
          <w:p w14:paraId="639D2DA2" w14:textId="77777777" w:rsidR="00EC2472" w:rsidRPr="00262AF6" w:rsidRDefault="00EC2472">
            <w:pPr>
              <w:pStyle w:val="NICETabletext"/>
              <w:rPr>
                <w:lang w:val="en-US"/>
              </w:rPr>
            </w:pPr>
            <w:r w:rsidRPr="00262AF6">
              <w:rPr>
                <w:lang w:val="en-US"/>
              </w:rPr>
              <w:t>T-DXd</w:t>
            </w:r>
          </w:p>
        </w:tc>
        <w:tc>
          <w:tcPr>
            <w:tcW w:w="4509" w:type="dxa"/>
          </w:tcPr>
          <w:p w14:paraId="1FEC96FD" w14:textId="4E00DC91" w:rsidR="00EC2472" w:rsidRPr="00294FDC" w:rsidRDefault="00294FDC">
            <w:pPr>
              <w:pStyle w:val="NICETabletext"/>
              <w:jc w:val="center"/>
              <w:rPr>
                <w:color w:val="000000"/>
                <w:highlight w:val="black"/>
                <w:lang w:val="en-US"/>
              </w:rPr>
            </w:pPr>
            <w:r w:rsidRPr="00294FDC">
              <w:rPr>
                <w:color w:val="000000"/>
                <w:highlight w:val="black"/>
                <w:lang w:val="en-US"/>
              </w:rPr>
              <w:t>xxxxxxx</w:t>
            </w:r>
          </w:p>
        </w:tc>
      </w:tr>
      <w:tr w:rsidR="00EC2472" w:rsidRPr="00262AF6" w14:paraId="1BA2D07B" w14:textId="77777777">
        <w:tc>
          <w:tcPr>
            <w:tcW w:w="4508" w:type="dxa"/>
          </w:tcPr>
          <w:p w14:paraId="29F28119" w14:textId="77777777" w:rsidR="00EC2472" w:rsidRPr="00262AF6" w:rsidRDefault="00EC2472">
            <w:pPr>
              <w:pStyle w:val="NICETabletext"/>
              <w:keepNext w:val="0"/>
              <w:rPr>
                <w:lang w:val="en-US"/>
              </w:rPr>
            </w:pPr>
            <w:r w:rsidRPr="00262AF6">
              <w:rPr>
                <w:lang w:val="en-US"/>
              </w:rPr>
              <w:t>TPC</w:t>
            </w:r>
          </w:p>
        </w:tc>
        <w:tc>
          <w:tcPr>
            <w:tcW w:w="4509" w:type="dxa"/>
          </w:tcPr>
          <w:p w14:paraId="574F6356" w14:textId="1BB8D109" w:rsidR="00EC2472" w:rsidRPr="00294FDC" w:rsidRDefault="00294FDC">
            <w:pPr>
              <w:pStyle w:val="NICETabletext"/>
              <w:jc w:val="center"/>
              <w:rPr>
                <w:color w:val="000000"/>
                <w:highlight w:val="black"/>
                <w:lang w:val="en-US"/>
              </w:rPr>
            </w:pPr>
            <w:r w:rsidRPr="00294FDC">
              <w:rPr>
                <w:color w:val="000000"/>
                <w:highlight w:val="black"/>
                <w:lang w:val="en-US"/>
              </w:rPr>
              <w:t>xxxxxxx</w:t>
            </w:r>
          </w:p>
        </w:tc>
      </w:tr>
    </w:tbl>
    <w:p w14:paraId="5024CA49" w14:textId="77777777" w:rsidR="00EC2472" w:rsidRPr="00C67C0A" w:rsidRDefault="00EC2472" w:rsidP="00EC2472">
      <w:pPr>
        <w:pStyle w:val="NICElegend"/>
      </w:pPr>
      <w:bookmarkStart w:id="705" w:name="_Toc98924678"/>
      <w:r w:rsidRPr="00C67C0A">
        <w:t>Abbreviations: T-DXd, trastuzumab deruxtecan; TPC, treatment of physician’s choice.</w:t>
      </w:r>
    </w:p>
    <w:p w14:paraId="2E7136ED" w14:textId="77777777" w:rsidR="00EC2472" w:rsidRPr="00546A80" w:rsidRDefault="00EC2472" w:rsidP="00EC2472">
      <w:pPr>
        <w:pStyle w:val="Heading3"/>
      </w:pPr>
      <w:bookmarkStart w:id="706" w:name="_Toc127006455"/>
      <w:bookmarkStart w:id="707" w:name="_Toc127006456"/>
      <w:bookmarkStart w:id="708" w:name="_Toc127006457"/>
      <w:bookmarkStart w:id="709" w:name="_Toc127006458"/>
      <w:bookmarkStart w:id="710" w:name="_Toc127006459"/>
      <w:bookmarkStart w:id="711" w:name="_Toc127006460"/>
      <w:bookmarkStart w:id="712" w:name="_Toc127006461"/>
      <w:bookmarkStart w:id="713" w:name="_Toc127006462"/>
      <w:bookmarkStart w:id="714" w:name="_Toc127006548"/>
      <w:bookmarkStart w:id="715" w:name="_Toc127006549"/>
      <w:bookmarkStart w:id="716" w:name="_Toc127006550"/>
      <w:bookmarkStart w:id="717" w:name="_Toc127006551"/>
      <w:bookmarkStart w:id="718" w:name="_Toc127006575"/>
      <w:bookmarkStart w:id="719" w:name="_Toc127006576"/>
      <w:bookmarkStart w:id="720" w:name="_Toc127006577"/>
      <w:bookmarkStart w:id="721" w:name="_Toc127006578"/>
      <w:bookmarkStart w:id="722" w:name="_Toc127006580"/>
      <w:bookmarkStart w:id="723" w:name="_Ref127008743"/>
      <w:bookmarkStart w:id="724" w:name="_Toc129350902"/>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r w:rsidRPr="00546A80">
        <w:t>Miscellaneous unit costs and resource use</w:t>
      </w:r>
      <w:bookmarkEnd w:id="722"/>
      <w:bookmarkEnd w:id="723"/>
      <w:bookmarkEnd w:id="724"/>
    </w:p>
    <w:p w14:paraId="4854E4DC" w14:textId="77777777" w:rsidR="00EC2472" w:rsidRDefault="00EC2472" w:rsidP="00EC2472">
      <w:pPr>
        <w:pStyle w:val="Heading4"/>
      </w:pPr>
      <w:r>
        <w:t>Subsequent treatments</w:t>
      </w:r>
    </w:p>
    <w:p w14:paraId="7BDC9FB0" w14:textId="2CF0297B" w:rsidR="00EC2472" w:rsidRDefault="00EC2472" w:rsidP="00EC2472">
      <w:pPr>
        <w:pStyle w:val="Body"/>
      </w:pPr>
      <w:r w:rsidRPr="007A2208">
        <w:t>Subsequent treatment costs were included in the model as an average cost per patient applied as a one-off cost to patients leaving the ‘</w:t>
      </w:r>
      <w:r w:rsidRPr="007A2208">
        <w:rPr>
          <w:i/>
        </w:rPr>
        <w:t>progression-</w:t>
      </w:r>
      <w:r w:rsidRPr="007A2208">
        <w:rPr>
          <w:i/>
          <w:iCs/>
        </w:rPr>
        <w:t>free’</w:t>
      </w:r>
      <w:r w:rsidRPr="007A2208">
        <w:t xml:space="preserve"> health state. </w:t>
      </w:r>
      <w:r w:rsidRPr="00A07F84">
        <w:t xml:space="preserve">In the base case, the distribution of subsequent treatments is </w:t>
      </w:r>
      <w:r w:rsidR="00614ABE">
        <w:t>consistent</w:t>
      </w:r>
      <w:r w:rsidR="00614ABE" w:rsidRPr="00A07F84">
        <w:t xml:space="preserve"> </w:t>
      </w:r>
      <w:r w:rsidRPr="00A07F84">
        <w:t>with the treatments received in DESTINY-Breast04 in each treatment arm to align modelled costs with efficacy. The cost of subsequent treatments is modelled as a weighted distribution of these treatments, aligning with the methods used in TA862</w:t>
      </w:r>
      <w:r w:rsidR="009020D4">
        <w:t>.</w:t>
      </w:r>
      <w:r w:rsidRPr="00A07F84">
        <w:fldChar w:fldCharType="begin"/>
      </w:r>
      <w:r w:rsidR="00CA6345">
        <w:instrText xml:space="preserve"> ADDIN ZOTERO_ITEM CSL_CITATION {"citationID":"rgmwief5","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A07F84">
        <w:fldChar w:fldCharType="separate"/>
      </w:r>
      <w:r w:rsidR="00FD57F4" w:rsidRPr="00FD57F4">
        <w:rPr>
          <w:rFonts w:cs="Arial"/>
          <w:szCs w:val="24"/>
          <w:vertAlign w:val="superscript"/>
        </w:rPr>
        <w:t>5</w:t>
      </w:r>
      <w:r w:rsidRPr="00A07F84">
        <w:fldChar w:fldCharType="end"/>
      </w:r>
      <w:r w:rsidRPr="00A07F84">
        <w:t xml:space="preserve"> </w:t>
      </w:r>
      <w:r w:rsidR="009020D4">
        <w:t xml:space="preserve">The duration </w:t>
      </w:r>
      <w:r w:rsidR="001D22F0">
        <w:t xml:space="preserve">for which </w:t>
      </w:r>
      <w:r w:rsidR="009020D4">
        <w:t>patients are treated for</w:t>
      </w:r>
      <w:r w:rsidR="00675930">
        <w:t>, post-progression,</w:t>
      </w:r>
      <w:r w:rsidR="009020D4">
        <w:t xml:space="preserve"> is the </w:t>
      </w:r>
      <w:r w:rsidR="005D7260">
        <w:t>difference between median PFS2 and median PFS</w:t>
      </w:r>
      <w:r w:rsidR="00675930">
        <w:t xml:space="preserve"> from DESTINY-Breast04</w:t>
      </w:r>
      <w:r w:rsidR="00D94FAA">
        <w:t xml:space="preserve"> which may be considered a proxy for time on next treatment</w:t>
      </w:r>
      <w:r w:rsidR="00675930">
        <w:t>; a weighted</w:t>
      </w:r>
      <w:r w:rsidR="009020D4">
        <w:t xml:space="preserve"> </w:t>
      </w:r>
      <w:r w:rsidR="005D7260">
        <w:t xml:space="preserve">average </w:t>
      </w:r>
      <w:r w:rsidR="000062D9">
        <w:t xml:space="preserve">of </w:t>
      </w:r>
      <w:r w:rsidR="00294FDC" w:rsidRPr="00294FDC">
        <w:rPr>
          <w:color w:val="000000"/>
          <w:highlight w:val="black"/>
        </w:rPr>
        <w:t>xxxx</w:t>
      </w:r>
      <w:r w:rsidR="000062D9">
        <w:t xml:space="preserve"> months </w:t>
      </w:r>
      <w:r w:rsidR="00675930">
        <w:t xml:space="preserve">is calculated using the number of patients in each </w:t>
      </w:r>
      <w:r w:rsidR="009020D4">
        <w:t>treatment arm</w:t>
      </w:r>
      <w:r w:rsidR="005D7260">
        <w:t>.</w:t>
      </w:r>
      <w:r w:rsidR="000F2549">
        <w:fldChar w:fldCharType="begin"/>
      </w:r>
      <w:r w:rsidR="00CA6345">
        <w:instrText xml:space="preserve"> ADDIN ZOTERO_ITEM CSL_CITATION {"citationID":"bemDp3kp","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000F2549">
        <w:fldChar w:fldCharType="separate"/>
      </w:r>
      <w:r w:rsidR="00FD57F4" w:rsidRPr="00FD57F4">
        <w:rPr>
          <w:rFonts w:cs="Arial"/>
          <w:szCs w:val="24"/>
          <w:vertAlign w:val="superscript"/>
        </w:rPr>
        <w:t>7</w:t>
      </w:r>
      <w:r w:rsidR="000F2549">
        <w:fldChar w:fldCharType="end"/>
      </w:r>
      <w:r w:rsidRPr="007A2208">
        <w:t xml:space="preserve"> </w:t>
      </w:r>
      <w:r w:rsidR="00675930">
        <w:t xml:space="preserve">The duration of subsequent treatment is presented in </w:t>
      </w:r>
      <w:r w:rsidR="000062D9" w:rsidRPr="003C648C">
        <w:rPr>
          <w:b/>
          <w:bCs/>
        </w:rPr>
        <w:fldChar w:fldCharType="begin"/>
      </w:r>
      <w:r w:rsidR="000062D9" w:rsidRPr="003C648C">
        <w:rPr>
          <w:b/>
          <w:bCs/>
        </w:rPr>
        <w:instrText xml:space="preserve"> REF _Ref129000860 \h </w:instrText>
      </w:r>
      <w:r w:rsidR="000062D9">
        <w:rPr>
          <w:b/>
          <w:bCs/>
        </w:rPr>
        <w:instrText xml:space="preserve"> \* MERGEFORMAT </w:instrText>
      </w:r>
      <w:r w:rsidR="000062D9" w:rsidRPr="003C648C">
        <w:rPr>
          <w:b/>
          <w:bCs/>
        </w:rPr>
      </w:r>
      <w:r w:rsidR="000062D9" w:rsidRPr="003C648C">
        <w:rPr>
          <w:b/>
          <w:bCs/>
        </w:rPr>
        <w:fldChar w:fldCharType="separate"/>
      </w:r>
      <w:r w:rsidR="00145F42" w:rsidRPr="00145F42">
        <w:rPr>
          <w:b/>
          <w:bCs/>
        </w:rPr>
        <w:t xml:space="preserve">Table </w:t>
      </w:r>
      <w:r w:rsidR="00145F42" w:rsidRPr="00145F42">
        <w:rPr>
          <w:b/>
          <w:bCs/>
          <w:noProof/>
        </w:rPr>
        <w:t>59</w:t>
      </w:r>
      <w:r w:rsidR="000062D9" w:rsidRPr="003C648C">
        <w:rPr>
          <w:b/>
          <w:bCs/>
        </w:rPr>
        <w:fldChar w:fldCharType="end"/>
      </w:r>
      <w:r w:rsidR="000062D9">
        <w:t>.</w:t>
      </w:r>
    </w:p>
    <w:p w14:paraId="6BBB6E8B" w14:textId="0B3AFDF3" w:rsidR="00A80FB2" w:rsidRDefault="00A80FB2" w:rsidP="003C648C">
      <w:pPr>
        <w:pStyle w:val="Caption"/>
      </w:pPr>
      <w:bookmarkStart w:id="725" w:name="_Ref129000860"/>
      <w:bookmarkStart w:id="726" w:name="_Toc129351034"/>
      <w:r>
        <w:lastRenderedPageBreak/>
        <w:t xml:space="preserve">Table </w:t>
      </w:r>
      <w:fldSimple w:instr=" SEQ Table \* ARABIC ">
        <w:r w:rsidR="00145F42">
          <w:rPr>
            <w:noProof/>
          </w:rPr>
          <w:t>59</w:t>
        </w:r>
      </w:fldSimple>
      <w:bookmarkEnd w:id="725"/>
      <w:r>
        <w:t xml:space="preserve">: Weighted median duration of subsequent treatment </w:t>
      </w:r>
      <w:r w:rsidRPr="00054570">
        <w:t xml:space="preserve">| </w:t>
      </w:r>
      <w:r>
        <w:rPr>
          <w:noProof/>
        </w:rPr>
        <w:t>FAS</w:t>
      </w:r>
      <w:bookmarkEnd w:id="726"/>
    </w:p>
    <w:tbl>
      <w:tblPr>
        <w:tblW w:w="9017" w:type="dxa"/>
        <w:tblLayout w:type="fixed"/>
        <w:tblLook w:val="04A0" w:firstRow="1" w:lastRow="0" w:firstColumn="1" w:lastColumn="0" w:noHBand="0" w:noVBand="1"/>
      </w:tblPr>
      <w:tblGrid>
        <w:gridCol w:w="1502"/>
        <w:gridCol w:w="1503"/>
        <w:gridCol w:w="1503"/>
        <w:gridCol w:w="1503"/>
        <w:gridCol w:w="1503"/>
        <w:gridCol w:w="1503"/>
      </w:tblGrid>
      <w:tr w:rsidR="00A80FB2" w:rsidRPr="00675930" w14:paraId="3914A55D" w14:textId="77777777" w:rsidTr="003C648C">
        <w:trPr>
          <w:trHeight w:val="900"/>
        </w:trPr>
        <w:tc>
          <w:tcPr>
            <w:tcW w:w="1502"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14:paraId="0CC2329B" w14:textId="77777777" w:rsidR="00675930" w:rsidRPr="003C648C" w:rsidRDefault="00675930" w:rsidP="003C648C">
            <w:pPr>
              <w:pStyle w:val="Tablebody"/>
              <w:keepNext/>
              <w:rPr>
                <w:b/>
                <w:bCs/>
                <w:lang w:eastAsia="en-GB"/>
              </w:rPr>
            </w:pPr>
            <w:r w:rsidRPr="003C648C">
              <w:rPr>
                <w:b/>
                <w:bCs/>
                <w:lang w:eastAsia="en-GB"/>
              </w:rPr>
              <w:t>Treatment</w:t>
            </w:r>
          </w:p>
        </w:tc>
        <w:tc>
          <w:tcPr>
            <w:tcW w:w="1503" w:type="dxa"/>
            <w:tcBorders>
              <w:top w:val="single" w:sz="4" w:space="0" w:color="auto"/>
              <w:left w:val="nil"/>
              <w:bottom w:val="single" w:sz="4" w:space="0" w:color="auto"/>
              <w:right w:val="single" w:sz="4" w:space="0" w:color="auto"/>
            </w:tcBorders>
            <w:shd w:val="clear" w:color="auto" w:fill="E7E6E6" w:themeFill="background2"/>
            <w:vAlign w:val="center"/>
            <w:hideMark/>
          </w:tcPr>
          <w:p w14:paraId="111C2952" w14:textId="77777777" w:rsidR="00675930" w:rsidRPr="003C648C" w:rsidRDefault="00675930" w:rsidP="003C648C">
            <w:pPr>
              <w:pStyle w:val="Tablebody"/>
              <w:keepNext/>
              <w:rPr>
                <w:b/>
                <w:bCs/>
                <w:lang w:eastAsia="en-GB"/>
              </w:rPr>
            </w:pPr>
            <w:r w:rsidRPr="003C648C">
              <w:rPr>
                <w:b/>
                <w:bCs/>
                <w:lang w:eastAsia="en-GB"/>
              </w:rPr>
              <w:t>n</w:t>
            </w:r>
          </w:p>
        </w:tc>
        <w:tc>
          <w:tcPr>
            <w:tcW w:w="1503" w:type="dxa"/>
            <w:tcBorders>
              <w:top w:val="single" w:sz="4" w:space="0" w:color="auto"/>
              <w:left w:val="nil"/>
              <w:bottom w:val="single" w:sz="4" w:space="0" w:color="auto"/>
              <w:right w:val="single" w:sz="4" w:space="0" w:color="auto"/>
            </w:tcBorders>
            <w:shd w:val="clear" w:color="auto" w:fill="E7E6E6" w:themeFill="background2"/>
            <w:vAlign w:val="center"/>
            <w:hideMark/>
          </w:tcPr>
          <w:p w14:paraId="0069ED6F" w14:textId="2D43ABDC" w:rsidR="00675930" w:rsidRPr="003C648C" w:rsidRDefault="00A80FB2" w:rsidP="003C648C">
            <w:pPr>
              <w:pStyle w:val="Tablebody"/>
              <w:keepNext/>
              <w:rPr>
                <w:b/>
                <w:bCs/>
                <w:lang w:eastAsia="en-GB"/>
              </w:rPr>
            </w:pPr>
            <w:r w:rsidRPr="003C648C">
              <w:rPr>
                <w:b/>
                <w:bCs/>
                <w:lang w:eastAsia="en-GB"/>
              </w:rPr>
              <w:t xml:space="preserve">Median </w:t>
            </w:r>
            <w:r w:rsidR="00675930" w:rsidRPr="003C648C">
              <w:rPr>
                <w:b/>
                <w:bCs/>
                <w:lang w:eastAsia="en-GB"/>
              </w:rPr>
              <w:t>PFS</w:t>
            </w:r>
            <w:r w:rsidRPr="003C648C">
              <w:rPr>
                <w:b/>
                <w:bCs/>
                <w:lang w:eastAsia="en-GB"/>
              </w:rPr>
              <w:t xml:space="preserve"> (months)</w:t>
            </w:r>
          </w:p>
        </w:tc>
        <w:tc>
          <w:tcPr>
            <w:tcW w:w="1503" w:type="dxa"/>
            <w:tcBorders>
              <w:top w:val="single" w:sz="4" w:space="0" w:color="auto"/>
              <w:left w:val="nil"/>
              <w:bottom w:val="single" w:sz="4" w:space="0" w:color="auto"/>
              <w:right w:val="single" w:sz="4" w:space="0" w:color="auto"/>
            </w:tcBorders>
            <w:shd w:val="clear" w:color="auto" w:fill="E7E6E6" w:themeFill="background2"/>
            <w:vAlign w:val="center"/>
            <w:hideMark/>
          </w:tcPr>
          <w:p w14:paraId="7AC6691A" w14:textId="284A3024" w:rsidR="00675930" w:rsidRPr="003C648C" w:rsidRDefault="00A80FB2" w:rsidP="003C648C">
            <w:pPr>
              <w:pStyle w:val="Tablebody"/>
              <w:keepNext/>
              <w:rPr>
                <w:b/>
                <w:bCs/>
                <w:lang w:eastAsia="en-GB"/>
              </w:rPr>
            </w:pPr>
            <w:r w:rsidRPr="003C648C">
              <w:rPr>
                <w:b/>
                <w:bCs/>
                <w:lang w:eastAsia="en-GB"/>
              </w:rPr>
              <w:t xml:space="preserve">Median </w:t>
            </w:r>
            <w:r w:rsidR="00675930" w:rsidRPr="003C648C">
              <w:rPr>
                <w:b/>
                <w:bCs/>
                <w:lang w:eastAsia="en-GB"/>
              </w:rPr>
              <w:t>PFS2</w:t>
            </w:r>
            <w:r w:rsidRPr="003C648C">
              <w:rPr>
                <w:b/>
                <w:bCs/>
                <w:lang w:eastAsia="en-GB"/>
              </w:rPr>
              <w:t xml:space="preserve"> (months)</w:t>
            </w:r>
          </w:p>
        </w:tc>
        <w:tc>
          <w:tcPr>
            <w:tcW w:w="1503" w:type="dxa"/>
            <w:tcBorders>
              <w:top w:val="single" w:sz="4" w:space="0" w:color="auto"/>
              <w:left w:val="nil"/>
              <w:bottom w:val="single" w:sz="4" w:space="0" w:color="auto"/>
              <w:right w:val="single" w:sz="4" w:space="0" w:color="auto"/>
            </w:tcBorders>
            <w:shd w:val="clear" w:color="auto" w:fill="E7E6E6" w:themeFill="background2"/>
            <w:vAlign w:val="center"/>
            <w:hideMark/>
          </w:tcPr>
          <w:p w14:paraId="28BB09FA" w14:textId="11B105DE" w:rsidR="00675930" w:rsidRPr="003C648C" w:rsidRDefault="00675930" w:rsidP="003C648C">
            <w:pPr>
              <w:pStyle w:val="Tablebody"/>
              <w:keepNext/>
              <w:rPr>
                <w:b/>
                <w:bCs/>
                <w:lang w:eastAsia="en-GB"/>
              </w:rPr>
            </w:pPr>
            <w:r w:rsidRPr="003C648C">
              <w:rPr>
                <w:b/>
                <w:bCs/>
                <w:lang w:eastAsia="en-GB"/>
              </w:rPr>
              <w:t>PFS2</w:t>
            </w:r>
            <w:r w:rsidR="00A80FB2" w:rsidRPr="003C648C">
              <w:rPr>
                <w:b/>
                <w:bCs/>
                <w:lang w:eastAsia="en-GB"/>
              </w:rPr>
              <w:t xml:space="preserve"> – </w:t>
            </w:r>
            <w:r w:rsidRPr="003C648C">
              <w:rPr>
                <w:b/>
                <w:bCs/>
                <w:lang w:eastAsia="en-GB"/>
              </w:rPr>
              <w:t>PFS</w:t>
            </w:r>
            <w:r w:rsidR="00A80FB2" w:rsidRPr="003C648C">
              <w:rPr>
                <w:b/>
                <w:bCs/>
                <w:lang w:eastAsia="en-GB"/>
              </w:rPr>
              <w:t xml:space="preserve"> (months)</w:t>
            </w:r>
          </w:p>
        </w:tc>
        <w:tc>
          <w:tcPr>
            <w:tcW w:w="1503" w:type="dxa"/>
            <w:tcBorders>
              <w:top w:val="single" w:sz="4" w:space="0" w:color="auto"/>
              <w:left w:val="nil"/>
              <w:bottom w:val="single" w:sz="4" w:space="0" w:color="auto"/>
              <w:right w:val="single" w:sz="4" w:space="0" w:color="auto"/>
            </w:tcBorders>
            <w:shd w:val="clear" w:color="auto" w:fill="E7E6E6" w:themeFill="background2"/>
            <w:vAlign w:val="center"/>
            <w:hideMark/>
          </w:tcPr>
          <w:p w14:paraId="2A7A8387" w14:textId="035A61F5" w:rsidR="00675930" w:rsidRPr="003C648C" w:rsidRDefault="00675930" w:rsidP="003C648C">
            <w:pPr>
              <w:pStyle w:val="Tablebody"/>
              <w:keepNext/>
              <w:rPr>
                <w:b/>
                <w:bCs/>
                <w:lang w:eastAsia="en-GB"/>
              </w:rPr>
            </w:pPr>
            <w:r w:rsidRPr="003C648C">
              <w:rPr>
                <w:b/>
                <w:bCs/>
                <w:lang w:eastAsia="en-GB"/>
              </w:rPr>
              <w:t xml:space="preserve">Weighted </w:t>
            </w:r>
            <w:r w:rsidR="006B690B" w:rsidRPr="003C648C">
              <w:rPr>
                <w:b/>
                <w:bCs/>
                <w:lang w:eastAsia="en-GB"/>
              </w:rPr>
              <w:t>median</w:t>
            </w:r>
            <w:r w:rsidRPr="003C648C">
              <w:rPr>
                <w:b/>
                <w:bCs/>
                <w:lang w:eastAsia="en-GB"/>
              </w:rPr>
              <w:t xml:space="preserve"> duration of subsequent treatment (PFS2-PFS)</w:t>
            </w:r>
            <w:r w:rsidR="00A80FB2" w:rsidRPr="003C648C">
              <w:rPr>
                <w:b/>
                <w:bCs/>
                <w:lang w:eastAsia="en-GB"/>
              </w:rPr>
              <w:t xml:space="preserve"> (months)</w:t>
            </w:r>
          </w:p>
        </w:tc>
      </w:tr>
      <w:tr w:rsidR="00AB329F" w:rsidRPr="00675930" w14:paraId="0A5940CA" w14:textId="77777777" w:rsidTr="006B690B">
        <w:trPr>
          <w:trHeight w:val="300"/>
        </w:trPr>
        <w:tc>
          <w:tcPr>
            <w:tcW w:w="1502" w:type="dxa"/>
            <w:tcBorders>
              <w:top w:val="nil"/>
              <w:left w:val="single" w:sz="4" w:space="0" w:color="auto"/>
              <w:bottom w:val="single" w:sz="4" w:space="0" w:color="auto"/>
              <w:right w:val="single" w:sz="4" w:space="0" w:color="auto"/>
            </w:tcBorders>
            <w:shd w:val="clear" w:color="auto" w:fill="auto"/>
            <w:noWrap/>
            <w:vAlign w:val="center"/>
            <w:hideMark/>
          </w:tcPr>
          <w:p w14:paraId="6818BA06" w14:textId="77777777" w:rsidR="00675930" w:rsidRPr="00675930" w:rsidRDefault="00675930" w:rsidP="003C648C">
            <w:pPr>
              <w:pStyle w:val="Tablebody"/>
              <w:keepNext/>
              <w:rPr>
                <w:lang w:eastAsia="en-GB"/>
              </w:rPr>
            </w:pPr>
            <w:r w:rsidRPr="00675930">
              <w:rPr>
                <w:lang w:eastAsia="en-GB"/>
              </w:rPr>
              <w:t>T-DXd</w:t>
            </w:r>
          </w:p>
        </w:tc>
        <w:tc>
          <w:tcPr>
            <w:tcW w:w="1503" w:type="dxa"/>
            <w:tcBorders>
              <w:top w:val="nil"/>
              <w:left w:val="nil"/>
              <w:bottom w:val="single" w:sz="4" w:space="0" w:color="auto"/>
              <w:right w:val="single" w:sz="4" w:space="0" w:color="auto"/>
            </w:tcBorders>
            <w:shd w:val="clear" w:color="auto" w:fill="auto"/>
            <w:noWrap/>
            <w:vAlign w:val="center"/>
            <w:hideMark/>
          </w:tcPr>
          <w:p w14:paraId="17A55ED6" w14:textId="77777777" w:rsidR="00675930" w:rsidRPr="00675930" w:rsidRDefault="00675930" w:rsidP="003C648C">
            <w:pPr>
              <w:pStyle w:val="Tablebody"/>
              <w:keepNext/>
              <w:rPr>
                <w:lang w:eastAsia="en-GB"/>
              </w:rPr>
            </w:pPr>
            <w:r w:rsidRPr="00675930">
              <w:rPr>
                <w:lang w:eastAsia="en-GB"/>
              </w:rPr>
              <w:t>371</w:t>
            </w:r>
          </w:p>
        </w:tc>
        <w:tc>
          <w:tcPr>
            <w:tcW w:w="1503" w:type="dxa"/>
            <w:tcBorders>
              <w:top w:val="nil"/>
              <w:left w:val="nil"/>
              <w:bottom w:val="single" w:sz="4" w:space="0" w:color="auto"/>
              <w:right w:val="single" w:sz="4" w:space="0" w:color="auto"/>
            </w:tcBorders>
            <w:shd w:val="clear" w:color="auto" w:fill="auto"/>
            <w:noWrap/>
            <w:vAlign w:val="center"/>
            <w:hideMark/>
          </w:tcPr>
          <w:p w14:paraId="3E33E560" w14:textId="43B09124" w:rsidR="00675930" w:rsidRPr="00294FDC" w:rsidRDefault="00294FDC" w:rsidP="007D2366">
            <w:pPr>
              <w:pStyle w:val="Tablebody"/>
              <w:keepNext/>
              <w:jc w:val="center"/>
              <w:rPr>
                <w:rFonts w:cs="Arial"/>
                <w:color w:val="000000"/>
                <w:highlight w:val="black"/>
                <w:lang w:eastAsia="en-GB"/>
              </w:rPr>
            </w:pPr>
            <w:r w:rsidRPr="00294FDC">
              <w:rPr>
                <w:rFonts w:cs="Arial"/>
                <w:color w:val="000000"/>
                <w:highlight w:val="black"/>
                <w:lang w:eastAsia="en-GB"/>
              </w:rPr>
              <w:t>xxx</w:t>
            </w:r>
          </w:p>
        </w:tc>
        <w:tc>
          <w:tcPr>
            <w:tcW w:w="1503" w:type="dxa"/>
            <w:tcBorders>
              <w:top w:val="nil"/>
              <w:left w:val="nil"/>
              <w:bottom w:val="single" w:sz="4" w:space="0" w:color="auto"/>
              <w:right w:val="single" w:sz="4" w:space="0" w:color="auto"/>
            </w:tcBorders>
            <w:shd w:val="clear" w:color="auto" w:fill="auto"/>
            <w:noWrap/>
            <w:vAlign w:val="center"/>
            <w:hideMark/>
          </w:tcPr>
          <w:p w14:paraId="67F35F1A" w14:textId="57B03127" w:rsidR="00675930" w:rsidRPr="00294FDC" w:rsidRDefault="00294FDC" w:rsidP="007D2366">
            <w:pPr>
              <w:pStyle w:val="Tablebody"/>
              <w:keepNext/>
              <w:jc w:val="center"/>
              <w:rPr>
                <w:color w:val="000000"/>
                <w:highlight w:val="black"/>
                <w:lang w:eastAsia="en-GB"/>
              </w:rPr>
            </w:pPr>
            <w:r w:rsidRPr="00294FDC">
              <w:rPr>
                <w:color w:val="000000"/>
                <w:highlight w:val="black"/>
                <w:lang w:eastAsia="en-GB"/>
              </w:rPr>
              <w:t>xxxx</w:t>
            </w:r>
          </w:p>
        </w:tc>
        <w:tc>
          <w:tcPr>
            <w:tcW w:w="1503" w:type="dxa"/>
            <w:tcBorders>
              <w:top w:val="nil"/>
              <w:left w:val="nil"/>
              <w:bottom w:val="single" w:sz="4" w:space="0" w:color="auto"/>
              <w:right w:val="single" w:sz="4" w:space="0" w:color="auto"/>
            </w:tcBorders>
            <w:shd w:val="clear" w:color="auto" w:fill="auto"/>
            <w:noWrap/>
            <w:vAlign w:val="center"/>
            <w:hideMark/>
          </w:tcPr>
          <w:p w14:paraId="7E94505E" w14:textId="33A1E315" w:rsidR="00675930" w:rsidRPr="00294FDC" w:rsidRDefault="00294FDC" w:rsidP="007D2366">
            <w:pPr>
              <w:pStyle w:val="Tablebody"/>
              <w:keepNext/>
              <w:jc w:val="center"/>
              <w:rPr>
                <w:color w:val="000000"/>
                <w:highlight w:val="black"/>
                <w:lang w:eastAsia="en-GB"/>
              </w:rPr>
            </w:pPr>
            <w:r w:rsidRPr="00294FDC">
              <w:rPr>
                <w:color w:val="000000"/>
                <w:highlight w:val="black"/>
                <w:lang w:eastAsia="en-GB"/>
              </w:rPr>
              <w:t>xxx</w:t>
            </w:r>
          </w:p>
        </w:tc>
        <w:tc>
          <w:tcPr>
            <w:tcW w:w="150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DC23E1" w14:textId="37F13401" w:rsidR="00675930" w:rsidRPr="00294FDC" w:rsidRDefault="00294FDC" w:rsidP="007D2366">
            <w:pPr>
              <w:pStyle w:val="Tablebody"/>
              <w:keepNext/>
              <w:jc w:val="center"/>
              <w:rPr>
                <w:color w:val="000000"/>
                <w:highlight w:val="black"/>
                <w:lang w:eastAsia="en-GB"/>
              </w:rPr>
            </w:pPr>
            <w:r w:rsidRPr="00294FDC">
              <w:rPr>
                <w:color w:val="000000"/>
                <w:highlight w:val="black"/>
                <w:lang w:eastAsia="en-GB"/>
              </w:rPr>
              <w:t>xxxx</w:t>
            </w:r>
          </w:p>
        </w:tc>
      </w:tr>
      <w:tr w:rsidR="00AB329F" w:rsidRPr="00675930" w14:paraId="404A8D8C" w14:textId="77777777" w:rsidTr="006B690B">
        <w:trPr>
          <w:trHeight w:val="300"/>
        </w:trPr>
        <w:tc>
          <w:tcPr>
            <w:tcW w:w="1502" w:type="dxa"/>
            <w:tcBorders>
              <w:top w:val="nil"/>
              <w:left w:val="single" w:sz="4" w:space="0" w:color="auto"/>
              <w:bottom w:val="single" w:sz="4" w:space="0" w:color="auto"/>
              <w:right w:val="single" w:sz="4" w:space="0" w:color="auto"/>
            </w:tcBorders>
            <w:shd w:val="clear" w:color="auto" w:fill="auto"/>
            <w:noWrap/>
            <w:vAlign w:val="center"/>
            <w:hideMark/>
          </w:tcPr>
          <w:p w14:paraId="1D1734E4" w14:textId="77777777" w:rsidR="00675930" w:rsidRPr="00675930" w:rsidRDefault="00675930" w:rsidP="003C648C">
            <w:pPr>
              <w:pStyle w:val="Tablebody"/>
              <w:keepNext/>
              <w:rPr>
                <w:lang w:eastAsia="en-GB"/>
              </w:rPr>
            </w:pPr>
            <w:r w:rsidRPr="00675930">
              <w:rPr>
                <w:lang w:eastAsia="en-GB"/>
              </w:rPr>
              <w:t>TPC</w:t>
            </w:r>
          </w:p>
        </w:tc>
        <w:tc>
          <w:tcPr>
            <w:tcW w:w="1503" w:type="dxa"/>
            <w:tcBorders>
              <w:top w:val="nil"/>
              <w:left w:val="nil"/>
              <w:bottom w:val="single" w:sz="4" w:space="0" w:color="auto"/>
              <w:right w:val="single" w:sz="4" w:space="0" w:color="auto"/>
            </w:tcBorders>
            <w:shd w:val="clear" w:color="auto" w:fill="auto"/>
            <w:noWrap/>
            <w:vAlign w:val="center"/>
            <w:hideMark/>
          </w:tcPr>
          <w:p w14:paraId="1E54C873" w14:textId="77777777" w:rsidR="00675930" w:rsidRPr="00675930" w:rsidRDefault="00675930" w:rsidP="003C648C">
            <w:pPr>
              <w:pStyle w:val="Tablebody"/>
              <w:keepNext/>
              <w:rPr>
                <w:lang w:eastAsia="en-GB"/>
              </w:rPr>
            </w:pPr>
            <w:r w:rsidRPr="00675930">
              <w:rPr>
                <w:lang w:eastAsia="en-GB"/>
              </w:rPr>
              <w:t>184</w:t>
            </w:r>
          </w:p>
        </w:tc>
        <w:tc>
          <w:tcPr>
            <w:tcW w:w="1503" w:type="dxa"/>
            <w:tcBorders>
              <w:top w:val="nil"/>
              <w:left w:val="nil"/>
              <w:bottom w:val="single" w:sz="4" w:space="0" w:color="auto"/>
              <w:right w:val="single" w:sz="4" w:space="0" w:color="auto"/>
            </w:tcBorders>
            <w:shd w:val="clear" w:color="auto" w:fill="auto"/>
            <w:noWrap/>
            <w:vAlign w:val="center"/>
            <w:hideMark/>
          </w:tcPr>
          <w:p w14:paraId="359AB167" w14:textId="27939C13" w:rsidR="00675930" w:rsidRPr="00294FDC" w:rsidRDefault="00294FDC" w:rsidP="007D2366">
            <w:pPr>
              <w:pStyle w:val="Tablebody"/>
              <w:keepNext/>
              <w:jc w:val="center"/>
              <w:rPr>
                <w:rFonts w:cs="Arial"/>
                <w:color w:val="000000"/>
                <w:highlight w:val="black"/>
                <w:lang w:eastAsia="en-GB"/>
              </w:rPr>
            </w:pPr>
            <w:r w:rsidRPr="00294FDC">
              <w:rPr>
                <w:rFonts w:cs="Arial"/>
                <w:color w:val="000000"/>
                <w:highlight w:val="black"/>
                <w:lang w:eastAsia="en-GB"/>
              </w:rPr>
              <w:t>xxx</w:t>
            </w:r>
          </w:p>
        </w:tc>
        <w:tc>
          <w:tcPr>
            <w:tcW w:w="1503" w:type="dxa"/>
            <w:tcBorders>
              <w:top w:val="nil"/>
              <w:left w:val="nil"/>
              <w:bottom w:val="single" w:sz="4" w:space="0" w:color="auto"/>
              <w:right w:val="single" w:sz="4" w:space="0" w:color="auto"/>
            </w:tcBorders>
            <w:shd w:val="clear" w:color="auto" w:fill="auto"/>
            <w:noWrap/>
            <w:vAlign w:val="center"/>
            <w:hideMark/>
          </w:tcPr>
          <w:p w14:paraId="0A949D27" w14:textId="32C26E92" w:rsidR="00675930" w:rsidRPr="00294FDC" w:rsidRDefault="00294FDC" w:rsidP="007D2366">
            <w:pPr>
              <w:pStyle w:val="Tablebody"/>
              <w:keepNext/>
              <w:jc w:val="center"/>
              <w:rPr>
                <w:color w:val="000000"/>
                <w:highlight w:val="black"/>
                <w:lang w:eastAsia="en-GB"/>
              </w:rPr>
            </w:pPr>
            <w:r w:rsidRPr="00294FDC">
              <w:rPr>
                <w:color w:val="000000"/>
                <w:highlight w:val="black"/>
                <w:lang w:eastAsia="en-GB"/>
              </w:rPr>
              <w:t>xxxx</w:t>
            </w:r>
          </w:p>
        </w:tc>
        <w:tc>
          <w:tcPr>
            <w:tcW w:w="1503" w:type="dxa"/>
            <w:tcBorders>
              <w:top w:val="nil"/>
              <w:left w:val="nil"/>
              <w:bottom w:val="single" w:sz="4" w:space="0" w:color="auto"/>
              <w:right w:val="single" w:sz="4" w:space="0" w:color="auto"/>
            </w:tcBorders>
            <w:shd w:val="clear" w:color="auto" w:fill="auto"/>
            <w:noWrap/>
            <w:vAlign w:val="center"/>
            <w:hideMark/>
          </w:tcPr>
          <w:p w14:paraId="025DA7C1" w14:textId="1524267A" w:rsidR="00675930" w:rsidRPr="00294FDC" w:rsidRDefault="00294FDC" w:rsidP="007D2366">
            <w:pPr>
              <w:pStyle w:val="Tablebody"/>
              <w:keepNext/>
              <w:jc w:val="center"/>
              <w:rPr>
                <w:color w:val="000000"/>
                <w:highlight w:val="black"/>
                <w:lang w:eastAsia="en-GB"/>
              </w:rPr>
            </w:pPr>
            <w:r w:rsidRPr="00294FDC">
              <w:rPr>
                <w:color w:val="000000"/>
                <w:highlight w:val="black"/>
                <w:lang w:eastAsia="en-GB"/>
              </w:rPr>
              <w:t>xxx</w:t>
            </w:r>
          </w:p>
        </w:tc>
        <w:tc>
          <w:tcPr>
            <w:tcW w:w="1503" w:type="dxa"/>
            <w:vMerge/>
            <w:tcBorders>
              <w:top w:val="nil"/>
              <w:left w:val="single" w:sz="4" w:space="0" w:color="auto"/>
              <w:bottom w:val="single" w:sz="4" w:space="0" w:color="auto"/>
              <w:right w:val="single" w:sz="4" w:space="0" w:color="auto"/>
            </w:tcBorders>
            <w:vAlign w:val="center"/>
            <w:hideMark/>
          </w:tcPr>
          <w:p w14:paraId="5DF94EA2" w14:textId="77777777" w:rsidR="00675930" w:rsidRPr="007D2366" w:rsidRDefault="00675930" w:rsidP="003C648C">
            <w:pPr>
              <w:pStyle w:val="Tablebody"/>
              <w:keepNext/>
              <w:rPr>
                <w:highlight w:val="yellow"/>
                <w:u w:val="single"/>
                <w:lang w:eastAsia="en-GB"/>
              </w:rPr>
            </w:pPr>
          </w:p>
        </w:tc>
      </w:tr>
    </w:tbl>
    <w:p w14:paraId="053E13A3" w14:textId="434D2D92" w:rsidR="00675930" w:rsidRPr="007A2208" w:rsidRDefault="00A80FB2" w:rsidP="003C648C">
      <w:pPr>
        <w:pStyle w:val="Footnotes"/>
      </w:pPr>
      <w:r>
        <w:t xml:space="preserve">Abbreviations: </w:t>
      </w:r>
      <w:r w:rsidR="00FC7EFF">
        <w:t xml:space="preserve">FAS – full analysis set; </w:t>
      </w:r>
      <w:r>
        <w:t>PFS – progression-free survival; PFS2</w:t>
      </w:r>
      <w:r w:rsidR="00C92C7B">
        <w:t xml:space="preserve"> – </w:t>
      </w:r>
      <w:r w:rsidR="00FC7EFF">
        <w:t>progression-free survival 2</w:t>
      </w:r>
      <w:r w:rsidR="00BA24BC">
        <w:t>;</w:t>
      </w:r>
      <w:r w:rsidR="000062D9" w:rsidRPr="000062D9">
        <w:t xml:space="preserve"> T-DXd, trastuzumab deruxtecan; TPC, treatment of physician’s choice</w:t>
      </w:r>
      <w:r w:rsidR="00BA24BC">
        <w:t xml:space="preserve"> </w:t>
      </w:r>
      <w:r w:rsidR="00FC7EFF">
        <w:t>.</w:t>
      </w:r>
    </w:p>
    <w:p w14:paraId="59E725FC" w14:textId="4AAD17C5" w:rsidR="00EC2472" w:rsidRPr="007A2208" w:rsidRDefault="00EC2472" w:rsidP="00EC2472">
      <w:pPr>
        <w:pStyle w:val="Body"/>
      </w:pPr>
      <w:r w:rsidRPr="007A2208">
        <w:t xml:space="preserve">Subsequent treatments </w:t>
      </w:r>
      <w:r w:rsidR="00527583">
        <w:t xml:space="preserve">that </w:t>
      </w:r>
      <w:r w:rsidRPr="007A2208">
        <w:t xml:space="preserve">were included </w:t>
      </w:r>
      <w:r w:rsidR="005157F6">
        <w:t>in the model</w:t>
      </w:r>
      <w:r w:rsidR="00527583">
        <w:t xml:space="preserve"> were</w:t>
      </w:r>
      <w:r w:rsidRPr="007A2208">
        <w:t xml:space="preserve"> based on what patients received following progression in DESTINY-Breast04. The c</w:t>
      </w:r>
      <w:r w:rsidRPr="00A07F84">
        <w:t>hemothera</w:t>
      </w:r>
      <w:r w:rsidRPr="007A2208">
        <w:t xml:space="preserve">py agents included in the model were </w:t>
      </w:r>
      <w:r w:rsidRPr="00A07F84">
        <w:t>paclitaxel, capecitabine, gemcitabine, eribulin, vinorelbine, epirubicin and carboplatin. The included endocrine therapies were tamoxifen and fulvestrant.</w:t>
      </w:r>
    </w:p>
    <w:p w14:paraId="13A928EA" w14:textId="27B28BC2" w:rsidR="00EC2472" w:rsidRDefault="00EC2472" w:rsidP="00EC2472">
      <w:pPr>
        <w:pStyle w:val="Body"/>
      </w:pPr>
      <w:r w:rsidRPr="007A2208">
        <w:t xml:space="preserve">In the DESTINY-Breast04 study, </w:t>
      </w:r>
      <w:r w:rsidR="00294FDC" w:rsidRPr="00294FDC">
        <w:rPr>
          <w:color w:val="000000"/>
          <w:highlight w:val="black"/>
        </w:rPr>
        <w:t>xxxxx</w:t>
      </w:r>
      <w:r w:rsidRPr="00A07F84">
        <w:t xml:space="preserve"> and </w:t>
      </w:r>
      <w:r w:rsidR="00294FDC" w:rsidRPr="00294FDC">
        <w:rPr>
          <w:color w:val="000000"/>
          <w:highlight w:val="black"/>
        </w:rPr>
        <w:t>xxxxx</w:t>
      </w:r>
      <w:r w:rsidRPr="00A07F84">
        <w:t xml:space="preserve"> of patients in the T-DXd arm and TPC arms, respectively, received subsequent treatment following disease progression</w:t>
      </w:r>
      <w:r w:rsidRPr="007A2208">
        <w:t>. Therefore, in the model it is assumed these proportions respectively</w:t>
      </w:r>
      <w:r w:rsidRPr="00A07F84">
        <w:t xml:space="preserve"> </w:t>
      </w:r>
      <w:r w:rsidRPr="007A2208">
        <w:t xml:space="preserve">receive subsequent treatment in the base case. </w:t>
      </w:r>
    </w:p>
    <w:p w14:paraId="5B934FDB" w14:textId="5EDCE5A1" w:rsidR="00EC2472" w:rsidRPr="007A2208" w:rsidRDefault="00955CE5" w:rsidP="00EC2472">
      <w:pPr>
        <w:pStyle w:val="Body"/>
      </w:pPr>
      <w:r>
        <w:t xml:space="preserve">A </w:t>
      </w:r>
      <w:r w:rsidR="00EC2472">
        <w:t>s</w:t>
      </w:r>
      <w:r w:rsidR="00EC2472" w:rsidRPr="00BE4620">
        <w:t>cenario analys</w:t>
      </w:r>
      <w:r>
        <w:t>i</w:t>
      </w:r>
      <w:r w:rsidR="00EC2472">
        <w:t>s w</w:t>
      </w:r>
      <w:r>
        <w:t>as</w:t>
      </w:r>
      <w:r w:rsidR="00EC2472">
        <w:t xml:space="preserve"> </w:t>
      </w:r>
      <w:r w:rsidR="000368F6">
        <w:t xml:space="preserve">conducted </w:t>
      </w:r>
      <w:r w:rsidR="00EC2472">
        <w:t xml:space="preserve">to explore the uncertainty associated with subsequent treatment costs. </w:t>
      </w:r>
      <w:r>
        <w:t>A</w:t>
      </w:r>
      <w:r w:rsidR="00EC2472">
        <w:t xml:space="preserve"> scenario</w:t>
      </w:r>
      <w:r w:rsidR="00EC2472" w:rsidRPr="00BE4620">
        <w:t xml:space="preserve"> consider</w:t>
      </w:r>
      <w:r w:rsidR="00EC2472">
        <w:t>ed</w:t>
      </w:r>
      <w:r w:rsidR="00EC2472" w:rsidRPr="00BE4620">
        <w:t xml:space="preserve"> </w:t>
      </w:r>
      <w:r w:rsidR="00EC2472">
        <w:t>the average proportion of patients (</w:t>
      </w:r>
      <w:r w:rsidR="00294FDC" w:rsidRPr="00294FDC">
        <w:rPr>
          <w:color w:val="000000"/>
          <w:highlight w:val="black"/>
        </w:rPr>
        <w:t>xxxxx</w:t>
      </w:r>
      <w:r w:rsidR="00EC2472">
        <w:t xml:space="preserve">) who received subsequent treatment in the FAS population of </w:t>
      </w:r>
      <w:r w:rsidR="00EC2472" w:rsidRPr="00BE4620">
        <w:t>DESTINY-Breast04.</w:t>
      </w:r>
      <w:r w:rsidR="00EC2472" w:rsidRPr="00BE4620">
        <w:fldChar w:fldCharType="begin"/>
      </w:r>
      <w:r w:rsidR="00CA6345">
        <w:instrText xml:space="preserve"> ADDIN ZOTERO_ITEM CSL_CITATION {"citationID":"7QLCzM4O","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00EC2472" w:rsidRPr="00BE4620">
        <w:fldChar w:fldCharType="separate"/>
      </w:r>
      <w:r w:rsidR="00FD57F4" w:rsidRPr="00FD57F4">
        <w:rPr>
          <w:rFonts w:cs="Arial"/>
          <w:szCs w:val="24"/>
          <w:vertAlign w:val="superscript"/>
        </w:rPr>
        <w:t>2</w:t>
      </w:r>
      <w:r w:rsidR="00EC2472" w:rsidRPr="00BE4620">
        <w:fldChar w:fldCharType="end"/>
      </w:r>
      <w:r w:rsidR="00EC2472" w:rsidRPr="00BE4620">
        <w:t xml:space="preserve"> </w:t>
      </w:r>
    </w:p>
    <w:p w14:paraId="3D6B5CE6" w14:textId="14B99B71" w:rsidR="00EC2472" w:rsidRDefault="0019050B" w:rsidP="00EC2472">
      <w:pPr>
        <w:pStyle w:val="Body"/>
        <w:sectPr w:rsidR="00EC2472" w:rsidSect="00F174DD">
          <w:headerReference w:type="default" r:id="rId36"/>
          <w:footerReference w:type="default" r:id="rId37"/>
          <w:pgSz w:w="11907" w:h="16840" w:code="9"/>
          <w:pgMar w:top="1440" w:right="1440" w:bottom="1440" w:left="1440" w:header="709" w:footer="709" w:gutter="0"/>
          <w:cols w:space="708"/>
          <w:docGrid w:linePitch="360"/>
        </w:sectPr>
      </w:pPr>
      <w:r w:rsidRPr="003C648C">
        <w:rPr>
          <w:b/>
          <w:bCs/>
        </w:rPr>
        <w:fldChar w:fldCharType="begin"/>
      </w:r>
      <w:r w:rsidRPr="003C648C">
        <w:rPr>
          <w:b/>
          <w:bCs/>
        </w:rPr>
        <w:instrText xml:space="preserve"> REF _Ref126857522 \h </w:instrText>
      </w:r>
      <w:r w:rsidR="004F7BC0">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0</w:t>
      </w:r>
      <w:r w:rsidRPr="003C648C">
        <w:rPr>
          <w:b/>
          <w:bCs/>
        </w:rPr>
        <w:fldChar w:fldCharType="end"/>
      </w:r>
      <w:r>
        <w:t xml:space="preserve"> </w:t>
      </w:r>
      <w:r w:rsidR="00EC2472">
        <w:t xml:space="preserve">presents the subsequent treatment distributions and cost per </w:t>
      </w:r>
      <w:r w:rsidR="003C674E">
        <w:t>each</w:t>
      </w:r>
      <w:r w:rsidR="00EC2472">
        <w:t xml:space="preserve"> treatment applied within the economic model base case. Unit costs for the subsequent therapies are provided in </w:t>
      </w:r>
      <w:r w:rsidR="00EC2472" w:rsidRPr="003C648C">
        <w:rPr>
          <w:b/>
        </w:rPr>
        <w:t>Appendix K</w:t>
      </w:r>
      <w:r w:rsidR="00EC2472">
        <w:t xml:space="preserve">. </w:t>
      </w:r>
      <w:r w:rsidRPr="003C648C">
        <w:rPr>
          <w:b/>
          <w:bCs/>
        </w:rPr>
        <w:fldChar w:fldCharType="begin"/>
      </w:r>
      <w:r w:rsidRPr="003C648C">
        <w:rPr>
          <w:b/>
          <w:bCs/>
        </w:rPr>
        <w:instrText xml:space="preserve"> REF _Ref127008664 \h </w:instrText>
      </w:r>
      <w:r w:rsidR="004F7BC0">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1</w:t>
      </w:r>
      <w:r w:rsidRPr="003C648C">
        <w:rPr>
          <w:b/>
          <w:bCs/>
        </w:rPr>
        <w:fldChar w:fldCharType="end"/>
      </w:r>
      <w:r w:rsidRPr="003C648C">
        <w:rPr>
          <w:b/>
        </w:rPr>
        <w:t xml:space="preserve"> </w:t>
      </w:r>
      <w:r w:rsidR="006A20B6">
        <w:t>p</w:t>
      </w:r>
      <w:r w:rsidR="00EC2472">
        <w:t xml:space="preserve">resents the total subsequent therapy cost applied in each treatment arm. </w:t>
      </w:r>
    </w:p>
    <w:p w14:paraId="5AD7C350" w14:textId="39709FF7" w:rsidR="00EC2472" w:rsidRDefault="00EC2472" w:rsidP="00EC2472">
      <w:pPr>
        <w:pStyle w:val="Caption"/>
      </w:pPr>
      <w:bookmarkStart w:id="727" w:name="_Ref126857522"/>
      <w:bookmarkStart w:id="728" w:name="_Ref126940520"/>
      <w:bookmarkStart w:id="729" w:name="_Toc127006689"/>
      <w:bookmarkStart w:id="730" w:name="_Toc129351035"/>
      <w:r>
        <w:lastRenderedPageBreak/>
        <w:t xml:space="preserve">Table </w:t>
      </w:r>
      <w:r>
        <w:fldChar w:fldCharType="begin"/>
      </w:r>
      <w:r>
        <w:instrText>SEQ Table \* ARABIC</w:instrText>
      </w:r>
      <w:r>
        <w:fldChar w:fldCharType="separate"/>
      </w:r>
      <w:r w:rsidR="00145F42">
        <w:rPr>
          <w:noProof/>
        </w:rPr>
        <w:t>60</w:t>
      </w:r>
      <w:r>
        <w:fldChar w:fldCharType="end"/>
      </w:r>
      <w:bookmarkEnd w:id="727"/>
      <w:r>
        <w:t>: Subsequent therapy costs</w:t>
      </w:r>
      <w:bookmarkEnd w:id="728"/>
      <w:bookmarkEnd w:id="729"/>
      <w:bookmarkEnd w:id="730"/>
    </w:p>
    <w:tbl>
      <w:tblPr>
        <w:tblStyle w:val="TableGrid"/>
        <w:tblW w:w="0" w:type="auto"/>
        <w:tblLook w:val="04A0" w:firstRow="1" w:lastRow="0" w:firstColumn="1" w:lastColumn="0" w:noHBand="0" w:noVBand="1"/>
      </w:tblPr>
      <w:tblGrid>
        <w:gridCol w:w="2284"/>
        <w:gridCol w:w="1769"/>
        <w:gridCol w:w="1348"/>
        <w:gridCol w:w="233"/>
        <w:gridCol w:w="1456"/>
        <w:gridCol w:w="2540"/>
        <w:gridCol w:w="3184"/>
      </w:tblGrid>
      <w:tr w:rsidR="00EC2472" w:rsidRPr="002241E3" w14:paraId="31A6FA51" w14:textId="77777777">
        <w:trPr>
          <w:trHeight w:val="193"/>
        </w:trPr>
        <w:tc>
          <w:tcPr>
            <w:tcW w:w="0" w:type="auto"/>
            <w:vMerge w:val="restart"/>
            <w:shd w:val="clear" w:color="auto" w:fill="D9D9D9" w:themeFill="background1" w:themeFillShade="D9"/>
            <w:vAlign w:val="center"/>
          </w:tcPr>
          <w:p w14:paraId="226CB326" w14:textId="77777777" w:rsidR="00EC2472" w:rsidRPr="002241E3" w:rsidRDefault="00EC2472">
            <w:pPr>
              <w:pStyle w:val="NICETableHeader"/>
              <w:keepNext w:val="0"/>
              <w:jc w:val="center"/>
            </w:pPr>
            <w:r w:rsidRPr="002241E3">
              <w:t>Treatment</w:t>
            </w:r>
          </w:p>
        </w:tc>
        <w:tc>
          <w:tcPr>
            <w:tcW w:w="0" w:type="auto"/>
            <w:gridSpan w:val="3"/>
            <w:shd w:val="clear" w:color="auto" w:fill="D9D9D9" w:themeFill="background1" w:themeFillShade="D9"/>
            <w:vAlign w:val="center"/>
          </w:tcPr>
          <w:p w14:paraId="3F217F8A" w14:textId="77777777" w:rsidR="00EC2472" w:rsidRPr="002241E3" w:rsidRDefault="00EC2472">
            <w:pPr>
              <w:pStyle w:val="NICETableHeader"/>
              <w:keepNext w:val="0"/>
              <w:jc w:val="center"/>
            </w:pPr>
            <w:r w:rsidRPr="002241E3">
              <w:t>Distribution over trial period (%)*</w:t>
            </w:r>
          </w:p>
        </w:tc>
        <w:tc>
          <w:tcPr>
            <w:tcW w:w="0" w:type="auto"/>
            <w:vMerge w:val="restart"/>
            <w:shd w:val="clear" w:color="auto" w:fill="D9D9D9" w:themeFill="background1" w:themeFillShade="D9"/>
            <w:vAlign w:val="center"/>
          </w:tcPr>
          <w:p w14:paraId="03269698" w14:textId="77777777" w:rsidR="00EC2472" w:rsidRPr="002241E3" w:rsidRDefault="00EC2472">
            <w:pPr>
              <w:pStyle w:val="NICETableHeader"/>
              <w:keepNext w:val="0"/>
              <w:jc w:val="center"/>
            </w:pPr>
            <w:r w:rsidRPr="002241E3">
              <w:t>Dose</w:t>
            </w:r>
          </w:p>
        </w:tc>
        <w:tc>
          <w:tcPr>
            <w:tcW w:w="0" w:type="auto"/>
            <w:vMerge w:val="restart"/>
            <w:shd w:val="clear" w:color="auto" w:fill="D9D9D9" w:themeFill="background1" w:themeFillShade="D9"/>
            <w:vAlign w:val="center"/>
          </w:tcPr>
          <w:p w14:paraId="7A6C074D" w14:textId="77777777" w:rsidR="00EC2472" w:rsidRPr="002241E3" w:rsidRDefault="00EC2472">
            <w:pPr>
              <w:pStyle w:val="NICETableHeader"/>
              <w:keepNext w:val="0"/>
              <w:jc w:val="center"/>
            </w:pPr>
            <w:r w:rsidRPr="002241E3">
              <w:t>Cost per cycle (3 weeks)</w:t>
            </w:r>
          </w:p>
        </w:tc>
        <w:tc>
          <w:tcPr>
            <w:tcW w:w="0" w:type="auto"/>
            <w:vMerge w:val="restart"/>
            <w:shd w:val="clear" w:color="auto" w:fill="D9D9D9" w:themeFill="background1" w:themeFillShade="D9"/>
            <w:vAlign w:val="center"/>
          </w:tcPr>
          <w:p w14:paraId="1D611D1F" w14:textId="77777777" w:rsidR="00EC2472" w:rsidRPr="002241E3" w:rsidRDefault="00EC2472">
            <w:pPr>
              <w:pStyle w:val="NICETableHeader"/>
              <w:keepNext w:val="0"/>
              <w:jc w:val="center"/>
            </w:pPr>
            <w:r w:rsidRPr="002241E3">
              <w:t>Admin cost per cycle (3 weeks)</w:t>
            </w:r>
          </w:p>
        </w:tc>
      </w:tr>
      <w:tr w:rsidR="00EC2472" w:rsidRPr="002241E3" w14:paraId="45CCBB56" w14:textId="77777777">
        <w:trPr>
          <w:trHeight w:val="193"/>
        </w:trPr>
        <w:tc>
          <w:tcPr>
            <w:tcW w:w="0" w:type="auto"/>
            <w:vMerge/>
            <w:shd w:val="clear" w:color="auto" w:fill="D9D9D9" w:themeFill="background1" w:themeFillShade="D9"/>
            <w:vAlign w:val="center"/>
          </w:tcPr>
          <w:p w14:paraId="6DDDB6E9" w14:textId="77777777" w:rsidR="00EC2472" w:rsidRPr="002241E3" w:rsidRDefault="00EC2472">
            <w:pPr>
              <w:pStyle w:val="NICETableHeader"/>
              <w:keepNext w:val="0"/>
              <w:jc w:val="center"/>
            </w:pPr>
          </w:p>
        </w:tc>
        <w:tc>
          <w:tcPr>
            <w:tcW w:w="0" w:type="auto"/>
            <w:shd w:val="clear" w:color="auto" w:fill="D9D9D9" w:themeFill="background1" w:themeFillShade="D9"/>
            <w:vAlign w:val="center"/>
          </w:tcPr>
          <w:p w14:paraId="6DBEFF67" w14:textId="77777777" w:rsidR="00EC2472" w:rsidRPr="002241E3" w:rsidRDefault="00EC2472">
            <w:pPr>
              <w:pStyle w:val="NICETableHeader"/>
              <w:keepNext w:val="0"/>
              <w:jc w:val="center"/>
            </w:pPr>
            <w:r w:rsidRPr="002241E3">
              <w:t>T-DXd (n=373)</w:t>
            </w:r>
          </w:p>
        </w:tc>
        <w:tc>
          <w:tcPr>
            <w:tcW w:w="0" w:type="auto"/>
            <w:gridSpan w:val="2"/>
            <w:shd w:val="clear" w:color="auto" w:fill="D9D9D9" w:themeFill="background1" w:themeFillShade="D9"/>
            <w:vAlign w:val="center"/>
          </w:tcPr>
          <w:p w14:paraId="53590EDF" w14:textId="77777777" w:rsidR="00EC2472" w:rsidRPr="002241E3" w:rsidRDefault="00EC2472">
            <w:pPr>
              <w:pStyle w:val="NICETableHeader"/>
              <w:keepNext w:val="0"/>
              <w:jc w:val="center"/>
            </w:pPr>
            <w:r w:rsidRPr="002241E3">
              <w:t>TPC (n=184)</w:t>
            </w:r>
          </w:p>
        </w:tc>
        <w:tc>
          <w:tcPr>
            <w:tcW w:w="0" w:type="auto"/>
            <w:vMerge/>
            <w:shd w:val="clear" w:color="auto" w:fill="D9D9D9" w:themeFill="background1" w:themeFillShade="D9"/>
          </w:tcPr>
          <w:p w14:paraId="1A9C75FA" w14:textId="77777777" w:rsidR="00EC2472" w:rsidRPr="002241E3" w:rsidRDefault="00EC2472">
            <w:pPr>
              <w:pStyle w:val="NICETableHeader"/>
              <w:keepNext w:val="0"/>
              <w:jc w:val="center"/>
            </w:pPr>
          </w:p>
        </w:tc>
        <w:tc>
          <w:tcPr>
            <w:tcW w:w="0" w:type="auto"/>
            <w:vMerge/>
            <w:shd w:val="clear" w:color="auto" w:fill="D9D9D9" w:themeFill="background1" w:themeFillShade="D9"/>
          </w:tcPr>
          <w:p w14:paraId="7F66C00C" w14:textId="77777777" w:rsidR="00EC2472" w:rsidRPr="002241E3" w:rsidRDefault="00EC2472">
            <w:pPr>
              <w:pStyle w:val="NICETableHeader"/>
              <w:keepNext w:val="0"/>
              <w:jc w:val="center"/>
            </w:pPr>
          </w:p>
        </w:tc>
        <w:tc>
          <w:tcPr>
            <w:tcW w:w="0" w:type="auto"/>
            <w:vMerge/>
            <w:shd w:val="clear" w:color="auto" w:fill="D9D9D9" w:themeFill="background1" w:themeFillShade="D9"/>
          </w:tcPr>
          <w:p w14:paraId="23E29076" w14:textId="77777777" w:rsidR="00EC2472" w:rsidRPr="002241E3" w:rsidRDefault="00EC2472">
            <w:pPr>
              <w:pStyle w:val="NICETableHeader"/>
              <w:keepNext w:val="0"/>
              <w:jc w:val="center"/>
            </w:pPr>
          </w:p>
        </w:tc>
      </w:tr>
      <w:tr w:rsidR="00EC2472" w:rsidRPr="002241E3" w14:paraId="1E64E583" w14:textId="77777777">
        <w:trPr>
          <w:trHeight w:val="201"/>
        </w:trPr>
        <w:tc>
          <w:tcPr>
            <w:tcW w:w="0" w:type="auto"/>
            <w:vAlign w:val="center"/>
          </w:tcPr>
          <w:p w14:paraId="5A3B9C1F" w14:textId="77777777" w:rsidR="00EC2472" w:rsidRPr="00C67C0A" w:rsidRDefault="00EC2472">
            <w:pPr>
              <w:pStyle w:val="NICETabletext"/>
              <w:keepNext w:val="0"/>
              <w:rPr>
                <w:rFonts w:cs="Arial"/>
                <w:szCs w:val="20"/>
              </w:rPr>
            </w:pPr>
            <w:r w:rsidRPr="00C67C0A">
              <w:rPr>
                <w:rFonts w:cs="Arial"/>
                <w:szCs w:val="20"/>
              </w:rPr>
              <w:t>Subsequent treatments</w:t>
            </w:r>
          </w:p>
        </w:tc>
        <w:tc>
          <w:tcPr>
            <w:tcW w:w="0" w:type="auto"/>
            <w:vAlign w:val="center"/>
          </w:tcPr>
          <w:p w14:paraId="3BE12ED9" w14:textId="60E59E85"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xx</w:t>
            </w:r>
            <w:r w:rsidR="00EC2472" w:rsidRPr="00F370CA">
              <w:rPr>
                <w:rFonts w:cs="Arial"/>
                <w:szCs w:val="20"/>
              </w:rPr>
              <w:t>)</w:t>
            </w:r>
          </w:p>
        </w:tc>
        <w:tc>
          <w:tcPr>
            <w:tcW w:w="0" w:type="auto"/>
            <w:vAlign w:val="center"/>
          </w:tcPr>
          <w:p w14:paraId="48CF0FA7" w14:textId="5426B1D3"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w:t>
            </w:r>
            <w:r w:rsidR="00EC2472" w:rsidRPr="00F370CA">
              <w:rPr>
                <w:rFonts w:cs="Arial"/>
                <w:szCs w:val="20"/>
              </w:rPr>
              <w:t>)</w:t>
            </w:r>
          </w:p>
        </w:tc>
        <w:tc>
          <w:tcPr>
            <w:tcW w:w="0" w:type="auto"/>
          </w:tcPr>
          <w:p w14:paraId="4A9844D2" w14:textId="77777777" w:rsidR="00EC2472" w:rsidRPr="00C67C0A" w:rsidRDefault="00EC2472">
            <w:pPr>
              <w:pStyle w:val="NICETabletext"/>
              <w:keepNext w:val="0"/>
              <w:jc w:val="center"/>
              <w:rPr>
                <w:rFonts w:cs="Arial"/>
                <w:szCs w:val="20"/>
              </w:rPr>
            </w:pPr>
          </w:p>
        </w:tc>
        <w:tc>
          <w:tcPr>
            <w:tcW w:w="0" w:type="auto"/>
            <w:tcBorders>
              <w:top w:val="single" w:sz="4" w:space="0" w:color="auto"/>
              <w:left w:val="nil"/>
              <w:bottom w:val="single" w:sz="4" w:space="0" w:color="auto"/>
              <w:right w:val="nil"/>
            </w:tcBorders>
            <w:shd w:val="clear" w:color="auto" w:fill="auto"/>
            <w:vAlign w:val="bottom"/>
          </w:tcPr>
          <w:p w14:paraId="4E950D3F" w14:textId="77777777" w:rsidR="00EC2472" w:rsidRPr="00C67C0A" w:rsidRDefault="00EC2472">
            <w:pPr>
              <w:pStyle w:val="NICETabletext"/>
              <w:jc w:val="center"/>
              <w:rPr>
                <w:rFonts w:cs="Arial"/>
                <w:szCs w:val="20"/>
              </w:rPr>
            </w:pPr>
          </w:p>
        </w:tc>
        <w:tc>
          <w:tcPr>
            <w:tcW w:w="0" w:type="auto"/>
            <w:vAlign w:val="bottom"/>
          </w:tcPr>
          <w:p w14:paraId="472A0560" w14:textId="77777777" w:rsidR="00EC2472" w:rsidRPr="00C67C0A" w:rsidRDefault="00EC2472">
            <w:pPr>
              <w:pStyle w:val="NICETabletext"/>
              <w:jc w:val="center"/>
              <w:rPr>
                <w:rFonts w:cs="Arial"/>
                <w:szCs w:val="20"/>
              </w:rPr>
            </w:pPr>
          </w:p>
        </w:tc>
        <w:tc>
          <w:tcPr>
            <w:tcW w:w="0" w:type="auto"/>
          </w:tcPr>
          <w:p w14:paraId="321D0566" w14:textId="77777777" w:rsidR="00EC2472" w:rsidRPr="00C67C0A" w:rsidRDefault="00EC2472">
            <w:pPr>
              <w:pStyle w:val="NICETabletext"/>
              <w:jc w:val="center"/>
              <w:rPr>
                <w:rFonts w:cs="Arial"/>
                <w:szCs w:val="20"/>
              </w:rPr>
            </w:pPr>
          </w:p>
        </w:tc>
      </w:tr>
      <w:tr w:rsidR="00EC2472" w:rsidRPr="002241E3" w14:paraId="7733B1AA" w14:textId="77777777">
        <w:trPr>
          <w:trHeight w:val="113"/>
        </w:trPr>
        <w:tc>
          <w:tcPr>
            <w:tcW w:w="0" w:type="auto"/>
            <w:gridSpan w:val="7"/>
            <w:shd w:val="clear" w:color="auto" w:fill="F2F2F2" w:themeFill="background1" w:themeFillShade="F2"/>
            <w:vAlign w:val="center"/>
          </w:tcPr>
          <w:p w14:paraId="1FC582B2" w14:textId="77777777" w:rsidR="00EC2472" w:rsidRPr="00C67C0A" w:rsidRDefault="00EC2472">
            <w:pPr>
              <w:pStyle w:val="NICETabletext"/>
              <w:rPr>
                <w:rFonts w:cs="Arial"/>
                <w:szCs w:val="20"/>
              </w:rPr>
            </w:pPr>
            <w:r w:rsidRPr="00C67C0A">
              <w:rPr>
                <w:rFonts w:cs="Arial"/>
                <w:szCs w:val="20"/>
              </w:rPr>
              <w:t>Chemotherapy</w:t>
            </w:r>
          </w:p>
        </w:tc>
      </w:tr>
      <w:tr w:rsidR="00EC2472" w:rsidRPr="002241E3" w14:paraId="7B8FA89E" w14:textId="77777777">
        <w:trPr>
          <w:trHeight w:val="297"/>
        </w:trPr>
        <w:tc>
          <w:tcPr>
            <w:tcW w:w="0" w:type="auto"/>
          </w:tcPr>
          <w:p w14:paraId="1533C025" w14:textId="77777777" w:rsidR="00EC2472" w:rsidRPr="00C67C0A" w:rsidRDefault="00EC2472">
            <w:pPr>
              <w:pStyle w:val="NICETabletext"/>
              <w:keepNext w:val="0"/>
              <w:ind w:left="306"/>
              <w:rPr>
                <w:rFonts w:cs="Arial"/>
                <w:szCs w:val="20"/>
              </w:rPr>
            </w:pPr>
            <w:r w:rsidRPr="00C67C0A">
              <w:rPr>
                <w:rFonts w:cs="Arial"/>
                <w:szCs w:val="20"/>
              </w:rPr>
              <w:t>Paclitaxel</w:t>
            </w:r>
          </w:p>
        </w:tc>
        <w:tc>
          <w:tcPr>
            <w:tcW w:w="0" w:type="auto"/>
            <w:vAlign w:val="center"/>
          </w:tcPr>
          <w:p w14:paraId="7D5F08CE" w14:textId="48EB4480"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x</w:t>
            </w:r>
            <w:r w:rsidR="00EC2472" w:rsidRPr="00F370CA">
              <w:rPr>
                <w:rFonts w:cs="Arial"/>
                <w:szCs w:val="20"/>
              </w:rPr>
              <w:t>)</w:t>
            </w:r>
          </w:p>
        </w:tc>
        <w:tc>
          <w:tcPr>
            <w:tcW w:w="0" w:type="auto"/>
            <w:gridSpan w:val="2"/>
            <w:vAlign w:val="center"/>
          </w:tcPr>
          <w:p w14:paraId="41E1BDF9" w14:textId="5FF7B61A"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0C41CC1B" w14:textId="77777777" w:rsidR="00EC2472" w:rsidRPr="00C67C0A" w:rsidRDefault="00EC2472">
            <w:pPr>
              <w:pStyle w:val="NICETabletext"/>
              <w:keepNext w:val="0"/>
              <w:jc w:val="center"/>
              <w:rPr>
                <w:rFonts w:cs="Arial"/>
                <w:szCs w:val="20"/>
              </w:rPr>
            </w:pPr>
            <w:r w:rsidRPr="00C67C0A">
              <w:rPr>
                <w:rFonts w:cs="Arial"/>
                <w:szCs w:val="20"/>
              </w:rPr>
              <w:t>175.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533FE8B2" w14:textId="0C3630C0"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bottom"/>
          </w:tcPr>
          <w:p w14:paraId="55CEDA0B" w14:textId="09F85DA9"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3D78FB53" w14:textId="77777777">
        <w:trPr>
          <w:trHeight w:val="291"/>
        </w:trPr>
        <w:tc>
          <w:tcPr>
            <w:tcW w:w="0" w:type="auto"/>
          </w:tcPr>
          <w:p w14:paraId="5144A052" w14:textId="77777777" w:rsidR="00EC2472" w:rsidRPr="00C67C0A" w:rsidRDefault="00EC2472">
            <w:pPr>
              <w:pStyle w:val="NICETabletext"/>
              <w:keepNext w:val="0"/>
              <w:ind w:left="306"/>
              <w:rPr>
                <w:rFonts w:cs="Arial"/>
                <w:szCs w:val="20"/>
              </w:rPr>
            </w:pPr>
            <w:r w:rsidRPr="00C67C0A">
              <w:rPr>
                <w:rFonts w:cs="Arial"/>
                <w:szCs w:val="20"/>
              </w:rPr>
              <w:t>Capecitabine</w:t>
            </w:r>
          </w:p>
        </w:tc>
        <w:tc>
          <w:tcPr>
            <w:tcW w:w="0" w:type="auto"/>
            <w:vAlign w:val="center"/>
          </w:tcPr>
          <w:p w14:paraId="50C74B6C" w14:textId="2E4D898D"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x</w:t>
            </w:r>
            <w:r w:rsidR="00EC2472" w:rsidRPr="00F370CA">
              <w:rPr>
                <w:rFonts w:cs="Arial"/>
                <w:szCs w:val="20"/>
              </w:rPr>
              <w:t>)</w:t>
            </w:r>
          </w:p>
        </w:tc>
        <w:tc>
          <w:tcPr>
            <w:tcW w:w="0" w:type="auto"/>
            <w:gridSpan w:val="2"/>
            <w:vAlign w:val="center"/>
          </w:tcPr>
          <w:p w14:paraId="08A53BB7" w14:textId="3D11F8C9"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45F087EA" w14:textId="77777777" w:rsidR="00EC2472" w:rsidRPr="00C67C0A" w:rsidRDefault="00EC2472">
            <w:pPr>
              <w:pStyle w:val="NICETabletext"/>
              <w:keepNext w:val="0"/>
              <w:jc w:val="center"/>
              <w:rPr>
                <w:rFonts w:cs="Arial"/>
                <w:szCs w:val="20"/>
              </w:rPr>
            </w:pPr>
            <w:r w:rsidRPr="00C67C0A">
              <w:rPr>
                <w:rFonts w:cs="Arial"/>
                <w:szCs w:val="20"/>
              </w:rPr>
              <w:t>1250.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379AEAD5" w14:textId="3D1AE52B"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bottom"/>
          </w:tcPr>
          <w:p w14:paraId="4D2FCA84" w14:textId="7B1EB2D1"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03A0AD9F" w14:textId="77777777">
        <w:trPr>
          <w:trHeight w:val="297"/>
        </w:trPr>
        <w:tc>
          <w:tcPr>
            <w:tcW w:w="0" w:type="auto"/>
          </w:tcPr>
          <w:p w14:paraId="654E8308" w14:textId="77777777" w:rsidR="00EC2472" w:rsidRPr="00C67C0A" w:rsidRDefault="00EC2472">
            <w:pPr>
              <w:pStyle w:val="NICETabletext"/>
              <w:keepNext w:val="0"/>
              <w:ind w:left="306"/>
              <w:rPr>
                <w:rFonts w:cs="Arial"/>
                <w:szCs w:val="20"/>
              </w:rPr>
            </w:pPr>
            <w:r w:rsidRPr="00C67C0A">
              <w:rPr>
                <w:rFonts w:cs="Arial"/>
                <w:szCs w:val="20"/>
              </w:rPr>
              <w:t>Gemcitabine</w:t>
            </w:r>
          </w:p>
        </w:tc>
        <w:tc>
          <w:tcPr>
            <w:tcW w:w="0" w:type="auto"/>
            <w:vAlign w:val="center"/>
          </w:tcPr>
          <w:p w14:paraId="1005A89E" w14:textId="2F9F1DF6"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x</w:t>
            </w:r>
            <w:r w:rsidR="00EC2472" w:rsidRPr="00F370CA">
              <w:rPr>
                <w:rFonts w:cs="Arial"/>
                <w:szCs w:val="20"/>
              </w:rPr>
              <w:t>)</w:t>
            </w:r>
          </w:p>
        </w:tc>
        <w:tc>
          <w:tcPr>
            <w:tcW w:w="0" w:type="auto"/>
            <w:gridSpan w:val="2"/>
            <w:vAlign w:val="center"/>
          </w:tcPr>
          <w:p w14:paraId="44227FA7" w14:textId="7581FBBA"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7A8803BB" w14:textId="77777777" w:rsidR="00EC2472" w:rsidRPr="00C67C0A" w:rsidRDefault="00EC2472">
            <w:pPr>
              <w:pStyle w:val="NICETabletext"/>
              <w:keepNext w:val="0"/>
              <w:jc w:val="center"/>
              <w:rPr>
                <w:rFonts w:cs="Arial"/>
                <w:szCs w:val="20"/>
              </w:rPr>
            </w:pPr>
            <w:r w:rsidRPr="00C67C0A">
              <w:rPr>
                <w:rFonts w:cs="Arial"/>
                <w:szCs w:val="20"/>
              </w:rPr>
              <w:t>1250.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4F040383" w14:textId="2071B338"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c>
          <w:tcPr>
            <w:tcW w:w="0" w:type="auto"/>
            <w:vAlign w:val="bottom"/>
          </w:tcPr>
          <w:p w14:paraId="680785B0" w14:textId="0C417DBB"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4E346240" w14:textId="77777777">
        <w:trPr>
          <w:trHeight w:val="297"/>
        </w:trPr>
        <w:tc>
          <w:tcPr>
            <w:tcW w:w="0" w:type="auto"/>
          </w:tcPr>
          <w:p w14:paraId="463169D4" w14:textId="77777777" w:rsidR="00EC2472" w:rsidRPr="00C67C0A" w:rsidRDefault="00EC2472">
            <w:pPr>
              <w:pStyle w:val="NICETabletext"/>
              <w:keepNext w:val="0"/>
              <w:ind w:left="306"/>
              <w:rPr>
                <w:rFonts w:cs="Arial"/>
                <w:szCs w:val="20"/>
              </w:rPr>
            </w:pPr>
            <w:r w:rsidRPr="00C67C0A">
              <w:rPr>
                <w:rFonts w:cs="Arial"/>
                <w:szCs w:val="20"/>
              </w:rPr>
              <w:t>Eribulin</w:t>
            </w:r>
          </w:p>
        </w:tc>
        <w:tc>
          <w:tcPr>
            <w:tcW w:w="0" w:type="auto"/>
            <w:vAlign w:val="center"/>
          </w:tcPr>
          <w:p w14:paraId="70B5C547" w14:textId="3F29124B"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x</w:t>
            </w:r>
            <w:r w:rsidR="00EC2472" w:rsidRPr="00F370CA">
              <w:rPr>
                <w:rFonts w:cs="Arial"/>
                <w:szCs w:val="20"/>
              </w:rPr>
              <w:t>)</w:t>
            </w:r>
          </w:p>
        </w:tc>
        <w:tc>
          <w:tcPr>
            <w:tcW w:w="0" w:type="auto"/>
            <w:gridSpan w:val="2"/>
            <w:vAlign w:val="center"/>
          </w:tcPr>
          <w:p w14:paraId="085E17C7" w14:textId="16A2FE11"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1CC2DED3" w14:textId="77777777" w:rsidR="00EC2472" w:rsidRPr="00C67C0A" w:rsidRDefault="00EC2472">
            <w:pPr>
              <w:pStyle w:val="NICETabletext"/>
              <w:keepNext w:val="0"/>
              <w:jc w:val="center"/>
              <w:rPr>
                <w:rFonts w:cs="Arial"/>
                <w:szCs w:val="20"/>
              </w:rPr>
            </w:pPr>
            <w:r w:rsidRPr="00C67C0A">
              <w:rPr>
                <w:rFonts w:cs="Arial"/>
                <w:szCs w:val="20"/>
              </w:rPr>
              <w:t>1.2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7AEAFA99" w14:textId="0930C0CB"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xx</w:t>
            </w:r>
          </w:p>
        </w:tc>
        <w:tc>
          <w:tcPr>
            <w:tcW w:w="0" w:type="auto"/>
            <w:vAlign w:val="bottom"/>
          </w:tcPr>
          <w:p w14:paraId="239CB765" w14:textId="56B0B03F"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3BBD1D67" w14:textId="77777777">
        <w:trPr>
          <w:trHeight w:val="291"/>
        </w:trPr>
        <w:tc>
          <w:tcPr>
            <w:tcW w:w="0" w:type="auto"/>
          </w:tcPr>
          <w:p w14:paraId="4AAA12CE" w14:textId="77777777" w:rsidR="00EC2472" w:rsidRPr="00C67C0A" w:rsidRDefault="00EC2472">
            <w:pPr>
              <w:pStyle w:val="NICETabletext"/>
              <w:keepNext w:val="0"/>
              <w:ind w:left="306"/>
              <w:rPr>
                <w:rFonts w:cs="Arial"/>
                <w:szCs w:val="20"/>
              </w:rPr>
            </w:pPr>
            <w:r w:rsidRPr="00C67C0A">
              <w:rPr>
                <w:rFonts w:cs="Arial"/>
                <w:szCs w:val="20"/>
              </w:rPr>
              <w:t>Vinorelbine</w:t>
            </w:r>
          </w:p>
        </w:tc>
        <w:tc>
          <w:tcPr>
            <w:tcW w:w="0" w:type="auto"/>
            <w:vAlign w:val="center"/>
          </w:tcPr>
          <w:p w14:paraId="79A055B4" w14:textId="1651C771"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gridSpan w:val="2"/>
            <w:vAlign w:val="center"/>
          </w:tcPr>
          <w:p w14:paraId="1704D7AC" w14:textId="05F99072"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2FD2AFF0" w14:textId="77777777" w:rsidR="00EC2472" w:rsidRPr="00C67C0A" w:rsidRDefault="00EC2472">
            <w:pPr>
              <w:pStyle w:val="NICETabletext"/>
              <w:keepNext w:val="0"/>
              <w:jc w:val="center"/>
              <w:rPr>
                <w:rFonts w:cs="Arial"/>
                <w:szCs w:val="20"/>
              </w:rPr>
            </w:pPr>
            <w:r w:rsidRPr="00C67C0A">
              <w:rPr>
                <w:rFonts w:cs="Arial"/>
                <w:szCs w:val="20"/>
              </w:rPr>
              <w:t>60.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40B4447B" w14:textId="186F1C16"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bottom"/>
          </w:tcPr>
          <w:p w14:paraId="5EB408A9" w14:textId="6E9C9F21"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49AD0FF2" w14:textId="77777777">
        <w:trPr>
          <w:trHeight w:val="297"/>
        </w:trPr>
        <w:tc>
          <w:tcPr>
            <w:tcW w:w="0" w:type="auto"/>
          </w:tcPr>
          <w:p w14:paraId="611DC25F" w14:textId="77777777" w:rsidR="00EC2472" w:rsidRPr="00C67C0A" w:rsidRDefault="00EC2472">
            <w:pPr>
              <w:pStyle w:val="NICETabletext"/>
              <w:keepNext w:val="0"/>
              <w:ind w:left="306"/>
              <w:rPr>
                <w:rFonts w:cs="Arial"/>
                <w:szCs w:val="20"/>
              </w:rPr>
            </w:pPr>
            <w:r w:rsidRPr="00C67C0A">
              <w:rPr>
                <w:rFonts w:cs="Arial"/>
                <w:szCs w:val="20"/>
              </w:rPr>
              <w:t>Epirubicin</w:t>
            </w:r>
          </w:p>
        </w:tc>
        <w:tc>
          <w:tcPr>
            <w:tcW w:w="0" w:type="auto"/>
            <w:vAlign w:val="center"/>
          </w:tcPr>
          <w:p w14:paraId="4DB69B11" w14:textId="33010BA8"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w:t>
            </w:r>
            <w:r w:rsidR="00EC2472" w:rsidRPr="00F370CA">
              <w:rPr>
                <w:rFonts w:cs="Arial"/>
                <w:szCs w:val="20"/>
              </w:rPr>
              <w:t>)</w:t>
            </w:r>
          </w:p>
        </w:tc>
        <w:tc>
          <w:tcPr>
            <w:tcW w:w="0" w:type="auto"/>
            <w:gridSpan w:val="2"/>
            <w:vAlign w:val="center"/>
          </w:tcPr>
          <w:p w14:paraId="7167ABDF" w14:textId="20ED438B"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w:t>
            </w:r>
            <w:r w:rsidR="00EC2472" w:rsidRPr="00F370CA">
              <w:rPr>
                <w:rFonts w:cs="Arial"/>
                <w:szCs w:val="20"/>
              </w:rPr>
              <w:t>)</w:t>
            </w:r>
          </w:p>
        </w:tc>
        <w:tc>
          <w:tcPr>
            <w:tcW w:w="0" w:type="auto"/>
          </w:tcPr>
          <w:p w14:paraId="31397BE7" w14:textId="77777777" w:rsidR="00EC2472" w:rsidRPr="00C67C0A" w:rsidRDefault="00EC2472">
            <w:pPr>
              <w:pStyle w:val="NICETabletext"/>
              <w:keepNext w:val="0"/>
              <w:jc w:val="center"/>
              <w:rPr>
                <w:rFonts w:cs="Arial"/>
                <w:szCs w:val="20"/>
              </w:rPr>
            </w:pPr>
            <w:r w:rsidRPr="00C67C0A">
              <w:rPr>
                <w:rFonts w:cs="Arial"/>
                <w:szCs w:val="20"/>
              </w:rPr>
              <w:t>100.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05532A5C" w14:textId="72FC9EAF"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bottom"/>
          </w:tcPr>
          <w:p w14:paraId="628CABF0" w14:textId="76B5FD6A"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4DC7C84C" w14:textId="77777777">
        <w:trPr>
          <w:trHeight w:val="297"/>
        </w:trPr>
        <w:tc>
          <w:tcPr>
            <w:tcW w:w="0" w:type="auto"/>
          </w:tcPr>
          <w:p w14:paraId="0F499720" w14:textId="77777777" w:rsidR="00EC2472" w:rsidRPr="00C67C0A" w:rsidRDefault="00EC2472">
            <w:pPr>
              <w:pStyle w:val="NICETabletext"/>
              <w:keepNext w:val="0"/>
              <w:ind w:left="306"/>
              <w:rPr>
                <w:rFonts w:cs="Arial"/>
                <w:szCs w:val="20"/>
              </w:rPr>
            </w:pPr>
            <w:r w:rsidRPr="00C67C0A">
              <w:rPr>
                <w:rFonts w:cs="Arial"/>
                <w:szCs w:val="20"/>
              </w:rPr>
              <w:t>Carboplatin</w:t>
            </w:r>
          </w:p>
        </w:tc>
        <w:tc>
          <w:tcPr>
            <w:tcW w:w="0" w:type="auto"/>
            <w:vAlign w:val="center"/>
          </w:tcPr>
          <w:p w14:paraId="153762CC" w14:textId="0DD125A1"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gridSpan w:val="2"/>
            <w:vAlign w:val="center"/>
          </w:tcPr>
          <w:p w14:paraId="08D5DA1E" w14:textId="522716B7"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0F1D789C" w14:textId="77777777" w:rsidR="00EC2472" w:rsidRPr="00C67C0A" w:rsidRDefault="00EC2472">
            <w:pPr>
              <w:pStyle w:val="NICETabletext"/>
              <w:keepNext w:val="0"/>
              <w:jc w:val="center"/>
              <w:rPr>
                <w:rFonts w:cs="Arial"/>
                <w:szCs w:val="20"/>
              </w:rPr>
            </w:pPr>
            <w:r w:rsidRPr="00C67C0A">
              <w:rPr>
                <w:rFonts w:cs="Arial"/>
                <w:szCs w:val="20"/>
              </w:rPr>
              <w:t>400.0 mg/m</w:t>
            </w:r>
            <w:r w:rsidRPr="00C67C0A">
              <w:rPr>
                <w:rFonts w:cs="Arial"/>
                <w:szCs w:val="20"/>
                <w:vertAlign w:val="superscript"/>
              </w:rPr>
              <w:t>2</w:t>
            </w:r>
          </w:p>
        </w:tc>
        <w:tc>
          <w:tcPr>
            <w:tcW w:w="0" w:type="auto"/>
            <w:tcBorders>
              <w:top w:val="single" w:sz="4" w:space="0" w:color="auto"/>
              <w:left w:val="nil"/>
              <w:bottom w:val="single" w:sz="4" w:space="0" w:color="auto"/>
              <w:right w:val="nil"/>
            </w:tcBorders>
            <w:shd w:val="clear" w:color="auto" w:fill="auto"/>
            <w:vAlign w:val="bottom"/>
          </w:tcPr>
          <w:p w14:paraId="78A8A5A0" w14:textId="56AE8A02"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bottom"/>
          </w:tcPr>
          <w:p w14:paraId="78E6EABA" w14:textId="463FB467"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r w:rsidR="00EC2472" w:rsidRPr="002241E3" w14:paraId="54AC3C61" w14:textId="77777777">
        <w:trPr>
          <w:trHeight w:val="201"/>
        </w:trPr>
        <w:tc>
          <w:tcPr>
            <w:tcW w:w="0" w:type="auto"/>
            <w:gridSpan w:val="7"/>
            <w:shd w:val="clear" w:color="auto" w:fill="F2F2F2" w:themeFill="background1" w:themeFillShade="F2"/>
            <w:vAlign w:val="center"/>
          </w:tcPr>
          <w:p w14:paraId="045BE6A7" w14:textId="77777777" w:rsidR="00EC2472" w:rsidRPr="00C67C0A" w:rsidRDefault="00EC2472">
            <w:pPr>
              <w:pStyle w:val="NICETabletext"/>
              <w:rPr>
                <w:rFonts w:cs="Arial"/>
                <w:szCs w:val="20"/>
              </w:rPr>
            </w:pPr>
            <w:r w:rsidRPr="00C67C0A">
              <w:rPr>
                <w:rFonts w:cs="Arial"/>
                <w:szCs w:val="20"/>
              </w:rPr>
              <w:t>Endocrine therapy</w:t>
            </w:r>
          </w:p>
        </w:tc>
      </w:tr>
      <w:tr w:rsidR="00EC2472" w:rsidRPr="002241E3" w14:paraId="30C844CE" w14:textId="77777777">
        <w:trPr>
          <w:trHeight w:val="291"/>
        </w:trPr>
        <w:tc>
          <w:tcPr>
            <w:tcW w:w="0" w:type="auto"/>
          </w:tcPr>
          <w:p w14:paraId="6E95396A" w14:textId="77777777" w:rsidR="00EC2472" w:rsidRPr="00C67C0A" w:rsidRDefault="00EC2472">
            <w:pPr>
              <w:pStyle w:val="NICETabletext"/>
              <w:keepNext w:val="0"/>
              <w:ind w:left="306"/>
              <w:rPr>
                <w:rFonts w:cs="Arial"/>
                <w:szCs w:val="20"/>
              </w:rPr>
            </w:pPr>
            <w:r w:rsidRPr="00C67C0A">
              <w:rPr>
                <w:rFonts w:cs="Arial"/>
                <w:szCs w:val="20"/>
              </w:rPr>
              <w:t>Tamoxifen</w:t>
            </w:r>
          </w:p>
        </w:tc>
        <w:tc>
          <w:tcPr>
            <w:tcW w:w="0" w:type="auto"/>
            <w:vAlign w:val="center"/>
          </w:tcPr>
          <w:p w14:paraId="6DC89217" w14:textId="25B95BFB"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w:t>
            </w:r>
            <w:r w:rsidR="00EC2472" w:rsidRPr="00F370CA">
              <w:rPr>
                <w:rFonts w:cs="Arial"/>
                <w:szCs w:val="20"/>
              </w:rPr>
              <w:t>)</w:t>
            </w:r>
          </w:p>
        </w:tc>
        <w:tc>
          <w:tcPr>
            <w:tcW w:w="0" w:type="auto"/>
            <w:gridSpan w:val="2"/>
            <w:vAlign w:val="center"/>
          </w:tcPr>
          <w:p w14:paraId="42995C7D" w14:textId="54547668"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w:t>
            </w:r>
            <w:r w:rsidR="00EC2472" w:rsidRPr="00F370CA">
              <w:rPr>
                <w:rFonts w:cs="Arial"/>
                <w:szCs w:val="20"/>
              </w:rPr>
              <w:t>)</w:t>
            </w:r>
          </w:p>
        </w:tc>
        <w:tc>
          <w:tcPr>
            <w:tcW w:w="0" w:type="auto"/>
          </w:tcPr>
          <w:p w14:paraId="107E030D" w14:textId="77777777" w:rsidR="00EC2472" w:rsidRPr="00C67C0A" w:rsidDel="00E7199F" w:rsidRDefault="00EC2472">
            <w:pPr>
              <w:pStyle w:val="NICETabletext"/>
              <w:keepNext w:val="0"/>
              <w:jc w:val="center"/>
              <w:rPr>
                <w:rFonts w:cs="Arial"/>
                <w:szCs w:val="20"/>
              </w:rPr>
            </w:pPr>
            <w:r w:rsidRPr="00C67C0A">
              <w:rPr>
                <w:rFonts w:cs="Arial"/>
                <w:szCs w:val="20"/>
              </w:rPr>
              <w:t>20.0 mg</w:t>
            </w:r>
          </w:p>
          <w:p w14:paraId="4D47C2D1" w14:textId="77777777" w:rsidR="00EC2472" w:rsidRPr="00C67C0A" w:rsidRDefault="00EC2472">
            <w:pPr>
              <w:pStyle w:val="NICETabletext"/>
              <w:keepNext w:val="0"/>
              <w:jc w:val="center"/>
              <w:rPr>
                <w:rFonts w:cs="Arial"/>
                <w:szCs w:val="20"/>
              </w:rPr>
            </w:pPr>
          </w:p>
        </w:tc>
        <w:tc>
          <w:tcPr>
            <w:tcW w:w="0" w:type="auto"/>
            <w:tcBorders>
              <w:top w:val="single" w:sz="4" w:space="0" w:color="auto"/>
              <w:left w:val="nil"/>
              <w:bottom w:val="single" w:sz="4" w:space="0" w:color="auto"/>
              <w:right w:val="nil"/>
            </w:tcBorders>
            <w:shd w:val="clear" w:color="auto" w:fill="auto"/>
            <w:vAlign w:val="center"/>
          </w:tcPr>
          <w:p w14:paraId="5509B580" w14:textId="46E06FC3"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w:t>
            </w:r>
          </w:p>
        </w:tc>
        <w:tc>
          <w:tcPr>
            <w:tcW w:w="0" w:type="auto"/>
            <w:vAlign w:val="center"/>
          </w:tcPr>
          <w:p w14:paraId="7084C6B7" w14:textId="6378FC88"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xx</w:t>
            </w:r>
          </w:p>
        </w:tc>
      </w:tr>
      <w:tr w:rsidR="00EC2472" w:rsidRPr="002241E3" w14:paraId="6A0F215E" w14:textId="77777777">
        <w:trPr>
          <w:trHeight w:val="291"/>
        </w:trPr>
        <w:tc>
          <w:tcPr>
            <w:tcW w:w="0" w:type="auto"/>
          </w:tcPr>
          <w:p w14:paraId="0E046316" w14:textId="77777777" w:rsidR="00EC2472" w:rsidRPr="00C67C0A" w:rsidRDefault="00EC2472">
            <w:pPr>
              <w:pStyle w:val="NICETabletext"/>
              <w:keepNext w:val="0"/>
              <w:ind w:left="306"/>
              <w:rPr>
                <w:rFonts w:cs="Arial"/>
                <w:szCs w:val="20"/>
              </w:rPr>
            </w:pPr>
            <w:r w:rsidRPr="00C67C0A">
              <w:rPr>
                <w:rFonts w:cs="Arial"/>
                <w:szCs w:val="20"/>
              </w:rPr>
              <w:t>Fulvestrant</w:t>
            </w:r>
          </w:p>
        </w:tc>
        <w:tc>
          <w:tcPr>
            <w:tcW w:w="0" w:type="auto"/>
            <w:vAlign w:val="center"/>
          </w:tcPr>
          <w:p w14:paraId="595A0B12" w14:textId="5A528FBD"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gridSpan w:val="2"/>
            <w:vAlign w:val="center"/>
          </w:tcPr>
          <w:p w14:paraId="6E67A7B3" w14:textId="409F5840" w:rsidR="00EC2472" w:rsidRPr="00C67C0A" w:rsidRDefault="00294FDC">
            <w:pPr>
              <w:pStyle w:val="NICETabletext"/>
              <w:jc w:val="center"/>
              <w:rPr>
                <w:rFonts w:cs="Arial"/>
                <w:szCs w:val="20"/>
                <w:highlight w:val="yellow"/>
                <w:u w:val="single"/>
              </w:rPr>
            </w:pPr>
            <w:r w:rsidRPr="00294FDC">
              <w:rPr>
                <w:rFonts w:cs="Arial"/>
                <w:color w:val="000000"/>
                <w:szCs w:val="20"/>
                <w:highlight w:val="black"/>
              </w:rPr>
              <w:t>xxxxxxxxxxxx</w:t>
            </w:r>
            <w:r w:rsidR="00EC2472" w:rsidRPr="00F370CA">
              <w:rPr>
                <w:rFonts w:cs="Arial"/>
                <w:szCs w:val="20"/>
              </w:rPr>
              <w:t>)</w:t>
            </w:r>
          </w:p>
        </w:tc>
        <w:tc>
          <w:tcPr>
            <w:tcW w:w="0" w:type="auto"/>
          </w:tcPr>
          <w:p w14:paraId="19996907" w14:textId="77777777" w:rsidR="00EC2472" w:rsidRPr="00C67C0A" w:rsidRDefault="00EC2472">
            <w:pPr>
              <w:pStyle w:val="NICETabletext"/>
              <w:keepNext w:val="0"/>
              <w:jc w:val="center"/>
              <w:rPr>
                <w:rFonts w:cs="Arial"/>
                <w:szCs w:val="20"/>
              </w:rPr>
            </w:pPr>
            <w:r w:rsidRPr="00C67C0A">
              <w:rPr>
                <w:rFonts w:cs="Arial"/>
                <w:szCs w:val="20"/>
              </w:rPr>
              <w:t>500.0 mg</w:t>
            </w:r>
          </w:p>
        </w:tc>
        <w:tc>
          <w:tcPr>
            <w:tcW w:w="0" w:type="auto"/>
            <w:tcBorders>
              <w:top w:val="single" w:sz="4" w:space="0" w:color="auto"/>
              <w:left w:val="nil"/>
              <w:bottom w:val="single" w:sz="4" w:space="0" w:color="auto"/>
              <w:right w:val="nil"/>
            </w:tcBorders>
            <w:shd w:val="clear" w:color="auto" w:fill="auto"/>
            <w:vAlign w:val="center"/>
          </w:tcPr>
          <w:p w14:paraId="2D5EF3B5" w14:textId="44F59B9C"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w:t>
            </w:r>
          </w:p>
        </w:tc>
        <w:tc>
          <w:tcPr>
            <w:tcW w:w="0" w:type="auto"/>
            <w:vAlign w:val="center"/>
          </w:tcPr>
          <w:p w14:paraId="2EB82924" w14:textId="726DD7D0" w:rsidR="00EC2472" w:rsidRPr="00294FDC" w:rsidRDefault="00294FDC">
            <w:pPr>
              <w:pStyle w:val="NICETabletext"/>
              <w:jc w:val="center"/>
              <w:rPr>
                <w:rFonts w:cs="Arial"/>
                <w:color w:val="000000"/>
                <w:szCs w:val="20"/>
                <w:highlight w:val="black"/>
              </w:rPr>
            </w:pPr>
            <w:r w:rsidRPr="00294FDC">
              <w:rPr>
                <w:rFonts w:cs="Arial"/>
                <w:color w:val="000000"/>
                <w:szCs w:val="20"/>
                <w:highlight w:val="black"/>
              </w:rPr>
              <w:t>xxxxxxx</w:t>
            </w:r>
          </w:p>
        </w:tc>
      </w:tr>
    </w:tbl>
    <w:p w14:paraId="61800470" w14:textId="77777777" w:rsidR="00EC2472" w:rsidRPr="00C67C0A" w:rsidRDefault="00EC2472" w:rsidP="00EC2472">
      <w:pPr>
        <w:pStyle w:val="NICElegend"/>
      </w:pPr>
      <w:r w:rsidRPr="00C67C0A">
        <w:t>*The proportion of patients on who received individual subsequent treatments exceeds 100% as patients were able to receive multiple lines of therapy or treatments in combination.</w:t>
      </w:r>
    </w:p>
    <w:p w14:paraId="07372F1B" w14:textId="77777777" w:rsidR="00EC2472" w:rsidRPr="00C67C0A" w:rsidRDefault="00EC2472" w:rsidP="00EC2472">
      <w:pPr>
        <w:pStyle w:val="NICElegend"/>
        <w:sectPr w:rsidR="00EC2472" w:rsidRPr="00C67C0A" w:rsidSect="00F174DD">
          <w:headerReference w:type="default" r:id="rId38"/>
          <w:footerReference w:type="default" r:id="rId39"/>
          <w:footnotePr>
            <w:numFmt w:val="lowerLetter"/>
          </w:footnotePr>
          <w:pgSz w:w="16838" w:h="11906" w:orient="landscape"/>
          <w:pgMar w:top="1440" w:right="1440" w:bottom="1440" w:left="1440" w:header="709" w:footer="709" w:gutter="0"/>
          <w:cols w:space="708"/>
          <w:docGrid w:linePitch="360"/>
        </w:sectPr>
      </w:pPr>
      <w:r w:rsidRPr="00C67C0A">
        <w:t>Abbreviations:  T-DXd, trastuzumab deruxtecan; TPC, treatment of physician’s choice.</w:t>
      </w:r>
    </w:p>
    <w:p w14:paraId="6B16E04B" w14:textId="01544915" w:rsidR="00EC2472" w:rsidRDefault="00EC2472" w:rsidP="00EC2472">
      <w:pPr>
        <w:pStyle w:val="Caption"/>
      </w:pPr>
      <w:bookmarkStart w:id="731" w:name="_Ref127008664"/>
      <w:bookmarkStart w:id="732" w:name="_Toc127006690"/>
      <w:bookmarkStart w:id="733" w:name="_Toc129351036"/>
      <w:r>
        <w:lastRenderedPageBreak/>
        <w:t xml:space="preserve">Table </w:t>
      </w:r>
      <w:r>
        <w:fldChar w:fldCharType="begin"/>
      </w:r>
      <w:r>
        <w:instrText>SEQ Table \* ARABIC</w:instrText>
      </w:r>
      <w:r>
        <w:fldChar w:fldCharType="separate"/>
      </w:r>
      <w:r w:rsidR="00145F42">
        <w:rPr>
          <w:noProof/>
        </w:rPr>
        <w:t>61</w:t>
      </w:r>
      <w:r>
        <w:fldChar w:fldCharType="end"/>
      </w:r>
      <w:bookmarkEnd w:id="731"/>
      <w:r>
        <w:t>: Total subsequent therapy costs applied in the model</w:t>
      </w:r>
      <w:bookmarkEnd w:id="732"/>
      <w:bookmarkEnd w:id="733"/>
    </w:p>
    <w:tbl>
      <w:tblPr>
        <w:tblStyle w:val="TableGrid"/>
        <w:tblW w:w="5000" w:type="pct"/>
        <w:tblLook w:val="04A0" w:firstRow="1" w:lastRow="0" w:firstColumn="1" w:lastColumn="0" w:noHBand="0" w:noVBand="1"/>
      </w:tblPr>
      <w:tblGrid>
        <w:gridCol w:w="4155"/>
        <w:gridCol w:w="2317"/>
        <w:gridCol w:w="2544"/>
      </w:tblGrid>
      <w:tr w:rsidR="00EC2472" w14:paraId="47F51730" w14:textId="77777777">
        <w:tc>
          <w:tcPr>
            <w:tcW w:w="2304" w:type="pct"/>
            <w:shd w:val="clear" w:color="auto" w:fill="D9D9D9" w:themeFill="background1" w:themeFillShade="D9"/>
          </w:tcPr>
          <w:p w14:paraId="67A79401" w14:textId="77777777" w:rsidR="00EC2472" w:rsidRPr="009427F8" w:rsidRDefault="00EC2472">
            <w:pPr>
              <w:pStyle w:val="NICETabletext"/>
              <w:rPr>
                <w:b/>
                <w:bCs/>
              </w:rPr>
            </w:pPr>
          </w:p>
        </w:tc>
        <w:tc>
          <w:tcPr>
            <w:tcW w:w="1285" w:type="pct"/>
            <w:shd w:val="clear" w:color="auto" w:fill="D9D9D9" w:themeFill="background1" w:themeFillShade="D9"/>
          </w:tcPr>
          <w:p w14:paraId="22E5E6D2" w14:textId="77777777" w:rsidR="00EC2472" w:rsidRPr="009427F8" w:rsidRDefault="00EC2472">
            <w:pPr>
              <w:pStyle w:val="NICETabletext"/>
              <w:jc w:val="center"/>
              <w:rPr>
                <w:b/>
                <w:bCs/>
              </w:rPr>
            </w:pPr>
            <w:r w:rsidRPr="009427F8">
              <w:rPr>
                <w:b/>
                <w:bCs/>
              </w:rPr>
              <w:t>T-DXd</w:t>
            </w:r>
          </w:p>
        </w:tc>
        <w:tc>
          <w:tcPr>
            <w:tcW w:w="1411" w:type="pct"/>
            <w:shd w:val="clear" w:color="auto" w:fill="D9D9D9" w:themeFill="background1" w:themeFillShade="D9"/>
          </w:tcPr>
          <w:p w14:paraId="68D4D4D0" w14:textId="77777777" w:rsidR="00EC2472" w:rsidRPr="009427F8" w:rsidRDefault="00EC2472">
            <w:pPr>
              <w:pStyle w:val="NICETabletext"/>
              <w:jc w:val="center"/>
              <w:rPr>
                <w:b/>
                <w:bCs/>
              </w:rPr>
            </w:pPr>
            <w:r w:rsidRPr="009427F8">
              <w:rPr>
                <w:b/>
                <w:bCs/>
              </w:rPr>
              <w:t>T</w:t>
            </w:r>
            <w:r>
              <w:rPr>
                <w:b/>
                <w:bCs/>
              </w:rPr>
              <w:t>PC</w:t>
            </w:r>
          </w:p>
        </w:tc>
      </w:tr>
      <w:tr w:rsidR="00EC2472" w14:paraId="422438AF" w14:textId="77777777">
        <w:tc>
          <w:tcPr>
            <w:tcW w:w="2304" w:type="pct"/>
          </w:tcPr>
          <w:p w14:paraId="20876E4C" w14:textId="77777777" w:rsidR="00EC2472" w:rsidRDefault="00EC2472">
            <w:pPr>
              <w:pStyle w:val="NICETabletext"/>
            </w:pPr>
            <w:r>
              <w:t>Total weighted subsequent therapy acquisition cost per cycle</w:t>
            </w:r>
          </w:p>
        </w:tc>
        <w:tc>
          <w:tcPr>
            <w:tcW w:w="1285" w:type="pct"/>
            <w:vAlign w:val="center"/>
          </w:tcPr>
          <w:p w14:paraId="069F15A1" w14:textId="62B5D1C2" w:rsidR="00EC2472" w:rsidRPr="00294FDC" w:rsidRDefault="00294FDC">
            <w:pPr>
              <w:pStyle w:val="NICETabletext"/>
              <w:jc w:val="center"/>
              <w:rPr>
                <w:color w:val="000000"/>
                <w:highlight w:val="black"/>
              </w:rPr>
            </w:pPr>
            <w:r w:rsidRPr="00294FDC">
              <w:rPr>
                <w:color w:val="000000"/>
                <w:highlight w:val="black"/>
              </w:rPr>
              <w:t>xxxxxxx</w:t>
            </w:r>
          </w:p>
        </w:tc>
        <w:tc>
          <w:tcPr>
            <w:tcW w:w="1411" w:type="pct"/>
            <w:vAlign w:val="center"/>
          </w:tcPr>
          <w:p w14:paraId="200D87EC" w14:textId="5EA5FBDF" w:rsidR="00EC2472" w:rsidRPr="00294FDC" w:rsidRDefault="00294FDC">
            <w:pPr>
              <w:pStyle w:val="NICETabletext"/>
              <w:jc w:val="center"/>
              <w:rPr>
                <w:color w:val="000000"/>
                <w:highlight w:val="black"/>
              </w:rPr>
            </w:pPr>
            <w:r w:rsidRPr="00294FDC">
              <w:rPr>
                <w:color w:val="000000"/>
                <w:highlight w:val="black"/>
              </w:rPr>
              <w:t>xxxxxxx</w:t>
            </w:r>
          </w:p>
        </w:tc>
      </w:tr>
      <w:tr w:rsidR="00EC2472" w14:paraId="2FA8D802" w14:textId="77777777">
        <w:tc>
          <w:tcPr>
            <w:tcW w:w="2304" w:type="pct"/>
          </w:tcPr>
          <w:p w14:paraId="029F6426" w14:textId="77777777" w:rsidR="00EC2472" w:rsidRDefault="00EC2472">
            <w:pPr>
              <w:pStyle w:val="NICETabletext"/>
            </w:pPr>
            <w:r>
              <w:t>Total weighted subsequent therapy administration cost per cycle</w:t>
            </w:r>
          </w:p>
        </w:tc>
        <w:tc>
          <w:tcPr>
            <w:tcW w:w="1285" w:type="pct"/>
            <w:vAlign w:val="center"/>
          </w:tcPr>
          <w:p w14:paraId="37D1BFBA" w14:textId="79B2387C" w:rsidR="00EC2472" w:rsidRPr="00294FDC" w:rsidRDefault="00294FDC">
            <w:pPr>
              <w:pStyle w:val="NICETabletext"/>
              <w:jc w:val="center"/>
              <w:rPr>
                <w:color w:val="000000"/>
                <w:highlight w:val="black"/>
              </w:rPr>
            </w:pPr>
            <w:r w:rsidRPr="00294FDC">
              <w:rPr>
                <w:color w:val="000000"/>
                <w:highlight w:val="black"/>
              </w:rPr>
              <w:t>xxxxxxxxx</w:t>
            </w:r>
          </w:p>
        </w:tc>
        <w:tc>
          <w:tcPr>
            <w:tcW w:w="1411" w:type="pct"/>
            <w:vAlign w:val="center"/>
          </w:tcPr>
          <w:p w14:paraId="04B505B6" w14:textId="0B4760C8" w:rsidR="00EC2472" w:rsidRPr="00294FDC" w:rsidRDefault="00294FDC">
            <w:pPr>
              <w:pStyle w:val="NICETabletext"/>
              <w:jc w:val="center"/>
              <w:rPr>
                <w:color w:val="000000"/>
                <w:highlight w:val="black"/>
              </w:rPr>
            </w:pPr>
            <w:r w:rsidRPr="00294FDC">
              <w:rPr>
                <w:color w:val="000000"/>
                <w:highlight w:val="black"/>
              </w:rPr>
              <w:t>xxxxxxxxx</w:t>
            </w:r>
          </w:p>
        </w:tc>
      </w:tr>
      <w:tr w:rsidR="00EC2472" w14:paraId="741B73D7" w14:textId="77777777">
        <w:tc>
          <w:tcPr>
            <w:tcW w:w="2304" w:type="pct"/>
          </w:tcPr>
          <w:p w14:paraId="7B7383BD" w14:textId="77777777" w:rsidR="00EC2472" w:rsidRDefault="00EC2472">
            <w:pPr>
              <w:pStyle w:val="NICETabletext"/>
            </w:pPr>
            <w:r>
              <w:t>Total subsequent therapy cost per progressed patient*</w:t>
            </w:r>
            <w:r>
              <w:rPr>
                <w:color w:val="4472C4" w:themeColor="accent1"/>
              </w:rPr>
              <w:t xml:space="preserve"> </w:t>
            </w:r>
          </w:p>
        </w:tc>
        <w:tc>
          <w:tcPr>
            <w:tcW w:w="1285" w:type="pct"/>
            <w:vAlign w:val="center"/>
          </w:tcPr>
          <w:p w14:paraId="1991E0A6" w14:textId="7A80B77B" w:rsidR="00EC2472" w:rsidRPr="00B101B9" w:rsidRDefault="00EC2472">
            <w:pPr>
              <w:pStyle w:val="NICETabletext"/>
              <w:jc w:val="center"/>
            </w:pPr>
            <w:r w:rsidRPr="002D66C8">
              <w:rPr>
                <w:highlight w:val="black"/>
                <w:u w:val="single"/>
              </w:rPr>
              <w:t>£</w:t>
            </w:r>
            <w:r w:rsidR="00294FDC" w:rsidRPr="00294FDC">
              <w:rPr>
                <w:color w:val="000000"/>
                <w:highlight w:val="black"/>
              </w:rPr>
              <w:t>xxxxxxxxx</w:t>
            </w:r>
          </w:p>
        </w:tc>
        <w:tc>
          <w:tcPr>
            <w:tcW w:w="1411" w:type="pct"/>
            <w:vAlign w:val="center"/>
          </w:tcPr>
          <w:p w14:paraId="0C6404DE" w14:textId="5C2A3D0A" w:rsidR="00EC2472" w:rsidRPr="00B101B9" w:rsidRDefault="00EC2472">
            <w:pPr>
              <w:pStyle w:val="NICETabletext"/>
              <w:jc w:val="center"/>
            </w:pPr>
            <w:r w:rsidRPr="002D66C8">
              <w:rPr>
                <w:highlight w:val="black"/>
                <w:u w:val="single"/>
              </w:rPr>
              <w:t>£</w:t>
            </w:r>
            <w:r w:rsidR="00294FDC" w:rsidRPr="00294FDC">
              <w:rPr>
                <w:color w:val="000000"/>
                <w:highlight w:val="black"/>
              </w:rPr>
              <w:t>xxxxxxxxx</w:t>
            </w:r>
          </w:p>
        </w:tc>
      </w:tr>
      <w:tr w:rsidR="00EC2472" w14:paraId="203585B9" w14:textId="77777777">
        <w:tc>
          <w:tcPr>
            <w:tcW w:w="2304" w:type="pct"/>
          </w:tcPr>
          <w:p w14:paraId="5C37EBFA" w14:textId="77777777" w:rsidR="00EC2472" w:rsidRDefault="00EC2472">
            <w:pPr>
              <w:pStyle w:val="NICETabletext"/>
            </w:pPr>
            <w:r>
              <w:t>Proportion receiving subsequent treatment</w:t>
            </w:r>
          </w:p>
        </w:tc>
        <w:tc>
          <w:tcPr>
            <w:tcW w:w="1285" w:type="pct"/>
            <w:vAlign w:val="center"/>
          </w:tcPr>
          <w:p w14:paraId="6864ACCF" w14:textId="21FA33E5" w:rsidR="00EC2472" w:rsidRPr="00294FDC" w:rsidRDefault="00294FDC">
            <w:pPr>
              <w:pStyle w:val="NICETabletext"/>
              <w:jc w:val="center"/>
              <w:rPr>
                <w:color w:val="000000"/>
                <w:highlight w:val="black"/>
              </w:rPr>
            </w:pPr>
            <w:r w:rsidRPr="00294FDC">
              <w:rPr>
                <w:color w:val="000000"/>
                <w:highlight w:val="black"/>
              </w:rPr>
              <w:t>xxxxx</w:t>
            </w:r>
          </w:p>
        </w:tc>
        <w:tc>
          <w:tcPr>
            <w:tcW w:w="1411" w:type="pct"/>
            <w:vAlign w:val="center"/>
          </w:tcPr>
          <w:p w14:paraId="79467CFA" w14:textId="6B6FA850" w:rsidR="00EC2472" w:rsidRPr="00294FDC" w:rsidRDefault="00294FDC">
            <w:pPr>
              <w:pStyle w:val="NICETabletext"/>
              <w:jc w:val="center"/>
              <w:rPr>
                <w:color w:val="000000"/>
                <w:highlight w:val="black"/>
              </w:rPr>
            </w:pPr>
            <w:r w:rsidRPr="00294FDC">
              <w:rPr>
                <w:color w:val="000000"/>
                <w:highlight w:val="black"/>
              </w:rPr>
              <w:t>xxxxx</w:t>
            </w:r>
          </w:p>
        </w:tc>
      </w:tr>
      <w:tr w:rsidR="00EC2472" w:rsidRPr="006A72E7" w14:paraId="59664A16" w14:textId="77777777">
        <w:tc>
          <w:tcPr>
            <w:tcW w:w="2304" w:type="pct"/>
          </w:tcPr>
          <w:p w14:paraId="4057CA45" w14:textId="77777777" w:rsidR="00EC2472" w:rsidRPr="006A72E7" w:rsidRDefault="00EC2472">
            <w:pPr>
              <w:pStyle w:val="NICETabletext"/>
            </w:pPr>
            <w:r w:rsidRPr="006A72E7">
              <w:t>Total subsequent therapy cost per progressed patient applied in the model*</w:t>
            </w:r>
          </w:p>
        </w:tc>
        <w:tc>
          <w:tcPr>
            <w:tcW w:w="1285" w:type="pct"/>
            <w:vAlign w:val="center"/>
          </w:tcPr>
          <w:p w14:paraId="02F79E86" w14:textId="46C59D8E" w:rsidR="00EC2472" w:rsidRPr="00C67C0A" w:rsidRDefault="00EC2472">
            <w:pPr>
              <w:pStyle w:val="NICETabletext"/>
              <w:jc w:val="center"/>
              <w:rPr>
                <w:highlight w:val="yellow"/>
                <w:u w:val="single"/>
              </w:rPr>
            </w:pPr>
            <w:r w:rsidRPr="002D66C8">
              <w:rPr>
                <w:highlight w:val="black"/>
                <w:u w:val="single"/>
              </w:rPr>
              <w:t>£</w:t>
            </w:r>
            <w:r w:rsidR="00294FDC" w:rsidRPr="00294FDC">
              <w:rPr>
                <w:color w:val="000000"/>
                <w:highlight w:val="black"/>
              </w:rPr>
              <w:t>xxxxxxxxx</w:t>
            </w:r>
          </w:p>
        </w:tc>
        <w:tc>
          <w:tcPr>
            <w:tcW w:w="1411" w:type="pct"/>
            <w:vAlign w:val="center"/>
          </w:tcPr>
          <w:p w14:paraId="70892BE8" w14:textId="21FE77D0" w:rsidR="00EC2472" w:rsidRPr="00294FDC" w:rsidRDefault="00294FDC">
            <w:pPr>
              <w:pStyle w:val="NICETabletext"/>
              <w:jc w:val="center"/>
              <w:rPr>
                <w:color w:val="000000"/>
                <w:highlight w:val="black"/>
              </w:rPr>
            </w:pPr>
            <w:r w:rsidRPr="00294FDC">
              <w:rPr>
                <w:color w:val="000000"/>
                <w:highlight w:val="black"/>
              </w:rPr>
              <w:t>xxxxxxxxxx</w:t>
            </w:r>
          </w:p>
        </w:tc>
      </w:tr>
    </w:tbl>
    <w:p w14:paraId="443500A3" w14:textId="1C2EF31F" w:rsidR="00EC2472" w:rsidRPr="00C67C0A" w:rsidRDefault="00EC2472" w:rsidP="00EC2472">
      <w:pPr>
        <w:pStyle w:val="NICElegend"/>
      </w:pPr>
      <w:r w:rsidRPr="00C67C0A">
        <w:t>*Total subsequent therapy cost assumes that patients are treated for 6 months following progression.</w:t>
      </w:r>
      <w:r>
        <w:br/>
        <w:t xml:space="preserve">Distribution of subsequent treatments is presented in </w:t>
      </w:r>
      <w:r w:rsidRPr="00243B7F">
        <w:fldChar w:fldCharType="begin"/>
      </w:r>
      <w:r w:rsidRPr="00243B7F">
        <w:instrText xml:space="preserve"> REF _Ref126857522 \h </w:instrText>
      </w:r>
      <w:r w:rsidR="001D0284" w:rsidRPr="003C648C">
        <w:instrText xml:space="preserve"> \* MERGEFORMAT </w:instrText>
      </w:r>
      <w:r w:rsidRPr="00243B7F">
        <w:fldChar w:fldCharType="separate"/>
      </w:r>
      <w:r w:rsidR="00145F42">
        <w:t xml:space="preserve">Table </w:t>
      </w:r>
      <w:r w:rsidR="00145F42">
        <w:rPr>
          <w:noProof/>
        </w:rPr>
        <w:t>60</w:t>
      </w:r>
      <w:r w:rsidRPr="00243B7F">
        <w:fldChar w:fldCharType="end"/>
      </w:r>
      <w:r w:rsidR="00243B7F">
        <w:t>.</w:t>
      </w:r>
    </w:p>
    <w:p w14:paraId="40665477" w14:textId="77777777" w:rsidR="00EC2472" w:rsidRPr="00C67C0A" w:rsidRDefault="00EC2472" w:rsidP="00EC2472">
      <w:pPr>
        <w:pStyle w:val="NICElegend"/>
      </w:pPr>
      <w:r w:rsidRPr="00C67C0A">
        <w:t>Abbreviations: T-DXd, trastuzumab deruxtecan; TPC, treatment of physician’s choice.</w:t>
      </w:r>
    </w:p>
    <w:p w14:paraId="30C33E9C" w14:textId="77777777" w:rsidR="00EC2472" w:rsidRDefault="00EC2472" w:rsidP="00EC2472">
      <w:pPr>
        <w:pStyle w:val="Heading4"/>
      </w:pPr>
      <w:bookmarkStart w:id="734" w:name="_Ref127008711"/>
      <w:r>
        <w:t>Terminal care costs</w:t>
      </w:r>
      <w:bookmarkEnd w:id="734"/>
    </w:p>
    <w:p w14:paraId="4D45B74B" w14:textId="77777777" w:rsidR="00EC2472" w:rsidRPr="00FC285F" w:rsidRDefault="00EC2472" w:rsidP="00EC2472">
      <w:pPr>
        <w:pStyle w:val="Body"/>
      </w:pPr>
      <w:r>
        <w:t>A one-off terminal care cost was applied within the economic model to cover costs of supporting patients in a palliative (end-of-life) stage before death. The same cost is applied to all patients in both treatment arms entering the death health state based on the proportion of patients who enter the death health state in each cycle.</w:t>
      </w:r>
      <w:r w:rsidRPr="009D31E5">
        <w:rPr>
          <w:color w:val="4472C4" w:themeColor="accent1"/>
        </w:rPr>
        <w:t xml:space="preserve"> </w:t>
      </w:r>
    </w:p>
    <w:p w14:paraId="0695A32C" w14:textId="1C763411" w:rsidR="00EC2472" w:rsidRDefault="00EC2472" w:rsidP="00EC2472">
      <w:r>
        <w:t>The end-of-life (EOL) cost was based on Round et al (2015).</w:t>
      </w:r>
      <w:hyperlink w:anchor="_ENREF_161" w:tooltip="Round, 2015 #209" w:history="1">
        <w:r>
          <w:fldChar w:fldCharType="begin">
            <w:fldData xml:space="preserve">PEVuZE5vdGU+PENpdGU+PEF1dGhvcj5Sb3VuZDwvQXV0aG9yPjxZZWFyPjIwMTU8L1llYXI+PFJl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</w:fldData>
          </w:fldChar>
        </w:r>
        <w:r>
          <w:instrText xml:space="preserve"> ADDIN EN.CITE </w:instrText>
        </w:r>
        <w:r>
          <w:fldChar w:fldCharType="begin">
            <w:fldData xml:space="preserve">PEVuZE5vdGU+PENpdGU+PEF1dGhvcj5Sb3VuZDwvQXV0aG9yPjxZZWFyPjIwMTU8L1llYXI+PFJl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</w:fldData>
          </w:fldChar>
        </w:r>
        <w:r>
          <w:instrText xml:space="preserve"> ADDIN EN.CITE.DATA </w:instrText>
        </w:r>
        <w:r>
          <w:fldChar w:fldCharType="end"/>
        </w:r>
        <w:r>
          <w:fldChar w:fldCharType="separate"/>
        </w:r>
        <w:r w:rsidRPr="004838B9">
          <w:rPr>
            <w:noProof/>
            <w:vertAlign w:val="superscript"/>
          </w:rPr>
          <w:t>161</w:t>
        </w:r>
        <w:r>
          <w:fldChar w:fldCharType="end"/>
        </w:r>
      </w:hyperlink>
      <w:r>
        <w:t xml:space="preserve"> Round et al was a modelling study estimating the cost of caring for cancer patients at the end of their life. The study reports a mean cost among four cancer types (breast, colorectal, lung and prostate). The total end of life health care cost associated with BC care was reported as £4,346 which was then uplifted to 2021 prices </w:t>
      </w:r>
      <w:r w:rsidRPr="006A72E7">
        <w:t xml:space="preserve">using the </w:t>
      </w:r>
      <w:r w:rsidRPr="00C67C0A">
        <w:t>NHS cost inflation indices (£4,856).</w:t>
      </w:r>
      <w:r w:rsidRPr="00C67C0A">
        <w:fldChar w:fldCharType="begin"/>
      </w:r>
      <w:r w:rsidR="00CA6345">
        <w:instrText xml:space="preserve"> ADDIN ZOTERO_ITEM CSL_CITATION {"citationID":"NdGrUQ7h","properties":{"formattedCitation":"\\super 186\\nosupersub{}","plainCitation":"186","noteIndex":0},"citationItems":[{"id":66296,"uris":["http://zotero.org/groups/4797619/items/ISTM2CGL"],"itemData":{"id":66296,"type":"post-weblog","language":"en-GB","title":"Unit Costs of Health and Social Care 2021 | PSSRU","URL":"https://www.pssru.ac.uk/project-pages/unit-costs/unit-costs-of-health-and-social-care-2021/","accessed":{"date-parts":[["2022",12,6]]}}}],"schema":"https://github.com/citation-style-language/schema/raw/master/csl-citation.json"} </w:instrText>
      </w:r>
      <w:r w:rsidRPr="00C67C0A">
        <w:fldChar w:fldCharType="separate"/>
      </w:r>
      <w:r w:rsidR="00CA6345" w:rsidRPr="00CA6345">
        <w:rPr>
          <w:rFonts w:cs="Arial"/>
          <w:szCs w:val="24"/>
          <w:vertAlign w:val="superscript"/>
        </w:rPr>
        <w:t>186</w:t>
      </w:r>
      <w:r w:rsidRPr="00C67C0A">
        <w:fldChar w:fldCharType="end"/>
      </w:r>
    </w:p>
    <w:p w14:paraId="5D28EFF8" w14:textId="77777777" w:rsidR="00F5281B" w:rsidRPr="00546A80" w:rsidRDefault="00F5281B" w:rsidP="00F5281B">
      <w:pPr>
        <w:pStyle w:val="Heading2"/>
      </w:pPr>
      <w:bookmarkStart w:id="735" w:name="_Ref129302352"/>
      <w:bookmarkStart w:id="736" w:name="_Ref129302379"/>
      <w:bookmarkStart w:id="737" w:name="_Ref129302419"/>
      <w:bookmarkStart w:id="738" w:name="_Toc129350903"/>
      <w:r w:rsidRPr="00D64712">
        <w:t>Severity</w:t>
      </w:r>
      <w:bookmarkEnd w:id="735"/>
      <w:bookmarkEnd w:id="736"/>
      <w:bookmarkEnd w:id="737"/>
      <w:bookmarkEnd w:id="738"/>
    </w:p>
    <w:p w14:paraId="068AEBFE" w14:textId="77777777" w:rsidR="00F5281B" w:rsidRDefault="00F5281B" w:rsidP="00F5281B">
      <w:pPr>
        <w:pStyle w:val="Heading3"/>
      </w:pPr>
      <w:bookmarkStart w:id="739" w:name="_Toc129350904"/>
      <w:r>
        <w:t>Overview</w:t>
      </w:r>
      <w:bookmarkEnd w:id="739"/>
    </w:p>
    <w:p w14:paraId="1A8C1C28" w14:textId="3B569C82" w:rsidR="00F5281B" w:rsidRDefault="00F5281B" w:rsidP="00F5281B">
      <w:pPr>
        <w:spacing w:line="257" w:lineRule="auto"/>
      </w:pPr>
      <w:r w:rsidRPr="00B94BFB">
        <w:t xml:space="preserve">Patients with HER2-low u/mBC </w:t>
      </w:r>
      <w:r w:rsidRPr="009C2D6C">
        <w:t xml:space="preserve">are currently treated according to HER2-negative treatment pathways in the UK, which, after </w:t>
      </w:r>
      <w:r>
        <w:t xml:space="preserve">prior </w:t>
      </w:r>
      <w:r w:rsidRPr="009C2D6C">
        <w:t>chemotherapy</w:t>
      </w:r>
      <w:r>
        <w:t xml:space="preserve"> in the adjuvant or metastatic setting</w:t>
      </w:r>
      <w:r w:rsidRPr="009C2D6C">
        <w:t xml:space="preserve">, </w:t>
      </w:r>
      <w:r>
        <w:t>predominantly</w:t>
      </w:r>
      <w:r w:rsidRPr="009C2D6C">
        <w:t xml:space="preserve"> comprise of further non-targeted single-agent chemotherapies</w:t>
      </w:r>
      <w:r w:rsidRPr="009C2D6C" w:rsidDel="009C2D6C">
        <w:t xml:space="preserve"> </w:t>
      </w:r>
      <w:r>
        <w:t>(</w:t>
      </w:r>
      <w:r w:rsidRPr="00233412">
        <w:t xml:space="preserve">see </w:t>
      </w:r>
      <w:r w:rsidRPr="003C648C">
        <w:rPr>
          <w:b/>
          <w:bCs/>
        </w:rPr>
        <w:t xml:space="preserve">Section </w:t>
      </w:r>
      <w:r w:rsidRPr="003C648C">
        <w:rPr>
          <w:b/>
          <w:bCs/>
        </w:rPr>
        <w:fldChar w:fldCharType="begin"/>
      </w:r>
      <w:r w:rsidRPr="003C648C">
        <w:rPr>
          <w:b/>
          <w:bCs/>
        </w:rPr>
        <w:instrText xml:space="preserve"> REF _Ref89962480 \r \h </w:instrText>
      </w:r>
      <w:r w:rsidRPr="00233412">
        <w:rPr>
          <w:b/>
          <w:bCs/>
        </w:rPr>
        <w:instrText xml:space="preserve"> \* MERGEFORMAT </w:instrText>
      </w:r>
      <w:r w:rsidRPr="003C648C">
        <w:rPr>
          <w:b/>
          <w:bCs/>
        </w:rPr>
      </w:r>
      <w:r w:rsidRPr="003C648C">
        <w:rPr>
          <w:b/>
          <w:bCs/>
        </w:rPr>
        <w:fldChar w:fldCharType="separate"/>
      </w:r>
      <w:r w:rsidR="00145F42">
        <w:rPr>
          <w:b/>
          <w:bCs/>
        </w:rPr>
        <w:t>B.1.3.3</w:t>
      </w:r>
      <w:r w:rsidRPr="003C648C">
        <w:rPr>
          <w:b/>
          <w:bCs/>
        </w:rPr>
        <w:fldChar w:fldCharType="end"/>
      </w:r>
      <w:r>
        <w:t xml:space="preserve"> for more information)</w:t>
      </w:r>
      <w:r w:rsidRPr="00B94BFB">
        <w:t xml:space="preserve">. Non-targeted chemotherapy is associated with </w:t>
      </w:r>
      <w:r w:rsidRPr="00B94BFB">
        <w:rPr>
          <w:rFonts w:eastAsia="Arial" w:cs="Arial"/>
        </w:rPr>
        <w:t xml:space="preserve">poor survival outcomes in HER2-negative/HR-positive u/mBC patients with a median </w:t>
      </w:r>
      <w:r w:rsidRPr="00B94BFB">
        <w:t>PFS of 3.</w:t>
      </w:r>
      <w:r>
        <w:t>6</w:t>
      </w:r>
      <w:r w:rsidRPr="00B94BFB">
        <w:t>–</w:t>
      </w:r>
      <w:r>
        <w:t>4.2</w:t>
      </w:r>
      <w:r w:rsidRPr="00B94BFB">
        <w:t xml:space="preserve"> months and a median OS of 11.5–16.</w:t>
      </w:r>
      <w:r>
        <w:t>1</w:t>
      </w:r>
      <w:r w:rsidRPr="00B94BFB">
        <w:t xml:space="preserve"> months</w:t>
      </w:r>
      <w:r w:rsidRPr="00B94BFB">
        <w:rPr>
          <w:rFonts w:eastAsia="Arial" w:cs="Arial"/>
        </w:rPr>
        <w:t>.</w:t>
      </w:r>
      <w:r w:rsidR="009F0245" w:rsidRPr="009F0245">
        <w:t xml:space="preserve"> </w:t>
      </w:r>
      <w:r w:rsidR="009F0245">
        <w:fldChar w:fldCharType="begin"/>
      </w:r>
      <w:r w:rsidR="009F0245">
        <w:instrText xml:space="preserve"> ADDIN ZOTERO_ITEM CSL_CITATION {"citationID":"YOLXFvES","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009F0245">
        <w:fldChar w:fldCharType="separate"/>
      </w:r>
      <w:r w:rsidR="009F0245" w:rsidRPr="00FD57F4">
        <w:rPr>
          <w:rFonts w:cs="Arial"/>
          <w:szCs w:val="24"/>
          <w:vertAlign w:val="superscript"/>
        </w:rPr>
        <w:t>43–47</w:t>
      </w:r>
      <w:r w:rsidR="009F0245">
        <w:fldChar w:fldCharType="end"/>
      </w:r>
      <w:r w:rsidRPr="00B94BFB">
        <w:rPr>
          <w:rFonts w:eastAsia="Arial" w:cs="Arial"/>
        </w:rPr>
        <w:t xml:space="preserve"> Outcomes are even poorer in HER2-negative/HR-negative u/mBC patients</w:t>
      </w:r>
      <w:r>
        <w:rPr>
          <w:rFonts w:eastAsia="Arial" w:cs="Arial"/>
        </w:rPr>
        <w:t>,</w:t>
      </w:r>
      <w:r w:rsidRPr="00B94BFB">
        <w:rPr>
          <w:rFonts w:eastAsia="Arial" w:cs="Arial"/>
        </w:rPr>
        <w:t xml:space="preserve"> </w:t>
      </w:r>
      <w:r w:rsidRPr="002646F6">
        <w:rPr>
          <w:rFonts w:cs="Arial"/>
        </w:rPr>
        <w:t>where median PF</w:t>
      </w:r>
      <w:r>
        <w:rPr>
          <w:rFonts w:cs="Arial"/>
        </w:rPr>
        <w:t>S</w:t>
      </w:r>
      <w:r w:rsidRPr="002646F6">
        <w:rPr>
          <w:rFonts w:cs="Arial"/>
        </w:rPr>
        <w:t xml:space="preserve"> is </w:t>
      </w:r>
      <w:r w:rsidRPr="00040FAA">
        <w:t>1.7–2.8</w:t>
      </w:r>
      <w:r w:rsidRPr="002646F6">
        <w:rPr>
          <w:rFonts w:cs="Arial"/>
        </w:rPr>
        <w:t xml:space="preserve"> months and m</w:t>
      </w:r>
      <w:r>
        <w:rPr>
          <w:rFonts w:cs="Arial"/>
        </w:rPr>
        <w:t xml:space="preserve">edian </w:t>
      </w:r>
      <w:r w:rsidRPr="002646F6">
        <w:rPr>
          <w:rFonts w:cs="Arial"/>
        </w:rPr>
        <w:t xml:space="preserve">OS </w:t>
      </w:r>
      <w:r>
        <w:rPr>
          <w:rFonts w:cs="Arial"/>
        </w:rPr>
        <w:t xml:space="preserve">is </w:t>
      </w:r>
      <w:r w:rsidRPr="00040FAA">
        <w:t>6.7–</w:t>
      </w:r>
      <w:r>
        <w:t>12.4</w:t>
      </w:r>
      <w:r w:rsidRPr="00040FAA">
        <w:t xml:space="preserve"> </w:t>
      </w:r>
      <w:r w:rsidRPr="002646F6">
        <w:rPr>
          <w:rFonts w:cs="Arial"/>
        </w:rPr>
        <w:t>months.</w:t>
      </w:r>
      <w:r>
        <w:rPr>
          <w:rFonts w:cs="Arial"/>
        </w:rPr>
        <w:fldChar w:fldCharType="begin"/>
      </w:r>
      <w:r>
        <w:rPr>
          <w:rFonts w:cs="Arial"/>
        </w:rPr>
        <w:instrText xml:space="preserve"> ADDIN ZOTERO_ITEM CSL_CITATION {"citationID":"rRHxSDvR","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schema":"https://github.com/citation-style-language/schema/raw/master/csl-citation.json"} </w:instrText>
      </w:r>
      <w:r>
        <w:rPr>
          <w:rFonts w:cs="Arial"/>
        </w:rPr>
        <w:fldChar w:fldCharType="separate"/>
      </w:r>
      <w:r w:rsidRPr="00FD57F4">
        <w:rPr>
          <w:rFonts w:cs="Arial"/>
          <w:szCs w:val="24"/>
          <w:vertAlign w:val="superscript"/>
        </w:rPr>
        <w:t>43,48–50</w:t>
      </w:r>
      <w:r>
        <w:rPr>
          <w:rFonts w:cs="Arial"/>
        </w:rPr>
        <w:fldChar w:fldCharType="end"/>
      </w:r>
      <w:r w:rsidDel="00231FDB">
        <w:rPr>
          <w:rFonts w:cs="Arial"/>
        </w:rPr>
        <w:t xml:space="preserve"> </w:t>
      </w:r>
      <w:r w:rsidRPr="00B94BFB">
        <w:rPr>
          <w:rFonts w:eastAsia="Arial" w:cs="Arial"/>
        </w:rPr>
        <w:t>Given the</w:t>
      </w:r>
      <w:r>
        <w:rPr>
          <w:rFonts w:eastAsia="Arial" w:cs="Arial"/>
        </w:rPr>
        <w:t xml:space="preserve"> severity of the condition and the very poor life expectancy using current standard of care, there is a clear unmet</w:t>
      </w:r>
      <w:r w:rsidRPr="00B94BFB">
        <w:rPr>
          <w:rFonts w:eastAsia="Arial" w:cs="Arial"/>
        </w:rPr>
        <w:t xml:space="preserve"> for </w:t>
      </w:r>
      <w:r>
        <w:rPr>
          <w:rFonts w:eastAsia="Arial" w:cs="Arial"/>
        </w:rPr>
        <w:t xml:space="preserve">effective </w:t>
      </w:r>
      <w:r w:rsidRPr="00B94BFB">
        <w:rPr>
          <w:rFonts w:eastAsia="Arial" w:cs="Arial"/>
        </w:rPr>
        <w:t xml:space="preserve">treatments that improve </w:t>
      </w:r>
      <w:r>
        <w:rPr>
          <w:rFonts w:eastAsia="Arial" w:cs="Arial"/>
        </w:rPr>
        <w:t>survival</w:t>
      </w:r>
      <w:r w:rsidRPr="00B94BFB">
        <w:rPr>
          <w:rFonts w:eastAsia="Arial" w:cs="Arial"/>
        </w:rPr>
        <w:t xml:space="preserve"> </w:t>
      </w:r>
      <w:r w:rsidRPr="00B94BFB">
        <w:t>outcomes for patients with HER2-low u/mBC previously treated with chemotherapy</w:t>
      </w:r>
      <w:r>
        <w:t xml:space="preserve"> in the metastatic setting</w:t>
      </w:r>
      <w:r w:rsidRPr="00B94BFB">
        <w:rPr>
          <w:rFonts w:eastAsia="Arial" w:cs="Arial"/>
        </w:rPr>
        <w:t>.</w:t>
      </w:r>
      <w:r>
        <w:fldChar w:fldCharType="begin"/>
      </w:r>
      <w:r w:rsidR="002313E2">
        <w:instrText xml:space="preserve"> ADDIN ZOTERO_ITEM CSL_CITATION {"citationID":"1AGZnFI4","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fldChar w:fldCharType="separate"/>
      </w:r>
      <w:r w:rsidRPr="00FD57F4">
        <w:rPr>
          <w:rFonts w:cs="Arial"/>
          <w:szCs w:val="24"/>
          <w:vertAlign w:val="superscript"/>
        </w:rPr>
        <w:t>43–47</w:t>
      </w:r>
      <w:r>
        <w:fldChar w:fldCharType="end"/>
      </w:r>
      <w:r w:rsidRPr="00B94BFB">
        <w:rPr>
          <w:rFonts w:eastAsia="Arial" w:cs="Arial"/>
        </w:rPr>
        <w:t xml:space="preserve"> </w:t>
      </w:r>
      <w:r>
        <w:rPr>
          <w:rFonts w:eastAsia="Arial" w:cs="Arial"/>
        </w:rPr>
        <w:t>A</w:t>
      </w:r>
      <w:r>
        <w:t>s the first HER2-targeted therapy to demonstrate significant efficacy in HER2-low u/mBC,</w:t>
      </w:r>
      <w:r>
        <w:fldChar w:fldCharType="begin"/>
      </w:r>
      <w:r>
        <w:instrText xml:space="preserve"> ADDIN ZOTERO_ITEM CSL_CITATION {"citationID":"E3R2eTg6","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Pr="00FD57F4">
        <w:rPr>
          <w:rFonts w:cs="Arial"/>
          <w:szCs w:val="24"/>
          <w:vertAlign w:val="superscript"/>
        </w:rPr>
        <w:t>6</w:t>
      </w:r>
      <w:r>
        <w:fldChar w:fldCharType="end"/>
      </w:r>
      <w:r w:rsidRPr="00054570">
        <w:t xml:space="preserve"> </w:t>
      </w:r>
      <w:r>
        <w:t xml:space="preserve">T-DXd addresses this unmet need. </w:t>
      </w:r>
    </w:p>
    <w:p w14:paraId="0C20FCCE" w14:textId="4949AC1B" w:rsidR="00F5281B" w:rsidRDefault="00F5281B" w:rsidP="00F5281B">
      <w:pPr>
        <w:spacing w:line="257" w:lineRule="auto"/>
      </w:pPr>
      <w:r>
        <w:t>Until February 2022, the value of innovation and improved outcomes for severe conditions with poor life expectancy was recognised through the end-of-life (EOL) criteria,</w:t>
      </w:r>
      <w:r>
        <w:fldChar w:fldCharType="begin"/>
      </w:r>
      <w:r w:rsidR="00CA6345">
        <w:instrText xml:space="preserve"> ADDIN ZOTERO_ITEM CSL_CITATION {"citationID":"XIVWQpLV","properties":{"formattedCitation":"\\super 188\\nosupersub{}","plainCitation":"188","noteIndex":0},"citationItems":[{"id":66799,"uris":["http://zotero.org/groups/4797619/items/Q57N8AJW"],"itemData":{"id":66799,"type":"webpage","language":"eng","note":"publisher: NICE","title":"NICE Technology Appraisal Guidance 387: Appraising life-extending, end of life treatments","title-short":"NICE TAG 387","URL":"https://www.nice.org.uk/guidance/gid-tag387/documents/appraising-life-extending-end-of-life-treatments-paper2","author":[{"family":"NICE","given":""}],"accessed":{"date-parts":[["2022",10,17]]},"issued":{"date-parts":[["2009"]]}}}],"schema":"https://github.com/citation-style-language/schema/raw/master/csl-citation.json"} </w:instrText>
      </w:r>
      <w:r>
        <w:fldChar w:fldCharType="separate"/>
      </w:r>
      <w:r w:rsidR="00CA6345" w:rsidRPr="00CA6345">
        <w:rPr>
          <w:rFonts w:cs="Arial"/>
          <w:szCs w:val="24"/>
          <w:vertAlign w:val="superscript"/>
        </w:rPr>
        <w:t>188</w:t>
      </w:r>
      <w:r>
        <w:fldChar w:fldCharType="end"/>
      </w:r>
      <w:r>
        <w:t xml:space="preserve"> and since the NICE methods update in 2022, is recognised through the severity modifier.</w:t>
      </w:r>
      <w:r>
        <w:fldChar w:fldCharType="begin"/>
      </w:r>
      <w:r>
        <w:instrText xml:space="preserve"> ADDIN ZOTERO_ITEM CSL_CITATION {"citationID":"u7ipSeD9","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fldChar w:fldCharType="separate"/>
      </w:r>
      <w:r w:rsidRPr="00FD57F4">
        <w:rPr>
          <w:rFonts w:cs="Arial"/>
          <w:szCs w:val="24"/>
          <w:vertAlign w:val="superscript"/>
        </w:rPr>
        <w:t>2</w:t>
      </w:r>
      <w:r>
        <w:fldChar w:fldCharType="end"/>
      </w:r>
      <w:r>
        <w:t xml:space="preserve"> The applicability </w:t>
      </w:r>
      <w:r w:rsidR="002C5B66">
        <w:t xml:space="preserve">and impact </w:t>
      </w:r>
      <w:r>
        <w:t>of each of these decision modifiers to this appraisal is discussed below.</w:t>
      </w:r>
    </w:p>
    <w:p w14:paraId="688F2F3E" w14:textId="77777777" w:rsidR="00F5281B" w:rsidRDefault="00F5281B" w:rsidP="00F5281B">
      <w:pPr>
        <w:pStyle w:val="Heading3"/>
      </w:pPr>
      <w:bookmarkStart w:id="740" w:name="_Toc129350905"/>
      <w:r>
        <w:lastRenderedPageBreak/>
        <w:t>End-of-life criteria</w:t>
      </w:r>
      <w:bookmarkEnd w:id="740"/>
    </w:p>
    <w:p w14:paraId="58145781" w14:textId="0AB29B9D" w:rsidR="00F5281B" w:rsidRDefault="00F5281B" w:rsidP="00F5281B">
      <w:pPr>
        <w:spacing w:line="257" w:lineRule="auto"/>
      </w:pPr>
      <w:r w:rsidRPr="00C94F6B">
        <w:t>Prior to the 2022 NICE methods update,</w:t>
      </w:r>
      <w:r>
        <w:fldChar w:fldCharType="begin"/>
      </w:r>
      <w:r>
        <w:instrText xml:space="preserve"> ADDIN ZOTERO_ITEM CSL_CITATION {"citationID":"h3DZj7ps","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fldChar w:fldCharType="separate"/>
      </w:r>
      <w:r w:rsidRPr="00FD57F4">
        <w:rPr>
          <w:rFonts w:cs="Arial"/>
          <w:szCs w:val="24"/>
          <w:vertAlign w:val="superscript"/>
        </w:rPr>
        <w:t>2</w:t>
      </w:r>
      <w:r>
        <w:fldChar w:fldCharType="end"/>
      </w:r>
      <w:r w:rsidRPr="00C94F6B">
        <w:t xml:space="preserve"> NICE </w:t>
      </w:r>
      <w:r>
        <w:t xml:space="preserve">Committees considered the following </w:t>
      </w:r>
      <w:r w:rsidRPr="00C94F6B">
        <w:t>decision-</w:t>
      </w:r>
      <w:r>
        <w:t>modifiers, amongst others, when making judgements on the value of new technologies:</w:t>
      </w:r>
      <w:r>
        <w:fldChar w:fldCharType="begin"/>
      </w:r>
      <w:r w:rsidR="00CA6345">
        <w:instrText xml:space="preserve"> ADDIN ZOTERO_ITEM CSL_CITATION {"citationID":"TXVxFsif","properties":{"formattedCitation":"\\super 189\\nosupersub{}","plainCitation":"189","noteIndex":0},"citationItems":[{"id":66798,"uris":["http://zotero.org/groups/4797619/items/UKTQHHCZ"],"itemData":{"id":66798,"type":"webpage","language":"eng","note":"publisher: NICE","title":"NICE Consultation Paper: Value Based Assessment of Health Technologies","URL":"https://www.nice.org.uk/Media/Default/About/what-we-do/NICE-guidance/NICE-technology-appraisals/VBA-TA-Methods-Guide-for-Consultation.pdf","author":[{"family":"NICE","given":""}],"accessed":{"date-parts":[["2022",10,17]]},"issued":{"date-parts":[["2017"]]}}}],"schema":"https://github.com/citation-style-language/schema/raw/master/csl-citation.json"} </w:instrText>
      </w:r>
      <w:r>
        <w:fldChar w:fldCharType="separate"/>
      </w:r>
      <w:r w:rsidR="00CA6345" w:rsidRPr="00CA6345">
        <w:rPr>
          <w:rFonts w:cs="Arial"/>
          <w:szCs w:val="24"/>
          <w:vertAlign w:val="superscript"/>
        </w:rPr>
        <w:t>189</w:t>
      </w:r>
      <w:r>
        <w:fldChar w:fldCharType="end"/>
      </w:r>
    </w:p>
    <w:p w14:paraId="1F6DE4FA" w14:textId="77777777" w:rsidR="00F5281B" w:rsidRDefault="00F5281B" w:rsidP="00F5281B">
      <w:pPr>
        <w:pStyle w:val="ListParagraph"/>
        <w:numPr>
          <w:ilvl w:val="0"/>
          <w:numId w:val="61"/>
        </w:numPr>
        <w:spacing w:line="257" w:lineRule="auto"/>
      </w:pPr>
      <w:r>
        <w:t>The innovative nature of the technology.</w:t>
      </w:r>
    </w:p>
    <w:p w14:paraId="55F620FD" w14:textId="77777777" w:rsidR="00F5281B" w:rsidRDefault="00F5281B" w:rsidP="00F5281B">
      <w:pPr>
        <w:pStyle w:val="ListParagraph"/>
        <w:numPr>
          <w:ilvl w:val="0"/>
          <w:numId w:val="61"/>
        </w:numPr>
        <w:spacing w:line="257" w:lineRule="auto"/>
      </w:pPr>
      <w:r>
        <w:t>Whether the technology meets the EOL criteria.</w:t>
      </w:r>
    </w:p>
    <w:p w14:paraId="5E5C5F67" w14:textId="77777777" w:rsidR="00F5281B" w:rsidRDefault="00F5281B" w:rsidP="00F5281B">
      <w:pPr>
        <w:pStyle w:val="ListParagraph"/>
        <w:numPr>
          <w:ilvl w:val="0"/>
          <w:numId w:val="61"/>
        </w:numPr>
        <w:spacing w:line="257" w:lineRule="auto"/>
      </w:pPr>
      <w:r>
        <w:t>Aspects that relate to non-health objectives of the NHS (e.g., better use of resources)</w:t>
      </w:r>
    </w:p>
    <w:p w14:paraId="18C4D5ED" w14:textId="78457609" w:rsidR="00F5281B" w:rsidRPr="00C94F6B" w:rsidRDefault="00F5281B" w:rsidP="00F5281B">
      <w:pPr>
        <w:spacing w:line="257" w:lineRule="auto"/>
      </w:pPr>
      <w:r>
        <w:t xml:space="preserve">The </w:t>
      </w:r>
      <w:r w:rsidRPr="00C94F6B">
        <w:t xml:space="preserve">EOL </w:t>
      </w:r>
      <w:r>
        <w:t>modifier was introduced to recognise the potential value of technologies that extend life in populations at the end of life, namely</w:t>
      </w:r>
      <w:r w:rsidRPr="00C94F6B">
        <w:t>:</w:t>
      </w:r>
      <w:r>
        <w:fldChar w:fldCharType="begin"/>
      </w:r>
      <w:r w:rsidR="00CA6345">
        <w:instrText xml:space="preserve"> ADDIN ZOTERO_ITEM CSL_CITATION {"citationID":"naIoFbes","properties":{"formattedCitation":"\\super 188\\nosupersub{}","plainCitation":"188","noteIndex":0},"citationItems":[{"id":66799,"uris":["http://zotero.org/groups/4797619/items/Q57N8AJW"],"itemData":{"id":66799,"type":"webpage","language":"eng","note":"publisher: NICE","title":"NICE Technology Appraisal Guidance 387: Appraising life-extending, end of life treatments","title-short":"NICE TAG 387","URL":"https://www.nice.org.uk/guidance/gid-tag387/documents/appraising-life-extending-end-of-life-treatments-paper2","author":[{"family":"NICE","given":""}],"accessed":{"date-parts":[["2022",10,17]]},"issued":{"date-parts":[["2009"]]}}}],"schema":"https://github.com/citation-style-language/schema/raw/master/csl-citation.json"} </w:instrText>
      </w:r>
      <w:r>
        <w:fldChar w:fldCharType="separate"/>
      </w:r>
      <w:r w:rsidR="00CA6345" w:rsidRPr="00CA6345">
        <w:rPr>
          <w:rFonts w:cs="Arial"/>
          <w:szCs w:val="24"/>
          <w:vertAlign w:val="superscript"/>
        </w:rPr>
        <w:t>188</w:t>
      </w:r>
      <w:r>
        <w:fldChar w:fldCharType="end"/>
      </w:r>
    </w:p>
    <w:p w14:paraId="524FA0F7" w14:textId="77777777" w:rsidR="00F5281B" w:rsidRPr="00C94F6B" w:rsidRDefault="00F5281B" w:rsidP="00F5281B">
      <w:pPr>
        <w:pStyle w:val="ListParagraph"/>
        <w:numPr>
          <w:ilvl w:val="0"/>
          <w:numId w:val="60"/>
        </w:numPr>
        <w:spacing w:line="257" w:lineRule="auto"/>
      </w:pPr>
      <w:r w:rsidRPr="00C94F6B">
        <w:t>The treatment is indicated for patients with a short life expectancy, normally less than 24 months.</w:t>
      </w:r>
    </w:p>
    <w:p w14:paraId="53DF0297" w14:textId="77777777" w:rsidR="00F5281B" w:rsidRPr="00C94F6B" w:rsidRDefault="00F5281B" w:rsidP="00F5281B">
      <w:pPr>
        <w:pStyle w:val="ListParagraph"/>
        <w:numPr>
          <w:ilvl w:val="0"/>
          <w:numId w:val="60"/>
        </w:numPr>
        <w:spacing w:line="257" w:lineRule="auto"/>
      </w:pPr>
      <w:r w:rsidRPr="00C94F6B">
        <w:t>There is sufficient evidence to indicate that the treatment offers an extension to life, normally of at least an additional 3 months compared to current NHS treatment.</w:t>
      </w:r>
    </w:p>
    <w:p w14:paraId="2D73330C" w14:textId="6DBE6259" w:rsidR="00F5281B" w:rsidRDefault="00F5281B" w:rsidP="00F5281B">
      <w:pPr>
        <w:spacing w:line="257" w:lineRule="auto"/>
      </w:pPr>
      <w:r w:rsidRPr="00C94F6B">
        <w:t>In practic</w:t>
      </w:r>
      <w:r>
        <w:t>al terms</w:t>
      </w:r>
      <w:r w:rsidRPr="00C94F6B">
        <w:t xml:space="preserve">, this </w:t>
      </w:r>
      <w:r>
        <w:t>weighting</w:t>
      </w:r>
      <w:r w:rsidRPr="00C94F6B">
        <w:t xml:space="preserve"> led to appraisals that met the criteria being assessed against </w:t>
      </w:r>
      <w:r>
        <w:t xml:space="preserve">a Willingness to Pay (WTP) </w:t>
      </w:r>
      <w:r w:rsidRPr="00C94F6B">
        <w:t>threshold of £50,000 per QALY gained</w:t>
      </w:r>
      <w:r>
        <w:t>.</w:t>
      </w:r>
      <w:r>
        <w:fldChar w:fldCharType="begin"/>
      </w:r>
      <w:r w:rsidR="00CA6345">
        <w:instrText xml:space="preserve"> ADDIN ZOTERO_ITEM CSL_CITATION {"citationID":"bSLJWDVN","properties":{"formattedCitation":"\\super 189\\nosupersub{}","plainCitation":"189","noteIndex":0},"citationItems":[{"id":66798,"uris":["http://zotero.org/groups/4797619/items/UKTQHHCZ"],"itemData":{"id":66798,"type":"webpage","language":"eng","note":"publisher: NICE","title":"NICE Consultation Paper: Value Based Assessment of Health Technologies","URL":"https://www.nice.org.uk/Media/Default/About/what-we-do/NICE-guidance/NICE-technology-appraisals/VBA-TA-Methods-Guide-for-Consultation.pdf","author":[{"family":"NICE","given":""}],"accessed":{"date-parts":[["2022",10,17]]},"issued":{"date-parts":[["2017"]]}}}],"schema":"https://github.com/citation-style-language/schema/raw/master/csl-citation.json"} </w:instrText>
      </w:r>
      <w:r>
        <w:fldChar w:fldCharType="separate"/>
      </w:r>
      <w:r w:rsidR="00CA6345" w:rsidRPr="00CA6345">
        <w:rPr>
          <w:rFonts w:cs="Arial"/>
          <w:szCs w:val="24"/>
          <w:vertAlign w:val="superscript"/>
        </w:rPr>
        <w:t>189</w:t>
      </w:r>
      <w:r>
        <w:fldChar w:fldCharType="end"/>
      </w:r>
      <w:r w:rsidRPr="00C94F6B">
        <w:t xml:space="preserve"> </w:t>
      </w:r>
    </w:p>
    <w:p w14:paraId="377A252F" w14:textId="77777777" w:rsidR="00F5281B" w:rsidRDefault="00F5281B" w:rsidP="00F5281B">
      <w:pPr>
        <w:spacing w:line="257" w:lineRule="auto"/>
      </w:pPr>
      <w:r>
        <w:t>T-DXd in HER2-low u/mBC meets the previous NICE EOL criteria:</w:t>
      </w:r>
    </w:p>
    <w:p w14:paraId="63F13D09" w14:textId="77777777" w:rsidR="00F5281B" w:rsidRDefault="00F5281B" w:rsidP="00F5281B">
      <w:pPr>
        <w:pStyle w:val="ListParagraph"/>
        <w:numPr>
          <w:ilvl w:val="0"/>
          <w:numId w:val="62"/>
        </w:numPr>
        <w:spacing w:line="257" w:lineRule="auto"/>
        <w:ind w:left="714" w:hanging="357"/>
        <w:contextualSpacing w:val="0"/>
      </w:pPr>
      <w:r w:rsidRPr="00F70F9F">
        <w:rPr>
          <w:b/>
          <w:bCs/>
        </w:rPr>
        <w:t>T-DXd is for patients with a short life expectancy</w:t>
      </w:r>
      <w:r>
        <w:rPr>
          <w:b/>
          <w:bCs/>
        </w:rPr>
        <w:t xml:space="preserve"> (&lt;</w:t>
      </w:r>
      <w:r w:rsidRPr="00F70F9F">
        <w:rPr>
          <w:b/>
          <w:bCs/>
        </w:rPr>
        <w:t>24 months</w:t>
      </w:r>
      <w:r>
        <w:rPr>
          <w:b/>
          <w:bCs/>
        </w:rPr>
        <w:t>)</w:t>
      </w:r>
      <w:r w:rsidRPr="00F70F9F">
        <w:rPr>
          <w:b/>
          <w:bCs/>
        </w:rPr>
        <w:t>:</w:t>
      </w:r>
      <w:r>
        <w:t xml:space="preserve"> As per the TPC arm in DESTINY-Breast04, median OS with standard of care is just 16.8 months in the FAS population relevant to this appraisal.</w:t>
      </w:r>
      <w:r>
        <w:fldChar w:fldCharType="begin"/>
      </w:r>
      <w:r>
        <w:instrText xml:space="preserve"> ADDIN ZOTERO_ITEM CSL_CITATION {"citationID":"ZXwRLVhR","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Pr="00FD57F4">
        <w:rPr>
          <w:rFonts w:cs="Arial"/>
          <w:szCs w:val="24"/>
          <w:vertAlign w:val="superscript"/>
        </w:rPr>
        <w:t>6</w:t>
      </w:r>
      <w:r>
        <w:fldChar w:fldCharType="end"/>
      </w:r>
      <w:r>
        <w:t xml:space="preserve"> This is consistent with survival reported in prior studies of single-agent chemotherapies in a similar setting in HER2-negative u/mBC (any HR-status: HR-positive, HR-negative, HR-unspecified), where life expectancy is 6.7–20.7 months.</w:t>
      </w:r>
      <w:r>
        <w:fldChar w:fldCharType="begin"/>
      </w:r>
      <w:r>
        <w:instrText xml:space="preserve"> ADDIN ZOTERO_ITEM CSL_CITATION {"citationID":"xXe4otho","properties":{"formattedCitation":"\\super 43\\uc0\\u8211{}55\\nosupersub{}","plainCitation":"43–55","noteIndex":0},"citationItems":[{"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id":66146,"uris":["http://zotero.org/groups/4797619/items/CXIIHEH4"],"itemData":{"id":66146,"type":"article-journal","abstract":"PURPOSE: Improving the outcome of patients with HER2-negative metastatic breast cancer experiencing tumour progression following first-line chemotherapy remains an urgent medical need. The purpose of the VicTORia trial was to show superiority of everolimus in combination with vinorelbine versus vinorelbine monotherapy as second-line chemotherapy for patients with advanced HER2 negative breast cancer.\nMETHODS: In this randomised phase II trial, 133 patients were recruited in 32 centres in Germany. Patients were randomised 1:1 to second-line chemotherapy either with vinorelbine plus everolimus (arm1) or vinorelbine alone (arm2). Primary endpoint was progression-free survival (PFS). Secondary endpoints were PFS rate at 6 months, overall survival (OS), overall response rate (ORR) and safety. Baseline PI3 K mutational status was determined in plasma samples.\nRESULTS: Median progression-free survival was not different between arms (arm1 vs. arm2: 4.01 months, 95% CI 2.40-6.09 vs. 4.08, 95% CI 2.80-5.33). PFS rate at 6 months (arm1 vs. arm2: 39.4%, 95% CI 27.6-50.9% vs. 36.6%, 95% CI 24.6-48.6%), median OS (arm1 vs. arm2: 16.3 months, 95% CI 11.4-19.0 vs. 13.8 months, 95% CI 10.2-19.1) and ORR were not different between arms. Most frequent grade 3/4 adverse events were neutropenia (50% vs. 40%), gastrointestinal toxicities (19.1% vs. 6.1%), and infections (19.1% vs. 7.7%). PI3 K mutational status was neither associated with PFS nor with OS.\nCONCLUSION: Although well tolerated, the efficacy of everolimus and vinorelbine combination therapy was not superior to vinorelbine monotherapy. There was no correlation between PI3 K mutational status and efficacy. EudracCT No 2011-001024-38, ClinicalTrials.gov No NCT01520103.","container-title":"Breast Cancer Research and Treatment","DOI":"10.1007/s10549-019-05280-2","ISSN":"1573-7217","issue":"3","journalAbbreviation":"Breast Cancer Res Treat","language":"eng","note":"PMID: 31115844","page":"637-647","source":"PubMed","title":"VicTORia: a randomised phase II study to compare vinorelbine in combination with the mTOR inhibitor everolimus versus vinorelbine monotherapy for second-line chemotherapy in advanced HER2-negative breast cancer","title-short":"VicTORia","volume":"176","author":[{"family":"Decker","given":"Thomas"},{"family":"Marschner","given":"Norbert"},{"family":"Muendlein","given":"Axel"},{"family":"Welt","given":"Anja"},{"family":"Hagen","given":"Volker"},{"family":"Rauh","given":"Jaqueline"},{"family":"Schröder","given":"Helge"},{"family":"Jaehnig","given":"Peter"},{"family":"Potthoff","given":"Karin"},{"family":"Lerchenmüller","given":"Christian"}],"issued":{"date-parts":[["2019",8]]}}},{"id":66766,"uris":["http://zotero.org/groups/4797619/items/9JHDBM4N"],"itemData":{"id":66766,"type":"article-journal","abstract":"Background: Previously, we showed that reintroduction of the same (first-line) chemotherapy at progression could only partially make up for the loss in efficacy as compared to continuously delivered first-line chemotherapy. Here, we report the probability of starting second-line study chemotherapy in the Stop&amp;Go trial, and the progression-free survival (PFS) and overall survival (OS) of patients who received both the first- and second-line treatment in an intermittent versus continuous schedule.Methods: First-line chemotherapy comprised paclitaxel plus bevacizumab, second-line capecitabine or non-pegylated liposomal doxorubicin, given per treatment line as two times four cycles (intermittent) or as eight consecutive cycles (continuous).Results: Of the 420 patients who started first-line treatment within the Stop&amp;Go trial (210:210), a total of 270 patients continued on second-line study treatment (64% of all), which consisted of capecitabine in 201 patients and of non-pegylated liposomal doxorubicin in 69 patients, evenly distributed between the treatment arms. Median PFS was 3.7 versus 5.0 months (HR 1.07; 95% CI: 0.82–1.38) and median OS 10.9 versus 12.4 months (HR 1.27; 95% CI: 0.98–1.66) for intermittent versus continuous second-line chemotherapy. Second-line PFS was positively influenced by prior hormonal therapy for metastatic disease and longer first-line PFS duration, while triple-negative tumor status had a negative influence. Patients with a shorter time to progression (TTP) in first-line (≤10 months) had a higher probability of starting second-line treatment if they received intermittent compared to continuous chemotherapy (OR 1.97; 95% CI: 1.02–3.80).Conclusion: We recommend continuous scheduling of both the first- and second-line chemotherapy for advanced breast cancer.","container-title":"Acta Oncologica","DOI":"10.1080/0284186X.2020.1731923","ISSN":"0284-186X","issue":"6","note":"publisher: Taylor &amp; Francis\n_eprint: https://doi.org/10.1080/0284186X.2020.1731923\nPMID: 32141389","page":"713-722","source":"Taylor and Francis+NEJM","title":"Secondary analyses of the randomized phase III Stop&amp;Go study: efficacy of second-line intermittent versus continuous chemotherapy in HER2-negative advanced breast cancer","title-short":"Secondary analyses of the randomized phase III Stop&amp;Go study","volume":"59","author":[{"family":"Claessens","given":"Anouk K. M."},{"family":"Erdkamp","given":"Frans L. G."},{"family":"Lopez-Yurda","given":"Marta"},{"family":"Bouma","given":"Jeanette M."},{"family":"Rademaker-Lakhai","given":"Jeany M."},{"family":"Honkoop","given":"Aafke H."},{"family":"Graaf","given":"Hiltje","non-dropping-particle":"de"},{"family":"Tjan-Heijnen","given":"Vivianne C. G."},{"family":"Bos","given":"Monique E. M. M."}],"issued":{"date-parts":[["2020",6,2]]}}},{"id":66756,"uris":["http://zotero.org/groups/4797619/items/97GZ44K7"],"itemData":{"id":66756,"type":"article-journal","abstract":"PURPOSE: This phase III study compared the efficacy and safety of bevacizumab combined with standard chemotherapy regimens versus chemotherapy alone as second-line treatment of patients with human epidermal growth factor receptor 2 (HER2) -negative metastatic breast cancer.\nPATIENTS AND METHODS: Patients were randomly assigned 2:1 to chemotherapy + bevacizumab or to chemotherapy + placebo. Before random assignment, investigators chose capecitabine, a taxane (paclitaxel, nab-paclitaxel, or docetaxel), gemcitabine, or vinorelbine. Dosing for bevacizumab or placebo was 15 mg/kg every 3 weeks or 10 mg/kg every 2 weeks, depending on chemotherapy regimen. The primary end point was progression-free survival (PFS). Secondary end points included overall survival, PFS by chemotherapy cohort, objective response rate (ORR), duration of objective response, 1-year survival rate, and safety.\nRESULTS: RIBBON-2 enrolled 684 patients (225, chemotherapy + placebo; 459, chemotherapy + bevacizumab). The combination of bevacizumab with chemotherapy demonstrated a statistically significant benefit. Median PFS increased from 5.1 to 7.2 months (stratified hazard ratio for PFS, 0.78; 95% CI, 0.64 to 0.93; P = .0072). The 10% improvement in ORR between the placebo- and bevacizumab-containing arms (39.5% v 29.6%; P = .0193), although not statistically significant, was consistent with previous trials. There was no statistically significant difference in overall survival. The most common grade ≥ 3 adverse events (AEs) related to bevacizumab treatment were hypertension (9.0%) and proteinuria (3.1%). There was an increased number of AEs leading to study discontinuation in the chemotherapy + bevacizumab arm compared with the chemotherapy + placebo arm (13.3% v 7.2%).\nCONCLUSION: The combination of bevacizumab with commonly used chemotherapies improved PFS in the second-line treatment of patients with HER2-negative metastatic breast cancer, with a safety profile comparable with that in prior phase III studies.","container-title":"Journal of Clinical Oncology: Official Journal of the American Society of Clinical Oncology","DOI":"10.1200/JCO.2010.34.1255","ISSN":"1527-7755","issue":"32","journalAbbreviation":"J Clin Oncol","language":"eng","note":"PMID: 21990397","page":"4286-4293","source":"PubMed","title":"RIBBON-2: a randomized, double-blind, placebo-controlled, phase III trial evaluating the efficacy and safety of bevacizumab in combination with chemotherapy for second-line treatment of human epidermal growth factor receptor 2-negative metastatic breast cancer","title-short":"RIBBON-2","volume":"29","author":[{"family":"Brufsky","given":"Adam M."},{"family":"Hurvitz","given":"Sara"},{"family":"Perez","given":"Edith"},{"family":"Swamy","given":"Raji"},{"family":"Valero","given":"Vicente"},{"family":"O'Neill","given":"Vincent"},{"family":"Rugo","given":"Hope S."}],"issued":{"date-parts":[["2011",11,10]]}}},{"id":66777,"uris":["http://zotero.org/groups/4797619/items/VJ3GUGK2"],"itemData":{"id":66777,"type":"article-journal","abstract":"Background\nWe conducted an open-label, randomized, two-arm multi-center study to assess the efficacy and safety of paclitaxel versus paclitaxel + sorafenib in patients with locally advanced or metastatic HER2-negative breast cancer.\n\nMethods\nPatients were randomly assigned to receive either paclitaxel monotherapy (80 mg/m2) weekly (3 weeks on, 1 week off) plus sorafenib 400 mg orally, twice a day taken continuously throughout 28 day cycles. Sorafenib dose was gradually escalated from a starting dose of 200 mg twice a day. The primary endpoint was progression free survival (PFS).\n\nResults\nA pre-planned efficacy interim analysis was performed on the data of 60 patients, 30 patients in each treatment arm. Median PFS was estimated at 6.6 months (95% CI: 5.1 to 9.0) in patients randomized to single-agent paclitaxel (Arm A) and 5.6 months (95% CI: 3.8 to 6.5) in patients randomized to paclitaxel-sorafenib combination (Arm B) therapy. Contrary to the hypothesis, the treatment effect was statistically significant in favor of paclitaxel monotherapy (hazard ratio 1.80, 95% CI: 1.02 to 3.20; log-rank test P = 0.0409). It was decided to stop the trial early for futility. Median OS was also in favor of Arm A (20.7 months (95% CI: 16.4 to 26.7) versus 12.1 months (95% CI: 5.8 to 20.4) in Arm B. Clinical control was achieved in 28 patients (93.3%) in Arm A and in 21 patients 70.0% in Arm B. Overall response rate was met in 43.3% of patients in Arm A and in 40.0% in Arm B. Toxicities were increased in Arm B with higher rates of diarrhea, nausea, neutropenia, hand-foot skin reaction (HFSR) and anorexia, Grad 3 and 4 toxicities were rare.\n\nConclusions\nIn this pre-planned interim analysis, paclitaxel-sorafenib combination therapy was not found to be superior to paclitaxel monotherapy with regard to the primary end point, progression-free survival. The trial was therefore discontinued early. There was no indication of more favorable outcomes for combination therapy in secondary efficacy end points. As expected, the safety and toxicity profile of the combination therapy was less favorable compared to monotherapy. Overall, this trial did not demonstrate that adding sorafenib to second- or third-line paclitaxel provides any clinical benefit to patients with HER2-negative advanced or metastatic breast cancer. Cautious dosing using a sorafenib ramp up schedule might have contributed to negative results.\n\nTrial registration\nThe study was registered at EudraCT (No 2009–018025-73) and retrospectively registered at Clinical trials.gov on March 17, 2011 (NCT01320111).","container-title":"BMC Cancer","DOI":"10.1186/s12885-017-3492-1","ISSN":"1471-2407","journalAbbreviation":"BMC Cancer","note":"PMID: 28743247\nPMCID: PMC5526236","page":"499","source":"PubMed Central","title":"A randomized phase II study of paclitaxel alone versus paclitaxel plus sorafenib in second- and third-line treatment of patients with HER2-negative metastatic breast cancer (PASO)","volume":"17","author":[{"family":"Decker","given":"Thomas"},{"family":"Overkamp","given":"Friedrich"},{"family":"Rösel","given":"Siegfried"},{"family":"Nusch","given":"Arnd"},{"family":"Göhler","given":"Thomas"},{"family":"Indorf","given":"Martin"},{"family":"Sahlmann","given":"Jörg"},{"family":"Trarbach","given":"Tanja"}],"issued":{"date-parts":[["2017",7,25]]}}},{"id":66774,"uris":["http://zotero.org/groups/4797619/items/2HU3NYWK"],"itemData":{"id":66774,"type":"article-journal","abstract":"Purpose\n\nGlycoprotein NMB (gpNMB), a negative prognostic marker, is overexpressed in multiple tumor types. Glembatumumab vedotin is a gpNMB-specific monoclonal antibody conjugated to the potent cytotoxin monomethyl auristatin E. This phase II study investigated the activity of glembatumumab vedotin in advanced breast cancer by gpNMB expression.\n\nPatients and Methods\n\nPatients (n = 124) with refractory breast cancer that expressed gpNMB in ≥ 5% of epithelial or stromal cells by central immunohistochemistry were stratified by gpNMB expression (tumor, low stromal intensity, high stromal intensity) and were randomly assigned 2:1 to glembatumumab vedotin (n = 83) or investigator's choice (IC) chemotherapy (n = 41). The study was powered to detect overall objective response rate (ORR) in the glembatumumab vedotin arm between 10% (null) and 22.5% (alternative hypothesis) with preplanned investigation of activity by gpNMB distribution and/or intensity (Stratum 1 to Stratum 3).\n\nResults\n\nGlembatumumab vedotin was well tolerated as compared with IC chemotherapy (less hematologic toxicity; more rash, pruritus, neuropathy, and alopecia). ORR was 6% (five of 83) for glembatumumab vedotin versus 7% (three of 41) for IC, without significant intertreatment differences for predefined strata. Secondary end point revealed ORR of 12% (10 of 83) versus 12% (five of 41) overall, and 30% (seven of 23) versus 9% (one of 11) for gpNMB overexpression (≥ 25% of tumor cells). Unplanned analysis showed ORR of 18% (five of 28) versus 0% (0 of 11) in patients with triple-negative breast cancer (TNBC), and 40% (four of 10) versus 0% (zero of six) in gpNMB-overexpressing TNBC.\n\nConclusion\n\nGlembatumumab vedotin is well tolerated in heavily pretreated patients with breast cancer. Although the primary end point in advanced gpNMB-expressing breast cancer was not met for all enrolled patients (median tumor gpNMB expression, 5%), activity may be enhanced in patients with gpNMB-overexpressing tumors and/or TNBC. A pivotal phase II trial (METRIC [Metastatic Triple-Negative Breast Cancer]) is underway.","container-title":"Journal of Clinical Oncology","DOI":"10.1200/JCO.2014.56.2959","ISSN":"0732-183X","issue":"14","journalAbbreviation":"JCO","note":"publisher: Wolters Kluwer","page":"1609-1619","source":"ascopubs.org (Atypon)","title":"EMERGE: A Randomized Phase II Study of the Antibody-Drug Conjugate Glembatumumab Vedotin in Advanced Glycoprotein NMB–Expressing Breast Cancer","title-short":"EMERGE","volume":"33","author":[{"family":"Yardley","given":"Denise A."},{"family":"Weaver","given":"Robert"},{"family":"Melisko","given":"Michelle E."},{"family":"Saleh","given":"Mansoor N."},{"family":"Arena","given":"Francis P."},{"family":"Forero","given":"Andres"},{"family":"Cigler","given":"Tessa"},{"family":"Stopeck","given":"Alison"},{"family":"Citrin","given":"Dennis"},{"family":"Oliff","given":"Ira"},{"family":"Bechhold","given":"Rebecca"},{"family":"Loutfi","given":"Randa"},{"family":"Garcia","given":"Agustin A."},{"family":"Cruickshank","given":"Scott"},{"family":"Crowley","given":"Elizabeth"},{"family":"Green","given":"Jennifer"},{"family":"Hawthorne","given":"Thomas"},{"family":"Yellin","given":"Michael J."},{"family":"Davis","given":"Thomas A."},{"family":"Vahdat","given":"Linda T."}],"issued":{"date-parts":[["2015",5,10]]}}},{"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schema":"https://github.com/citation-style-language/schema/raw/master/csl-citation.json"} </w:instrText>
      </w:r>
      <w:r>
        <w:fldChar w:fldCharType="separate"/>
      </w:r>
      <w:r w:rsidRPr="00FD57F4">
        <w:rPr>
          <w:rFonts w:cs="Arial"/>
          <w:szCs w:val="24"/>
          <w:vertAlign w:val="superscript"/>
        </w:rPr>
        <w:t>43–55</w:t>
      </w:r>
      <w:r>
        <w:fldChar w:fldCharType="end"/>
      </w:r>
    </w:p>
    <w:p w14:paraId="38BF6E9E" w14:textId="77777777" w:rsidR="00F5281B" w:rsidRDefault="00F5281B" w:rsidP="00F5281B">
      <w:pPr>
        <w:pStyle w:val="ListParagraph"/>
        <w:numPr>
          <w:ilvl w:val="0"/>
          <w:numId w:val="62"/>
        </w:numPr>
        <w:spacing w:line="257" w:lineRule="auto"/>
      </w:pPr>
      <w:r w:rsidRPr="00CB7270">
        <w:rPr>
          <w:b/>
          <w:bCs/>
        </w:rPr>
        <w:t xml:space="preserve">T-DXd extends life by over </w:t>
      </w:r>
      <w:r>
        <w:rPr>
          <w:b/>
          <w:bCs/>
        </w:rPr>
        <w:t>3</w:t>
      </w:r>
      <w:r w:rsidRPr="00CB7270">
        <w:rPr>
          <w:b/>
          <w:bCs/>
        </w:rPr>
        <w:t xml:space="preserve"> months compared with current standard of care:</w:t>
      </w:r>
      <w:r>
        <w:t xml:space="preserve"> In the FAS of DESTINY-Breast04, T-DXd statistically significantly extended median OS by 6.6 months versus TPC (median OS: 23.4 vs. 16.8 months; p=0.0010).</w:t>
      </w:r>
      <w:r>
        <w:fldChar w:fldCharType="begin"/>
      </w:r>
      <w:r>
        <w:instrText xml:space="preserve"> ADDIN ZOTERO_ITEM CSL_CITATION {"citationID":"5811myBy","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Pr="00FD57F4">
        <w:rPr>
          <w:rFonts w:cs="Arial"/>
          <w:szCs w:val="24"/>
          <w:vertAlign w:val="superscript"/>
        </w:rPr>
        <w:t>6</w:t>
      </w:r>
      <w:r>
        <w:fldChar w:fldCharType="end"/>
      </w:r>
      <w:r>
        <w:t xml:space="preserve"> In the HR-positive and HR-negative cohorts, T-DXd increased median OS by 6.4 months and 9.9 months, respectively.</w:t>
      </w:r>
      <w:r>
        <w:fldChar w:fldCharType="begin"/>
      </w:r>
      <w:r>
        <w:instrText xml:space="preserve"> ADDIN ZOTERO_ITEM CSL_CITATION {"citationID":"tdZhDClo","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fldChar w:fldCharType="separate"/>
      </w:r>
      <w:r w:rsidRPr="00FD57F4">
        <w:rPr>
          <w:rFonts w:cs="Arial"/>
          <w:szCs w:val="24"/>
          <w:vertAlign w:val="superscript"/>
        </w:rPr>
        <w:t>6</w:t>
      </w:r>
      <w:r>
        <w:fldChar w:fldCharType="end"/>
      </w:r>
      <w:r>
        <w:t xml:space="preserve"> </w:t>
      </w:r>
    </w:p>
    <w:p w14:paraId="23036FE7" w14:textId="77777777" w:rsidR="00F5281B" w:rsidRPr="00C94F6B" w:rsidRDefault="00F5281B" w:rsidP="00F5281B">
      <w:pPr>
        <w:spacing w:line="257" w:lineRule="auto"/>
      </w:pPr>
      <w:r>
        <w:t>Therefore, until recently, this appraisal would have been appraised at a £50,000 per QALY gained WTP threshold.</w:t>
      </w:r>
    </w:p>
    <w:p w14:paraId="55E8B5DA" w14:textId="77777777" w:rsidR="00F5281B" w:rsidRDefault="00F5281B" w:rsidP="00F5281B">
      <w:pPr>
        <w:pStyle w:val="Heading3"/>
      </w:pPr>
      <w:bookmarkStart w:id="741" w:name="_Toc129350906"/>
      <w:r>
        <w:t>Severity modifier</w:t>
      </w:r>
      <w:bookmarkEnd w:id="741"/>
    </w:p>
    <w:p w14:paraId="5B954A3B" w14:textId="187F25EC" w:rsidR="00F5281B" w:rsidRPr="00CE666E" w:rsidRDefault="00F5281B" w:rsidP="00F5281B">
      <w:pPr>
        <w:spacing w:line="257" w:lineRule="auto"/>
      </w:pPr>
      <w:r w:rsidRPr="00B94BFB">
        <w:t xml:space="preserve">In line with the NICE </w:t>
      </w:r>
      <w:r>
        <w:t xml:space="preserve">2022 </w:t>
      </w:r>
      <w:r w:rsidRPr="00B94BFB">
        <w:t>methods guide,</w:t>
      </w:r>
      <w:r w:rsidRPr="00B94BFB">
        <w:fldChar w:fldCharType="begin"/>
      </w:r>
      <w:r>
        <w:instrText xml:space="preserve"> ADDIN ZOTERO_ITEM CSL_CITATION {"citationID":"AeFeWOYA","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B94BFB">
        <w:fldChar w:fldCharType="separate"/>
      </w:r>
      <w:r w:rsidRPr="00FD57F4">
        <w:rPr>
          <w:rFonts w:cs="Arial"/>
          <w:szCs w:val="24"/>
          <w:vertAlign w:val="superscript"/>
        </w:rPr>
        <w:t>2</w:t>
      </w:r>
      <w:r w:rsidRPr="00B94BFB">
        <w:fldChar w:fldCharType="end"/>
      </w:r>
      <w:r>
        <w:t xml:space="preserve"> the absolute and proportional QALY shortfall associated with current standard of care in patients with HER2</w:t>
      </w:r>
      <w:r w:rsidRPr="00B94BFB">
        <w:t>-low</w:t>
      </w:r>
      <w:r>
        <w:t xml:space="preserve"> u/mBC who have previously </w:t>
      </w:r>
      <w:r w:rsidRPr="00B94BFB">
        <w:t>been treated with chemotherapy</w:t>
      </w:r>
      <w:r>
        <w:t xml:space="preserve"> compared with the general population was calculated</w:t>
      </w:r>
      <w:r w:rsidRPr="00B94BFB">
        <w:t xml:space="preserve">. </w:t>
      </w:r>
      <w:r>
        <w:t>Within the new framework, differential QALY weights may be applied if the absolute or proportional shortfalls estimated lie within specified cut-off ranges (</w:t>
      </w:r>
      <w:r w:rsidR="00C01871" w:rsidRPr="00F710CB">
        <w:rPr>
          <w:b/>
          <w:bCs/>
        </w:rPr>
        <w:fldChar w:fldCharType="begin"/>
      </w:r>
      <w:r w:rsidR="00C01871" w:rsidRPr="00F710CB">
        <w:rPr>
          <w:b/>
          <w:bCs/>
        </w:rPr>
        <w:instrText xml:space="preserve"> REF _Ref129302229 \h </w:instrText>
      </w:r>
      <w:r w:rsidR="00C01871">
        <w:rPr>
          <w:b/>
          <w:bCs/>
        </w:rPr>
        <w:instrText xml:space="preserve"> \* MERGEFORMAT </w:instrText>
      </w:r>
      <w:r w:rsidR="00C01871" w:rsidRPr="00F710CB">
        <w:rPr>
          <w:b/>
          <w:bCs/>
        </w:rPr>
      </w:r>
      <w:r w:rsidR="00C01871" w:rsidRPr="00F710CB">
        <w:rPr>
          <w:b/>
          <w:bCs/>
        </w:rPr>
        <w:fldChar w:fldCharType="separate"/>
      </w:r>
      <w:r w:rsidR="00145F42" w:rsidRPr="00145F42">
        <w:rPr>
          <w:b/>
          <w:bCs/>
        </w:rPr>
        <w:t xml:space="preserve">Table </w:t>
      </w:r>
      <w:r w:rsidR="00145F42" w:rsidRPr="00145F42">
        <w:rPr>
          <w:b/>
          <w:bCs/>
          <w:noProof/>
        </w:rPr>
        <w:t>62</w:t>
      </w:r>
      <w:r w:rsidR="00C01871" w:rsidRPr="00F710CB">
        <w:rPr>
          <w:b/>
          <w:bCs/>
        </w:rPr>
        <w:fldChar w:fldCharType="end"/>
      </w:r>
      <w:r>
        <w:t xml:space="preserve">). </w:t>
      </w:r>
    </w:p>
    <w:p w14:paraId="094D91B4" w14:textId="153990A8" w:rsidR="00F5281B" w:rsidRDefault="00F5281B" w:rsidP="00F5281B">
      <w:pPr>
        <w:pStyle w:val="Caption"/>
        <w:tabs>
          <w:tab w:val="left" w:pos="1785"/>
        </w:tabs>
      </w:pPr>
      <w:bookmarkStart w:id="742" w:name="_Ref129302229"/>
      <w:bookmarkStart w:id="743" w:name="_Toc129351037"/>
      <w:r>
        <w:t xml:space="preserve">Table </w:t>
      </w:r>
      <w:r>
        <w:fldChar w:fldCharType="begin"/>
      </w:r>
      <w:r>
        <w:instrText>SEQ Table \* ARABIC</w:instrText>
      </w:r>
      <w:r>
        <w:fldChar w:fldCharType="separate"/>
      </w:r>
      <w:r w:rsidR="00145F42">
        <w:rPr>
          <w:noProof/>
        </w:rPr>
        <w:t>62</w:t>
      </w:r>
      <w:r>
        <w:fldChar w:fldCharType="end"/>
      </w:r>
      <w:bookmarkEnd w:id="742"/>
      <w:r>
        <w:t>: QALY weights referenced within the new NICE manual</w:t>
      </w:r>
      <w:bookmarkEnd w:id="743"/>
    </w:p>
    <w:tbl>
      <w:tblPr>
        <w:tblStyle w:val="TableGridLight"/>
        <w:tblW w:w="5000" w:type="pct"/>
        <w:tblLook w:val="04A0" w:firstRow="1" w:lastRow="0" w:firstColumn="1" w:lastColumn="0" w:noHBand="0" w:noVBand="1"/>
      </w:tblPr>
      <w:tblGrid>
        <w:gridCol w:w="2303"/>
        <w:gridCol w:w="2905"/>
        <w:gridCol w:w="3808"/>
      </w:tblGrid>
      <w:tr w:rsidR="00F5281B" w14:paraId="7F790A18" w14:textId="77777777">
        <w:trPr>
          <w:cnfStyle w:val="100000000000" w:firstRow="1" w:lastRow="0" w:firstColumn="0" w:lastColumn="0" w:oddVBand="0" w:evenVBand="0" w:oddHBand="0" w:evenHBand="0" w:firstRowFirstColumn="0" w:firstRowLastColumn="0" w:lastRowFirstColumn="0" w:lastRowLastColumn="0"/>
        </w:trPr>
        <w:tc>
          <w:tcPr>
            <w:tcW w:w="1277" w:type="pct"/>
            <w:vAlign w:val="center"/>
          </w:tcPr>
          <w:p w14:paraId="7FDB58D0" w14:textId="77777777" w:rsidR="00F5281B" w:rsidRPr="00F64CF1" w:rsidRDefault="00F5281B">
            <w:pPr>
              <w:pStyle w:val="NICETableHeader"/>
              <w:rPr>
                <w:b/>
                <w:bCs/>
              </w:rPr>
            </w:pPr>
            <w:r w:rsidRPr="00F64CF1">
              <w:rPr>
                <w:b/>
                <w:bCs/>
              </w:rPr>
              <w:t>QALY weight</w:t>
            </w:r>
          </w:p>
        </w:tc>
        <w:tc>
          <w:tcPr>
            <w:tcW w:w="1611" w:type="pct"/>
            <w:vAlign w:val="center"/>
          </w:tcPr>
          <w:p w14:paraId="1CEB2D22" w14:textId="77777777" w:rsidR="00F5281B" w:rsidRPr="00F64CF1" w:rsidRDefault="00F5281B">
            <w:pPr>
              <w:pStyle w:val="NICETableHeader"/>
              <w:rPr>
                <w:b/>
                <w:bCs/>
              </w:rPr>
            </w:pPr>
            <w:r w:rsidRPr="00F64CF1">
              <w:rPr>
                <w:b/>
                <w:bCs/>
              </w:rPr>
              <w:t>Absolute shortfall</w:t>
            </w:r>
            <w:r>
              <w:rPr>
                <w:b/>
                <w:bCs/>
              </w:rPr>
              <w:t xml:space="preserve"> (AS)</w:t>
            </w:r>
          </w:p>
        </w:tc>
        <w:tc>
          <w:tcPr>
            <w:tcW w:w="2112" w:type="pct"/>
            <w:vAlign w:val="center"/>
          </w:tcPr>
          <w:p w14:paraId="052F37B7" w14:textId="77777777" w:rsidR="00F5281B" w:rsidRPr="00F64CF1" w:rsidRDefault="00F5281B">
            <w:pPr>
              <w:pStyle w:val="NICETableHeader"/>
              <w:rPr>
                <w:b/>
                <w:bCs/>
              </w:rPr>
            </w:pPr>
            <w:r w:rsidRPr="00F64CF1">
              <w:rPr>
                <w:b/>
                <w:bCs/>
              </w:rPr>
              <w:t>Proportional shortfall</w:t>
            </w:r>
            <w:r>
              <w:rPr>
                <w:b/>
                <w:bCs/>
              </w:rPr>
              <w:t xml:space="preserve"> (PS)</w:t>
            </w:r>
          </w:p>
        </w:tc>
      </w:tr>
      <w:tr w:rsidR="00F5281B" w14:paraId="58150395" w14:textId="77777777">
        <w:tc>
          <w:tcPr>
            <w:tcW w:w="1277" w:type="pct"/>
            <w:vAlign w:val="center"/>
          </w:tcPr>
          <w:p w14:paraId="618537C6" w14:textId="77777777" w:rsidR="00F5281B" w:rsidRDefault="00F5281B">
            <w:pPr>
              <w:pStyle w:val="NICETabletext"/>
            </w:pPr>
            <w:r>
              <w:t xml:space="preserve">1 x </w:t>
            </w:r>
          </w:p>
        </w:tc>
        <w:tc>
          <w:tcPr>
            <w:tcW w:w="1611" w:type="pct"/>
            <w:vAlign w:val="center"/>
          </w:tcPr>
          <w:p w14:paraId="4EB986EA" w14:textId="77777777" w:rsidR="00F5281B" w:rsidRDefault="00F5281B">
            <w:pPr>
              <w:pStyle w:val="NICETabletext"/>
            </w:pPr>
            <w:r>
              <w:t>Less than 12</w:t>
            </w:r>
          </w:p>
        </w:tc>
        <w:tc>
          <w:tcPr>
            <w:tcW w:w="2112" w:type="pct"/>
            <w:vAlign w:val="center"/>
          </w:tcPr>
          <w:p w14:paraId="3E798CA2" w14:textId="77777777" w:rsidR="00F5281B" w:rsidRDefault="00F5281B">
            <w:pPr>
              <w:pStyle w:val="NICETabletext"/>
            </w:pPr>
            <w:r>
              <w:t>Less than 0.85</w:t>
            </w:r>
          </w:p>
        </w:tc>
      </w:tr>
      <w:tr w:rsidR="00F5281B" w14:paraId="638F3826" w14:textId="77777777">
        <w:tc>
          <w:tcPr>
            <w:tcW w:w="1277" w:type="pct"/>
            <w:vAlign w:val="center"/>
          </w:tcPr>
          <w:p w14:paraId="39375813" w14:textId="77777777" w:rsidR="00F5281B" w:rsidRDefault="00F5281B">
            <w:pPr>
              <w:pStyle w:val="NICETabletext"/>
            </w:pPr>
            <w:r>
              <w:t xml:space="preserve">1.2 x </w:t>
            </w:r>
          </w:p>
        </w:tc>
        <w:tc>
          <w:tcPr>
            <w:tcW w:w="1611" w:type="pct"/>
            <w:vAlign w:val="center"/>
          </w:tcPr>
          <w:p w14:paraId="1B3AAECA" w14:textId="77777777" w:rsidR="00F5281B" w:rsidRDefault="00F5281B">
            <w:pPr>
              <w:pStyle w:val="NICETabletext"/>
            </w:pPr>
            <w:r>
              <w:t>12 – 18</w:t>
            </w:r>
          </w:p>
        </w:tc>
        <w:tc>
          <w:tcPr>
            <w:tcW w:w="2112" w:type="pct"/>
            <w:vAlign w:val="center"/>
          </w:tcPr>
          <w:p w14:paraId="355045B6" w14:textId="77777777" w:rsidR="00F5281B" w:rsidRDefault="00F5281B">
            <w:pPr>
              <w:pStyle w:val="NICETabletext"/>
            </w:pPr>
            <w:r>
              <w:t>0.85 – 0.95</w:t>
            </w:r>
          </w:p>
        </w:tc>
      </w:tr>
      <w:tr w:rsidR="00F5281B" w14:paraId="125E9D25" w14:textId="77777777">
        <w:tc>
          <w:tcPr>
            <w:tcW w:w="1277" w:type="pct"/>
            <w:vAlign w:val="center"/>
          </w:tcPr>
          <w:p w14:paraId="0869EC44" w14:textId="77777777" w:rsidR="00F5281B" w:rsidRDefault="00F5281B">
            <w:pPr>
              <w:pStyle w:val="NICETabletext"/>
              <w:keepNext w:val="0"/>
            </w:pPr>
            <w:r>
              <w:t>1.7 x</w:t>
            </w:r>
          </w:p>
        </w:tc>
        <w:tc>
          <w:tcPr>
            <w:tcW w:w="1611" w:type="pct"/>
            <w:vAlign w:val="center"/>
          </w:tcPr>
          <w:p w14:paraId="629993BD" w14:textId="77777777" w:rsidR="00F5281B" w:rsidRDefault="00F5281B">
            <w:pPr>
              <w:pStyle w:val="NICETabletext"/>
            </w:pPr>
            <w:r>
              <w:t>At least 18</w:t>
            </w:r>
          </w:p>
        </w:tc>
        <w:tc>
          <w:tcPr>
            <w:tcW w:w="2112" w:type="pct"/>
            <w:vAlign w:val="center"/>
          </w:tcPr>
          <w:p w14:paraId="38C5ABDA" w14:textId="77777777" w:rsidR="00F5281B" w:rsidRDefault="00F5281B">
            <w:pPr>
              <w:pStyle w:val="NICETabletext"/>
            </w:pPr>
            <w:r>
              <w:t>At least 0.95</w:t>
            </w:r>
          </w:p>
        </w:tc>
      </w:tr>
    </w:tbl>
    <w:p w14:paraId="52BF4AD7" w14:textId="77777777" w:rsidR="00F5281B" w:rsidRDefault="00F5281B" w:rsidP="00F5281B">
      <w:pPr>
        <w:pStyle w:val="Footnotes"/>
        <w:spacing w:after="240"/>
      </w:pPr>
      <w:r>
        <w:t>Abbreviations: QALY, quality-adjusted life-year.</w:t>
      </w:r>
    </w:p>
    <w:p w14:paraId="32343C11" w14:textId="77777777" w:rsidR="006F336D" w:rsidRDefault="006F336D" w:rsidP="00F5281B">
      <w:pPr>
        <w:widowControl w:val="0"/>
        <w:autoSpaceDE w:val="0"/>
        <w:autoSpaceDN w:val="0"/>
        <w:adjustRightInd w:val="0"/>
        <w:spacing w:line="240" w:lineRule="auto"/>
        <w:rPr>
          <w:rFonts w:cs="Arial"/>
        </w:rPr>
      </w:pPr>
    </w:p>
    <w:p w14:paraId="0FA6EF01" w14:textId="287BD8AD" w:rsidR="00F5281B" w:rsidRPr="00357042" w:rsidRDefault="00F5281B" w:rsidP="00F5281B">
      <w:pPr>
        <w:widowControl w:val="0"/>
        <w:autoSpaceDE w:val="0"/>
        <w:autoSpaceDN w:val="0"/>
        <w:adjustRightInd w:val="0"/>
        <w:spacing w:line="240" w:lineRule="auto"/>
        <w:rPr>
          <w:rFonts w:cs="Arial"/>
        </w:rPr>
      </w:pPr>
      <w:r w:rsidRPr="00B94BFB">
        <w:rPr>
          <w:rFonts w:cs="Arial"/>
        </w:rPr>
        <w:lastRenderedPageBreak/>
        <w:t>To estimate the shortfall, the Schneider et al. (2021) estimator tool was used,</w:t>
      </w:r>
      <w:r w:rsidRPr="00B94BFB">
        <w:rPr>
          <w:rFonts w:cs="Arial"/>
        </w:rPr>
        <w:fldChar w:fldCharType="begin"/>
      </w:r>
      <w:r w:rsidR="00CA6345">
        <w:rPr>
          <w:rFonts w:cs="Arial"/>
        </w:rPr>
        <w:instrText xml:space="preserve"> ADDIN ZOTERO_ITEM CSL_CITATION {"citationID":"uA30OMaJ","properties":{"formattedCitation":"\\super 190\\nosupersub{}","plainCitation":"190","noteIndex":0},"citationItems":[{"id":66275,"uris":["http://zotero.org/groups/4797619/items/ULG2EJIB"],"itemData":{"id":66275,"type":"software","title":"QALY Shortfall Calculator","URL":"https://r4scharr.shinyapps.io/shortfall/","author":[{"family":"Schneider","given":"Paul"},{"family":"McNamara","given":"Simon"},{"family":"Love-Koh","given":"James"},{"family":"Doran","given":"Tim"},{"family":"Gutacker","given":"Nils"}],"issued":{"date-parts":[["2021"]]}}}],"schema":"https://github.com/citation-style-language/schema/raw/master/csl-citation.json"} </w:instrText>
      </w:r>
      <w:r w:rsidRPr="00B94BFB">
        <w:rPr>
          <w:rFonts w:cs="Arial"/>
        </w:rPr>
        <w:fldChar w:fldCharType="separate"/>
      </w:r>
      <w:r w:rsidR="00CA6345" w:rsidRPr="00CA6345">
        <w:rPr>
          <w:rFonts w:cs="Arial"/>
          <w:szCs w:val="24"/>
          <w:vertAlign w:val="superscript"/>
        </w:rPr>
        <w:t>190</w:t>
      </w:r>
      <w:r w:rsidRPr="00B94BFB">
        <w:rPr>
          <w:rFonts w:cs="Arial"/>
        </w:rPr>
        <w:fldChar w:fldCharType="end"/>
      </w:r>
      <w:r w:rsidRPr="00B94BFB">
        <w:rPr>
          <w:rFonts w:cs="Arial"/>
        </w:rPr>
        <w:t xml:space="preserve"> which was cited by NICE as a potential option for </w:t>
      </w:r>
      <w:r>
        <w:rPr>
          <w:rFonts w:cs="Arial"/>
        </w:rPr>
        <w:t xml:space="preserve">calculating applicability of a </w:t>
      </w:r>
      <w:r w:rsidRPr="00B94BFB">
        <w:rPr>
          <w:rFonts w:cs="Arial"/>
        </w:rPr>
        <w:t>severity modifier. This tool uses ONS data from England to generate the general population survival with various sources of data to inform utility estimates.</w:t>
      </w:r>
      <w:r w:rsidRPr="00B94BFB">
        <w:rPr>
          <w:rFonts w:cs="Arial"/>
        </w:rPr>
        <w:fldChar w:fldCharType="begin"/>
      </w:r>
      <w:r w:rsidR="00CA6345">
        <w:rPr>
          <w:rFonts w:cs="Arial"/>
        </w:rPr>
        <w:instrText xml:space="preserve"> ADDIN ZOTERO_ITEM CSL_CITATION {"citationID":"DPqh6xPM","properties":{"formattedCitation":"\\super 166\\nosupersub{}","plainCitation":"166","noteIndex":0},"citationItems":[{"id":65889,"uris":["http://zotero.org/groups/4797619/items/QIYXYR97"],"itemData":{"id":65889,"type":"webpage","title":"National life tables: England and Wales - Office for National Statistics","URL":"https://www.ons.gov.uk/peoplepopulationandcommunity/birthsdeathsandmarriages/lifeexpectancies/datasets/nationallifetablesenglandandwalesreferencetables/current","accessed":{"date-parts":[["2022",10,25]]}}}],"schema":"https://github.com/citation-style-language/schema/raw/master/csl-citation.json"} </w:instrText>
      </w:r>
      <w:r w:rsidRPr="00B94BFB">
        <w:rPr>
          <w:rFonts w:cs="Arial"/>
        </w:rPr>
        <w:fldChar w:fldCharType="separate"/>
      </w:r>
      <w:r w:rsidR="00CA6345" w:rsidRPr="00CA6345">
        <w:rPr>
          <w:rFonts w:cs="Arial"/>
          <w:szCs w:val="24"/>
          <w:vertAlign w:val="superscript"/>
        </w:rPr>
        <w:t>166</w:t>
      </w:r>
      <w:r w:rsidRPr="00B94BFB">
        <w:rPr>
          <w:rFonts w:cs="Arial"/>
        </w:rPr>
        <w:fldChar w:fldCharType="end"/>
      </w:r>
      <w:r w:rsidRPr="00B94BFB">
        <w:rPr>
          <w:rFonts w:cs="Arial"/>
        </w:rPr>
        <w:t xml:space="preserve"> Given NICE DSU guidance</w:t>
      </w:r>
      <w:r>
        <w:rPr>
          <w:rFonts w:cs="Arial"/>
        </w:rPr>
        <w:fldChar w:fldCharType="begin"/>
      </w:r>
      <w:r w:rsidR="00CA6345">
        <w:rPr>
          <w:rFonts w:cs="Arial"/>
        </w:rPr>
        <w:instrText xml:space="preserve"> ADDIN ZOTERO_ITEM CSL_CITATION {"citationID":"9QQj0lzA","properties":{"formattedCitation":"\\super 191\\nosupersub{}","plainCitation":"191","noteIndex":0},"citationItems":[{"id":66783,"uris":["http://zotero.org/groups/4797619/items/G3VXB8VN"],"itemData":{"id":66783,"type":"article-journal","container-title":"ScHARR, University of Sheffield","language":"en","source":"Zotero","title":"ESTIMATING EQ-5D BY AGE AND SEX FOR THE UK. Report by the Decision Support Unit.","author":[{"family":"Alava","given":"Mónica Hernández"},{"family":"Pudney","given":"Steve"},{"family":"Wailoo","given":"Allan"}],"issued":{"date-parts":[["2022",1]]}}}],"schema":"https://github.com/citation-style-language/schema/raw/master/csl-citation.json"} </w:instrText>
      </w:r>
      <w:r>
        <w:rPr>
          <w:rFonts w:cs="Arial"/>
        </w:rPr>
        <w:fldChar w:fldCharType="separate"/>
      </w:r>
      <w:r w:rsidR="00CA6345" w:rsidRPr="00CA6345">
        <w:rPr>
          <w:rFonts w:cs="Arial"/>
          <w:szCs w:val="24"/>
          <w:vertAlign w:val="superscript"/>
        </w:rPr>
        <w:t>191</w:t>
      </w:r>
      <w:r>
        <w:rPr>
          <w:rFonts w:cs="Arial"/>
        </w:rPr>
        <w:fldChar w:fldCharType="end"/>
      </w:r>
      <w:r w:rsidRPr="00B94BFB">
        <w:rPr>
          <w:rFonts w:cs="Arial"/>
        </w:rPr>
        <w:t xml:space="preserve"> indicates that </w:t>
      </w:r>
      <w:r>
        <w:rPr>
          <w:rFonts w:cs="Arial"/>
        </w:rPr>
        <w:t>directly collected</w:t>
      </w:r>
      <w:r w:rsidRPr="00B94BFB">
        <w:rPr>
          <w:rFonts w:cs="Arial"/>
        </w:rPr>
        <w:t xml:space="preserve"> EQ-5D-3L</w:t>
      </w:r>
      <w:r>
        <w:rPr>
          <w:rFonts w:cs="Arial"/>
        </w:rPr>
        <w:t xml:space="preserve"> using the </w:t>
      </w:r>
      <w:r>
        <w:t>Health Survey for England</w:t>
      </w:r>
      <w:r>
        <w:rPr>
          <w:rFonts w:cs="Arial"/>
        </w:rPr>
        <w:t xml:space="preserve"> (HSE) 2014 dataset</w:t>
      </w:r>
      <w:r w:rsidRPr="00B94BFB">
        <w:rPr>
          <w:rFonts w:cs="Arial"/>
        </w:rPr>
        <w:t xml:space="preserve"> </w:t>
      </w:r>
      <w:r w:rsidRPr="00357042">
        <w:rPr>
          <w:rFonts w:cs="Arial"/>
        </w:rPr>
        <w:t xml:space="preserve">is a preferred method of capturing utility values, </w:t>
      </w:r>
      <w:r w:rsidRPr="00B94BFB">
        <w:rPr>
          <w:rFonts w:cs="Arial"/>
        </w:rPr>
        <w:t xml:space="preserve">the </w:t>
      </w:r>
      <w:r>
        <w:rPr>
          <w:rFonts w:cs="Arial"/>
        </w:rPr>
        <w:t xml:space="preserve">reference case data source </w:t>
      </w:r>
      <w:r w:rsidRPr="00B94BFB">
        <w:rPr>
          <w:rFonts w:cs="Arial"/>
        </w:rPr>
        <w:t>in the Schneider et al tool</w:t>
      </w:r>
      <w:r>
        <w:rPr>
          <w:rFonts w:cs="Arial"/>
        </w:rPr>
        <w:t xml:space="preserve">, which uses directly collected EQ-5D-3L from the HSE 2014, was </w:t>
      </w:r>
      <w:r w:rsidRPr="00B94BFB">
        <w:rPr>
          <w:rFonts w:cs="Arial"/>
        </w:rPr>
        <w:t xml:space="preserve">considered to represent </w:t>
      </w:r>
      <w:r>
        <w:rPr>
          <w:rFonts w:cs="Arial"/>
        </w:rPr>
        <w:t>the most</w:t>
      </w:r>
      <w:r w:rsidRPr="00B94BFB">
        <w:rPr>
          <w:rFonts w:cs="Arial"/>
        </w:rPr>
        <w:t xml:space="preserve"> recent and robust source</w:t>
      </w:r>
      <w:r>
        <w:rPr>
          <w:rFonts w:cs="Arial"/>
        </w:rPr>
        <w:t xml:space="preserve"> for</w:t>
      </w:r>
      <w:r w:rsidRPr="00B94BFB">
        <w:rPr>
          <w:rFonts w:cs="Arial"/>
        </w:rPr>
        <w:t xml:space="preserve"> the base case QALY shortfall calculations</w:t>
      </w:r>
      <w:r>
        <w:rPr>
          <w:rFonts w:cs="Arial"/>
        </w:rPr>
        <w:t>.</w:t>
      </w:r>
      <w:r w:rsidRPr="00B94BFB">
        <w:rPr>
          <w:rFonts w:cs="Arial"/>
        </w:rPr>
        <w:fldChar w:fldCharType="begin"/>
      </w:r>
      <w:r w:rsidR="00CA6345">
        <w:rPr>
          <w:rFonts w:cs="Arial"/>
        </w:rPr>
        <w:instrText xml:space="preserve"> ADDIN ZOTERO_ITEM CSL_CITATION {"citationID":"4fcF6w4H","properties":{"formattedCitation":"\\super 190\\nosupersub{}","plainCitation":"190","noteIndex":0},"citationItems":[{"id":66275,"uris":["http://zotero.org/groups/4797619/items/ULG2EJIB"],"itemData":{"id":66275,"type":"software","title":"QALY Shortfall Calculator","URL":"https://r4scharr.shinyapps.io/shortfall/","author":[{"family":"Schneider","given":"Paul"},{"family":"McNamara","given":"Simon"},{"family":"Love-Koh","given":"James"},{"family":"Doran","given":"Tim"},{"family":"Gutacker","given":"Nils"}],"issued":{"date-parts":[["2021"]]}}}],"schema":"https://github.com/citation-style-language/schema/raw/master/csl-citation.json"} </w:instrText>
      </w:r>
      <w:r w:rsidRPr="00B94BFB">
        <w:rPr>
          <w:rFonts w:cs="Arial"/>
        </w:rPr>
        <w:fldChar w:fldCharType="separate"/>
      </w:r>
      <w:r w:rsidR="00CA6345" w:rsidRPr="00CA6345">
        <w:rPr>
          <w:rFonts w:cs="Arial"/>
          <w:szCs w:val="24"/>
          <w:vertAlign w:val="superscript"/>
        </w:rPr>
        <w:t>190</w:t>
      </w:r>
      <w:r w:rsidRPr="00B94BFB">
        <w:rPr>
          <w:rFonts w:cs="Arial"/>
        </w:rPr>
        <w:fldChar w:fldCharType="end"/>
      </w:r>
      <w:r w:rsidRPr="00B94BFB">
        <w:rPr>
          <w:rFonts w:cs="Arial"/>
        </w:rPr>
        <w:t xml:space="preserve"> </w:t>
      </w:r>
      <w:r w:rsidRPr="00B94BFB">
        <w:rPr>
          <w:rFonts w:cs="Arial"/>
        </w:rPr>
        <w:fldChar w:fldCharType="begin"/>
      </w:r>
      <w:r>
        <w:rPr>
          <w:rFonts w:cs="Arial"/>
        </w:rPr>
        <w:instrText xml:space="preserve"> ADDIN ZOTERO_ITEM CSL_CITATION {"citationID":"BaQg4aKX","properties":{"formattedCitation":"\\super 19,37\\nosupersub{}","plainCitation":"19,37","dontUpdate":true,"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id":66275,"uris":["http://zotero.org/groups/4797619/items/ULG2EJIB"],"itemData":{"id":66275,"type":"software","title":"QALY Shortfall Calculator","URL":"https://r4scharr.shinyapps.io/shortfall/","author":[{"family":"Schneider","given":"Paul"},{"family":"McNamara","given":"Simon"},{"family":"Love-Koh","given":"James"},{"family":"Doran","given":"Tim"},{"family":"Gutacker","given":"Nils"}],"issued":{"date-parts":[["2021"]]}}}],"schema":"https://github.com/citation-style-language/schema/raw/master/csl-citation.json"} </w:instrText>
      </w:r>
      <w:r w:rsidRPr="00B94BFB">
        <w:rPr>
          <w:rFonts w:cs="Arial"/>
        </w:rPr>
        <w:fldChar w:fldCharType="separate"/>
      </w:r>
      <w:r w:rsidRPr="00B94BFB">
        <w:rPr>
          <w:rFonts w:cs="Arial"/>
        </w:rPr>
        <w:fldChar w:fldCharType="end"/>
      </w:r>
    </w:p>
    <w:p w14:paraId="122BA520" w14:textId="0751AFDA" w:rsidR="00F5281B" w:rsidRPr="004312F0" w:rsidRDefault="00F5281B" w:rsidP="00F5281B">
      <w:pPr>
        <w:pStyle w:val="Body"/>
        <w:rPr>
          <w:rFonts w:cs="Arial"/>
        </w:rPr>
      </w:pPr>
      <w:r>
        <w:t xml:space="preserve">The QALY shortfall was calculated assuming a </w:t>
      </w:r>
      <w:r w:rsidRPr="00B94BFB">
        <w:t xml:space="preserve">mean </w:t>
      </w:r>
      <w:r>
        <w:t xml:space="preserve">cohort age of </w:t>
      </w:r>
      <w:r w:rsidRPr="00B94BFB">
        <w:t>57 years and 100</w:t>
      </w:r>
      <w:r>
        <w:t>% female (as per the DESTINY-Breast0</w:t>
      </w:r>
      <w:r w:rsidRPr="00B94BFB">
        <w:t>4</w:t>
      </w:r>
      <w:r>
        <w:t xml:space="preserve"> study; </w:t>
      </w:r>
      <w:r w:rsidR="00C01871" w:rsidRPr="00F710CB">
        <w:rPr>
          <w:b/>
          <w:bCs/>
        </w:rPr>
        <w:fldChar w:fldCharType="begin"/>
      </w:r>
      <w:r w:rsidR="00C01871" w:rsidRPr="00F710CB">
        <w:rPr>
          <w:b/>
          <w:bCs/>
        </w:rPr>
        <w:instrText xml:space="preserve"> REF _Ref129302253 \h </w:instrText>
      </w:r>
      <w:r w:rsidR="00C01871">
        <w:rPr>
          <w:b/>
          <w:bCs/>
        </w:rPr>
        <w:instrText xml:space="preserve"> \* MERGEFORMAT </w:instrText>
      </w:r>
      <w:r w:rsidR="00C01871" w:rsidRPr="00F710CB">
        <w:rPr>
          <w:b/>
          <w:bCs/>
        </w:rPr>
      </w:r>
      <w:r w:rsidR="00C01871" w:rsidRPr="00F710CB">
        <w:rPr>
          <w:b/>
          <w:bCs/>
        </w:rPr>
        <w:fldChar w:fldCharType="separate"/>
      </w:r>
      <w:r w:rsidR="00145F42" w:rsidRPr="00145F42">
        <w:rPr>
          <w:b/>
          <w:bCs/>
        </w:rPr>
        <w:t xml:space="preserve">Table </w:t>
      </w:r>
      <w:r w:rsidR="00145F42" w:rsidRPr="00145F42">
        <w:rPr>
          <w:b/>
          <w:bCs/>
          <w:noProof/>
        </w:rPr>
        <w:t>63</w:t>
      </w:r>
      <w:r w:rsidR="00C01871" w:rsidRPr="00F710CB">
        <w:rPr>
          <w:b/>
          <w:bCs/>
        </w:rPr>
        <w:fldChar w:fldCharType="end"/>
      </w:r>
      <w:r>
        <w:rPr>
          <w:rFonts w:cs="Arial"/>
        </w:rPr>
        <w:t>)</w:t>
      </w:r>
      <w:r>
        <w:t>. The expected total QALYs for the general population were calculated using the Schneider et al</w:t>
      </w:r>
      <w:r w:rsidRPr="00B94BFB">
        <w:rPr>
          <w:rFonts w:cs="Arial"/>
        </w:rPr>
        <w:fldChar w:fldCharType="begin"/>
      </w:r>
      <w:r w:rsidR="00CA6345">
        <w:rPr>
          <w:rFonts w:cs="Arial"/>
        </w:rPr>
        <w:instrText xml:space="preserve"> ADDIN ZOTERO_ITEM CSL_CITATION {"citationID":"BDp2zkQ1","properties":{"formattedCitation":"\\super 190\\nosupersub{}","plainCitation":"190","noteIndex":0},"citationItems":[{"id":66275,"uris":["http://zotero.org/groups/4797619/items/ULG2EJIB"],"itemData":{"id":66275,"type":"software","title":"QALY Shortfall Calculator","URL":"https://r4scharr.shinyapps.io/shortfall/","author":[{"family":"Schneider","given":"Paul"},{"family":"McNamara","given":"Simon"},{"family":"Love-Koh","given":"James"},{"family":"Doran","given":"Tim"},{"family":"Gutacker","given":"Nils"}],"issued":{"date-parts":[["2021"]]}}}],"schema":"https://github.com/citation-style-language/schema/raw/master/csl-citation.json"} </w:instrText>
      </w:r>
      <w:r w:rsidRPr="00B94BFB">
        <w:rPr>
          <w:rFonts w:cs="Arial"/>
        </w:rPr>
        <w:fldChar w:fldCharType="separate"/>
      </w:r>
      <w:r w:rsidR="00CA6345" w:rsidRPr="00CA6345">
        <w:rPr>
          <w:rFonts w:cs="Arial"/>
          <w:szCs w:val="24"/>
          <w:vertAlign w:val="superscript"/>
        </w:rPr>
        <w:t>190</w:t>
      </w:r>
      <w:r w:rsidRPr="00B94BFB">
        <w:rPr>
          <w:rFonts w:cs="Arial"/>
        </w:rPr>
        <w:fldChar w:fldCharType="end"/>
      </w:r>
      <w:r w:rsidRPr="00B94BFB">
        <w:rPr>
          <w:rFonts w:cs="Arial"/>
        </w:rPr>
        <w:t xml:space="preserve"> </w:t>
      </w:r>
      <w:r>
        <w:t xml:space="preserve">tool reference case for general population utilities </w:t>
      </w:r>
      <w:r w:rsidRPr="00B94BFB">
        <w:t>(</w:t>
      </w:r>
      <w:r w:rsidRPr="005D58CB">
        <w:t xml:space="preserve">MVH value set + HSE 2014 ALDVMM </w:t>
      </w:r>
      <w:r>
        <w:t xml:space="preserve">[Hernandez </w:t>
      </w:r>
      <w:r w:rsidRPr="00B94BFB">
        <w:t>Alava</w:t>
      </w:r>
      <w:r>
        <w:t>,</w:t>
      </w:r>
      <w:r w:rsidRPr="005D58CB">
        <w:t xml:space="preserve"> et al</w:t>
      </w:r>
      <w:r w:rsidRPr="00B94BFB">
        <w:t>.</w:t>
      </w:r>
      <w:r>
        <w:t xml:space="preserve">]; </w:t>
      </w:r>
      <w:r w:rsidR="00C01871" w:rsidRPr="00F710CB">
        <w:rPr>
          <w:b/>
          <w:bCs/>
        </w:rPr>
        <w:fldChar w:fldCharType="begin"/>
      </w:r>
      <w:r w:rsidR="00C01871" w:rsidRPr="00F710CB">
        <w:rPr>
          <w:b/>
          <w:bCs/>
        </w:rPr>
        <w:instrText xml:space="preserve"> REF _Ref129302283 \h </w:instrText>
      </w:r>
      <w:r w:rsidR="00C01871">
        <w:rPr>
          <w:b/>
          <w:bCs/>
        </w:rPr>
        <w:instrText xml:space="preserve"> \* MERGEFORMAT </w:instrText>
      </w:r>
      <w:r w:rsidR="00C01871" w:rsidRPr="00F710CB">
        <w:rPr>
          <w:b/>
          <w:bCs/>
        </w:rPr>
      </w:r>
      <w:r w:rsidR="00C01871" w:rsidRPr="00F710CB">
        <w:rPr>
          <w:b/>
          <w:bCs/>
        </w:rPr>
        <w:fldChar w:fldCharType="separate"/>
      </w:r>
      <w:r w:rsidR="00145F42" w:rsidRPr="00145F42">
        <w:rPr>
          <w:b/>
          <w:bCs/>
        </w:rPr>
        <w:t xml:space="preserve">Table </w:t>
      </w:r>
      <w:r w:rsidR="00145F42" w:rsidRPr="00145F42">
        <w:rPr>
          <w:b/>
          <w:bCs/>
          <w:noProof/>
        </w:rPr>
        <w:t>64</w:t>
      </w:r>
      <w:r w:rsidR="00C01871" w:rsidRPr="00F710CB">
        <w:rPr>
          <w:b/>
          <w:bCs/>
        </w:rPr>
        <w:fldChar w:fldCharType="end"/>
      </w:r>
      <w:r w:rsidRPr="00B94BFB">
        <w:t>).</w:t>
      </w:r>
      <w:r>
        <w:fldChar w:fldCharType="begin"/>
      </w:r>
      <w:r w:rsidR="00CA6345">
        <w:instrText xml:space="preserve"> ADDIN ZOTERO_ITEM CSL_CITATION {"citationID":"8vl0jCf5","properties":{"formattedCitation":"\\super 191\\nosupersub{}","plainCitation":"191","noteIndex":0},"citationItems":[{"id":66783,"uris":["http://zotero.org/groups/4797619/items/G3VXB8VN"],"itemData":{"id":66783,"type":"article-journal","container-title":"ScHARR, University of Sheffield","language":"en","source":"Zotero","title":"ESTIMATING EQ-5D BY AGE AND SEX FOR THE UK. Report by the Decision Support Unit.","author":[{"family":"Alava","given":"Mónica Hernández"},{"family":"Pudney","given":"Steve"},{"family":"Wailoo","given":"Allan"}],"issued":{"date-parts":[["2022",1]]}}}],"schema":"https://github.com/citation-style-language/schema/raw/master/csl-citation.json"} </w:instrText>
      </w:r>
      <w:r>
        <w:fldChar w:fldCharType="separate"/>
      </w:r>
      <w:r w:rsidR="00CA6345" w:rsidRPr="00CA6345">
        <w:rPr>
          <w:rFonts w:cs="Arial"/>
          <w:szCs w:val="24"/>
          <w:vertAlign w:val="superscript"/>
        </w:rPr>
        <w:t>191</w:t>
      </w:r>
      <w:r>
        <w:fldChar w:fldCharType="end"/>
      </w:r>
      <w:r>
        <w:rPr>
          <w:rFonts w:cs="Arial"/>
        </w:rPr>
        <w:t xml:space="preserve"> </w:t>
      </w:r>
      <w:r w:rsidRPr="00B94BFB">
        <w:t>T</w:t>
      </w:r>
      <w:r>
        <w:t>he</w:t>
      </w:r>
      <w:r w:rsidRPr="00CE666E">
        <w:t xml:space="preserve"> total expected QALYs </w:t>
      </w:r>
      <w:r>
        <w:t>for</w:t>
      </w:r>
      <w:r w:rsidRPr="00CE666E">
        <w:t xml:space="preserve"> patients</w:t>
      </w:r>
      <w:r>
        <w:t xml:space="preserve"> with the disease</w:t>
      </w:r>
      <w:r w:rsidRPr="00CE666E">
        <w:t xml:space="preserve"> treated with </w:t>
      </w:r>
      <w:r w:rsidRPr="00B94BFB">
        <w:t>current standard of care</w:t>
      </w:r>
      <w:r>
        <w:t xml:space="preserve"> was based on the modelled </w:t>
      </w:r>
      <w:r w:rsidRPr="00B94BFB">
        <w:t>TPC</w:t>
      </w:r>
      <w:r>
        <w:t xml:space="preserve"> arm of the company base case. T</w:t>
      </w:r>
      <w:r>
        <w:rPr>
          <w:rFonts w:cs="Arial"/>
        </w:rPr>
        <w:t xml:space="preserve">he total expected QALYs in patients with the disease on current standard of care were then compared to the general population QALYs to calculate the absolute and proportional shortfall. </w:t>
      </w:r>
    </w:p>
    <w:p w14:paraId="2F6A7319" w14:textId="4EC893E4" w:rsidR="00F5281B" w:rsidRDefault="00F5281B" w:rsidP="00F5281B">
      <w:pPr>
        <w:pStyle w:val="Caption"/>
      </w:pPr>
      <w:bookmarkStart w:id="744" w:name="_Ref129302253"/>
      <w:bookmarkStart w:id="745" w:name="_Toc129351038"/>
      <w:r>
        <w:t xml:space="preserve">Table </w:t>
      </w:r>
      <w:r>
        <w:fldChar w:fldCharType="begin"/>
      </w:r>
      <w:r>
        <w:instrText>SEQ Table \* ARABIC</w:instrText>
      </w:r>
      <w:r>
        <w:fldChar w:fldCharType="separate"/>
      </w:r>
      <w:r w:rsidR="00145F42">
        <w:rPr>
          <w:noProof/>
        </w:rPr>
        <w:t>63</w:t>
      </w:r>
      <w:r>
        <w:fldChar w:fldCharType="end"/>
      </w:r>
      <w:bookmarkEnd w:id="744"/>
      <w:r>
        <w:t>: Summary features of QALY shortfall analysis | FAS population</w:t>
      </w:r>
      <w:bookmarkEnd w:id="745"/>
    </w:p>
    <w:tbl>
      <w:tblPr>
        <w:tblStyle w:val="Generaltable"/>
        <w:tblW w:w="5000" w:type="pct"/>
        <w:tblLook w:val="04A0" w:firstRow="1" w:lastRow="0" w:firstColumn="1" w:lastColumn="0" w:noHBand="0" w:noVBand="1"/>
      </w:tblPr>
      <w:tblGrid>
        <w:gridCol w:w="1980"/>
        <w:gridCol w:w="2178"/>
        <w:gridCol w:w="4858"/>
      </w:tblGrid>
      <w:tr w:rsidR="00F5281B" w14:paraId="32B5F0AF" w14:textId="77777777">
        <w:trPr>
          <w:cnfStyle w:val="100000000000" w:firstRow="1" w:lastRow="0" w:firstColumn="0" w:lastColumn="0" w:oddVBand="0" w:evenVBand="0" w:oddHBand="0" w:evenHBand="0" w:firstRowFirstColumn="0" w:firstRowLastColumn="0" w:lastRowFirstColumn="0" w:lastRowLastColumn="0"/>
          <w:tblHeader/>
        </w:trPr>
        <w:tc>
          <w:tcPr>
            <w:tcW w:w="1098" w:type="pct"/>
          </w:tcPr>
          <w:p w14:paraId="21CE61F2" w14:textId="77777777" w:rsidR="00F5281B" w:rsidRDefault="00F5281B">
            <w:pPr>
              <w:pStyle w:val="Tableheading"/>
            </w:pPr>
            <w:r>
              <w:t>Factor</w:t>
            </w:r>
          </w:p>
        </w:tc>
        <w:tc>
          <w:tcPr>
            <w:tcW w:w="1208" w:type="pct"/>
          </w:tcPr>
          <w:p w14:paraId="05904EEB" w14:textId="77777777" w:rsidR="00F5281B" w:rsidRDefault="00F5281B">
            <w:pPr>
              <w:pStyle w:val="Tableheading"/>
            </w:pPr>
            <w:r>
              <w:t>Value</w:t>
            </w:r>
          </w:p>
        </w:tc>
        <w:tc>
          <w:tcPr>
            <w:tcW w:w="2694" w:type="pct"/>
          </w:tcPr>
          <w:p w14:paraId="0C304439" w14:textId="77777777" w:rsidR="00F5281B" w:rsidRDefault="00F5281B">
            <w:pPr>
              <w:pStyle w:val="Tableheading"/>
            </w:pPr>
            <w:r>
              <w:t>Reference to section in submission</w:t>
            </w:r>
          </w:p>
        </w:tc>
      </w:tr>
      <w:tr w:rsidR="00F5281B" w14:paraId="7C1F1CB0" w14:textId="77777777">
        <w:tc>
          <w:tcPr>
            <w:tcW w:w="1098" w:type="pct"/>
          </w:tcPr>
          <w:p w14:paraId="08DF4956" w14:textId="77777777" w:rsidR="00F5281B" w:rsidRDefault="00F5281B">
            <w:pPr>
              <w:pStyle w:val="Tablebody"/>
            </w:pPr>
            <w:r>
              <w:t>Sex distribution</w:t>
            </w:r>
          </w:p>
        </w:tc>
        <w:tc>
          <w:tcPr>
            <w:tcW w:w="1208" w:type="pct"/>
          </w:tcPr>
          <w:p w14:paraId="790D20F6" w14:textId="77777777" w:rsidR="00F5281B" w:rsidRDefault="00F5281B">
            <w:pPr>
              <w:pStyle w:val="Tablebody"/>
            </w:pPr>
            <w:r w:rsidRPr="00B94BFB">
              <w:t xml:space="preserve">100% </w:t>
            </w:r>
            <w:r>
              <w:t>female</w:t>
            </w:r>
          </w:p>
        </w:tc>
        <w:tc>
          <w:tcPr>
            <w:tcW w:w="2694" w:type="pct"/>
          </w:tcPr>
          <w:p w14:paraId="07B66A77" w14:textId="7DBD7170" w:rsidR="00F5281B" w:rsidRDefault="00F5281B">
            <w:pPr>
              <w:pStyle w:val="Tablebody"/>
            </w:pPr>
            <w:r>
              <w:t xml:space="preserve">Section </w:t>
            </w:r>
            <w:r>
              <w:fldChar w:fldCharType="begin"/>
            </w:r>
            <w:r>
              <w:instrText xml:space="preserve"> REF _Ref99729151 \r \h </w:instrText>
            </w:r>
            <w:r>
              <w:fldChar w:fldCharType="separate"/>
            </w:r>
            <w:r w:rsidR="00145F42">
              <w:t>B.3.3.1</w:t>
            </w:r>
            <w:r>
              <w:fldChar w:fldCharType="end"/>
            </w:r>
            <w:r>
              <w:t xml:space="preserve"> (</w:t>
            </w:r>
            <w:r w:rsidRPr="00243B7F">
              <w:fldChar w:fldCharType="begin"/>
            </w:r>
            <w:r w:rsidRPr="00243B7F">
              <w:instrText xml:space="preserve"> REF _Ref96104090 \h </w:instrText>
            </w:r>
            <w:r w:rsidRPr="003C648C">
              <w:instrText xml:space="preserve"> \* MERGEFORMAT </w:instrText>
            </w:r>
            <w:r w:rsidRPr="00243B7F">
              <w:fldChar w:fldCharType="separate"/>
            </w:r>
            <w:r w:rsidR="00145F42">
              <w:t xml:space="preserve">Table </w:t>
            </w:r>
            <w:r w:rsidR="00145F42">
              <w:rPr>
                <w:noProof/>
              </w:rPr>
              <w:t>34</w:t>
            </w:r>
            <w:r w:rsidRPr="00243B7F">
              <w:fldChar w:fldCharType="end"/>
            </w:r>
            <w:r w:rsidRPr="00243B7F">
              <w:t>)</w:t>
            </w:r>
          </w:p>
        </w:tc>
      </w:tr>
      <w:tr w:rsidR="00F5281B" w14:paraId="2F719BCF" w14:textId="77777777">
        <w:tc>
          <w:tcPr>
            <w:tcW w:w="1098" w:type="pct"/>
          </w:tcPr>
          <w:p w14:paraId="509C7463" w14:textId="77777777" w:rsidR="00F5281B" w:rsidRDefault="00F5281B">
            <w:pPr>
              <w:pStyle w:val="Tablebody"/>
            </w:pPr>
            <w:r>
              <w:t>Starting age</w:t>
            </w:r>
          </w:p>
        </w:tc>
        <w:tc>
          <w:tcPr>
            <w:tcW w:w="1208" w:type="pct"/>
          </w:tcPr>
          <w:p w14:paraId="1D29DBE6" w14:textId="77777777" w:rsidR="00F5281B" w:rsidRDefault="00F5281B">
            <w:pPr>
              <w:pStyle w:val="Tablebody"/>
            </w:pPr>
            <w:r w:rsidRPr="00B94BFB">
              <w:t xml:space="preserve">57 </w:t>
            </w:r>
            <w:r>
              <w:t>years</w:t>
            </w:r>
          </w:p>
        </w:tc>
        <w:tc>
          <w:tcPr>
            <w:tcW w:w="2694" w:type="pct"/>
          </w:tcPr>
          <w:p w14:paraId="69E5C98A" w14:textId="39A4EAE6" w:rsidR="00F5281B" w:rsidRDefault="00F5281B">
            <w:pPr>
              <w:pStyle w:val="Tablebody"/>
            </w:pPr>
            <w:r>
              <w:t xml:space="preserve">Section </w:t>
            </w:r>
            <w:r>
              <w:fldChar w:fldCharType="begin"/>
            </w:r>
            <w:r>
              <w:instrText xml:space="preserve"> REF _Ref99729159 \r \h </w:instrText>
            </w:r>
            <w:r>
              <w:fldChar w:fldCharType="separate"/>
            </w:r>
            <w:r w:rsidR="00145F42">
              <w:t>B.3.3.1</w:t>
            </w:r>
            <w:r>
              <w:fldChar w:fldCharType="end"/>
            </w:r>
            <w:r>
              <w:t xml:space="preserve"> </w:t>
            </w:r>
            <w:r w:rsidRPr="00243B7F">
              <w:t>(</w:t>
            </w:r>
            <w:r w:rsidRPr="00243B7F">
              <w:rPr>
                <w:highlight w:val="green"/>
              </w:rPr>
              <w:fldChar w:fldCharType="begin"/>
            </w:r>
            <w:r w:rsidRPr="00243B7F">
              <w:instrText xml:space="preserve"> REF _Ref96104090 \h </w:instrText>
            </w:r>
            <w:r w:rsidRPr="003C648C">
              <w:rPr>
                <w:highlight w:val="green"/>
              </w:rPr>
              <w:instrText xml:space="preserve"> \* MERGEFORMAT </w:instrText>
            </w:r>
            <w:r w:rsidRPr="00243B7F">
              <w:rPr>
                <w:highlight w:val="green"/>
              </w:rPr>
            </w:r>
            <w:r w:rsidRPr="00243B7F">
              <w:rPr>
                <w:highlight w:val="green"/>
              </w:rPr>
              <w:fldChar w:fldCharType="separate"/>
            </w:r>
            <w:r w:rsidR="00145F42">
              <w:t xml:space="preserve">Table </w:t>
            </w:r>
            <w:r w:rsidR="00145F42">
              <w:rPr>
                <w:noProof/>
              </w:rPr>
              <w:t>34</w:t>
            </w:r>
            <w:r w:rsidRPr="00243B7F">
              <w:rPr>
                <w:highlight w:val="green"/>
              </w:rPr>
              <w:fldChar w:fldCharType="end"/>
            </w:r>
            <w:r w:rsidRPr="00243B7F">
              <w:t>)</w:t>
            </w:r>
          </w:p>
        </w:tc>
      </w:tr>
    </w:tbl>
    <w:p w14:paraId="34732486" w14:textId="77777777" w:rsidR="00F5281B" w:rsidRDefault="00F5281B" w:rsidP="00F5281B">
      <w:pPr>
        <w:pStyle w:val="Footnotes"/>
      </w:pPr>
      <w:r>
        <w:t>Abbreviations: FAS, full analysis set; QALY, quality-adjusted life-year.</w:t>
      </w:r>
    </w:p>
    <w:p w14:paraId="404CF7BB" w14:textId="29609049" w:rsidR="00F5281B" w:rsidRDefault="00F5281B" w:rsidP="00F5281B">
      <w:pPr>
        <w:pStyle w:val="Body"/>
      </w:pPr>
      <w:r>
        <w:t xml:space="preserve">Based on the above, the absolute QALY shortfall (AS) is </w:t>
      </w:r>
      <w:r w:rsidRPr="001238FE">
        <w:t xml:space="preserve">estimated to be </w:t>
      </w:r>
      <w:r w:rsidR="00294FDC" w:rsidRPr="00294FDC">
        <w:rPr>
          <w:color w:val="000000"/>
          <w:highlight w:val="black"/>
        </w:rPr>
        <w:t>xxxxx</w:t>
      </w:r>
      <w:r>
        <w:t xml:space="preserve"> and the</w:t>
      </w:r>
      <w:r w:rsidRPr="00B94BFB">
        <w:t xml:space="preserve"> </w:t>
      </w:r>
      <w:r w:rsidRPr="001238FE">
        <w:t>proportional</w:t>
      </w:r>
      <w:r>
        <w:t xml:space="preserve"> shortfall (PS) is estimated to be </w:t>
      </w:r>
      <w:r w:rsidR="00294FDC" w:rsidRPr="00294FDC">
        <w:rPr>
          <w:color w:val="000000"/>
          <w:highlight w:val="black"/>
        </w:rPr>
        <w:t>xxxxxx</w:t>
      </w:r>
      <w:r>
        <w:t xml:space="preserve"> (</w:t>
      </w:r>
      <w:r w:rsidR="00C01871" w:rsidRPr="00F710CB">
        <w:rPr>
          <w:b/>
          <w:bCs/>
        </w:rPr>
        <w:fldChar w:fldCharType="begin"/>
      </w:r>
      <w:r w:rsidR="00C01871" w:rsidRPr="00F710CB">
        <w:rPr>
          <w:b/>
          <w:bCs/>
        </w:rPr>
        <w:instrText xml:space="preserve"> REF _Ref129302283 \h </w:instrText>
      </w:r>
      <w:r w:rsidR="00C01871">
        <w:rPr>
          <w:b/>
          <w:bCs/>
        </w:rPr>
        <w:instrText xml:space="preserve"> \* MERGEFORMAT </w:instrText>
      </w:r>
      <w:r w:rsidR="00C01871" w:rsidRPr="00F710CB">
        <w:rPr>
          <w:b/>
          <w:bCs/>
        </w:rPr>
      </w:r>
      <w:r w:rsidR="00C01871" w:rsidRPr="00F710CB">
        <w:rPr>
          <w:b/>
          <w:bCs/>
        </w:rPr>
        <w:fldChar w:fldCharType="separate"/>
      </w:r>
      <w:r w:rsidR="00145F42" w:rsidRPr="00145F42">
        <w:rPr>
          <w:b/>
          <w:bCs/>
        </w:rPr>
        <w:t xml:space="preserve">Table </w:t>
      </w:r>
      <w:r w:rsidR="00145F42" w:rsidRPr="00145F42">
        <w:rPr>
          <w:b/>
          <w:bCs/>
          <w:noProof/>
        </w:rPr>
        <w:t>64</w:t>
      </w:r>
      <w:r w:rsidR="00C01871" w:rsidRPr="00F710CB">
        <w:rPr>
          <w:b/>
          <w:bCs/>
        </w:rPr>
        <w:fldChar w:fldCharType="end"/>
      </w:r>
      <w:r w:rsidRPr="003C648C">
        <w:t>)</w:t>
      </w:r>
      <w:r>
        <w:t>. The results show that this appraisal meets the threshold of a QALY weight of 1.2 for both AS and PS under the current NICE cut-off threshold criteria</w:t>
      </w:r>
      <w:r w:rsidR="00E46808">
        <w:t>.</w:t>
      </w:r>
    </w:p>
    <w:p w14:paraId="63C88C9C" w14:textId="0D9D63D8" w:rsidR="00F5281B" w:rsidRDefault="00F5281B" w:rsidP="00F5281B">
      <w:pPr>
        <w:pStyle w:val="Caption"/>
      </w:pPr>
      <w:bookmarkStart w:id="746" w:name="_Ref129302283"/>
      <w:bookmarkStart w:id="747" w:name="_Toc129351039"/>
      <w:r>
        <w:t xml:space="preserve">Table </w:t>
      </w:r>
      <w:r>
        <w:fldChar w:fldCharType="begin"/>
      </w:r>
      <w:r>
        <w:instrText>SEQ Table \* ARABIC</w:instrText>
      </w:r>
      <w:r>
        <w:fldChar w:fldCharType="separate"/>
      </w:r>
      <w:r w:rsidR="00145F42">
        <w:rPr>
          <w:noProof/>
        </w:rPr>
        <w:t>64</w:t>
      </w:r>
      <w:r>
        <w:fldChar w:fldCharType="end"/>
      </w:r>
      <w:bookmarkEnd w:id="746"/>
      <w:r>
        <w:t>: Results of the QALY shortfall analysis | FAS population</w:t>
      </w:r>
      <w:bookmarkEnd w:id="747"/>
    </w:p>
    <w:tbl>
      <w:tblPr>
        <w:tblStyle w:val="Generaltable"/>
        <w:tblW w:w="5000" w:type="pct"/>
        <w:tblCellMar>
          <w:left w:w="57" w:type="dxa"/>
          <w:right w:w="57" w:type="dxa"/>
        </w:tblCellMar>
        <w:tblLook w:val="04A0" w:firstRow="1" w:lastRow="0" w:firstColumn="1" w:lastColumn="0" w:noHBand="0" w:noVBand="1"/>
      </w:tblPr>
      <w:tblGrid>
        <w:gridCol w:w="2689"/>
        <w:gridCol w:w="1275"/>
        <w:gridCol w:w="1985"/>
        <w:gridCol w:w="2126"/>
        <w:gridCol w:w="941"/>
      </w:tblGrid>
      <w:tr w:rsidR="00F5281B" w14:paraId="3ABCE822" w14:textId="77777777">
        <w:trPr>
          <w:cnfStyle w:val="100000000000" w:firstRow="1" w:lastRow="0" w:firstColumn="0" w:lastColumn="0" w:oddVBand="0" w:evenVBand="0" w:oddHBand="0" w:evenHBand="0" w:firstRowFirstColumn="0" w:firstRowLastColumn="0" w:lastRowFirstColumn="0" w:lastRowLastColumn="0"/>
        </w:trPr>
        <w:tc>
          <w:tcPr>
            <w:tcW w:w="1491" w:type="pct"/>
            <w:shd w:val="clear" w:color="auto" w:fill="F2F2F2" w:themeFill="background1" w:themeFillShade="F2"/>
            <w:vAlign w:val="center"/>
          </w:tcPr>
          <w:p w14:paraId="1FC7280C" w14:textId="77777777" w:rsidR="00F5281B" w:rsidRPr="003C574F" w:rsidRDefault="00F5281B">
            <w:pPr>
              <w:pStyle w:val="Tableheading"/>
              <w:rPr>
                <w:lang w:val="fr-FR"/>
              </w:rPr>
            </w:pPr>
            <w:r>
              <w:rPr>
                <w:lang w:val="fr-FR"/>
              </w:rPr>
              <w:t>G</w:t>
            </w:r>
            <w:r w:rsidRPr="003C574F">
              <w:rPr>
                <w:lang w:val="fr-FR"/>
              </w:rPr>
              <w:t>eneral population QAL</w:t>
            </w:r>
            <w:r>
              <w:rPr>
                <w:lang w:val="fr-FR"/>
              </w:rPr>
              <w:t>Y</w:t>
            </w:r>
            <w:r w:rsidRPr="003C574F">
              <w:rPr>
                <w:lang w:val="fr-FR"/>
              </w:rPr>
              <w:t xml:space="preserve"> source </w:t>
            </w:r>
          </w:p>
        </w:tc>
        <w:tc>
          <w:tcPr>
            <w:tcW w:w="707" w:type="pct"/>
            <w:shd w:val="clear" w:color="auto" w:fill="F2F2F2" w:themeFill="background1" w:themeFillShade="F2"/>
            <w:vAlign w:val="center"/>
          </w:tcPr>
          <w:p w14:paraId="36581300" w14:textId="77777777" w:rsidR="00F5281B" w:rsidRDefault="00F5281B">
            <w:pPr>
              <w:pStyle w:val="Tableheading"/>
            </w:pPr>
            <w:r>
              <w:t>Expected total QALYs for the general population</w:t>
            </w:r>
          </w:p>
        </w:tc>
        <w:tc>
          <w:tcPr>
            <w:tcW w:w="1101" w:type="pct"/>
            <w:shd w:val="clear" w:color="auto" w:fill="F2F2F2" w:themeFill="background1" w:themeFillShade="F2"/>
            <w:vAlign w:val="center"/>
          </w:tcPr>
          <w:p w14:paraId="6BDDBB24" w14:textId="77777777" w:rsidR="00F5281B" w:rsidRDefault="00F5281B">
            <w:pPr>
              <w:pStyle w:val="Tableheading"/>
            </w:pPr>
            <w:r>
              <w:t>Total discounted QALYs that people living with a condition would be expected to have with current treatment*</w:t>
            </w:r>
          </w:p>
        </w:tc>
        <w:tc>
          <w:tcPr>
            <w:tcW w:w="1179" w:type="pct"/>
            <w:shd w:val="clear" w:color="auto" w:fill="F2F2F2" w:themeFill="background1" w:themeFillShade="F2"/>
            <w:vAlign w:val="center"/>
          </w:tcPr>
          <w:p w14:paraId="3461539B" w14:textId="77777777" w:rsidR="00F5281B" w:rsidRDefault="00F5281B">
            <w:pPr>
              <w:pStyle w:val="Tableheading"/>
            </w:pPr>
            <w:r>
              <w:t>QALY shortfall</w:t>
            </w:r>
          </w:p>
        </w:tc>
        <w:tc>
          <w:tcPr>
            <w:tcW w:w="522" w:type="pct"/>
            <w:shd w:val="clear" w:color="auto" w:fill="F2F2F2" w:themeFill="background1" w:themeFillShade="F2"/>
            <w:vAlign w:val="center"/>
          </w:tcPr>
          <w:p w14:paraId="14D14125" w14:textId="77777777" w:rsidR="00F5281B" w:rsidRDefault="00F5281B">
            <w:pPr>
              <w:pStyle w:val="Tableheading"/>
            </w:pPr>
            <w:r>
              <w:t>QALY weight</w:t>
            </w:r>
            <w:r w:rsidRPr="00F62717">
              <w:rPr>
                <w:rFonts w:cs="Arial"/>
                <w:vertAlign w:val="superscript"/>
              </w:rPr>
              <w:t>†</w:t>
            </w:r>
          </w:p>
        </w:tc>
      </w:tr>
      <w:tr w:rsidR="00F5281B" w14:paraId="56C6D726" w14:textId="77777777">
        <w:tc>
          <w:tcPr>
            <w:tcW w:w="1491" w:type="pct"/>
            <w:shd w:val="clear" w:color="auto" w:fill="F2F2F2" w:themeFill="background1" w:themeFillShade="F2"/>
            <w:vAlign w:val="center"/>
          </w:tcPr>
          <w:p w14:paraId="7C2222F6" w14:textId="77777777" w:rsidR="00F5281B" w:rsidRPr="00302213" w:rsidRDefault="00F5281B">
            <w:pPr>
              <w:pStyle w:val="Tablebody"/>
              <w:rPr>
                <w:lang w:val="da-DK"/>
              </w:rPr>
            </w:pPr>
            <w:r w:rsidRPr="00302213">
              <w:rPr>
                <w:b/>
                <w:lang w:val="da-DK"/>
              </w:rPr>
              <w:t>Reference case:</w:t>
            </w:r>
            <w:r w:rsidRPr="00302213">
              <w:rPr>
                <w:lang w:val="da-DK"/>
              </w:rPr>
              <w:t xml:space="preserve"> MVH value set + HSE 2014 ALDVMM [Hernandez Alava M, et al.]</w:t>
            </w:r>
          </w:p>
        </w:tc>
        <w:tc>
          <w:tcPr>
            <w:tcW w:w="707" w:type="pct"/>
            <w:vAlign w:val="center"/>
          </w:tcPr>
          <w:p w14:paraId="44A42390" w14:textId="77777777" w:rsidR="00F5281B" w:rsidRPr="00B94BFB" w:rsidRDefault="00F5281B">
            <w:pPr>
              <w:pStyle w:val="Tablebody"/>
            </w:pPr>
            <w:r>
              <w:t>13.85</w:t>
            </w:r>
          </w:p>
        </w:tc>
        <w:tc>
          <w:tcPr>
            <w:tcW w:w="1101" w:type="pct"/>
            <w:vAlign w:val="center"/>
          </w:tcPr>
          <w:p w14:paraId="67F5303D" w14:textId="30945BD7" w:rsidR="00F5281B" w:rsidRPr="00294FDC" w:rsidRDefault="00294FDC">
            <w:pPr>
              <w:pStyle w:val="Tablebody"/>
              <w:rPr>
                <w:color w:val="000000"/>
                <w:highlight w:val="black"/>
              </w:rPr>
            </w:pPr>
            <w:r w:rsidRPr="00294FDC">
              <w:rPr>
                <w:color w:val="000000"/>
                <w:highlight w:val="black"/>
              </w:rPr>
              <w:t>xxxx</w:t>
            </w:r>
            <w:r w:rsidR="00F5281B" w:rsidRPr="00294FDC">
              <w:rPr>
                <w:color w:val="000000"/>
                <w:highlight w:val="black"/>
              </w:rPr>
              <w:t xml:space="preserve"> </w:t>
            </w:r>
          </w:p>
        </w:tc>
        <w:tc>
          <w:tcPr>
            <w:tcW w:w="1179" w:type="pct"/>
            <w:vAlign w:val="center"/>
          </w:tcPr>
          <w:p w14:paraId="444887B3" w14:textId="3759E848" w:rsidR="00F5281B" w:rsidRDefault="00F5281B">
            <w:pPr>
              <w:pStyle w:val="Tablebody"/>
            </w:pPr>
            <w:r>
              <w:t xml:space="preserve">Absolute: </w:t>
            </w:r>
            <w:r w:rsidR="00294FDC" w:rsidRPr="00294FDC">
              <w:rPr>
                <w:color w:val="000000"/>
                <w:highlight w:val="black"/>
              </w:rPr>
              <w:t>xxxxx</w:t>
            </w:r>
          </w:p>
          <w:p w14:paraId="2D8ABB51" w14:textId="636A20D7" w:rsidR="00F5281B" w:rsidRPr="00E717EE" w:rsidRDefault="00F5281B">
            <w:pPr>
              <w:pStyle w:val="Tablebody"/>
            </w:pPr>
            <w:r>
              <w:t xml:space="preserve">Proportional: </w:t>
            </w:r>
            <w:r w:rsidR="00294FDC" w:rsidRPr="00294FDC">
              <w:rPr>
                <w:color w:val="000000"/>
                <w:highlight w:val="black"/>
              </w:rPr>
              <w:t>xxxxx</w:t>
            </w:r>
            <w:r>
              <w:t>%</w:t>
            </w:r>
          </w:p>
        </w:tc>
        <w:tc>
          <w:tcPr>
            <w:tcW w:w="522" w:type="pct"/>
            <w:vAlign w:val="center"/>
          </w:tcPr>
          <w:p w14:paraId="3E40CB5F" w14:textId="77777777" w:rsidR="00F5281B" w:rsidRDefault="00F5281B">
            <w:pPr>
              <w:pStyle w:val="Tablebody"/>
            </w:pPr>
            <w:r>
              <w:t>1.2x</w:t>
            </w:r>
          </w:p>
        </w:tc>
      </w:tr>
    </w:tbl>
    <w:p w14:paraId="2538AC44" w14:textId="4D981D5A" w:rsidR="00F5281B" w:rsidRPr="00004098" w:rsidRDefault="00F5281B" w:rsidP="00F5281B">
      <w:pPr>
        <w:keepNext/>
        <w:spacing w:after="0"/>
        <w:rPr>
          <w:sz w:val="18"/>
          <w:szCs w:val="18"/>
        </w:rPr>
      </w:pPr>
      <w:r w:rsidRPr="00004098">
        <w:rPr>
          <w:sz w:val="18"/>
          <w:szCs w:val="18"/>
        </w:rPr>
        <w:t>*Based on the total QALYs in the TPC arm of the company economic model base case for this appraisal.</w:t>
      </w:r>
      <w:r>
        <w:rPr>
          <w:sz w:val="18"/>
          <w:szCs w:val="18"/>
        </w:rPr>
        <w:br/>
      </w:r>
      <w:r w:rsidRPr="00F62717">
        <w:rPr>
          <w:rFonts w:cs="Arial"/>
          <w:sz w:val="18"/>
          <w:szCs w:val="18"/>
          <w:vertAlign w:val="superscript"/>
        </w:rPr>
        <w:t>†</w:t>
      </w:r>
      <w:r>
        <w:rPr>
          <w:sz w:val="18"/>
          <w:szCs w:val="18"/>
        </w:rPr>
        <w:t>All calculations based on the tool developed by Schneider et al., 2021.</w:t>
      </w:r>
      <w:r w:rsidRPr="00377DAA">
        <w:rPr>
          <w:rFonts w:cs="Arial"/>
          <w:sz w:val="18"/>
          <w:szCs w:val="18"/>
        </w:rPr>
        <w:fldChar w:fldCharType="begin"/>
      </w:r>
      <w:r w:rsidR="00CA6345">
        <w:rPr>
          <w:rFonts w:cs="Arial"/>
          <w:sz w:val="18"/>
          <w:szCs w:val="18"/>
        </w:rPr>
        <w:instrText xml:space="preserve"> ADDIN ZOTERO_ITEM CSL_CITATION {"citationID":"9T0pEL7M","properties":{"formattedCitation":"\\super 190\\nosupersub{}","plainCitation":"190","noteIndex":0},"citationItems":[{"id":66275,"uris":["http://zotero.org/groups/4797619/items/ULG2EJIB"],"itemData":{"id":66275,"type":"software","title":"QALY Shortfall Calculator","URL":"https://r4scharr.shinyapps.io/shortfall/","author":[{"family":"Schneider","given":"Paul"},{"family":"McNamara","given":"Simon"},{"family":"Love-Koh","given":"James"},{"family":"Doran","given":"Tim"},{"family":"Gutacker","given":"Nils"}],"issued":{"date-parts":[["2021"]]}}}],"schema":"https://github.com/citation-style-language/schema/raw/master/csl-citation.json"} </w:instrText>
      </w:r>
      <w:r w:rsidRPr="00377DAA">
        <w:rPr>
          <w:rFonts w:cs="Arial"/>
          <w:sz w:val="18"/>
          <w:szCs w:val="18"/>
        </w:rPr>
        <w:fldChar w:fldCharType="separate"/>
      </w:r>
      <w:r w:rsidR="00CA6345" w:rsidRPr="00CA6345">
        <w:rPr>
          <w:rFonts w:cs="Arial"/>
          <w:sz w:val="18"/>
          <w:szCs w:val="24"/>
          <w:vertAlign w:val="superscript"/>
        </w:rPr>
        <w:t>190</w:t>
      </w:r>
      <w:r w:rsidRPr="00377DAA">
        <w:rPr>
          <w:rFonts w:cs="Arial"/>
          <w:sz w:val="18"/>
          <w:szCs w:val="18"/>
        </w:rPr>
        <w:fldChar w:fldCharType="end"/>
      </w:r>
    </w:p>
    <w:p w14:paraId="0A356FEB" w14:textId="77777777" w:rsidR="00F5281B" w:rsidDel="00323252" w:rsidRDefault="00F5281B" w:rsidP="00F5281B">
      <w:pPr>
        <w:pStyle w:val="Footnotes"/>
        <w:keepNext/>
      </w:pPr>
      <w:r>
        <w:t xml:space="preserve">Abbreviations: ALDVVM, </w:t>
      </w:r>
      <w:r w:rsidRPr="00DE2CF6">
        <w:t>adjusted limited dependent variable mixture model</w:t>
      </w:r>
      <w:r>
        <w:t>;</w:t>
      </w:r>
      <w:r w:rsidRPr="00DE2CF6">
        <w:t xml:space="preserve"> </w:t>
      </w:r>
      <w:r>
        <w:t xml:space="preserve">HSE, </w:t>
      </w:r>
      <w:r w:rsidRPr="00004098">
        <w:t>Health Survey for England</w:t>
      </w:r>
      <w:r>
        <w:t>; MVH, York Measurement and Valuation of Health; QALY, quality-adjusted life-year.</w:t>
      </w:r>
      <w:r w:rsidRPr="004D5994">
        <w:t xml:space="preserve"> </w:t>
      </w:r>
    </w:p>
    <w:p w14:paraId="3F133B3A" w14:textId="77777777" w:rsidR="00F5281B" w:rsidRPr="00F210CF" w:rsidRDefault="00F5281B" w:rsidP="00573B08">
      <w:pPr>
        <w:pStyle w:val="Heading3"/>
      </w:pPr>
      <w:r w:rsidRPr="00F210CF">
        <w:t xml:space="preserve">Impact of the loss of end-of-life criteria and relevance of an equivalent 1.7x QALY weighting to this appraisal  </w:t>
      </w:r>
    </w:p>
    <w:p w14:paraId="5FD3E407" w14:textId="6394BA77" w:rsidR="00F5281B" w:rsidRDefault="00F5281B" w:rsidP="00F5281B">
      <w:pPr>
        <w:spacing w:before="100" w:after="200" w:line="276" w:lineRule="auto"/>
      </w:pPr>
      <w:r>
        <w:t xml:space="preserve">As outlined, there is a clear unmet need for effective targeted therapies for patients with </w:t>
      </w:r>
      <w:r w:rsidRPr="00B94BFB">
        <w:t xml:space="preserve">HER2-low u/mBC </w:t>
      </w:r>
      <w:r>
        <w:t xml:space="preserve">after prior chemotherapy in the metastatic setting due to the very poor survival outcomes with currently available treatments. In recognition of the poor life </w:t>
      </w:r>
      <w:r>
        <w:lastRenderedPageBreak/>
        <w:t>expectancy of the population, and the innovation and survival benefit of T-DXd demonstrated in DESTINY-Breast04,</w:t>
      </w:r>
      <w:r w:rsidR="00AB0710" w:rsidRPr="00054570">
        <w:fldChar w:fldCharType="begin"/>
      </w:r>
      <w:r w:rsidR="00CA6345">
        <w:instrText xml:space="preserve"> ADDIN ZOTERO_ITEM CSL_CITATION {"citationID":"IIyCt3Vf","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AB0710" w:rsidRPr="00054570">
        <w:fldChar w:fldCharType="separate"/>
      </w:r>
      <w:r w:rsidR="00AB0710" w:rsidRPr="00FD57F4">
        <w:rPr>
          <w:rFonts w:cs="Arial"/>
          <w:szCs w:val="24"/>
          <w:vertAlign w:val="superscript"/>
        </w:rPr>
        <w:t>6</w:t>
      </w:r>
      <w:r w:rsidR="00AB0710" w:rsidRPr="00054570">
        <w:fldChar w:fldCharType="end"/>
      </w:r>
      <w:r w:rsidR="00AB0710">
        <w:t xml:space="preserve"> t</w:t>
      </w:r>
      <w:r>
        <w:t xml:space="preserve">his appraisal would robustly meet the EOL criteria that NICE previously considered for Technology Appraisals submitted up until as recently as February 2022.   </w:t>
      </w:r>
    </w:p>
    <w:p w14:paraId="5EDFD714" w14:textId="125D1C74" w:rsidR="00F5281B" w:rsidRDefault="00F5281B" w:rsidP="00F5281B">
      <w:pPr>
        <w:pStyle w:val="Body"/>
      </w:pPr>
      <w:r>
        <w:t>In February 2022,</w:t>
      </w:r>
      <w:r>
        <w:fldChar w:fldCharType="begin"/>
      </w:r>
      <w:r>
        <w:instrText xml:space="preserve"> ADDIN ZOTERO_ITEM CSL_CITATION {"citationID":"L2Zj4D0S","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fldChar w:fldCharType="separate"/>
      </w:r>
      <w:r w:rsidRPr="00FD57F4">
        <w:rPr>
          <w:rFonts w:cs="Arial"/>
          <w:szCs w:val="24"/>
          <w:vertAlign w:val="superscript"/>
        </w:rPr>
        <w:t>2</w:t>
      </w:r>
      <w:r>
        <w:fldChar w:fldCharType="end"/>
      </w:r>
      <w:r w:rsidRPr="00C94F6B">
        <w:t xml:space="preserve"> </w:t>
      </w:r>
      <w:r>
        <w:t>NICE changed the way in which it assessed the value of products for severe conditions. Under the new methodology, additional weight is applied to the QALY gain for technologies used in severe conditions, as determined by QALY shortfall in people with vs. without the condition.</w:t>
      </w:r>
      <w:r>
        <w:fldChar w:fldCharType="begin"/>
      </w:r>
      <w:r>
        <w:instrText xml:space="preserve"> ADDIN ZOTERO_ITEM CSL_CITATION {"citationID":"UzMcuZsH","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fldChar w:fldCharType="separate"/>
      </w:r>
      <w:r w:rsidRPr="00FD57F4">
        <w:rPr>
          <w:rFonts w:cs="Arial"/>
          <w:szCs w:val="24"/>
          <w:vertAlign w:val="superscript"/>
        </w:rPr>
        <w:t>2</w:t>
      </w:r>
      <w:r>
        <w:fldChar w:fldCharType="end"/>
      </w:r>
      <w:r w:rsidRPr="00C94F6B">
        <w:t xml:space="preserve"> </w:t>
      </w:r>
      <w:r>
        <w:t xml:space="preserve">According to the new NICE methodology, this appraisal may not qualify for the 1.7 QALY weight.  Daiichi Sankyo consider that a severity modifier weight of x1.2 does not appropriately reflect the severity of patients with </w:t>
      </w:r>
      <w:r w:rsidRPr="00973E51">
        <w:t>HER2-low u/mBC</w:t>
      </w:r>
      <w:r>
        <w:t xml:space="preserve"> after prior chemotherapy</w:t>
      </w:r>
      <w:r w:rsidR="00D47F52">
        <w:t xml:space="preserve">, a </w:t>
      </w:r>
      <w:r>
        <w:t xml:space="preserve">concern </w:t>
      </w:r>
      <w:r w:rsidR="00D47F52">
        <w:t xml:space="preserve">which </w:t>
      </w:r>
      <w:r>
        <w:t xml:space="preserve">was independently raised by a key stakeholder during the scoping consultation process for this topic. </w:t>
      </w:r>
    </w:p>
    <w:p w14:paraId="4C4B01BE" w14:textId="6EED188F" w:rsidR="00F5281B" w:rsidRDefault="004F09FC" w:rsidP="00F5281B">
      <w:pPr>
        <w:pStyle w:val="Body"/>
      </w:pPr>
      <w:r>
        <w:t>Indeed, t</w:t>
      </w:r>
      <w:r w:rsidR="00F5281B">
        <w:t>he current implementation/cut-off thresholds for the NICE severity modifier mean that very few new technologies will qualify for the x1.7 weighting and the discrete categorisation results in a lack of sensitivity in quantifying severity on a scale given the large interval between cut-off thresholds. To highlight this point</w:t>
      </w:r>
      <w:r w:rsidR="008616D8">
        <w:t xml:space="preserve"> for this appraisal</w:t>
      </w:r>
      <w:r w:rsidR="00F5281B">
        <w:t xml:space="preserve">, based on the starting age and sex distribution from </w:t>
      </w:r>
      <w:r w:rsidR="00F5281B" w:rsidRPr="00A07F84">
        <w:t>DESTINY-Breast04</w:t>
      </w:r>
      <w:r w:rsidR="00F5281B">
        <w:t xml:space="preserve">, if the TPC QALYs were 0.70 a 1.2x weighting would be applicable similar to if the TPC QALYs were 2.06. This large interval in TPC QALYs highlights the limitations in how increasing severity is quantified. The base case </w:t>
      </w:r>
      <w:r w:rsidR="007045DB">
        <w:t xml:space="preserve">total </w:t>
      </w:r>
      <w:r w:rsidR="00F5281B">
        <w:t xml:space="preserve">QALYs for TPC in this appraisal (1.36 QALYs) clearly demonstrate that severity is not appropriately captured with a 1.2x weighting.  </w:t>
      </w:r>
    </w:p>
    <w:p w14:paraId="748EA9F1" w14:textId="7BB41290" w:rsidR="00F5281B" w:rsidRDefault="00F5281B" w:rsidP="00F5281B">
      <w:pPr>
        <w:pStyle w:val="Body"/>
      </w:pPr>
      <w:r>
        <w:t xml:space="preserve">This appraisal highlights a case where the previous EOL criteria would have been robustly met, but under the new framework a commensurate x1.7 severity modifier may not be applicable. This inequity could have a significant impact on access to innovative cancer treatments for UK patients. </w:t>
      </w:r>
    </w:p>
    <w:p w14:paraId="30DB1D1B" w14:textId="33760820" w:rsidR="00F5281B" w:rsidRDefault="00F5281B" w:rsidP="00F5281B">
      <w:pPr>
        <w:pStyle w:val="Body"/>
      </w:pPr>
      <w:r w:rsidRPr="00C67C0A">
        <w:t xml:space="preserve">In order to </w:t>
      </w:r>
      <w:r>
        <w:t xml:space="preserve">capture the full extent of the severity of </w:t>
      </w:r>
      <w:r w:rsidRPr="00B94BFB">
        <w:t>HER2-low u/mBC</w:t>
      </w:r>
      <w:r>
        <w:t xml:space="preserve"> </w:t>
      </w:r>
      <w:r w:rsidR="002E5483">
        <w:t>during this initial phase of implementation, monitoring and review of the severity modifier</w:t>
      </w:r>
      <w:r>
        <w:t xml:space="preserve">, Daiichi Sankyo considers that additional flexibilities in the form of a QALY weight of 1.7 equivalent to the previous EOL should be applied in decision-making. This would </w:t>
      </w:r>
      <w:r w:rsidR="002E5483">
        <w:t xml:space="preserve">more </w:t>
      </w:r>
      <w:r>
        <w:t xml:space="preserve">appropriately reflect the severity of the condition based on the poor survival outcomes in HER2-low u/mBC under current standard of care. </w:t>
      </w:r>
    </w:p>
    <w:p w14:paraId="50A8F9B3" w14:textId="2A3559DC" w:rsidR="00F55C08" w:rsidRPr="00E13ACD" w:rsidRDefault="00F55C08" w:rsidP="00F55C08">
      <w:pPr>
        <w:pStyle w:val="Body"/>
      </w:pPr>
      <w:r w:rsidRPr="00E13ACD">
        <w:rPr>
          <w:rFonts w:cs="Arial"/>
        </w:rPr>
        <w:t xml:space="preserve">Additionally, Daiichi Sankyo would like to reiterate the substantial innovation of T-DXd in this indication. </w:t>
      </w:r>
      <w:r w:rsidR="00105215" w:rsidRPr="00E13ACD">
        <w:rPr>
          <w:rFonts w:cs="Arial"/>
        </w:rPr>
        <w:t>A</w:t>
      </w:r>
      <w:r w:rsidR="00106055" w:rsidRPr="00E13ACD">
        <w:rPr>
          <w:rFonts w:cs="Arial"/>
        </w:rPr>
        <w:t>s highlighted by the Innovation Passport</w:t>
      </w:r>
      <w:r w:rsidR="00687A57">
        <w:rPr>
          <w:rFonts w:cs="Arial"/>
        </w:rPr>
        <w:t>,</w:t>
      </w:r>
      <w:r w:rsidR="00106055" w:rsidRPr="00E13ACD">
        <w:rPr>
          <w:rFonts w:cs="Arial"/>
        </w:rPr>
        <w:t xml:space="preserve"> </w:t>
      </w:r>
      <w:r w:rsidRPr="00E13ACD">
        <w:rPr>
          <w:rFonts w:cs="Arial"/>
        </w:rPr>
        <w:t>T-DXd is an innovative therapy and is the first and only HER2-targeted treatment to show a statistically significant efficacy benefit over non-targeted chemotherapy in patients with HER2-low u/mBC</w:t>
      </w:r>
      <w:r w:rsidR="00021117" w:rsidRPr="00E13ACD">
        <w:rPr>
          <w:rFonts w:cs="Arial"/>
        </w:rPr>
        <w:t xml:space="preserve"> </w:t>
      </w:r>
      <w:r w:rsidR="00DB485A" w:rsidRPr="00E13ACD">
        <w:rPr>
          <w:rFonts w:cs="Arial"/>
        </w:rPr>
        <w:t>providing substantial improvement quality and quantity of life</w:t>
      </w:r>
      <w:r w:rsidR="00AD7975">
        <w:rPr>
          <w:rFonts w:cs="Arial"/>
        </w:rPr>
        <w:t>.</w:t>
      </w:r>
      <w:r w:rsidRPr="00E13ACD">
        <w:rPr>
          <w:rFonts w:cs="Arial"/>
        </w:rPr>
        <w:fldChar w:fldCharType="begin"/>
      </w:r>
      <w:r w:rsidR="002313E2">
        <w:rPr>
          <w:rFonts w:cs="Arial"/>
        </w:rPr>
        <w:instrText xml:space="preserve"> ADDIN ZOTERO_ITEM CSL_CITATION {"citationID":"i7hAWU0w","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E13ACD">
        <w:rPr>
          <w:rFonts w:cs="Arial"/>
        </w:rPr>
        <w:fldChar w:fldCharType="separate"/>
      </w:r>
      <w:r w:rsidR="002313E2" w:rsidRPr="002313E2">
        <w:rPr>
          <w:rFonts w:cs="Arial"/>
          <w:szCs w:val="24"/>
          <w:vertAlign w:val="superscript"/>
        </w:rPr>
        <w:t>6</w:t>
      </w:r>
      <w:r w:rsidRPr="00E13ACD">
        <w:rPr>
          <w:rFonts w:cs="Arial"/>
        </w:rPr>
        <w:fldChar w:fldCharType="end"/>
      </w:r>
      <w:r w:rsidRPr="00E13ACD">
        <w:rPr>
          <w:rFonts w:cs="Arial"/>
        </w:rPr>
        <w:t xml:space="preserve"> </w:t>
      </w:r>
      <w:r w:rsidRPr="00E13ACD">
        <w:t xml:space="preserve">T-DXd is therefore a step-change </w:t>
      </w:r>
      <w:r w:rsidR="009C2D90" w:rsidRPr="00E13ACD">
        <w:t>that</w:t>
      </w:r>
      <w:r w:rsidRPr="00E13ACD">
        <w:t xml:space="preserve"> will transform the care of patients with HER2-low u/mBC. This </w:t>
      </w:r>
      <w:r w:rsidR="00687A57">
        <w:t>was</w:t>
      </w:r>
      <w:r w:rsidRPr="00E13ACD">
        <w:t xml:space="preserve"> reflected </w:t>
      </w:r>
      <w:r w:rsidR="00687A57">
        <w:t>by</w:t>
      </w:r>
      <w:r w:rsidRPr="00E13ACD">
        <w:t xml:space="preserve"> comments from UK clinical experts, who informed Daiichi Sankyo that there is a high demand for T-DXd to be made available in HER2-low u/mBC.</w:t>
      </w:r>
    </w:p>
    <w:p w14:paraId="1D99FDA8" w14:textId="51D050C8" w:rsidR="00F5281B" w:rsidRDefault="00F5281B" w:rsidP="00AE3644">
      <w:pPr>
        <w:pStyle w:val="Body"/>
        <w:rPr>
          <w:b/>
          <w:bCs/>
        </w:rPr>
      </w:pPr>
      <w:r>
        <w:t xml:space="preserve">Cost-effectiveness results in </w:t>
      </w:r>
      <w:r w:rsidRPr="003C648C">
        <w:rPr>
          <w:b/>
          <w:bCs/>
        </w:rPr>
        <w:t xml:space="preserve">Section </w:t>
      </w:r>
      <w:r w:rsidRPr="003C648C">
        <w:rPr>
          <w:b/>
          <w:bCs/>
        </w:rPr>
        <w:fldChar w:fldCharType="begin"/>
      </w:r>
      <w:r w:rsidRPr="003C648C">
        <w:rPr>
          <w:b/>
          <w:bCs/>
        </w:rPr>
        <w:instrText xml:space="preserve"> REF _Ref128409371 \r \h </w:instrText>
      </w:r>
      <w:r>
        <w:rPr>
          <w:b/>
          <w:bCs/>
        </w:rPr>
        <w:instrText xml:space="preserve"> \* MERGEFORMAT </w:instrText>
      </w:r>
      <w:r w:rsidRPr="003C648C">
        <w:rPr>
          <w:b/>
          <w:bCs/>
        </w:rPr>
      </w:r>
      <w:r w:rsidRPr="003C648C">
        <w:rPr>
          <w:b/>
          <w:bCs/>
        </w:rPr>
        <w:fldChar w:fldCharType="separate"/>
      </w:r>
      <w:r w:rsidR="00145F42">
        <w:rPr>
          <w:b/>
          <w:bCs/>
        </w:rPr>
        <w:t>B.3.10</w:t>
      </w:r>
      <w:r w:rsidRPr="003C648C">
        <w:rPr>
          <w:b/>
          <w:bCs/>
        </w:rPr>
        <w:fldChar w:fldCharType="end"/>
      </w:r>
      <w:r>
        <w:t xml:space="preserve"> and </w:t>
      </w:r>
      <w:r w:rsidRPr="003C648C">
        <w:rPr>
          <w:b/>
          <w:bCs/>
        </w:rPr>
        <w:t xml:space="preserve">Section </w:t>
      </w:r>
      <w:r w:rsidRPr="003C648C">
        <w:rPr>
          <w:b/>
          <w:bCs/>
        </w:rPr>
        <w:fldChar w:fldCharType="begin"/>
      </w:r>
      <w:r w:rsidRPr="003C648C">
        <w:rPr>
          <w:b/>
          <w:bCs/>
        </w:rPr>
        <w:instrText xml:space="preserve"> REF _Ref128409391 \r \h </w:instrText>
      </w:r>
      <w:r>
        <w:rPr>
          <w:b/>
          <w:bCs/>
        </w:rPr>
        <w:instrText xml:space="preserve"> \* MERGEFORMAT </w:instrText>
      </w:r>
      <w:r w:rsidRPr="003C648C">
        <w:rPr>
          <w:b/>
          <w:bCs/>
        </w:rPr>
      </w:r>
      <w:r w:rsidRPr="003C648C">
        <w:rPr>
          <w:b/>
          <w:bCs/>
        </w:rPr>
        <w:fldChar w:fldCharType="separate"/>
      </w:r>
      <w:r w:rsidR="00145F42">
        <w:rPr>
          <w:b/>
          <w:bCs/>
        </w:rPr>
        <w:t>B.3.11</w:t>
      </w:r>
      <w:r w:rsidRPr="003C648C">
        <w:rPr>
          <w:b/>
          <w:bCs/>
        </w:rPr>
        <w:fldChar w:fldCharType="end"/>
      </w:r>
      <w:r w:rsidRPr="003C648C">
        <w:rPr>
          <w:b/>
          <w:bCs/>
        </w:rPr>
        <w:t xml:space="preserve"> </w:t>
      </w:r>
      <w:r>
        <w:t>have been presented with no severity modifier applied.</w:t>
      </w:r>
      <w:r w:rsidRPr="00C67C0A">
        <w:t xml:space="preserve"> </w:t>
      </w:r>
      <w:r>
        <w:t xml:space="preserve">Base case and scenario results with 1.2x severity modifier and 1.7x severity modifier applied are presented in </w:t>
      </w:r>
      <w:r w:rsidRPr="00512D1A">
        <w:rPr>
          <w:b/>
          <w:bCs/>
        </w:rPr>
        <w:t>Appendix P</w:t>
      </w:r>
      <w:r>
        <w:rPr>
          <w:b/>
          <w:bCs/>
        </w:rPr>
        <w:t>.</w:t>
      </w:r>
    </w:p>
    <w:p w14:paraId="6B80C5D9" w14:textId="77777777" w:rsidR="00BE6A50" w:rsidRDefault="00BE6A50" w:rsidP="00AE3644">
      <w:pPr>
        <w:pStyle w:val="Body"/>
      </w:pPr>
    </w:p>
    <w:p w14:paraId="4321BE75" w14:textId="77777777" w:rsidR="00183ED4" w:rsidRPr="00F33AE1" w:rsidRDefault="00183ED4" w:rsidP="00183ED4">
      <w:pPr>
        <w:pStyle w:val="Heading2"/>
      </w:pPr>
      <w:bookmarkStart w:id="748" w:name="_Toc98924680"/>
      <w:bookmarkStart w:id="749" w:name="_Toc127006619"/>
      <w:bookmarkStart w:id="750" w:name="_Toc129350907"/>
      <w:r w:rsidRPr="00F33AE1">
        <w:lastRenderedPageBreak/>
        <w:t>Uncertainty</w:t>
      </w:r>
      <w:bookmarkEnd w:id="748"/>
      <w:bookmarkEnd w:id="749"/>
      <w:bookmarkEnd w:id="750"/>
      <w:r w:rsidRPr="00F33AE1">
        <w:t xml:space="preserve"> </w:t>
      </w:r>
    </w:p>
    <w:p w14:paraId="009472D6" w14:textId="34480143" w:rsidR="00183ED4" w:rsidRDefault="00183ED4" w:rsidP="00183ED4">
      <w:pPr>
        <w:pStyle w:val="Body"/>
      </w:pPr>
      <w:r>
        <w:t>In DESTINY-Breast0</w:t>
      </w:r>
      <w:r w:rsidRPr="00B94BFB">
        <w:t>4</w:t>
      </w:r>
      <w:r>
        <w:t>, T-</w:t>
      </w:r>
      <w:r w:rsidRPr="00F33AE1">
        <w:t>DXd demonstrated</w:t>
      </w:r>
      <w:r>
        <w:t xml:space="preserve"> </w:t>
      </w:r>
      <w:r w:rsidRPr="00B94BFB">
        <w:t>substantial, statistically and clinically significant improvements in PFS and OS compared with TPC in the FAS.</w:t>
      </w:r>
      <w:r w:rsidRPr="00B94BFB">
        <w:fldChar w:fldCharType="begin"/>
      </w:r>
      <w:r w:rsidR="00CA6345">
        <w:instrText xml:space="preserve"> ADDIN ZOTERO_ITEM CSL_CITATION {"citationID":"1UciLy52","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94BFB">
        <w:fldChar w:fldCharType="separate"/>
      </w:r>
      <w:r w:rsidR="00FD57F4" w:rsidRPr="00FD57F4">
        <w:rPr>
          <w:rFonts w:cs="Arial"/>
          <w:szCs w:val="24"/>
          <w:vertAlign w:val="superscript"/>
        </w:rPr>
        <w:t>7</w:t>
      </w:r>
      <w:r w:rsidRPr="00B94BFB">
        <w:fldChar w:fldCharType="end"/>
      </w:r>
      <w:r w:rsidRPr="00B94BFB">
        <w:t xml:space="preserve"> </w:t>
      </w:r>
      <w:r w:rsidRPr="00B94BFB">
        <w:rPr>
          <w:rFonts w:cs="Arial"/>
        </w:rPr>
        <w:t>T-DXd was associated with significantly longer PFS (9.9 vs. 5.1 months; HR: 0.50; 95% CI: 0.40, 0.63; p&lt;0.001) and OS (23.4 vs. 16.8 months; HR: 0.64, 95% CI: 0.49, 0.84, p=0.001) compared with TPC.</w:t>
      </w:r>
      <w:r w:rsidRPr="00B94BFB">
        <w:fldChar w:fldCharType="begin"/>
      </w:r>
      <w:r w:rsidR="00CA6345">
        <w:instrText xml:space="preserve"> ADDIN ZOTERO_ITEM CSL_CITATION {"citationID":"wGMOiB9q","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94BFB">
        <w:fldChar w:fldCharType="separate"/>
      </w:r>
      <w:r w:rsidR="00FD57F4" w:rsidRPr="00FD57F4">
        <w:rPr>
          <w:rFonts w:cs="Arial"/>
          <w:szCs w:val="24"/>
          <w:vertAlign w:val="superscript"/>
        </w:rPr>
        <w:t>7</w:t>
      </w:r>
      <w:r w:rsidRPr="00B94BFB">
        <w:fldChar w:fldCharType="end"/>
      </w:r>
      <w:r w:rsidRPr="00B94BFB">
        <w:t xml:space="preserve"> Results were consistent across subgroups.</w:t>
      </w:r>
      <w:r w:rsidRPr="00B94BFB">
        <w:fldChar w:fldCharType="begin"/>
      </w:r>
      <w:r w:rsidR="00CA6345">
        <w:instrText xml:space="preserve"> ADDIN ZOTERO_ITEM CSL_CITATION {"citationID":"mwMiRk7j","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94BFB">
        <w:fldChar w:fldCharType="separate"/>
      </w:r>
      <w:r w:rsidR="00FD57F4" w:rsidRPr="00FD57F4">
        <w:rPr>
          <w:rFonts w:cs="Arial"/>
          <w:szCs w:val="24"/>
          <w:vertAlign w:val="superscript"/>
        </w:rPr>
        <w:t>7</w:t>
      </w:r>
      <w:r w:rsidRPr="00B94BFB">
        <w:fldChar w:fldCharType="end"/>
      </w:r>
    </w:p>
    <w:p w14:paraId="5A063789" w14:textId="2335BA5C" w:rsidR="00183ED4" w:rsidRDefault="00183ED4" w:rsidP="00183ED4">
      <w:pPr>
        <w:pStyle w:val="Body"/>
      </w:pPr>
      <w:r w:rsidRPr="005265E8">
        <w:t xml:space="preserve">The model base case </w:t>
      </w:r>
      <w:r w:rsidRPr="004B2D64">
        <w:t>has been informed by clinical and health economic expert opinion as well as external validation</w:t>
      </w:r>
      <w:r>
        <w:t xml:space="preserve"> (See Section </w:t>
      </w:r>
      <w:r>
        <w:fldChar w:fldCharType="begin"/>
      </w:r>
      <w:r>
        <w:instrText xml:space="preserve"> REF _Ref126770683 \n \h </w:instrText>
      </w:r>
      <w:r>
        <w:fldChar w:fldCharType="separate"/>
      </w:r>
      <w:r w:rsidR="00145F42">
        <w:t>B.3.14</w:t>
      </w:r>
      <w:r>
        <w:fldChar w:fldCharType="end"/>
      </w:r>
      <w:r>
        <w:t>)</w:t>
      </w:r>
      <w:r w:rsidRPr="00DB29BA">
        <w:t>.</w:t>
      </w:r>
      <w:r w:rsidRPr="004B2D64">
        <w:t xml:space="preserve"> </w:t>
      </w:r>
      <w:r w:rsidRPr="004B2D64" w:rsidDel="00043DE6">
        <w:t>Extensive</w:t>
      </w:r>
      <w:r w:rsidRPr="006F315C" w:rsidDel="00043DE6">
        <w:t xml:space="preserve"> </w:t>
      </w:r>
      <w:r w:rsidRPr="006F315C">
        <w:t>sensitivity analyses</w:t>
      </w:r>
      <w:r w:rsidRPr="006F315C" w:rsidDel="00043DE6">
        <w:t xml:space="preserve"> have been performed to test the structural and parameter uncertainty with a summary of </w:t>
      </w:r>
      <w:r w:rsidRPr="006F315C" w:rsidDel="009629CD">
        <w:t>components and</w:t>
      </w:r>
      <w:r w:rsidRPr="006F315C" w:rsidDel="00043DE6">
        <w:t xml:space="preserve"> approaches tested provided in</w:t>
      </w:r>
      <w:r w:rsidRPr="006F315C">
        <w:t xml:space="preserve"> </w:t>
      </w:r>
      <w:r w:rsidRPr="003C648C">
        <w:rPr>
          <w:b/>
          <w:bCs/>
        </w:rPr>
        <w:fldChar w:fldCharType="begin"/>
      </w:r>
      <w:r w:rsidRPr="003C648C">
        <w:rPr>
          <w:b/>
          <w:bCs/>
        </w:rPr>
        <w:instrText xml:space="preserve"> REF _Ref89853148 \h </w:instrText>
      </w:r>
      <w:r w:rsidR="0059606E">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5</w:t>
      </w:r>
      <w:r w:rsidRPr="003C648C">
        <w:rPr>
          <w:b/>
          <w:bCs/>
        </w:rPr>
        <w:fldChar w:fldCharType="end"/>
      </w:r>
      <w:r>
        <w:t xml:space="preserve"> (see Section </w:t>
      </w:r>
      <w:r>
        <w:fldChar w:fldCharType="begin"/>
      </w:r>
      <w:r>
        <w:instrText xml:space="preserve"> REF _Ref99729216 \r \h </w:instrText>
      </w:r>
      <w:r>
        <w:fldChar w:fldCharType="separate"/>
      </w:r>
      <w:r w:rsidR="00145F42">
        <w:t>B.3.11</w:t>
      </w:r>
      <w:r>
        <w:fldChar w:fldCharType="end"/>
      </w:r>
      <w:r>
        <w:t xml:space="preserve"> for results). </w:t>
      </w:r>
      <w:r w:rsidRPr="00B94BFB">
        <w:rPr>
          <w:lang w:val="en-US"/>
        </w:rPr>
        <w:t xml:space="preserve">Scenario analyses have also been explored to explore the impact of uncertainty (Section </w:t>
      </w:r>
      <w:r w:rsidRPr="00B94BFB">
        <w:rPr>
          <w:lang w:val="en-US"/>
        </w:rPr>
        <w:fldChar w:fldCharType="begin"/>
      </w:r>
      <w:r w:rsidRPr="00B94BFB">
        <w:rPr>
          <w:lang w:val="en-US"/>
        </w:rPr>
        <w:instrText xml:space="preserve"> REF _Ref119923275 \n \h </w:instrText>
      </w:r>
      <w:r w:rsidRPr="00B94BFB">
        <w:rPr>
          <w:lang w:val="en-US"/>
        </w:rPr>
      </w:r>
      <w:r w:rsidRPr="00B94BFB">
        <w:rPr>
          <w:lang w:val="en-US"/>
        </w:rPr>
        <w:fldChar w:fldCharType="separate"/>
      </w:r>
      <w:r w:rsidR="00145F42">
        <w:rPr>
          <w:lang w:val="en-US"/>
        </w:rPr>
        <w:t>B.3.11.3</w:t>
      </w:r>
      <w:r w:rsidRPr="00B94BFB">
        <w:rPr>
          <w:lang w:val="en-US"/>
        </w:rPr>
        <w:fldChar w:fldCharType="end"/>
      </w:r>
      <w:r w:rsidRPr="00B94BFB">
        <w:rPr>
          <w:lang w:val="en-US"/>
        </w:rPr>
        <w:t>)</w:t>
      </w:r>
      <w:r>
        <w:rPr>
          <w:lang w:val="en-US"/>
        </w:rPr>
        <w:t>.</w:t>
      </w:r>
      <w:r>
        <w:t xml:space="preserve"> </w:t>
      </w:r>
    </w:p>
    <w:p w14:paraId="3B8D5AAA" w14:textId="24AC68B3" w:rsidR="00183ED4" w:rsidRDefault="00183ED4" w:rsidP="00183ED4">
      <w:pPr>
        <w:pStyle w:val="Caption"/>
      </w:pPr>
      <w:bookmarkStart w:id="751" w:name="_Ref89853148"/>
      <w:bookmarkStart w:id="752" w:name="_Toc127006694"/>
      <w:bookmarkStart w:id="753" w:name="_Toc129351040"/>
      <w:r>
        <w:t xml:space="preserve">Table </w:t>
      </w:r>
      <w:r>
        <w:fldChar w:fldCharType="begin"/>
      </w:r>
      <w:r>
        <w:instrText>SEQ Table \* ARABIC</w:instrText>
      </w:r>
      <w:r>
        <w:fldChar w:fldCharType="separate"/>
      </w:r>
      <w:r w:rsidR="00145F42">
        <w:rPr>
          <w:noProof/>
        </w:rPr>
        <w:t>65</w:t>
      </w:r>
      <w:r>
        <w:fldChar w:fldCharType="end"/>
      </w:r>
      <w:bookmarkEnd w:id="751"/>
      <w:r>
        <w:t>: Summary of variables applied and tested in economic model</w:t>
      </w:r>
      <w:bookmarkEnd w:id="752"/>
      <w:bookmarkEnd w:id="753"/>
    </w:p>
    <w:tbl>
      <w:tblPr>
        <w:tblStyle w:val="TableGrid"/>
        <w:tblW w:w="4867" w:type="pct"/>
        <w:tblLayout w:type="fixed"/>
        <w:tblCellMar>
          <w:left w:w="57" w:type="dxa"/>
          <w:right w:w="57" w:type="dxa"/>
        </w:tblCellMar>
        <w:tblLook w:val="04A0" w:firstRow="1" w:lastRow="0" w:firstColumn="1" w:lastColumn="0" w:noHBand="0" w:noVBand="1"/>
      </w:tblPr>
      <w:tblGrid>
        <w:gridCol w:w="1563"/>
        <w:gridCol w:w="2643"/>
        <w:gridCol w:w="1522"/>
        <w:gridCol w:w="1524"/>
        <w:gridCol w:w="1524"/>
      </w:tblGrid>
      <w:tr w:rsidR="008E0264" w:rsidRPr="00F356F4" w14:paraId="13EC3326" w14:textId="77777777" w:rsidTr="00F710CB">
        <w:trPr>
          <w:tblHeader/>
        </w:trPr>
        <w:tc>
          <w:tcPr>
            <w:tcW w:w="890" w:type="pct"/>
            <w:shd w:val="clear" w:color="auto" w:fill="D9D9D9" w:themeFill="background1" w:themeFillShade="D9"/>
            <w:vAlign w:val="center"/>
          </w:tcPr>
          <w:p w14:paraId="0F2354FE" w14:textId="77777777" w:rsidR="008E0264" w:rsidRPr="00F94F94" w:rsidRDefault="008E0264">
            <w:pPr>
              <w:pStyle w:val="NICETableHeader"/>
              <w:keepNext w:val="0"/>
            </w:pPr>
            <w:r w:rsidRPr="00F94F94">
              <w:t>Component</w:t>
            </w:r>
          </w:p>
        </w:tc>
        <w:tc>
          <w:tcPr>
            <w:tcW w:w="1506" w:type="pct"/>
            <w:shd w:val="clear" w:color="auto" w:fill="D9D9D9" w:themeFill="background1" w:themeFillShade="D9"/>
            <w:vAlign w:val="center"/>
          </w:tcPr>
          <w:p w14:paraId="59805037" w14:textId="77777777" w:rsidR="008E0264" w:rsidRPr="00F94F94" w:rsidRDefault="008E0264">
            <w:pPr>
              <w:pStyle w:val="NICETableHeader"/>
              <w:keepNext w:val="0"/>
            </w:pPr>
            <w:r w:rsidRPr="00F94F94">
              <w:t>Parameter grouping</w:t>
            </w:r>
          </w:p>
        </w:tc>
        <w:tc>
          <w:tcPr>
            <w:tcW w:w="867" w:type="pct"/>
            <w:shd w:val="clear" w:color="auto" w:fill="D9D9D9" w:themeFill="background1" w:themeFillShade="D9"/>
            <w:vAlign w:val="center"/>
          </w:tcPr>
          <w:p w14:paraId="2A9233CF" w14:textId="77777777" w:rsidR="008E0264" w:rsidRPr="00F94F94" w:rsidRDefault="008E0264">
            <w:pPr>
              <w:pStyle w:val="NICETableHeader"/>
              <w:keepNext w:val="0"/>
            </w:pPr>
            <w:r w:rsidRPr="00F94F94">
              <w:t>Tested in OWSA?</w:t>
            </w:r>
          </w:p>
        </w:tc>
        <w:tc>
          <w:tcPr>
            <w:tcW w:w="868" w:type="pct"/>
            <w:shd w:val="clear" w:color="auto" w:fill="D9D9D9" w:themeFill="background1" w:themeFillShade="D9"/>
            <w:vAlign w:val="center"/>
          </w:tcPr>
          <w:p w14:paraId="45DA6045" w14:textId="77777777" w:rsidR="008E0264" w:rsidRPr="00F94F94" w:rsidRDefault="008E0264">
            <w:pPr>
              <w:pStyle w:val="NICETableHeader"/>
              <w:keepNext w:val="0"/>
            </w:pPr>
            <w:r w:rsidRPr="00F94F94">
              <w:t>Tested in PSA?</w:t>
            </w:r>
          </w:p>
        </w:tc>
        <w:tc>
          <w:tcPr>
            <w:tcW w:w="868" w:type="pct"/>
            <w:shd w:val="clear" w:color="auto" w:fill="D9D9D9" w:themeFill="background1" w:themeFillShade="D9"/>
            <w:vAlign w:val="center"/>
          </w:tcPr>
          <w:p w14:paraId="65AC0943" w14:textId="77777777" w:rsidR="008E0264" w:rsidRPr="00F94F94" w:rsidRDefault="008E0264">
            <w:pPr>
              <w:pStyle w:val="NICETableHeader"/>
              <w:keepNext w:val="0"/>
            </w:pPr>
            <w:r w:rsidRPr="00F94F94">
              <w:t>Testing in Scenario analysis?</w:t>
            </w:r>
          </w:p>
        </w:tc>
      </w:tr>
      <w:tr w:rsidR="008E0264" w:rsidRPr="00F356F4" w14:paraId="7E064247" w14:textId="77777777" w:rsidTr="00F710CB">
        <w:tc>
          <w:tcPr>
            <w:tcW w:w="890" w:type="pct"/>
            <w:vMerge w:val="restart"/>
            <w:vAlign w:val="center"/>
          </w:tcPr>
          <w:p w14:paraId="6772EA2E" w14:textId="77777777" w:rsidR="008E0264" w:rsidRPr="00F94F94" w:rsidRDefault="008E0264">
            <w:pPr>
              <w:pStyle w:val="NICETabletext"/>
              <w:keepNext w:val="0"/>
            </w:pPr>
            <w:r w:rsidRPr="00F94F94">
              <w:t>Model settings</w:t>
            </w:r>
          </w:p>
        </w:tc>
        <w:tc>
          <w:tcPr>
            <w:tcW w:w="1506" w:type="pct"/>
            <w:vAlign w:val="center"/>
          </w:tcPr>
          <w:p w14:paraId="3E8EDB73" w14:textId="77777777" w:rsidR="008E0264" w:rsidRPr="00BD7B35" w:rsidRDefault="008E0264">
            <w:pPr>
              <w:pStyle w:val="NICETabletext"/>
              <w:keepNext w:val="0"/>
            </w:pPr>
            <w:r w:rsidRPr="00BD7B35">
              <w:t>Time horizon</w:t>
            </w:r>
          </w:p>
        </w:tc>
        <w:tc>
          <w:tcPr>
            <w:tcW w:w="867" w:type="pct"/>
            <w:vAlign w:val="center"/>
          </w:tcPr>
          <w:p w14:paraId="0985A478" w14:textId="77777777" w:rsidR="008E0264" w:rsidRPr="00BD7B35" w:rsidRDefault="008E0264" w:rsidP="00F710CB">
            <w:pPr>
              <w:pStyle w:val="NICETabletext"/>
              <w:keepNext w:val="0"/>
            </w:pPr>
          </w:p>
        </w:tc>
        <w:tc>
          <w:tcPr>
            <w:tcW w:w="868" w:type="pct"/>
            <w:vAlign w:val="center"/>
          </w:tcPr>
          <w:p w14:paraId="67035354" w14:textId="77777777" w:rsidR="008E0264" w:rsidRPr="00BD7B35" w:rsidRDefault="008E0264" w:rsidP="00F710CB">
            <w:pPr>
              <w:pStyle w:val="NICETabletext"/>
              <w:keepNext w:val="0"/>
            </w:pPr>
          </w:p>
        </w:tc>
        <w:tc>
          <w:tcPr>
            <w:tcW w:w="868" w:type="pct"/>
            <w:vAlign w:val="center"/>
          </w:tcPr>
          <w:p w14:paraId="05A09F27" w14:textId="77777777" w:rsidR="008E0264" w:rsidRPr="00BD7B35" w:rsidRDefault="008E0264" w:rsidP="00F710CB">
            <w:pPr>
              <w:pStyle w:val="NICETabletext"/>
              <w:keepNext w:val="0"/>
              <w:numPr>
                <w:ilvl w:val="0"/>
                <w:numId w:val="53"/>
              </w:numPr>
              <w:rPr>
                <w:rFonts w:eastAsia="Wingdings"/>
              </w:rPr>
            </w:pPr>
          </w:p>
        </w:tc>
      </w:tr>
      <w:tr w:rsidR="008E0264" w:rsidRPr="00F356F4" w14:paraId="2450C43F" w14:textId="77777777" w:rsidTr="00F710CB">
        <w:tc>
          <w:tcPr>
            <w:tcW w:w="890" w:type="pct"/>
            <w:vMerge/>
            <w:vAlign w:val="center"/>
          </w:tcPr>
          <w:p w14:paraId="512996F4" w14:textId="77777777" w:rsidR="008E0264" w:rsidRPr="00F94F94" w:rsidRDefault="008E0264">
            <w:pPr>
              <w:pStyle w:val="NICETabletext"/>
              <w:keepNext w:val="0"/>
            </w:pPr>
          </w:p>
        </w:tc>
        <w:tc>
          <w:tcPr>
            <w:tcW w:w="1506" w:type="pct"/>
            <w:vAlign w:val="center"/>
          </w:tcPr>
          <w:p w14:paraId="4390DD8A" w14:textId="77777777" w:rsidR="008E0264" w:rsidRPr="00BD7B35" w:rsidRDefault="008E0264">
            <w:pPr>
              <w:pStyle w:val="NICETabletext"/>
              <w:keepNext w:val="0"/>
            </w:pPr>
            <w:r w:rsidRPr="00BD7B35">
              <w:t>Cycle length</w:t>
            </w:r>
          </w:p>
        </w:tc>
        <w:tc>
          <w:tcPr>
            <w:tcW w:w="867" w:type="pct"/>
            <w:vAlign w:val="center"/>
          </w:tcPr>
          <w:p w14:paraId="278FDB3D" w14:textId="77777777" w:rsidR="008E0264" w:rsidRPr="00BD7B35" w:rsidRDefault="008E0264">
            <w:pPr>
              <w:pStyle w:val="NICETabletext"/>
              <w:keepNext w:val="0"/>
            </w:pPr>
          </w:p>
        </w:tc>
        <w:tc>
          <w:tcPr>
            <w:tcW w:w="868" w:type="pct"/>
            <w:vAlign w:val="center"/>
          </w:tcPr>
          <w:p w14:paraId="54DA8069" w14:textId="77777777" w:rsidR="008E0264" w:rsidRPr="00BD7B35" w:rsidRDefault="008E0264">
            <w:pPr>
              <w:pStyle w:val="NICETabletext"/>
              <w:keepNext w:val="0"/>
            </w:pPr>
          </w:p>
        </w:tc>
        <w:tc>
          <w:tcPr>
            <w:tcW w:w="868" w:type="pct"/>
            <w:vAlign w:val="center"/>
          </w:tcPr>
          <w:p w14:paraId="5D7D2066" w14:textId="77777777" w:rsidR="008E0264" w:rsidRPr="00BD7B35" w:rsidRDefault="008E0264">
            <w:pPr>
              <w:pStyle w:val="NICETabletext"/>
              <w:keepNext w:val="0"/>
              <w:rPr>
                <w:rFonts w:eastAsia="Wingdings"/>
              </w:rPr>
            </w:pPr>
          </w:p>
        </w:tc>
      </w:tr>
      <w:tr w:rsidR="008E0264" w:rsidRPr="00F356F4" w14:paraId="3A7EA364" w14:textId="77777777" w:rsidTr="00F710CB">
        <w:tc>
          <w:tcPr>
            <w:tcW w:w="890" w:type="pct"/>
            <w:vMerge/>
            <w:vAlign w:val="center"/>
          </w:tcPr>
          <w:p w14:paraId="49855A89" w14:textId="77777777" w:rsidR="008E0264" w:rsidRPr="00F94F94" w:rsidRDefault="008E0264">
            <w:pPr>
              <w:pStyle w:val="NICETabletext"/>
              <w:keepNext w:val="0"/>
            </w:pPr>
          </w:p>
        </w:tc>
        <w:tc>
          <w:tcPr>
            <w:tcW w:w="1506" w:type="pct"/>
            <w:vAlign w:val="center"/>
          </w:tcPr>
          <w:p w14:paraId="1BEF15B6" w14:textId="77777777" w:rsidR="008E0264" w:rsidRPr="00BD7B35" w:rsidRDefault="008E0264">
            <w:pPr>
              <w:pStyle w:val="NICETabletext"/>
              <w:keepNext w:val="0"/>
            </w:pPr>
            <w:r w:rsidRPr="00BD7B35">
              <w:t>Discount rates</w:t>
            </w:r>
          </w:p>
        </w:tc>
        <w:tc>
          <w:tcPr>
            <w:tcW w:w="867" w:type="pct"/>
            <w:vAlign w:val="center"/>
          </w:tcPr>
          <w:p w14:paraId="3E2095B9" w14:textId="77777777" w:rsidR="008E0264" w:rsidRPr="00BD7B35" w:rsidRDefault="008E0264">
            <w:pPr>
              <w:pStyle w:val="NICETabletext"/>
              <w:keepNext w:val="0"/>
            </w:pPr>
          </w:p>
        </w:tc>
        <w:tc>
          <w:tcPr>
            <w:tcW w:w="868" w:type="pct"/>
            <w:vAlign w:val="center"/>
          </w:tcPr>
          <w:p w14:paraId="031CB34D" w14:textId="77777777" w:rsidR="008E0264" w:rsidRPr="00BD7B35" w:rsidRDefault="008E0264">
            <w:pPr>
              <w:pStyle w:val="NICETabletext"/>
              <w:keepNext w:val="0"/>
            </w:pPr>
          </w:p>
        </w:tc>
        <w:tc>
          <w:tcPr>
            <w:tcW w:w="868" w:type="pct"/>
            <w:vAlign w:val="center"/>
          </w:tcPr>
          <w:p w14:paraId="7F174352" w14:textId="77777777" w:rsidR="008E0264" w:rsidRPr="00BD7B35" w:rsidRDefault="008E0264" w:rsidP="00F710CB">
            <w:pPr>
              <w:pStyle w:val="NICETabletext"/>
              <w:keepNext w:val="0"/>
              <w:numPr>
                <w:ilvl w:val="0"/>
                <w:numId w:val="53"/>
              </w:numPr>
              <w:rPr>
                <w:rFonts w:eastAsia="Wingdings"/>
              </w:rPr>
            </w:pPr>
          </w:p>
        </w:tc>
      </w:tr>
      <w:tr w:rsidR="004C761D" w:rsidRPr="00F356F4" w14:paraId="5CF8DE2D" w14:textId="77777777" w:rsidTr="00F710CB">
        <w:tc>
          <w:tcPr>
            <w:tcW w:w="890" w:type="pct"/>
            <w:vMerge w:val="restart"/>
            <w:vAlign w:val="center"/>
          </w:tcPr>
          <w:p w14:paraId="274F14D0" w14:textId="77777777" w:rsidR="008E0264" w:rsidRPr="00F94F94" w:rsidRDefault="008E0264">
            <w:pPr>
              <w:pStyle w:val="NICETabletext"/>
              <w:keepNext w:val="0"/>
            </w:pPr>
            <w:r w:rsidRPr="00F94F94">
              <w:t>Patient characteristics</w:t>
            </w:r>
          </w:p>
        </w:tc>
        <w:tc>
          <w:tcPr>
            <w:tcW w:w="1506" w:type="pct"/>
            <w:vAlign w:val="center"/>
          </w:tcPr>
          <w:p w14:paraId="1FDE2F1B" w14:textId="77777777" w:rsidR="008E0264" w:rsidRPr="00BD7B35" w:rsidRDefault="008E0264">
            <w:pPr>
              <w:pStyle w:val="NICETabletext"/>
              <w:keepNext w:val="0"/>
            </w:pPr>
            <w:r w:rsidRPr="00BD7B35">
              <w:t>Patient age</w:t>
            </w:r>
          </w:p>
        </w:tc>
        <w:tc>
          <w:tcPr>
            <w:tcW w:w="867" w:type="pct"/>
            <w:vAlign w:val="center"/>
          </w:tcPr>
          <w:p w14:paraId="29C1D37C" w14:textId="198A47C5" w:rsidR="008E0264" w:rsidRPr="00BD7B35" w:rsidRDefault="008E0264" w:rsidP="00F710CB">
            <w:pPr>
              <w:pStyle w:val="NICETabletext"/>
              <w:keepNext w:val="0"/>
              <w:numPr>
                <w:ilvl w:val="0"/>
                <w:numId w:val="53"/>
              </w:numPr>
            </w:pPr>
          </w:p>
        </w:tc>
        <w:tc>
          <w:tcPr>
            <w:tcW w:w="868" w:type="pct"/>
            <w:vAlign w:val="center"/>
          </w:tcPr>
          <w:p w14:paraId="0BDB0A20"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6D202B70" w14:textId="77777777" w:rsidR="008E0264" w:rsidRPr="00BD7B35" w:rsidRDefault="008E0264">
            <w:pPr>
              <w:pStyle w:val="NICETabletext"/>
              <w:keepNext w:val="0"/>
              <w:rPr>
                <w:rFonts w:eastAsia="Wingdings"/>
              </w:rPr>
            </w:pPr>
          </w:p>
        </w:tc>
      </w:tr>
      <w:tr w:rsidR="004C761D" w:rsidRPr="00F356F4" w14:paraId="5106785C" w14:textId="77777777" w:rsidTr="00F710CB">
        <w:tc>
          <w:tcPr>
            <w:tcW w:w="890" w:type="pct"/>
            <w:vMerge/>
            <w:vAlign w:val="center"/>
          </w:tcPr>
          <w:p w14:paraId="62D9D133" w14:textId="77777777" w:rsidR="008E0264" w:rsidRPr="00F94F94" w:rsidRDefault="008E0264">
            <w:pPr>
              <w:pStyle w:val="NICETabletext"/>
              <w:keepNext w:val="0"/>
            </w:pPr>
          </w:p>
        </w:tc>
        <w:tc>
          <w:tcPr>
            <w:tcW w:w="1506" w:type="pct"/>
            <w:vAlign w:val="center"/>
          </w:tcPr>
          <w:p w14:paraId="593B6D17" w14:textId="77777777" w:rsidR="008E0264" w:rsidRPr="00BD7B35" w:rsidRDefault="008E0264">
            <w:pPr>
              <w:pStyle w:val="NICETabletext"/>
              <w:keepNext w:val="0"/>
            </w:pPr>
            <w:r w:rsidRPr="00BD7B35">
              <w:t>Patient weight</w:t>
            </w:r>
          </w:p>
        </w:tc>
        <w:tc>
          <w:tcPr>
            <w:tcW w:w="867" w:type="pct"/>
            <w:vAlign w:val="center"/>
          </w:tcPr>
          <w:p w14:paraId="57D4E3D8" w14:textId="77777777" w:rsidR="008E0264" w:rsidRPr="00BD7B35" w:rsidRDefault="008E0264" w:rsidP="00F710CB">
            <w:pPr>
              <w:pStyle w:val="NICETabletext"/>
              <w:keepNext w:val="0"/>
              <w:numPr>
                <w:ilvl w:val="0"/>
                <w:numId w:val="53"/>
              </w:numPr>
            </w:pPr>
          </w:p>
        </w:tc>
        <w:tc>
          <w:tcPr>
            <w:tcW w:w="868" w:type="pct"/>
            <w:vAlign w:val="center"/>
          </w:tcPr>
          <w:p w14:paraId="1D35C32B"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328CF91A" w14:textId="77777777" w:rsidR="008E0264" w:rsidRPr="00BD7B35" w:rsidRDefault="008E0264">
            <w:pPr>
              <w:pStyle w:val="NICETabletext"/>
              <w:keepNext w:val="0"/>
              <w:rPr>
                <w:rFonts w:eastAsia="Wingdings"/>
              </w:rPr>
            </w:pPr>
          </w:p>
        </w:tc>
      </w:tr>
      <w:tr w:rsidR="004C761D" w:rsidRPr="00F356F4" w14:paraId="36F150C7" w14:textId="77777777" w:rsidTr="00F710CB">
        <w:tc>
          <w:tcPr>
            <w:tcW w:w="890" w:type="pct"/>
            <w:vMerge/>
            <w:vAlign w:val="center"/>
          </w:tcPr>
          <w:p w14:paraId="754B65E0" w14:textId="77777777" w:rsidR="008E0264" w:rsidRPr="00F94F94" w:rsidRDefault="008E0264">
            <w:pPr>
              <w:pStyle w:val="NICETabletext"/>
              <w:keepNext w:val="0"/>
            </w:pPr>
          </w:p>
        </w:tc>
        <w:tc>
          <w:tcPr>
            <w:tcW w:w="1506" w:type="pct"/>
            <w:vAlign w:val="center"/>
          </w:tcPr>
          <w:p w14:paraId="689027FA" w14:textId="77777777" w:rsidR="008E0264" w:rsidRPr="00BD7B35" w:rsidRDefault="008E0264">
            <w:pPr>
              <w:pStyle w:val="NICETabletext"/>
              <w:keepNext w:val="0"/>
            </w:pPr>
            <w:r>
              <w:t>Patient surface area</w:t>
            </w:r>
          </w:p>
        </w:tc>
        <w:tc>
          <w:tcPr>
            <w:tcW w:w="867" w:type="pct"/>
            <w:vAlign w:val="center"/>
          </w:tcPr>
          <w:p w14:paraId="7D5A8758" w14:textId="77777777" w:rsidR="008E0264" w:rsidRPr="00BD7B35" w:rsidRDefault="008E0264">
            <w:pPr>
              <w:pStyle w:val="NICETabletext"/>
              <w:keepNext w:val="0"/>
            </w:pPr>
            <w:r>
              <w:rPr>
                <w:rFonts w:ascii="Wingdings" w:eastAsia="Wingdings" w:hAnsi="Wingdings" w:cs="Wingdings"/>
              </w:rPr>
              <w:t>ü</w:t>
            </w:r>
          </w:p>
        </w:tc>
        <w:tc>
          <w:tcPr>
            <w:tcW w:w="868" w:type="pct"/>
            <w:vAlign w:val="center"/>
          </w:tcPr>
          <w:p w14:paraId="15073FE5" w14:textId="77777777" w:rsidR="008E0264" w:rsidRPr="00BD7B35" w:rsidRDefault="008E0264">
            <w:pPr>
              <w:pStyle w:val="NICETabletext"/>
              <w:keepNext w:val="0"/>
              <w:rPr>
                <w:rFonts w:eastAsia="Wingdings"/>
              </w:rPr>
            </w:pPr>
            <w:r>
              <w:rPr>
                <w:rFonts w:ascii="Wingdings" w:eastAsia="Wingdings" w:hAnsi="Wingdings" w:cs="Wingdings"/>
              </w:rPr>
              <w:t>ü</w:t>
            </w:r>
          </w:p>
        </w:tc>
        <w:tc>
          <w:tcPr>
            <w:tcW w:w="868" w:type="pct"/>
            <w:vAlign w:val="center"/>
          </w:tcPr>
          <w:p w14:paraId="522AF0A8" w14:textId="77777777" w:rsidR="008E0264" w:rsidRPr="00BD7B35" w:rsidRDefault="008E0264">
            <w:pPr>
              <w:pStyle w:val="NICETabletext"/>
              <w:keepNext w:val="0"/>
              <w:rPr>
                <w:rFonts w:eastAsia="Wingdings"/>
              </w:rPr>
            </w:pPr>
          </w:p>
        </w:tc>
      </w:tr>
      <w:tr w:rsidR="008E0264" w:rsidRPr="00F356F4" w14:paraId="2B126C19" w14:textId="77777777" w:rsidTr="00F710CB">
        <w:tc>
          <w:tcPr>
            <w:tcW w:w="890" w:type="pct"/>
            <w:vMerge w:val="restart"/>
            <w:vAlign w:val="center"/>
          </w:tcPr>
          <w:p w14:paraId="67245403" w14:textId="1136E8C4" w:rsidR="008E0264" w:rsidRPr="00F94F94" w:rsidRDefault="008E0264">
            <w:pPr>
              <w:pStyle w:val="NICETabletext"/>
              <w:keepNext w:val="0"/>
            </w:pPr>
            <w:r w:rsidRPr="00F94F94">
              <w:t>Efficacy</w:t>
            </w:r>
          </w:p>
        </w:tc>
        <w:tc>
          <w:tcPr>
            <w:tcW w:w="1506" w:type="pct"/>
            <w:vAlign w:val="center"/>
          </w:tcPr>
          <w:p w14:paraId="77B7F245" w14:textId="77777777" w:rsidR="008E0264" w:rsidRPr="00BD7B35" w:rsidRDefault="008E0264">
            <w:pPr>
              <w:pStyle w:val="NICETabletext"/>
              <w:keepNext w:val="0"/>
            </w:pPr>
            <w:r w:rsidRPr="00BD7B35">
              <w:t>OS</w:t>
            </w:r>
          </w:p>
        </w:tc>
        <w:tc>
          <w:tcPr>
            <w:tcW w:w="867" w:type="pct"/>
            <w:vAlign w:val="center"/>
          </w:tcPr>
          <w:p w14:paraId="66D63295" w14:textId="77777777" w:rsidR="008E0264" w:rsidRPr="00BD7B35" w:rsidRDefault="008E0264">
            <w:pPr>
              <w:pStyle w:val="NICETabletext"/>
              <w:keepNext w:val="0"/>
            </w:pPr>
          </w:p>
        </w:tc>
        <w:tc>
          <w:tcPr>
            <w:tcW w:w="868" w:type="pct"/>
            <w:vAlign w:val="center"/>
          </w:tcPr>
          <w:p w14:paraId="425F5F29"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5FD28A59" w14:textId="77777777" w:rsidR="008E0264" w:rsidRPr="00BD7B35" w:rsidRDefault="008E0264" w:rsidP="00F710CB">
            <w:pPr>
              <w:pStyle w:val="NICETabletext"/>
              <w:keepNext w:val="0"/>
              <w:numPr>
                <w:ilvl w:val="0"/>
                <w:numId w:val="53"/>
              </w:numPr>
              <w:rPr>
                <w:rFonts w:eastAsia="Wingdings"/>
              </w:rPr>
            </w:pPr>
          </w:p>
        </w:tc>
      </w:tr>
      <w:tr w:rsidR="008E0264" w:rsidRPr="00F356F4" w14:paraId="6194D430" w14:textId="77777777" w:rsidTr="00F710CB">
        <w:tc>
          <w:tcPr>
            <w:tcW w:w="890" w:type="pct"/>
            <w:vMerge/>
            <w:vAlign w:val="center"/>
          </w:tcPr>
          <w:p w14:paraId="7CC9C6E8" w14:textId="77777777" w:rsidR="008E0264" w:rsidRPr="00F94F94" w:rsidRDefault="008E0264">
            <w:pPr>
              <w:pStyle w:val="NICETabletext"/>
              <w:keepNext w:val="0"/>
            </w:pPr>
          </w:p>
        </w:tc>
        <w:tc>
          <w:tcPr>
            <w:tcW w:w="1506" w:type="pct"/>
            <w:vAlign w:val="center"/>
          </w:tcPr>
          <w:p w14:paraId="63E0AB97" w14:textId="77777777" w:rsidR="008E0264" w:rsidRPr="00BD7B35" w:rsidRDefault="008E0264">
            <w:pPr>
              <w:pStyle w:val="NICETabletext"/>
              <w:keepNext w:val="0"/>
            </w:pPr>
            <w:r w:rsidRPr="00BD7B35">
              <w:t>PFS</w:t>
            </w:r>
          </w:p>
        </w:tc>
        <w:tc>
          <w:tcPr>
            <w:tcW w:w="867" w:type="pct"/>
            <w:vAlign w:val="center"/>
          </w:tcPr>
          <w:p w14:paraId="3D239CB1" w14:textId="77777777" w:rsidR="008E0264" w:rsidRPr="00BD7B35" w:rsidRDefault="008E0264">
            <w:pPr>
              <w:pStyle w:val="NICETabletext"/>
              <w:keepNext w:val="0"/>
            </w:pPr>
          </w:p>
        </w:tc>
        <w:tc>
          <w:tcPr>
            <w:tcW w:w="868" w:type="pct"/>
            <w:vAlign w:val="center"/>
          </w:tcPr>
          <w:p w14:paraId="1A3F0E2A"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000F2F43" w14:textId="77777777" w:rsidR="008E0264" w:rsidRPr="00BD7B35" w:rsidRDefault="008E0264" w:rsidP="00F710CB">
            <w:pPr>
              <w:pStyle w:val="NICETabletext"/>
              <w:keepNext w:val="0"/>
              <w:numPr>
                <w:ilvl w:val="0"/>
                <w:numId w:val="53"/>
              </w:numPr>
              <w:rPr>
                <w:rFonts w:eastAsia="Wingdings"/>
              </w:rPr>
            </w:pPr>
          </w:p>
        </w:tc>
      </w:tr>
      <w:tr w:rsidR="008E0264" w:rsidRPr="00F356F4" w14:paraId="7E9EE080" w14:textId="77777777" w:rsidTr="00F710CB">
        <w:tc>
          <w:tcPr>
            <w:tcW w:w="890" w:type="pct"/>
            <w:vMerge/>
            <w:vAlign w:val="center"/>
          </w:tcPr>
          <w:p w14:paraId="259D0DC8" w14:textId="77777777" w:rsidR="008E0264" w:rsidRPr="00F94F94" w:rsidRDefault="008E0264">
            <w:pPr>
              <w:pStyle w:val="NICETabletext"/>
              <w:keepNext w:val="0"/>
            </w:pPr>
          </w:p>
        </w:tc>
        <w:tc>
          <w:tcPr>
            <w:tcW w:w="1506" w:type="pct"/>
            <w:vAlign w:val="center"/>
          </w:tcPr>
          <w:p w14:paraId="152678B1" w14:textId="77777777" w:rsidR="008E0264" w:rsidRPr="00BD7B35" w:rsidRDefault="008E0264">
            <w:pPr>
              <w:pStyle w:val="NICETabletext"/>
              <w:keepNext w:val="0"/>
            </w:pPr>
            <w:r w:rsidRPr="00BD7B35">
              <w:t>TTD</w:t>
            </w:r>
          </w:p>
        </w:tc>
        <w:tc>
          <w:tcPr>
            <w:tcW w:w="867" w:type="pct"/>
            <w:vAlign w:val="center"/>
          </w:tcPr>
          <w:p w14:paraId="7FF0D944" w14:textId="77777777" w:rsidR="008E0264" w:rsidRPr="00BD7B35" w:rsidRDefault="008E0264">
            <w:pPr>
              <w:pStyle w:val="NICETabletext"/>
              <w:keepNext w:val="0"/>
            </w:pPr>
          </w:p>
        </w:tc>
        <w:tc>
          <w:tcPr>
            <w:tcW w:w="868" w:type="pct"/>
            <w:vAlign w:val="center"/>
          </w:tcPr>
          <w:p w14:paraId="55CC0408"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0EC38A57" w14:textId="77777777" w:rsidR="008E0264" w:rsidRPr="00BD7B35" w:rsidRDefault="008E0264" w:rsidP="00F710CB">
            <w:pPr>
              <w:pStyle w:val="NICETabletext"/>
              <w:keepNext w:val="0"/>
              <w:rPr>
                <w:rFonts w:eastAsia="Wingdings"/>
              </w:rPr>
            </w:pPr>
          </w:p>
        </w:tc>
      </w:tr>
      <w:tr w:rsidR="008E0264" w:rsidRPr="00F356F4" w14:paraId="69ABFB99" w14:textId="77777777" w:rsidTr="00F710CB">
        <w:tc>
          <w:tcPr>
            <w:tcW w:w="890" w:type="pct"/>
            <w:vAlign w:val="center"/>
          </w:tcPr>
          <w:p w14:paraId="301797D8" w14:textId="77777777" w:rsidR="008E0264" w:rsidRPr="00F94F94" w:rsidRDefault="008E0264">
            <w:pPr>
              <w:pStyle w:val="NICETabletext"/>
              <w:keepNext w:val="0"/>
            </w:pPr>
            <w:r w:rsidRPr="00F94F94">
              <w:t>Safety</w:t>
            </w:r>
          </w:p>
        </w:tc>
        <w:tc>
          <w:tcPr>
            <w:tcW w:w="1506" w:type="pct"/>
            <w:vAlign w:val="center"/>
          </w:tcPr>
          <w:p w14:paraId="1429115D" w14:textId="77777777" w:rsidR="008E0264" w:rsidRPr="00BD7B35" w:rsidRDefault="008E0264">
            <w:pPr>
              <w:pStyle w:val="NICETabletext"/>
              <w:keepNext w:val="0"/>
            </w:pPr>
            <w:r w:rsidRPr="00BD7B35">
              <w:t>AE rates</w:t>
            </w:r>
          </w:p>
        </w:tc>
        <w:tc>
          <w:tcPr>
            <w:tcW w:w="867" w:type="pct"/>
            <w:vAlign w:val="center"/>
          </w:tcPr>
          <w:p w14:paraId="068BD2BD" w14:textId="7DFAB28F" w:rsidR="008E0264" w:rsidRPr="00BD7B35" w:rsidRDefault="008E0264" w:rsidP="00F710CB">
            <w:pPr>
              <w:pStyle w:val="NICETabletext"/>
              <w:keepNext w:val="0"/>
              <w:numPr>
                <w:ilvl w:val="0"/>
                <w:numId w:val="53"/>
              </w:numPr>
              <w:rPr>
                <w:rFonts w:eastAsia="Wingdings"/>
              </w:rPr>
            </w:pPr>
          </w:p>
        </w:tc>
        <w:tc>
          <w:tcPr>
            <w:tcW w:w="868" w:type="pct"/>
            <w:vAlign w:val="center"/>
          </w:tcPr>
          <w:p w14:paraId="3D2047BF"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1A6D2EE0" w14:textId="77777777" w:rsidR="008E0264" w:rsidRPr="00BD7B35" w:rsidRDefault="008E0264" w:rsidP="00B07526">
            <w:pPr>
              <w:pStyle w:val="NICETabletext"/>
              <w:keepNext w:val="0"/>
              <w:rPr>
                <w:rFonts w:eastAsia="Wingdings"/>
              </w:rPr>
            </w:pPr>
          </w:p>
        </w:tc>
      </w:tr>
      <w:tr w:rsidR="008E0264" w:rsidRPr="00F356F4" w14:paraId="700DFCDC" w14:textId="77777777" w:rsidTr="00F710CB">
        <w:tc>
          <w:tcPr>
            <w:tcW w:w="890" w:type="pct"/>
            <w:vMerge w:val="restart"/>
            <w:vAlign w:val="center"/>
          </w:tcPr>
          <w:p w14:paraId="05E00D94" w14:textId="77777777" w:rsidR="008E0264" w:rsidRPr="00F94F94" w:rsidRDefault="008E0264">
            <w:pPr>
              <w:pStyle w:val="NICETabletext"/>
              <w:keepNext w:val="0"/>
            </w:pPr>
            <w:r w:rsidRPr="00F94F94">
              <w:t>Utilities</w:t>
            </w:r>
          </w:p>
        </w:tc>
        <w:tc>
          <w:tcPr>
            <w:tcW w:w="1506" w:type="pct"/>
            <w:vAlign w:val="center"/>
          </w:tcPr>
          <w:p w14:paraId="7F7596F1" w14:textId="77777777" w:rsidR="008E0264" w:rsidRPr="00BD7B35" w:rsidRDefault="008E0264">
            <w:pPr>
              <w:pStyle w:val="NICETabletext"/>
              <w:keepNext w:val="0"/>
            </w:pPr>
            <w:r w:rsidRPr="00BD7B35">
              <w:t>Progression-free</w:t>
            </w:r>
          </w:p>
        </w:tc>
        <w:tc>
          <w:tcPr>
            <w:tcW w:w="867" w:type="pct"/>
            <w:vAlign w:val="center"/>
          </w:tcPr>
          <w:p w14:paraId="5D2C93E2" w14:textId="3457F642" w:rsidR="008E0264" w:rsidRPr="00BD7B35" w:rsidRDefault="008E0264" w:rsidP="00F710CB">
            <w:pPr>
              <w:pStyle w:val="NICETabletext"/>
              <w:keepNext w:val="0"/>
              <w:numPr>
                <w:ilvl w:val="0"/>
                <w:numId w:val="53"/>
              </w:numPr>
              <w:rPr>
                <w:rFonts w:eastAsia="Wingdings"/>
              </w:rPr>
            </w:pPr>
          </w:p>
        </w:tc>
        <w:tc>
          <w:tcPr>
            <w:tcW w:w="868" w:type="pct"/>
            <w:vAlign w:val="center"/>
          </w:tcPr>
          <w:p w14:paraId="12323A84"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2BFBA5A2" w14:textId="77777777" w:rsidR="008E0264" w:rsidRPr="00BD7B35" w:rsidRDefault="008E0264" w:rsidP="00B07526">
            <w:pPr>
              <w:pStyle w:val="NICETabletext"/>
              <w:keepNext w:val="0"/>
              <w:rPr>
                <w:rFonts w:eastAsia="Wingdings"/>
              </w:rPr>
            </w:pPr>
          </w:p>
        </w:tc>
      </w:tr>
      <w:tr w:rsidR="008E0264" w:rsidRPr="00F356F4" w14:paraId="1FFEE798" w14:textId="77777777" w:rsidTr="00F710CB">
        <w:tc>
          <w:tcPr>
            <w:tcW w:w="890" w:type="pct"/>
            <w:vMerge/>
            <w:vAlign w:val="center"/>
          </w:tcPr>
          <w:p w14:paraId="63AA68EC" w14:textId="77777777" w:rsidR="008E0264" w:rsidRPr="00F94F94" w:rsidRDefault="008E0264">
            <w:pPr>
              <w:pStyle w:val="NICETabletext"/>
              <w:keepNext w:val="0"/>
            </w:pPr>
          </w:p>
        </w:tc>
        <w:tc>
          <w:tcPr>
            <w:tcW w:w="1506" w:type="pct"/>
            <w:vAlign w:val="center"/>
          </w:tcPr>
          <w:p w14:paraId="1B88203F" w14:textId="77777777" w:rsidR="008E0264" w:rsidRPr="00BD7B35" w:rsidRDefault="008E0264">
            <w:pPr>
              <w:pStyle w:val="NICETabletext"/>
              <w:keepNext w:val="0"/>
            </w:pPr>
            <w:r w:rsidRPr="00BD7B35">
              <w:t>Progressed</w:t>
            </w:r>
          </w:p>
        </w:tc>
        <w:tc>
          <w:tcPr>
            <w:tcW w:w="867" w:type="pct"/>
            <w:vAlign w:val="center"/>
          </w:tcPr>
          <w:p w14:paraId="5049C3B0" w14:textId="0CC839DD" w:rsidR="008E0264" w:rsidRPr="00BD7B35" w:rsidRDefault="008E0264" w:rsidP="00F710CB">
            <w:pPr>
              <w:pStyle w:val="NICETabletext"/>
              <w:keepNext w:val="0"/>
              <w:numPr>
                <w:ilvl w:val="0"/>
                <w:numId w:val="53"/>
              </w:numPr>
              <w:rPr>
                <w:rFonts w:eastAsia="Wingdings"/>
              </w:rPr>
            </w:pPr>
          </w:p>
        </w:tc>
        <w:tc>
          <w:tcPr>
            <w:tcW w:w="868" w:type="pct"/>
            <w:vAlign w:val="center"/>
          </w:tcPr>
          <w:p w14:paraId="38E5169F"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47A1A9E1" w14:textId="77777777" w:rsidR="008E0264" w:rsidRPr="00BD7B35" w:rsidRDefault="00B07526" w:rsidP="00B07526">
            <w:pPr>
              <w:pStyle w:val="NICETabletext"/>
              <w:keepNext w:val="0"/>
              <w:rPr>
                <w:rFonts w:eastAsia="Wingdings"/>
              </w:rPr>
            </w:pPr>
            <w:r w:rsidDel="00AB5693">
              <w:rPr>
                <w:rFonts w:ascii="Wingdings" w:eastAsia="Wingdings" w:hAnsi="Wingdings" w:cs="Wingdings"/>
              </w:rPr>
              <w:t>ü</w:t>
            </w:r>
          </w:p>
        </w:tc>
      </w:tr>
      <w:tr w:rsidR="008E0264" w:rsidRPr="00F356F4" w14:paraId="56BF3DCE" w14:textId="77777777" w:rsidTr="00F710CB">
        <w:tc>
          <w:tcPr>
            <w:tcW w:w="890" w:type="pct"/>
            <w:vMerge/>
            <w:vAlign w:val="center"/>
          </w:tcPr>
          <w:p w14:paraId="1107774E" w14:textId="77777777" w:rsidR="008E0264" w:rsidRPr="00F94F94" w:rsidRDefault="008E0264">
            <w:pPr>
              <w:pStyle w:val="NICETabletext"/>
              <w:keepNext w:val="0"/>
            </w:pPr>
          </w:p>
        </w:tc>
        <w:tc>
          <w:tcPr>
            <w:tcW w:w="1506" w:type="pct"/>
            <w:vAlign w:val="center"/>
          </w:tcPr>
          <w:p w14:paraId="6678B0F1" w14:textId="77777777" w:rsidR="008E0264" w:rsidRPr="00BD7B35" w:rsidRDefault="008E0264">
            <w:pPr>
              <w:pStyle w:val="NICETabletext"/>
              <w:keepNext w:val="0"/>
            </w:pPr>
            <w:r w:rsidRPr="00BD7B35">
              <w:t>AE disutilities</w:t>
            </w:r>
          </w:p>
        </w:tc>
        <w:tc>
          <w:tcPr>
            <w:tcW w:w="867" w:type="pct"/>
            <w:vAlign w:val="center"/>
          </w:tcPr>
          <w:p w14:paraId="3F2903F0" w14:textId="77777777" w:rsidR="008E0264" w:rsidRPr="00BD7B35" w:rsidRDefault="008E0264">
            <w:pPr>
              <w:pStyle w:val="NICETabletext"/>
              <w:keepNext w:val="0"/>
            </w:pPr>
          </w:p>
        </w:tc>
        <w:tc>
          <w:tcPr>
            <w:tcW w:w="868" w:type="pct"/>
            <w:vAlign w:val="center"/>
          </w:tcPr>
          <w:p w14:paraId="2388E7BB" w14:textId="77777777" w:rsidR="008E0264" w:rsidRPr="00BD7B35" w:rsidRDefault="008E0264">
            <w:pPr>
              <w:pStyle w:val="NICETabletext"/>
              <w:keepNext w:val="0"/>
            </w:pPr>
          </w:p>
        </w:tc>
        <w:tc>
          <w:tcPr>
            <w:tcW w:w="868" w:type="pct"/>
            <w:vAlign w:val="center"/>
          </w:tcPr>
          <w:p w14:paraId="562EA6BB" w14:textId="77777777" w:rsidR="008E0264" w:rsidRPr="00BD7B35" w:rsidRDefault="008E0264" w:rsidP="00F710CB">
            <w:pPr>
              <w:pStyle w:val="NICETabletext"/>
              <w:keepNext w:val="0"/>
              <w:numPr>
                <w:ilvl w:val="0"/>
                <w:numId w:val="53"/>
              </w:numPr>
              <w:rPr>
                <w:rFonts w:eastAsia="Wingdings"/>
              </w:rPr>
            </w:pPr>
          </w:p>
        </w:tc>
      </w:tr>
      <w:tr w:rsidR="008E0264" w:rsidRPr="00F356F4" w14:paraId="2B56FE12" w14:textId="77777777" w:rsidTr="00F710CB">
        <w:tc>
          <w:tcPr>
            <w:tcW w:w="890" w:type="pct"/>
            <w:vMerge w:val="restart"/>
            <w:vAlign w:val="center"/>
          </w:tcPr>
          <w:p w14:paraId="01B2FAEE" w14:textId="77777777" w:rsidR="008E0264" w:rsidRPr="00F94F94" w:rsidRDefault="008E0264">
            <w:pPr>
              <w:pStyle w:val="NICETabletext"/>
              <w:keepNext w:val="0"/>
            </w:pPr>
            <w:r w:rsidRPr="00F94F94">
              <w:t>Costs</w:t>
            </w:r>
          </w:p>
        </w:tc>
        <w:tc>
          <w:tcPr>
            <w:tcW w:w="1506" w:type="pct"/>
            <w:vAlign w:val="center"/>
          </w:tcPr>
          <w:p w14:paraId="4A512FF0" w14:textId="77777777" w:rsidR="008E0264" w:rsidRPr="00BD7B35" w:rsidRDefault="008E0264">
            <w:pPr>
              <w:pStyle w:val="NICETabletext"/>
              <w:keepNext w:val="0"/>
            </w:pPr>
            <w:r w:rsidRPr="00BD7B35">
              <w:t>Drug costs</w:t>
            </w:r>
          </w:p>
        </w:tc>
        <w:tc>
          <w:tcPr>
            <w:tcW w:w="867" w:type="pct"/>
            <w:vAlign w:val="center"/>
          </w:tcPr>
          <w:p w14:paraId="27A8DBDD" w14:textId="77777777" w:rsidR="008E0264" w:rsidRPr="00BD7B35" w:rsidRDefault="008E0264" w:rsidP="00FF2834">
            <w:pPr>
              <w:pStyle w:val="NICETabletext"/>
              <w:keepNext w:val="0"/>
              <w:numPr>
                <w:ilvl w:val="0"/>
                <w:numId w:val="53"/>
              </w:numPr>
              <w:rPr>
                <w:rFonts w:eastAsia="Wingdings"/>
              </w:rPr>
            </w:pPr>
          </w:p>
        </w:tc>
        <w:tc>
          <w:tcPr>
            <w:tcW w:w="868" w:type="pct"/>
            <w:vAlign w:val="center"/>
          </w:tcPr>
          <w:p w14:paraId="14077751" w14:textId="77777777" w:rsidR="008E0264" w:rsidRPr="00BD7B35" w:rsidRDefault="008E0264">
            <w:pPr>
              <w:pStyle w:val="NICETabletext"/>
              <w:keepNext w:val="0"/>
              <w:rPr>
                <w:rFonts w:eastAsia="Wingdings"/>
              </w:rPr>
            </w:pPr>
            <w:r w:rsidRPr="00BD7B35">
              <w:rPr>
                <w:rFonts w:ascii="Wingdings" w:eastAsia="Wingdings" w:hAnsi="Wingdings" w:cs="Wingdings"/>
              </w:rPr>
              <w:t>ü</w:t>
            </w:r>
          </w:p>
        </w:tc>
        <w:tc>
          <w:tcPr>
            <w:tcW w:w="868" w:type="pct"/>
            <w:vAlign w:val="center"/>
          </w:tcPr>
          <w:p w14:paraId="7D792395" w14:textId="77777777" w:rsidR="008E0264" w:rsidRPr="00BD7B35" w:rsidRDefault="008E0264">
            <w:pPr>
              <w:pStyle w:val="NICETabletext"/>
              <w:keepNext w:val="0"/>
              <w:rPr>
                <w:rFonts w:eastAsia="Wingdings"/>
              </w:rPr>
            </w:pPr>
          </w:p>
        </w:tc>
      </w:tr>
      <w:tr w:rsidR="008E0264" w:rsidRPr="00F356F4" w14:paraId="256B47EA" w14:textId="77777777" w:rsidTr="00F710CB">
        <w:tc>
          <w:tcPr>
            <w:tcW w:w="890" w:type="pct"/>
            <w:vMerge/>
            <w:vAlign w:val="center"/>
          </w:tcPr>
          <w:p w14:paraId="435DC497" w14:textId="77777777" w:rsidR="008E0264" w:rsidRPr="00F356F4" w:rsidRDefault="008E0264">
            <w:pPr>
              <w:pStyle w:val="NICETabletext"/>
              <w:keepNext w:val="0"/>
              <w:rPr>
                <w:highlight w:val="green"/>
              </w:rPr>
            </w:pPr>
          </w:p>
        </w:tc>
        <w:tc>
          <w:tcPr>
            <w:tcW w:w="1506" w:type="pct"/>
            <w:vAlign w:val="center"/>
          </w:tcPr>
          <w:p w14:paraId="7F4BBCB4" w14:textId="77777777" w:rsidR="008E0264" w:rsidRPr="00BD7B35" w:rsidRDefault="008E0264">
            <w:pPr>
              <w:pStyle w:val="NICETabletext"/>
              <w:keepNext w:val="0"/>
            </w:pPr>
            <w:r w:rsidRPr="00BD7B35">
              <w:t>Administration costs</w:t>
            </w:r>
          </w:p>
        </w:tc>
        <w:tc>
          <w:tcPr>
            <w:tcW w:w="867" w:type="pct"/>
            <w:vAlign w:val="center"/>
          </w:tcPr>
          <w:p w14:paraId="17933C28"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06777A44"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309A2ADE" w14:textId="77777777" w:rsidR="008E0264" w:rsidRPr="00BD7B35" w:rsidRDefault="008E0264">
            <w:pPr>
              <w:pStyle w:val="NICETabletext"/>
              <w:keepNext w:val="0"/>
              <w:rPr>
                <w:rFonts w:eastAsia="Wingdings"/>
              </w:rPr>
            </w:pPr>
          </w:p>
        </w:tc>
      </w:tr>
      <w:tr w:rsidR="008E0264" w:rsidRPr="00F356F4" w14:paraId="1C0FD1CB" w14:textId="77777777" w:rsidTr="00F710CB">
        <w:tc>
          <w:tcPr>
            <w:tcW w:w="890" w:type="pct"/>
            <w:vMerge/>
            <w:vAlign w:val="center"/>
          </w:tcPr>
          <w:p w14:paraId="1FB29781" w14:textId="77777777" w:rsidR="008E0264" w:rsidRPr="00F356F4" w:rsidRDefault="008E0264">
            <w:pPr>
              <w:pStyle w:val="NICETabletext"/>
              <w:keepNext w:val="0"/>
              <w:rPr>
                <w:highlight w:val="green"/>
              </w:rPr>
            </w:pPr>
          </w:p>
        </w:tc>
        <w:tc>
          <w:tcPr>
            <w:tcW w:w="1506" w:type="pct"/>
            <w:vAlign w:val="center"/>
          </w:tcPr>
          <w:p w14:paraId="216AEBE2" w14:textId="77777777" w:rsidR="008E0264" w:rsidRPr="00BD7B35" w:rsidRDefault="008E0264">
            <w:pPr>
              <w:pStyle w:val="NICETabletext"/>
              <w:keepNext w:val="0"/>
            </w:pPr>
            <w:r w:rsidRPr="00BD7B35">
              <w:t>Resource use costs</w:t>
            </w:r>
          </w:p>
        </w:tc>
        <w:tc>
          <w:tcPr>
            <w:tcW w:w="867" w:type="pct"/>
            <w:vAlign w:val="center"/>
          </w:tcPr>
          <w:p w14:paraId="1DE80389"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68DC6EB7"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6B905B6A" w14:textId="77777777" w:rsidR="008E0264" w:rsidRPr="00BD7B35" w:rsidRDefault="008E0264">
            <w:pPr>
              <w:pStyle w:val="NICETabletext"/>
              <w:keepNext w:val="0"/>
              <w:rPr>
                <w:rFonts w:eastAsia="Wingdings"/>
              </w:rPr>
            </w:pPr>
          </w:p>
        </w:tc>
      </w:tr>
      <w:tr w:rsidR="008E0264" w:rsidRPr="00F356F4" w14:paraId="71320420" w14:textId="77777777" w:rsidTr="00F710CB">
        <w:tc>
          <w:tcPr>
            <w:tcW w:w="890" w:type="pct"/>
            <w:vMerge/>
            <w:vAlign w:val="center"/>
          </w:tcPr>
          <w:p w14:paraId="25F01BF5" w14:textId="77777777" w:rsidR="008E0264" w:rsidRPr="00F356F4" w:rsidRDefault="008E0264">
            <w:pPr>
              <w:pStyle w:val="NICETabletext"/>
              <w:keepNext w:val="0"/>
              <w:rPr>
                <w:highlight w:val="green"/>
              </w:rPr>
            </w:pPr>
          </w:p>
        </w:tc>
        <w:tc>
          <w:tcPr>
            <w:tcW w:w="1506" w:type="pct"/>
            <w:vAlign w:val="center"/>
          </w:tcPr>
          <w:p w14:paraId="076D5D39" w14:textId="77777777" w:rsidR="008E0264" w:rsidRPr="00BD7B35" w:rsidRDefault="008E0264">
            <w:pPr>
              <w:pStyle w:val="NICETabletext"/>
              <w:keepNext w:val="0"/>
            </w:pPr>
            <w:r w:rsidRPr="00BD7B35">
              <w:t>AE costs</w:t>
            </w:r>
          </w:p>
        </w:tc>
        <w:tc>
          <w:tcPr>
            <w:tcW w:w="867" w:type="pct"/>
            <w:vAlign w:val="center"/>
          </w:tcPr>
          <w:p w14:paraId="099E17AC"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10FECB4C"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19C9E3BA" w14:textId="77777777" w:rsidR="008E0264" w:rsidRPr="00BD7B35" w:rsidRDefault="008E0264">
            <w:pPr>
              <w:pStyle w:val="NICETabletext"/>
              <w:keepNext w:val="0"/>
              <w:rPr>
                <w:rFonts w:eastAsia="Wingdings"/>
              </w:rPr>
            </w:pPr>
          </w:p>
        </w:tc>
      </w:tr>
      <w:tr w:rsidR="008E0264" w:rsidRPr="00F356F4" w14:paraId="35582E88" w14:textId="77777777" w:rsidTr="00F710CB">
        <w:tc>
          <w:tcPr>
            <w:tcW w:w="890" w:type="pct"/>
            <w:vMerge/>
            <w:vAlign w:val="center"/>
          </w:tcPr>
          <w:p w14:paraId="26D52A40" w14:textId="77777777" w:rsidR="008E0264" w:rsidRPr="00F356F4" w:rsidRDefault="008E0264">
            <w:pPr>
              <w:pStyle w:val="NICETabletext"/>
              <w:keepNext w:val="0"/>
              <w:rPr>
                <w:highlight w:val="green"/>
              </w:rPr>
            </w:pPr>
          </w:p>
        </w:tc>
        <w:tc>
          <w:tcPr>
            <w:tcW w:w="1506" w:type="pct"/>
            <w:vAlign w:val="center"/>
          </w:tcPr>
          <w:p w14:paraId="5AC29F02" w14:textId="77777777" w:rsidR="008E0264" w:rsidRPr="00BD7B35" w:rsidRDefault="008E0264">
            <w:pPr>
              <w:pStyle w:val="NICETabletext"/>
              <w:keepNext w:val="0"/>
            </w:pPr>
            <w:r w:rsidRPr="00BD7B35">
              <w:t>Subsequent treatment costs</w:t>
            </w:r>
          </w:p>
        </w:tc>
        <w:tc>
          <w:tcPr>
            <w:tcW w:w="867" w:type="pct"/>
            <w:vAlign w:val="center"/>
          </w:tcPr>
          <w:p w14:paraId="775AEDAF"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765D4A3B" w14:textId="77777777" w:rsidR="008E0264" w:rsidRPr="00BD7B35" w:rsidRDefault="008E0264" w:rsidP="00F710CB">
            <w:pPr>
              <w:pStyle w:val="NICETabletext"/>
              <w:keepNext w:val="0"/>
              <w:numPr>
                <w:ilvl w:val="0"/>
                <w:numId w:val="53"/>
              </w:numPr>
              <w:rPr>
                <w:rFonts w:eastAsia="Wingdings"/>
              </w:rPr>
            </w:pPr>
          </w:p>
        </w:tc>
        <w:tc>
          <w:tcPr>
            <w:tcW w:w="868" w:type="pct"/>
            <w:vAlign w:val="center"/>
          </w:tcPr>
          <w:p w14:paraId="73F5BCC8" w14:textId="77777777" w:rsidR="008E0264" w:rsidRPr="00BD7B35" w:rsidRDefault="008E0264" w:rsidP="00F710CB">
            <w:pPr>
              <w:pStyle w:val="NICETabletext"/>
              <w:keepNext w:val="0"/>
              <w:rPr>
                <w:rFonts w:eastAsia="Wingdings"/>
              </w:rPr>
            </w:pPr>
            <w:r>
              <w:rPr>
                <w:rFonts w:ascii="Wingdings" w:eastAsia="Wingdings" w:hAnsi="Wingdings" w:cs="Wingdings"/>
              </w:rPr>
              <w:t>ü</w:t>
            </w:r>
          </w:p>
        </w:tc>
      </w:tr>
      <w:tr w:rsidR="008E0264" w14:paraId="31F4D65A" w14:textId="77777777" w:rsidTr="00F710CB">
        <w:tc>
          <w:tcPr>
            <w:tcW w:w="890" w:type="pct"/>
            <w:vMerge/>
            <w:vAlign w:val="center"/>
          </w:tcPr>
          <w:p w14:paraId="12FDE436" w14:textId="77777777" w:rsidR="008E0264" w:rsidRPr="00F356F4" w:rsidRDefault="008E0264">
            <w:pPr>
              <w:pStyle w:val="NICETabletext"/>
              <w:keepNext w:val="0"/>
              <w:rPr>
                <w:highlight w:val="green"/>
              </w:rPr>
            </w:pPr>
          </w:p>
        </w:tc>
        <w:tc>
          <w:tcPr>
            <w:tcW w:w="1506" w:type="pct"/>
            <w:vAlign w:val="center"/>
          </w:tcPr>
          <w:p w14:paraId="3128A610" w14:textId="77777777" w:rsidR="008E0264" w:rsidRPr="00BD7B35" w:rsidRDefault="008E0264">
            <w:pPr>
              <w:pStyle w:val="NICETabletext"/>
              <w:keepNext w:val="0"/>
            </w:pPr>
            <w:r>
              <w:t>Terminal care</w:t>
            </w:r>
            <w:r w:rsidRPr="00BD7B35">
              <w:t xml:space="preserve"> costs</w:t>
            </w:r>
          </w:p>
        </w:tc>
        <w:tc>
          <w:tcPr>
            <w:tcW w:w="867" w:type="pct"/>
            <w:vAlign w:val="center"/>
          </w:tcPr>
          <w:p w14:paraId="7F77815C" w14:textId="77777777" w:rsidR="008E0264" w:rsidRPr="00BD7B35" w:rsidRDefault="008E0264">
            <w:pPr>
              <w:pStyle w:val="NICETabletext"/>
              <w:keepNext w:val="0"/>
              <w:rPr>
                <w:rFonts w:eastAsia="Wingdings"/>
              </w:rPr>
            </w:pPr>
            <w:r w:rsidRPr="00BD7B35">
              <w:rPr>
                <w:rFonts w:ascii="Wingdings" w:eastAsia="Wingdings" w:hAnsi="Wingdings" w:cs="Wingdings"/>
              </w:rPr>
              <w:t>ü</w:t>
            </w:r>
          </w:p>
        </w:tc>
        <w:tc>
          <w:tcPr>
            <w:tcW w:w="868" w:type="pct"/>
            <w:vAlign w:val="center"/>
          </w:tcPr>
          <w:p w14:paraId="26AAA68D" w14:textId="77777777" w:rsidR="008E0264" w:rsidRPr="00BD7B35" w:rsidRDefault="008E0264">
            <w:pPr>
              <w:pStyle w:val="NICETabletext"/>
              <w:keepNext w:val="0"/>
              <w:rPr>
                <w:rFonts w:eastAsia="Wingdings"/>
              </w:rPr>
            </w:pPr>
            <w:r w:rsidRPr="00BD7B35">
              <w:rPr>
                <w:rFonts w:ascii="Wingdings" w:eastAsia="Wingdings" w:hAnsi="Wingdings" w:cs="Wingdings"/>
              </w:rPr>
              <w:t>ü</w:t>
            </w:r>
          </w:p>
        </w:tc>
        <w:tc>
          <w:tcPr>
            <w:tcW w:w="868" w:type="pct"/>
            <w:vAlign w:val="center"/>
          </w:tcPr>
          <w:p w14:paraId="7BC43A13" w14:textId="77777777" w:rsidR="008E0264" w:rsidRPr="00BD7B35" w:rsidRDefault="008E0264">
            <w:pPr>
              <w:pStyle w:val="NICETabletext"/>
              <w:keepNext w:val="0"/>
              <w:rPr>
                <w:rFonts w:eastAsia="Wingdings"/>
              </w:rPr>
            </w:pPr>
          </w:p>
        </w:tc>
      </w:tr>
    </w:tbl>
    <w:p w14:paraId="077D1CAA" w14:textId="77777777" w:rsidR="00183ED4" w:rsidRDefault="00183ED4" w:rsidP="00183ED4">
      <w:pPr>
        <w:pStyle w:val="Footnotes"/>
      </w:pPr>
      <w:r>
        <w:t xml:space="preserve">Abbreviations: </w:t>
      </w:r>
      <w:r w:rsidRPr="00FB2F25">
        <w:t>AE, Adverse event; OS, overall survival; OWSA, one-way sensitivity analysis; PFS, progression-free survival; PSA, probabilistic sensitivity analysis; TTD, time-to-treatment discontinuation</w:t>
      </w:r>
      <w:r>
        <w:t>.</w:t>
      </w:r>
    </w:p>
    <w:p w14:paraId="53CFFFB5" w14:textId="77777777" w:rsidR="00E57171" w:rsidRPr="002D2B67" w:rsidRDefault="00E57171" w:rsidP="00E57171">
      <w:pPr>
        <w:pStyle w:val="Heading2"/>
      </w:pPr>
      <w:bookmarkStart w:id="754" w:name="_Toc98924681"/>
      <w:bookmarkStart w:id="755" w:name="_Toc127006620"/>
      <w:bookmarkStart w:id="756" w:name="_Toc129350908"/>
      <w:r w:rsidRPr="002D2B67">
        <w:t>Managed access proposal</w:t>
      </w:r>
      <w:bookmarkEnd w:id="754"/>
      <w:bookmarkEnd w:id="755"/>
      <w:bookmarkEnd w:id="756"/>
    </w:p>
    <w:p w14:paraId="6D91B22B" w14:textId="788C15A7" w:rsidR="00E57171" w:rsidRDefault="00E57171" w:rsidP="00E57171">
      <w:pPr>
        <w:pStyle w:val="Body"/>
      </w:pPr>
      <w:r w:rsidRPr="00735332">
        <w:t>Daiichi Sankyo consider the Phase III RCT DESTINY-Breast0</w:t>
      </w:r>
      <w:r w:rsidRPr="00A710D0">
        <w:t>4</w:t>
      </w:r>
      <w:r w:rsidRPr="00735332">
        <w:t xml:space="preserve"> (</w:t>
      </w:r>
      <w:r w:rsidRPr="00A710D0">
        <w:t xml:space="preserve">assessing the safety and efficacy of </w:t>
      </w:r>
      <w:r w:rsidRPr="00735332">
        <w:t xml:space="preserve">T-DXd compared with </w:t>
      </w:r>
      <w:r>
        <w:t>TPC</w:t>
      </w:r>
      <w:r w:rsidRPr="00735332">
        <w:t xml:space="preserve"> </w:t>
      </w:r>
      <w:r w:rsidRPr="00A710D0">
        <w:t>in patients with HER2-low u/mBC previously treated with chemotherapy</w:t>
      </w:r>
      <w:r w:rsidRPr="00735332">
        <w:t xml:space="preserve">) to be a suitable basis for </w:t>
      </w:r>
      <w:r w:rsidRPr="00A710D0">
        <w:t xml:space="preserve">a routine commissioning </w:t>
      </w:r>
      <w:r w:rsidR="00114357">
        <w:t>decision</w:t>
      </w:r>
      <w:r w:rsidRPr="00A710D0">
        <w:t xml:space="preserve">. </w:t>
      </w:r>
      <w:r w:rsidR="00A21002">
        <w:t>T</w:t>
      </w:r>
      <w:r w:rsidR="00AE4CAC">
        <w:t>here is no</w:t>
      </w:r>
      <w:r w:rsidR="00A21002">
        <w:t xml:space="preserve"> </w:t>
      </w:r>
      <w:r w:rsidR="00AE4CAC">
        <w:t xml:space="preserve">protocol requirement for </w:t>
      </w:r>
      <w:r w:rsidR="00A21002">
        <w:t xml:space="preserve">further </w:t>
      </w:r>
      <w:r>
        <w:t>analyses</w:t>
      </w:r>
      <w:r w:rsidR="00A21002">
        <w:t>,</w:t>
      </w:r>
      <w:r w:rsidR="00A21002">
        <w:fldChar w:fldCharType="begin"/>
      </w:r>
      <w:r w:rsidR="00CA6345">
        <w:instrText xml:space="preserve"> ADDIN ZOTERO_ITEM CSL_CITATION {"citationID":"HZVS7kxV","properties":{"formattedCitation":"\\super 158\\nosupersub{}","plainCitation":"158","noteIndex":0},"citationItems":[{"id":65923,"uris":["http://zotero.org/groups/4797619/items/RHDMDVKK"],"itemData":{"id":65923,"type":"document","title":"Clinical Study Protocol Version 3.0 for DS8201-A-U303. 24 April 2019. Data on File.","author":[{"family":"Daiichi Sankyo Inc.","given":""}],"issued":{"date-parts":[["2019"]]}}}],"schema":"https://github.com/citation-style-language/schema/raw/master/csl-citation.json"} </w:instrText>
      </w:r>
      <w:r w:rsidR="00A21002">
        <w:fldChar w:fldCharType="separate"/>
      </w:r>
      <w:r w:rsidR="00CA6345" w:rsidRPr="00CA6345">
        <w:rPr>
          <w:rFonts w:cs="Arial"/>
          <w:szCs w:val="24"/>
          <w:vertAlign w:val="superscript"/>
        </w:rPr>
        <w:t>158</w:t>
      </w:r>
      <w:r w:rsidR="00A21002">
        <w:fldChar w:fldCharType="end"/>
      </w:r>
      <w:r>
        <w:t xml:space="preserve"> as </w:t>
      </w:r>
      <w:r w:rsidR="009829D7">
        <w:t>the trial met the primary and all secondary endpoints</w:t>
      </w:r>
      <w:r>
        <w:rPr>
          <w:rFonts w:cs="Arial"/>
        </w:rPr>
        <w:t xml:space="preserve"> (</w:t>
      </w:r>
      <w:r w:rsidRPr="007C383A">
        <w:rPr>
          <w:rFonts w:cs="Arial"/>
        </w:rPr>
        <w:t xml:space="preserve">see </w:t>
      </w:r>
      <w:r w:rsidRPr="005115FA">
        <w:rPr>
          <w:rFonts w:cs="Arial"/>
        </w:rPr>
        <w:t xml:space="preserve">Section </w:t>
      </w:r>
      <w:r w:rsidR="007C383A" w:rsidRPr="005115FA">
        <w:rPr>
          <w:rFonts w:cs="Arial"/>
        </w:rPr>
        <w:fldChar w:fldCharType="begin"/>
      </w:r>
      <w:r w:rsidR="007C383A" w:rsidRPr="005115FA">
        <w:rPr>
          <w:rFonts w:cs="Arial"/>
        </w:rPr>
        <w:instrText xml:space="preserve"> REF _Ref127008012 \n \h </w:instrText>
      </w:r>
      <w:r w:rsidR="007C383A">
        <w:rPr>
          <w:rFonts w:cs="Arial"/>
        </w:rPr>
        <w:instrText xml:space="preserve"> \* MERGEFORMAT </w:instrText>
      </w:r>
      <w:r w:rsidR="007C383A" w:rsidRPr="005115FA">
        <w:rPr>
          <w:rFonts w:cs="Arial"/>
        </w:rPr>
      </w:r>
      <w:r w:rsidR="007C383A" w:rsidRPr="005115FA">
        <w:rPr>
          <w:rFonts w:cs="Arial"/>
        </w:rPr>
        <w:fldChar w:fldCharType="separate"/>
      </w:r>
      <w:r w:rsidR="00145F42">
        <w:rPr>
          <w:rFonts w:cs="Arial"/>
        </w:rPr>
        <w:t>B.2.6.2</w:t>
      </w:r>
      <w:r w:rsidR="007C383A" w:rsidRPr="005115FA">
        <w:rPr>
          <w:rFonts w:cs="Arial"/>
        </w:rPr>
        <w:fldChar w:fldCharType="end"/>
      </w:r>
      <w:r w:rsidR="007C383A">
        <w:rPr>
          <w:rFonts w:cs="Arial"/>
        </w:rPr>
        <w:t xml:space="preserve"> </w:t>
      </w:r>
      <w:r w:rsidRPr="007C383A">
        <w:rPr>
          <w:rFonts w:cs="Arial"/>
        </w:rPr>
        <w:t>for</w:t>
      </w:r>
      <w:r>
        <w:rPr>
          <w:rFonts w:cs="Arial"/>
        </w:rPr>
        <w:t xml:space="preserve"> more details).</w:t>
      </w:r>
      <w:r w:rsidRPr="00B94BFB">
        <w:fldChar w:fldCharType="begin"/>
      </w:r>
      <w:r w:rsidR="00CA6345">
        <w:instrText xml:space="preserve"> ADDIN ZOTERO_ITEM CSL_CITATION {"citationID":"o80Xrby7","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94BFB">
        <w:fldChar w:fldCharType="separate"/>
      </w:r>
      <w:r w:rsidR="00FD57F4" w:rsidRPr="00FD57F4">
        <w:rPr>
          <w:rFonts w:cs="Arial"/>
          <w:szCs w:val="24"/>
          <w:vertAlign w:val="superscript"/>
        </w:rPr>
        <w:t>7</w:t>
      </w:r>
      <w:r w:rsidRPr="00B94BFB">
        <w:fldChar w:fldCharType="end"/>
      </w:r>
    </w:p>
    <w:p w14:paraId="147582E3" w14:textId="77777777" w:rsidR="00386DA4" w:rsidRPr="0030264B" w:rsidRDefault="00386DA4" w:rsidP="00386DA4">
      <w:pPr>
        <w:pStyle w:val="Heading2"/>
      </w:pPr>
      <w:bookmarkStart w:id="757" w:name="_Toc127006621"/>
      <w:bookmarkStart w:id="758" w:name="_Toc129350909"/>
      <w:r w:rsidRPr="0030264B">
        <w:lastRenderedPageBreak/>
        <w:t>Summary of base-case analysis inputs and assumptions</w:t>
      </w:r>
      <w:bookmarkEnd w:id="757"/>
      <w:bookmarkEnd w:id="758"/>
    </w:p>
    <w:p w14:paraId="7B2AE8B9" w14:textId="77777777" w:rsidR="00386DA4" w:rsidRDefault="00386DA4" w:rsidP="00386DA4">
      <w:pPr>
        <w:pStyle w:val="Heading3"/>
      </w:pPr>
      <w:bookmarkStart w:id="759" w:name="_Toc98924683"/>
      <w:bookmarkStart w:id="760" w:name="_Toc127006622"/>
      <w:bookmarkStart w:id="761" w:name="_Toc129350910"/>
      <w:r>
        <w:t>Summary of base-case analysis input</w:t>
      </w:r>
      <w:bookmarkEnd w:id="759"/>
      <w:bookmarkEnd w:id="760"/>
      <w:bookmarkEnd w:id="761"/>
    </w:p>
    <w:p w14:paraId="382EEC21" w14:textId="5E66B443" w:rsidR="00386DA4" w:rsidRPr="00B56C91" w:rsidRDefault="00386DA4" w:rsidP="00386DA4">
      <w:pPr>
        <w:pStyle w:val="Body"/>
      </w:pPr>
      <w:bookmarkStart w:id="762" w:name="_Ref97113283"/>
      <w:bookmarkStart w:id="763" w:name="_Toc98924772"/>
      <w:r>
        <w:t xml:space="preserve">In line with the NICE reference case, the analysis was conducted from the NHS and PSS perspective using a lifetime horizon (30 years) and with costs and QALYs discounted at 3.5% (see Section </w:t>
      </w:r>
      <w:r>
        <w:fldChar w:fldCharType="begin"/>
      </w:r>
      <w:r>
        <w:instrText xml:space="preserve"> REF _Ref99729254 \r \h </w:instrText>
      </w:r>
      <w:r>
        <w:fldChar w:fldCharType="separate"/>
      </w:r>
      <w:r w:rsidR="00145F42">
        <w:t>B.3.2</w:t>
      </w:r>
      <w:r>
        <w:fldChar w:fldCharType="end"/>
      </w:r>
      <w:r>
        <w:t xml:space="preserve">). </w:t>
      </w:r>
      <w:r w:rsidRPr="003C648C">
        <w:rPr>
          <w:b/>
          <w:bCs/>
        </w:rPr>
        <w:fldChar w:fldCharType="begin"/>
      </w:r>
      <w:r w:rsidRPr="003C648C">
        <w:rPr>
          <w:b/>
          <w:bCs/>
        </w:rPr>
        <w:instrText xml:space="preserve"> REF _Ref101422448 \h </w:instrText>
      </w:r>
      <w:r w:rsidR="0059606E">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6</w:t>
      </w:r>
      <w:r w:rsidRPr="003C648C">
        <w:rPr>
          <w:b/>
          <w:bCs/>
        </w:rPr>
        <w:fldChar w:fldCharType="end"/>
      </w:r>
      <w:r>
        <w:t xml:space="preserve"> summarises base case variables and ranges used for probabilistic and one-way sensitivity analysis.</w:t>
      </w:r>
    </w:p>
    <w:p w14:paraId="7B258F9E" w14:textId="658D13D2" w:rsidR="00386DA4" w:rsidRDefault="00386DA4" w:rsidP="00386DA4">
      <w:pPr>
        <w:pStyle w:val="Caption"/>
      </w:pPr>
      <w:bookmarkStart w:id="764" w:name="_Ref101422448"/>
      <w:bookmarkStart w:id="765" w:name="_Toc99782157"/>
      <w:bookmarkStart w:id="766" w:name="_Toc127006695"/>
      <w:bookmarkStart w:id="767" w:name="_Toc129351041"/>
      <w:r>
        <w:t xml:space="preserve">Table </w:t>
      </w:r>
      <w:r>
        <w:fldChar w:fldCharType="begin"/>
      </w:r>
      <w:r>
        <w:instrText>SEQ Table \* ARABIC</w:instrText>
      </w:r>
      <w:r>
        <w:fldChar w:fldCharType="separate"/>
      </w:r>
      <w:r w:rsidR="00145F42">
        <w:rPr>
          <w:noProof/>
        </w:rPr>
        <w:t>66</w:t>
      </w:r>
      <w:r>
        <w:fldChar w:fldCharType="end"/>
      </w:r>
      <w:bookmarkEnd w:id="764"/>
      <w:r>
        <w:t>: Summary of base case variables applied in the economic model</w:t>
      </w:r>
      <w:bookmarkEnd w:id="765"/>
      <w:bookmarkEnd w:id="766"/>
      <w:bookmarkEnd w:id="767"/>
    </w:p>
    <w:tbl>
      <w:tblPr>
        <w:tblStyle w:val="Generaltable"/>
        <w:tblW w:w="4905" w:type="pct"/>
        <w:tblLayout w:type="fixed"/>
        <w:tblLook w:val="04A0" w:firstRow="1" w:lastRow="0" w:firstColumn="1" w:lastColumn="0" w:noHBand="0" w:noVBand="1"/>
      </w:tblPr>
      <w:tblGrid>
        <w:gridCol w:w="3539"/>
        <w:gridCol w:w="1985"/>
        <w:gridCol w:w="1985"/>
        <w:gridCol w:w="1336"/>
      </w:tblGrid>
      <w:tr w:rsidR="00386DA4" w14:paraId="735C9CD5" w14:textId="77777777">
        <w:trPr>
          <w:cnfStyle w:val="100000000000" w:firstRow="1" w:lastRow="0" w:firstColumn="0" w:lastColumn="0" w:oddVBand="0" w:evenVBand="0" w:oddHBand="0" w:evenHBand="0" w:firstRowFirstColumn="0" w:firstRowLastColumn="0" w:lastRowFirstColumn="0" w:lastRowLastColumn="0"/>
          <w:tblHeader/>
        </w:trPr>
        <w:tc>
          <w:tcPr>
            <w:tcW w:w="2001" w:type="pct"/>
          </w:tcPr>
          <w:p w14:paraId="6B03943C" w14:textId="77777777" w:rsidR="00386DA4" w:rsidRDefault="00386DA4">
            <w:pPr>
              <w:pStyle w:val="Tableheading"/>
            </w:pPr>
            <w:r>
              <w:t>Variable</w:t>
            </w:r>
          </w:p>
        </w:tc>
        <w:tc>
          <w:tcPr>
            <w:tcW w:w="1122" w:type="pct"/>
          </w:tcPr>
          <w:p w14:paraId="035ABB1C" w14:textId="77777777" w:rsidR="00386DA4" w:rsidRDefault="00386DA4">
            <w:pPr>
              <w:pStyle w:val="Tableheading"/>
            </w:pPr>
            <w:r>
              <w:t>Value (reference to appropriate table or figure in submission)</w:t>
            </w:r>
          </w:p>
        </w:tc>
        <w:tc>
          <w:tcPr>
            <w:tcW w:w="1122" w:type="pct"/>
          </w:tcPr>
          <w:p w14:paraId="4AC8D7A5" w14:textId="77777777" w:rsidR="00386DA4" w:rsidRDefault="00386DA4">
            <w:pPr>
              <w:pStyle w:val="Tableheading"/>
            </w:pPr>
            <w:r>
              <w:t>Measurement of uncertainty and distribution: confidence interval (distribution)</w:t>
            </w:r>
          </w:p>
        </w:tc>
        <w:tc>
          <w:tcPr>
            <w:tcW w:w="755" w:type="pct"/>
          </w:tcPr>
          <w:p w14:paraId="1605B0CE" w14:textId="77777777" w:rsidR="00386DA4" w:rsidRDefault="00386DA4">
            <w:pPr>
              <w:pStyle w:val="Tableheading"/>
            </w:pPr>
            <w:r w:rsidRPr="008F5D6B">
              <w:t>Reference to section in submission</w:t>
            </w:r>
          </w:p>
        </w:tc>
      </w:tr>
      <w:tr w:rsidR="00386DA4" w14:paraId="7CBA5AFA" w14:textId="77777777">
        <w:tc>
          <w:tcPr>
            <w:tcW w:w="5000" w:type="pct"/>
            <w:gridSpan w:val="4"/>
          </w:tcPr>
          <w:p w14:paraId="42F99AF4" w14:textId="77777777" w:rsidR="00386DA4" w:rsidRPr="000941F3" w:rsidRDefault="00386DA4">
            <w:pPr>
              <w:pStyle w:val="Tablebody"/>
              <w:rPr>
                <w:b/>
                <w:bCs/>
                <w:i/>
                <w:iCs/>
              </w:rPr>
            </w:pPr>
            <w:r w:rsidRPr="000941F3">
              <w:rPr>
                <w:b/>
                <w:bCs/>
                <w:i/>
                <w:iCs/>
              </w:rPr>
              <w:t>Patient characteristics</w:t>
            </w:r>
          </w:p>
        </w:tc>
      </w:tr>
      <w:tr w:rsidR="00386DA4" w14:paraId="3BD6BBD9" w14:textId="77777777">
        <w:tc>
          <w:tcPr>
            <w:tcW w:w="2001" w:type="pct"/>
          </w:tcPr>
          <w:p w14:paraId="14412EF2" w14:textId="77777777" w:rsidR="00386DA4" w:rsidRDefault="00386DA4">
            <w:pPr>
              <w:pStyle w:val="Tablebody"/>
            </w:pPr>
            <w:r>
              <w:t>Age</w:t>
            </w:r>
          </w:p>
        </w:tc>
        <w:tc>
          <w:tcPr>
            <w:tcW w:w="1122" w:type="pct"/>
            <w:tcBorders>
              <w:right w:val="single" w:sz="4" w:space="0" w:color="auto"/>
            </w:tcBorders>
          </w:tcPr>
          <w:p w14:paraId="23B2B2C9" w14:textId="77777777" w:rsidR="00386DA4" w:rsidRDefault="00386DA4">
            <w:pPr>
              <w:pStyle w:val="Tablebody"/>
            </w:pPr>
            <w:r>
              <w:t>56.5 years</w:t>
            </w:r>
          </w:p>
        </w:tc>
        <w:tc>
          <w:tcPr>
            <w:tcW w:w="1122" w:type="pct"/>
            <w:vMerge w:val="restart"/>
            <w:tcBorders>
              <w:top w:val="single" w:sz="4" w:space="0" w:color="auto"/>
              <w:left w:val="single" w:sz="4" w:space="0" w:color="auto"/>
              <w:bottom w:val="single" w:sz="4" w:space="0" w:color="auto"/>
              <w:right w:val="single" w:sz="4" w:space="0" w:color="auto"/>
            </w:tcBorders>
          </w:tcPr>
          <w:p w14:paraId="19819DB1" w14:textId="77777777" w:rsidR="00386DA4" w:rsidRDefault="00386DA4">
            <w:pPr>
              <w:pStyle w:val="Tablebody"/>
            </w:pPr>
            <w:r>
              <w:t>Not varied</w:t>
            </w:r>
          </w:p>
          <w:p w14:paraId="1C8B4C85" w14:textId="77777777" w:rsidR="00386DA4" w:rsidRDefault="00386DA4">
            <w:pPr>
              <w:pStyle w:val="Tablebody"/>
            </w:pPr>
          </w:p>
          <w:p w14:paraId="27034D27" w14:textId="77777777" w:rsidR="00386DA4" w:rsidRDefault="00386DA4">
            <w:pPr>
              <w:pStyle w:val="Tablebody"/>
            </w:pPr>
          </w:p>
        </w:tc>
        <w:tc>
          <w:tcPr>
            <w:tcW w:w="755" w:type="pct"/>
            <w:vMerge w:val="restart"/>
            <w:tcBorders>
              <w:left w:val="single" w:sz="4" w:space="0" w:color="auto"/>
            </w:tcBorders>
          </w:tcPr>
          <w:p w14:paraId="44B3ABE8" w14:textId="4744777C" w:rsidR="00386DA4" w:rsidRDefault="00386DA4">
            <w:pPr>
              <w:pStyle w:val="Tablebody"/>
            </w:pPr>
            <w:r>
              <w:t>S</w:t>
            </w:r>
            <w:r w:rsidRPr="000B571A">
              <w:t xml:space="preserve">ection </w:t>
            </w:r>
            <w:r>
              <w:fldChar w:fldCharType="begin"/>
            </w:r>
            <w:r>
              <w:instrText xml:space="preserve"> REF _Ref126857025 \n \h </w:instrText>
            </w:r>
            <w:r>
              <w:fldChar w:fldCharType="separate"/>
            </w:r>
            <w:r w:rsidR="00145F42">
              <w:t>B.3.3.1</w:t>
            </w:r>
            <w:r>
              <w:fldChar w:fldCharType="end"/>
            </w:r>
            <w:r>
              <w:t xml:space="preserve"> </w:t>
            </w:r>
            <w:r>
              <w:fldChar w:fldCharType="begin"/>
            </w:r>
            <w:r>
              <w:instrText xml:space="preserve"> REF _Ref96104090 \h </w:instrText>
            </w:r>
            <w:r>
              <w:fldChar w:fldCharType="separate"/>
            </w:r>
            <w:r w:rsidR="00145F42">
              <w:t xml:space="preserve">Table </w:t>
            </w:r>
            <w:r w:rsidR="00145F42">
              <w:rPr>
                <w:noProof/>
              </w:rPr>
              <w:t>34</w:t>
            </w:r>
            <w:r>
              <w:fldChar w:fldCharType="end"/>
            </w:r>
          </w:p>
        </w:tc>
      </w:tr>
      <w:tr w:rsidR="00386DA4" w14:paraId="11535D4C" w14:textId="77777777">
        <w:tc>
          <w:tcPr>
            <w:tcW w:w="2001" w:type="pct"/>
          </w:tcPr>
          <w:p w14:paraId="37F14222" w14:textId="77777777" w:rsidR="00386DA4" w:rsidRDefault="00386DA4">
            <w:pPr>
              <w:pStyle w:val="Tablebody"/>
            </w:pPr>
            <w:r>
              <w:t>% female</w:t>
            </w:r>
          </w:p>
        </w:tc>
        <w:tc>
          <w:tcPr>
            <w:tcW w:w="1122" w:type="pct"/>
            <w:tcBorders>
              <w:right w:val="single" w:sz="4" w:space="0" w:color="auto"/>
            </w:tcBorders>
          </w:tcPr>
          <w:p w14:paraId="3D82E513" w14:textId="77777777" w:rsidR="00386DA4" w:rsidRDefault="00386DA4">
            <w:pPr>
              <w:pStyle w:val="Tablebody"/>
            </w:pPr>
            <w:r>
              <w:t>99.6%</w:t>
            </w:r>
          </w:p>
        </w:tc>
        <w:tc>
          <w:tcPr>
            <w:tcW w:w="1122" w:type="pct"/>
            <w:vMerge/>
            <w:tcBorders>
              <w:top w:val="single" w:sz="4" w:space="0" w:color="auto"/>
              <w:left w:val="single" w:sz="4" w:space="0" w:color="auto"/>
              <w:bottom w:val="single" w:sz="4" w:space="0" w:color="auto"/>
              <w:right w:val="single" w:sz="4" w:space="0" w:color="auto"/>
            </w:tcBorders>
          </w:tcPr>
          <w:p w14:paraId="619AD1C2" w14:textId="77777777" w:rsidR="00386DA4" w:rsidRDefault="00386DA4">
            <w:pPr>
              <w:pStyle w:val="Tablebody"/>
            </w:pPr>
          </w:p>
        </w:tc>
        <w:tc>
          <w:tcPr>
            <w:tcW w:w="755" w:type="pct"/>
            <w:vMerge/>
            <w:tcBorders>
              <w:left w:val="single" w:sz="4" w:space="0" w:color="auto"/>
            </w:tcBorders>
          </w:tcPr>
          <w:p w14:paraId="0B6DE0BD" w14:textId="77777777" w:rsidR="00386DA4" w:rsidRDefault="00386DA4">
            <w:pPr>
              <w:pStyle w:val="Tablebody"/>
            </w:pPr>
          </w:p>
        </w:tc>
      </w:tr>
      <w:tr w:rsidR="00386DA4" w14:paraId="163A6073" w14:textId="77777777">
        <w:tc>
          <w:tcPr>
            <w:tcW w:w="2001" w:type="pct"/>
          </w:tcPr>
          <w:p w14:paraId="462EEDA6" w14:textId="77777777" w:rsidR="00386DA4" w:rsidRDefault="00386DA4">
            <w:pPr>
              <w:pStyle w:val="Tablebody"/>
            </w:pPr>
            <w:r>
              <w:t>BSA (m</w:t>
            </w:r>
            <w:r w:rsidRPr="007B3CF2">
              <w:rPr>
                <w:vertAlign w:val="superscript"/>
              </w:rPr>
              <w:t>2</w:t>
            </w:r>
            <w:r>
              <w:t>)</w:t>
            </w:r>
          </w:p>
        </w:tc>
        <w:tc>
          <w:tcPr>
            <w:tcW w:w="1122" w:type="pct"/>
            <w:tcBorders>
              <w:right w:val="single" w:sz="4" w:space="0" w:color="auto"/>
            </w:tcBorders>
          </w:tcPr>
          <w:p w14:paraId="115FC642" w14:textId="77777777" w:rsidR="00386DA4" w:rsidRDefault="00386DA4">
            <w:pPr>
              <w:pStyle w:val="Tablebody"/>
            </w:pPr>
            <w:r>
              <w:t>1.67</w:t>
            </w:r>
          </w:p>
        </w:tc>
        <w:tc>
          <w:tcPr>
            <w:tcW w:w="1122" w:type="pct"/>
            <w:vMerge w:val="restart"/>
            <w:tcBorders>
              <w:top w:val="single" w:sz="4" w:space="0" w:color="auto"/>
              <w:left w:val="single" w:sz="4" w:space="0" w:color="auto"/>
              <w:bottom w:val="single" w:sz="4" w:space="0" w:color="auto"/>
              <w:right w:val="single" w:sz="4" w:space="0" w:color="auto"/>
            </w:tcBorders>
          </w:tcPr>
          <w:p w14:paraId="22459A5C" w14:textId="77777777" w:rsidR="00386DA4" w:rsidRDefault="00386DA4">
            <w:pPr>
              <w:pStyle w:val="Tablebody"/>
            </w:pPr>
            <w:r>
              <w:t>Normal</w:t>
            </w:r>
          </w:p>
        </w:tc>
        <w:tc>
          <w:tcPr>
            <w:tcW w:w="755" w:type="pct"/>
            <w:vMerge/>
            <w:tcBorders>
              <w:left w:val="single" w:sz="4" w:space="0" w:color="auto"/>
            </w:tcBorders>
          </w:tcPr>
          <w:p w14:paraId="633F80BB" w14:textId="77777777" w:rsidR="00386DA4" w:rsidRDefault="00386DA4">
            <w:pPr>
              <w:pStyle w:val="Tablebody"/>
            </w:pPr>
          </w:p>
        </w:tc>
      </w:tr>
      <w:tr w:rsidR="00386DA4" w14:paraId="39E86178" w14:textId="77777777">
        <w:tc>
          <w:tcPr>
            <w:tcW w:w="2001" w:type="pct"/>
          </w:tcPr>
          <w:p w14:paraId="5892DF70" w14:textId="77777777" w:rsidR="00386DA4" w:rsidRDefault="00386DA4">
            <w:pPr>
              <w:pStyle w:val="Tablebody"/>
            </w:pPr>
            <w:r>
              <w:t>Weight (kg)</w:t>
            </w:r>
          </w:p>
        </w:tc>
        <w:tc>
          <w:tcPr>
            <w:tcW w:w="1122" w:type="pct"/>
            <w:tcBorders>
              <w:right w:val="single" w:sz="4" w:space="0" w:color="auto"/>
            </w:tcBorders>
          </w:tcPr>
          <w:p w14:paraId="1592A65B" w14:textId="77777777" w:rsidR="00386DA4" w:rsidRDefault="00386DA4">
            <w:pPr>
              <w:pStyle w:val="Tablebody"/>
            </w:pPr>
            <w:r>
              <w:t>63.40</w:t>
            </w:r>
          </w:p>
        </w:tc>
        <w:tc>
          <w:tcPr>
            <w:tcW w:w="1122" w:type="pct"/>
            <w:vMerge/>
            <w:tcBorders>
              <w:top w:val="single" w:sz="4" w:space="0" w:color="auto"/>
              <w:left w:val="single" w:sz="4" w:space="0" w:color="auto"/>
              <w:bottom w:val="single" w:sz="4" w:space="0" w:color="auto"/>
              <w:right w:val="single" w:sz="4" w:space="0" w:color="auto"/>
            </w:tcBorders>
          </w:tcPr>
          <w:p w14:paraId="36049C4B" w14:textId="77777777" w:rsidR="00386DA4" w:rsidRDefault="00386DA4">
            <w:pPr>
              <w:pStyle w:val="Tablebody"/>
            </w:pPr>
          </w:p>
        </w:tc>
        <w:tc>
          <w:tcPr>
            <w:tcW w:w="755" w:type="pct"/>
            <w:vMerge/>
            <w:tcBorders>
              <w:left w:val="single" w:sz="4" w:space="0" w:color="auto"/>
            </w:tcBorders>
          </w:tcPr>
          <w:p w14:paraId="69ECBBAA" w14:textId="77777777" w:rsidR="00386DA4" w:rsidRDefault="00386DA4">
            <w:pPr>
              <w:pStyle w:val="Tablebody"/>
            </w:pPr>
          </w:p>
        </w:tc>
      </w:tr>
      <w:tr w:rsidR="00386DA4" w14:paraId="6CD536F4" w14:textId="77777777">
        <w:tc>
          <w:tcPr>
            <w:tcW w:w="5000" w:type="pct"/>
            <w:gridSpan w:val="4"/>
          </w:tcPr>
          <w:p w14:paraId="22F003F9" w14:textId="77777777" w:rsidR="00386DA4" w:rsidRPr="00B94FCD" w:rsidRDefault="00386DA4">
            <w:pPr>
              <w:pStyle w:val="Tablebody"/>
              <w:rPr>
                <w:b/>
                <w:bCs/>
                <w:i/>
                <w:iCs/>
              </w:rPr>
            </w:pPr>
            <w:r w:rsidRPr="00B94FCD">
              <w:rPr>
                <w:b/>
                <w:bCs/>
                <w:i/>
                <w:iCs/>
              </w:rPr>
              <w:t>Efficacy</w:t>
            </w:r>
          </w:p>
        </w:tc>
      </w:tr>
      <w:tr w:rsidR="00386DA4" w14:paraId="118D6723" w14:textId="77777777">
        <w:tc>
          <w:tcPr>
            <w:tcW w:w="2001" w:type="pct"/>
          </w:tcPr>
          <w:p w14:paraId="4AAA2421" w14:textId="77777777" w:rsidR="00386DA4" w:rsidRPr="00AB307A" w:rsidRDefault="00386DA4">
            <w:pPr>
              <w:pStyle w:val="Tablebody"/>
              <w:rPr>
                <w:lang w:val="fr-FR"/>
              </w:rPr>
            </w:pPr>
            <w:r w:rsidRPr="00AB307A">
              <w:rPr>
                <w:lang w:val="fr-FR"/>
              </w:rPr>
              <w:t>T-DXd/TPC curves - OS</w:t>
            </w:r>
          </w:p>
        </w:tc>
        <w:tc>
          <w:tcPr>
            <w:tcW w:w="1122" w:type="pct"/>
          </w:tcPr>
          <w:p w14:paraId="7C38D8A1" w14:textId="77777777" w:rsidR="00386DA4" w:rsidRPr="002250A9" w:rsidRDefault="00386DA4">
            <w:pPr>
              <w:pStyle w:val="Tablebody"/>
              <w:rPr>
                <w:lang w:val="da-DK"/>
              </w:rPr>
            </w:pPr>
            <w:r>
              <w:rPr>
                <w:lang w:val="da-DK"/>
              </w:rPr>
              <w:t>Log-logistic (indepdent)</w:t>
            </w:r>
          </w:p>
        </w:tc>
        <w:tc>
          <w:tcPr>
            <w:tcW w:w="1122" w:type="pct"/>
            <w:vMerge w:val="restart"/>
          </w:tcPr>
          <w:p w14:paraId="2BDBA61B" w14:textId="77777777" w:rsidR="00386DA4" w:rsidRPr="002250A9" w:rsidRDefault="00386DA4">
            <w:pPr>
              <w:pStyle w:val="Tablebody"/>
              <w:rPr>
                <w:lang w:val="da-DK"/>
              </w:rPr>
            </w:pPr>
            <w:r w:rsidRPr="002250A9">
              <w:rPr>
                <w:lang w:val="da-DK"/>
              </w:rPr>
              <w:t>Multinormal distribution</w:t>
            </w:r>
          </w:p>
        </w:tc>
        <w:tc>
          <w:tcPr>
            <w:tcW w:w="755" w:type="pct"/>
            <w:vMerge w:val="restart"/>
          </w:tcPr>
          <w:p w14:paraId="248018FA" w14:textId="6B282883" w:rsidR="00386DA4" w:rsidRDefault="00386DA4">
            <w:pPr>
              <w:pStyle w:val="Tablebody"/>
            </w:pPr>
            <w:r>
              <w:t xml:space="preserve">Section </w:t>
            </w:r>
            <w:r>
              <w:fldChar w:fldCharType="begin"/>
            </w:r>
            <w:r>
              <w:instrText xml:space="preserve"> REF _Ref126856964 \n \h </w:instrText>
            </w:r>
            <w:r>
              <w:fldChar w:fldCharType="separate"/>
            </w:r>
            <w:r w:rsidR="00145F42">
              <w:t>B.3.3.4</w:t>
            </w:r>
            <w:r>
              <w:fldChar w:fldCharType="end"/>
            </w:r>
          </w:p>
          <w:p w14:paraId="614AE704" w14:textId="39B8006B" w:rsidR="00386DA4" w:rsidRDefault="00386DA4">
            <w:pPr>
              <w:pStyle w:val="Tablebody"/>
            </w:pPr>
            <w:r>
              <w:fldChar w:fldCharType="begin"/>
            </w:r>
            <w:r>
              <w:instrText xml:space="preserve"> REF _Ref123730324 \h </w:instrText>
            </w:r>
            <w:r>
              <w:fldChar w:fldCharType="separate"/>
            </w:r>
            <w:r w:rsidR="00145F42">
              <w:t xml:space="preserve">Table </w:t>
            </w:r>
            <w:r w:rsidR="00145F42">
              <w:rPr>
                <w:noProof/>
              </w:rPr>
              <w:t>42</w:t>
            </w:r>
            <w:r>
              <w:fldChar w:fldCharType="end"/>
            </w:r>
          </w:p>
        </w:tc>
      </w:tr>
      <w:tr w:rsidR="00386DA4" w14:paraId="5DDE954A" w14:textId="77777777">
        <w:tc>
          <w:tcPr>
            <w:tcW w:w="2001" w:type="pct"/>
          </w:tcPr>
          <w:p w14:paraId="78BA65A8" w14:textId="77777777" w:rsidR="00386DA4" w:rsidRPr="00AB307A" w:rsidRDefault="00386DA4">
            <w:pPr>
              <w:pStyle w:val="Tablebody"/>
              <w:rPr>
                <w:lang w:val="fr-FR"/>
              </w:rPr>
            </w:pPr>
            <w:r w:rsidRPr="00AB307A">
              <w:rPr>
                <w:lang w:val="fr-FR"/>
              </w:rPr>
              <w:t>T-DXd/TPC curves - PFS</w:t>
            </w:r>
          </w:p>
        </w:tc>
        <w:tc>
          <w:tcPr>
            <w:tcW w:w="1122" w:type="pct"/>
          </w:tcPr>
          <w:p w14:paraId="21DAC3DC" w14:textId="77777777" w:rsidR="00386DA4" w:rsidRDefault="00386DA4">
            <w:pPr>
              <w:pStyle w:val="Tablebody"/>
            </w:pPr>
            <w:r>
              <w:rPr>
                <w:lang w:val="da-DK"/>
              </w:rPr>
              <w:t>Log-logistic (indepdent)</w:t>
            </w:r>
          </w:p>
        </w:tc>
        <w:tc>
          <w:tcPr>
            <w:tcW w:w="1122" w:type="pct"/>
            <w:vMerge/>
          </w:tcPr>
          <w:p w14:paraId="6098A311" w14:textId="77777777" w:rsidR="00386DA4" w:rsidRDefault="00386DA4">
            <w:pPr>
              <w:pStyle w:val="Tablebody"/>
            </w:pPr>
          </w:p>
        </w:tc>
        <w:tc>
          <w:tcPr>
            <w:tcW w:w="755" w:type="pct"/>
            <w:vMerge/>
          </w:tcPr>
          <w:p w14:paraId="5AB49C57" w14:textId="77777777" w:rsidR="00386DA4" w:rsidRDefault="00386DA4">
            <w:pPr>
              <w:pStyle w:val="Tablebody"/>
            </w:pPr>
          </w:p>
        </w:tc>
      </w:tr>
      <w:tr w:rsidR="00386DA4" w14:paraId="3662DC3F" w14:textId="77777777">
        <w:tc>
          <w:tcPr>
            <w:tcW w:w="2001" w:type="pct"/>
          </w:tcPr>
          <w:p w14:paraId="3F121000" w14:textId="77777777" w:rsidR="00386DA4" w:rsidRPr="00AB307A" w:rsidRDefault="00386DA4">
            <w:pPr>
              <w:pStyle w:val="Tablebody"/>
              <w:rPr>
                <w:lang w:val="fr-FR"/>
              </w:rPr>
            </w:pPr>
            <w:r w:rsidRPr="00AB307A">
              <w:rPr>
                <w:lang w:val="fr-FR"/>
              </w:rPr>
              <w:t>T-DXd/TPC curves - TTD</w:t>
            </w:r>
          </w:p>
        </w:tc>
        <w:tc>
          <w:tcPr>
            <w:tcW w:w="1122" w:type="pct"/>
          </w:tcPr>
          <w:p w14:paraId="32FC9ADB" w14:textId="21593CA3" w:rsidR="00386DA4" w:rsidRDefault="00D72C04">
            <w:pPr>
              <w:pStyle w:val="Tablebody"/>
            </w:pPr>
            <w:r>
              <w:t>G</w:t>
            </w:r>
            <w:r w:rsidR="00386DA4">
              <w:t>eneralised gamma</w:t>
            </w:r>
            <w:r>
              <w:t xml:space="preserve"> (independent)</w:t>
            </w:r>
          </w:p>
        </w:tc>
        <w:tc>
          <w:tcPr>
            <w:tcW w:w="1122" w:type="pct"/>
            <w:vMerge/>
          </w:tcPr>
          <w:p w14:paraId="1FCD88A5" w14:textId="77777777" w:rsidR="00386DA4" w:rsidRDefault="00386DA4">
            <w:pPr>
              <w:pStyle w:val="Tablebody"/>
            </w:pPr>
          </w:p>
        </w:tc>
        <w:tc>
          <w:tcPr>
            <w:tcW w:w="755" w:type="pct"/>
            <w:vMerge/>
          </w:tcPr>
          <w:p w14:paraId="2AFFE78D" w14:textId="77777777" w:rsidR="00386DA4" w:rsidRDefault="00386DA4">
            <w:pPr>
              <w:pStyle w:val="Tablebody"/>
            </w:pPr>
          </w:p>
        </w:tc>
      </w:tr>
      <w:tr w:rsidR="00386DA4" w14:paraId="153CCFC3" w14:textId="77777777">
        <w:tc>
          <w:tcPr>
            <w:tcW w:w="5000" w:type="pct"/>
            <w:gridSpan w:val="4"/>
          </w:tcPr>
          <w:p w14:paraId="09A8366E" w14:textId="77777777" w:rsidR="00386DA4" w:rsidRPr="00986764" w:rsidRDefault="00386DA4">
            <w:pPr>
              <w:pStyle w:val="Tablebody"/>
              <w:rPr>
                <w:b/>
                <w:bCs/>
                <w:i/>
                <w:iCs/>
              </w:rPr>
            </w:pPr>
            <w:r w:rsidRPr="00986764">
              <w:rPr>
                <w:b/>
                <w:bCs/>
                <w:i/>
                <w:iCs/>
              </w:rPr>
              <w:t>Utilities</w:t>
            </w:r>
          </w:p>
        </w:tc>
      </w:tr>
      <w:tr w:rsidR="00386DA4" w14:paraId="05CE4B99" w14:textId="77777777">
        <w:trPr>
          <w:trHeight w:val="507"/>
        </w:trPr>
        <w:tc>
          <w:tcPr>
            <w:tcW w:w="2001" w:type="pct"/>
          </w:tcPr>
          <w:p w14:paraId="58FB2F59" w14:textId="77777777" w:rsidR="00386DA4" w:rsidRPr="00FB22AA" w:rsidRDefault="00386DA4">
            <w:pPr>
              <w:pStyle w:val="Tablebody"/>
              <w:rPr>
                <w:lang w:val="fr-FR"/>
              </w:rPr>
            </w:pPr>
            <w:r w:rsidRPr="00FB22AA">
              <w:rPr>
                <w:lang w:val="fr-FR"/>
              </w:rPr>
              <w:t>DB0</w:t>
            </w:r>
            <w:r>
              <w:rPr>
                <w:lang w:val="fr-FR"/>
              </w:rPr>
              <w:t>4</w:t>
            </w:r>
            <w:r w:rsidRPr="00FB22AA">
              <w:rPr>
                <w:lang w:val="fr-FR"/>
              </w:rPr>
              <w:t xml:space="preserve"> T-DXd PF utility</w:t>
            </w:r>
          </w:p>
        </w:tc>
        <w:tc>
          <w:tcPr>
            <w:tcW w:w="1122" w:type="pct"/>
          </w:tcPr>
          <w:p w14:paraId="37545C6C" w14:textId="7695B9B7" w:rsidR="00386DA4" w:rsidRPr="00294FDC" w:rsidRDefault="00294FDC">
            <w:pPr>
              <w:pStyle w:val="Tablebody"/>
              <w:rPr>
                <w:color w:val="000000"/>
                <w:highlight w:val="black"/>
              </w:rPr>
            </w:pPr>
            <w:r w:rsidRPr="00294FDC">
              <w:rPr>
                <w:color w:val="000000"/>
                <w:highlight w:val="black"/>
              </w:rPr>
              <w:t>xxxxx</w:t>
            </w:r>
          </w:p>
        </w:tc>
        <w:tc>
          <w:tcPr>
            <w:tcW w:w="1122" w:type="pct"/>
          </w:tcPr>
          <w:p w14:paraId="3A6A7513" w14:textId="25468538" w:rsidR="00386DA4" w:rsidRPr="00477CE5" w:rsidRDefault="00386DA4">
            <w:pPr>
              <w:pStyle w:val="Tablebody"/>
              <w:rPr>
                <w:highlight w:val="magenta"/>
              </w:rPr>
            </w:pPr>
            <w:r w:rsidRPr="00094388">
              <w:t xml:space="preserve">SE: </w:t>
            </w:r>
            <w:r w:rsidR="00294FDC" w:rsidRPr="00294FDC">
              <w:rPr>
                <w:color w:val="000000"/>
                <w:highlight w:val="black"/>
              </w:rPr>
              <w:t>xxxxxx</w:t>
            </w:r>
            <w:r w:rsidRPr="00094388">
              <w:t xml:space="preserve"> (Beta)</w:t>
            </w:r>
          </w:p>
          <w:p w14:paraId="211A2B94" w14:textId="77777777" w:rsidR="00386DA4" w:rsidRPr="00477CE5" w:rsidRDefault="00386DA4">
            <w:pPr>
              <w:pStyle w:val="Tablebody"/>
              <w:rPr>
                <w:highlight w:val="magenta"/>
              </w:rPr>
            </w:pPr>
          </w:p>
        </w:tc>
        <w:tc>
          <w:tcPr>
            <w:tcW w:w="755" w:type="pct"/>
            <w:vMerge w:val="restart"/>
          </w:tcPr>
          <w:p w14:paraId="04067FCC" w14:textId="65180668" w:rsidR="00386DA4" w:rsidRDefault="00386DA4">
            <w:pPr>
              <w:pStyle w:val="Tablebody"/>
            </w:pPr>
            <w:r>
              <w:t xml:space="preserve">Section </w:t>
            </w:r>
            <w:r>
              <w:fldChar w:fldCharType="begin"/>
            </w:r>
            <w:r>
              <w:instrText xml:space="preserve"> REF _Ref126856925 \n \h </w:instrText>
            </w:r>
            <w:r>
              <w:fldChar w:fldCharType="separate"/>
            </w:r>
            <w:r w:rsidR="00145F42">
              <w:t>B.3.4.5</w:t>
            </w:r>
            <w:r>
              <w:fldChar w:fldCharType="end"/>
            </w:r>
          </w:p>
          <w:p w14:paraId="08615CFA" w14:textId="7FD9B05C" w:rsidR="00386DA4" w:rsidRDefault="00386DA4">
            <w:pPr>
              <w:pStyle w:val="Tablebody"/>
            </w:pPr>
            <w:r>
              <w:fldChar w:fldCharType="begin"/>
            </w:r>
            <w:r>
              <w:instrText xml:space="preserve"> REF _Ref96105253 \h </w:instrText>
            </w:r>
            <w:r>
              <w:fldChar w:fldCharType="separate"/>
            </w:r>
            <w:r w:rsidR="00145F42" w:rsidRPr="00BE4620">
              <w:t xml:space="preserve">Table </w:t>
            </w:r>
            <w:r w:rsidR="00145F42">
              <w:rPr>
                <w:noProof/>
              </w:rPr>
              <w:t>51</w:t>
            </w:r>
            <w:r>
              <w:fldChar w:fldCharType="end"/>
            </w:r>
          </w:p>
          <w:p w14:paraId="1A388836" w14:textId="77777777" w:rsidR="00386DA4" w:rsidRDefault="00386DA4">
            <w:pPr>
              <w:pStyle w:val="Tablebody"/>
            </w:pPr>
          </w:p>
        </w:tc>
      </w:tr>
      <w:tr w:rsidR="00386DA4" w14:paraId="77B658C7" w14:textId="77777777">
        <w:tc>
          <w:tcPr>
            <w:tcW w:w="2001" w:type="pct"/>
          </w:tcPr>
          <w:p w14:paraId="5636E71A" w14:textId="77777777" w:rsidR="00386DA4" w:rsidRDefault="00386DA4">
            <w:pPr>
              <w:pStyle w:val="Tablebody"/>
            </w:pPr>
            <w:r>
              <w:t>DB04 TPC PF utility</w:t>
            </w:r>
          </w:p>
        </w:tc>
        <w:tc>
          <w:tcPr>
            <w:tcW w:w="1122" w:type="pct"/>
          </w:tcPr>
          <w:p w14:paraId="134CA4F8" w14:textId="26360AC7" w:rsidR="00386DA4" w:rsidRPr="00294FDC" w:rsidRDefault="00294FDC">
            <w:pPr>
              <w:pStyle w:val="Tablebody"/>
              <w:rPr>
                <w:color w:val="000000"/>
                <w:highlight w:val="black"/>
              </w:rPr>
            </w:pPr>
            <w:r w:rsidRPr="00294FDC">
              <w:rPr>
                <w:color w:val="000000"/>
                <w:highlight w:val="black"/>
              </w:rPr>
              <w:t>xxxxx</w:t>
            </w:r>
          </w:p>
        </w:tc>
        <w:tc>
          <w:tcPr>
            <w:tcW w:w="1122" w:type="pct"/>
          </w:tcPr>
          <w:p w14:paraId="7E616D5F" w14:textId="27B14524" w:rsidR="00386DA4" w:rsidRPr="00477CE5" w:rsidRDefault="00386DA4">
            <w:pPr>
              <w:pStyle w:val="Tablebody"/>
              <w:rPr>
                <w:highlight w:val="magenta"/>
              </w:rPr>
            </w:pPr>
            <w:r w:rsidRPr="00094388">
              <w:t xml:space="preserve">SE: </w:t>
            </w:r>
            <w:r w:rsidR="00294FDC" w:rsidRPr="00294FDC">
              <w:rPr>
                <w:color w:val="000000"/>
                <w:highlight w:val="black"/>
              </w:rPr>
              <w:t>xxxxxx</w:t>
            </w:r>
            <w:r w:rsidRPr="002D5E35">
              <w:t xml:space="preserve"> </w:t>
            </w:r>
            <w:r w:rsidRPr="00094388">
              <w:t>(Beta)</w:t>
            </w:r>
          </w:p>
        </w:tc>
        <w:tc>
          <w:tcPr>
            <w:tcW w:w="755" w:type="pct"/>
            <w:vMerge/>
          </w:tcPr>
          <w:p w14:paraId="7AADC6F3" w14:textId="77777777" w:rsidR="00386DA4" w:rsidRDefault="00386DA4">
            <w:pPr>
              <w:pStyle w:val="Tablebody"/>
            </w:pPr>
          </w:p>
        </w:tc>
      </w:tr>
      <w:tr w:rsidR="00386DA4" w14:paraId="24466613" w14:textId="77777777">
        <w:tc>
          <w:tcPr>
            <w:tcW w:w="2001" w:type="pct"/>
          </w:tcPr>
          <w:p w14:paraId="2978B7EA" w14:textId="77777777" w:rsidR="00386DA4" w:rsidRPr="00AB307A" w:rsidRDefault="00386DA4">
            <w:pPr>
              <w:pStyle w:val="NICETabletext"/>
              <w:keepNext w:val="0"/>
              <w:rPr>
                <w:lang w:val="fr-FR"/>
              </w:rPr>
            </w:pPr>
            <w:r>
              <w:rPr>
                <w:lang w:val="fr-FR"/>
              </w:rPr>
              <w:t>Lloyd et al. 2006</w:t>
            </w:r>
            <w:r w:rsidRPr="00FB22AA">
              <w:rPr>
                <w:lang w:val="fr-FR"/>
              </w:rPr>
              <w:t xml:space="preserve"> T-DXd P</w:t>
            </w:r>
            <w:r>
              <w:rPr>
                <w:lang w:val="fr-FR"/>
              </w:rPr>
              <w:t>D</w:t>
            </w:r>
            <w:r w:rsidRPr="00FB22AA">
              <w:rPr>
                <w:lang w:val="fr-FR"/>
              </w:rPr>
              <w:t xml:space="preserve"> utility</w:t>
            </w:r>
          </w:p>
        </w:tc>
        <w:tc>
          <w:tcPr>
            <w:tcW w:w="1122" w:type="pct"/>
          </w:tcPr>
          <w:p w14:paraId="17345BF6" w14:textId="77777777" w:rsidR="00386DA4" w:rsidRPr="007B3CF2" w:rsidRDefault="00386DA4">
            <w:pPr>
              <w:pStyle w:val="NICETabletext"/>
              <w:keepNext w:val="0"/>
            </w:pPr>
            <w:r>
              <w:t>0.610</w:t>
            </w:r>
          </w:p>
        </w:tc>
        <w:tc>
          <w:tcPr>
            <w:tcW w:w="1122" w:type="pct"/>
            <w:vMerge w:val="restart"/>
          </w:tcPr>
          <w:p w14:paraId="4EB89893" w14:textId="77777777" w:rsidR="00386DA4" w:rsidRPr="007B3CF2" w:rsidRDefault="00386DA4">
            <w:pPr>
              <w:pStyle w:val="Tablebody"/>
            </w:pPr>
            <w:r>
              <w:t>Variation: 0.025 (</w:t>
            </w:r>
            <w:r w:rsidRPr="00AB542F">
              <w:t>Beta</w:t>
            </w:r>
            <w:r>
              <w:t>)</w:t>
            </w:r>
          </w:p>
        </w:tc>
        <w:tc>
          <w:tcPr>
            <w:tcW w:w="755" w:type="pct"/>
            <w:vMerge/>
          </w:tcPr>
          <w:p w14:paraId="1AC21FB0" w14:textId="77777777" w:rsidR="00386DA4" w:rsidRDefault="00386DA4">
            <w:pPr>
              <w:pStyle w:val="Tablebody"/>
            </w:pPr>
          </w:p>
        </w:tc>
      </w:tr>
      <w:tr w:rsidR="00386DA4" w:rsidRPr="00C647A3" w14:paraId="5B786C95" w14:textId="77777777">
        <w:tc>
          <w:tcPr>
            <w:tcW w:w="2001" w:type="pct"/>
          </w:tcPr>
          <w:p w14:paraId="3BC6B727" w14:textId="77777777" w:rsidR="00386DA4" w:rsidRPr="000F2783" w:rsidRDefault="00386DA4">
            <w:pPr>
              <w:pStyle w:val="NICETabletext"/>
              <w:keepNext w:val="0"/>
              <w:rPr>
                <w:lang w:val="da-DK"/>
              </w:rPr>
            </w:pPr>
            <w:r w:rsidRPr="007B3CF2">
              <w:rPr>
                <w:lang w:val="da-DK"/>
              </w:rPr>
              <w:t>Lloyd et al. 2006 TPC PD utility</w:t>
            </w:r>
          </w:p>
        </w:tc>
        <w:tc>
          <w:tcPr>
            <w:tcW w:w="1122" w:type="pct"/>
          </w:tcPr>
          <w:p w14:paraId="516D1B40" w14:textId="77777777" w:rsidR="00386DA4" w:rsidRPr="002250A9" w:rsidRDefault="00386DA4">
            <w:pPr>
              <w:pStyle w:val="NICETabletext"/>
              <w:keepNext w:val="0"/>
              <w:rPr>
                <w:lang w:val="da-DK"/>
              </w:rPr>
            </w:pPr>
            <w:r>
              <w:rPr>
                <w:lang w:val="da-DK"/>
              </w:rPr>
              <w:t>0.565</w:t>
            </w:r>
          </w:p>
        </w:tc>
        <w:tc>
          <w:tcPr>
            <w:tcW w:w="1122" w:type="pct"/>
            <w:vMerge/>
          </w:tcPr>
          <w:p w14:paraId="61BB360C" w14:textId="77777777" w:rsidR="00386DA4" w:rsidRPr="002250A9" w:rsidRDefault="00386DA4">
            <w:pPr>
              <w:pStyle w:val="Tablebody"/>
              <w:rPr>
                <w:lang w:val="da-DK"/>
              </w:rPr>
            </w:pPr>
          </w:p>
        </w:tc>
        <w:tc>
          <w:tcPr>
            <w:tcW w:w="755" w:type="pct"/>
            <w:vMerge/>
          </w:tcPr>
          <w:p w14:paraId="6615555B" w14:textId="77777777" w:rsidR="00386DA4" w:rsidRPr="002250A9" w:rsidRDefault="00386DA4">
            <w:pPr>
              <w:pStyle w:val="Tablebody"/>
              <w:rPr>
                <w:lang w:val="da-DK"/>
              </w:rPr>
            </w:pPr>
          </w:p>
        </w:tc>
      </w:tr>
      <w:tr w:rsidR="00386DA4" w14:paraId="7F2C2707" w14:textId="77777777">
        <w:tc>
          <w:tcPr>
            <w:tcW w:w="5000" w:type="pct"/>
            <w:gridSpan w:val="4"/>
          </w:tcPr>
          <w:p w14:paraId="35EA78E1" w14:textId="77777777" w:rsidR="00386DA4" w:rsidRPr="00AD2FB1" w:rsidRDefault="00386DA4">
            <w:pPr>
              <w:pStyle w:val="Tablebody"/>
              <w:keepNext/>
              <w:rPr>
                <w:b/>
                <w:bCs/>
                <w:i/>
                <w:iCs/>
              </w:rPr>
            </w:pPr>
            <w:r w:rsidRPr="00AD2FB1">
              <w:rPr>
                <w:b/>
                <w:bCs/>
                <w:i/>
                <w:iCs/>
              </w:rPr>
              <w:t>Drug costs</w:t>
            </w:r>
          </w:p>
        </w:tc>
      </w:tr>
      <w:tr w:rsidR="005070F2" w14:paraId="40CA4034" w14:textId="77777777" w:rsidTr="005070F2">
        <w:trPr>
          <w:trHeight w:val="673"/>
        </w:trPr>
        <w:tc>
          <w:tcPr>
            <w:tcW w:w="2001" w:type="pct"/>
          </w:tcPr>
          <w:p w14:paraId="5BE228D5" w14:textId="77777777" w:rsidR="005070F2" w:rsidRDefault="005070F2">
            <w:pPr>
              <w:pStyle w:val="NICETabletext"/>
              <w:keepNext w:val="0"/>
            </w:pPr>
            <w:r>
              <w:t>T-DXd - 100 mg (with PAS)</w:t>
            </w:r>
          </w:p>
        </w:tc>
        <w:tc>
          <w:tcPr>
            <w:tcW w:w="1122" w:type="pct"/>
          </w:tcPr>
          <w:p w14:paraId="0E4565CC" w14:textId="71DA7CC1" w:rsidR="005070F2" w:rsidRPr="00924DD8" w:rsidRDefault="005070F2">
            <w:pPr>
              <w:pStyle w:val="NICETabletext"/>
              <w:keepNext w:val="0"/>
              <w:rPr>
                <w:u w:val="single"/>
              </w:rPr>
            </w:pPr>
            <w:r w:rsidDel="00461700">
              <w:t>£1,455.00</w:t>
            </w:r>
            <w:r w:rsidRPr="00AB307A">
              <w:t xml:space="preserve"> </w:t>
            </w:r>
            <w:r w:rsidR="00F77ABC" w:rsidRPr="00F77ABC">
              <w:rPr>
                <w:color w:val="000000"/>
                <w:highlight w:val="black"/>
              </w:rPr>
              <w:t>xxxxxxxxx</w:t>
            </w:r>
          </w:p>
        </w:tc>
        <w:tc>
          <w:tcPr>
            <w:tcW w:w="1122" w:type="pct"/>
            <w:vMerge w:val="restart"/>
          </w:tcPr>
          <w:p w14:paraId="175F0499" w14:textId="77777777" w:rsidR="005070F2" w:rsidRDefault="005070F2">
            <w:pPr>
              <w:pStyle w:val="Tablebody"/>
            </w:pPr>
            <w:r>
              <w:t>Not varied</w:t>
            </w:r>
            <w:r w:rsidDel="00461700">
              <w:t xml:space="preserve"> </w:t>
            </w:r>
          </w:p>
        </w:tc>
        <w:tc>
          <w:tcPr>
            <w:tcW w:w="755" w:type="pct"/>
            <w:vMerge w:val="restart"/>
          </w:tcPr>
          <w:p w14:paraId="334031FB" w14:textId="6BFC12C2" w:rsidR="005070F2" w:rsidRDefault="005070F2">
            <w:pPr>
              <w:pStyle w:val="Tablebody"/>
            </w:pPr>
            <w:r>
              <w:t xml:space="preserve">Section </w:t>
            </w:r>
            <w:r>
              <w:fldChar w:fldCharType="begin"/>
            </w:r>
            <w:r>
              <w:instrText xml:space="preserve"> REF _Ref99729317 \r \h  \* MERGEFORMAT </w:instrText>
            </w:r>
            <w:r>
              <w:fldChar w:fldCharType="separate"/>
            </w:r>
            <w:r>
              <w:t>B.3.5.1.1</w:t>
            </w:r>
            <w:r>
              <w:fldChar w:fldCharType="end"/>
            </w:r>
            <w:r>
              <w:t xml:space="preserve"> </w:t>
            </w:r>
            <w:r>
              <w:fldChar w:fldCharType="begin"/>
            </w:r>
            <w:r>
              <w:instrText xml:space="preserve"> REF _Ref96105268 \h </w:instrText>
            </w:r>
            <w:r>
              <w:fldChar w:fldCharType="separate"/>
            </w:r>
            <w:r w:rsidRPr="00BE4620">
              <w:t xml:space="preserve">Table </w:t>
            </w:r>
            <w:r>
              <w:rPr>
                <w:noProof/>
              </w:rPr>
              <w:t>52</w:t>
            </w:r>
            <w:r>
              <w:fldChar w:fldCharType="end"/>
            </w:r>
          </w:p>
        </w:tc>
      </w:tr>
      <w:tr w:rsidR="005070F2" w14:paraId="3848E234" w14:textId="77777777">
        <w:tc>
          <w:tcPr>
            <w:tcW w:w="2001" w:type="pct"/>
          </w:tcPr>
          <w:p w14:paraId="2A0DD273" w14:textId="77777777" w:rsidR="005070F2" w:rsidRDefault="005070F2">
            <w:pPr>
              <w:pStyle w:val="NICETabletext"/>
              <w:keepNext w:val="0"/>
            </w:pPr>
            <w:r>
              <w:t>Capecitabine - 150 mg</w:t>
            </w:r>
          </w:p>
        </w:tc>
        <w:tc>
          <w:tcPr>
            <w:tcW w:w="1122" w:type="pct"/>
          </w:tcPr>
          <w:p w14:paraId="6F4F4B29" w14:textId="77777777" w:rsidR="005070F2" w:rsidRDefault="005070F2">
            <w:pPr>
              <w:pStyle w:val="NICETabletext"/>
              <w:keepNext w:val="0"/>
            </w:pPr>
            <w:r>
              <w:t>£6.49</w:t>
            </w:r>
          </w:p>
        </w:tc>
        <w:tc>
          <w:tcPr>
            <w:tcW w:w="1122" w:type="pct"/>
            <w:vMerge/>
          </w:tcPr>
          <w:p w14:paraId="50034560" w14:textId="77777777" w:rsidR="005070F2" w:rsidRDefault="005070F2">
            <w:pPr>
              <w:pStyle w:val="Tablebody"/>
            </w:pPr>
          </w:p>
        </w:tc>
        <w:tc>
          <w:tcPr>
            <w:tcW w:w="755" w:type="pct"/>
            <w:vMerge/>
          </w:tcPr>
          <w:p w14:paraId="288959DB" w14:textId="77777777" w:rsidR="005070F2" w:rsidRDefault="005070F2">
            <w:pPr>
              <w:pStyle w:val="Tablebody"/>
            </w:pPr>
          </w:p>
        </w:tc>
      </w:tr>
      <w:tr w:rsidR="005070F2" w14:paraId="4794E823" w14:textId="77777777">
        <w:tc>
          <w:tcPr>
            <w:tcW w:w="2001" w:type="pct"/>
          </w:tcPr>
          <w:p w14:paraId="5F1AAED8" w14:textId="77777777" w:rsidR="005070F2" w:rsidRDefault="005070F2">
            <w:pPr>
              <w:pStyle w:val="NICETabletext"/>
              <w:keepNext w:val="0"/>
            </w:pPr>
            <w:r>
              <w:t>Capecitabine - 300 mg</w:t>
            </w:r>
          </w:p>
        </w:tc>
        <w:tc>
          <w:tcPr>
            <w:tcW w:w="1122" w:type="pct"/>
          </w:tcPr>
          <w:p w14:paraId="1DB27906" w14:textId="77777777" w:rsidR="005070F2" w:rsidRDefault="005070F2">
            <w:pPr>
              <w:pStyle w:val="NICETabletext"/>
              <w:keepNext w:val="0"/>
            </w:pPr>
            <w:r>
              <w:t>£31.17</w:t>
            </w:r>
          </w:p>
        </w:tc>
        <w:tc>
          <w:tcPr>
            <w:tcW w:w="1122" w:type="pct"/>
            <w:vMerge/>
          </w:tcPr>
          <w:p w14:paraId="62D9ABE0" w14:textId="77777777" w:rsidR="005070F2" w:rsidRDefault="005070F2">
            <w:pPr>
              <w:pStyle w:val="Tablebody"/>
            </w:pPr>
          </w:p>
        </w:tc>
        <w:tc>
          <w:tcPr>
            <w:tcW w:w="755" w:type="pct"/>
            <w:vMerge/>
          </w:tcPr>
          <w:p w14:paraId="53A3A244" w14:textId="77777777" w:rsidR="005070F2" w:rsidRDefault="005070F2">
            <w:pPr>
              <w:pStyle w:val="Tablebody"/>
            </w:pPr>
          </w:p>
        </w:tc>
      </w:tr>
      <w:tr w:rsidR="005070F2" w14:paraId="2EB02933" w14:textId="77777777">
        <w:tc>
          <w:tcPr>
            <w:tcW w:w="2001" w:type="pct"/>
          </w:tcPr>
          <w:p w14:paraId="369A73F6" w14:textId="77777777" w:rsidR="005070F2" w:rsidRDefault="005070F2">
            <w:pPr>
              <w:pStyle w:val="NICETabletext"/>
              <w:keepNext w:val="0"/>
            </w:pPr>
            <w:r>
              <w:t>Capecitabine - 500 mg</w:t>
            </w:r>
          </w:p>
        </w:tc>
        <w:tc>
          <w:tcPr>
            <w:tcW w:w="1122" w:type="pct"/>
          </w:tcPr>
          <w:p w14:paraId="5E5F77C3" w14:textId="77777777" w:rsidR="005070F2" w:rsidRDefault="005070F2">
            <w:pPr>
              <w:pStyle w:val="NICETabletext"/>
              <w:keepNext w:val="0"/>
            </w:pPr>
            <w:r>
              <w:t>£39.23</w:t>
            </w:r>
          </w:p>
        </w:tc>
        <w:tc>
          <w:tcPr>
            <w:tcW w:w="1122" w:type="pct"/>
            <w:vMerge/>
          </w:tcPr>
          <w:p w14:paraId="0F82540D" w14:textId="77777777" w:rsidR="005070F2" w:rsidRDefault="005070F2">
            <w:pPr>
              <w:pStyle w:val="Tablebody"/>
            </w:pPr>
          </w:p>
        </w:tc>
        <w:tc>
          <w:tcPr>
            <w:tcW w:w="755" w:type="pct"/>
            <w:vMerge/>
          </w:tcPr>
          <w:p w14:paraId="15DF32E5" w14:textId="77777777" w:rsidR="005070F2" w:rsidRDefault="005070F2">
            <w:pPr>
              <w:pStyle w:val="Tablebody"/>
            </w:pPr>
          </w:p>
        </w:tc>
      </w:tr>
      <w:tr w:rsidR="005070F2" w14:paraId="76CDA94A" w14:textId="77777777">
        <w:tc>
          <w:tcPr>
            <w:tcW w:w="2001" w:type="pct"/>
          </w:tcPr>
          <w:p w14:paraId="3729513C" w14:textId="77777777" w:rsidR="005070F2" w:rsidRDefault="005070F2">
            <w:pPr>
              <w:pStyle w:val="NICETabletext"/>
              <w:keepNext w:val="0"/>
            </w:pPr>
            <w:r>
              <w:t>Eribulin - 0.88 mg</w:t>
            </w:r>
          </w:p>
        </w:tc>
        <w:tc>
          <w:tcPr>
            <w:tcW w:w="1122" w:type="pct"/>
          </w:tcPr>
          <w:p w14:paraId="471E3E1E" w14:textId="77777777" w:rsidR="005070F2" w:rsidRDefault="005070F2">
            <w:pPr>
              <w:pStyle w:val="NICETabletext"/>
              <w:keepNext w:val="0"/>
            </w:pPr>
            <w:r>
              <w:t>£361.00</w:t>
            </w:r>
          </w:p>
        </w:tc>
        <w:tc>
          <w:tcPr>
            <w:tcW w:w="1122" w:type="pct"/>
            <w:vMerge/>
          </w:tcPr>
          <w:p w14:paraId="6E41DE23" w14:textId="77777777" w:rsidR="005070F2" w:rsidRDefault="005070F2">
            <w:pPr>
              <w:pStyle w:val="Tablebody"/>
            </w:pPr>
          </w:p>
        </w:tc>
        <w:tc>
          <w:tcPr>
            <w:tcW w:w="755" w:type="pct"/>
            <w:vMerge/>
          </w:tcPr>
          <w:p w14:paraId="6FF3CB5D" w14:textId="77777777" w:rsidR="005070F2" w:rsidRDefault="005070F2">
            <w:pPr>
              <w:pStyle w:val="Tablebody"/>
            </w:pPr>
          </w:p>
        </w:tc>
      </w:tr>
      <w:tr w:rsidR="005070F2" w14:paraId="1ED00BE9" w14:textId="77777777">
        <w:tc>
          <w:tcPr>
            <w:tcW w:w="2001" w:type="pct"/>
          </w:tcPr>
          <w:p w14:paraId="4AE47B7C" w14:textId="77777777" w:rsidR="005070F2" w:rsidRDefault="005070F2">
            <w:pPr>
              <w:pStyle w:val="NICETabletext"/>
              <w:keepNext w:val="0"/>
            </w:pPr>
            <w:r>
              <w:t>Gemcitabine - 1000 mg</w:t>
            </w:r>
          </w:p>
        </w:tc>
        <w:tc>
          <w:tcPr>
            <w:tcW w:w="1122" w:type="pct"/>
          </w:tcPr>
          <w:p w14:paraId="3A622AC6" w14:textId="77777777" w:rsidR="005070F2" w:rsidRDefault="005070F2">
            <w:pPr>
              <w:pStyle w:val="NICETabletext"/>
              <w:keepNext w:val="0"/>
            </w:pPr>
            <w:r>
              <w:t>£32.99</w:t>
            </w:r>
          </w:p>
        </w:tc>
        <w:tc>
          <w:tcPr>
            <w:tcW w:w="1122" w:type="pct"/>
            <w:vMerge/>
          </w:tcPr>
          <w:p w14:paraId="630FC8E4" w14:textId="77777777" w:rsidR="005070F2" w:rsidRDefault="005070F2">
            <w:pPr>
              <w:pStyle w:val="Tablebody"/>
            </w:pPr>
          </w:p>
        </w:tc>
        <w:tc>
          <w:tcPr>
            <w:tcW w:w="755" w:type="pct"/>
            <w:vMerge/>
          </w:tcPr>
          <w:p w14:paraId="6F9AC04C" w14:textId="77777777" w:rsidR="005070F2" w:rsidRDefault="005070F2">
            <w:pPr>
              <w:pStyle w:val="Tablebody"/>
            </w:pPr>
          </w:p>
        </w:tc>
      </w:tr>
      <w:tr w:rsidR="005070F2" w14:paraId="2E4C7D6A" w14:textId="77777777">
        <w:tc>
          <w:tcPr>
            <w:tcW w:w="2001" w:type="pct"/>
          </w:tcPr>
          <w:p w14:paraId="2E65BD7E" w14:textId="77777777" w:rsidR="005070F2" w:rsidRDefault="005070F2">
            <w:pPr>
              <w:pStyle w:val="NICETabletext"/>
              <w:keepNext w:val="0"/>
            </w:pPr>
            <w:r>
              <w:t>Gemcitabine - 1600 mg</w:t>
            </w:r>
          </w:p>
        </w:tc>
        <w:tc>
          <w:tcPr>
            <w:tcW w:w="1122" w:type="pct"/>
          </w:tcPr>
          <w:p w14:paraId="10234811" w14:textId="77777777" w:rsidR="005070F2" w:rsidRDefault="005070F2">
            <w:pPr>
              <w:pStyle w:val="NICETabletext"/>
              <w:keepNext w:val="0"/>
            </w:pPr>
            <w:r>
              <w:t>£35.99</w:t>
            </w:r>
          </w:p>
        </w:tc>
        <w:tc>
          <w:tcPr>
            <w:tcW w:w="1122" w:type="pct"/>
            <w:vMerge/>
          </w:tcPr>
          <w:p w14:paraId="34907DFB" w14:textId="77777777" w:rsidR="005070F2" w:rsidRDefault="005070F2">
            <w:pPr>
              <w:pStyle w:val="Tablebody"/>
            </w:pPr>
          </w:p>
        </w:tc>
        <w:tc>
          <w:tcPr>
            <w:tcW w:w="755" w:type="pct"/>
            <w:vMerge/>
          </w:tcPr>
          <w:p w14:paraId="263DDCCD" w14:textId="77777777" w:rsidR="005070F2" w:rsidRDefault="005070F2">
            <w:pPr>
              <w:pStyle w:val="Tablebody"/>
            </w:pPr>
          </w:p>
        </w:tc>
      </w:tr>
      <w:tr w:rsidR="005070F2" w14:paraId="2C848231" w14:textId="77777777">
        <w:tc>
          <w:tcPr>
            <w:tcW w:w="2001" w:type="pct"/>
          </w:tcPr>
          <w:p w14:paraId="47741649" w14:textId="77777777" w:rsidR="005070F2" w:rsidRDefault="005070F2">
            <w:pPr>
              <w:pStyle w:val="NICETabletext"/>
              <w:keepNext w:val="0"/>
            </w:pPr>
            <w:r>
              <w:t>Gemcitabine - 1800 mg</w:t>
            </w:r>
          </w:p>
        </w:tc>
        <w:tc>
          <w:tcPr>
            <w:tcW w:w="1122" w:type="pct"/>
          </w:tcPr>
          <w:p w14:paraId="4B87D2FF" w14:textId="77777777" w:rsidR="005070F2" w:rsidDel="00461700" w:rsidRDefault="005070F2">
            <w:pPr>
              <w:pStyle w:val="NICETabletext"/>
              <w:keepNext w:val="0"/>
            </w:pPr>
            <w:r>
              <w:t>£38.99</w:t>
            </w:r>
          </w:p>
        </w:tc>
        <w:tc>
          <w:tcPr>
            <w:tcW w:w="1122" w:type="pct"/>
            <w:vMerge/>
          </w:tcPr>
          <w:p w14:paraId="34B670BB" w14:textId="77777777" w:rsidR="005070F2" w:rsidDel="00461700" w:rsidRDefault="005070F2">
            <w:pPr>
              <w:pStyle w:val="Tablebody"/>
            </w:pPr>
          </w:p>
        </w:tc>
        <w:tc>
          <w:tcPr>
            <w:tcW w:w="755" w:type="pct"/>
            <w:vMerge/>
          </w:tcPr>
          <w:p w14:paraId="560F8595" w14:textId="77777777" w:rsidR="005070F2" w:rsidRDefault="005070F2">
            <w:pPr>
              <w:pStyle w:val="Tablebody"/>
            </w:pPr>
          </w:p>
        </w:tc>
      </w:tr>
      <w:tr w:rsidR="005070F2" w14:paraId="4F00DD93" w14:textId="77777777">
        <w:tc>
          <w:tcPr>
            <w:tcW w:w="2001" w:type="pct"/>
          </w:tcPr>
          <w:p w14:paraId="72835C34" w14:textId="77777777" w:rsidR="005070F2" w:rsidRDefault="005070F2">
            <w:pPr>
              <w:pStyle w:val="NICETabletext"/>
              <w:keepNext w:val="0"/>
            </w:pPr>
            <w:r>
              <w:t>Gemcitabine - 2000 mg</w:t>
            </w:r>
          </w:p>
        </w:tc>
        <w:tc>
          <w:tcPr>
            <w:tcW w:w="1122" w:type="pct"/>
          </w:tcPr>
          <w:p w14:paraId="34751EE4" w14:textId="77777777" w:rsidR="005070F2" w:rsidDel="00461700" w:rsidRDefault="005070F2">
            <w:pPr>
              <w:pStyle w:val="NICETabletext"/>
              <w:keepNext w:val="0"/>
            </w:pPr>
            <w:r>
              <w:t>£42.73</w:t>
            </w:r>
          </w:p>
        </w:tc>
        <w:tc>
          <w:tcPr>
            <w:tcW w:w="1122" w:type="pct"/>
            <w:vMerge/>
          </w:tcPr>
          <w:p w14:paraId="0C2EEF2B" w14:textId="77777777" w:rsidR="005070F2" w:rsidDel="00461700" w:rsidRDefault="005070F2">
            <w:pPr>
              <w:pStyle w:val="Tablebody"/>
            </w:pPr>
          </w:p>
        </w:tc>
        <w:tc>
          <w:tcPr>
            <w:tcW w:w="755" w:type="pct"/>
            <w:vMerge/>
          </w:tcPr>
          <w:p w14:paraId="7F99EC08" w14:textId="77777777" w:rsidR="005070F2" w:rsidRDefault="005070F2">
            <w:pPr>
              <w:pStyle w:val="Tablebody"/>
            </w:pPr>
          </w:p>
        </w:tc>
      </w:tr>
      <w:tr w:rsidR="005070F2" w14:paraId="2B019131" w14:textId="77777777">
        <w:tc>
          <w:tcPr>
            <w:tcW w:w="2001" w:type="pct"/>
          </w:tcPr>
          <w:p w14:paraId="6F41352E" w14:textId="77777777" w:rsidR="005070F2" w:rsidRDefault="005070F2">
            <w:pPr>
              <w:pStyle w:val="NICETabletext"/>
              <w:keepNext w:val="0"/>
            </w:pPr>
            <w:r>
              <w:t>Gemcitabine - 2200 mg</w:t>
            </w:r>
          </w:p>
        </w:tc>
        <w:tc>
          <w:tcPr>
            <w:tcW w:w="1122" w:type="pct"/>
          </w:tcPr>
          <w:p w14:paraId="33A20B51" w14:textId="77777777" w:rsidR="005070F2" w:rsidDel="00461700" w:rsidRDefault="005070F2">
            <w:pPr>
              <w:pStyle w:val="NICETabletext"/>
              <w:keepNext w:val="0"/>
            </w:pPr>
            <w:r>
              <w:t>£49.50</w:t>
            </w:r>
          </w:p>
        </w:tc>
        <w:tc>
          <w:tcPr>
            <w:tcW w:w="1122" w:type="pct"/>
            <w:vMerge/>
          </w:tcPr>
          <w:p w14:paraId="6A98E197" w14:textId="77777777" w:rsidR="005070F2" w:rsidDel="00461700" w:rsidRDefault="005070F2">
            <w:pPr>
              <w:pStyle w:val="Tablebody"/>
            </w:pPr>
          </w:p>
        </w:tc>
        <w:tc>
          <w:tcPr>
            <w:tcW w:w="755" w:type="pct"/>
            <w:vMerge/>
          </w:tcPr>
          <w:p w14:paraId="06133C6B" w14:textId="77777777" w:rsidR="005070F2" w:rsidRDefault="005070F2">
            <w:pPr>
              <w:pStyle w:val="Tablebody"/>
            </w:pPr>
          </w:p>
        </w:tc>
      </w:tr>
      <w:tr w:rsidR="005070F2" w14:paraId="60CFCC66" w14:textId="77777777">
        <w:tc>
          <w:tcPr>
            <w:tcW w:w="2001" w:type="pct"/>
          </w:tcPr>
          <w:p w14:paraId="762BC0BE" w14:textId="77777777" w:rsidR="005070F2" w:rsidRDefault="005070F2">
            <w:pPr>
              <w:pStyle w:val="NICETabletext"/>
              <w:keepNext w:val="0"/>
            </w:pPr>
            <w:r>
              <w:t>Paclitaxel - 100 mg</w:t>
            </w:r>
          </w:p>
        </w:tc>
        <w:tc>
          <w:tcPr>
            <w:tcW w:w="1122" w:type="pct"/>
          </w:tcPr>
          <w:p w14:paraId="078E1EDB" w14:textId="77777777" w:rsidR="005070F2" w:rsidRDefault="005070F2">
            <w:pPr>
              <w:pStyle w:val="NICETabletext"/>
              <w:keepNext w:val="0"/>
            </w:pPr>
            <w:r>
              <w:t>£12.47</w:t>
            </w:r>
          </w:p>
        </w:tc>
        <w:tc>
          <w:tcPr>
            <w:tcW w:w="1122" w:type="pct"/>
            <w:vMerge/>
          </w:tcPr>
          <w:p w14:paraId="72426556" w14:textId="77777777" w:rsidR="005070F2" w:rsidRDefault="005070F2">
            <w:pPr>
              <w:pStyle w:val="Tablebody"/>
            </w:pPr>
          </w:p>
        </w:tc>
        <w:tc>
          <w:tcPr>
            <w:tcW w:w="755" w:type="pct"/>
            <w:vMerge/>
          </w:tcPr>
          <w:p w14:paraId="783693C4" w14:textId="77777777" w:rsidR="005070F2" w:rsidRDefault="005070F2">
            <w:pPr>
              <w:pStyle w:val="Tablebody"/>
            </w:pPr>
          </w:p>
        </w:tc>
      </w:tr>
      <w:tr w:rsidR="005070F2" w14:paraId="7CB0C32B" w14:textId="77777777">
        <w:tc>
          <w:tcPr>
            <w:tcW w:w="2001" w:type="pct"/>
          </w:tcPr>
          <w:p w14:paraId="1EE14B2F" w14:textId="77777777" w:rsidR="005070F2" w:rsidRDefault="005070F2">
            <w:pPr>
              <w:pStyle w:val="NICETabletext"/>
              <w:keepNext w:val="0"/>
            </w:pPr>
            <w:r>
              <w:lastRenderedPageBreak/>
              <w:t>Paclitaxel - 150 mg</w:t>
            </w:r>
          </w:p>
        </w:tc>
        <w:tc>
          <w:tcPr>
            <w:tcW w:w="1122" w:type="pct"/>
          </w:tcPr>
          <w:p w14:paraId="440E13A7" w14:textId="77777777" w:rsidR="005070F2" w:rsidRDefault="005070F2">
            <w:pPr>
              <w:pStyle w:val="NICETabletext"/>
              <w:keepNext w:val="0"/>
            </w:pPr>
            <w:r>
              <w:t>£14.23</w:t>
            </w:r>
          </w:p>
        </w:tc>
        <w:tc>
          <w:tcPr>
            <w:tcW w:w="1122" w:type="pct"/>
            <w:vMerge/>
          </w:tcPr>
          <w:p w14:paraId="6B14D5BE" w14:textId="77777777" w:rsidR="005070F2" w:rsidRDefault="005070F2">
            <w:pPr>
              <w:pStyle w:val="Tablebody"/>
            </w:pPr>
          </w:p>
        </w:tc>
        <w:tc>
          <w:tcPr>
            <w:tcW w:w="755" w:type="pct"/>
            <w:vMerge/>
          </w:tcPr>
          <w:p w14:paraId="1958BF54" w14:textId="77777777" w:rsidR="005070F2" w:rsidRDefault="005070F2">
            <w:pPr>
              <w:pStyle w:val="Tablebody"/>
            </w:pPr>
          </w:p>
        </w:tc>
      </w:tr>
      <w:tr w:rsidR="005070F2" w14:paraId="5B70A0DD" w14:textId="77777777">
        <w:tc>
          <w:tcPr>
            <w:tcW w:w="2001" w:type="pct"/>
          </w:tcPr>
          <w:p w14:paraId="243C37AB" w14:textId="77777777" w:rsidR="005070F2" w:rsidRDefault="005070F2">
            <w:pPr>
              <w:pStyle w:val="NICETabletext"/>
              <w:keepNext w:val="0"/>
            </w:pPr>
            <w:r>
              <w:t>Paclitaxel - 300 mg</w:t>
            </w:r>
          </w:p>
        </w:tc>
        <w:tc>
          <w:tcPr>
            <w:tcW w:w="1122" w:type="pct"/>
          </w:tcPr>
          <w:p w14:paraId="35305617" w14:textId="77777777" w:rsidR="005070F2" w:rsidRDefault="005070F2">
            <w:pPr>
              <w:pStyle w:val="NICETabletext"/>
              <w:keepNext w:val="0"/>
            </w:pPr>
            <w:r>
              <w:t>£39.81</w:t>
            </w:r>
          </w:p>
        </w:tc>
        <w:tc>
          <w:tcPr>
            <w:tcW w:w="1122" w:type="pct"/>
            <w:vMerge/>
          </w:tcPr>
          <w:p w14:paraId="1A638853" w14:textId="77777777" w:rsidR="005070F2" w:rsidRDefault="005070F2">
            <w:pPr>
              <w:pStyle w:val="Tablebody"/>
            </w:pPr>
          </w:p>
        </w:tc>
        <w:tc>
          <w:tcPr>
            <w:tcW w:w="755" w:type="pct"/>
            <w:vMerge/>
          </w:tcPr>
          <w:p w14:paraId="77719511" w14:textId="77777777" w:rsidR="005070F2" w:rsidRDefault="005070F2">
            <w:pPr>
              <w:pStyle w:val="Tablebody"/>
            </w:pPr>
          </w:p>
        </w:tc>
      </w:tr>
      <w:tr w:rsidR="005070F2" w14:paraId="02380E6F" w14:textId="77777777">
        <w:tc>
          <w:tcPr>
            <w:tcW w:w="2001" w:type="pct"/>
          </w:tcPr>
          <w:p w14:paraId="0AD82983" w14:textId="77777777" w:rsidR="005070F2" w:rsidRDefault="005070F2">
            <w:pPr>
              <w:pStyle w:val="NICETabletext"/>
              <w:keepNext w:val="0"/>
            </w:pPr>
            <w:r>
              <w:t xml:space="preserve">Nab-paclitaxel - 100 </w:t>
            </w:r>
            <w:r w:rsidDel="000B0E93">
              <w:t>mg</w:t>
            </w:r>
          </w:p>
        </w:tc>
        <w:tc>
          <w:tcPr>
            <w:tcW w:w="1122" w:type="pct"/>
          </w:tcPr>
          <w:p w14:paraId="21BD374C" w14:textId="77777777" w:rsidR="005070F2" w:rsidRDefault="005070F2">
            <w:pPr>
              <w:pStyle w:val="NICETabletext"/>
              <w:keepNext w:val="0"/>
            </w:pPr>
            <w:r>
              <w:t>£118.36</w:t>
            </w:r>
          </w:p>
        </w:tc>
        <w:tc>
          <w:tcPr>
            <w:tcW w:w="1122" w:type="pct"/>
            <w:vMerge/>
          </w:tcPr>
          <w:p w14:paraId="72FF14A1" w14:textId="77777777" w:rsidR="005070F2" w:rsidRDefault="005070F2">
            <w:pPr>
              <w:pStyle w:val="Tablebody"/>
            </w:pPr>
          </w:p>
        </w:tc>
        <w:tc>
          <w:tcPr>
            <w:tcW w:w="755" w:type="pct"/>
            <w:vMerge/>
          </w:tcPr>
          <w:p w14:paraId="3EC76344" w14:textId="77777777" w:rsidR="005070F2" w:rsidRDefault="005070F2">
            <w:pPr>
              <w:pStyle w:val="Tablebody"/>
            </w:pPr>
          </w:p>
        </w:tc>
      </w:tr>
      <w:tr w:rsidR="00386DA4" w14:paraId="3AEF87BC" w14:textId="77777777">
        <w:tc>
          <w:tcPr>
            <w:tcW w:w="2001" w:type="pct"/>
          </w:tcPr>
          <w:p w14:paraId="3B8E6CED" w14:textId="77777777" w:rsidR="00386DA4" w:rsidRDefault="00386DA4">
            <w:pPr>
              <w:pStyle w:val="Tablebody"/>
            </w:pPr>
            <w:r>
              <w:t>T-DXd - RDI</w:t>
            </w:r>
          </w:p>
        </w:tc>
        <w:tc>
          <w:tcPr>
            <w:tcW w:w="1122" w:type="pct"/>
          </w:tcPr>
          <w:p w14:paraId="61F58735" w14:textId="659BCDF7" w:rsidR="00386DA4" w:rsidRPr="00F77ABC" w:rsidRDefault="00F77ABC">
            <w:pPr>
              <w:pStyle w:val="NICETabletext"/>
              <w:rPr>
                <w:color w:val="000000"/>
                <w:highlight w:val="black"/>
              </w:rPr>
            </w:pPr>
            <w:r w:rsidRPr="00F77ABC">
              <w:rPr>
                <w:color w:val="000000"/>
                <w:highlight w:val="black"/>
              </w:rPr>
              <w:t>xxxxx</w:t>
            </w:r>
          </w:p>
        </w:tc>
        <w:tc>
          <w:tcPr>
            <w:tcW w:w="1122" w:type="pct"/>
            <w:vMerge w:val="restart"/>
          </w:tcPr>
          <w:p w14:paraId="2350D532" w14:textId="77777777" w:rsidR="00386DA4" w:rsidRPr="006E3D3C" w:rsidRDefault="00386DA4">
            <w:pPr>
              <w:pStyle w:val="NICETabletext"/>
            </w:pPr>
            <w:r>
              <w:t>Variation: 0.025 (</w:t>
            </w:r>
            <w:r w:rsidRPr="00AB542F">
              <w:t>Beta</w:t>
            </w:r>
            <w:r>
              <w:t>)</w:t>
            </w:r>
          </w:p>
          <w:p w14:paraId="6F0FA9F1" w14:textId="77777777" w:rsidR="00386DA4" w:rsidRPr="00924DD8" w:rsidRDefault="00386DA4">
            <w:pPr>
              <w:pStyle w:val="NICETabletext"/>
              <w:rPr>
                <w:highlight w:val="cyan"/>
                <w:u w:val="single"/>
              </w:rPr>
            </w:pPr>
          </w:p>
        </w:tc>
        <w:tc>
          <w:tcPr>
            <w:tcW w:w="755" w:type="pct"/>
            <w:vMerge w:val="restart"/>
          </w:tcPr>
          <w:p w14:paraId="46F76708" w14:textId="7BF63BB4" w:rsidR="00386DA4" w:rsidRDefault="00386DA4">
            <w:pPr>
              <w:pStyle w:val="Tablebody"/>
            </w:pPr>
            <w:r>
              <w:t xml:space="preserve">Section </w:t>
            </w:r>
            <w:r>
              <w:fldChar w:fldCharType="begin"/>
            </w:r>
            <w:r>
              <w:instrText xml:space="preserve"> REF _Ref99729317 \r \h  \* MERGEFORMAT </w:instrText>
            </w:r>
            <w:r>
              <w:fldChar w:fldCharType="separate"/>
            </w:r>
            <w:r w:rsidR="00145F42">
              <w:t>B.3.5.1.1</w:t>
            </w:r>
            <w:r>
              <w:fldChar w:fldCharType="end"/>
            </w:r>
            <w:r>
              <w:t xml:space="preserve"> </w:t>
            </w:r>
            <w:r>
              <w:fldChar w:fldCharType="begin"/>
            </w:r>
            <w:r>
              <w:instrText xml:space="preserve"> REF _Ref96105285 \h </w:instrText>
            </w:r>
            <w:r>
              <w:fldChar w:fldCharType="separate"/>
            </w:r>
            <w:r w:rsidR="00145F42">
              <w:t xml:space="preserve">Table </w:t>
            </w:r>
            <w:r w:rsidR="00145F42">
              <w:rPr>
                <w:noProof/>
              </w:rPr>
              <w:t>54</w:t>
            </w:r>
            <w:r>
              <w:fldChar w:fldCharType="end"/>
            </w:r>
          </w:p>
          <w:p w14:paraId="1C3867B7" w14:textId="77777777" w:rsidR="00386DA4" w:rsidRDefault="00386DA4">
            <w:pPr>
              <w:pStyle w:val="Tablebody"/>
            </w:pPr>
          </w:p>
        </w:tc>
      </w:tr>
      <w:tr w:rsidR="00386DA4" w14:paraId="558448D8" w14:textId="77777777">
        <w:tc>
          <w:tcPr>
            <w:tcW w:w="2001" w:type="pct"/>
          </w:tcPr>
          <w:p w14:paraId="1237103D" w14:textId="77777777" w:rsidR="00386DA4" w:rsidRDefault="00386DA4">
            <w:pPr>
              <w:pStyle w:val="Tablebody"/>
            </w:pPr>
            <w:r>
              <w:t>Capecitabine - RDI</w:t>
            </w:r>
          </w:p>
        </w:tc>
        <w:tc>
          <w:tcPr>
            <w:tcW w:w="1122" w:type="pct"/>
          </w:tcPr>
          <w:p w14:paraId="6576BEF0" w14:textId="26C5EDAA" w:rsidR="00386DA4" w:rsidRPr="00F77ABC" w:rsidRDefault="00F77ABC">
            <w:pPr>
              <w:pStyle w:val="NICETabletext"/>
              <w:rPr>
                <w:color w:val="000000"/>
                <w:highlight w:val="black"/>
              </w:rPr>
            </w:pPr>
            <w:r w:rsidRPr="00F77ABC">
              <w:rPr>
                <w:color w:val="000000"/>
                <w:highlight w:val="black"/>
              </w:rPr>
              <w:t>xxxxx</w:t>
            </w:r>
          </w:p>
        </w:tc>
        <w:tc>
          <w:tcPr>
            <w:tcW w:w="1122" w:type="pct"/>
            <w:vMerge/>
          </w:tcPr>
          <w:p w14:paraId="1787E1AB" w14:textId="77777777" w:rsidR="00386DA4" w:rsidRPr="00924DD8" w:rsidRDefault="00386DA4">
            <w:pPr>
              <w:pStyle w:val="NICETabletext"/>
              <w:rPr>
                <w:highlight w:val="cyan"/>
                <w:u w:val="single"/>
              </w:rPr>
            </w:pPr>
          </w:p>
        </w:tc>
        <w:tc>
          <w:tcPr>
            <w:tcW w:w="755" w:type="pct"/>
            <w:vMerge/>
          </w:tcPr>
          <w:p w14:paraId="52E926DA" w14:textId="77777777" w:rsidR="00386DA4" w:rsidRDefault="00386DA4">
            <w:pPr>
              <w:pStyle w:val="Tablebody"/>
            </w:pPr>
          </w:p>
        </w:tc>
      </w:tr>
      <w:tr w:rsidR="00386DA4" w14:paraId="78A1E522" w14:textId="77777777">
        <w:tc>
          <w:tcPr>
            <w:tcW w:w="2001" w:type="pct"/>
          </w:tcPr>
          <w:p w14:paraId="4EEB6387" w14:textId="77777777" w:rsidR="00386DA4" w:rsidRDefault="00386DA4">
            <w:pPr>
              <w:pStyle w:val="Tablebody"/>
            </w:pPr>
            <w:r>
              <w:t>Eribulin - RDI</w:t>
            </w:r>
          </w:p>
        </w:tc>
        <w:tc>
          <w:tcPr>
            <w:tcW w:w="1122" w:type="pct"/>
          </w:tcPr>
          <w:p w14:paraId="375622D0" w14:textId="608CE43B" w:rsidR="00386DA4" w:rsidRPr="00F77ABC" w:rsidDel="00461700" w:rsidRDefault="00F77ABC">
            <w:pPr>
              <w:pStyle w:val="NICETabletext"/>
              <w:rPr>
                <w:color w:val="000000"/>
                <w:highlight w:val="black"/>
              </w:rPr>
            </w:pPr>
            <w:r w:rsidRPr="00F77ABC">
              <w:rPr>
                <w:color w:val="000000"/>
                <w:highlight w:val="black"/>
              </w:rPr>
              <w:t>xxxxx</w:t>
            </w:r>
          </w:p>
        </w:tc>
        <w:tc>
          <w:tcPr>
            <w:tcW w:w="1122" w:type="pct"/>
            <w:vMerge/>
          </w:tcPr>
          <w:p w14:paraId="7E824732" w14:textId="77777777" w:rsidR="00386DA4" w:rsidRPr="00924DD8" w:rsidDel="00461700" w:rsidRDefault="00386DA4">
            <w:pPr>
              <w:pStyle w:val="NICETabletext"/>
              <w:rPr>
                <w:highlight w:val="cyan"/>
                <w:u w:val="single"/>
              </w:rPr>
            </w:pPr>
          </w:p>
        </w:tc>
        <w:tc>
          <w:tcPr>
            <w:tcW w:w="755" w:type="pct"/>
            <w:vMerge/>
          </w:tcPr>
          <w:p w14:paraId="66F24DDC" w14:textId="77777777" w:rsidR="00386DA4" w:rsidRDefault="00386DA4">
            <w:pPr>
              <w:pStyle w:val="Tablebody"/>
            </w:pPr>
          </w:p>
        </w:tc>
      </w:tr>
      <w:tr w:rsidR="00386DA4" w14:paraId="3110E8E6" w14:textId="77777777">
        <w:tc>
          <w:tcPr>
            <w:tcW w:w="2001" w:type="pct"/>
          </w:tcPr>
          <w:p w14:paraId="75E03EFC" w14:textId="77777777" w:rsidR="00386DA4" w:rsidRDefault="00386DA4">
            <w:pPr>
              <w:pStyle w:val="Tablebody"/>
            </w:pPr>
            <w:r>
              <w:t>Gemcitabine - RDI</w:t>
            </w:r>
          </w:p>
        </w:tc>
        <w:tc>
          <w:tcPr>
            <w:tcW w:w="1122" w:type="pct"/>
          </w:tcPr>
          <w:p w14:paraId="36DD50A5" w14:textId="7C8125D0" w:rsidR="00386DA4" w:rsidRPr="00F77ABC" w:rsidDel="00461700" w:rsidRDefault="00F77ABC">
            <w:pPr>
              <w:pStyle w:val="NICETabletext"/>
              <w:rPr>
                <w:color w:val="000000"/>
                <w:highlight w:val="black"/>
              </w:rPr>
            </w:pPr>
            <w:r w:rsidRPr="00F77ABC">
              <w:rPr>
                <w:color w:val="000000"/>
                <w:highlight w:val="black"/>
              </w:rPr>
              <w:t>xxxxxx</w:t>
            </w:r>
          </w:p>
        </w:tc>
        <w:tc>
          <w:tcPr>
            <w:tcW w:w="1122" w:type="pct"/>
            <w:vMerge/>
          </w:tcPr>
          <w:p w14:paraId="636B9099" w14:textId="77777777" w:rsidR="00386DA4" w:rsidRPr="00924DD8" w:rsidDel="00461700" w:rsidRDefault="00386DA4">
            <w:pPr>
              <w:pStyle w:val="NICETabletext"/>
              <w:rPr>
                <w:highlight w:val="cyan"/>
                <w:u w:val="single"/>
              </w:rPr>
            </w:pPr>
          </w:p>
        </w:tc>
        <w:tc>
          <w:tcPr>
            <w:tcW w:w="755" w:type="pct"/>
            <w:vMerge/>
          </w:tcPr>
          <w:p w14:paraId="30972270" w14:textId="77777777" w:rsidR="00386DA4" w:rsidRDefault="00386DA4">
            <w:pPr>
              <w:pStyle w:val="Tablebody"/>
            </w:pPr>
          </w:p>
        </w:tc>
      </w:tr>
      <w:tr w:rsidR="00386DA4" w14:paraId="03E8D264" w14:textId="77777777">
        <w:tc>
          <w:tcPr>
            <w:tcW w:w="2001" w:type="pct"/>
          </w:tcPr>
          <w:p w14:paraId="70C37A98" w14:textId="77777777" w:rsidR="00386DA4" w:rsidRDefault="00386DA4">
            <w:pPr>
              <w:pStyle w:val="Tablebody"/>
            </w:pPr>
            <w:r>
              <w:t>Paclitaxel - RDI</w:t>
            </w:r>
          </w:p>
        </w:tc>
        <w:tc>
          <w:tcPr>
            <w:tcW w:w="1122" w:type="pct"/>
          </w:tcPr>
          <w:p w14:paraId="16431E85" w14:textId="39F3638B" w:rsidR="00386DA4" w:rsidRPr="00F77ABC" w:rsidDel="00461700" w:rsidRDefault="00F77ABC">
            <w:pPr>
              <w:pStyle w:val="NICETabletext"/>
              <w:rPr>
                <w:color w:val="000000"/>
                <w:highlight w:val="black"/>
              </w:rPr>
            </w:pPr>
            <w:r w:rsidRPr="00F77ABC">
              <w:rPr>
                <w:color w:val="000000"/>
                <w:highlight w:val="black"/>
              </w:rPr>
              <w:t>xxxxxx</w:t>
            </w:r>
          </w:p>
        </w:tc>
        <w:tc>
          <w:tcPr>
            <w:tcW w:w="1122" w:type="pct"/>
            <w:vMerge/>
          </w:tcPr>
          <w:p w14:paraId="27F68D30" w14:textId="77777777" w:rsidR="00386DA4" w:rsidRPr="00924DD8" w:rsidDel="00461700" w:rsidRDefault="00386DA4">
            <w:pPr>
              <w:pStyle w:val="NICETabletext"/>
              <w:rPr>
                <w:highlight w:val="cyan"/>
                <w:u w:val="single"/>
              </w:rPr>
            </w:pPr>
          </w:p>
        </w:tc>
        <w:tc>
          <w:tcPr>
            <w:tcW w:w="755" w:type="pct"/>
            <w:vMerge/>
          </w:tcPr>
          <w:p w14:paraId="38933F1B" w14:textId="77777777" w:rsidR="00386DA4" w:rsidRDefault="00386DA4">
            <w:pPr>
              <w:pStyle w:val="Tablebody"/>
            </w:pPr>
          </w:p>
        </w:tc>
      </w:tr>
      <w:tr w:rsidR="00386DA4" w14:paraId="39F99886" w14:textId="77777777">
        <w:tc>
          <w:tcPr>
            <w:tcW w:w="2001" w:type="pct"/>
          </w:tcPr>
          <w:p w14:paraId="15DC092B" w14:textId="77777777" w:rsidR="00386DA4" w:rsidRDefault="00386DA4">
            <w:pPr>
              <w:pStyle w:val="Tablebody"/>
            </w:pPr>
            <w:r>
              <w:t>Nab-paclitaxel – RDI</w:t>
            </w:r>
          </w:p>
        </w:tc>
        <w:tc>
          <w:tcPr>
            <w:tcW w:w="1122" w:type="pct"/>
          </w:tcPr>
          <w:p w14:paraId="35586AFF" w14:textId="03F7CA45" w:rsidR="00386DA4" w:rsidRPr="00F77ABC" w:rsidDel="00461700" w:rsidRDefault="00F77ABC">
            <w:pPr>
              <w:pStyle w:val="NICETabletext"/>
              <w:rPr>
                <w:color w:val="000000"/>
                <w:highlight w:val="black"/>
              </w:rPr>
            </w:pPr>
            <w:r w:rsidRPr="00F77ABC">
              <w:rPr>
                <w:color w:val="000000"/>
                <w:highlight w:val="black"/>
              </w:rPr>
              <w:t>xxxxxx</w:t>
            </w:r>
          </w:p>
        </w:tc>
        <w:tc>
          <w:tcPr>
            <w:tcW w:w="1122" w:type="pct"/>
            <w:vMerge/>
          </w:tcPr>
          <w:p w14:paraId="1C0D9134" w14:textId="77777777" w:rsidR="00386DA4" w:rsidRPr="00924DD8" w:rsidDel="00461700" w:rsidRDefault="00386DA4">
            <w:pPr>
              <w:pStyle w:val="NICETabletext"/>
              <w:rPr>
                <w:highlight w:val="cyan"/>
                <w:u w:val="single"/>
              </w:rPr>
            </w:pPr>
          </w:p>
        </w:tc>
        <w:tc>
          <w:tcPr>
            <w:tcW w:w="755" w:type="pct"/>
            <w:vMerge/>
          </w:tcPr>
          <w:p w14:paraId="4F884631" w14:textId="77777777" w:rsidR="00386DA4" w:rsidRDefault="00386DA4">
            <w:pPr>
              <w:pStyle w:val="Tablebody"/>
            </w:pPr>
          </w:p>
        </w:tc>
      </w:tr>
      <w:tr w:rsidR="00386DA4" w14:paraId="1A699097" w14:textId="77777777">
        <w:tc>
          <w:tcPr>
            <w:tcW w:w="2001" w:type="pct"/>
          </w:tcPr>
          <w:p w14:paraId="375D1489" w14:textId="77777777" w:rsidR="00386DA4" w:rsidRDefault="00386DA4">
            <w:pPr>
              <w:pStyle w:val="Tablebody"/>
            </w:pPr>
            <w:r>
              <w:t>Administration cost – parental infusion – day-case</w:t>
            </w:r>
          </w:p>
        </w:tc>
        <w:tc>
          <w:tcPr>
            <w:tcW w:w="1122" w:type="pct"/>
          </w:tcPr>
          <w:p w14:paraId="08E9AD08" w14:textId="77777777" w:rsidR="00386DA4" w:rsidRDefault="00386DA4">
            <w:pPr>
              <w:pStyle w:val="Tablebody"/>
            </w:pPr>
            <w:r w:rsidRPr="00383C34">
              <w:t>£381.97</w:t>
            </w:r>
          </w:p>
        </w:tc>
        <w:tc>
          <w:tcPr>
            <w:tcW w:w="1122" w:type="pct"/>
            <w:vMerge w:val="restart"/>
          </w:tcPr>
          <w:p w14:paraId="079FB68B" w14:textId="77777777" w:rsidR="00386DA4" w:rsidRDefault="00386DA4">
            <w:pPr>
              <w:pStyle w:val="Tablebody"/>
            </w:pPr>
            <w:r>
              <w:t>Variation: 0.025 (Gamma)</w:t>
            </w:r>
          </w:p>
        </w:tc>
        <w:tc>
          <w:tcPr>
            <w:tcW w:w="755" w:type="pct"/>
            <w:vMerge w:val="restart"/>
          </w:tcPr>
          <w:p w14:paraId="152AB389" w14:textId="081B3CA5" w:rsidR="00386DA4" w:rsidRDefault="00386DA4">
            <w:pPr>
              <w:pStyle w:val="Tablebody"/>
            </w:pPr>
            <w:r>
              <w:t xml:space="preserve">Section </w:t>
            </w:r>
            <w:r>
              <w:fldChar w:fldCharType="begin"/>
            </w:r>
            <w:r>
              <w:instrText xml:space="preserve"> REF _Ref126857278 \n \h </w:instrText>
            </w:r>
            <w:r>
              <w:fldChar w:fldCharType="separate"/>
            </w:r>
            <w:r w:rsidR="00145F42">
              <w:t>B.3.5.1.2</w:t>
            </w:r>
            <w:r>
              <w:fldChar w:fldCharType="end"/>
            </w:r>
          </w:p>
          <w:p w14:paraId="22365BB9" w14:textId="04DADC7D" w:rsidR="00386DA4" w:rsidRDefault="00386DA4">
            <w:pPr>
              <w:pStyle w:val="Tablebody"/>
            </w:pPr>
            <w:r>
              <w:fldChar w:fldCharType="begin"/>
            </w:r>
            <w:r>
              <w:instrText xml:space="preserve"> REF _Ref120702075 \h </w:instrText>
            </w:r>
            <w:r>
              <w:fldChar w:fldCharType="separate"/>
            </w:r>
            <w:r w:rsidR="00145F42">
              <w:t xml:space="preserve">Table </w:t>
            </w:r>
            <w:r w:rsidR="00145F42">
              <w:rPr>
                <w:noProof/>
              </w:rPr>
              <w:t>55</w:t>
            </w:r>
            <w:r>
              <w:fldChar w:fldCharType="end"/>
            </w:r>
          </w:p>
        </w:tc>
      </w:tr>
      <w:tr w:rsidR="00386DA4" w14:paraId="2F3CE4EB" w14:textId="77777777">
        <w:tc>
          <w:tcPr>
            <w:tcW w:w="2001" w:type="pct"/>
          </w:tcPr>
          <w:p w14:paraId="5EDCB62A" w14:textId="77777777" w:rsidR="00386DA4" w:rsidRDefault="00386DA4">
            <w:pPr>
              <w:pStyle w:val="Tablebody"/>
            </w:pPr>
            <w:r>
              <w:t>Administration cost – parental infusion – outpatient</w:t>
            </w:r>
          </w:p>
        </w:tc>
        <w:tc>
          <w:tcPr>
            <w:tcW w:w="1122" w:type="pct"/>
          </w:tcPr>
          <w:p w14:paraId="544543C5" w14:textId="77777777" w:rsidR="00386DA4" w:rsidDel="00461700" w:rsidRDefault="00386DA4">
            <w:pPr>
              <w:pStyle w:val="Tablebody"/>
            </w:pPr>
            <w:r>
              <w:t>£281.11</w:t>
            </w:r>
          </w:p>
        </w:tc>
        <w:tc>
          <w:tcPr>
            <w:tcW w:w="1122" w:type="pct"/>
            <w:vMerge/>
          </w:tcPr>
          <w:p w14:paraId="0045C698" w14:textId="77777777" w:rsidR="00386DA4" w:rsidDel="00461700" w:rsidRDefault="00386DA4">
            <w:pPr>
              <w:pStyle w:val="Tablebody"/>
            </w:pPr>
          </w:p>
        </w:tc>
        <w:tc>
          <w:tcPr>
            <w:tcW w:w="755" w:type="pct"/>
            <w:vMerge/>
          </w:tcPr>
          <w:p w14:paraId="0FE06986" w14:textId="77777777" w:rsidR="00386DA4" w:rsidRDefault="00386DA4">
            <w:pPr>
              <w:pStyle w:val="Tablebody"/>
            </w:pPr>
          </w:p>
        </w:tc>
      </w:tr>
      <w:tr w:rsidR="00386DA4" w14:paraId="6BF88861" w14:textId="77777777">
        <w:tc>
          <w:tcPr>
            <w:tcW w:w="2001" w:type="pct"/>
          </w:tcPr>
          <w:p w14:paraId="4E26C5CC" w14:textId="77777777" w:rsidR="00386DA4" w:rsidRDefault="00386DA4">
            <w:pPr>
              <w:pStyle w:val="Tablebody"/>
            </w:pPr>
            <w:r>
              <w:t>Administration cost – exclusively oral – day-case</w:t>
            </w:r>
          </w:p>
        </w:tc>
        <w:tc>
          <w:tcPr>
            <w:tcW w:w="1122" w:type="pct"/>
          </w:tcPr>
          <w:p w14:paraId="407EF887" w14:textId="77777777" w:rsidR="00386DA4" w:rsidDel="00461700" w:rsidRDefault="00386DA4">
            <w:pPr>
              <w:pStyle w:val="Tablebody"/>
            </w:pPr>
            <w:r w:rsidRPr="00383C34">
              <w:t>£304.62</w:t>
            </w:r>
          </w:p>
        </w:tc>
        <w:tc>
          <w:tcPr>
            <w:tcW w:w="1122" w:type="pct"/>
            <w:vMerge/>
          </w:tcPr>
          <w:p w14:paraId="62112F94" w14:textId="77777777" w:rsidR="00386DA4" w:rsidDel="00461700" w:rsidRDefault="00386DA4">
            <w:pPr>
              <w:pStyle w:val="Tablebody"/>
            </w:pPr>
          </w:p>
        </w:tc>
        <w:tc>
          <w:tcPr>
            <w:tcW w:w="755" w:type="pct"/>
            <w:vMerge/>
          </w:tcPr>
          <w:p w14:paraId="485B271E" w14:textId="77777777" w:rsidR="00386DA4" w:rsidRDefault="00386DA4">
            <w:pPr>
              <w:pStyle w:val="Tablebody"/>
            </w:pPr>
          </w:p>
        </w:tc>
      </w:tr>
      <w:tr w:rsidR="00386DA4" w14:paraId="6366EB2D" w14:textId="77777777">
        <w:tc>
          <w:tcPr>
            <w:tcW w:w="2001" w:type="pct"/>
          </w:tcPr>
          <w:p w14:paraId="3894F351" w14:textId="77777777" w:rsidR="00386DA4" w:rsidRDefault="00386DA4">
            <w:pPr>
              <w:pStyle w:val="Tablebody"/>
            </w:pPr>
            <w:r>
              <w:t>Administration cost – exclusively oral - outpatient</w:t>
            </w:r>
          </w:p>
        </w:tc>
        <w:tc>
          <w:tcPr>
            <w:tcW w:w="1122" w:type="pct"/>
          </w:tcPr>
          <w:p w14:paraId="45472A7D" w14:textId="77777777" w:rsidR="00386DA4" w:rsidRDefault="00386DA4">
            <w:pPr>
              <w:pStyle w:val="Tablebody"/>
            </w:pPr>
            <w:r>
              <w:t>£215.80</w:t>
            </w:r>
          </w:p>
        </w:tc>
        <w:tc>
          <w:tcPr>
            <w:tcW w:w="1122" w:type="pct"/>
            <w:vMerge/>
          </w:tcPr>
          <w:p w14:paraId="5635E2DD" w14:textId="77777777" w:rsidR="00386DA4" w:rsidDel="00461700" w:rsidRDefault="00386DA4">
            <w:pPr>
              <w:pStyle w:val="Tablebody"/>
            </w:pPr>
          </w:p>
        </w:tc>
        <w:tc>
          <w:tcPr>
            <w:tcW w:w="755" w:type="pct"/>
            <w:vMerge/>
          </w:tcPr>
          <w:p w14:paraId="6C4D0FE0" w14:textId="77777777" w:rsidR="00386DA4" w:rsidRDefault="00386DA4">
            <w:pPr>
              <w:pStyle w:val="Tablebody"/>
            </w:pPr>
          </w:p>
        </w:tc>
      </w:tr>
      <w:tr w:rsidR="00386DA4" w14:paraId="37463025" w14:textId="77777777">
        <w:tc>
          <w:tcPr>
            <w:tcW w:w="5000" w:type="pct"/>
            <w:gridSpan w:val="4"/>
          </w:tcPr>
          <w:p w14:paraId="7E58FF47" w14:textId="77777777" w:rsidR="00386DA4" w:rsidRPr="003B47A2" w:rsidRDefault="00386DA4">
            <w:pPr>
              <w:pStyle w:val="Tablebody"/>
              <w:rPr>
                <w:b/>
                <w:bCs/>
                <w:i/>
                <w:iCs/>
              </w:rPr>
            </w:pPr>
            <w:r w:rsidRPr="003B47A2">
              <w:rPr>
                <w:b/>
                <w:bCs/>
                <w:i/>
                <w:iCs/>
              </w:rPr>
              <w:t>Adverse events</w:t>
            </w:r>
          </w:p>
        </w:tc>
      </w:tr>
      <w:tr w:rsidR="00386DA4" w14:paraId="16CA337F" w14:textId="77777777">
        <w:tc>
          <w:tcPr>
            <w:tcW w:w="2001" w:type="pct"/>
          </w:tcPr>
          <w:p w14:paraId="1AB1BDE8" w14:textId="77777777" w:rsidR="00386DA4" w:rsidRDefault="00386DA4">
            <w:pPr>
              <w:pStyle w:val="NICETabletext"/>
              <w:keepNext w:val="0"/>
            </w:pPr>
            <w:r>
              <w:t>T-DXd - Neutrophil count decreased</w:t>
            </w:r>
          </w:p>
        </w:tc>
        <w:tc>
          <w:tcPr>
            <w:tcW w:w="1122" w:type="pct"/>
          </w:tcPr>
          <w:p w14:paraId="2FCF252E" w14:textId="77777777" w:rsidR="00386DA4" w:rsidRDefault="00386DA4">
            <w:pPr>
              <w:pStyle w:val="NICETabletext"/>
              <w:keepNext w:val="0"/>
            </w:pPr>
            <w:r>
              <w:t>8.10%</w:t>
            </w:r>
          </w:p>
        </w:tc>
        <w:tc>
          <w:tcPr>
            <w:tcW w:w="1122" w:type="pct"/>
            <w:vMerge w:val="restart"/>
          </w:tcPr>
          <w:p w14:paraId="38D21C85" w14:textId="77777777" w:rsidR="00386DA4" w:rsidRDefault="00386DA4">
            <w:pPr>
              <w:pStyle w:val="NICETabletext"/>
              <w:keepNext w:val="0"/>
            </w:pPr>
            <w:r>
              <w:t>Variation: 0.025 (Beta)</w:t>
            </w:r>
          </w:p>
          <w:p w14:paraId="6F9CE6BE" w14:textId="77777777" w:rsidR="00386DA4" w:rsidRDefault="00386DA4">
            <w:pPr>
              <w:pStyle w:val="NICETabletext"/>
              <w:keepNext w:val="0"/>
            </w:pPr>
          </w:p>
          <w:p w14:paraId="714CEB5A" w14:textId="77777777" w:rsidR="00386DA4" w:rsidRDefault="00386DA4">
            <w:pPr>
              <w:pStyle w:val="NICETabletext"/>
              <w:keepNext w:val="0"/>
            </w:pPr>
          </w:p>
          <w:p w14:paraId="2EEDBDED" w14:textId="77777777" w:rsidR="00386DA4" w:rsidRDefault="00386DA4">
            <w:pPr>
              <w:pStyle w:val="NICETabletext"/>
              <w:keepNext w:val="0"/>
            </w:pPr>
          </w:p>
          <w:p w14:paraId="719C0C07" w14:textId="77777777" w:rsidR="00386DA4" w:rsidRDefault="00386DA4">
            <w:pPr>
              <w:pStyle w:val="NICETabletext"/>
              <w:keepNext w:val="0"/>
            </w:pPr>
          </w:p>
          <w:p w14:paraId="0A866E12" w14:textId="77777777" w:rsidR="00386DA4" w:rsidRDefault="00386DA4">
            <w:pPr>
              <w:pStyle w:val="NICETabletext"/>
              <w:keepNext w:val="0"/>
            </w:pPr>
          </w:p>
          <w:p w14:paraId="62395006" w14:textId="77777777" w:rsidR="00386DA4" w:rsidRDefault="00386DA4">
            <w:pPr>
              <w:pStyle w:val="NICETabletext"/>
              <w:keepNext w:val="0"/>
            </w:pPr>
          </w:p>
          <w:p w14:paraId="4BBFEBD1" w14:textId="77777777" w:rsidR="00386DA4" w:rsidRDefault="00386DA4">
            <w:pPr>
              <w:pStyle w:val="NICETabletext"/>
              <w:keepNext w:val="0"/>
            </w:pPr>
          </w:p>
          <w:p w14:paraId="1CC69183" w14:textId="77777777" w:rsidR="00386DA4" w:rsidRDefault="00386DA4">
            <w:pPr>
              <w:pStyle w:val="NICETabletext"/>
              <w:keepNext w:val="0"/>
            </w:pPr>
          </w:p>
          <w:p w14:paraId="08C9073D" w14:textId="77777777" w:rsidR="00386DA4" w:rsidRDefault="00386DA4">
            <w:pPr>
              <w:pStyle w:val="NICETabletext"/>
              <w:keepNext w:val="0"/>
            </w:pPr>
          </w:p>
          <w:p w14:paraId="23276EED" w14:textId="77777777" w:rsidR="00386DA4" w:rsidRDefault="00386DA4">
            <w:pPr>
              <w:pStyle w:val="NICETabletext"/>
              <w:keepNext w:val="0"/>
            </w:pPr>
          </w:p>
          <w:p w14:paraId="3AD743AE" w14:textId="77777777" w:rsidR="00386DA4" w:rsidRDefault="00386DA4">
            <w:pPr>
              <w:pStyle w:val="NICETabletext"/>
              <w:keepNext w:val="0"/>
            </w:pPr>
          </w:p>
          <w:p w14:paraId="6F4C2BEC" w14:textId="77777777" w:rsidR="00386DA4" w:rsidRDefault="00386DA4">
            <w:pPr>
              <w:pStyle w:val="NICETabletext"/>
              <w:keepNext w:val="0"/>
            </w:pPr>
          </w:p>
          <w:p w14:paraId="583DE209" w14:textId="77777777" w:rsidR="00386DA4" w:rsidRDefault="00386DA4">
            <w:pPr>
              <w:pStyle w:val="NICETabletext"/>
            </w:pPr>
          </w:p>
        </w:tc>
        <w:tc>
          <w:tcPr>
            <w:tcW w:w="755" w:type="pct"/>
            <w:vMerge w:val="restart"/>
          </w:tcPr>
          <w:p w14:paraId="59156349" w14:textId="28FC9EF5" w:rsidR="00386DA4" w:rsidRDefault="00386DA4">
            <w:pPr>
              <w:pStyle w:val="Tablebody"/>
            </w:pPr>
            <w:r>
              <w:t xml:space="preserve">Section </w:t>
            </w:r>
            <w:r>
              <w:fldChar w:fldCharType="begin"/>
            </w:r>
            <w:r>
              <w:instrText xml:space="preserve"> REF _Ref126857316 \n \h </w:instrText>
            </w:r>
            <w:r>
              <w:fldChar w:fldCharType="separate"/>
            </w:r>
            <w:r w:rsidR="00145F42">
              <w:t>B.3.3.3</w:t>
            </w:r>
            <w:r>
              <w:fldChar w:fldCharType="end"/>
            </w:r>
            <w:r>
              <w:t xml:space="preserve">  </w:t>
            </w:r>
          </w:p>
          <w:p w14:paraId="248ED691" w14:textId="1B25F4C6" w:rsidR="00386DA4" w:rsidRDefault="00386DA4">
            <w:pPr>
              <w:pStyle w:val="Tablebody"/>
            </w:pPr>
            <w:r>
              <w:fldChar w:fldCharType="begin"/>
            </w:r>
            <w:r>
              <w:instrText xml:space="preserve"> REF _Ref96105137 \h </w:instrText>
            </w:r>
            <w:r>
              <w:fldChar w:fldCharType="separate"/>
            </w:r>
            <w:r w:rsidR="00145F42" w:rsidRPr="00AF4568">
              <w:t xml:space="preserve">Table </w:t>
            </w:r>
            <w:r w:rsidR="00145F42">
              <w:rPr>
                <w:noProof/>
              </w:rPr>
              <w:t>41</w:t>
            </w:r>
            <w:r>
              <w:fldChar w:fldCharType="end"/>
            </w:r>
          </w:p>
        </w:tc>
      </w:tr>
      <w:tr w:rsidR="00386DA4" w14:paraId="0F9B15F2" w14:textId="77777777">
        <w:tc>
          <w:tcPr>
            <w:tcW w:w="2001" w:type="pct"/>
          </w:tcPr>
          <w:p w14:paraId="6626592A" w14:textId="77777777" w:rsidR="00386DA4" w:rsidRDefault="00386DA4">
            <w:pPr>
              <w:pStyle w:val="NICETabletext"/>
              <w:keepNext w:val="0"/>
            </w:pPr>
            <w:r w:rsidRPr="0018358C">
              <w:t xml:space="preserve">T-DXd - </w:t>
            </w:r>
            <w:r>
              <w:t>Anaemia</w:t>
            </w:r>
          </w:p>
        </w:tc>
        <w:tc>
          <w:tcPr>
            <w:tcW w:w="1122" w:type="pct"/>
          </w:tcPr>
          <w:p w14:paraId="68378BC7" w14:textId="2A197F13" w:rsidR="00386DA4" w:rsidRPr="00294FDC" w:rsidRDefault="00294FDC">
            <w:pPr>
              <w:pStyle w:val="NICETabletext"/>
              <w:keepNext w:val="0"/>
              <w:rPr>
                <w:color w:val="000000"/>
                <w:highlight w:val="black"/>
              </w:rPr>
            </w:pPr>
            <w:r w:rsidRPr="00294FDC">
              <w:rPr>
                <w:color w:val="000000"/>
                <w:highlight w:val="black"/>
              </w:rPr>
              <w:t>xxxxxx</w:t>
            </w:r>
          </w:p>
        </w:tc>
        <w:tc>
          <w:tcPr>
            <w:tcW w:w="1122" w:type="pct"/>
            <w:vMerge/>
          </w:tcPr>
          <w:p w14:paraId="35FA443C" w14:textId="77777777" w:rsidR="00386DA4" w:rsidRDefault="00386DA4">
            <w:pPr>
              <w:pStyle w:val="NICETabletext"/>
            </w:pPr>
          </w:p>
        </w:tc>
        <w:tc>
          <w:tcPr>
            <w:tcW w:w="755" w:type="pct"/>
            <w:vMerge/>
          </w:tcPr>
          <w:p w14:paraId="5D187DB3" w14:textId="77777777" w:rsidR="00386DA4" w:rsidRDefault="00386DA4">
            <w:pPr>
              <w:pStyle w:val="Tablebody"/>
            </w:pPr>
          </w:p>
        </w:tc>
      </w:tr>
      <w:tr w:rsidR="00386DA4" w14:paraId="37487E6F" w14:textId="77777777">
        <w:tc>
          <w:tcPr>
            <w:tcW w:w="2001" w:type="pct"/>
          </w:tcPr>
          <w:p w14:paraId="4BA59731" w14:textId="77777777" w:rsidR="00386DA4" w:rsidRDefault="00386DA4">
            <w:pPr>
              <w:pStyle w:val="NICETabletext"/>
              <w:keepNext w:val="0"/>
            </w:pPr>
            <w:r>
              <w:t xml:space="preserve">T-DXd - White blood cell count decreased </w:t>
            </w:r>
          </w:p>
        </w:tc>
        <w:tc>
          <w:tcPr>
            <w:tcW w:w="1122" w:type="pct"/>
          </w:tcPr>
          <w:p w14:paraId="2AA60812" w14:textId="64953CC4"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3E906924" w14:textId="77777777" w:rsidR="00386DA4" w:rsidRDefault="00386DA4">
            <w:pPr>
              <w:pStyle w:val="NICETabletext"/>
            </w:pPr>
          </w:p>
        </w:tc>
        <w:tc>
          <w:tcPr>
            <w:tcW w:w="755" w:type="pct"/>
            <w:vMerge/>
          </w:tcPr>
          <w:p w14:paraId="451E524F" w14:textId="77777777" w:rsidR="00386DA4" w:rsidRDefault="00386DA4">
            <w:pPr>
              <w:pStyle w:val="Tablebody"/>
            </w:pPr>
          </w:p>
        </w:tc>
      </w:tr>
      <w:tr w:rsidR="00386DA4" w14:paraId="3C4ABFCA" w14:textId="77777777">
        <w:tc>
          <w:tcPr>
            <w:tcW w:w="2001" w:type="pct"/>
          </w:tcPr>
          <w:p w14:paraId="73274B14" w14:textId="77777777" w:rsidR="00386DA4" w:rsidRDefault="00386DA4">
            <w:pPr>
              <w:pStyle w:val="NICETabletext"/>
              <w:keepNext w:val="0"/>
            </w:pPr>
            <w:r>
              <w:t>T-DXd - Platelet count decreased</w:t>
            </w:r>
          </w:p>
        </w:tc>
        <w:tc>
          <w:tcPr>
            <w:tcW w:w="1122" w:type="pct"/>
          </w:tcPr>
          <w:p w14:paraId="4578278A" w14:textId="294A7D8C"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2D91BAEA" w14:textId="77777777" w:rsidR="00386DA4" w:rsidRDefault="00386DA4">
            <w:pPr>
              <w:pStyle w:val="NICETabletext"/>
            </w:pPr>
          </w:p>
        </w:tc>
        <w:tc>
          <w:tcPr>
            <w:tcW w:w="755" w:type="pct"/>
            <w:vMerge/>
          </w:tcPr>
          <w:p w14:paraId="4ABC7E6C" w14:textId="77777777" w:rsidR="00386DA4" w:rsidRDefault="00386DA4">
            <w:pPr>
              <w:pStyle w:val="Tablebody"/>
            </w:pPr>
          </w:p>
        </w:tc>
      </w:tr>
      <w:tr w:rsidR="00386DA4" w14:paraId="7F1C4CAD" w14:textId="77777777">
        <w:tc>
          <w:tcPr>
            <w:tcW w:w="2001" w:type="pct"/>
          </w:tcPr>
          <w:p w14:paraId="1AAC77F6" w14:textId="77777777" w:rsidR="00386DA4" w:rsidRDefault="00386DA4">
            <w:pPr>
              <w:pStyle w:val="NICETabletext"/>
              <w:keepNext w:val="0"/>
            </w:pPr>
            <w:r>
              <w:t>T-DXd - Fatigue</w:t>
            </w:r>
          </w:p>
        </w:tc>
        <w:tc>
          <w:tcPr>
            <w:tcW w:w="1122" w:type="pct"/>
          </w:tcPr>
          <w:p w14:paraId="6582C818" w14:textId="273EDE41"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6543359B" w14:textId="77777777" w:rsidR="00386DA4" w:rsidRDefault="00386DA4">
            <w:pPr>
              <w:pStyle w:val="NICETabletext"/>
            </w:pPr>
          </w:p>
        </w:tc>
        <w:tc>
          <w:tcPr>
            <w:tcW w:w="755" w:type="pct"/>
            <w:vMerge/>
          </w:tcPr>
          <w:p w14:paraId="5E6C62EF" w14:textId="77777777" w:rsidR="00386DA4" w:rsidRDefault="00386DA4">
            <w:pPr>
              <w:pStyle w:val="Tablebody"/>
            </w:pPr>
          </w:p>
        </w:tc>
      </w:tr>
      <w:tr w:rsidR="00386DA4" w14:paraId="56D10F78" w14:textId="77777777">
        <w:tc>
          <w:tcPr>
            <w:tcW w:w="2001" w:type="pct"/>
          </w:tcPr>
          <w:p w14:paraId="7BB69197" w14:textId="77777777" w:rsidR="00386DA4" w:rsidRDefault="00386DA4">
            <w:pPr>
              <w:pStyle w:val="NICETabletext"/>
              <w:keepNext w:val="0"/>
            </w:pPr>
            <w:r>
              <w:t>T-DXd - Increased ALT</w:t>
            </w:r>
          </w:p>
        </w:tc>
        <w:tc>
          <w:tcPr>
            <w:tcW w:w="1122" w:type="pct"/>
          </w:tcPr>
          <w:p w14:paraId="25FC3ABA" w14:textId="277E2E25"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5865C890" w14:textId="77777777" w:rsidR="00386DA4" w:rsidRDefault="00386DA4">
            <w:pPr>
              <w:pStyle w:val="NICETabletext"/>
            </w:pPr>
          </w:p>
        </w:tc>
        <w:tc>
          <w:tcPr>
            <w:tcW w:w="755" w:type="pct"/>
            <w:vMerge/>
          </w:tcPr>
          <w:p w14:paraId="53CC11BB" w14:textId="77777777" w:rsidR="00386DA4" w:rsidRDefault="00386DA4">
            <w:pPr>
              <w:pStyle w:val="Tablebody"/>
            </w:pPr>
          </w:p>
        </w:tc>
      </w:tr>
      <w:tr w:rsidR="00386DA4" w14:paraId="653B98F0" w14:textId="77777777">
        <w:tc>
          <w:tcPr>
            <w:tcW w:w="2001" w:type="pct"/>
          </w:tcPr>
          <w:p w14:paraId="2D4B54F2" w14:textId="77777777" w:rsidR="00386DA4" w:rsidRDefault="00386DA4">
            <w:pPr>
              <w:pStyle w:val="NICETabletext"/>
              <w:keepNext w:val="0"/>
            </w:pPr>
            <w:r>
              <w:t>T-DXd - Interstitial lung disease (any grade)</w:t>
            </w:r>
          </w:p>
        </w:tc>
        <w:tc>
          <w:tcPr>
            <w:tcW w:w="1122" w:type="pct"/>
          </w:tcPr>
          <w:p w14:paraId="3E06A666" w14:textId="244013B2" w:rsidR="00386DA4" w:rsidRPr="00294FDC" w:rsidRDefault="00294FDC">
            <w:pPr>
              <w:pStyle w:val="NICETabletext"/>
              <w:keepNext w:val="0"/>
              <w:rPr>
                <w:color w:val="000000"/>
                <w:highlight w:val="black"/>
              </w:rPr>
            </w:pPr>
            <w:r w:rsidRPr="00294FDC">
              <w:rPr>
                <w:color w:val="000000"/>
                <w:highlight w:val="black"/>
              </w:rPr>
              <w:t>xxxxxx</w:t>
            </w:r>
          </w:p>
        </w:tc>
        <w:tc>
          <w:tcPr>
            <w:tcW w:w="1122" w:type="pct"/>
            <w:vMerge/>
          </w:tcPr>
          <w:p w14:paraId="202A72C5" w14:textId="77777777" w:rsidR="00386DA4" w:rsidRDefault="00386DA4">
            <w:pPr>
              <w:pStyle w:val="NICETabletext"/>
            </w:pPr>
          </w:p>
        </w:tc>
        <w:tc>
          <w:tcPr>
            <w:tcW w:w="755" w:type="pct"/>
            <w:vMerge/>
          </w:tcPr>
          <w:p w14:paraId="1781AFA2" w14:textId="77777777" w:rsidR="00386DA4" w:rsidRDefault="00386DA4">
            <w:pPr>
              <w:pStyle w:val="Tablebody"/>
            </w:pPr>
          </w:p>
        </w:tc>
      </w:tr>
      <w:tr w:rsidR="00386DA4" w14:paraId="0A49FE46" w14:textId="77777777">
        <w:tc>
          <w:tcPr>
            <w:tcW w:w="2001" w:type="pct"/>
          </w:tcPr>
          <w:p w14:paraId="3A672D25" w14:textId="77777777" w:rsidR="00386DA4" w:rsidRDefault="00386DA4">
            <w:pPr>
              <w:pStyle w:val="NICETabletext"/>
              <w:keepNext w:val="0"/>
            </w:pPr>
            <w:r>
              <w:t>TPC - Neutrophil count decreased</w:t>
            </w:r>
          </w:p>
        </w:tc>
        <w:tc>
          <w:tcPr>
            <w:tcW w:w="1122" w:type="pct"/>
          </w:tcPr>
          <w:p w14:paraId="233BA4E2" w14:textId="475403EF" w:rsidR="00386DA4" w:rsidRPr="00294FDC" w:rsidRDefault="00294FDC">
            <w:pPr>
              <w:pStyle w:val="NICETabletext"/>
              <w:keepNext w:val="0"/>
              <w:rPr>
                <w:color w:val="000000"/>
                <w:highlight w:val="black"/>
              </w:rPr>
            </w:pPr>
            <w:r w:rsidRPr="00294FDC">
              <w:rPr>
                <w:color w:val="000000"/>
                <w:highlight w:val="black"/>
              </w:rPr>
              <w:t>xxxxxx</w:t>
            </w:r>
          </w:p>
        </w:tc>
        <w:tc>
          <w:tcPr>
            <w:tcW w:w="1122" w:type="pct"/>
            <w:vMerge/>
          </w:tcPr>
          <w:p w14:paraId="42312DAB" w14:textId="77777777" w:rsidR="00386DA4" w:rsidRDefault="00386DA4">
            <w:pPr>
              <w:pStyle w:val="NICETabletext"/>
            </w:pPr>
          </w:p>
        </w:tc>
        <w:tc>
          <w:tcPr>
            <w:tcW w:w="755" w:type="pct"/>
            <w:vMerge/>
          </w:tcPr>
          <w:p w14:paraId="73B1E278" w14:textId="77777777" w:rsidR="00386DA4" w:rsidRDefault="00386DA4">
            <w:pPr>
              <w:pStyle w:val="Tablebody"/>
            </w:pPr>
          </w:p>
        </w:tc>
      </w:tr>
      <w:tr w:rsidR="00386DA4" w14:paraId="21CEB99D" w14:textId="77777777">
        <w:tc>
          <w:tcPr>
            <w:tcW w:w="2001" w:type="pct"/>
          </w:tcPr>
          <w:p w14:paraId="53AC6D77" w14:textId="77777777" w:rsidR="00386DA4" w:rsidRDefault="00386DA4">
            <w:pPr>
              <w:pStyle w:val="NICETabletext"/>
              <w:keepNext w:val="0"/>
            </w:pPr>
            <w:r>
              <w:t xml:space="preserve">TPC </w:t>
            </w:r>
            <w:r w:rsidRPr="0018358C">
              <w:t xml:space="preserve">- </w:t>
            </w:r>
            <w:r>
              <w:t>Anaemia</w:t>
            </w:r>
          </w:p>
        </w:tc>
        <w:tc>
          <w:tcPr>
            <w:tcW w:w="1122" w:type="pct"/>
          </w:tcPr>
          <w:p w14:paraId="18F04440" w14:textId="772C8039"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547712CE" w14:textId="77777777" w:rsidR="00386DA4" w:rsidRDefault="00386DA4">
            <w:pPr>
              <w:pStyle w:val="NICETabletext"/>
            </w:pPr>
          </w:p>
        </w:tc>
        <w:tc>
          <w:tcPr>
            <w:tcW w:w="755" w:type="pct"/>
            <w:vMerge/>
          </w:tcPr>
          <w:p w14:paraId="77195494" w14:textId="77777777" w:rsidR="00386DA4" w:rsidRDefault="00386DA4">
            <w:pPr>
              <w:pStyle w:val="Tablebody"/>
            </w:pPr>
          </w:p>
        </w:tc>
      </w:tr>
      <w:tr w:rsidR="00386DA4" w14:paraId="4258576D" w14:textId="77777777">
        <w:tc>
          <w:tcPr>
            <w:tcW w:w="2001" w:type="pct"/>
          </w:tcPr>
          <w:p w14:paraId="12B37BA7" w14:textId="77777777" w:rsidR="00386DA4" w:rsidRDefault="00386DA4">
            <w:pPr>
              <w:pStyle w:val="NICETabletext"/>
              <w:keepNext w:val="0"/>
            </w:pPr>
            <w:r>
              <w:t xml:space="preserve">TPC - White blood cell count decreased </w:t>
            </w:r>
          </w:p>
        </w:tc>
        <w:tc>
          <w:tcPr>
            <w:tcW w:w="1122" w:type="pct"/>
          </w:tcPr>
          <w:p w14:paraId="0A9B7151" w14:textId="0F8AEE6E" w:rsidR="00386DA4" w:rsidRPr="00294FDC" w:rsidRDefault="00294FDC">
            <w:pPr>
              <w:pStyle w:val="NICETabletext"/>
              <w:keepNext w:val="0"/>
              <w:rPr>
                <w:color w:val="000000"/>
                <w:highlight w:val="black"/>
              </w:rPr>
            </w:pPr>
            <w:r w:rsidRPr="00294FDC">
              <w:rPr>
                <w:color w:val="000000"/>
                <w:highlight w:val="black"/>
              </w:rPr>
              <w:t>xxxxxx</w:t>
            </w:r>
          </w:p>
        </w:tc>
        <w:tc>
          <w:tcPr>
            <w:tcW w:w="1122" w:type="pct"/>
            <w:vMerge/>
          </w:tcPr>
          <w:p w14:paraId="0856D405" w14:textId="77777777" w:rsidR="00386DA4" w:rsidRDefault="00386DA4">
            <w:pPr>
              <w:pStyle w:val="NICETabletext"/>
            </w:pPr>
          </w:p>
        </w:tc>
        <w:tc>
          <w:tcPr>
            <w:tcW w:w="755" w:type="pct"/>
            <w:vMerge/>
          </w:tcPr>
          <w:p w14:paraId="06108203" w14:textId="77777777" w:rsidR="00386DA4" w:rsidRDefault="00386DA4">
            <w:pPr>
              <w:pStyle w:val="Tablebody"/>
            </w:pPr>
          </w:p>
        </w:tc>
      </w:tr>
      <w:tr w:rsidR="00386DA4" w14:paraId="22EA031F" w14:textId="77777777">
        <w:tc>
          <w:tcPr>
            <w:tcW w:w="2001" w:type="pct"/>
          </w:tcPr>
          <w:p w14:paraId="521EBC20" w14:textId="77777777" w:rsidR="00386DA4" w:rsidRDefault="00386DA4">
            <w:pPr>
              <w:pStyle w:val="NICETabletext"/>
              <w:keepNext w:val="0"/>
            </w:pPr>
            <w:r>
              <w:t>TPC - Platelet count decreased</w:t>
            </w:r>
          </w:p>
        </w:tc>
        <w:tc>
          <w:tcPr>
            <w:tcW w:w="1122" w:type="pct"/>
          </w:tcPr>
          <w:p w14:paraId="0023F511" w14:textId="244E1667"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7E7D2DB1" w14:textId="77777777" w:rsidR="00386DA4" w:rsidRDefault="00386DA4">
            <w:pPr>
              <w:pStyle w:val="NICETabletext"/>
            </w:pPr>
          </w:p>
        </w:tc>
        <w:tc>
          <w:tcPr>
            <w:tcW w:w="755" w:type="pct"/>
            <w:vMerge/>
          </w:tcPr>
          <w:p w14:paraId="234ED910" w14:textId="77777777" w:rsidR="00386DA4" w:rsidRDefault="00386DA4">
            <w:pPr>
              <w:pStyle w:val="Tablebody"/>
            </w:pPr>
          </w:p>
        </w:tc>
      </w:tr>
      <w:tr w:rsidR="00386DA4" w14:paraId="5A4A4F3E" w14:textId="77777777">
        <w:tc>
          <w:tcPr>
            <w:tcW w:w="2001" w:type="pct"/>
          </w:tcPr>
          <w:p w14:paraId="06867A9B" w14:textId="77777777" w:rsidR="00386DA4" w:rsidRDefault="00386DA4">
            <w:pPr>
              <w:pStyle w:val="NICETabletext"/>
              <w:keepNext w:val="0"/>
            </w:pPr>
            <w:r>
              <w:t>TPC - Fatigue</w:t>
            </w:r>
          </w:p>
        </w:tc>
        <w:tc>
          <w:tcPr>
            <w:tcW w:w="1122" w:type="pct"/>
          </w:tcPr>
          <w:p w14:paraId="701A4494" w14:textId="355987D6"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3AC5CB6A" w14:textId="77777777" w:rsidR="00386DA4" w:rsidRDefault="00386DA4">
            <w:pPr>
              <w:pStyle w:val="NICETabletext"/>
            </w:pPr>
          </w:p>
        </w:tc>
        <w:tc>
          <w:tcPr>
            <w:tcW w:w="755" w:type="pct"/>
            <w:vMerge/>
          </w:tcPr>
          <w:p w14:paraId="51197FD8" w14:textId="77777777" w:rsidR="00386DA4" w:rsidRDefault="00386DA4">
            <w:pPr>
              <w:pStyle w:val="Tablebody"/>
            </w:pPr>
          </w:p>
        </w:tc>
      </w:tr>
      <w:tr w:rsidR="00386DA4" w14:paraId="25A54D14" w14:textId="77777777">
        <w:tc>
          <w:tcPr>
            <w:tcW w:w="2001" w:type="pct"/>
          </w:tcPr>
          <w:p w14:paraId="6FCEEC31" w14:textId="77777777" w:rsidR="00386DA4" w:rsidRDefault="00386DA4">
            <w:pPr>
              <w:pStyle w:val="NICETabletext"/>
              <w:keepNext w:val="0"/>
            </w:pPr>
            <w:r>
              <w:t>TPC - Increased ALT</w:t>
            </w:r>
          </w:p>
        </w:tc>
        <w:tc>
          <w:tcPr>
            <w:tcW w:w="1122" w:type="pct"/>
          </w:tcPr>
          <w:p w14:paraId="7047F880" w14:textId="57A34273"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14154B80" w14:textId="77777777" w:rsidR="00386DA4" w:rsidRDefault="00386DA4">
            <w:pPr>
              <w:pStyle w:val="NICETabletext"/>
            </w:pPr>
          </w:p>
        </w:tc>
        <w:tc>
          <w:tcPr>
            <w:tcW w:w="755" w:type="pct"/>
            <w:vMerge/>
          </w:tcPr>
          <w:p w14:paraId="0FFE30DD" w14:textId="77777777" w:rsidR="00386DA4" w:rsidRDefault="00386DA4">
            <w:pPr>
              <w:pStyle w:val="Tablebody"/>
            </w:pPr>
          </w:p>
        </w:tc>
      </w:tr>
      <w:tr w:rsidR="00386DA4" w14:paraId="7D80818D" w14:textId="77777777">
        <w:tc>
          <w:tcPr>
            <w:tcW w:w="2001" w:type="pct"/>
          </w:tcPr>
          <w:p w14:paraId="518AB3FC" w14:textId="77777777" w:rsidR="00386DA4" w:rsidRDefault="00386DA4">
            <w:pPr>
              <w:pStyle w:val="NICETabletext"/>
              <w:keepNext w:val="0"/>
            </w:pPr>
            <w:r>
              <w:t>TPC - Interstitial lung disease (any grade)</w:t>
            </w:r>
          </w:p>
        </w:tc>
        <w:tc>
          <w:tcPr>
            <w:tcW w:w="1122" w:type="pct"/>
          </w:tcPr>
          <w:p w14:paraId="51279B78" w14:textId="03AB3475" w:rsidR="00386DA4" w:rsidRPr="00294FDC" w:rsidRDefault="00294FDC">
            <w:pPr>
              <w:pStyle w:val="NICETabletext"/>
              <w:keepNext w:val="0"/>
              <w:rPr>
                <w:color w:val="000000"/>
                <w:highlight w:val="black"/>
              </w:rPr>
            </w:pPr>
            <w:r w:rsidRPr="00294FDC">
              <w:rPr>
                <w:color w:val="000000"/>
                <w:highlight w:val="black"/>
              </w:rPr>
              <w:t>xxxxx</w:t>
            </w:r>
          </w:p>
        </w:tc>
        <w:tc>
          <w:tcPr>
            <w:tcW w:w="1122" w:type="pct"/>
            <w:vMerge/>
          </w:tcPr>
          <w:p w14:paraId="77842B06" w14:textId="77777777" w:rsidR="00386DA4" w:rsidRDefault="00386DA4">
            <w:pPr>
              <w:pStyle w:val="NICETabletext"/>
              <w:keepNext w:val="0"/>
            </w:pPr>
          </w:p>
        </w:tc>
        <w:tc>
          <w:tcPr>
            <w:tcW w:w="755" w:type="pct"/>
            <w:vMerge/>
          </w:tcPr>
          <w:p w14:paraId="24737C9E" w14:textId="77777777" w:rsidR="00386DA4" w:rsidRDefault="00386DA4">
            <w:pPr>
              <w:pStyle w:val="Tablebody"/>
            </w:pPr>
          </w:p>
        </w:tc>
      </w:tr>
      <w:tr w:rsidR="00386DA4" w14:paraId="2B304B1D" w14:textId="77777777">
        <w:tc>
          <w:tcPr>
            <w:tcW w:w="2001" w:type="pct"/>
          </w:tcPr>
          <w:p w14:paraId="45F6FB5A" w14:textId="77777777" w:rsidR="00386DA4" w:rsidRDefault="00386DA4">
            <w:pPr>
              <w:pStyle w:val="NICETabletext"/>
              <w:keepNext w:val="0"/>
            </w:pPr>
            <w:r>
              <w:t>Neutrophil count decreased – cost</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2F1592B9" w14:textId="77777777" w:rsidR="00386DA4" w:rsidRPr="00873C0B" w:rsidRDefault="00386DA4">
            <w:pPr>
              <w:pStyle w:val="NICETabletext"/>
              <w:keepNext w:val="0"/>
              <w:rPr>
                <w:rFonts w:cs="Arial"/>
                <w:szCs w:val="20"/>
              </w:rPr>
            </w:pPr>
            <w:r w:rsidRPr="007B3CF2">
              <w:rPr>
                <w:rFonts w:cs="Arial"/>
                <w:color w:val="000000"/>
                <w:szCs w:val="20"/>
              </w:rPr>
              <w:t>£761.01</w:t>
            </w:r>
          </w:p>
        </w:tc>
        <w:tc>
          <w:tcPr>
            <w:tcW w:w="1122" w:type="pct"/>
            <w:vMerge w:val="restart"/>
          </w:tcPr>
          <w:p w14:paraId="69AA93AE" w14:textId="77777777" w:rsidR="00386DA4" w:rsidRDefault="00386DA4">
            <w:pPr>
              <w:pStyle w:val="NICETabletext"/>
              <w:keepNext w:val="0"/>
            </w:pPr>
            <w:r>
              <w:t>Variation: 0.025 (Gamma)</w:t>
            </w:r>
          </w:p>
          <w:p w14:paraId="4FF05732" w14:textId="77777777" w:rsidR="00386DA4" w:rsidRDefault="00386DA4">
            <w:pPr>
              <w:pStyle w:val="NICETabletext"/>
              <w:keepNext w:val="0"/>
            </w:pPr>
          </w:p>
          <w:p w14:paraId="524E02F6" w14:textId="77777777" w:rsidR="00386DA4" w:rsidRDefault="00386DA4">
            <w:pPr>
              <w:pStyle w:val="NICETabletext"/>
              <w:keepNext w:val="0"/>
            </w:pPr>
          </w:p>
          <w:p w14:paraId="15D4837E" w14:textId="77777777" w:rsidR="00386DA4" w:rsidRDefault="00386DA4">
            <w:pPr>
              <w:pStyle w:val="NICETabletext"/>
              <w:keepNext w:val="0"/>
            </w:pPr>
          </w:p>
          <w:p w14:paraId="14C53060" w14:textId="77777777" w:rsidR="00386DA4" w:rsidRDefault="00386DA4">
            <w:pPr>
              <w:pStyle w:val="NICETabletext"/>
            </w:pPr>
          </w:p>
        </w:tc>
        <w:tc>
          <w:tcPr>
            <w:tcW w:w="755" w:type="pct"/>
            <w:vMerge w:val="restart"/>
          </w:tcPr>
          <w:p w14:paraId="6BDD7DCE" w14:textId="3484C804" w:rsidR="00386DA4" w:rsidRDefault="00386DA4">
            <w:pPr>
              <w:pStyle w:val="Tablebody"/>
            </w:pPr>
            <w:r>
              <w:t xml:space="preserve">Section </w:t>
            </w:r>
            <w:r>
              <w:fldChar w:fldCharType="begin"/>
            </w:r>
            <w:r>
              <w:instrText xml:space="preserve"> REF _Ref99729355 \r \h  \* MERGEFORMAT </w:instrText>
            </w:r>
            <w:r>
              <w:fldChar w:fldCharType="separate"/>
            </w:r>
            <w:r w:rsidR="00145F42">
              <w:t>B.3.5.3</w:t>
            </w:r>
            <w:r>
              <w:fldChar w:fldCharType="end"/>
            </w:r>
            <w:r>
              <w:t xml:space="preserve"> </w:t>
            </w:r>
            <w:r>
              <w:fldChar w:fldCharType="begin"/>
            </w:r>
            <w:r>
              <w:instrText xml:space="preserve"> REF _Ref96105357 \h </w:instrText>
            </w:r>
            <w:r>
              <w:fldChar w:fldCharType="separate"/>
            </w:r>
            <w:r w:rsidR="00145F42">
              <w:t xml:space="preserve">Table </w:t>
            </w:r>
            <w:r w:rsidR="00145F42">
              <w:rPr>
                <w:noProof/>
              </w:rPr>
              <w:t>57</w:t>
            </w:r>
            <w:r>
              <w:fldChar w:fldCharType="end"/>
            </w:r>
          </w:p>
        </w:tc>
      </w:tr>
      <w:tr w:rsidR="00386DA4" w14:paraId="43B26914" w14:textId="77777777">
        <w:tc>
          <w:tcPr>
            <w:tcW w:w="2001" w:type="pct"/>
          </w:tcPr>
          <w:p w14:paraId="76BE5400" w14:textId="77777777" w:rsidR="00386DA4" w:rsidRDefault="00386DA4">
            <w:pPr>
              <w:pStyle w:val="NICETabletext"/>
              <w:keepNext w:val="0"/>
            </w:pPr>
            <w:r>
              <w:t>Anaemia -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7EA9743D" w14:textId="77777777" w:rsidR="00386DA4" w:rsidRPr="00873C0B" w:rsidRDefault="00386DA4">
            <w:pPr>
              <w:pStyle w:val="NICETabletext"/>
              <w:keepNext w:val="0"/>
              <w:rPr>
                <w:rFonts w:cs="Arial"/>
                <w:szCs w:val="20"/>
              </w:rPr>
            </w:pPr>
            <w:r w:rsidRPr="007B3CF2">
              <w:rPr>
                <w:rFonts w:cs="Arial"/>
                <w:color w:val="000000"/>
                <w:szCs w:val="20"/>
              </w:rPr>
              <w:t>£735.80</w:t>
            </w:r>
          </w:p>
        </w:tc>
        <w:tc>
          <w:tcPr>
            <w:tcW w:w="1122" w:type="pct"/>
            <w:vMerge/>
          </w:tcPr>
          <w:p w14:paraId="45DD4C42" w14:textId="77777777" w:rsidR="00386DA4" w:rsidRDefault="00386DA4">
            <w:pPr>
              <w:pStyle w:val="NICETabletext"/>
            </w:pPr>
          </w:p>
        </w:tc>
        <w:tc>
          <w:tcPr>
            <w:tcW w:w="755" w:type="pct"/>
            <w:vMerge/>
          </w:tcPr>
          <w:p w14:paraId="55C362CE" w14:textId="77777777" w:rsidR="00386DA4" w:rsidRDefault="00386DA4">
            <w:pPr>
              <w:pStyle w:val="Tablebody"/>
            </w:pPr>
          </w:p>
        </w:tc>
      </w:tr>
      <w:tr w:rsidR="00386DA4" w14:paraId="2C2FBE8F" w14:textId="77777777">
        <w:tc>
          <w:tcPr>
            <w:tcW w:w="2001" w:type="pct"/>
          </w:tcPr>
          <w:p w14:paraId="2E7601DA" w14:textId="77777777" w:rsidR="00386DA4" w:rsidDel="00C4341E" w:rsidRDefault="00386DA4">
            <w:pPr>
              <w:pStyle w:val="NICETabletext"/>
              <w:keepNext w:val="0"/>
            </w:pPr>
            <w:r>
              <w:t>White blood cell count decreased -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0031DD05" w14:textId="77777777" w:rsidR="00386DA4" w:rsidRPr="00873C0B" w:rsidDel="00461700" w:rsidRDefault="00386DA4">
            <w:pPr>
              <w:pStyle w:val="NICETabletext"/>
              <w:keepNext w:val="0"/>
              <w:rPr>
                <w:rFonts w:cs="Arial"/>
                <w:szCs w:val="20"/>
              </w:rPr>
            </w:pPr>
            <w:r w:rsidRPr="007B3CF2">
              <w:rPr>
                <w:rFonts w:cs="Arial"/>
                <w:color w:val="000000"/>
                <w:szCs w:val="20"/>
              </w:rPr>
              <w:t>£761.01</w:t>
            </w:r>
          </w:p>
        </w:tc>
        <w:tc>
          <w:tcPr>
            <w:tcW w:w="1122" w:type="pct"/>
            <w:vMerge/>
          </w:tcPr>
          <w:p w14:paraId="13F8AD9C" w14:textId="77777777" w:rsidR="00386DA4" w:rsidDel="00461700" w:rsidRDefault="00386DA4">
            <w:pPr>
              <w:pStyle w:val="NICETabletext"/>
            </w:pPr>
          </w:p>
        </w:tc>
        <w:tc>
          <w:tcPr>
            <w:tcW w:w="755" w:type="pct"/>
            <w:vMerge/>
          </w:tcPr>
          <w:p w14:paraId="4628F444" w14:textId="77777777" w:rsidR="00386DA4" w:rsidRDefault="00386DA4">
            <w:pPr>
              <w:pStyle w:val="Tablebody"/>
            </w:pPr>
          </w:p>
        </w:tc>
      </w:tr>
      <w:tr w:rsidR="00386DA4" w14:paraId="2C3332C9" w14:textId="77777777">
        <w:tc>
          <w:tcPr>
            <w:tcW w:w="2001" w:type="pct"/>
          </w:tcPr>
          <w:p w14:paraId="3EAE488B" w14:textId="77777777" w:rsidR="00386DA4" w:rsidRDefault="00386DA4">
            <w:pPr>
              <w:pStyle w:val="NICETabletext"/>
              <w:keepNext w:val="0"/>
            </w:pPr>
            <w:r>
              <w:t>Platelet count decreased</w:t>
            </w:r>
            <w:r w:rsidDel="00C4341E">
              <w:t xml:space="preserve"> </w:t>
            </w:r>
            <w:r>
              <w:t>-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3F21D91C" w14:textId="77777777" w:rsidR="00386DA4" w:rsidRPr="00873C0B" w:rsidRDefault="00386DA4">
            <w:pPr>
              <w:pStyle w:val="NICETabletext"/>
              <w:keepNext w:val="0"/>
              <w:rPr>
                <w:rFonts w:cs="Arial"/>
                <w:szCs w:val="20"/>
              </w:rPr>
            </w:pPr>
            <w:r w:rsidRPr="007B3CF2">
              <w:rPr>
                <w:rFonts w:cs="Arial"/>
                <w:color w:val="000000"/>
                <w:szCs w:val="20"/>
              </w:rPr>
              <w:t>£881.88</w:t>
            </w:r>
          </w:p>
        </w:tc>
        <w:tc>
          <w:tcPr>
            <w:tcW w:w="1122" w:type="pct"/>
            <w:vMerge/>
          </w:tcPr>
          <w:p w14:paraId="1092CE22" w14:textId="77777777" w:rsidR="00386DA4" w:rsidRDefault="00386DA4">
            <w:pPr>
              <w:pStyle w:val="NICETabletext"/>
            </w:pPr>
          </w:p>
        </w:tc>
        <w:tc>
          <w:tcPr>
            <w:tcW w:w="755" w:type="pct"/>
            <w:vMerge/>
          </w:tcPr>
          <w:p w14:paraId="6AFAA259" w14:textId="77777777" w:rsidR="00386DA4" w:rsidRDefault="00386DA4">
            <w:pPr>
              <w:pStyle w:val="Tablebody"/>
            </w:pPr>
          </w:p>
        </w:tc>
      </w:tr>
      <w:tr w:rsidR="00386DA4" w14:paraId="291F2E8D" w14:textId="77777777">
        <w:tc>
          <w:tcPr>
            <w:tcW w:w="2001" w:type="pct"/>
          </w:tcPr>
          <w:p w14:paraId="433005A3" w14:textId="77777777" w:rsidR="00386DA4" w:rsidRDefault="00386DA4">
            <w:pPr>
              <w:pStyle w:val="NICETabletext"/>
              <w:keepNext w:val="0"/>
            </w:pPr>
            <w:r>
              <w:t>Fatigue -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24551608" w14:textId="77777777" w:rsidR="00386DA4" w:rsidRPr="007B3CF2" w:rsidRDefault="00386DA4">
            <w:pPr>
              <w:pStyle w:val="NICETabletext"/>
              <w:keepNext w:val="0"/>
              <w:rPr>
                <w:rFonts w:cs="Arial"/>
                <w:color w:val="000000"/>
                <w:szCs w:val="20"/>
              </w:rPr>
            </w:pPr>
            <w:r w:rsidRPr="007B3CF2">
              <w:rPr>
                <w:rFonts w:cs="Arial"/>
                <w:color w:val="000000"/>
                <w:szCs w:val="20"/>
              </w:rPr>
              <w:t>£41.00</w:t>
            </w:r>
          </w:p>
        </w:tc>
        <w:tc>
          <w:tcPr>
            <w:tcW w:w="1122" w:type="pct"/>
            <w:vMerge/>
          </w:tcPr>
          <w:p w14:paraId="6F3B063F" w14:textId="77777777" w:rsidR="00386DA4" w:rsidRDefault="00386DA4">
            <w:pPr>
              <w:pStyle w:val="NICETabletext"/>
            </w:pPr>
          </w:p>
        </w:tc>
        <w:tc>
          <w:tcPr>
            <w:tcW w:w="755" w:type="pct"/>
            <w:vMerge/>
          </w:tcPr>
          <w:p w14:paraId="466B9AD1" w14:textId="77777777" w:rsidR="00386DA4" w:rsidRDefault="00386DA4">
            <w:pPr>
              <w:pStyle w:val="Tablebody"/>
            </w:pPr>
          </w:p>
        </w:tc>
      </w:tr>
      <w:tr w:rsidR="00386DA4" w14:paraId="21B8FE81" w14:textId="77777777">
        <w:tc>
          <w:tcPr>
            <w:tcW w:w="2001" w:type="pct"/>
          </w:tcPr>
          <w:p w14:paraId="2C499CE8" w14:textId="77777777" w:rsidR="00386DA4" w:rsidRDefault="00386DA4">
            <w:pPr>
              <w:pStyle w:val="NICETabletext"/>
              <w:keepNext w:val="0"/>
            </w:pPr>
            <w:r>
              <w:lastRenderedPageBreak/>
              <w:t>Increased ALT -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1F154746" w14:textId="77777777" w:rsidR="00386DA4" w:rsidRPr="007B3CF2" w:rsidRDefault="00386DA4">
            <w:pPr>
              <w:pStyle w:val="NICETabletext"/>
              <w:keepNext w:val="0"/>
              <w:rPr>
                <w:rFonts w:cs="Arial"/>
                <w:color w:val="000000"/>
                <w:szCs w:val="20"/>
              </w:rPr>
            </w:pPr>
            <w:r w:rsidRPr="007B3CF2">
              <w:rPr>
                <w:rFonts w:cs="Arial"/>
                <w:color w:val="000000"/>
                <w:szCs w:val="20"/>
              </w:rPr>
              <w:t>£745.27</w:t>
            </w:r>
          </w:p>
        </w:tc>
        <w:tc>
          <w:tcPr>
            <w:tcW w:w="1122" w:type="pct"/>
            <w:vMerge/>
          </w:tcPr>
          <w:p w14:paraId="0E5C1DDA" w14:textId="77777777" w:rsidR="00386DA4" w:rsidRDefault="00386DA4">
            <w:pPr>
              <w:pStyle w:val="NICETabletext"/>
            </w:pPr>
          </w:p>
        </w:tc>
        <w:tc>
          <w:tcPr>
            <w:tcW w:w="755" w:type="pct"/>
            <w:vMerge/>
          </w:tcPr>
          <w:p w14:paraId="7EF1EA5D" w14:textId="77777777" w:rsidR="00386DA4" w:rsidRDefault="00386DA4">
            <w:pPr>
              <w:pStyle w:val="Tablebody"/>
            </w:pPr>
          </w:p>
        </w:tc>
      </w:tr>
      <w:tr w:rsidR="00386DA4" w14:paraId="66371C57" w14:textId="77777777">
        <w:tc>
          <w:tcPr>
            <w:tcW w:w="2001" w:type="pct"/>
          </w:tcPr>
          <w:p w14:paraId="51085322" w14:textId="77777777" w:rsidR="00386DA4" w:rsidRDefault="00386DA4">
            <w:pPr>
              <w:pStyle w:val="NICETabletext"/>
              <w:keepNext w:val="0"/>
            </w:pPr>
            <w:r>
              <w:t>Interstitial lung disease (any grade) - cost</w:t>
            </w:r>
          </w:p>
        </w:tc>
        <w:tc>
          <w:tcPr>
            <w:tcW w:w="1122" w:type="pct"/>
            <w:tcBorders>
              <w:top w:val="nil"/>
              <w:left w:val="single" w:sz="4" w:space="0" w:color="auto"/>
              <w:bottom w:val="single" w:sz="4" w:space="0" w:color="auto"/>
              <w:right w:val="single" w:sz="4" w:space="0" w:color="auto"/>
            </w:tcBorders>
            <w:shd w:val="clear" w:color="auto" w:fill="auto"/>
            <w:vAlign w:val="bottom"/>
          </w:tcPr>
          <w:p w14:paraId="476A2900" w14:textId="77777777" w:rsidR="00386DA4" w:rsidRPr="007B3CF2" w:rsidRDefault="00386DA4">
            <w:pPr>
              <w:pStyle w:val="NICETabletext"/>
              <w:keepNext w:val="0"/>
              <w:rPr>
                <w:rFonts w:cs="Arial"/>
                <w:color w:val="000000"/>
                <w:szCs w:val="20"/>
              </w:rPr>
            </w:pPr>
            <w:r w:rsidRPr="007B3CF2">
              <w:rPr>
                <w:rFonts w:cs="Arial"/>
                <w:color w:val="000000"/>
                <w:szCs w:val="20"/>
              </w:rPr>
              <w:t>£782.27</w:t>
            </w:r>
          </w:p>
        </w:tc>
        <w:tc>
          <w:tcPr>
            <w:tcW w:w="1122" w:type="pct"/>
            <w:vMerge/>
          </w:tcPr>
          <w:p w14:paraId="4EB3C32F" w14:textId="77777777" w:rsidR="00386DA4" w:rsidRDefault="00386DA4">
            <w:pPr>
              <w:pStyle w:val="NICETabletext"/>
              <w:keepNext w:val="0"/>
            </w:pPr>
          </w:p>
        </w:tc>
        <w:tc>
          <w:tcPr>
            <w:tcW w:w="755" w:type="pct"/>
            <w:vMerge/>
          </w:tcPr>
          <w:p w14:paraId="6153C846" w14:textId="77777777" w:rsidR="00386DA4" w:rsidRDefault="00386DA4">
            <w:pPr>
              <w:pStyle w:val="Tablebody"/>
            </w:pPr>
          </w:p>
        </w:tc>
      </w:tr>
      <w:tr w:rsidR="00386DA4" w14:paraId="21AC68A1" w14:textId="77777777">
        <w:tc>
          <w:tcPr>
            <w:tcW w:w="5000" w:type="pct"/>
            <w:gridSpan w:val="4"/>
          </w:tcPr>
          <w:p w14:paraId="6B47198F" w14:textId="77777777" w:rsidR="00386DA4" w:rsidRPr="00D109B8" w:rsidRDefault="00386DA4">
            <w:pPr>
              <w:pStyle w:val="Tablebody"/>
              <w:rPr>
                <w:b/>
                <w:bCs/>
                <w:i/>
                <w:iCs/>
              </w:rPr>
            </w:pPr>
            <w:r w:rsidRPr="00D109B8">
              <w:rPr>
                <w:b/>
                <w:bCs/>
                <w:i/>
                <w:iCs/>
              </w:rPr>
              <w:t>Resource use</w:t>
            </w:r>
          </w:p>
        </w:tc>
      </w:tr>
      <w:tr w:rsidR="00386DA4" w14:paraId="7364F719" w14:textId="77777777">
        <w:tc>
          <w:tcPr>
            <w:tcW w:w="2001" w:type="pct"/>
          </w:tcPr>
          <w:p w14:paraId="6E36AEB2" w14:textId="77777777" w:rsidR="00386DA4" w:rsidRPr="00506B76" w:rsidRDefault="00386DA4">
            <w:pPr>
              <w:pStyle w:val="NICETabletext"/>
              <w:keepNext w:val="0"/>
              <w:rPr>
                <w:szCs w:val="20"/>
              </w:rPr>
            </w:pPr>
            <w:r w:rsidRPr="00506B76">
              <w:rPr>
                <w:szCs w:val="20"/>
              </w:rPr>
              <w:t xml:space="preserve">RU - PF - GP </w:t>
            </w:r>
            <w:r>
              <w:rPr>
                <w:szCs w:val="20"/>
              </w:rPr>
              <w:t>visit</w:t>
            </w:r>
          </w:p>
        </w:tc>
        <w:tc>
          <w:tcPr>
            <w:tcW w:w="1122" w:type="pct"/>
          </w:tcPr>
          <w:p w14:paraId="42D8C412" w14:textId="77777777" w:rsidR="00386DA4" w:rsidRPr="00502A6D" w:rsidRDefault="00386DA4">
            <w:pPr>
              <w:pStyle w:val="NICETabletext"/>
              <w:keepNext w:val="0"/>
            </w:pPr>
            <w:r w:rsidRPr="00502A6D">
              <w:t>0.69</w:t>
            </w:r>
          </w:p>
        </w:tc>
        <w:tc>
          <w:tcPr>
            <w:tcW w:w="1122" w:type="pct"/>
            <w:vMerge w:val="restart"/>
          </w:tcPr>
          <w:p w14:paraId="10E6C57A" w14:textId="77777777" w:rsidR="00386DA4" w:rsidRPr="00506B76" w:rsidRDefault="00386DA4">
            <w:pPr>
              <w:pStyle w:val="NICETabletext"/>
              <w:keepNext w:val="0"/>
              <w:rPr>
                <w:szCs w:val="20"/>
              </w:rPr>
            </w:pPr>
            <w:r>
              <w:t>Variation: 0.025 (Gamma)</w:t>
            </w:r>
          </w:p>
          <w:p w14:paraId="0032921F" w14:textId="77777777" w:rsidR="00386DA4" w:rsidRPr="00506B76" w:rsidRDefault="00386DA4">
            <w:pPr>
              <w:pStyle w:val="NICETabletext"/>
              <w:keepNext w:val="0"/>
              <w:rPr>
                <w:szCs w:val="20"/>
              </w:rPr>
            </w:pPr>
          </w:p>
          <w:p w14:paraId="2F1C569A" w14:textId="77777777" w:rsidR="00386DA4" w:rsidRPr="00506B76" w:rsidRDefault="00386DA4">
            <w:pPr>
              <w:pStyle w:val="NICETabletext"/>
              <w:keepNext w:val="0"/>
              <w:rPr>
                <w:szCs w:val="20"/>
              </w:rPr>
            </w:pPr>
          </w:p>
          <w:p w14:paraId="6D331348" w14:textId="77777777" w:rsidR="00386DA4" w:rsidRPr="00506B76" w:rsidRDefault="00386DA4">
            <w:pPr>
              <w:pStyle w:val="NICETabletext"/>
              <w:keepNext w:val="0"/>
              <w:rPr>
                <w:szCs w:val="20"/>
              </w:rPr>
            </w:pPr>
          </w:p>
          <w:p w14:paraId="5B77A85E" w14:textId="77777777" w:rsidR="00386DA4" w:rsidRPr="00506B76" w:rsidRDefault="00386DA4">
            <w:pPr>
              <w:pStyle w:val="NICETabletext"/>
              <w:rPr>
                <w:szCs w:val="20"/>
              </w:rPr>
            </w:pPr>
          </w:p>
        </w:tc>
        <w:tc>
          <w:tcPr>
            <w:tcW w:w="755" w:type="pct"/>
            <w:vMerge w:val="restart"/>
          </w:tcPr>
          <w:p w14:paraId="1882F7B1" w14:textId="51E3B6AF" w:rsidR="00386DA4" w:rsidRDefault="00386DA4">
            <w:pPr>
              <w:pStyle w:val="Tablebody"/>
            </w:pPr>
            <w:r>
              <w:fldChar w:fldCharType="begin"/>
            </w:r>
            <w:r>
              <w:instrText xml:space="preserve"> REF _Ref125648315 \n \h </w:instrText>
            </w:r>
            <w:r>
              <w:fldChar w:fldCharType="separate"/>
            </w:r>
            <w:r w:rsidR="00145F42">
              <w:t>B.3.5.2</w:t>
            </w:r>
            <w:r>
              <w:fldChar w:fldCharType="end"/>
            </w:r>
            <w:r>
              <w:t xml:space="preserve"> </w:t>
            </w:r>
            <w:r>
              <w:fldChar w:fldCharType="begin"/>
            </w:r>
            <w:r>
              <w:instrText xml:space="preserve"> REF _Ref96105347 \h </w:instrText>
            </w:r>
            <w:r>
              <w:fldChar w:fldCharType="separate"/>
            </w:r>
            <w:r w:rsidR="00145F42">
              <w:t xml:space="preserve">Table </w:t>
            </w:r>
            <w:r w:rsidR="00145F42">
              <w:rPr>
                <w:noProof/>
              </w:rPr>
              <w:t>56</w:t>
            </w:r>
            <w:r>
              <w:fldChar w:fldCharType="end"/>
            </w:r>
          </w:p>
        </w:tc>
      </w:tr>
      <w:tr w:rsidR="00386DA4" w14:paraId="03851F9E" w14:textId="77777777">
        <w:tc>
          <w:tcPr>
            <w:tcW w:w="2001" w:type="pct"/>
          </w:tcPr>
          <w:p w14:paraId="036863F6" w14:textId="77777777" w:rsidR="00386DA4" w:rsidRPr="00AB307A" w:rsidRDefault="00386DA4">
            <w:pPr>
              <w:pStyle w:val="NICETabletext"/>
              <w:keepNext w:val="0"/>
              <w:rPr>
                <w:szCs w:val="20"/>
                <w:lang w:val="it-IT"/>
              </w:rPr>
            </w:pPr>
            <w:r w:rsidRPr="003D2C59">
              <w:rPr>
                <w:szCs w:val="20"/>
                <w:lang w:val="it-IT"/>
              </w:rPr>
              <w:t>RU - PF - Clinical nurse specialist</w:t>
            </w:r>
          </w:p>
        </w:tc>
        <w:tc>
          <w:tcPr>
            <w:tcW w:w="1122" w:type="pct"/>
          </w:tcPr>
          <w:p w14:paraId="56CF7ACE" w14:textId="77777777" w:rsidR="00386DA4" w:rsidRPr="00502A6D" w:rsidDel="00461700" w:rsidRDefault="00386DA4">
            <w:pPr>
              <w:pStyle w:val="NICETabletext"/>
              <w:keepNext w:val="0"/>
            </w:pPr>
            <w:r w:rsidRPr="00502A6D">
              <w:t>0.69</w:t>
            </w:r>
          </w:p>
        </w:tc>
        <w:tc>
          <w:tcPr>
            <w:tcW w:w="1122" w:type="pct"/>
            <w:vMerge/>
          </w:tcPr>
          <w:p w14:paraId="70A711A4" w14:textId="77777777" w:rsidR="00386DA4" w:rsidRPr="00506B76" w:rsidDel="00461700" w:rsidRDefault="00386DA4">
            <w:pPr>
              <w:pStyle w:val="NICETabletext"/>
              <w:rPr>
                <w:color w:val="000000"/>
                <w:szCs w:val="20"/>
              </w:rPr>
            </w:pPr>
          </w:p>
        </w:tc>
        <w:tc>
          <w:tcPr>
            <w:tcW w:w="755" w:type="pct"/>
            <w:vMerge/>
          </w:tcPr>
          <w:p w14:paraId="545CB47E" w14:textId="77777777" w:rsidR="00386DA4" w:rsidRDefault="00386DA4">
            <w:pPr>
              <w:pStyle w:val="Tablebody"/>
            </w:pPr>
          </w:p>
        </w:tc>
      </w:tr>
      <w:tr w:rsidR="00386DA4" w14:paraId="3C87855A" w14:textId="77777777">
        <w:tc>
          <w:tcPr>
            <w:tcW w:w="2001" w:type="pct"/>
          </w:tcPr>
          <w:p w14:paraId="251A9BB5" w14:textId="77777777" w:rsidR="00386DA4" w:rsidRPr="00506B76" w:rsidRDefault="00386DA4">
            <w:pPr>
              <w:pStyle w:val="NICETabletext"/>
              <w:keepNext w:val="0"/>
              <w:rPr>
                <w:szCs w:val="20"/>
              </w:rPr>
            </w:pPr>
            <w:r w:rsidRPr="00506B76">
              <w:rPr>
                <w:szCs w:val="20"/>
              </w:rPr>
              <w:t>RU - P</w:t>
            </w:r>
            <w:r>
              <w:rPr>
                <w:szCs w:val="20"/>
              </w:rPr>
              <w:t>F</w:t>
            </w:r>
            <w:r w:rsidRPr="00506B76">
              <w:rPr>
                <w:szCs w:val="20"/>
              </w:rPr>
              <w:t xml:space="preserve"> - </w:t>
            </w:r>
            <w:r>
              <w:rPr>
                <w:szCs w:val="20"/>
              </w:rPr>
              <w:t>Medical oncologist</w:t>
            </w:r>
          </w:p>
        </w:tc>
        <w:tc>
          <w:tcPr>
            <w:tcW w:w="1122" w:type="pct"/>
          </w:tcPr>
          <w:p w14:paraId="08D44826" w14:textId="77777777" w:rsidR="00386DA4" w:rsidRPr="00502A6D" w:rsidRDefault="00386DA4">
            <w:pPr>
              <w:pStyle w:val="NICETabletext"/>
              <w:keepNext w:val="0"/>
            </w:pPr>
            <w:r w:rsidRPr="00502A6D">
              <w:t>0.69</w:t>
            </w:r>
          </w:p>
        </w:tc>
        <w:tc>
          <w:tcPr>
            <w:tcW w:w="1122" w:type="pct"/>
            <w:vMerge/>
          </w:tcPr>
          <w:p w14:paraId="52E081AA" w14:textId="77777777" w:rsidR="00386DA4" w:rsidRPr="00506B76" w:rsidRDefault="00386DA4">
            <w:pPr>
              <w:pStyle w:val="NICETabletext"/>
              <w:rPr>
                <w:szCs w:val="20"/>
              </w:rPr>
            </w:pPr>
          </w:p>
        </w:tc>
        <w:tc>
          <w:tcPr>
            <w:tcW w:w="755" w:type="pct"/>
            <w:vMerge/>
          </w:tcPr>
          <w:p w14:paraId="09DB48E1" w14:textId="77777777" w:rsidR="00386DA4" w:rsidRDefault="00386DA4">
            <w:pPr>
              <w:pStyle w:val="Tablebody"/>
            </w:pPr>
          </w:p>
        </w:tc>
      </w:tr>
      <w:tr w:rsidR="00386DA4" w14:paraId="2B774962" w14:textId="77777777">
        <w:tc>
          <w:tcPr>
            <w:tcW w:w="2001" w:type="pct"/>
          </w:tcPr>
          <w:p w14:paraId="3613AE94" w14:textId="77777777" w:rsidR="00386DA4" w:rsidRPr="00506B76" w:rsidRDefault="00386DA4">
            <w:pPr>
              <w:pStyle w:val="NICETabletext"/>
              <w:keepNext w:val="0"/>
              <w:rPr>
                <w:szCs w:val="20"/>
              </w:rPr>
            </w:pPr>
            <w:r w:rsidRPr="00506B76">
              <w:rPr>
                <w:szCs w:val="20"/>
              </w:rPr>
              <w:t xml:space="preserve">RU - PF </w:t>
            </w:r>
            <w:r>
              <w:rPr>
                <w:szCs w:val="20"/>
              </w:rPr>
              <w:t>- ECHO scan</w:t>
            </w:r>
          </w:p>
        </w:tc>
        <w:tc>
          <w:tcPr>
            <w:tcW w:w="1122" w:type="pct"/>
          </w:tcPr>
          <w:p w14:paraId="2C1D3849" w14:textId="77777777" w:rsidR="00386DA4" w:rsidRPr="00502A6D" w:rsidDel="00461700" w:rsidRDefault="00386DA4">
            <w:pPr>
              <w:pStyle w:val="NICETabletext"/>
              <w:keepNext w:val="0"/>
            </w:pPr>
            <w:r w:rsidRPr="00502A6D">
              <w:t>0.23</w:t>
            </w:r>
          </w:p>
        </w:tc>
        <w:tc>
          <w:tcPr>
            <w:tcW w:w="1122" w:type="pct"/>
            <w:vMerge/>
          </w:tcPr>
          <w:p w14:paraId="78051E29" w14:textId="77777777" w:rsidR="00386DA4" w:rsidRPr="00506B76" w:rsidDel="00461700" w:rsidRDefault="00386DA4">
            <w:pPr>
              <w:pStyle w:val="NICETabletext"/>
              <w:rPr>
                <w:color w:val="000000"/>
                <w:szCs w:val="20"/>
              </w:rPr>
            </w:pPr>
          </w:p>
        </w:tc>
        <w:tc>
          <w:tcPr>
            <w:tcW w:w="755" w:type="pct"/>
            <w:vMerge/>
          </w:tcPr>
          <w:p w14:paraId="7762FC55" w14:textId="77777777" w:rsidR="00386DA4" w:rsidRDefault="00386DA4">
            <w:pPr>
              <w:pStyle w:val="Tablebody"/>
            </w:pPr>
          </w:p>
        </w:tc>
      </w:tr>
      <w:tr w:rsidR="00386DA4" w14:paraId="5DF5EC70" w14:textId="77777777">
        <w:tc>
          <w:tcPr>
            <w:tcW w:w="2001" w:type="pct"/>
          </w:tcPr>
          <w:p w14:paraId="1A46FBDC" w14:textId="77777777" w:rsidR="00386DA4" w:rsidRPr="00506B76" w:rsidRDefault="00386DA4">
            <w:pPr>
              <w:pStyle w:val="NICETabletext"/>
              <w:keepNext w:val="0"/>
              <w:rPr>
                <w:szCs w:val="20"/>
              </w:rPr>
            </w:pPr>
            <w:r>
              <w:rPr>
                <w:szCs w:val="20"/>
              </w:rPr>
              <w:t>RU - PF - CT scan</w:t>
            </w:r>
          </w:p>
        </w:tc>
        <w:tc>
          <w:tcPr>
            <w:tcW w:w="1122" w:type="pct"/>
          </w:tcPr>
          <w:p w14:paraId="3038F6CC" w14:textId="77777777" w:rsidR="00386DA4" w:rsidRPr="007B3CF2" w:rsidRDefault="00386DA4">
            <w:pPr>
              <w:pStyle w:val="NICETabletext"/>
              <w:keepNext w:val="0"/>
            </w:pPr>
            <w:r w:rsidRPr="007B3CF2">
              <w:t>0.</w:t>
            </w:r>
            <w:r w:rsidRPr="00502A6D">
              <w:t>23</w:t>
            </w:r>
          </w:p>
        </w:tc>
        <w:tc>
          <w:tcPr>
            <w:tcW w:w="1122" w:type="pct"/>
            <w:vMerge/>
          </w:tcPr>
          <w:p w14:paraId="1460BBB7" w14:textId="77777777" w:rsidR="00386DA4" w:rsidRPr="00506B76" w:rsidRDefault="00386DA4">
            <w:pPr>
              <w:pStyle w:val="NICETabletext"/>
              <w:rPr>
                <w:szCs w:val="20"/>
              </w:rPr>
            </w:pPr>
          </w:p>
        </w:tc>
        <w:tc>
          <w:tcPr>
            <w:tcW w:w="755" w:type="pct"/>
            <w:vMerge/>
          </w:tcPr>
          <w:p w14:paraId="5E0E1985" w14:textId="77777777" w:rsidR="00386DA4" w:rsidRDefault="00386DA4">
            <w:pPr>
              <w:pStyle w:val="Tablebody"/>
            </w:pPr>
          </w:p>
        </w:tc>
      </w:tr>
      <w:tr w:rsidR="00386DA4" w14:paraId="131063F4" w14:textId="77777777">
        <w:tc>
          <w:tcPr>
            <w:tcW w:w="2001" w:type="pct"/>
          </w:tcPr>
          <w:p w14:paraId="3E7C7ED2" w14:textId="77777777" w:rsidR="00386DA4" w:rsidRPr="003D2C59" w:rsidRDefault="00386DA4">
            <w:pPr>
              <w:pStyle w:val="NICETabletext"/>
              <w:keepNext w:val="0"/>
              <w:rPr>
                <w:szCs w:val="20"/>
                <w:lang w:val="it-IT"/>
              </w:rPr>
            </w:pPr>
            <w:r w:rsidRPr="00506B76">
              <w:rPr>
                <w:szCs w:val="20"/>
              </w:rPr>
              <w:t>RU - P</w:t>
            </w:r>
            <w:r>
              <w:rPr>
                <w:szCs w:val="20"/>
              </w:rPr>
              <w:t>D</w:t>
            </w:r>
            <w:r w:rsidRPr="00506B76">
              <w:rPr>
                <w:szCs w:val="20"/>
              </w:rPr>
              <w:t xml:space="preserve"> - GP </w:t>
            </w:r>
            <w:r>
              <w:rPr>
                <w:szCs w:val="20"/>
              </w:rPr>
              <w:t>visit</w:t>
            </w:r>
          </w:p>
        </w:tc>
        <w:tc>
          <w:tcPr>
            <w:tcW w:w="1122" w:type="pct"/>
          </w:tcPr>
          <w:p w14:paraId="491A1AFA" w14:textId="77777777" w:rsidR="00386DA4" w:rsidRPr="00502A6D" w:rsidRDefault="00386DA4">
            <w:pPr>
              <w:pStyle w:val="NICETabletext"/>
              <w:keepNext w:val="0"/>
            </w:pPr>
            <w:r w:rsidRPr="00502A6D">
              <w:t>0.69</w:t>
            </w:r>
          </w:p>
        </w:tc>
        <w:tc>
          <w:tcPr>
            <w:tcW w:w="1122" w:type="pct"/>
            <w:vMerge/>
          </w:tcPr>
          <w:p w14:paraId="0989B6C0" w14:textId="77777777" w:rsidR="00386DA4" w:rsidRPr="00506B76" w:rsidRDefault="00386DA4">
            <w:pPr>
              <w:pStyle w:val="NICETabletext"/>
              <w:rPr>
                <w:szCs w:val="20"/>
              </w:rPr>
            </w:pPr>
          </w:p>
        </w:tc>
        <w:tc>
          <w:tcPr>
            <w:tcW w:w="755" w:type="pct"/>
            <w:vMerge/>
          </w:tcPr>
          <w:p w14:paraId="033493A2" w14:textId="77777777" w:rsidR="00386DA4" w:rsidRDefault="00386DA4">
            <w:pPr>
              <w:pStyle w:val="Tablebody"/>
            </w:pPr>
          </w:p>
        </w:tc>
      </w:tr>
      <w:tr w:rsidR="00386DA4" w14:paraId="4EDD7DA3" w14:textId="77777777">
        <w:tc>
          <w:tcPr>
            <w:tcW w:w="2001" w:type="pct"/>
          </w:tcPr>
          <w:p w14:paraId="76D740A9" w14:textId="77777777" w:rsidR="00386DA4" w:rsidRPr="00AB307A" w:rsidRDefault="00386DA4">
            <w:pPr>
              <w:pStyle w:val="NICETabletext"/>
              <w:keepNext w:val="0"/>
              <w:rPr>
                <w:szCs w:val="20"/>
                <w:lang w:val="it-IT"/>
              </w:rPr>
            </w:pPr>
            <w:r w:rsidRPr="003D2C59">
              <w:rPr>
                <w:szCs w:val="20"/>
                <w:lang w:val="it-IT"/>
              </w:rPr>
              <w:t>RU - P</w:t>
            </w:r>
            <w:r>
              <w:rPr>
                <w:szCs w:val="20"/>
                <w:lang w:val="it-IT"/>
              </w:rPr>
              <w:t>D</w:t>
            </w:r>
            <w:r w:rsidRPr="003D2C59">
              <w:rPr>
                <w:szCs w:val="20"/>
                <w:lang w:val="it-IT"/>
              </w:rPr>
              <w:t xml:space="preserve"> - Clinical nurse specialist</w:t>
            </w:r>
          </w:p>
        </w:tc>
        <w:tc>
          <w:tcPr>
            <w:tcW w:w="1122" w:type="pct"/>
          </w:tcPr>
          <w:p w14:paraId="3AD88D01" w14:textId="77777777" w:rsidR="00386DA4" w:rsidRPr="00502A6D" w:rsidRDefault="00386DA4">
            <w:pPr>
              <w:pStyle w:val="NICETabletext"/>
              <w:keepNext w:val="0"/>
            </w:pPr>
            <w:r w:rsidRPr="00502A6D">
              <w:t>0.69</w:t>
            </w:r>
          </w:p>
        </w:tc>
        <w:tc>
          <w:tcPr>
            <w:tcW w:w="1122" w:type="pct"/>
            <w:vMerge/>
          </w:tcPr>
          <w:p w14:paraId="20A631B6" w14:textId="77777777" w:rsidR="00386DA4" w:rsidRPr="00506B76" w:rsidRDefault="00386DA4">
            <w:pPr>
              <w:pStyle w:val="NICETabletext"/>
              <w:rPr>
                <w:szCs w:val="20"/>
              </w:rPr>
            </w:pPr>
          </w:p>
        </w:tc>
        <w:tc>
          <w:tcPr>
            <w:tcW w:w="755" w:type="pct"/>
            <w:vMerge/>
          </w:tcPr>
          <w:p w14:paraId="22CDDE7F" w14:textId="77777777" w:rsidR="00386DA4" w:rsidRDefault="00386DA4">
            <w:pPr>
              <w:pStyle w:val="Tablebody"/>
            </w:pPr>
          </w:p>
        </w:tc>
      </w:tr>
      <w:tr w:rsidR="00386DA4" w14:paraId="6F1A5E6F" w14:textId="77777777">
        <w:tc>
          <w:tcPr>
            <w:tcW w:w="2001" w:type="pct"/>
          </w:tcPr>
          <w:p w14:paraId="2229A557" w14:textId="77777777" w:rsidR="00386DA4" w:rsidRPr="003D2C59" w:rsidRDefault="00386DA4">
            <w:pPr>
              <w:pStyle w:val="NICETabletext"/>
              <w:keepNext w:val="0"/>
              <w:rPr>
                <w:szCs w:val="20"/>
                <w:lang w:val="it-IT"/>
              </w:rPr>
            </w:pPr>
            <w:r w:rsidRPr="00506B76">
              <w:rPr>
                <w:szCs w:val="20"/>
              </w:rPr>
              <w:t>RU - P</w:t>
            </w:r>
            <w:r>
              <w:rPr>
                <w:szCs w:val="20"/>
              </w:rPr>
              <w:t>D</w:t>
            </w:r>
            <w:r w:rsidRPr="00506B76">
              <w:rPr>
                <w:szCs w:val="20"/>
              </w:rPr>
              <w:t xml:space="preserve"> - </w:t>
            </w:r>
            <w:r>
              <w:rPr>
                <w:szCs w:val="20"/>
              </w:rPr>
              <w:t>Medical oncologist</w:t>
            </w:r>
          </w:p>
        </w:tc>
        <w:tc>
          <w:tcPr>
            <w:tcW w:w="1122" w:type="pct"/>
          </w:tcPr>
          <w:p w14:paraId="32B8CD41" w14:textId="77777777" w:rsidR="00386DA4" w:rsidRPr="00502A6D" w:rsidRDefault="00386DA4">
            <w:pPr>
              <w:pStyle w:val="NICETabletext"/>
              <w:keepNext w:val="0"/>
            </w:pPr>
            <w:r w:rsidRPr="00502A6D">
              <w:t>0.69</w:t>
            </w:r>
          </w:p>
        </w:tc>
        <w:tc>
          <w:tcPr>
            <w:tcW w:w="1122" w:type="pct"/>
            <w:vMerge/>
          </w:tcPr>
          <w:p w14:paraId="76A6F780" w14:textId="77777777" w:rsidR="00386DA4" w:rsidRPr="00506B76" w:rsidRDefault="00386DA4">
            <w:pPr>
              <w:pStyle w:val="NICETabletext"/>
              <w:rPr>
                <w:szCs w:val="20"/>
              </w:rPr>
            </w:pPr>
          </w:p>
        </w:tc>
        <w:tc>
          <w:tcPr>
            <w:tcW w:w="755" w:type="pct"/>
            <w:vMerge/>
          </w:tcPr>
          <w:p w14:paraId="7E71CEE0" w14:textId="77777777" w:rsidR="00386DA4" w:rsidRDefault="00386DA4">
            <w:pPr>
              <w:pStyle w:val="Tablebody"/>
            </w:pPr>
          </w:p>
        </w:tc>
      </w:tr>
      <w:tr w:rsidR="00386DA4" w14:paraId="20A7CE02" w14:textId="77777777">
        <w:tc>
          <w:tcPr>
            <w:tcW w:w="2001" w:type="pct"/>
          </w:tcPr>
          <w:p w14:paraId="61A5BA4A" w14:textId="77777777" w:rsidR="00386DA4" w:rsidRPr="00506B76" w:rsidRDefault="00386DA4">
            <w:pPr>
              <w:pStyle w:val="NICETabletext"/>
              <w:keepNext w:val="0"/>
              <w:rPr>
                <w:szCs w:val="20"/>
              </w:rPr>
            </w:pPr>
            <w:r w:rsidRPr="00506B76">
              <w:rPr>
                <w:szCs w:val="20"/>
              </w:rPr>
              <w:t>RU - P</w:t>
            </w:r>
            <w:r>
              <w:rPr>
                <w:szCs w:val="20"/>
              </w:rPr>
              <w:t>D</w:t>
            </w:r>
            <w:r w:rsidRPr="00506B76">
              <w:rPr>
                <w:szCs w:val="20"/>
              </w:rPr>
              <w:t xml:space="preserve"> </w:t>
            </w:r>
            <w:r>
              <w:rPr>
                <w:szCs w:val="20"/>
              </w:rPr>
              <w:t>-</w:t>
            </w:r>
            <w:r w:rsidRPr="00506B76">
              <w:rPr>
                <w:szCs w:val="20"/>
              </w:rPr>
              <w:t xml:space="preserve"> </w:t>
            </w:r>
            <w:r>
              <w:rPr>
                <w:szCs w:val="20"/>
              </w:rPr>
              <w:t>ECHO scan</w:t>
            </w:r>
          </w:p>
        </w:tc>
        <w:tc>
          <w:tcPr>
            <w:tcW w:w="1122" w:type="pct"/>
          </w:tcPr>
          <w:p w14:paraId="2DE88D5D" w14:textId="77777777" w:rsidR="00386DA4" w:rsidRPr="00502A6D" w:rsidRDefault="00386DA4">
            <w:pPr>
              <w:pStyle w:val="NICETabletext"/>
              <w:keepNext w:val="0"/>
            </w:pPr>
            <w:r w:rsidRPr="00502A6D">
              <w:t>0.23</w:t>
            </w:r>
          </w:p>
        </w:tc>
        <w:tc>
          <w:tcPr>
            <w:tcW w:w="1122" w:type="pct"/>
            <w:vMerge/>
          </w:tcPr>
          <w:p w14:paraId="4D83F284" w14:textId="77777777" w:rsidR="00386DA4" w:rsidRPr="00506B76" w:rsidRDefault="00386DA4">
            <w:pPr>
              <w:pStyle w:val="NICETabletext"/>
              <w:keepNext w:val="0"/>
              <w:rPr>
                <w:szCs w:val="20"/>
              </w:rPr>
            </w:pPr>
          </w:p>
        </w:tc>
        <w:tc>
          <w:tcPr>
            <w:tcW w:w="755" w:type="pct"/>
            <w:vMerge/>
          </w:tcPr>
          <w:p w14:paraId="59FB819A" w14:textId="77777777" w:rsidR="00386DA4" w:rsidRDefault="00386DA4">
            <w:pPr>
              <w:pStyle w:val="Tablebody"/>
            </w:pPr>
          </w:p>
        </w:tc>
      </w:tr>
      <w:tr w:rsidR="00386DA4" w14:paraId="58698A10" w14:textId="77777777">
        <w:tc>
          <w:tcPr>
            <w:tcW w:w="2001" w:type="pct"/>
          </w:tcPr>
          <w:p w14:paraId="6096ED21" w14:textId="77777777" w:rsidR="00386DA4" w:rsidRPr="003D2C59" w:rsidRDefault="00386DA4">
            <w:pPr>
              <w:pStyle w:val="NICETabletext"/>
              <w:keepNext w:val="0"/>
              <w:rPr>
                <w:szCs w:val="20"/>
                <w:lang w:val="it-IT"/>
              </w:rPr>
            </w:pPr>
            <w:r>
              <w:rPr>
                <w:szCs w:val="20"/>
              </w:rPr>
              <w:t>RU - PD - CT scan</w:t>
            </w:r>
          </w:p>
        </w:tc>
        <w:tc>
          <w:tcPr>
            <w:tcW w:w="1122" w:type="pct"/>
          </w:tcPr>
          <w:p w14:paraId="1913F2FE" w14:textId="77777777" w:rsidR="00386DA4" w:rsidRPr="00502A6D" w:rsidRDefault="00386DA4">
            <w:pPr>
              <w:pStyle w:val="NICETabletext"/>
              <w:keepNext w:val="0"/>
            </w:pPr>
            <w:r w:rsidRPr="00502A6D">
              <w:t>0.23</w:t>
            </w:r>
          </w:p>
        </w:tc>
        <w:tc>
          <w:tcPr>
            <w:tcW w:w="1122" w:type="pct"/>
            <w:vMerge/>
          </w:tcPr>
          <w:p w14:paraId="2D5DB23F" w14:textId="77777777" w:rsidR="00386DA4" w:rsidRDefault="00386DA4">
            <w:pPr>
              <w:pStyle w:val="NICETabletext"/>
              <w:keepNext w:val="0"/>
            </w:pPr>
          </w:p>
        </w:tc>
        <w:tc>
          <w:tcPr>
            <w:tcW w:w="755" w:type="pct"/>
            <w:vMerge/>
          </w:tcPr>
          <w:p w14:paraId="7E8BE8A9" w14:textId="77777777" w:rsidR="00386DA4" w:rsidRDefault="00386DA4">
            <w:pPr>
              <w:pStyle w:val="Tablebody"/>
            </w:pPr>
          </w:p>
        </w:tc>
      </w:tr>
      <w:tr w:rsidR="00386DA4" w14:paraId="45F42160" w14:textId="77777777">
        <w:tc>
          <w:tcPr>
            <w:tcW w:w="2001" w:type="pct"/>
          </w:tcPr>
          <w:p w14:paraId="63E26C97" w14:textId="77777777" w:rsidR="00386DA4" w:rsidRPr="00AB307A" w:rsidRDefault="00386DA4">
            <w:pPr>
              <w:pStyle w:val="NICETabletext"/>
              <w:keepNext w:val="0"/>
              <w:rPr>
                <w:szCs w:val="20"/>
              </w:rPr>
            </w:pPr>
            <w:r w:rsidRPr="00AB307A">
              <w:rPr>
                <w:szCs w:val="20"/>
              </w:rPr>
              <w:t xml:space="preserve">RU - </w:t>
            </w:r>
            <w:r>
              <w:rPr>
                <w:szCs w:val="20"/>
              </w:rPr>
              <w:t>unit cost</w:t>
            </w:r>
            <w:r w:rsidRPr="00AB307A">
              <w:rPr>
                <w:szCs w:val="20"/>
              </w:rPr>
              <w:t xml:space="preserve"> – GP visit</w:t>
            </w:r>
          </w:p>
        </w:tc>
        <w:tc>
          <w:tcPr>
            <w:tcW w:w="1122" w:type="pct"/>
          </w:tcPr>
          <w:p w14:paraId="006CC276" w14:textId="77777777" w:rsidR="00386DA4" w:rsidRPr="00674057" w:rsidDel="00461700" w:rsidRDefault="00386DA4">
            <w:pPr>
              <w:pStyle w:val="NICETabletext"/>
              <w:keepNext w:val="0"/>
            </w:pPr>
            <w:r>
              <w:t>£39.00</w:t>
            </w:r>
          </w:p>
        </w:tc>
        <w:tc>
          <w:tcPr>
            <w:tcW w:w="1122" w:type="pct"/>
            <w:vMerge w:val="restart"/>
          </w:tcPr>
          <w:p w14:paraId="676CE808" w14:textId="77777777" w:rsidR="00386DA4" w:rsidRPr="00506B76" w:rsidRDefault="00386DA4">
            <w:pPr>
              <w:pStyle w:val="NICETabletext"/>
              <w:keepNext w:val="0"/>
              <w:rPr>
                <w:szCs w:val="20"/>
              </w:rPr>
            </w:pPr>
            <w:r>
              <w:t>Variation: 0.025 (Gamma)</w:t>
            </w:r>
          </w:p>
          <w:p w14:paraId="580E5977" w14:textId="77777777" w:rsidR="00386DA4" w:rsidRPr="00506B76" w:rsidRDefault="00386DA4">
            <w:pPr>
              <w:pStyle w:val="NICETabletext"/>
              <w:keepNext w:val="0"/>
              <w:rPr>
                <w:szCs w:val="20"/>
              </w:rPr>
            </w:pPr>
          </w:p>
          <w:p w14:paraId="398B1860" w14:textId="77777777" w:rsidR="00386DA4" w:rsidRDefault="00386DA4">
            <w:pPr>
              <w:pStyle w:val="NICETabletext"/>
            </w:pPr>
          </w:p>
        </w:tc>
        <w:tc>
          <w:tcPr>
            <w:tcW w:w="755" w:type="pct"/>
            <w:vMerge/>
          </w:tcPr>
          <w:p w14:paraId="2832F52A" w14:textId="77777777" w:rsidR="00386DA4" w:rsidRDefault="00386DA4">
            <w:pPr>
              <w:pStyle w:val="Tablebody"/>
            </w:pPr>
          </w:p>
        </w:tc>
      </w:tr>
      <w:tr w:rsidR="00386DA4" w14:paraId="59311F0B" w14:textId="77777777">
        <w:tc>
          <w:tcPr>
            <w:tcW w:w="2001" w:type="pct"/>
          </w:tcPr>
          <w:p w14:paraId="41B146E7" w14:textId="77777777" w:rsidR="00386DA4" w:rsidRPr="00506B76" w:rsidRDefault="00386DA4">
            <w:pPr>
              <w:pStyle w:val="NICETabletext"/>
              <w:keepNext w:val="0"/>
              <w:rPr>
                <w:szCs w:val="20"/>
              </w:rPr>
            </w:pPr>
            <w:r w:rsidRPr="00AB307A">
              <w:rPr>
                <w:szCs w:val="20"/>
              </w:rPr>
              <w:t xml:space="preserve">RU - </w:t>
            </w:r>
            <w:r>
              <w:rPr>
                <w:szCs w:val="20"/>
              </w:rPr>
              <w:t>unit cost</w:t>
            </w:r>
            <w:r w:rsidRPr="00AB307A">
              <w:rPr>
                <w:szCs w:val="20"/>
              </w:rPr>
              <w:t xml:space="preserve"> - Clinical nurse specialist</w:t>
            </w:r>
          </w:p>
        </w:tc>
        <w:tc>
          <w:tcPr>
            <w:tcW w:w="1122" w:type="pct"/>
          </w:tcPr>
          <w:p w14:paraId="48F9DC64" w14:textId="77777777" w:rsidR="00386DA4" w:rsidRPr="00674057" w:rsidRDefault="00386DA4">
            <w:pPr>
              <w:pStyle w:val="NICETabletext"/>
              <w:keepNext w:val="0"/>
            </w:pPr>
            <w:r>
              <w:t>£85.00</w:t>
            </w:r>
          </w:p>
        </w:tc>
        <w:tc>
          <w:tcPr>
            <w:tcW w:w="1122" w:type="pct"/>
            <w:vMerge/>
          </w:tcPr>
          <w:p w14:paraId="3488C551" w14:textId="77777777" w:rsidR="00386DA4" w:rsidRPr="00506B76" w:rsidRDefault="00386DA4">
            <w:pPr>
              <w:pStyle w:val="NICETabletext"/>
              <w:rPr>
                <w:szCs w:val="20"/>
              </w:rPr>
            </w:pPr>
          </w:p>
        </w:tc>
        <w:tc>
          <w:tcPr>
            <w:tcW w:w="755" w:type="pct"/>
            <w:vMerge/>
          </w:tcPr>
          <w:p w14:paraId="7E0677DC" w14:textId="77777777" w:rsidR="00386DA4" w:rsidRDefault="00386DA4">
            <w:pPr>
              <w:pStyle w:val="Tablebody"/>
            </w:pPr>
          </w:p>
        </w:tc>
      </w:tr>
      <w:tr w:rsidR="00386DA4" w14:paraId="2CC69613" w14:textId="77777777">
        <w:tc>
          <w:tcPr>
            <w:tcW w:w="2001" w:type="pct"/>
          </w:tcPr>
          <w:p w14:paraId="4C80C708" w14:textId="77777777" w:rsidR="00386DA4" w:rsidRPr="00506B76" w:rsidRDefault="00386DA4">
            <w:pPr>
              <w:pStyle w:val="NICETabletext"/>
              <w:keepNext w:val="0"/>
              <w:rPr>
                <w:szCs w:val="20"/>
              </w:rPr>
            </w:pPr>
            <w:r w:rsidRPr="00506B76">
              <w:rPr>
                <w:szCs w:val="20"/>
              </w:rPr>
              <w:t xml:space="preserve">RU - </w:t>
            </w:r>
            <w:r>
              <w:rPr>
                <w:szCs w:val="20"/>
              </w:rPr>
              <w:t>unit cost</w:t>
            </w:r>
            <w:r w:rsidRPr="00506B76">
              <w:rPr>
                <w:szCs w:val="20"/>
              </w:rPr>
              <w:t xml:space="preserve"> - </w:t>
            </w:r>
            <w:r>
              <w:rPr>
                <w:szCs w:val="20"/>
              </w:rPr>
              <w:t>Medial oncologist</w:t>
            </w:r>
          </w:p>
        </w:tc>
        <w:tc>
          <w:tcPr>
            <w:tcW w:w="1122" w:type="pct"/>
          </w:tcPr>
          <w:p w14:paraId="0360562D" w14:textId="77777777" w:rsidR="00386DA4" w:rsidRPr="00674057" w:rsidRDefault="00386DA4">
            <w:pPr>
              <w:pStyle w:val="NICETabletext"/>
              <w:keepNext w:val="0"/>
            </w:pPr>
            <w:r>
              <w:t>£225.00</w:t>
            </w:r>
          </w:p>
        </w:tc>
        <w:tc>
          <w:tcPr>
            <w:tcW w:w="1122" w:type="pct"/>
            <w:vMerge/>
          </w:tcPr>
          <w:p w14:paraId="21D6AEC7" w14:textId="77777777" w:rsidR="00386DA4" w:rsidRPr="00506B76" w:rsidRDefault="00386DA4">
            <w:pPr>
              <w:pStyle w:val="NICETabletext"/>
              <w:rPr>
                <w:szCs w:val="20"/>
              </w:rPr>
            </w:pPr>
          </w:p>
        </w:tc>
        <w:tc>
          <w:tcPr>
            <w:tcW w:w="755" w:type="pct"/>
            <w:vMerge/>
          </w:tcPr>
          <w:p w14:paraId="43FBC523" w14:textId="77777777" w:rsidR="00386DA4" w:rsidRDefault="00386DA4">
            <w:pPr>
              <w:pStyle w:val="Tablebody"/>
            </w:pPr>
          </w:p>
        </w:tc>
      </w:tr>
      <w:tr w:rsidR="00386DA4" w14:paraId="7A7341DD" w14:textId="77777777">
        <w:tc>
          <w:tcPr>
            <w:tcW w:w="2001" w:type="pct"/>
          </w:tcPr>
          <w:p w14:paraId="59781FE2" w14:textId="77777777" w:rsidR="00386DA4" w:rsidRPr="001E7D6B" w:rsidRDefault="00386DA4">
            <w:pPr>
              <w:pStyle w:val="NICETabletext"/>
              <w:keepNext w:val="0"/>
              <w:rPr>
                <w:szCs w:val="20"/>
              </w:rPr>
            </w:pPr>
            <w:r w:rsidRPr="001E7D6B">
              <w:rPr>
                <w:szCs w:val="20"/>
              </w:rPr>
              <w:t>RU - unit cost - ECHO scan</w:t>
            </w:r>
          </w:p>
        </w:tc>
        <w:tc>
          <w:tcPr>
            <w:tcW w:w="1122" w:type="pct"/>
          </w:tcPr>
          <w:p w14:paraId="706BF7CA" w14:textId="77777777" w:rsidR="00386DA4" w:rsidRPr="001E7D6B" w:rsidRDefault="00386DA4">
            <w:pPr>
              <w:pStyle w:val="NICETabletext"/>
            </w:pPr>
            <w:r w:rsidRPr="001E7D6B">
              <w:t>£</w:t>
            </w:r>
            <w:r w:rsidRPr="007B3CF2">
              <w:t>145.53</w:t>
            </w:r>
          </w:p>
        </w:tc>
        <w:tc>
          <w:tcPr>
            <w:tcW w:w="1122" w:type="pct"/>
            <w:vMerge/>
          </w:tcPr>
          <w:p w14:paraId="790E06A7" w14:textId="77777777" w:rsidR="00386DA4" w:rsidRPr="00506B76" w:rsidRDefault="00386DA4">
            <w:pPr>
              <w:pStyle w:val="NICETabletext"/>
              <w:keepNext w:val="0"/>
              <w:rPr>
                <w:szCs w:val="20"/>
              </w:rPr>
            </w:pPr>
          </w:p>
        </w:tc>
        <w:tc>
          <w:tcPr>
            <w:tcW w:w="755" w:type="pct"/>
            <w:vMerge/>
          </w:tcPr>
          <w:p w14:paraId="2A2221B1" w14:textId="77777777" w:rsidR="00386DA4" w:rsidRDefault="00386DA4">
            <w:pPr>
              <w:pStyle w:val="Tablebody"/>
            </w:pPr>
          </w:p>
        </w:tc>
      </w:tr>
      <w:tr w:rsidR="00386DA4" w14:paraId="7A391DCA" w14:textId="77777777">
        <w:tc>
          <w:tcPr>
            <w:tcW w:w="2001" w:type="pct"/>
          </w:tcPr>
          <w:p w14:paraId="32B2AED3" w14:textId="77777777" w:rsidR="00386DA4" w:rsidRPr="001E7D6B" w:rsidRDefault="00386DA4">
            <w:pPr>
              <w:pStyle w:val="NICETabletext"/>
              <w:keepNext w:val="0"/>
              <w:rPr>
                <w:szCs w:val="20"/>
              </w:rPr>
            </w:pPr>
            <w:r w:rsidRPr="001E7D6B">
              <w:rPr>
                <w:szCs w:val="20"/>
              </w:rPr>
              <w:t>RU - unit cost - CT scan</w:t>
            </w:r>
          </w:p>
        </w:tc>
        <w:tc>
          <w:tcPr>
            <w:tcW w:w="1122" w:type="pct"/>
          </w:tcPr>
          <w:p w14:paraId="0BE9B217" w14:textId="77777777" w:rsidR="00386DA4" w:rsidRPr="001E7D6B" w:rsidDel="00461700" w:rsidRDefault="00386DA4">
            <w:pPr>
              <w:pStyle w:val="NICETabletext"/>
            </w:pPr>
            <w:r w:rsidRPr="001E7D6B">
              <w:t>£</w:t>
            </w:r>
            <w:r w:rsidRPr="007B3CF2">
              <w:t>105.66</w:t>
            </w:r>
          </w:p>
        </w:tc>
        <w:tc>
          <w:tcPr>
            <w:tcW w:w="1122" w:type="pct"/>
            <w:vMerge/>
          </w:tcPr>
          <w:p w14:paraId="1F61E33D" w14:textId="77777777" w:rsidR="00386DA4" w:rsidRPr="00506B76" w:rsidRDefault="00386DA4">
            <w:pPr>
              <w:pStyle w:val="NICETabletext"/>
              <w:keepNext w:val="0"/>
              <w:rPr>
                <w:szCs w:val="20"/>
              </w:rPr>
            </w:pPr>
          </w:p>
        </w:tc>
        <w:tc>
          <w:tcPr>
            <w:tcW w:w="755" w:type="pct"/>
            <w:vMerge/>
          </w:tcPr>
          <w:p w14:paraId="09576E8F" w14:textId="77777777" w:rsidR="00386DA4" w:rsidRDefault="00386DA4">
            <w:pPr>
              <w:pStyle w:val="Tablebody"/>
            </w:pPr>
          </w:p>
        </w:tc>
      </w:tr>
      <w:tr w:rsidR="00386DA4" w14:paraId="2BA7933D" w14:textId="77777777">
        <w:tc>
          <w:tcPr>
            <w:tcW w:w="5000" w:type="pct"/>
            <w:gridSpan w:val="4"/>
          </w:tcPr>
          <w:p w14:paraId="7C38D746" w14:textId="77777777" w:rsidR="00386DA4" w:rsidRPr="00C67C0A" w:rsidRDefault="00386DA4">
            <w:pPr>
              <w:pStyle w:val="Tablebody"/>
              <w:rPr>
                <w:b/>
                <w:bCs/>
                <w:i/>
                <w:iCs/>
              </w:rPr>
            </w:pPr>
            <w:r w:rsidRPr="00C67C0A">
              <w:rPr>
                <w:b/>
                <w:bCs/>
                <w:i/>
                <w:iCs/>
              </w:rPr>
              <w:t>End of life costs</w:t>
            </w:r>
          </w:p>
        </w:tc>
      </w:tr>
      <w:tr w:rsidR="00386DA4" w14:paraId="65954116" w14:textId="77777777">
        <w:tc>
          <w:tcPr>
            <w:tcW w:w="2001" w:type="pct"/>
          </w:tcPr>
          <w:p w14:paraId="56C859E9" w14:textId="77777777" w:rsidR="00386DA4" w:rsidRPr="001E7D6B" w:rsidRDefault="00386DA4">
            <w:pPr>
              <w:pStyle w:val="NICETabletext"/>
              <w:keepNext w:val="0"/>
              <w:rPr>
                <w:szCs w:val="20"/>
              </w:rPr>
            </w:pPr>
            <w:r>
              <w:rPr>
                <w:szCs w:val="20"/>
              </w:rPr>
              <w:t>Terminal care cost</w:t>
            </w:r>
          </w:p>
        </w:tc>
        <w:tc>
          <w:tcPr>
            <w:tcW w:w="1122" w:type="pct"/>
          </w:tcPr>
          <w:p w14:paraId="5F2E15CF" w14:textId="77777777" w:rsidR="00386DA4" w:rsidRPr="001E7D6B" w:rsidRDefault="00386DA4">
            <w:pPr>
              <w:pStyle w:val="NICETabletext"/>
            </w:pPr>
            <w:r w:rsidRPr="005149AD">
              <w:t>£4,856.38</w:t>
            </w:r>
          </w:p>
        </w:tc>
        <w:tc>
          <w:tcPr>
            <w:tcW w:w="1122" w:type="pct"/>
          </w:tcPr>
          <w:p w14:paraId="0607A20F" w14:textId="77777777" w:rsidR="00386DA4" w:rsidRPr="00506B76" w:rsidRDefault="00386DA4">
            <w:pPr>
              <w:pStyle w:val="NICETabletext"/>
              <w:keepNext w:val="0"/>
              <w:rPr>
                <w:szCs w:val="20"/>
              </w:rPr>
            </w:pPr>
            <w:r>
              <w:t>Variation: 0.025 (Gamma)</w:t>
            </w:r>
          </w:p>
        </w:tc>
        <w:tc>
          <w:tcPr>
            <w:tcW w:w="755" w:type="pct"/>
          </w:tcPr>
          <w:p w14:paraId="6DE0D697" w14:textId="79623481" w:rsidR="00386DA4" w:rsidRDefault="00F51071">
            <w:pPr>
              <w:pStyle w:val="Tablebody"/>
            </w:pPr>
            <w:r>
              <w:fldChar w:fldCharType="begin"/>
            </w:r>
            <w:r>
              <w:instrText xml:space="preserve"> REF _Ref127008711 \n \h </w:instrText>
            </w:r>
            <w:r>
              <w:fldChar w:fldCharType="separate"/>
            </w:r>
            <w:r w:rsidR="00145F42">
              <w:t>B.3.5.4.2</w:t>
            </w:r>
            <w:r>
              <w:fldChar w:fldCharType="end"/>
            </w:r>
          </w:p>
        </w:tc>
      </w:tr>
      <w:tr w:rsidR="00386DA4" w14:paraId="4878AE42" w14:textId="77777777">
        <w:tc>
          <w:tcPr>
            <w:tcW w:w="5000" w:type="pct"/>
            <w:gridSpan w:val="4"/>
          </w:tcPr>
          <w:p w14:paraId="29EEC7EE" w14:textId="77777777" w:rsidR="00386DA4" w:rsidRPr="00C41B0A" w:rsidRDefault="00386DA4">
            <w:pPr>
              <w:pStyle w:val="Tablebody"/>
              <w:rPr>
                <w:b/>
                <w:bCs/>
                <w:i/>
                <w:iCs/>
              </w:rPr>
            </w:pPr>
            <w:r w:rsidRPr="00C41B0A">
              <w:rPr>
                <w:b/>
                <w:bCs/>
                <w:i/>
                <w:iCs/>
              </w:rPr>
              <w:t>Subsequent treatment</w:t>
            </w:r>
          </w:p>
        </w:tc>
      </w:tr>
      <w:tr w:rsidR="00386DA4" w14:paraId="1DDDE26B" w14:textId="77777777">
        <w:tc>
          <w:tcPr>
            <w:tcW w:w="2001" w:type="pct"/>
          </w:tcPr>
          <w:p w14:paraId="58C1E7AD" w14:textId="77777777" w:rsidR="00386DA4" w:rsidRPr="00AB307A" w:rsidRDefault="00386DA4">
            <w:pPr>
              <w:pStyle w:val="NICETabletext"/>
              <w:keepNext w:val="0"/>
              <w:rPr>
                <w:lang w:val="fr-FR"/>
              </w:rPr>
            </w:pPr>
            <w:r w:rsidRPr="00AB307A">
              <w:rPr>
                <w:lang w:val="fr-FR"/>
              </w:rPr>
              <w:t>Sub trt – T-DXd - Capecitabine</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21E1BF8D" w14:textId="77777777" w:rsidR="00386DA4" w:rsidRPr="007E3E37" w:rsidRDefault="00386DA4">
            <w:pPr>
              <w:pStyle w:val="NICETabletext"/>
              <w:rPr>
                <w:rFonts w:cs="Arial"/>
                <w:color w:val="000000"/>
                <w:szCs w:val="20"/>
              </w:rPr>
            </w:pPr>
            <w:r w:rsidRPr="00C67C0A">
              <w:rPr>
                <w:rFonts w:cs="Arial"/>
                <w:color w:val="000000"/>
                <w:szCs w:val="20"/>
              </w:rPr>
              <w:t>£6.49</w:t>
            </w:r>
          </w:p>
        </w:tc>
        <w:tc>
          <w:tcPr>
            <w:tcW w:w="1122" w:type="pct"/>
            <w:vMerge w:val="restart"/>
            <w:vAlign w:val="center"/>
          </w:tcPr>
          <w:p w14:paraId="6C7E46AF" w14:textId="77777777" w:rsidR="00386DA4" w:rsidRPr="00506B76" w:rsidRDefault="00386DA4">
            <w:pPr>
              <w:pStyle w:val="NICETabletext"/>
              <w:keepNext w:val="0"/>
              <w:rPr>
                <w:szCs w:val="20"/>
              </w:rPr>
            </w:pPr>
            <w:r>
              <w:t>Variation: 0.025 (Gamma)</w:t>
            </w:r>
          </w:p>
          <w:p w14:paraId="436A85D6" w14:textId="77777777" w:rsidR="00386DA4" w:rsidRDefault="00386DA4">
            <w:pPr>
              <w:pStyle w:val="Tablebody"/>
            </w:pPr>
          </w:p>
        </w:tc>
        <w:tc>
          <w:tcPr>
            <w:tcW w:w="755" w:type="pct"/>
            <w:vMerge w:val="restart"/>
          </w:tcPr>
          <w:p w14:paraId="689D29B2" w14:textId="59D1B69E" w:rsidR="00386DA4" w:rsidRDefault="00386DA4">
            <w:pPr>
              <w:pStyle w:val="Tablebody"/>
            </w:pPr>
            <w:r>
              <w:t xml:space="preserve">Section </w:t>
            </w:r>
            <w:r>
              <w:fldChar w:fldCharType="begin"/>
            </w:r>
            <w:r>
              <w:instrText xml:space="preserve"> REF _Ref99729317 \n \h </w:instrText>
            </w:r>
            <w:r>
              <w:fldChar w:fldCharType="separate"/>
            </w:r>
            <w:r w:rsidR="00145F42">
              <w:t>B.3.5.1.1</w:t>
            </w:r>
            <w:r>
              <w:fldChar w:fldCharType="end"/>
            </w:r>
          </w:p>
          <w:p w14:paraId="70559263" w14:textId="24286C55" w:rsidR="00386DA4" w:rsidRDefault="00386DA4">
            <w:pPr>
              <w:pStyle w:val="Tablebody"/>
            </w:pPr>
            <w:r>
              <w:fldChar w:fldCharType="begin"/>
            </w:r>
            <w:r>
              <w:instrText xml:space="preserve"> REF _Ref96105268 \h </w:instrText>
            </w:r>
            <w:r>
              <w:fldChar w:fldCharType="separate"/>
            </w:r>
            <w:r w:rsidR="00145F42" w:rsidRPr="00BE4620">
              <w:t xml:space="preserve">Table </w:t>
            </w:r>
            <w:r w:rsidR="00145F42">
              <w:rPr>
                <w:noProof/>
              </w:rPr>
              <w:t>52</w:t>
            </w:r>
            <w:r>
              <w:fldChar w:fldCharType="end"/>
            </w:r>
          </w:p>
        </w:tc>
      </w:tr>
      <w:tr w:rsidR="00386DA4" w14:paraId="3F3ABF60" w14:textId="77777777">
        <w:tc>
          <w:tcPr>
            <w:tcW w:w="2001" w:type="pct"/>
          </w:tcPr>
          <w:p w14:paraId="6443DF7C" w14:textId="77777777" w:rsidR="00386DA4" w:rsidRPr="00AB307A" w:rsidRDefault="00386DA4">
            <w:pPr>
              <w:pStyle w:val="NICETabletext"/>
              <w:keepNext w:val="0"/>
              <w:rPr>
                <w:lang w:val="fr-FR"/>
              </w:rPr>
            </w:pPr>
            <w:r w:rsidRPr="00AB307A">
              <w:rPr>
                <w:lang w:val="fr-FR"/>
              </w:rPr>
              <w:t>Sub trt – T-DXd - Eribulin</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1AE1963B" w14:textId="77777777" w:rsidR="00386DA4" w:rsidRPr="007E3E37" w:rsidRDefault="00386DA4">
            <w:pPr>
              <w:pStyle w:val="NICETabletext"/>
              <w:rPr>
                <w:rFonts w:cs="Arial"/>
                <w:color w:val="000000"/>
                <w:szCs w:val="20"/>
              </w:rPr>
            </w:pPr>
            <w:r w:rsidRPr="00C67C0A">
              <w:rPr>
                <w:rFonts w:cs="Arial"/>
                <w:color w:val="000000"/>
                <w:szCs w:val="20"/>
              </w:rPr>
              <w:t>£361.00</w:t>
            </w:r>
          </w:p>
        </w:tc>
        <w:tc>
          <w:tcPr>
            <w:tcW w:w="1122" w:type="pct"/>
            <w:vMerge/>
            <w:vAlign w:val="center"/>
          </w:tcPr>
          <w:p w14:paraId="5B4D046A" w14:textId="77777777" w:rsidR="00386DA4" w:rsidRDefault="00386DA4">
            <w:pPr>
              <w:pStyle w:val="Tablebody"/>
            </w:pPr>
          </w:p>
        </w:tc>
        <w:tc>
          <w:tcPr>
            <w:tcW w:w="755" w:type="pct"/>
            <w:vMerge/>
          </w:tcPr>
          <w:p w14:paraId="34AF2C14" w14:textId="77777777" w:rsidR="00386DA4" w:rsidRDefault="00386DA4">
            <w:pPr>
              <w:pStyle w:val="Tablebody"/>
            </w:pPr>
          </w:p>
        </w:tc>
      </w:tr>
      <w:tr w:rsidR="00386DA4" w14:paraId="4AD54822" w14:textId="77777777">
        <w:tc>
          <w:tcPr>
            <w:tcW w:w="2001" w:type="pct"/>
          </w:tcPr>
          <w:p w14:paraId="4BCCA3FC" w14:textId="77777777" w:rsidR="00386DA4" w:rsidRPr="00AB307A" w:rsidRDefault="00386DA4">
            <w:pPr>
              <w:pStyle w:val="NICETabletext"/>
              <w:keepNext w:val="0"/>
              <w:rPr>
                <w:lang w:val="fr-FR"/>
              </w:rPr>
            </w:pPr>
            <w:r>
              <w:t>Sub trt – T-DXd - Gemcitabine</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04BBD9C9" w14:textId="77777777" w:rsidR="00386DA4" w:rsidRPr="007E3E37" w:rsidRDefault="00386DA4">
            <w:pPr>
              <w:pStyle w:val="NICETabletext"/>
              <w:rPr>
                <w:rFonts w:cs="Arial"/>
                <w:color w:val="000000"/>
                <w:szCs w:val="20"/>
              </w:rPr>
            </w:pPr>
            <w:r w:rsidRPr="00C67C0A">
              <w:rPr>
                <w:rFonts w:cs="Arial"/>
                <w:color w:val="000000"/>
                <w:szCs w:val="20"/>
              </w:rPr>
              <w:t>£32.99</w:t>
            </w:r>
          </w:p>
        </w:tc>
        <w:tc>
          <w:tcPr>
            <w:tcW w:w="1122" w:type="pct"/>
            <w:vMerge/>
            <w:vAlign w:val="center"/>
          </w:tcPr>
          <w:p w14:paraId="359EA254" w14:textId="77777777" w:rsidR="00386DA4" w:rsidRDefault="00386DA4">
            <w:pPr>
              <w:pStyle w:val="Tablebody"/>
            </w:pPr>
          </w:p>
        </w:tc>
        <w:tc>
          <w:tcPr>
            <w:tcW w:w="755" w:type="pct"/>
            <w:vMerge/>
          </w:tcPr>
          <w:p w14:paraId="21C62DBC" w14:textId="77777777" w:rsidR="00386DA4" w:rsidRDefault="00386DA4">
            <w:pPr>
              <w:pStyle w:val="Tablebody"/>
            </w:pPr>
          </w:p>
        </w:tc>
      </w:tr>
      <w:tr w:rsidR="00386DA4" w14:paraId="6D7753E9" w14:textId="77777777">
        <w:tc>
          <w:tcPr>
            <w:tcW w:w="2001" w:type="pct"/>
          </w:tcPr>
          <w:p w14:paraId="733D1B16" w14:textId="77777777" w:rsidR="00386DA4" w:rsidRPr="00AB307A" w:rsidRDefault="00386DA4">
            <w:pPr>
              <w:pStyle w:val="NICETabletext"/>
              <w:keepNext w:val="0"/>
              <w:rPr>
                <w:lang w:val="fr-FR"/>
              </w:rPr>
            </w:pPr>
            <w:r w:rsidRPr="00AB307A">
              <w:rPr>
                <w:lang w:val="fr-FR"/>
              </w:rPr>
              <w:t>Sub trt – T-DXd - Paclitaxel</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0A4519ED" w14:textId="77777777" w:rsidR="00386DA4" w:rsidRPr="007E3E37" w:rsidRDefault="00386DA4">
            <w:pPr>
              <w:pStyle w:val="NICETabletext"/>
              <w:rPr>
                <w:rFonts w:cs="Arial"/>
                <w:color w:val="000000"/>
                <w:szCs w:val="20"/>
              </w:rPr>
            </w:pPr>
            <w:r w:rsidRPr="00C67C0A">
              <w:rPr>
                <w:rFonts w:cs="Arial"/>
                <w:color w:val="000000"/>
                <w:szCs w:val="20"/>
              </w:rPr>
              <w:t>£12.47</w:t>
            </w:r>
          </w:p>
        </w:tc>
        <w:tc>
          <w:tcPr>
            <w:tcW w:w="1122" w:type="pct"/>
            <w:vMerge/>
            <w:vAlign w:val="center"/>
          </w:tcPr>
          <w:p w14:paraId="18004130" w14:textId="77777777" w:rsidR="00386DA4" w:rsidRDefault="00386DA4">
            <w:pPr>
              <w:pStyle w:val="Tablebody"/>
            </w:pPr>
          </w:p>
        </w:tc>
        <w:tc>
          <w:tcPr>
            <w:tcW w:w="755" w:type="pct"/>
            <w:vMerge/>
          </w:tcPr>
          <w:p w14:paraId="5CD188BB" w14:textId="77777777" w:rsidR="00386DA4" w:rsidRDefault="00386DA4">
            <w:pPr>
              <w:pStyle w:val="Tablebody"/>
            </w:pPr>
          </w:p>
        </w:tc>
      </w:tr>
      <w:tr w:rsidR="00386DA4" w14:paraId="2CC92627" w14:textId="77777777">
        <w:tc>
          <w:tcPr>
            <w:tcW w:w="2001" w:type="pct"/>
          </w:tcPr>
          <w:p w14:paraId="15DAF3A7" w14:textId="77777777" w:rsidR="00386DA4" w:rsidRPr="00AB307A" w:rsidRDefault="00386DA4">
            <w:pPr>
              <w:pStyle w:val="NICETabletext"/>
              <w:keepNext w:val="0"/>
              <w:rPr>
                <w:lang w:val="fr-FR"/>
              </w:rPr>
            </w:pPr>
            <w:r w:rsidRPr="00AB307A">
              <w:rPr>
                <w:lang w:val="fr-FR"/>
              </w:rPr>
              <w:t>Sub trt – T-DXd - Vinorelbine</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0BC217A0" w14:textId="77777777" w:rsidR="00386DA4" w:rsidRPr="007E3E37" w:rsidRDefault="00386DA4">
            <w:pPr>
              <w:pStyle w:val="NICETabletext"/>
              <w:rPr>
                <w:rFonts w:cs="Arial"/>
                <w:color w:val="000000"/>
                <w:szCs w:val="20"/>
              </w:rPr>
            </w:pPr>
            <w:r w:rsidRPr="00C67C0A">
              <w:rPr>
                <w:rFonts w:cs="Arial"/>
                <w:color w:val="000000"/>
                <w:szCs w:val="20"/>
              </w:rPr>
              <w:t>£166.13</w:t>
            </w:r>
          </w:p>
        </w:tc>
        <w:tc>
          <w:tcPr>
            <w:tcW w:w="1122" w:type="pct"/>
            <w:vMerge/>
            <w:vAlign w:val="center"/>
          </w:tcPr>
          <w:p w14:paraId="30111351" w14:textId="77777777" w:rsidR="00386DA4" w:rsidRDefault="00386DA4">
            <w:pPr>
              <w:pStyle w:val="Tablebody"/>
            </w:pPr>
          </w:p>
        </w:tc>
        <w:tc>
          <w:tcPr>
            <w:tcW w:w="755" w:type="pct"/>
            <w:vMerge/>
          </w:tcPr>
          <w:p w14:paraId="1A1EDB20" w14:textId="77777777" w:rsidR="00386DA4" w:rsidRDefault="00386DA4">
            <w:pPr>
              <w:pStyle w:val="Tablebody"/>
            </w:pPr>
          </w:p>
        </w:tc>
      </w:tr>
      <w:tr w:rsidR="00386DA4" w14:paraId="71BF000A" w14:textId="77777777">
        <w:tc>
          <w:tcPr>
            <w:tcW w:w="2001" w:type="pct"/>
          </w:tcPr>
          <w:p w14:paraId="3BC9839B" w14:textId="77777777" w:rsidR="00386DA4" w:rsidRPr="00AB307A" w:rsidRDefault="00386DA4">
            <w:pPr>
              <w:pStyle w:val="NICETabletext"/>
              <w:keepNext w:val="0"/>
              <w:rPr>
                <w:lang w:val="fr-FR"/>
              </w:rPr>
            </w:pPr>
            <w:r>
              <w:t>Sub trt – T-DXd – Fulvestrant</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3CCA9831" w14:textId="77777777" w:rsidR="00386DA4" w:rsidRPr="007E3E37" w:rsidRDefault="00386DA4">
            <w:pPr>
              <w:pStyle w:val="NICETabletext"/>
              <w:rPr>
                <w:rFonts w:cs="Arial"/>
                <w:color w:val="000000"/>
                <w:szCs w:val="20"/>
              </w:rPr>
            </w:pPr>
            <w:r w:rsidRPr="00C67C0A">
              <w:rPr>
                <w:rFonts w:cs="Arial"/>
                <w:color w:val="000000"/>
                <w:szCs w:val="20"/>
              </w:rPr>
              <w:t>£80.03</w:t>
            </w:r>
          </w:p>
        </w:tc>
        <w:tc>
          <w:tcPr>
            <w:tcW w:w="1122" w:type="pct"/>
            <w:vMerge/>
            <w:vAlign w:val="center"/>
          </w:tcPr>
          <w:p w14:paraId="433D6332" w14:textId="77777777" w:rsidR="00386DA4" w:rsidRDefault="00386DA4">
            <w:pPr>
              <w:pStyle w:val="Tablebody"/>
            </w:pPr>
          </w:p>
        </w:tc>
        <w:tc>
          <w:tcPr>
            <w:tcW w:w="755" w:type="pct"/>
            <w:vMerge/>
          </w:tcPr>
          <w:p w14:paraId="25135560" w14:textId="77777777" w:rsidR="00386DA4" w:rsidRDefault="00386DA4">
            <w:pPr>
              <w:pStyle w:val="Tablebody"/>
            </w:pPr>
          </w:p>
        </w:tc>
      </w:tr>
      <w:tr w:rsidR="00386DA4" w14:paraId="36E7FCE1" w14:textId="77777777">
        <w:tc>
          <w:tcPr>
            <w:tcW w:w="2001" w:type="pct"/>
          </w:tcPr>
          <w:p w14:paraId="47717A5E" w14:textId="77777777" w:rsidR="00386DA4" w:rsidRPr="009E721D" w:rsidRDefault="00386DA4">
            <w:pPr>
              <w:pStyle w:val="NICETabletext"/>
              <w:keepNext w:val="0"/>
            </w:pPr>
            <w:r>
              <w:t>Sub trt – T-DXd – Epirubicin</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67703001" w14:textId="77777777" w:rsidR="00386DA4" w:rsidRPr="007E3E37" w:rsidRDefault="00386DA4">
            <w:pPr>
              <w:pStyle w:val="NICETabletext"/>
              <w:rPr>
                <w:rFonts w:cs="Arial"/>
                <w:color w:val="000000"/>
                <w:szCs w:val="20"/>
              </w:rPr>
            </w:pPr>
            <w:r w:rsidRPr="00C67C0A">
              <w:rPr>
                <w:rFonts w:cs="Arial"/>
                <w:color w:val="000000"/>
                <w:szCs w:val="20"/>
              </w:rPr>
              <w:t>£11.03</w:t>
            </w:r>
          </w:p>
        </w:tc>
        <w:tc>
          <w:tcPr>
            <w:tcW w:w="1122" w:type="pct"/>
            <w:vMerge/>
            <w:vAlign w:val="center"/>
          </w:tcPr>
          <w:p w14:paraId="55EE779F" w14:textId="77777777" w:rsidR="00386DA4" w:rsidRDefault="00386DA4">
            <w:pPr>
              <w:pStyle w:val="Tablebody"/>
            </w:pPr>
          </w:p>
        </w:tc>
        <w:tc>
          <w:tcPr>
            <w:tcW w:w="755" w:type="pct"/>
            <w:vMerge/>
          </w:tcPr>
          <w:p w14:paraId="386FDFC3" w14:textId="77777777" w:rsidR="00386DA4" w:rsidRDefault="00386DA4">
            <w:pPr>
              <w:pStyle w:val="Tablebody"/>
            </w:pPr>
          </w:p>
        </w:tc>
      </w:tr>
      <w:tr w:rsidR="00386DA4" w14:paraId="4CBC20FD" w14:textId="77777777">
        <w:tc>
          <w:tcPr>
            <w:tcW w:w="2001" w:type="pct"/>
          </w:tcPr>
          <w:p w14:paraId="7CDD10B0" w14:textId="77777777" w:rsidR="00386DA4" w:rsidRPr="00AB307A" w:rsidRDefault="00386DA4">
            <w:pPr>
              <w:pStyle w:val="NICETabletext"/>
              <w:keepNext w:val="0"/>
              <w:rPr>
                <w:lang w:val="fr-FR"/>
              </w:rPr>
            </w:pPr>
            <w:r w:rsidRPr="00AB307A">
              <w:rPr>
                <w:lang w:val="fr-FR"/>
              </w:rPr>
              <w:t>Sub trt – T-DXd – Carboplatin</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47D61EAE" w14:textId="77777777" w:rsidR="00386DA4" w:rsidRPr="007E3E37" w:rsidRDefault="00386DA4">
            <w:pPr>
              <w:pStyle w:val="NICETabletext"/>
              <w:rPr>
                <w:rFonts w:cs="Arial"/>
                <w:color w:val="000000"/>
                <w:szCs w:val="20"/>
              </w:rPr>
            </w:pPr>
            <w:r w:rsidRPr="00C67C0A">
              <w:rPr>
                <w:rFonts w:cs="Arial"/>
                <w:color w:val="000000"/>
                <w:szCs w:val="20"/>
              </w:rPr>
              <w:t>£6.58</w:t>
            </w:r>
          </w:p>
        </w:tc>
        <w:tc>
          <w:tcPr>
            <w:tcW w:w="1122" w:type="pct"/>
            <w:vMerge/>
            <w:vAlign w:val="center"/>
          </w:tcPr>
          <w:p w14:paraId="7C63E508" w14:textId="77777777" w:rsidR="00386DA4" w:rsidRDefault="00386DA4">
            <w:pPr>
              <w:pStyle w:val="Tablebody"/>
            </w:pPr>
          </w:p>
        </w:tc>
        <w:tc>
          <w:tcPr>
            <w:tcW w:w="755" w:type="pct"/>
            <w:vMerge/>
          </w:tcPr>
          <w:p w14:paraId="1F564C5C" w14:textId="77777777" w:rsidR="00386DA4" w:rsidRDefault="00386DA4">
            <w:pPr>
              <w:pStyle w:val="Tablebody"/>
            </w:pPr>
          </w:p>
        </w:tc>
      </w:tr>
      <w:tr w:rsidR="00386DA4" w14:paraId="674023E7" w14:textId="77777777">
        <w:tc>
          <w:tcPr>
            <w:tcW w:w="2001" w:type="pct"/>
          </w:tcPr>
          <w:p w14:paraId="684A7342" w14:textId="77777777" w:rsidR="00386DA4" w:rsidRPr="009E721D" w:rsidRDefault="00386DA4">
            <w:pPr>
              <w:pStyle w:val="NICETabletext"/>
              <w:keepNext w:val="0"/>
            </w:pPr>
            <w:r>
              <w:t>Sub trt – T-DXd – Tamoxifen</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0B3493A8" w14:textId="77777777" w:rsidR="00386DA4" w:rsidRPr="007E3E37" w:rsidRDefault="00386DA4">
            <w:pPr>
              <w:pStyle w:val="NICETabletext"/>
              <w:rPr>
                <w:rFonts w:cs="Arial"/>
                <w:color w:val="000000"/>
                <w:szCs w:val="20"/>
              </w:rPr>
            </w:pPr>
            <w:r w:rsidRPr="00C67C0A">
              <w:rPr>
                <w:rFonts w:cs="Arial"/>
                <w:color w:val="000000"/>
                <w:szCs w:val="20"/>
              </w:rPr>
              <w:t>£3.42</w:t>
            </w:r>
          </w:p>
        </w:tc>
        <w:tc>
          <w:tcPr>
            <w:tcW w:w="1122" w:type="pct"/>
            <w:vMerge/>
            <w:vAlign w:val="center"/>
          </w:tcPr>
          <w:p w14:paraId="7B113DFD" w14:textId="77777777" w:rsidR="00386DA4" w:rsidRDefault="00386DA4">
            <w:pPr>
              <w:pStyle w:val="Tablebody"/>
            </w:pPr>
          </w:p>
        </w:tc>
        <w:tc>
          <w:tcPr>
            <w:tcW w:w="755" w:type="pct"/>
            <w:vMerge/>
          </w:tcPr>
          <w:p w14:paraId="5F840852" w14:textId="77777777" w:rsidR="00386DA4" w:rsidRDefault="00386DA4">
            <w:pPr>
              <w:pStyle w:val="Tablebody"/>
            </w:pPr>
          </w:p>
        </w:tc>
      </w:tr>
      <w:tr w:rsidR="00386DA4" w14:paraId="660BA2BD" w14:textId="77777777">
        <w:tc>
          <w:tcPr>
            <w:tcW w:w="2001" w:type="pct"/>
          </w:tcPr>
          <w:p w14:paraId="22AE4743" w14:textId="77777777" w:rsidR="00386DA4" w:rsidRPr="009E721D" w:rsidRDefault="00386DA4">
            <w:pPr>
              <w:pStyle w:val="NICETabletext"/>
              <w:keepNext w:val="0"/>
            </w:pPr>
            <w:r>
              <w:t>T-DXd - Proportion receiving subsequent treatment</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12F08FDD" w14:textId="06FBB820" w:rsidR="00386DA4" w:rsidRPr="00294FDC" w:rsidRDefault="00294FDC">
            <w:pPr>
              <w:pStyle w:val="NICETabletext"/>
              <w:rPr>
                <w:rFonts w:cs="Arial"/>
                <w:color w:val="000000"/>
                <w:szCs w:val="20"/>
                <w:highlight w:val="black"/>
              </w:rPr>
            </w:pPr>
            <w:r w:rsidRPr="00294FDC">
              <w:rPr>
                <w:rFonts w:cs="Arial"/>
                <w:color w:val="000000"/>
                <w:szCs w:val="20"/>
                <w:highlight w:val="black"/>
              </w:rPr>
              <w:t>xxxxxx</w:t>
            </w:r>
          </w:p>
        </w:tc>
        <w:tc>
          <w:tcPr>
            <w:tcW w:w="1122" w:type="pct"/>
            <w:vMerge w:val="restart"/>
            <w:vAlign w:val="center"/>
          </w:tcPr>
          <w:p w14:paraId="31CBBF71" w14:textId="77777777" w:rsidR="00386DA4" w:rsidRDefault="00386DA4">
            <w:pPr>
              <w:pStyle w:val="Tablebody"/>
            </w:pPr>
            <w:r>
              <w:t>Variation: 0.025 (</w:t>
            </w:r>
            <w:r w:rsidRPr="00AB542F">
              <w:t>Beta</w:t>
            </w:r>
            <w:r>
              <w:t>)</w:t>
            </w:r>
          </w:p>
        </w:tc>
        <w:tc>
          <w:tcPr>
            <w:tcW w:w="755" w:type="pct"/>
            <w:vMerge w:val="restart"/>
          </w:tcPr>
          <w:p w14:paraId="707C27B1" w14:textId="4F7A4092" w:rsidR="00386DA4" w:rsidRDefault="00386DA4">
            <w:pPr>
              <w:pStyle w:val="Tablebody"/>
            </w:pPr>
            <w:r>
              <w:t xml:space="preserve">Section </w:t>
            </w:r>
            <w:r w:rsidR="00BF4AEB">
              <w:fldChar w:fldCharType="begin"/>
            </w:r>
            <w:r w:rsidR="00BF4AEB">
              <w:instrText xml:space="preserve"> REF _Ref127008743 \n \h </w:instrText>
            </w:r>
            <w:r w:rsidR="00BF4AEB">
              <w:fldChar w:fldCharType="separate"/>
            </w:r>
            <w:r w:rsidR="00145F42">
              <w:t>B.3.5.4</w:t>
            </w:r>
            <w:r w:rsidR="00BF4AEB">
              <w:fldChar w:fldCharType="end"/>
            </w:r>
            <w:r w:rsidR="00BF4AEB">
              <w:t xml:space="preserve"> </w:t>
            </w:r>
            <w:r>
              <w:fldChar w:fldCharType="begin"/>
            </w:r>
            <w:r>
              <w:instrText xml:space="preserve"> REF _Ref126857522 \h </w:instrText>
            </w:r>
            <w:r>
              <w:fldChar w:fldCharType="separate"/>
            </w:r>
            <w:r w:rsidR="00145F42">
              <w:t xml:space="preserve">Table </w:t>
            </w:r>
            <w:r w:rsidR="00145F42">
              <w:rPr>
                <w:noProof/>
              </w:rPr>
              <w:t>60</w:t>
            </w:r>
            <w:r>
              <w:fldChar w:fldCharType="end"/>
            </w:r>
          </w:p>
        </w:tc>
      </w:tr>
      <w:tr w:rsidR="00386DA4" w14:paraId="29C8379A" w14:textId="77777777">
        <w:tc>
          <w:tcPr>
            <w:tcW w:w="2001" w:type="pct"/>
          </w:tcPr>
          <w:p w14:paraId="676F2D29" w14:textId="77777777" w:rsidR="00386DA4" w:rsidRPr="009E721D" w:rsidRDefault="00386DA4">
            <w:pPr>
              <w:pStyle w:val="NICETabletext"/>
              <w:keepNext w:val="0"/>
            </w:pPr>
            <w:r>
              <w:t>TPC - Proportion receiving subsequent treatment</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2F246B71" w14:textId="21854BDB" w:rsidR="00386DA4" w:rsidRPr="00294FDC" w:rsidRDefault="00294FDC">
            <w:pPr>
              <w:pStyle w:val="NICETabletext"/>
              <w:rPr>
                <w:rFonts w:cs="Arial"/>
                <w:color w:val="000000"/>
                <w:szCs w:val="20"/>
                <w:highlight w:val="black"/>
              </w:rPr>
            </w:pPr>
            <w:r w:rsidRPr="00294FDC">
              <w:rPr>
                <w:rFonts w:cs="Arial"/>
                <w:color w:val="000000"/>
                <w:szCs w:val="20"/>
                <w:highlight w:val="black"/>
              </w:rPr>
              <w:t>xxxxxx</w:t>
            </w:r>
          </w:p>
        </w:tc>
        <w:tc>
          <w:tcPr>
            <w:tcW w:w="1122" w:type="pct"/>
            <w:vMerge/>
            <w:vAlign w:val="center"/>
          </w:tcPr>
          <w:p w14:paraId="233A96F5" w14:textId="77777777" w:rsidR="00386DA4" w:rsidRDefault="00386DA4">
            <w:pPr>
              <w:pStyle w:val="Tablebody"/>
            </w:pPr>
          </w:p>
        </w:tc>
        <w:tc>
          <w:tcPr>
            <w:tcW w:w="755" w:type="pct"/>
            <w:vMerge/>
          </w:tcPr>
          <w:p w14:paraId="19BE04BB" w14:textId="77777777" w:rsidR="00386DA4" w:rsidRDefault="00386DA4">
            <w:pPr>
              <w:pStyle w:val="Tablebody"/>
            </w:pPr>
          </w:p>
        </w:tc>
      </w:tr>
      <w:tr w:rsidR="00386DA4" w14:paraId="0B735293" w14:textId="77777777">
        <w:tc>
          <w:tcPr>
            <w:tcW w:w="2001" w:type="pct"/>
          </w:tcPr>
          <w:p w14:paraId="0109D53B" w14:textId="77777777" w:rsidR="00386DA4" w:rsidRPr="00AB307A" w:rsidRDefault="00386DA4">
            <w:pPr>
              <w:pStyle w:val="NICETabletext"/>
              <w:keepNext w:val="0"/>
              <w:rPr>
                <w:lang w:val="fr-FR"/>
              </w:rPr>
            </w:pPr>
            <w:r w:rsidRPr="00AB307A">
              <w:rPr>
                <w:lang w:val="fr-FR"/>
              </w:rPr>
              <w:t>Sub trt – T-DXd - Capecitabine</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7145FA71" w14:textId="6D75FDC2" w:rsidR="00386DA4" w:rsidRPr="00294FDC" w:rsidRDefault="00294FDC">
            <w:pPr>
              <w:pStyle w:val="NICETabletext"/>
              <w:rPr>
                <w:color w:val="000000"/>
                <w:highlight w:val="black"/>
              </w:rPr>
            </w:pPr>
            <w:r w:rsidRPr="00294FDC">
              <w:rPr>
                <w:rFonts w:cs="Arial"/>
                <w:color w:val="000000"/>
                <w:szCs w:val="20"/>
                <w:highlight w:val="black"/>
              </w:rPr>
              <w:t>xxxxxx</w:t>
            </w:r>
          </w:p>
        </w:tc>
        <w:tc>
          <w:tcPr>
            <w:tcW w:w="1122" w:type="pct"/>
            <w:vMerge/>
            <w:vAlign w:val="center"/>
          </w:tcPr>
          <w:p w14:paraId="24A5C23B" w14:textId="77777777" w:rsidR="00386DA4" w:rsidRPr="005975EA" w:rsidRDefault="00386DA4">
            <w:pPr>
              <w:pStyle w:val="Tablebody"/>
            </w:pPr>
          </w:p>
        </w:tc>
        <w:tc>
          <w:tcPr>
            <w:tcW w:w="755" w:type="pct"/>
            <w:vMerge/>
          </w:tcPr>
          <w:p w14:paraId="06191626" w14:textId="77777777" w:rsidR="00386DA4" w:rsidRDefault="00386DA4">
            <w:pPr>
              <w:pStyle w:val="Tablebody"/>
            </w:pPr>
          </w:p>
        </w:tc>
      </w:tr>
      <w:tr w:rsidR="00386DA4" w14:paraId="65F65665" w14:textId="77777777">
        <w:tc>
          <w:tcPr>
            <w:tcW w:w="2001" w:type="pct"/>
          </w:tcPr>
          <w:p w14:paraId="62338FAA" w14:textId="77777777" w:rsidR="00386DA4" w:rsidRPr="00AB307A" w:rsidRDefault="00386DA4">
            <w:pPr>
              <w:pStyle w:val="NICETabletext"/>
              <w:keepNext w:val="0"/>
              <w:rPr>
                <w:lang w:val="fr-FR"/>
              </w:rPr>
            </w:pPr>
            <w:r w:rsidRPr="00AB307A">
              <w:rPr>
                <w:lang w:val="fr-FR"/>
              </w:rPr>
              <w:t>Sub trt – T-DXd - Eribul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6F1B6AC9" w14:textId="0699AA35" w:rsidR="00386DA4" w:rsidRPr="00294FDC" w:rsidRDefault="00294FDC">
            <w:pPr>
              <w:pStyle w:val="NICETabletext"/>
              <w:rPr>
                <w:color w:val="000000"/>
                <w:highlight w:val="black"/>
              </w:rPr>
            </w:pPr>
            <w:r w:rsidRPr="00294FDC">
              <w:rPr>
                <w:rFonts w:cs="Arial"/>
                <w:color w:val="000000"/>
                <w:szCs w:val="20"/>
                <w:highlight w:val="black"/>
              </w:rPr>
              <w:t>xxxxxx</w:t>
            </w:r>
          </w:p>
        </w:tc>
        <w:tc>
          <w:tcPr>
            <w:tcW w:w="1122" w:type="pct"/>
            <w:vMerge/>
          </w:tcPr>
          <w:p w14:paraId="09DC8ECB" w14:textId="77777777" w:rsidR="00386DA4" w:rsidRPr="005975EA" w:rsidRDefault="00386DA4">
            <w:pPr>
              <w:pStyle w:val="NICETabletext"/>
            </w:pPr>
          </w:p>
        </w:tc>
        <w:tc>
          <w:tcPr>
            <w:tcW w:w="755" w:type="pct"/>
            <w:vMerge/>
          </w:tcPr>
          <w:p w14:paraId="6D5EB944" w14:textId="77777777" w:rsidR="00386DA4" w:rsidRDefault="00386DA4">
            <w:pPr>
              <w:pStyle w:val="Tablebody"/>
            </w:pPr>
          </w:p>
        </w:tc>
      </w:tr>
      <w:tr w:rsidR="00386DA4" w14:paraId="564E9327" w14:textId="77777777">
        <w:tc>
          <w:tcPr>
            <w:tcW w:w="2001" w:type="pct"/>
          </w:tcPr>
          <w:p w14:paraId="365D41B9" w14:textId="77777777" w:rsidR="00386DA4" w:rsidRPr="003D2C59" w:rsidRDefault="00386DA4">
            <w:pPr>
              <w:pStyle w:val="NICETabletext"/>
              <w:keepNext w:val="0"/>
              <w:rPr>
                <w:lang w:val="de-DE"/>
              </w:rPr>
            </w:pPr>
            <w:r>
              <w:t>Sub trt – T-DXd - Gemcitabine</w:t>
            </w:r>
          </w:p>
        </w:tc>
        <w:tc>
          <w:tcPr>
            <w:tcW w:w="1122" w:type="pct"/>
            <w:tcBorders>
              <w:top w:val="nil"/>
              <w:left w:val="single" w:sz="4" w:space="0" w:color="auto"/>
              <w:bottom w:val="single" w:sz="4" w:space="0" w:color="auto"/>
              <w:right w:val="single" w:sz="4" w:space="0" w:color="auto"/>
            </w:tcBorders>
            <w:shd w:val="clear" w:color="auto" w:fill="auto"/>
            <w:vAlign w:val="bottom"/>
          </w:tcPr>
          <w:p w14:paraId="32AF38AA" w14:textId="77209D03" w:rsidR="00386DA4" w:rsidRPr="00294FDC" w:rsidRDefault="00294FDC">
            <w:pPr>
              <w:pStyle w:val="NICETabletext"/>
              <w:rPr>
                <w:color w:val="000000"/>
                <w:highlight w:val="black"/>
              </w:rPr>
            </w:pPr>
            <w:r w:rsidRPr="00294FDC">
              <w:rPr>
                <w:rFonts w:cs="Arial"/>
                <w:color w:val="000000"/>
                <w:szCs w:val="20"/>
                <w:highlight w:val="black"/>
              </w:rPr>
              <w:t>xxxxxx</w:t>
            </w:r>
          </w:p>
        </w:tc>
        <w:tc>
          <w:tcPr>
            <w:tcW w:w="1122" w:type="pct"/>
            <w:vMerge/>
          </w:tcPr>
          <w:p w14:paraId="071D9F2A" w14:textId="77777777" w:rsidR="00386DA4" w:rsidRPr="005975EA" w:rsidRDefault="00386DA4">
            <w:pPr>
              <w:pStyle w:val="NICETabletext"/>
            </w:pPr>
          </w:p>
        </w:tc>
        <w:tc>
          <w:tcPr>
            <w:tcW w:w="755" w:type="pct"/>
            <w:vMerge/>
          </w:tcPr>
          <w:p w14:paraId="166FB3BA" w14:textId="77777777" w:rsidR="00386DA4" w:rsidRDefault="00386DA4">
            <w:pPr>
              <w:pStyle w:val="Tablebody"/>
            </w:pPr>
          </w:p>
        </w:tc>
      </w:tr>
      <w:tr w:rsidR="00386DA4" w14:paraId="38A956B9" w14:textId="77777777">
        <w:tc>
          <w:tcPr>
            <w:tcW w:w="2001" w:type="pct"/>
          </w:tcPr>
          <w:p w14:paraId="1F701BEE" w14:textId="77777777" w:rsidR="00386DA4" w:rsidRPr="00AB307A" w:rsidRDefault="00386DA4">
            <w:pPr>
              <w:pStyle w:val="NICETabletext"/>
              <w:keepNext w:val="0"/>
              <w:rPr>
                <w:lang w:val="fr-FR"/>
              </w:rPr>
            </w:pPr>
            <w:r w:rsidRPr="00AB307A">
              <w:rPr>
                <w:lang w:val="fr-FR"/>
              </w:rPr>
              <w:t>Sub trt – T-DXd - Paclitaxel</w:t>
            </w:r>
          </w:p>
        </w:tc>
        <w:tc>
          <w:tcPr>
            <w:tcW w:w="1122" w:type="pct"/>
            <w:tcBorders>
              <w:top w:val="nil"/>
              <w:left w:val="single" w:sz="4" w:space="0" w:color="auto"/>
              <w:bottom w:val="single" w:sz="4" w:space="0" w:color="auto"/>
              <w:right w:val="single" w:sz="4" w:space="0" w:color="auto"/>
            </w:tcBorders>
            <w:shd w:val="clear" w:color="auto" w:fill="auto"/>
            <w:vAlign w:val="bottom"/>
          </w:tcPr>
          <w:p w14:paraId="2AEC4E5B" w14:textId="2A4CA08E" w:rsidR="00386DA4" w:rsidRPr="00294FDC" w:rsidRDefault="00294FDC">
            <w:pPr>
              <w:pStyle w:val="NICETabletext"/>
              <w:rPr>
                <w:color w:val="000000"/>
                <w:highlight w:val="black"/>
              </w:rPr>
            </w:pPr>
            <w:r w:rsidRPr="00294FDC">
              <w:rPr>
                <w:rFonts w:cs="Arial"/>
                <w:color w:val="000000"/>
                <w:szCs w:val="20"/>
                <w:highlight w:val="black"/>
              </w:rPr>
              <w:t>xxxxxx</w:t>
            </w:r>
          </w:p>
        </w:tc>
        <w:tc>
          <w:tcPr>
            <w:tcW w:w="1122" w:type="pct"/>
            <w:vMerge/>
          </w:tcPr>
          <w:p w14:paraId="4686CB2E" w14:textId="77777777" w:rsidR="00386DA4" w:rsidRPr="005975EA" w:rsidRDefault="00386DA4">
            <w:pPr>
              <w:pStyle w:val="NICETabletext"/>
            </w:pPr>
          </w:p>
        </w:tc>
        <w:tc>
          <w:tcPr>
            <w:tcW w:w="755" w:type="pct"/>
            <w:vMerge/>
          </w:tcPr>
          <w:p w14:paraId="3C2D808C" w14:textId="77777777" w:rsidR="00386DA4" w:rsidRDefault="00386DA4">
            <w:pPr>
              <w:pStyle w:val="Tablebody"/>
            </w:pPr>
          </w:p>
        </w:tc>
      </w:tr>
      <w:tr w:rsidR="00386DA4" w14:paraId="53C5E131" w14:textId="77777777">
        <w:tc>
          <w:tcPr>
            <w:tcW w:w="2001" w:type="pct"/>
          </w:tcPr>
          <w:p w14:paraId="5370C535" w14:textId="77777777" w:rsidR="00386DA4" w:rsidRPr="00AB307A" w:rsidRDefault="00386DA4">
            <w:pPr>
              <w:pStyle w:val="NICETabletext"/>
              <w:keepNext w:val="0"/>
              <w:rPr>
                <w:lang w:val="fr-FR"/>
              </w:rPr>
            </w:pPr>
            <w:r w:rsidRPr="00AB307A">
              <w:rPr>
                <w:lang w:val="fr-FR"/>
              </w:rPr>
              <w:t>Sub trt – T-DXd - Vinorelbine</w:t>
            </w:r>
          </w:p>
        </w:tc>
        <w:tc>
          <w:tcPr>
            <w:tcW w:w="1122" w:type="pct"/>
            <w:tcBorders>
              <w:top w:val="nil"/>
              <w:left w:val="single" w:sz="4" w:space="0" w:color="auto"/>
              <w:bottom w:val="single" w:sz="4" w:space="0" w:color="auto"/>
              <w:right w:val="single" w:sz="4" w:space="0" w:color="auto"/>
            </w:tcBorders>
            <w:shd w:val="clear" w:color="auto" w:fill="auto"/>
            <w:vAlign w:val="bottom"/>
          </w:tcPr>
          <w:p w14:paraId="284A5F77" w14:textId="2B601610" w:rsidR="00386DA4" w:rsidRPr="00294FDC" w:rsidRDefault="00294FDC">
            <w:pPr>
              <w:pStyle w:val="NICETabletext"/>
              <w:rPr>
                <w:color w:val="000000"/>
                <w:highlight w:val="black"/>
              </w:rPr>
            </w:pPr>
            <w:r w:rsidRPr="00294FDC">
              <w:rPr>
                <w:rFonts w:cs="Arial"/>
                <w:color w:val="000000"/>
                <w:szCs w:val="20"/>
                <w:highlight w:val="black"/>
              </w:rPr>
              <w:t>xxxxx</w:t>
            </w:r>
          </w:p>
        </w:tc>
        <w:tc>
          <w:tcPr>
            <w:tcW w:w="1122" w:type="pct"/>
            <w:vMerge/>
          </w:tcPr>
          <w:p w14:paraId="483D3092" w14:textId="77777777" w:rsidR="00386DA4" w:rsidRPr="005975EA" w:rsidRDefault="00386DA4">
            <w:pPr>
              <w:pStyle w:val="NICETabletext"/>
            </w:pPr>
          </w:p>
        </w:tc>
        <w:tc>
          <w:tcPr>
            <w:tcW w:w="755" w:type="pct"/>
            <w:vMerge/>
          </w:tcPr>
          <w:p w14:paraId="6E7D30CB" w14:textId="77777777" w:rsidR="00386DA4" w:rsidRDefault="00386DA4">
            <w:pPr>
              <w:pStyle w:val="Tablebody"/>
            </w:pPr>
          </w:p>
        </w:tc>
      </w:tr>
      <w:tr w:rsidR="00386DA4" w14:paraId="3DD02BCA" w14:textId="77777777">
        <w:tc>
          <w:tcPr>
            <w:tcW w:w="2001" w:type="pct"/>
          </w:tcPr>
          <w:p w14:paraId="695D01F8" w14:textId="77777777" w:rsidR="00386DA4" w:rsidDel="009A574C" w:rsidRDefault="00386DA4">
            <w:pPr>
              <w:pStyle w:val="NICETabletext"/>
              <w:keepNext w:val="0"/>
            </w:pPr>
            <w:r>
              <w:lastRenderedPageBreak/>
              <w:t>Sub trt – T-DXd – Fulvestrant</w:t>
            </w:r>
          </w:p>
        </w:tc>
        <w:tc>
          <w:tcPr>
            <w:tcW w:w="1122" w:type="pct"/>
            <w:tcBorders>
              <w:top w:val="nil"/>
              <w:left w:val="single" w:sz="4" w:space="0" w:color="auto"/>
              <w:bottom w:val="single" w:sz="4" w:space="0" w:color="auto"/>
              <w:right w:val="single" w:sz="4" w:space="0" w:color="auto"/>
            </w:tcBorders>
            <w:shd w:val="clear" w:color="auto" w:fill="auto"/>
            <w:vAlign w:val="bottom"/>
          </w:tcPr>
          <w:p w14:paraId="302179E3" w14:textId="17F60CAB" w:rsidR="00386DA4" w:rsidRPr="00294FDC" w:rsidDel="00461700" w:rsidRDefault="00294FDC">
            <w:pPr>
              <w:pStyle w:val="NICETabletext"/>
              <w:rPr>
                <w:color w:val="000000"/>
                <w:highlight w:val="black"/>
              </w:rPr>
            </w:pPr>
            <w:r w:rsidRPr="00294FDC">
              <w:rPr>
                <w:rFonts w:cs="Arial"/>
                <w:color w:val="000000"/>
                <w:szCs w:val="20"/>
                <w:highlight w:val="black"/>
              </w:rPr>
              <w:t>xxxxxx</w:t>
            </w:r>
          </w:p>
        </w:tc>
        <w:tc>
          <w:tcPr>
            <w:tcW w:w="1122" w:type="pct"/>
            <w:vMerge/>
          </w:tcPr>
          <w:p w14:paraId="0F4DB76F" w14:textId="77777777" w:rsidR="00386DA4" w:rsidRPr="005975EA" w:rsidRDefault="00386DA4">
            <w:pPr>
              <w:pStyle w:val="NICETabletext"/>
            </w:pPr>
          </w:p>
        </w:tc>
        <w:tc>
          <w:tcPr>
            <w:tcW w:w="755" w:type="pct"/>
            <w:vMerge/>
          </w:tcPr>
          <w:p w14:paraId="3382D91E" w14:textId="77777777" w:rsidR="00386DA4" w:rsidRDefault="00386DA4">
            <w:pPr>
              <w:pStyle w:val="Tablebody"/>
            </w:pPr>
          </w:p>
        </w:tc>
      </w:tr>
      <w:tr w:rsidR="00386DA4" w14:paraId="2006B74E" w14:textId="77777777">
        <w:tc>
          <w:tcPr>
            <w:tcW w:w="2001" w:type="pct"/>
          </w:tcPr>
          <w:p w14:paraId="762CC0B1" w14:textId="77777777" w:rsidR="00386DA4" w:rsidDel="009A574C" w:rsidRDefault="00386DA4">
            <w:pPr>
              <w:pStyle w:val="NICETabletext"/>
              <w:keepNext w:val="0"/>
            </w:pPr>
            <w:r>
              <w:t>Sub trt – T-DXd – Epirubic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2DE93E1D" w14:textId="1347F3F0" w:rsidR="00386DA4" w:rsidRPr="00294FDC" w:rsidDel="00461700" w:rsidRDefault="00294FDC">
            <w:pPr>
              <w:pStyle w:val="NICETabletext"/>
              <w:rPr>
                <w:color w:val="000000"/>
                <w:highlight w:val="black"/>
              </w:rPr>
            </w:pPr>
            <w:r w:rsidRPr="00294FDC">
              <w:rPr>
                <w:rFonts w:cs="Arial"/>
                <w:color w:val="000000"/>
                <w:szCs w:val="20"/>
                <w:highlight w:val="black"/>
              </w:rPr>
              <w:t>xxxxx</w:t>
            </w:r>
          </w:p>
        </w:tc>
        <w:tc>
          <w:tcPr>
            <w:tcW w:w="1122" w:type="pct"/>
            <w:vMerge/>
          </w:tcPr>
          <w:p w14:paraId="6800A318" w14:textId="77777777" w:rsidR="00386DA4" w:rsidRPr="005975EA" w:rsidRDefault="00386DA4">
            <w:pPr>
              <w:pStyle w:val="NICETabletext"/>
            </w:pPr>
          </w:p>
        </w:tc>
        <w:tc>
          <w:tcPr>
            <w:tcW w:w="755" w:type="pct"/>
            <w:vMerge/>
          </w:tcPr>
          <w:p w14:paraId="7B7DB146" w14:textId="77777777" w:rsidR="00386DA4" w:rsidRDefault="00386DA4">
            <w:pPr>
              <w:pStyle w:val="Tablebody"/>
            </w:pPr>
          </w:p>
        </w:tc>
      </w:tr>
      <w:tr w:rsidR="00386DA4" w14:paraId="6C21EEA3" w14:textId="77777777">
        <w:tc>
          <w:tcPr>
            <w:tcW w:w="2001" w:type="pct"/>
          </w:tcPr>
          <w:p w14:paraId="3CB2DBF7" w14:textId="77777777" w:rsidR="00386DA4" w:rsidRPr="00AB307A" w:rsidDel="009A574C" w:rsidRDefault="00386DA4">
            <w:pPr>
              <w:pStyle w:val="NICETabletext"/>
              <w:keepNext w:val="0"/>
              <w:rPr>
                <w:lang w:val="fr-FR"/>
              </w:rPr>
            </w:pPr>
            <w:r w:rsidRPr="00AB307A">
              <w:rPr>
                <w:lang w:val="fr-FR"/>
              </w:rPr>
              <w:t>Sub trt – T-DXd – Carboplat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34AD6826" w14:textId="462B1EF4" w:rsidR="00386DA4" w:rsidRPr="00294FDC" w:rsidDel="00461700" w:rsidRDefault="00294FDC">
            <w:pPr>
              <w:pStyle w:val="NICETabletext"/>
              <w:keepNext w:val="0"/>
              <w:rPr>
                <w:color w:val="000000"/>
                <w:highlight w:val="black"/>
              </w:rPr>
            </w:pPr>
            <w:r w:rsidRPr="00294FDC">
              <w:rPr>
                <w:rFonts w:cs="Arial"/>
                <w:color w:val="000000"/>
                <w:szCs w:val="20"/>
                <w:highlight w:val="black"/>
              </w:rPr>
              <w:t>xxxxx</w:t>
            </w:r>
          </w:p>
        </w:tc>
        <w:tc>
          <w:tcPr>
            <w:tcW w:w="1122" w:type="pct"/>
            <w:vMerge/>
          </w:tcPr>
          <w:p w14:paraId="7B815656" w14:textId="77777777" w:rsidR="00386DA4" w:rsidRPr="005975EA" w:rsidRDefault="00386DA4">
            <w:pPr>
              <w:pStyle w:val="NICETabletext"/>
            </w:pPr>
          </w:p>
        </w:tc>
        <w:tc>
          <w:tcPr>
            <w:tcW w:w="755" w:type="pct"/>
            <w:vMerge/>
          </w:tcPr>
          <w:p w14:paraId="2BDA2DF6" w14:textId="77777777" w:rsidR="00386DA4" w:rsidRDefault="00386DA4">
            <w:pPr>
              <w:pStyle w:val="Tablebody"/>
            </w:pPr>
          </w:p>
        </w:tc>
      </w:tr>
      <w:tr w:rsidR="00386DA4" w14:paraId="37BBD648" w14:textId="77777777">
        <w:tc>
          <w:tcPr>
            <w:tcW w:w="2001" w:type="pct"/>
          </w:tcPr>
          <w:p w14:paraId="6CCCCCDD" w14:textId="77777777" w:rsidR="00386DA4" w:rsidDel="009A574C" w:rsidRDefault="00386DA4">
            <w:pPr>
              <w:pStyle w:val="NICETabletext"/>
              <w:keepNext w:val="0"/>
            </w:pPr>
            <w:r>
              <w:t>Sub trt – T-DXd – Tamoxifen</w:t>
            </w:r>
          </w:p>
        </w:tc>
        <w:tc>
          <w:tcPr>
            <w:tcW w:w="1122" w:type="pct"/>
            <w:tcBorders>
              <w:top w:val="nil"/>
              <w:left w:val="single" w:sz="4" w:space="0" w:color="auto"/>
              <w:bottom w:val="single" w:sz="4" w:space="0" w:color="auto"/>
              <w:right w:val="single" w:sz="4" w:space="0" w:color="auto"/>
            </w:tcBorders>
            <w:shd w:val="clear" w:color="auto" w:fill="auto"/>
            <w:vAlign w:val="bottom"/>
          </w:tcPr>
          <w:p w14:paraId="07DC18A0" w14:textId="1FCF7BDE" w:rsidR="00386DA4" w:rsidRPr="00294FDC" w:rsidDel="00461700" w:rsidRDefault="00294FDC">
            <w:pPr>
              <w:pStyle w:val="NICETabletext"/>
              <w:keepNext w:val="0"/>
              <w:rPr>
                <w:color w:val="000000"/>
                <w:highlight w:val="black"/>
              </w:rPr>
            </w:pPr>
            <w:r w:rsidRPr="00294FDC">
              <w:rPr>
                <w:rFonts w:cs="Arial"/>
                <w:color w:val="000000"/>
                <w:szCs w:val="20"/>
                <w:highlight w:val="black"/>
              </w:rPr>
              <w:t>xxxxx</w:t>
            </w:r>
          </w:p>
        </w:tc>
        <w:tc>
          <w:tcPr>
            <w:tcW w:w="1122" w:type="pct"/>
            <w:vMerge/>
          </w:tcPr>
          <w:p w14:paraId="21A9599D" w14:textId="77777777" w:rsidR="00386DA4" w:rsidRPr="005975EA" w:rsidRDefault="00386DA4">
            <w:pPr>
              <w:pStyle w:val="NICETabletext"/>
            </w:pPr>
          </w:p>
        </w:tc>
        <w:tc>
          <w:tcPr>
            <w:tcW w:w="755" w:type="pct"/>
            <w:vMerge/>
          </w:tcPr>
          <w:p w14:paraId="78DFAB4E" w14:textId="77777777" w:rsidR="00386DA4" w:rsidRDefault="00386DA4">
            <w:pPr>
              <w:pStyle w:val="Tablebody"/>
            </w:pPr>
          </w:p>
        </w:tc>
      </w:tr>
      <w:tr w:rsidR="00386DA4" w14:paraId="7704CCB5" w14:textId="77777777">
        <w:tc>
          <w:tcPr>
            <w:tcW w:w="2001" w:type="pct"/>
          </w:tcPr>
          <w:p w14:paraId="3C18673E" w14:textId="77777777" w:rsidR="00386DA4" w:rsidRPr="003D2C59" w:rsidRDefault="00386DA4">
            <w:pPr>
              <w:pStyle w:val="NICETabletext"/>
              <w:keepNext w:val="0"/>
              <w:rPr>
                <w:lang w:val="de-DE"/>
              </w:rPr>
            </w:pPr>
            <w:r>
              <w:t>Sub trt – TPC - Capecitabine</w:t>
            </w:r>
          </w:p>
        </w:tc>
        <w:tc>
          <w:tcPr>
            <w:tcW w:w="1122" w:type="pct"/>
            <w:tcBorders>
              <w:top w:val="single" w:sz="4" w:space="0" w:color="auto"/>
              <w:left w:val="single" w:sz="4" w:space="0" w:color="auto"/>
              <w:bottom w:val="single" w:sz="4" w:space="0" w:color="auto"/>
              <w:right w:val="single" w:sz="4" w:space="0" w:color="auto"/>
            </w:tcBorders>
            <w:shd w:val="clear" w:color="auto" w:fill="auto"/>
            <w:vAlign w:val="bottom"/>
          </w:tcPr>
          <w:p w14:paraId="0F3D7C42" w14:textId="3D75E3D4" w:rsidR="00386DA4" w:rsidRPr="00294FDC"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vAlign w:val="center"/>
          </w:tcPr>
          <w:p w14:paraId="44D4B56F" w14:textId="77777777" w:rsidR="00386DA4" w:rsidRPr="005975EA" w:rsidRDefault="00386DA4">
            <w:pPr>
              <w:pStyle w:val="NICETabletext"/>
            </w:pPr>
          </w:p>
        </w:tc>
        <w:tc>
          <w:tcPr>
            <w:tcW w:w="755" w:type="pct"/>
            <w:vMerge/>
          </w:tcPr>
          <w:p w14:paraId="2F414BC7" w14:textId="77777777" w:rsidR="00386DA4" w:rsidRDefault="00386DA4">
            <w:pPr>
              <w:pStyle w:val="Tablebody"/>
            </w:pPr>
          </w:p>
        </w:tc>
      </w:tr>
      <w:tr w:rsidR="00386DA4" w14:paraId="4A847F77" w14:textId="77777777">
        <w:tc>
          <w:tcPr>
            <w:tcW w:w="2001" w:type="pct"/>
          </w:tcPr>
          <w:p w14:paraId="0E2E3D88" w14:textId="77777777" w:rsidR="00386DA4" w:rsidRPr="003D2C59" w:rsidRDefault="00386DA4">
            <w:pPr>
              <w:pStyle w:val="NICETabletext"/>
              <w:keepNext w:val="0"/>
              <w:rPr>
                <w:lang w:val="de-DE"/>
              </w:rPr>
            </w:pPr>
            <w:r>
              <w:t>Sub trt – TPC - Eribul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1EFB54F6" w14:textId="3F3CD868" w:rsidR="00386DA4" w:rsidRPr="00294FDC"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2AF730F1" w14:textId="77777777" w:rsidR="00386DA4" w:rsidRPr="005975EA" w:rsidRDefault="00386DA4">
            <w:pPr>
              <w:pStyle w:val="NICETabletext"/>
            </w:pPr>
          </w:p>
        </w:tc>
        <w:tc>
          <w:tcPr>
            <w:tcW w:w="755" w:type="pct"/>
            <w:vMerge/>
          </w:tcPr>
          <w:p w14:paraId="681D63A4" w14:textId="77777777" w:rsidR="00386DA4" w:rsidRDefault="00386DA4">
            <w:pPr>
              <w:pStyle w:val="Tablebody"/>
            </w:pPr>
          </w:p>
        </w:tc>
      </w:tr>
      <w:tr w:rsidR="00386DA4" w14:paraId="1799D94B" w14:textId="77777777">
        <w:tc>
          <w:tcPr>
            <w:tcW w:w="2001" w:type="pct"/>
          </w:tcPr>
          <w:p w14:paraId="581ADFDB" w14:textId="77777777" w:rsidR="00386DA4" w:rsidRPr="003D2C59" w:rsidRDefault="00386DA4">
            <w:pPr>
              <w:pStyle w:val="NICETabletext"/>
              <w:keepNext w:val="0"/>
              <w:rPr>
                <w:lang w:val="de-DE"/>
              </w:rPr>
            </w:pPr>
            <w:r>
              <w:t>Sub trt – TPC - Gemcitabine</w:t>
            </w:r>
          </w:p>
        </w:tc>
        <w:tc>
          <w:tcPr>
            <w:tcW w:w="1122" w:type="pct"/>
            <w:tcBorders>
              <w:top w:val="nil"/>
              <w:left w:val="single" w:sz="4" w:space="0" w:color="auto"/>
              <w:bottom w:val="single" w:sz="4" w:space="0" w:color="auto"/>
              <w:right w:val="single" w:sz="4" w:space="0" w:color="auto"/>
            </w:tcBorders>
            <w:shd w:val="clear" w:color="auto" w:fill="auto"/>
            <w:vAlign w:val="bottom"/>
          </w:tcPr>
          <w:p w14:paraId="1A0AB66B" w14:textId="65C0A0FC" w:rsidR="00386DA4" w:rsidRPr="00294FDC"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2804E2E4" w14:textId="77777777" w:rsidR="00386DA4" w:rsidRPr="005975EA" w:rsidRDefault="00386DA4">
            <w:pPr>
              <w:pStyle w:val="NICETabletext"/>
            </w:pPr>
          </w:p>
        </w:tc>
        <w:tc>
          <w:tcPr>
            <w:tcW w:w="755" w:type="pct"/>
            <w:vMerge/>
          </w:tcPr>
          <w:p w14:paraId="5E810B42" w14:textId="77777777" w:rsidR="00386DA4" w:rsidRDefault="00386DA4">
            <w:pPr>
              <w:pStyle w:val="Tablebody"/>
            </w:pPr>
          </w:p>
        </w:tc>
      </w:tr>
      <w:tr w:rsidR="00386DA4" w14:paraId="7C328EF0" w14:textId="77777777">
        <w:tc>
          <w:tcPr>
            <w:tcW w:w="2001" w:type="pct"/>
          </w:tcPr>
          <w:p w14:paraId="0431BE75" w14:textId="77777777" w:rsidR="00386DA4" w:rsidRDefault="00386DA4">
            <w:pPr>
              <w:pStyle w:val="NICETabletext"/>
              <w:keepNext w:val="0"/>
            </w:pPr>
            <w:r>
              <w:t>Sub trt – TPC - Paclitaxel</w:t>
            </w:r>
          </w:p>
        </w:tc>
        <w:tc>
          <w:tcPr>
            <w:tcW w:w="1122" w:type="pct"/>
            <w:tcBorders>
              <w:top w:val="nil"/>
              <w:left w:val="single" w:sz="4" w:space="0" w:color="auto"/>
              <w:bottom w:val="single" w:sz="4" w:space="0" w:color="auto"/>
              <w:right w:val="single" w:sz="4" w:space="0" w:color="auto"/>
            </w:tcBorders>
            <w:shd w:val="clear" w:color="auto" w:fill="auto"/>
            <w:vAlign w:val="bottom"/>
          </w:tcPr>
          <w:p w14:paraId="0364486D" w14:textId="7E68DFBF" w:rsidR="00386DA4" w:rsidRPr="00294FDC" w:rsidDel="00461700"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393B40BC" w14:textId="77777777" w:rsidR="00386DA4" w:rsidRPr="005975EA" w:rsidRDefault="00386DA4">
            <w:pPr>
              <w:pStyle w:val="NICETabletext"/>
            </w:pPr>
          </w:p>
        </w:tc>
        <w:tc>
          <w:tcPr>
            <w:tcW w:w="755" w:type="pct"/>
            <w:vMerge/>
          </w:tcPr>
          <w:p w14:paraId="312F3C8C" w14:textId="77777777" w:rsidR="00386DA4" w:rsidRDefault="00386DA4">
            <w:pPr>
              <w:pStyle w:val="Tablebody"/>
            </w:pPr>
          </w:p>
        </w:tc>
      </w:tr>
      <w:tr w:rsidR="00386DA4" w14:paraId="2F888E19" w14:textId="77777777">
        <w:tc>
          <w:tcPr>
            <w:tcW w:w="2001" w:type="pct"/>
          </w:tcPr>
          <w:p w14:paraId="3AA2835A" w14:textId="77777777" w:rsidR="00386DA4" w:rsidRDefault="00386DA4">
            <w:pPr>
              <w:pStyle w:val="NICETabletext"/>
              <w:keepNext w:val="0"/>
            </w:pPr>
            <w:r>
              <w:t>Sub trt – TPC - Vinorelbine</w:t>
            </w:r>
          </w:p>
        </w:tc>
        <w:tc>
          <w:tcPr>
            <w:tcW w:w="1122" w:type="pct"/>
            <w:tcBorders>
              <w:top w:val="nil"/>
              <w:left w:val="single" w:sz="4" w:space="0" w:color="auto"/>
              <w:bottom w:val="single" w:sz="4" w:space="0" w:color="auto"/>
              <w:right w:val="single" w:sz="4" w:space="0" w:color="auto"/>
            </w:tcBorders>
            <w:shd w:val="clear" w:color="auto" w:fill="auto"/>
            <w:vAlign w:val="bottom"/>
          </w:tcPr>
          <w:p w14:paraId="0795D869" w14:textId="3709B341" w:rsidR="00386DA4" w:rsidRPr="00294FDC" w:rsidDel="00461700"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1A9BD6EA" w14:textId="77777777" w:rsidR="00386DA4" w:rsidRPr="005975EA" w:rsidRDefault="00386DA4">
            <w:pPr>
              <w:pStyle w:val="NICETabletext"/>
            </w:pPr>
          </w:p>
        </w:tc>
        <w:tc>
          <w:tcPr>
            <w:tcW w:w="755" w:type="pct"/>
            <w:vMerge/>
          </w:tcPr>
          <w:p w14:paraId="67908D45" w14:textId="77777777" w:rsidR="00386DA4" w:rsidRDefault="00386DA4">
            <w:pPr>
              <w:pStyle w:val="Tablebody"/>
            </w:pPr>
          </w:p>
        </w:tc>
      </w:tr>
      <w:tr w:rsidR="00386DA4" w14:paraId="090F7C79" w14:textId="77777777">
        <w:tc>
          <w:tcPr>
            <w:tcW w:w="2001" w:type="pct"/>
          </w:tcPr>
          <w:p w14:paraId="24C01C7E" w14:textId="77777777" w:rsidR="00386DA4" w:rsidRDefault="00386DA4">
            <w:pPr>
              <w:pStyle w:val="NICETabletext"/>
              <w:keepNext w:val="0"/>
            </w:pPr>
            <w:r>
              <w:t>Sub trt – TPC – Fulvestrant</w:t>
            </w:r>
          </w:p>
        </w:tc>
        <w:tc>
          <w:tcPr>
            <w:tcW w:w="1122" w:type="pct"/>
            <w:tcBorders>
              <w:top w:val="nil"/>
              <w:left w:val="single" w:sz="4" w:space="0" w:color="auto"/>
              <w:bottom w:val="single" w:sz="4" w:space="0" w:color="auto"/>
              <w:right w:val="single" w:sz="4" w:space="0" w:color="auto"/>
            </w:tcBorders>
            <w:shd w:val="clear" w:color="auto" w:fill="auto"/>
            <w:vAlign w:val="bottom"/>
          </w:tcPr>
          <w:p w14:paraId="7911C538" w14:textId="3A2B322F" w:rsidR="00386DA4" w:rsidRPr="00294FDC" w:rsidDel="00461700"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39C7DF11" w14:textId="77777777" w:rsidR="00386DA4" w:rsidRPr="005975EA" w:rsidRDefault="00386DA4">
            <w:pPr>
              <w:pStyle w:val="NICETabletext"/>
            </w:pPr>
          </w:p>
        </w:tc>
        <w:tc>
          <w:tcPr>
            <w:tcW w:w="755" w:type="pct"/>
            <w:vMerge/>
          </w:tcPr>
          <w:p w14:paraId="43C57467" w14:textId="77777777" w:rsidR="00386DA4" w:rsidRDefault="00386DA4">
            <w:pPr>
              <w:pStyle w:val="Tablebody"/>
            </w:pPr>
          </w:p>
        </w:tc>
      </w:tr>
      <w:tr w:rsidR="00386DA4" w14:paraId="02D3A11E" w14:textId="77777777">
        <w:tc>
          <w:tcPr>
            <w:tcW w:w="2001" w:type="pct"/>
          </w:tcPr>
          <w:p w14:paraId="3226D465" w14:textId="77777777" w:rsidR="00386DA4" w:rsidRDefault="00386DA4">
            <w:pPr>
              <w:pStyle w:val="NICETabletext"/>
              <w:keepNext w:val="0"/>
            </w:pPr>
            <w:r>
              <w:t>Sub trt – TPC – Epirubic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16AF0780" w14:textId="41136FD4" w:rsidR="00386DA4" w:rsidRPr="00294FDC" w:rsidDel="00461700" w:rsidRDefault="00294FDC">
            <w:pPr>
              <w:pStyle w:val="NICETabletext"/>
              <w:keepNext w:val="0"/>
              <w:rPr>
                <w:color w:val="000000"/>
                <w:highlight w:val="black"/>
              </w:rPr>
            </w:pPr>
            <w:r w:rsidRPr="00294FDC">
              <w:rPr>
                <w:rFonts w:cs="Arial"/>
                <w:color w:val="000000"/>
                <w:szCs w:val="20"/>
                <w:highlight w:val="black"/>
              </w:rPr>
              <w:t>xxxxx</w:t>
            </w:r>
          </w:p>
        </w:tc>
        <w:tc>
          <w:tcPr>
            <w:tcW w:w="1122" w:type="pct"/>
            <w:vMerge/>
          </w:tcPr>
          <w:p w14:paraId="53BF870D" w14:textId="77777777" w:rsidR="00386DA4" w:rsidRPr="005975EA" w:rsidRDefault="00386DA4">
            <w:pPr>
              <w:pStyle w:val="NICETabletext"/>
            </w:pPr>
          </w:p>
        </w:tc>
        <w:tc>
          <w:tcPr>
            <w:tcW w:w="755" w:type="pct"/>
            <w:vMerge/>
          </w:tcPr>
          <w:p w14:paraId="75ACD77C" w14:textId="77777777" w:rsidR="00386DA4" w:rsidRDefault="00386DA4">
            <w:pPr>
              <w:pStyle w:val="Tablebody"/>
            </w:pPr>
          </w:p>
        </w:tc>
      </w:tr>
      <w:tr w:rsidR="00386DA4" w14:paraId="12DDB7AB" w14:textId="77777777">
        <w:tc>
          <w:tcPr>
            <w:tcW w:w="2001" w:type="pct"/>
          </w:tcPr>
          <w:p w14:paraId="0BD8B320" w14:textId="77777777" w:rsidR="00386DA4" w:rsidRDefault="00386DA4">
            <w:pPr>
              <w:pStyle w:val="NICETabletext"/>
              <w:keepNext w:val="0"/>
            </w:pPr>
            <w:r>
              <w:t>Sub trt – TPC – Carboplatin</w:t>
            </w:r>
          </w:p>
        </w:tc>
        <w:tc>
          <w:tcPr>
            <w:tcW w:w="1122" w:type="pct"/>
            <w:tcBorders>
              <w:top w:val="nil"/>
              <w:left w:val="single" w:sz="4" w:space="0" w:color="auto"/>
              <w:bottom w:val="single" w:sz="4" w:space="0" w:color="auto"/>
              <w:right w:val="single" w:sz="4" w:space="0" w:color="auto"/>
            </w:tcBorders>
            <w:shd w:val="clear" w:color="auto" w:fill="auto"/>
            <w:vAlign w:val="bottom"/>
          </w:tcPr>
          <w:p w14:paraId="135C8116" w14:textId="5D4B41E0" w:rsidR="00386DA4" w:rsidRPr="00294FDC" w:rsidDel="00461700" w:rsidRDefault="00294FDC">
            <w:pPr>
              <w:pStyle w:val="NICETabletext"/>
              <w:keepNext w:val="0"/>
              <w:rPr>
                <w:color w:val="000000"/>
                <w:highlight w:val="black"/>
              </w:rPr>
            </w:pPr>
            <w:r w:rsidRPr="00294FDC">
              <w:rPr>
                <w:rFonts w:cs="Arial"/>
                <w:color w:val="000000"/>
                <w:szCs w:val="20"/>
                <w:highlight w:val="black"/>
              </w:rPr>
              <w:t>xxxxxx</w:t>
            </w:r>
          </w:p>
        </w:tc>
        <w:tc>
          <w:tcPr>
            <w:tcW w:w="1122" w:type="pct"/>
            <w:vMerge/>
          </w:tcPr>
          <w:p w14:paraId="5ED0E4C6" w14:textId="77777777" w:rsidR="00386DA4" w:rsidRPr="005975EA" w:rsidRDefault="00386DA4">
            <w:pPr>
              <w:pStyle w:val="NICETabletext"/>
            </w:pPr>
          </w:p>
        </w:tc>
        <w:tc>
          <w:tcPr>
            <w:tcW w:w="755" w:type="pct"/>
            <w:vMerge/>
          </w:tcPr>
          <w:p w14:paraId="0EE56EF0" w14:textId="77777777" w:rsidR="00386DA4" w:rsidRDefault="00386DA4">
            <w:pPr>
              <w:pStyle w:val="Tablebody"/>
            </w:pPr>
          </w:p>
        </w:tc>
      </w:tr>
      <w:tr w:rsidR="00386DA4" w14:paraId="46B4C6AA" w14:textId="77777777">
        <w:tc>
          <w:tcPr>
            <w:tcW w:w="2001" w:type="pct"/>
          </w:tcPr>
          <w:p w14:paraId="5EDBE3BA" w14:textId="77777777" w:rsidR="00386DA4" w:rsidRDefault="00386DA4">
            <w:pPr>
              <w:pStyle w:val="NICETabletext"/>
              <w:keepNext w:val="0"/>
            </w:pPr>
            <w:r>
              <w:t>Sub trt – TPC – Tamoxifen</w:t>
            </w:r>
          </w:p>
        </w:tc>
        <w:tc>
          <w:tcPr>
            <w:tcW w:w="1122" w:type="pct"/>
            <w:tcBorders>
              <w:top w:val="nil"/>
              <w:left w:val="single" w:sz="4" w:space="0" w:color="auto"/>
              <w:bottom w:val="single" w:sz="4" w:space="0" w:color="auto"/>
              <w:right w:val="single" w:sz="4" w:space="0" w:color="auto"/>
            </w:tcBorders>
            <w:shd w:val="clear" w:color="auto" w:fill="auto"/>
            <w:vAlign w:val="bottom"/>
          </w:tcPr>
          <w:p w14:paraId="34BC30C9" w14:textId="2D45D363" w:rsidR="00386DA4" w:rsidRPr="00294FDC" w:rsidDel="00461700" w:rsidRDefault="00294FDC">
            <w:pPr>
              <w:pStyle w:val="NICETabletext"/>
              <w:keepNext w:val="0"/>
              <w:rPr>
                <w:color w:val="000000"/>
                <w:highlight w:val="black"/>
              </w:rPr>
            </w:pPr>
            <w:r w:rsidRPr="00294FDC">
              <w:rPr>
                <w:rFonts w:cs="Arial"/>
                <w:color w:val="000000"/>
                <w:szCs w:val="20"/>
                <w:highlight w:val="black"/>
              </w:rPr>
              <w:t>xxxxx</w:t>
            </w:r>
          </w:p>
        </w:tc>
        <w:tc>
          <w:tcPr>
            <w:tcW w:w="1122" w:type="pct"/>
            <w:vMerge/>
          </w:tcPr>
          <w:p w14:paraId="32A85D2C" w14:textId="77777777" w:rsidR="00386DA4" w:rsidRPr="005975EA" w:rsidRDefault="00386DA4">
            <w:pPr>
              <w:pStyle w:val="NICETabletext"/>
            </w:pPr>
          </w:p>
        </w:tc>
        <w:tc>
          <w:tcPr>
            <w:tcW w:w="755" w:type="pct"/>
            <w:vMerge/>
          </w:tcPr>
          <w:p w14:paraId="000B25C6" w14:textId="77777777" w:rsidR="00386DA4" w:rsidRDefault="00386DA4">
            <w:pPr>
              <w:pStyle w:val="Tablebody"/>
            </w:pPr>
          </w:p>
        </w:tc>
      </w:tr>
    </w:tbl>
    <w:p w14:paraId="20364845" w14:textId="77777777" w:rsidR="00386DA4" w:rsidRDefault="00386DA4" w:rsidP="00386DA4">
      <w:pPr>
        <w:pStyle w:val="Footnotes"/>
      </w:pPr>
      <w:r>
        <w:t xml:space="preserve">Abbreviations: BSA, body surface area; CT, computerised tomography; GP, general </w:t>
      </w:r>
      <w:r w:rsidRPr="00D16289">
        <w:t xml:space="preserve">practitioner; </w:t>
      </w:r>
      <w:r>
        <w:t xml:space="preserve">OS, overall survival; PD, progressed disease; PF, progression-free; PFS, progression-free survival; Sub trt, subsequent </w:t>
      </w:r>
      <w:r w:rsidRPr="003D70DE">
        <w:t xml:space="preserve">treatment; </w:t>
      </w:r>
      <w:r w:rsidRPr="00C67C0A">
        <w:t xml:space="preserve">T-DXd, trastuzumab deruxtecan; TPC, treatment of physician’s choice; </w:t>
      </w:r>
      <w:r w:rsidRPr="003D70DE">
        <w:t xml:space="preserve">TTD, time </w:t>
      </w:r>
      <w:r>
        <w:t xml:space="preserve">to treatment discontinuation; RDI, relative dose intensity; RU, resource use. </w:t>
      </w:r>
    </w:p>
    <w:p w14:paraId="5D7F3E61" w14:textId="77777777" w:rsidR="00386DA4" w:rsidRPr="004F5ADC" w:rsidRDefault="00386DA4" w:rsidP="00386DA4">
      <w:pPr>
        <w:pStyle w:val="Heading3"/>
      </w:pPr>
      <w:bookmarkStart w:id="768" w:name="_Toc98924684"/>
      <w:bookmarkStart w:id="769" w:name="_Toc127006623"/>
      <w:bookmarkStart w:id="770" w:name="_Toc129350911"/>
      <w:bookmarkEnd w:id="762"/>
      <w:bookmarkEnd w:id="763"/>
      <w:r w:rsidRPr="004F5ADC">
        <w:t>Assumptions</w:t>
      </w:r>
      <w:bookmarkEnd w:id="768"/>
      <w:bookmarkEnd w:id="769"/>
      <w:bookmarkEnd w:id="770"/>
    </w:p>
    <w:p w14:paraId="7588FBBB" w14:textId="06A61550" w:rsidR="00386DA4" w:rsidRDefault="00386DA4" w:rsidP="00386DA4">
      <w:pPr>
        <w:pStyle w:val="Body"/>
      </w:pPr>
      <w:bookmarkStart w:id="771" w:name="_Ref96105468"/>
      <w:bookmarkStart w:id="772" w:name="_Toc98924773"/>
      <w:r w:rsidRPr="004F5ADC">
        <w:t>Assumptions underlying the base case analysis are summarised in</w:t>
      </w:r>
      <w:r>
        <w:t xml:space="preserve"> </w:t>
      </w:r>
      <w:r w:rsidRPr="003C648C">
        <w:rPr>
          <w:b/>
          <w:bCs/>
        </w:rPr>
        <w:fldChar w:fldCharType="begin"/>
      </w:r>
      <w:r w:rsidRPr="003C648C">
        <w:rPr>
          <w:b/>
          <w:bCs/>
        </w:rPr>
        <w:instrText xml:space="preserve"> REF _Ref101422544 \h </w:instrText>
      </w:r>
      <w:r w:rsidR="0059606E">
        <w:rPr>
          <w:b/>
          <w:bCs/>
        </w:rPr>
        <w:instrText xml:space="preserve">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7</w:t>
      </w:r>
      <w:r w:rsidRPr="003C648C">
        <w:rPr>
          <w:b/>
          <w:bCs/>
        </w:rPr>
        <w:fldChar w:fldCharType="end"/>
      </w:r>
      <w:r w:rsidRPr="004F5ADC">
        <w:t xml:space="preserve">. The table also outlines a summary of how each assumption was tested in sensitivity or scenario analyses. </w:t>
      </w:r>
    </w:p>
    <w:p w14:paraId="232E35BD" w14:textId="13F2B081" w:rsidR="00386DA4" w:rsidRDefault="00386DA4" w:rsidP="00386DA4">
      <w:pPr>
        <w:pStyle w:val="Caption"/>
      </w:pPr>
      <w:bookmarkStart w:id="773" w:name="_Ref101422544"/>
      <w:bookmarkStart w:id="774" w:name="_Toc99782158"/>
      <w:bookmarkStart w:id="775" w:name="_Toc127006696"/>
      <w:bookmarkStart w:id="776" w:name="_Toc129351042"/>
      <w:r>
        <w:t xml:space="preserve">Table </w:t>
      </w:r>
      <w:r>
        <w:fldChar w:fldCharType="begin"/>
      </w:r>
      <w:r>
        <w:instrText>SEQ Table \* ARABIC</w:instrText>
      </w:r>
      <w:r>
        <w:fldChar w:fldCharType="separate"/>
      </w:r>
      <w:r w:rsidR="00145F42">
        <w:rPr>
          <w:noProof/>
        </w:rPr>
        <w:t>67</w:t>
      </w:r>
      <w:r>
        <w:fldChar w:fldCharType="end"/>
      </w:r>
      <w:bookmarkEnd w:id="773"/>
      <w:r>
        <w:t>: Summary of key model assumptions</w:t>
      </w:r>
      <w:bookmarkEnd w:id="774"/>
      <w:bookmarkEnd w:id="775"/>
      <w:bookmarkEnd w:id="776"/>
    </w:p>
    <w:tbl>
      <w:tblPr>
        <w:tblStyle w:val="TableGrid"/>
        <w:tblW w:w="0" w:type="auto"/>
        <w:tblLook w:val="04A0" w:firstRow="1" w:lastRow="0" w:firstColumn="1" w:lastColumn="0" w:noHBand="0" w:noVBand="1"/>
      </w:tblPr>
      <w:tblGrid>
        <w:gridCol w:w="1374"/>
        <w:gridCol w:w="1598"/>
        <w:gridCol w:w="3713"/>
        <w:gridCol w:w="2331"/>
      </w:tblGrid>
      <w:tr w:rsidR="00386DA4" w14:paraId="28C5C907" w14:textId="77777777" w:rsidTr="0007619E">
        <w:trPr>
          <w:tblHeader/>
        </w:trPr>
        <w:tc>
          <w:tcPr>
            <w:tcW w:w="1374" w:type="dxa"/>
            <w:shd w:val="clear" w:color="auto" w:fill="D9D9D9" w:themeFill="background1" w:themeFillShade="D9"/>
          </w:tcPr>
          <w:p w14:paraId="3ED0506D" w14:textId="77777777" w:rsidR="00386DA4" w:rsidRDefault="00386DA4">
            <w:pPr>
              <w:pStyle w:val="NICETableHeader"/>
              <w:keepNext w:val="0"/>
            </w:pPr>
            <w:r>
              <w:t>Topic</w:t>
            </w:r>
          </w:p>
        </w:tc>
        <w:tc>
          <w:tcPr>
            <w:tcW w:w="1598" w:type="dxa"/>
            <w:shd w:val="clear" w:color="auto" w:fill="D9D9D9" w:themeFill="background1" w:themeFillShade="D9"/>
          </w:tcPr>
          <w:p w14:paraId="58AA4B59" w14:textId="77777777" w:rsidR="00386DA4" w:rsidRDefault="00386DA4">
            <w:pPr>
              <w:pStyle w:val="NICETableHeader"/>
              <w:keepNext w:val="0"/>
            </w:pPr>
            <w:r>
              <w:t>Assumption</w:t>
            </w:r>
          </w:p>
        </w:tc>
        <w:tc>
          <w:tcPr>
            <w:tcW w:w="3713" w:type="dxa"/>
            <w:shd w:val="clear" w:color="auto" w:fill="D9D9D9" w:themeFill="background1" w:themeFillShade="D9"/>
          </w:tcPr>
          <w:p w14:paraId="181988CD" w14:textId="77777777" w:rsidR="00386DA4" w:rsidRDefault="00386DA4">
            <w:pPr>
              <w:pStyle w:val="NICETableHeader"/>
              <w:keepNext w:val="0"/>
            </w:pPr>
            <w:r>
              <w:t>Justification/reason</w:t>
            </w:r>
          </w:p>
        </w:tc>
        <w:tc>
          <w:tcPr>
            <w:tcW w:w="2331" w:type="dxa"/>
            <w:shd w:val="clear" w:color="auto" w:fill="D9D9D9" w:themeFill="background1" w:themeFillShade="D9"/>
          </w:tcPr>
          <w:p w14:paraId="26A1D06E" w14:textId="77777777" w:rsidR="00386DA4" w:rsidRDefault="00386DA4">
            <w:pPr>
              <w:pStyle w:val="NICETableHeader"/>
              <w:keepNext w:val="0"/>
            </w:pPr>
            <w:r>
              <w:t>Sensitivity</w:t>
            </w:r>
          </w:p>
        </w:tc>
      </w:tr>
      <w:tr w:rsidR="00386DA4" w:rsidRPr="00A710D0" w14:paraId="1645E3B8" w14:textId="77777777" w:rsidTr="0007619E">
        <w:tc>
          <w:tcPr>
            <w:tcW w:w="1374" w:type="dxa"/>
          </w:tcPr>
          <w:p w14:paraId="46BDECCE" w14:textId="77777777" w:rsidR="00386DA4" w:rsidRPr="00A710D0" w:rsidRDefault="00386DA4">
            <w:pPr>
              <w:pStyle w:val="NICETabletext"/>
              <w:keepNext w:val="0"/>
            </w:pPr>
            <w:r w:rsidRPr="00A710D0">
              <w:t>Cycle length</w:t>
            </w:r>
          </w:p>
        </w:tc>
        <w:tc>
          <w:tcPr>
            <w:tcW w:w="1598" w:type="dxa"/>
          </w:tcPr>
          <w:p w14:paraId="7F327DD0" w14:textId="77777777" w:rsidR="00386DA4" w:rsidRPr="00A710D0" w:rsidRDefault="00386DA4">
            <w:pPr>
              <w:pStyle w:val="NICETabletext"/>
              <w:keepNext w:val="0"/>
            </w:pPr>
            <w:r w:rsidRPr="00A710D0">
              <w:t>Model cycle length of 3 weeks</w:t>
            </w:r>
          </w:p>
        </w:tc>
        <w:tc>
          <w:tcPr>
            <w:tcW w:w="3713" w:type="dxa"/>
          </w:tcPr>
          <w:p w14:paraId="4F1192BE" w14:textId="77777777" w:rsidR="00386DA4" w:rsidRPr="00A710D0" w:rsidRDefault="00386DA4">
            <w:pPr>
              <w:pStyle w:val="NICETabletext"/>
              <w:keepNext w:val="0"/>
            </w:pPr>
            <w:r w:rsidRPr="00A710D0">
              <w:rPr>
                <w:szCs w:val="20"/>
              </w:rPr>
              <w:t xml:space="preserve">A 3-week cycle length is assumed to be sufficiently short to represent the frequency of clinical events and interventions. Furthermore, 3-weeks is aligned to the dosing schedule of T-DXd, chemotherapy agents within the TPC arm and the multiple subsequent treatments included in the model.  </w:t>
            </w:r>
          </w:p>
        </w:tc>
        <w:tc>
          <w:tcPr>
            <w:tcW w:w="2331" w:type="dxa"/>
          </w:tcPr>
          <w:p w14:paraId="7037585D" w14:textId="77777777" w:rsidR="00386DA4" w:rsidRPr="00A710D0" w:rsidRDefault="00386DA4">
            <w:pPr>
              <w:pStyle w:val="NICETabletext"/>
              <w:keepNext w:val="0"/>
            </w:pPr>
            <w:r w:rsidRPr="00A710D0">
              <w:t>Not tested</w:t>
            </w:r>
          </w:p>
        </w:tc>
      </w:tr>
      <w:tr w:rsidR="00386DA4" w:rsidRPr="00A710D0" w14:paraId="70C2FCF5" w14:textId="77777777" w:rsidTr="0007619E">
        <w:tc>
          <w:tcPr>
            <w:tcW w:w="1374" w:type="dxa"/>
          </w:tcPr>
          <w:p w14:paraId="123DCE1B" w14:textId="77777777" w:rsidR="00386DA4" w:rsidRPr="00A710D0" w:rsidRDefault="00386DA4">
            <w:pPr>
              <w:pStyle w:val="NICETabletext"/>
              <w:keepNext w:val="0"/>
            </w:pPr>
            <w:r w:rsidRPr="00A710D0">
              <w:t>Time horizon</w:t>
            </w:r>
          </w:p>
        </w:tc>
        <w:tc>
          <w:tcPr>
            <w:tcW w:w="1598" w:type="dxa"/>
          </w:tcPr>
          <w:p w14:paraId="6818A77D" w14:textId="77777777" w:rsidR="00386DA4" w:rsidRPr="00A710D0" w:rsidRDefault="00386DA4">
            <w:pPr>
              <w:pStyle w:val="NICETabletext"/>
              <w:keepNext w:val="0"/>
            </w:pPr>
            <w:r w:rsidRPr="00A710D0">
              <w:t>A lifetime horizon of 30 years</w:t>
            </w:r>
          </w:p>
        </w:tc>
        <w:tc>
          <w:tcPr>
            <w:tcW w:w="3713" w:type="dxa"/>
          </w:tcPr>
          <w:p w14:paraId="14DE63C5" w14:textId="77777777" w:rsidR="00386DA4" w:rsidRPr="00A710D0" w:rsidRDefault="00386DA4">
            <w:pPr>
              <w:pStyle w:val="NICETabletext"/>
              <w:keepNext w:val="0"/>
            </w:pPr>
            <w:r w:rsidRPr="00A710D0">
              <w:rPr>
                <w:szCs w:val="20"/>
              </w:rPr>
              <w:t>Reflects the lifetime of patients based on a starting age of 57. Less than 1%</w:t>
            </w:r>
            <w:r w:rsidRPr="00A710D0">
              <w:t xml:space="preserve"> of patients in both arms </w:t>
            </w:r>
            <w:r w:rsidRPr="00A710D0">
              <w:rPr>
                <w:szCs w:val="20"/>
              </w:rPr>
              <w:t>are alive after this time.</w:t>
            </w:r>
          </w:p>
        </w:tc>
        <w:tc>
          <w:tcPr>
            <w:tcW w:w="2331" w:type="dxa"/>
            <w:vAlign w:val="center"/>
          </w:tcPr>
          <w:p w14:paraId="32A62B9F" w14:textId="77777777" w:rsidR="00386DA4" w:rsidRPr="00A710D0" w:rsidDel="00461700" w:rsidRDefault="00386DA4">
            <w:pPr>
              <w:pStyle w:val="NICETabletext"/>
              <w:keepNext w:val="0"/>
              <w:rPr>
                <w:b/>
                <w:bCs/>
                <w:szCs w:val="20"/>
              </w:rPr>
            </w:pPr>
            <w:r w:rsidRPr="00A710D0" w:rsidDel="00461700">
              <w:rPr>
                <w:b/>
                <w:bCs/>
                <w:szCs w:val="20"/>
              </w:rPr>
              <w:t>Scenario analysis</w:t>
            </w:r>
          </w:p>
          <w:p w14:paraId="2BE44F4D" w14:textId="77777777" w:rsidR="00386DA4" w:rsidRPr="00A710D0" w:rsidRDefault="00386DA4">
            <w:pPr>
              <w:pStyle w:val="NICETabletext"/>
              <w:keepNext w:val="0"/>
            </w:pPr>
            <w:r w:rsidRPr="00A710D0" w:rsidDel="00461700">
              <w:rPr>
                <w:szCs w:val="20"/>
              </w:rPr>
              <w:t>The impact of alternative time horizons on the results was tested</w:t>
            </w:r>
          </w:p>
        </w:tc>
      </w:tr>
      <w:tr w:rsidR="00386DA4" w:rsidRPr="00A710D0" w14:paraId="732324C9" w14:textId="77777777" w:rsidTr="0007619E">
        <w:tc>
          <w:tcPr>
            <w:tcW w:w="1374" w:type="dxa"/>
            <w:vMerge w:val="restart"/>
          </w:tcPr>
          <w:p w14:paraId="036F47DB" w14:textId="77777777" w:rsidR="00386DA4" w:rsidRPr="00A710D0" w:rsidRDefault="00386DA4">
            <w:pPr>
              <w:pStyle w:val="NICETabletext"/>
              <w:keepNext w:val="0"/>
            </w:pPr>
            <w:r>
              <w:t>Efficacy</w:t>
            </w:r>
          </w:p>
        </w:tc>
        <w:tc>
          <w:tcPr>
            <w:tcW w:w="1598" w:type="dxa"/>
          </w:tcPr>
          <w:p w14:paraId="5F2451FB" w14:textId="77777777" w:rsidR="00386DA4" w:rsidRPr="00A710D0" w:rsidRDefault="00386DA4">
            <w:pPr>
              <w:pStyle w:val="NICETabletext"/>
              <w:keepNext w:val="0"/>
            </w:pPr>
            <w:r w:rsidRPr="00A710D0">
              <w:t>Independent models are appropriate for OS, PFS and TTD</w:t>
            </w:r>
          </w:p>
        </w:tc>
        <w:tc>
          <w:tcPr>
            <w:tcW w:w="3713" w:type="dxa"/>
          </w:tcPr>
          <w:p w14:paraId="0F69F795" w14:textId="2BDDACF1" w:rsidR="00386DA4" w:rsidRDefault="00386DA4">
            <w:pPr>
              <w:pStyle w:val="NICETabletext"/>
              <w:keepNext w:val="0"/>
              <w:rPr>
                <w:szCs w:val="20"/>
              </w:rPr>
            </w:pPr>
            <w:r w:rsidRPr="00A710D0">
              <w:t>Log-cumulative hazard plots were inconclusive for the proportional hazards assumption</w:t>
            </w:r>
            <w:r>
              <w:t xml:space="preserve"> and could not be clearly justified</w:t>
            </w:r>
            <w:r w:rsidRPr="00A710D0">
              <w:t xml:space="preserve">. Therefore, </w:t>
            </w:r>
            <w:r>
              <w:t>in</w:t>
            </w:r>
            <w:r w:rsidRPr="00A710D0">
              <w:t xml:space="preserve"> </w:t>
            </w:r>
            <w:r>
              <w:t>lin</w:t>
            </w:r>
            <w:r w:rsidRPr="00A710D0">
              <w:t>e</w:t>
            </w:r>
            <w:r>
              <w:t xml:space="preserve"> with </w:t>
            </w:r>
            <w:r w:rsidRPr="005D58CB">
              <w:t>recommendations in NICE DSU TSD 14</w:t>
            </w:r>
            <w:r>
              <w:t xml:space="preserve"> which state that a strong assumption is required to use dependent curves,</w:t>
            </w:r>
            <w:r w:rsidRPr="005D58CB">
              <w:fldChar w:fldCharType="begin"/>
            </w:r>
            <w:r w:rsidR="00CA6345">
              <w:instrText xml:space="preserve"> ADDIN ZOTERO_ITEM CSL_CITATION {"citationID":"BwChZENt","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5D58CB">
              <w:fldChar w:fldCharType="separate"/>
            </w:r>
            <w:r w:rsidR="00CA6345" w:rsidRPr="00CA6345">
              <w:rPr>
                <w:rFonts w:cs="Arial"/>
                <w:vertAlign w:val="superscript"/>
              </w:rPr>
              <w:t>171</w:t>
            </w:r>
            <w:r w:rsidRPr="005D58CB">
              <w:fldChar w:fldCharType="end"/>
            </w:r>
            <w:r w:rsidRPr="00A710D0">
              <w:t xml:space="preserve"> independent curves</w:t>
            </w:r>
            <w:r>
              <w:t xml:space="preserve"> were selected for the model</w:t>
            </w:r>
            <w:r w:rsidRPr="00A710D0">
              <w:t xml:space="preserve">. </w:t>
            </w:r>
            <w:r>
              <w:t xml:space="preserve">UK HEOR and clinical experts confirmed </w:t>
            </w:r>
            <w:r>
              <w:lastRenderedPageBreak/>
              <w:t xml:space="preserve">that the use of </w:t>
            </w:r>
            <w:r w:rsidRPr="005D58CB">
              <w:t>independent curves is deemed the most appropriate</w:t>
            </w:r>
            <w:r>
              <w:t xml:space="preserve"> approach</w:t>
            </w:r>
            <w:r w:rsidRPr="00A710D0">
              <w:t>.</w:t>
            </w:r>
            <w:r>
              <w:fldChar w:fldCharType="begin"/>
            </w:r>
            <w:r w:rsidR="00CA6345">
              <w:instrText xml:space="preserve"> ADDIN ZOTERO_ITEM CSL_CITATION {"citationID":"uB5NrBPs","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vertAlign w:val="superscript"/>
              </w:rPr>
              <w:t>121</w:t>
            </w:r>
            <w:r>
              <w:fldChar w:fldCharType="end"/>
            </w:r>
          </w:p>
          <w:p w14:paraId="6F4BCA18" w14:textId="77777777" w:rsidR="00386DA4" w:rsidRPr="00A710D0" w:rsidRDefault="00386DA4">
            <w:pPr>
              <w:pStyle w:val="NICETabletext"/>
              <w:keepNext w:val="0"/>
            </w:pPr>
            <w:r w:rsidRPr="00A710D0">
              <w:t>In addition</w:t>
            </w:r>
            <w:r w:rsidRPr="00A710D0">
              <w:rPr>
                <w:szCs w:val="20"/>
              </w:rPr>
              <w:t>, given the availability of patient-level data for each treatment and maturity of the data, the reliance on the proportional hazard assumption was considered unnecessary and therefore, independent models were considered more appropriate.</w:t>
            </w:r>
          </w:p>
        </w:tc>
        <w:tc>
          <w:tcPr>
            <w:tcW w:w="2331" w:type="dxa"/>
          </w:tcPr>
          <w:p w14:paraId="4994F90C" w14:textId="77777777" w:rsidR="00386DA4" w:rsidRPr="00A710D0" w:rsidRDefault="00386DA4">
            <w:pPr>
              <w:pStyle w:val="NICETabletext"/>
              <w:keepNext w:val="0"/>
              <w:rPr>
                <w:b/>
                <w:bCs/>
              </w:rPr>
            </w:pPr>
            <w:r w:rsidRPr="00A710D0" w:rsidDel="00461700">
              <w:lastRenderedPageBreak/>
              <w:t xml:space="preserve">NA </w:t>
            </w:r>
          </w:p>
        </w:tc>
      </w:tr>
      <w:tr w:rsidR="00386DA4" w:rsidRPr="00A710D0" w14:paraId="358052CC" w14:textId="77777777" w:rsidTr="0007619E">
        <w:tc>
          <w:tcPr>
            <w:tcW w:w="1374" w:type="dxa"/>
            <w:vMerge/>
          </w:tcPr>
          <w:p w14:paraId="264734A6" w14:textId="77777777" w:rsidR="00386DA4" w:rsidRPr="00A710D0" w:rsidRDefault="00386DA4">
            <w:pPr>
              <w:pStyle w:val="NICETabletext"/>
              <w:keepNext w:val="0"/>
            </w:pPr>
          </w:p>
        </w:tc>
        <w:tc>
          <w:tcPr>
            <w:tcW w:w="1598" w:type="dxa"/>
          </w:tcPr>
          <w:p w14:paraId="14BB8113" w14:textId="77777777" w:rsidR="00386DA4" w:rsidRPr="00A710D0" w:rsidRDefault="00386DA4">
            <w:pPr>
              <w:pStyle w:val="NICETabletext"/>
              <w:keepNext w:val="0"/>
            </w:pPr>
            <w:r w:rsidRPr="00A710D0" w:rsidDel="00461700">
              <w:rPr>
                <w:szCs w:val="20"/>
              </w:rPr>
              <w:t>Identification of the most appropriate survival curves describing OS, PFS and TTD</w:t>
            </w:r>
          </w:p>
        </w:tc>
        <w:tc>
          <w:tcPr>
            <w:tcW w:w="3713" w:type="dxa"/>
          </w:tcPr>
          <w:p w14:paraId="7853754A" w14:textId="6B6C74FE" w:rsidR="00386DA4" w:rsidRPr="00A710D0" w:rsidRDefault="00386DA4">
            <w:pPr>
              <w:pStyle w:val="NICETabletext"/>
              <w:keepNext w:val="0"/>
            </w:pPr>
            <w:r w:rsidRPr="00A710D0" w:rsidDel="00461700">
              <w:rPr>
                <w:szCs w:val="20"/>
              </w:rPr>
              <w:t>Extensive analyses have been undertaken to identify appropriate survival curves describing the long-term efficacy of each treatment, with reference to the guidance from the NICE DSU.</w:t>
            </w:r>
            <w:r w:rsidRPr="005D58CB">
              <w:fldChar w:fldCharType="begin"/>
            </w:r>
            <w:r w:rsidR="00CA6345">
              <w:instrText xml:space="preserve"> ADDIN ZOTERO_ITEM CSL_CITATION {"citationID":"Afz0Wyej","properties":{"formattedCitation":"\\super 171\\nosupersub{}","plainCitation":"171","noteIndex":0},"citationItems":[{"id":66276,"uris":["http://zotero.org/groups/4797619/items/QYBHYJLM"],"itemData":{"id":66276,"type":"webpage","title":"NICE DSU Technical Support Document 14:  Survival Analysis For Economic Evaluations Alongside Clinical Trials - Extrapolation With Patient-Level Data","URL":"https://www.sheffield.ac.uk/sites/default/files/2022-02/TSD14-Survival-analysis.updated-March-2013.v2.pdf","author":[{"family":"NICE","given":""}],"issued":{"date-parts":[["2013",3]]}}}],"schema":"https://github.com/citation-style-language/schema/raw/master/csl-citation.json"} </w:instrText>
            </w:r>
            <w:r w:rsidRPr="005D58CB">
              <w:fldChar w:fldCharType="separate"/>
            </w:r>
            <w:r w:rsidR="00CA6345" w:rsidRPr="00CA6345">
              <w:rPr>
                <w:rFonts w:cs="Arial"/>
                <w:vertAlign w:val="superscript"/>
              </w:rPr>
              <w:t>171</w:t>
            </w:r>
            <w:r w:rsidRPr="005D58CB">
              <w:fldChar w:fldCharType="end"/>
            </w:r>
            <w:r w:rsidRPr="00542E85" w:rsidDel="00461700">
              <w:rPr>
                <w:szCs w:val="20"/>
              </w:rPr>
              <w:t xml:space="preserve"> The approach and identified survival extrapolations have been validated by </w:t>
            </w:r>
            <w:r>
              <w:rPr>
                <w:szCs w:val="20"/>
              </w:rPr>
              <w:t xml:space="preserve">UK HEOR and </w:t>
            </w:r>
            <w:r w:rsidRPr="00542E85" w:rsidDel="00461700">
              <w:rPr>
                <w:szCs w:val="20"/>
              </w:rPr>
              <w:t>clinical experts</w:t>
            </w:r>
            <w:r w:rsidR="005E7D87">
              <w:rPr>
                <w:szCs w:val="20"/>
              </w:rPr>
              <w:t>.</w:t>
            </w:r>
          </w:p>
        </w:tc>
        <w:tc>
          <w:tcPr>
            <w:tcW w:w="2331" w:type="dxa"/>
          </w:tcPr>
          <w:p w14:paraId="34C78B59" w14:textId="77777777" w:rsidR="00386DA4" w:rsidRPr="00A710D0" w:rsidDel="00461700" w:rsidRDefault="00386DA4">
            <w:pPr>
              <w:pStyle w:val="NICETabletext"/>
              <w:keepNext w:val="0"/>
              <w:rPr>
                <w:b/>
                <w:bCs/>
              </w:rPr>
            </w:pPr>
            <w:r w:rsidRPr="00A710D0" w:rsidDel="00461700">
              <w:rPr>
                <w:b/>
                <w:bCs/>
              </w:rPr>
              <w:t>Scenario Analysis</w:t>
            </w:r>
          </w:p>
          <w:p w14:paraId="6639ABB9" w14:textId="77777777" w:rsidR="00386DA4" w:rsidRPr="00A710D0" w:rsidDel="00461700" w:rsidRDefault="00386DA4">
            <w:pPr>
              <w:pStyle w:val="NICETabletext"/>
              <w:keepNext w:val="0"/>
              <w:rPr>
                <w:szCs w:val="20"/>
              </w:rPr>
            </w:pPr>
            <w:r w:rsidRPr="00A710D0" w:rsidDel="00461700">
              <w:rPr>
                <w:szCs w:val="20"/>
              </w:rPr>
              <w:t>Evaluation of clinically plausible alternative extrapolations</w:t>
            </w:r>
          </w:p>
          <w:p w14:paraId="4D7DC29B" w14:textId="77777777" w:rsidR="00386DA4" w:rsidRPr="00A710D0" w:rsidDel="00461700" w:rsidRDefault="00386DA4">
            <w:pPr>
              <w:pStyle w:val="NICETabletext"/>
              <w:keepNext w:val="0"/>
            </w:pPr>
          </w:p>
          <w:p w14:paraId="6C9F8B73" w14:textId="77777777" w:rsidR="00386DA4" w:rsidRPr="00A710D0" w:rsidDel="00461700" w:rsidRDefault="00386DA4">
            <w:pPr>
              <w:pStyle w:val="NICETabletext"/>
              <w:keepNext w:val="0"/>
              <w:rPr>
                <w:b/>
                <w:bCs/>
              </w:rPr>
            </w:pPr>
            <w:r w:rsidRPr="00A710D0" w:rsidDel="00461700">
              <w:rPr>
                <w:b/>
                <w:bCs/>
              </w:rPr>
              <w:t>PSA</w:t>
            </w:r>
          </w:p>
          <w:p w14:paraId="3FB59E22" w14:textId="77777777" w:rsidR="00386DA4" w:rsidRPr="00A710D0" w:rsidRDefault="00386DA4">
            <w:pPr>
              <w:pStyle w:val="NICETabletext"/>
              <w:keepNext w:val="0"/>
            </w:pPr>
            <w:r w:rsidRPr="00A710D0" w:rsidDel="00461700">
              <w:t>Variation of base case distribution parameters via variance co-variance matrix</w:t>
            </w:r>
          </w:p>
        </w:tc>
      </w:tr>
      <w:tr w:rsidR="00386DA4" w:rsidRPr="00A710D0" w14:paraId="75D14696" w14:textId="77777777" w:rsidTr="0007619E">
        <w:tc>
          <w:tcPr>
            <w:tcW w:w="1374" w:type="dxa"/>
            <w:vMerge w:val="restart"/>
          </w:tcPr>
          <w:p w14:paraId="16F52AC9" w14:textId="77777777" w:rsidR="00386DA4" w:rsidRPr="00A710D0" w:rsidRDefault="00386DA4">
            <w:pPr>
              <w:pStyle w:val="NICETabletext"/>
              <w:keepNext w:val="0"/>
            </w:pPr>
            <w:r w:rsidRPr="00A710D0">
              <w:t>Utilities</w:t>
            </w:r>
          </w:p>
        </w:tc>
        <w:tc>
          <w:tcPr>
            <w:tcW w:w="1598" w:type="dxa"/>
          </w:tcPr>
          <w:p w14:paraId="56773038" w14:textId="77777777" w:rsidR="00386DA4" w:rsidRPr="00A710D0" w:rsidRDefault="00386DA4">
            <w:pPr>
              <w:pStyle w:val="NICETabletext"/>
              <w:keepNext w:val="0"/>
              <w:rPr>
                <w:szCs w:val="20"/>
              </w:rPr>
            </w:pPr>
            <w:r w:rsidRPr="00A710D0">
              <w:rPr>
                <w:szCs w:val="20"/>
              </w:rPr>
              <w:t>Utility values were assumed to differ by treatment arm and health state.</w:t>
            </w:r>
          </w:p>
        </w:tc>
        <w:tc>
          <w:tcPr>
            <w:tcW w:w="3713" w:type="dxa"/>
          </w:tcPr>
          <w:p w14:paraId="3581ADF5" w14:textId="52A6F080" w:rsidR="00386DA4" w:rsidRPr="00A710D0" w:rsidRDefault="00386DA4">
            <w:pPr>
              <w:pStyle w:val="NICETabletext"/>
              <w:keepNext w:val="0"/>
              <w:rPr>
                <w:szCs w:val="20"/>
              </w:rPr>
            </w:pPr>
            <w:r w:rsidRPr="00A710D0">
              <w:rPr>
                <w:szCs w:val="20"/>
              </w:rPr>
              <w:t xml:space="preserve">Direct EQ-5D data collected within DESTINY-Breast04 show a difference between treatment arms in utilities in both </w:t>
            </w:r>
            <w:r w:rsidRPr="00A710D0">
              <w:rPr>
                <w:i/>
                <w:iCs/>
                <w:szCs w:val="20"/>
              </w:rPr>
              <w:t>‘progression-free’</w:t>
            </w:r>
            <w:r w:rsidRPr="00A710D0">
              <w:rPr>
                <w:szCs w:val="20"/>
              </w:rPr>
              <w:t xml:space="preserve"> and </w:t>
            </w:r>
            <w:r w:rsidRPr="00A710D0">
              <w:rPr>
                <w:i/>
                <w:iCs/>
                <w:szCs w:val="20"/>
              </w:rPr>
              <w:t>‘post-progression’</w:t>
            </w:r>
            <w:r w:rsidRPr="00A710D0">
              <w:rPr>
                <w:szCs w:val="20"/>
              </w:rPr>
              <w:t xml:space="preserve"> health states. This may be due to the improved and longer response rates with T-DXd leading to better disease control and lower tumour burden</w:t>
            </w:r>
            <w:r w:rsidR="00671F3F">
              <w:rPr>
                <w:szCs w:val="20"/>
              </w:rPr>
              <w:t>.</w:t>
            </w:r>
            <w:r>
              <w:rPr>
                <w:szCs w:val="20"/>
              </w:rPr>
              <w:t xml:space="preserve"> </w:t>
            </w:r>
            <w:r w:rsidRPr="00A710D0">
              <w:rPr>
                <w:szCs w:val="20"/>
              </w:rPr>
              <w:t xml:space="preserve"> </w:t>
            </w:r>
          </w:p>
          <w:p w14:paraId="0182261C" w14:textId="77777777" w:rsidR="00386DA4" w:rsidRDefault="00386DA4">
            <w:pPr>
              <w:pStyle w:val="NICETabletext"/>
              <w:keepNext w:val="0"/>
              <w:rPr>
                <w:szCs w:val="20"/>
              </w:rPr>
            </w:pPr>
            <w:r w:rsidRPr="00A710D0">
              <w:rPr>
                <w:szCs w:val="20"/>
              </w:rPr>
              <w:t>Based on the response rates with T-DXd and TPC, utility values are expected to be greater for T-DXd which is demonstrated by the observed direct evidence from DESTINY-Breast04. Patients on T-DXd are expected to have greater utility when progressing due to lower tumour burden which follows into the progression health state. Similar assumptions have been made in prior appraisals.</w:t>
            </w:r>
          </w:p>
          <w:p w14:paraId="2B7CC51B" w14:textId="0D2785B3" w:rsidR="00386DA4" w:rsidRPr="00A710D0" w:rsidRDefault="00D83052">
            <w:pPr>
              <w:pStyle w:val="NICETabletext"/>
              <w:keepNext w:val="0"/>
              <w:rPr>
                <w:szCs w:val="20"/>
              </w:rPr>
            </w:pPr>
            <w:r>
              <w:rPr>
                <w:szCs w:val="20"/>
              </w:rPr>
              <w:t xml:space="preserve">The different safety profiles across the trial arms also support differences in utilities. </w:t>
            </w:r>
            <w:r w:rsidRPr="00A710D0">
              <w:rPr>
                <w:szCs w:val="20"/>
              </w:rPr>
              <w:t xml:space="preserve"> </w:t>
            </w:r>
          </w:p>
        </w:tc>
        <w:tc>
          <w:tcPr>
            <w:tcW w:w="2331" w:type="dxa"/>
            <w:vMerge w:val="restart"/>
          </w:tcPr>
          <w:p w14:paraId="6CA269E8" w14:textId="77777777" w:rsidR="00386DA4" w:rsidRPr="00A710D0" w:rsidRDefault="00386DA4">
            <w:pPr>
              <w:pStyle w:val="NICETabletext"/>
              <w:keepNext w:val="0"/>
              <w:rPr>
                <w:b/>
                <w:bCs/>
              </w:rPr>
            </w:pPr>
            <w:r w:rsidRPr="00A710D0">
              <w:rPr>
                <w:b/>
                <w:bCs/>
              </w:rPr>
              <w:t>Scenario Analysis</w:t>
            </w:r>
          </w:p>
          <w:p w14:paraId="2DC5E5F7" w14:textId="77777777" w:rsidR="00386DA4" w:rsidRPr="00A710D0" w:rsidRDefault="00386DA4">
            <w:pPr>
              <w:pStyle w:val="NICETabletext"/>
              <w:keepNext w:val="0"/>
              <w:rPr>
                <w:szCs w:val="20"/>
              </w:rPr>
            </w:pPr>
            <w:r w:rsidRPr="00A710D0">
              <w:rPr>
                <w:szCs w:val="20"/>
              </w:rPr>
              <w:t>Use of alternative progressed-disease utility values, sourced from DESTINY-Breast04</w:t>
            </w:r>
          </w:p>
          <w:p w14:paraId="1C13F1CD" w14:textId="77777777" w:rsidR="00386DA4" w:rsidRPr="00A710D0" w:rsidRDefault="00386DA4">
            <w:pPr>
              <w:pStyle w:val="NICETabletext"/>
              <w:keepNext w:val="0"/>
              <w:rPr>
                <w:szCs w:val="20"/>
              </w:rPr>
            </w:pPr>
          </w:p>
          <w:p w14:paraId="442FFA5F" w14:textId="77777777" w:rsidR="00386DA4" w:rsidRPr="00A710D0" w:rsidRDefault="00386DA4">
            <w:pPr>
              <w:pStyle w:val="NICETabletext"/>
              <w:keepNext w:val="0"/>
              <w:rPr>
                <w:szCs w:val="20"/>
              </w:rPr>
            </w:pPr>
            <w:r w:rsidRPr="00A710D0">
              <w:rPr>
                <w:b/>
                <w:bCs/>
              </w:rPr>
              <w:t>OWSA, PSA</w:t>
            </w:r>
          </w:p>
          <w:p w14:paraId="7FA4F17D" w14:textId="77777777" w:rsidR="00386DA4" w:rsidRPr="00A710D0" w:rsidRDefault="00386DA4">
            <w:pPr>
              <w:pStyle w:val="NICETabletext"/>
              <w:keepNext w:val="0"/>
              <w:rPr>
                <w:szCs w:val="20"/>
              </w:rPr>
            </w:pPr>
            <w:r w:rsidRPr="00A710D0">
              <w:rPr>
                <w:szCs w:val="20"/>
              </w:rPr>
              <w:t xml:space="preserve">Variation of utility value through </w:t>
            </w:r>
            <w:r>
              <w:rPr>
                <w:szCs w:val="20"/>
              </w:rPr>
              <w:t xml:space="preserve">the SE and </w:t>
            </w:r>
            <w:r w:rsidRPr="00A710D0">
              <w:rPr>
                <w:szCs w:val="20"/>
              </w:rPr>
              <w:t>confidence intervals</w:t>
            </w:r>
          </w:p>
        </w:tc>
      </w:tr>
      <w:tr w:rsidR="00386DA4" w:rsidRPr="00A710D0" w14:paraId="27F205D9" w14:textId="77777777" w:rsidTr="0007619E">
        <w:tc>
          <w:tcPr>
            <w:tcW w:w="1374" w:type="dxa"/>
            <w:vMerge/>
          </w:tcPr>
          <w:p w14:paraId="788DE432" w14:textId="77777777" w:rsidR="00386DA4" w:rsidRPr="00A710D0" w:rsidRDefault="00386DA4">
            <w:pPr>
              <w:pStyle w:val="NICETabletext"/>
              <w:keepNext w:val="0"/>
            </w:pPr>
          </w:p>
        </w:tc>
        <w:tc>
          <w:tcPr>
            <w:tcW w:w="1598" w:type="dxa"/>
          </w:tcPr>
          <w:p w14:paraId="76784E2B" w14:textId="77777777" w:rsidR="00386DA4" w:rsidRPr="00A710D0" w:rsidRDefault="00386DA4">
            <w:pPr>
              <w:pStyle w:val="NICETabletext"/>
              <w:keepNext w:val="0"/>
              <w:rPr>
                <w:szCs w:val="20"/>
              </w:rPr>
            </w:pPr>
            <w:r w:rsidRPr="00A710D0">
              <w:rPr>
                <w:szCs w:val="20"/>
              </w:rPr>
              <w:t xml:space="preserve">Post-progression utilities were </w:t>
            </w:r>
            <w:r w:rsidRPr="00A710D0">
              <w:t>derived from Lloyd et al, 2006.</w:t>
            </w:r>
          </w:p>
        </w:tc>
        <w:tc>
          <w:tcPr>
            <w:tcW w:w="3713" w:type="dxa"/>
          </w:tcPr>
          <w:p w14:paraId="005BB924" w14:textId="622A9124" w:rsidR="00386DA4" w:rsidRPr="00A710D0" w:rsidRDefault="00386DA4">
            <w:pPr>
              <w:pStyle w:val="NICETabletext"/>
              <w:keepNext w:val="0"/>
              <w:rPr>
                <w:szCs w:val="20"/>
              </w:rPr>
            </w:pPr>
            <w:r w:rsidRPr="00A710D0">
              <w:t>Limited long-term QoL data were collected post-progression in DESTINY-Breast04. The utility values derived from the trial were higher than would be expected in clinical practice</w:t>
            </w:r>
            <w:r>
              <w:t xml:space="preserve"> as suggested by UK clinical experts and based on previously accepted utilities within mBC populations</w:t>
            </w:r>
            <w:r w:rsidRPr="00A710D0">
              <w:t>.</w:t>
            </w:r>
            <w:r>
              <w:fldChar w:fldCharType="begin"/>
            </w:r>
            <w:r w:rsidR="00CA6345">
              <w:instrText xml:space="preserve"> ADDIN ZOTERO_ITEM CSL_CITATION {"citationID":"mrMmpN1E","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fldChar w:fldCharType="separate"/>
            </w:r>
            <w:r w:rsidR="00CA6345" w:rsidRPr="00CA6345">
              <w:rPr>
                <w:rFonts w:cs="Arial"/>
                <w:vertAlign w:val="superscript"/>
              </w:rPr>
              <w:t>121</w:t>
            </w:r>
            <w:r>
              <w:fldChar w:fldCharType="end"/>
            </w:r>
            <w:r w:rsidRPr="00A710D0">
              <w:t xml:space="preserve"> </w:t>
            </w:r>
            <w:r w:rsidR="00F23A88">
              <w:t>Prior breast cancer appraisals including</w:t>
            </w:r>
            <w:r w:rsidRPr="00A710D0">
              <w:t xml:space="preserve"> TA862 (T-DXd second line in HER2-positive</w:t>
            </w:r>
            <w:r>
              <w:t xml:space="preserve"> u/mBC</w:t>
            </w:r>
            <w:r w:rsidRPr="00A710D0">
              <w:t>)</w:t>
            </w:r>
            <w:r w:rsidRPr="00A710D0">
              <w:rPr>
                <w:lang w:eastAsia="en-GB"/>
              </w:rPr>
              <w:fldChar w:fldCharType="begin"/>
            </w:r>
            <w:r w:rsidR="00CA6345">
              <w:rPr>
                <w:lang w:eastAsia="en-GB"/>
              </w:rPr>
              <w:instrText xml:space="preserve"> ADDIN ZOTERO_ITEM CSL_CITATION {"citationID":"g8rVW6hT","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A710D0">
              <w:rPr>
                <w:lang w:eastAsia="en-GB"/>
              </w:rPr>
              <w:fldChar w:fldCharType="separate"/>
            </w:r>
            <w:r w:rsidR="00FD57F4" w:rsidRPr="00FD57F4">
              <w:rPr>
                <w:rFonts w:cs="Arial"/>
                <w:vertAlign w:val="superscript"/>
              </w:rPr>
              <w:t>5</w:t>
            </w:r>
            <w:r w:rsidRPr="00A710D0">
              <w:rPr>
                <w:lang w:eastAsia="en-GB"/>
              </w:rPr>
              <w:fldChar w:fldCharType="end"/>
            </w:r>
            <w:r w:rsidRPr="00A710D0" w:rsidDel="00A83E45">
              <w:t xml:space="preserve"> and </w:t>
            </w:r>
            <w:r w:rsidRPr="00A710D0">
              <w:t>TA423 (eribulin</w:t>
            </w:r>
            <w:r>
              <w:t xml:space="preserve"> </w:t>
            </w:r>
            <w:r w:rsidRPr="005D58CB">
              <w:t>third</w:t>
            </w:r>
            <w:r w:rsidRPr="005D58CB" w:rsidDel="00132C28">
              <w:t xml:space="preserve"> line</w:t>
            </w:r>
            <w:r w:rsidRPr="005D58CB">
              <w:t xml:space="preserve"> HER2-positive mBC</w:t>
            </w:r>
            <w:r w:rsidRPr="00A710D0" w:rsidDel="00CA19C1">
              <w:t>)</w:t>
            </w:r>
            <w:r w:rsidRPr="007A2208">
              <w:fldChar w:fldCharType="begin"/>
            </w:r>
            <w:r w:rsidR="00CA6345">
              <w:instrText xml:space="preserve"> ADDIN ZOTERO_ITEM CSL_CITATION {"citationID":"EBPY5F2L","properties":{"formattedCitation":"\\super 131\\nosupersub{}","plainCitation":"131","noteIndex":0},"citationItems":[{"id":65884,"uris":["http://zotero.org/groups/4797619/items/GKXW7XYV"],"itemData":{"id":65884,"type":"webpage","abstract":"Evidence-based recommendations on eribulin (Halaven) for treating locally advanced or metastatic breast cancer after 2 or more types of chemotherapy","language":"eng","note":"publisher: NICE","title":"Eribulin for treating locally advanced or metastatic breast cancer after 2 or more chemotherapy regimens | NICE [TA423]","URL":"https://www.nice.org.uk/guidance/ta423","author":[{"family":"NICE","given":""}],"accessed":{"date-parts":[["2022",10,17]]}}}],"schema":"https://github.com/citation-style-language/schema/raw/master/csl-citation.json"} </w:instrText>
            </w:r>
            <w:r w:rsidRPr="007A2208">
              <w:fldChar w:fldCharType="separate"/>
            </w:r>
            <w:r w:rsidR="00CA6345" w:rsidRPr="00CA6345">
              <w:rPr>
                <w:rFonts w:cs="Arial"/>
                <w:vertAlign w:val="superscript"/>
              </w:rPr>
              <w:t>131</w:t>
            </w:r>
            <w:r w:rsidRPr="007A2208">
              <w:fldChar w:fldCharType="end"/>
            </w:r>
            <w:r w:rsidRPr="00A710D0">
              <w:t xml:space="preserve"> also implemented </w:t>
            </w:r>
            <w:r>
              <w:t xml:space="preserve">PD </w:t>
            </w:r>
            <w:r w:rsidRPr="00A710D0">
              <w:t xml:space="preserve">utility </w:t>
            </w:r>
            <w:r w:rsidRPr="00A710D0">
              <w:lastRenderedPageBreak/>
              <w:t>values based on the Lloyd et al. (2006)</w:t>
            </w:r>
            <w:r w:rsidRPr="00A710D0" w:rsidDel="00377CC8">
              <w:t xml:space="preserve"> </w:t>
            </w:r>
            <w:r w:rsidRPr="00A710D0">
              <w:t>regression.</w:t>
            </w:r>
          </w:p>
        </w:tc>
        <w:tc>
          <w:tcPr>
            <w:tcW w:w="2331" w:type="dxa"/>
            <w:vMerge/>
          </w:tcPr>
          <w:p w14:paraId="59DA54BF" w14:textId="77777777" w:rsidR="00386DA4" w:rsidRPr="00A710D0" w:rsidRDefault="00386DA4">
            <w:pPr>
              <w:pStyle w:val="NICETabletext"/>
              <w:keepNext w:val="0"/>
              <w:rPr>
                <w:b/>
                <w:bCs/>
              </w:rPr>
            </w:pPr>
          </w:p>
        </w:tc>
      </w:tr>
      <w:tr w:rsidR="00386DA4" w:rsidRPr="00A710D0" w14:paraId="3E6EE0C2" w14:textId="77777777" w:rsidTr="0007619E">
        <w:tc>
          <w:tcPr>
            <w:tcW w:w="1374" w:type="dxa"/>
          </w:tcPr>
          <w:p w14:paraId="0AD70B42" w14:textId="77777777" w:rsidR="00386DA4" w:rsidRPr="00A710D0" w:rsidRDefault="00386DA4">
            <w:pPr>
              <w:pStyle w:val="NICETabletext"/>
              <w:keepNext w:val="0"/>
            </w:pPr>
            <w:r w:rsidRPr="00A710D0">
              <w:t>Vial sharing</w:t>
            </w:r>
          </w:p>
        </w:tc>
        <w:tc>
          <w:tcPr>
            <w:tcW w:w="1598" w:type="dxa"/>
          </w:tcPr>
          <w:p w14:paraId="76D7AA01" w14:textId="77777777" w:rsidR="00386DA4" w:rsidRPr="00A710D0" w:rsidRDefault="00386DA4">
            <w:pPr>
              <w:pStyle w:val="NICETabletext"/>
              <w:keepNext w:val="0"/>
              <w:rPr>
                <w:szCs w:val="20"/>
              </w:rPr>
            </w:pPr>
            <w:r w:rsidRPr="00A710D0">
              <w:rPr>
                <w:szCs w:val="20"/>
              </w:rPr>
              <w:t>75% of centres vial share and therefore have no wastage</w:t>
            </w:r>
          </w:p>
        </w:tc>
        <w:tc>
          <w:tcPr>
            <w:tcW w:w="3713" w:type="dxa"/>
          </w:tcPr>
          <w:p w14:paraId="4AA1F00F" w14:textId="5B10649F" w:rsidR="00386DA4" w:rsidRPr="00A710D0" w:rsidRDefault="00386DA4">
            <w:pPr>
              <w:pStyle w:val="NICETabletext"/>
              <w:keepNext w:val="0"/>
              <w:rPr>
                <w:szCs w:val="20"/>
              </w:rPr>
            </w:pPr>
            <w:r>
              <w:rPr>
                <w:szCs w:val="20"/>
              </w:rPr>
              <w:t xml:space="preserve">In TA862 (a recent approval of T-DXd in </w:t>
            </w:r>
            <w:r w:rsidRPr="00A710D0">
              <w:t>HER2-positive</w:t>
            </w:r>
            <w:r>
              <w:t xml:space="preserve"> u/mBC</w:t>
            </w:r>
            <w:r>
              <w:rPr>
                <w:szCs w:val="20"/>
              </w:rPr>
              <w:t>),</w:t>
            </w:r>
            <w:r w:rsidRPr="00A710D0">
              <w:rPr>
                <w:szCs w:val="20"/>
              </w:rPr>
              <w:t xml:space="preserve"> </w:t>
            </w:r>
            <w:r>
              <w:rPr>
                <w:szCs w:val="20"/>
              </w:rPr>
              <w:t xml:space="preserve">50% vial sharing </w:t>
            </w:r>
            <w:r w:rsidR="009B66E0">
              <w:rPr>
                <w:szCs w:val="20"/>
              </w:rPr>
              <w:t>was</w:t>
            </w:r>
            <w:r>
              <w:rPr>
                <w:szCs w:val="20"/>
              </w:rPr>
              <w:t xml:space="preserve"> </w:t>
            </w:r>
            <w:r w:rsidRPr="00A710D0">
              <w:rPr>
                <w:szCs w:val="20"/>
              </w:rPr>
              <w:t>a</w:t>
            </w:r>
            <w:r>
              <w:rPr>
                <w:szCs w:val="20"/>
              </w:rPr>
              <w:t>ccept</w:t>
            </w:r>
            <w:r w:rsidRPr="00A710D0">
              <w:rPr>
                <w:szCs w:val="20"/>
              </w:rPr>
              <w:t xml:space="preserve">ed </w:t>
            </w:r>
            <w:r>
              <w:rPr>
                <w:szCs w:val="20"/>
              </w:rPr>
              <w:t>by the committee</w:t>
            </w:r>
            <w:r w:rsidRPr="00A710D0">
              <w:rPr>
                <w:szCs w:val="20"/>
              </w:rPr>
              <w:t>.</w:t>
            </w:r>
            <w:r w:rsidRPr="00A710D0">
              <w:rPr>
                <w:lang w:eastAsia="en-GB"/>
              </w:rPr>
              <w:fldChar w:fldCharType="begin"/>
            </w:r>
            <w:r w:rsidR="00CA6345">
              <w:rPr>
                <w:lang w:eastAsia="en-GB"/>
              </w:rPr>
              <w:instrText xml:space="preserve"> ADDIN ZOTERO_ITEM CSL_CITATION {"citationID":"0U2sBbHz","properties":{"formattedCitation":"\\super 5\\nosupersub{}","plainCitation":"5","noteIndex":0},"citationItems":[{"id":66214,"uris":["http://zotero.org/groups/4797619/items/H2PQC2GH"],"itemData":{"id":66214,"type":"webpage","abstract":"Trastuzumab deruxtecan for treating HER2-positive unresectable or metastatic breast cancer after trastuzumab and a taxane [TA862]","language":"eng","note":"publisher: NICE","title":"Trastuzumab deruxtecan for treating HER2-positive unresectable or metastatic breast cancer after 1 or more anti-HER2 therapies | NICE [TA862]","URL":"https://www.nice.org.uk/guidance/indevelopment/gid-ta10804/documents","author":[{"family":"NICE","given":""}],"accessed":{"date-parts":[["2023",2,5]]},"issued":{"date-parts":[["2023",2]]}}}],"schema":"https://github.com/citation-style-language/schema/raw/master/csl-citation.json"} </w:instrText>
            </w:r>
            <w:r w:rsidRPr="00A710D0">
              <w:rPr>
                <w:lang w:eastAsia="en-GB"/>
              </w:rPr>
              <w:fldChar w:fldCharType="separate"/>
            </w:r>
            <w:r w:rsidR="00FD57F4" w:rsidRPr="00FD57F4">
              <w:rPr>
                <w:rFonts w:cs="Arial"/>
                <w:vertAlign w:val="superscript"/>
              </w:rPr>
              <w:t>5</w:t>
            </w:r>
            <w:r w:rsidRPr="00A710D0">
              <w:rPr>
                <w:lang w:eastAsia="en-GB"/>
              </w:rPr>
              <w:fldChar w:fldCharType="end"/>
            </w:r>
            <w:r>
              <w:rPr>
                <w:szCs w:val="20"/>
              </w:rPr>
              <w:t xml:space="preserve"> The approval of T-DXd in additional indications would lead to </w:t>
            </w:r>
            <w:r w:rsidR="00A9549F">
              <w:rPr>
                <w:szCs w:val="20"/>
              </w:rPr>
              <w:t xml:space="preserve">a </w:t>
            </w:r>
            <w:r w:rsidRPr="00A710D0">
              <w:t xml:space="preserve">larger patient population </w:t>
            </w:r>
            <w:r>
              <w:t xml:space="preserve">and </w:t>
            </w:r>
            <w:r w:rsidR="00CA54E1">
              <w:t xml:space="preserve">an </w:t>
            </w:r>
            <w:r>
              <w:t>increased</w:t>
            </w:r>
            <w:r w:rsidRPr="00A710D0">
              <w:t xml:space="preserve"> number of centres that </w:t>
            </w:r>
            <w:r w:rsidR="00A9549F">
              <w:t>would be able to</w:t>
            </w:r>
            <w:r w:rsidRPr="00A710D0">
              <w:t xml:space="preserve"> vial shar</w:t>
            </w:r>
            <w:r w:rsidR="00344320">
              <w:t xml:space="preserve">e. This would </w:t>
            </w:r>
            <w:r w:rsidR="00E3715D">
              <w:t xml:space="preserve">also </w:t>
            </w:r>
            <w:r>
              <w:t xml:space="preserve">support </w:t>
            </w:r>
            <w:r w:rsidR="00CA54E1">
              <w:t xml:space="preserve">the </w:t>
            </w:r>
            <w:r>
              <w:t xml:space="preserve">NHS </w:t>
            </w:r>
            <w:r w:rsidR="002567A8">
              <w:t>L</w:t>
            </w:r>
            <w:r>
              <w:t>ong</w:t>
            </w:r>
            <w:r w:rsidR="002567A8">
              <w:t xml:space="preserve"> T</w:t>
            </w:r>
            <w:r>
              <w:t xml:space="preserve">erm </w:t>
            </w:r>
            <w:r w:rsidR="002567A8">
              <w:t>P</w:t>
            </w:r>
            <w:r>
              <w:t>lan</w:t>
            </w:r>
            <w:r w:rsidR="0007619E">
              <w:t>, which aims to accelerate the production of ‘off the shelf’ licensed pharmaceuticals and the use of compounders to minimise drug wastage</w:t>
            </w:r>
            <w:r>
              <w:t>.</w:t>
            </w:r>
            <w:r>
              <w:fldChar w:fldCharType="begin"/>
            </w:r>
            <w:r w:rsidR="00CA6345">
              <w:instrText xml:space="preserve"> ADDIN ZOTERO_ITEM CSL_CITATION {"citationID":"eC2pOLNN","properties":{"formattedCitation":"\\super 184\\nosupersub{}","plainCitation":"184","noteIndex":0},"citationItems":[{"id":66785,"uris":["http://zotero.org/groups/4797619/items/LCD96XL4"],"itemData":{"id":66785,"type":"article-journal","container-title":"Department of Health and Social Care","language":"en","source":"Zotero","title":"Transforming NHS pharmacy aseptic services in England. A national report for the Department of Health and Social Care by Lord Carter of Coles.","URL":"https://assets.publishing.service.gov.uk/government/uploads/system/uploads/attachment_data/file/931195/aseptic-pharmacy.pdf","issued":{"date-parts":[["2020"]]}}}],"schema":"https://github.com/citation-style-language/schema/raw/master/csl-citation.json"} </w:instrText>
            </w:r>
            <w:r>
              <w:fldChar w:fldCharType="separate"/>
            </w:r>
            <w:r w:rsidR="00CA6345" w:rsidRPr="00CA6345">
              <w:rPr>
                <w:rFonts w:cs="Arial"/>
                <w:vertAlign w:val="superscript"/>
              </w:rPr>
              <w:t>184</w:t>
            </w:r>
            <w:r>
              <w:fldChar w:fldCharType="end"/>
            </w:r>
            <w:r w:rsidRPr="00A710D0">
              <w:rPr>
                <w:szCs w:val="20"/>
              </w:rPr>
              <w:t xml:space="preserve"> </w:t>
            </w:r>
            <w:r w:rsidRPr="00A710D0">
              <w:t>Therefore, in the base case, 75% vial sharing was applied for both treatment arms</w:t>
            </w:r>
            <w:r>
              <w:t xml:space="preserve"> for treatment</w:t>
            </w:r>
            <w:r w:rsidR="00CA54E1">
              <w:t>s</w:t>
            </w:r>
            <w:r>
              <w:t xml:space="preserve"> administered intravenously</w:t>
            </w:r>
            <w:r w:rsidRPr="00A710D0">
              <w:t>.</w:t>
            </w:r>
          </w:p>
        </w:tc>
        <w:tc>
          <w:tcPr>
            <w:tcW w:w="2331" w:type="dxa"/>
          </w:tcPr>
          <w:p w14:paraId="4183477D" w14:textId="77777777" w:rsidR="00386DA4" w:rsidRPr="00A710D0" w:rsidRDefault="00386DA4">
            <w:pPr>
              <w:pStyle w:val="NICETabletext"/>
              <w:keepNext w:val="0"/>
              <w:rPr>
                <w:b/>
                <w:szCs w:val="20"/>
              </w:rPr>
            </w:pPr>
            <w:r w:rsidRPr="00A710D0">
              <w:rPr>
                <w:b/>
                <w:szCs w:val="20"/>
              </w:rPr>
              <w:t>Scenario analysis</w:t>
            </w:r>
          </w:p>
          <w:p w14:paraId="645A70A8" w14:textId="77777777" w:rsidR="00386DA4" w:rsidRPr="00A710D0" w:rsidRDefault="00386DA4">
            <w:pPr>
              <w:pStyle w:val="NICETabletext"/>
              <w:keepNext w:val="0"/>
              <w:rPr>
                <w:szCs w:val="20"/>
              </w:rPr>
            </w:pPr>
            <w:r w:rsidRPr="00A710D0">
              <w:rPr>
                <w:szCs w:val="20"/>
              </w:rPr>
              <w:t xml:space="preserve">50% and 100% vial sharing tested in scenario analysis. </w:t>
            </w:r>
          </w:p>
          <w:p w14:paraId="7CA0CC99" w14:textId="77777777" w:rsidR="00386DA4" w:rsidRPr="00A710D0" w:rsidRDefault="00386DA4">
            <w:pPr>
              <w:pStyle w:val="NICETabletext"/>
              <w:keepNext w:val="0"/>
              <w:rPr>
                <w:b/>
                <w:bCs/>
              </w:rPr>
            </w:pPr>
          </w:p>
          <w:p w14:paraId="3FD5F52E" w14:textId="77777777" w:rsidR="00386DA4" w:rsidRPr="00A710D0" w:rsidRDefault="00386DA4">
            <w:pPr>
              <w:pStyle w:val="NICETabletext"/>
              <w:keepNext w:val="0"/>
              <w:rPr>
                <w:b/>
                <w:bCs/>
              </w:rPr>
            </w:pPr>
            <w:r w:rsidRPr="00A710D0">
              <w:rPr>
                <w:b/>
                <w:bCs/>
              </w:rPr>
              <w:t>OWSA, PSA</w:t>
            </w:r>
          </w:p>
          <w:p w14:paraId="0E2BB942" w14:textId="77777777" w:rsidR="00386DA4" w:rsidRPr="00A710D0" w:rsidRDefault="00386DA4">
            <w:pPr>
              <w:pStyle w:val="NICETabletext"/>
              <w:keepNext w:val="0"/>
              <w:rPr>
                <w:szCs w:val="20"/>
              </w:rPr>
            </w:pPr>
            <w:r w:rsidRPr="00A710D0">
              <w:rPr>
                <w:szCs w:val="20"/>
              </w:rPr>
              <w:t>OWSA and assuming a beta distribution.</w:t>
            </w:r>
          </w:p>
        </w:tc>
      </w:tr>
      <w:tr w:rsidR="00386DA4" w:rsidRPr="00A710D0" w14:paraId="5DA564E0" w14:textId="77777777" w:rsidTr="0007619E">
        <w:tc>
          <w:tcPr>
            <w:tcW w:w="1374" w:type="dxa"/>
            <w:vMerge w:val="restart"/>
          </w:tcPr>
          <w:p w14:paraId="3EB14CC4" w14:textId="77777777" w:rsidR="00386DA4" w:rsidRPr="00A710D0" w:rsidRDefault="00386DA4">
            <w:pPr>
              <w:pStyle w:val="NICETabletext"/>
              <w:keepNext w:val="0"/>
            </w:pPr>
            <w:r w:rsidRPr="00A710D0">
              <w:t>Subsequent treatments</w:t>
            </w:r>
          </w:p>
        </w:tc>
        <w:tc>
          <w:tcPr>
            <w:tcW w:w="1598" w:type="dxa"/>
          </w:tcPr>
          <w:p w14:paraId="32DAD053" w14:textId="4FCE73B5" w:rsidR="00386DA4" w:rsidRPr="00A710D0" w:rsidRDefault="00294FDC">
            <w:pPr>
              <w:pStyle w:val="NICETabletext"/>
              <w:keepNext w:val="0"/>
              <w:rPr>
                <w:szCs w:val="20"/>
              </w:rPr>
            </w:pPr>
            <w:r w:rsidRPr="00294FDC">
              <w:rPr>
                <w:color w:val="000000"/>
                <w:szCs w:val="20"/>
                <w:highlight w:val="black"/>
              </w:rPr>
              <w:t>xxxxx</w:t>
            </w:r>
            <w:r w:rsidR="00386DA4" w:rsidRPr="00A710D0">
              <w:rPr>
                <w:szCs w:val="20"/>
              </w:rPr>
              <w:t xml:space="preserve"> and </w:t>
            </w:r>
            <w:r w:rsidRPr="00294FDC">
              <w:rPr>
                <w:color w:val="000000"/>
                <w:szCs w:val="20"/>
                <w:highlight w:val="black"/>
              </w:rPr>
              <w:t>xxxxx</w:t>
            </w:r>
            <w:r w:rsidR="00386DA4" w:rsidRPr="00A710D0">
              <w:rPr>
                <w:szCs w:val="20"/>
              </w:rPr>
              <w:t xml:space="preserve"> of patients in the T-DXd and TPC arms, respectively, who progress will receive subsequent treatments</w:t>
            </w:r>
          </w:p>
        </w:tc>
        <w:tc>
          <w:tcPr>
            <w:tcW w:w="3713" w:type="dxa"/>
          </w:tcPr>
          <w:p w14:paraId="0F76C0D2" w14:textId="6F963811" w:rsidR="00386DA4" w:rsidRPr="00A710D0" w:rsidRDefault="00386DA4">
            <w:pPr>
              <w:pStyle w:val="NICETabletext"/>
              <w:keepNext w:val="0"/>
              <w:rPr>
                <w:szCs w:val="20"/>
              </w:rPr>
            </w:pPr>
            <w:r>
              <w:rPr>
                <w:szCs w:val="20"/>
              </w:rPr>
              <w:t>The proportion of patients who receive subsequent treatment are derived from</w:t>
            </w:r>
            <w:r w:rsidRPr="00A710D0">
              <w:rPr>
                <w:szCs w:val="20"/>
              </w:rPr>
              <w:t xml:space="preserve"> observed data from DESTINY-Breast04.</w:t>
            </w:r>
            <w:r>
              <w:rPr>
                <w:szCs w:val="20"/>
              </w:rPr>
              <w:t xml:space="preserve"> </w:t>
            </w:r>
            <w:r w:rsidRPr="00C67C0A">
              <w:rPr>
                <w:szCs w:val="20"/>
              </w:rPr>
              <w:t>PFS data in DESTINY-Breast04 are mature, as</w:t>
            </w:r>
            <w:r>
              <w:rPr>
                <w:szCs w:val="20"/>
              </w:rPr>
              <w:t xml:space="preserve"> </w:t>
            </w:r>
            <w:r w:rsidR="00294FDC" w:rsidRPr="00294FDC">
              <w:rPr>
                <w:color w:val="000000"/>
                <w:szCs w:val="20"/>
                <w:highlight w:val="black"/>
              </w:rPr>
              <w:t>xxx</w:t>
            </w:r>
            <w:r w:rsidRPr="00C67C0A">
              <w:rPr>
                <w:szCs w:val="20"/>
              </w:rPr>
              <w:t xml:space="preserve"> patients (</w:t>
            </w:r>
            <w:r w:rsidR="00294FDC" w:rsidRPr="00294FDC">
              <w:rPr>
                <w:color w:val="000000"/>
                <w:szCs w:val="20"/>
                <w:highlight w:val="black"/>
              </w:rPr>
              <w:t>xxxxx</w:t>
            </w:r>
            <w:r w:rsidRPr="00C67C0A">
              <w:rPr>
                <w:szCs w:val="20"/>
              </w:rPr>
              <w:t xml:space="preserve">) and </w:t>
            </w:r>
            <w:r w:rsidR="00294FDC" w:rsidRPr="00294FDC">
              <w:rPr>
                <w:color w:val="000000"/>
                <w:szCs w:val="20"/>
                <w:highlight w:val="black"/>
              </w:rPr>
              <w:t>xxx</w:t>
            </w:r>
            <w:r w:rsidRPr="00EC533D">
              <w:rPr>
                <w:szCs w:val="20"/>
              </w:rPr>
              <w:t xml:space="preserve"> </w:t>
            </w:r>
            <w:r w:rsidRPr="00C67C0A">
              <w:rPr>
                <w:szCs w:val="20"/>
              </w:rPr>
              <w:t>patients (</w:t>
            </w:r>
            <w:r w:rsidR="00294FDC" w:rsidRPr="00294FDC">
              <w:rPr>
                <w:color w:val="000000"/>
                <w:szCs w:val="20"/>
                <w:highlight w:val="black"/>
              </w:rPr>
              <w:t>xxxxx</w:t>
            </w:r>
            <w:r w:rsidRPr="00C67C0A">
              <w:rPr>
                <w:szCs w:val="20"/>
              </w:rPr>
              <w:t>) had a progression event as assessed by BICR in the FAS population at data cut-off in the T-DXd and TPC cohorts, respectively</w:t>
            </w:r>
            <w:r>
              <w:rPr>
                <w:szCs w:val="20"/>
              </w:rPr>
              <w:t>.</w:t>
            </w:r>
            <w:r w:rsidRPr="00B94BFB">
              <w:fldChar w:fldCharType="begin"/>
            </w:r>
            <w:r w:rsidR="00CA6345">
              <w:instrText xml:space="preserve"> ADDIN ZOTERO_ITEM CSL_CITATION {"citationID":"Czl2VHnJ","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B94BFB">
              <w:fldChar w:fldCharType="separate"/>
            </w:r>
            <w:r w:rsidR="00FD57F4" w:rsidRPr="00FD57F4">
              <w:rPr>
                <w:rFonts w:cs="Arial"/>
                <w:vertAlign w:val="superscript"/>
              </w:rPr>
              <w:t>7</w:t>
            </w:r>
            <w:r w:rsidRPr="00B94BFB">
              <w:fldChar w:fldCharType="end"/>
            </w:r>
          </w:p>
        </w:tc>
        <w:tc>
          <w:tcPr>
            <w:tcW w:w="2331" w:type="dxa"/>
          </w:tcPr>
          <w:p w14:paraId="59CFE266" w14:textId="77777777" w:rsidR="00386DA4" w:rsidRPr="00A710D0" w:rsidRDefault="00386DA4">
            <w:pPr>
              <w:pStyle w:val="NICETabletext"/>
              <w:keepNext w:val="0"/>
              <w:rPr>
                <w:b/>
                <w:szCs w:val="20"/>
              </w:rPr>
            </w:pPr>
            <w:r w:rsidRPr="00A710D0">
              <w:rPr>
                <w:b/>
                <w:szCs w:val="20"/>
              </w:rPr>
              <w:t>Scenario analysis</w:t>
            </w:r>
          </w:p>
          <w:p w14:paraId="6DB6CD14" w14:textId="08778A26" w:rsidR="00386DA4" w:rsidRPr="00A710D0" w:rsidRDefault="00386DA4">
            <w:pPr>
              <w:pStyle w:val="NICETabletext"/>
              <w:keepNext w:val="0"/>
              <w:rPr>
                <w:szCs w:val="20"/>
              </w:rPr>
            </w:pPr>
            <w:r>
              <w:rPr>
                <w:szCs w:val="20"/>
              </w:rPr>
              <w:t>Alternative proportion of patients</w:t>
            </w:r>
            <w:r w:rsidR="00BA200A">
              <w:rPr>
                <w:szCs w:val="20"/>
              </w:rPr>
              <w:t xml:space="preserve"> </w:t>
            </w:r>
            <w:r>
              <w:rPr>
                <w:szCs w:val="20"/>
              </w:rPr>
              <w:t>received subsequent treatment (</w:t>
            </w:r>
            <w:r w:rsidR="00294FDC" w:rsidRPr="00294FDC">
              <w:rPr>
                <w:color w:val="000000"/>
                <w:szCs w:val="20"/>
                <w:highlight w:val="black"/>
              </w:rPr>
              <w:t>xxxxx</w:t>
            </w:r>
            <w:r>
              <w:rPr>
                <w:szCs w:val="20"/>
              </w:rPr>
              <w:t>) which is equalised across the T-DXd and TPC arms</w:t>
            </w:r>
            <w:r w:rsidR="00C3219F">
              <w:rPr>
                <w:szCs w:val="20"/>
              </w:rPr>
              <w:t xml:space="preserve"> based on pooled data from </w:t>
            </w:r>
            <w:r w:rsidR="00C3219F" w:rsidRPr="00C67C0A">
              <w:rPr>
                <w:szCs w:val="20"/>
              </w:rPr>
              <w:t>DESTINY-Breast04</w:t>
            </w:r>
          </w:p>
          <w:p w14:paraId="18E67C97" w14:textId="77777777" w:rsidR="00386DA4" w:rsidRDefault="00386DA4">
            <w:pPr>
              <w:pStyle w:val="NICETabletext"/>
              <w:keepNext w:val="0"/>
              <w:rPr>
                <w:b/>
                <w:bCs/>
              </w:rPr>
            </w:pPr>
          </w:p>
          <w:p w14:paraId="5D467E4D" w14:textId="77777777" w:rsidR="00386DA4" w:rsidRPr="00A710D0" w:rsidRDefault="00386DA4">
            <w:pPr>
              <w:pStyle w:val="NICETabletext"/>
              <w:keepNext w:val="0"/>
              <w:rPr>
                <w:szCs w:val="20"/>
              </w:rPr>
            </w:pPr>
            <w:r w:rsidRPr="00A710D0">
              <w:rPr>
                <w:b/>
                <w:bCs/>
              </w:rPr>
              <w:t>OWSA and PSA</w:t>
            </w:r>
          </w:p>
          <w:p w14:paraId="74683AD1" w14:textId="77777777" w:rsidR="00386DA4" w:rsidRPr="00A710D0" w:rsidRDefault="00386DA4">
            <w:pPr>
              <w:pStyle w:val="NICETabletext"/>
              <w:keepNext w:val="0"/>
              <w:rPr>
                <w:szCs w:val="20"/>
              </w:rPr>
            </w:pPr>
            <w:r w:rsidRPr="00A710D0">
              <w:rPr>
                <w:szCs w:val="20"/>
              </w:rPr>
              <w:t>Varied across confidence interval and assuming a beta distribution</w:t>
            </w:r>
          </w:p>
        </w:tc>
      </w:tr>
      <w:tr w:rsidR="00386DA4" w:rsidRPr="00A710D0" w14:paraId="1AAF7AED" w14:textId="77777777" w:rsidTr="0007619E">
        <w:tc>
          <w:tcPr>
            <w:tcW w:w="1374" w:type="dxa"/>
            <w:vMerge/>
          </w:tcPr>
          <w:p w14:paraId="2D1BD671" w14:textId="77777777" w:rsidR="00386DA4" w:rsidRPr="00A710D0" w:rsidRDefault="00386DA4">
            <w:pPr>
              <w:pStyle w:val="NICETabletext"/>
              <w:keepNext w:val="0"/>
            </w:pPr>
          </w:p>
        </w:tc>
        <w:tc>
          <w:tcPr>
            <w:tcW w:w="1598" w:type="dxa"/>
          </w:tcPr>
          <w:p w14:paraId="1FFE8A90" w14:textId="70E245C5" w:rsidR="00386DA4" w:rsidRPr="00A710D0" w:rsidRDefault="00E45876">
            <w:pPr>
              <w:pStyle w:val="NICETabletext"/>
              <w:keepNext w:val="0"/>
              <w:rPr>
                <w:szCs w:val="20"/>
              </w:rPr>
            </w:pPr>
            <w:r>
              <w:rPr>
                <w:szCs w:val="20"/>
              </w:rPr>
              <w:t>Cost of subsequent treatment based on d</w:t>
            </w:r>
            <w:r w:rsidR="00386DA4" w:rsidRPr="00A710D0">
              <w:rPr>
                <w:szCs w:val="20"/>
              </w:rPr>
              <w:t>istribution of specific subsequent treatments from DESTINY-Breast04</w:t>
            </w:r>
          </w:p>
        </w:tc>
        <w:tc>
          <w:tcPr>
            <w:tcW w:w="3713" w:type="dxa"/>
          </w:tcPr>
          <w:p w14:paraId="0316842B" w14:textId="53C66028" w:rsidR="00386DA4" w:rsidRPr="00A710D0" w:rsidRDefault="00386DA4">
            <w:pPr>
              <w:pStyle w:val="NICETabletext"/>
              <w:keepNext w:val="0"/>
              <w:rPr>
                <w:szCs w:val="20"/>
              </w:rPr>
            </w:pPr>
            <w:r>
              <w:rPr>
                <w:szCs w:val="20"/>
              </w:rPr>
              <w:t>The distribution</w:t>
            </w:r>
            <w:r w:rsidRPr="00A710D0">
              <w:rPr>
                <w:szCs w:val="20"/>
              </w:rPr>
              <w:t xml:space="preserve"> of subsequent treatments </w:t>
            </w:r>
            <w:r>
              <w:rPr>
                <w:szCs w:val="20"/>
              </w:rPr>
              <w:t xml:space="preserve">in the model is based on </w:t>
            </w:r>
            <w:r w:rsidRPr="00A710D0">
              <w:rPr>
                <w:szCs w:val="20"/>
              </w:rPr>
              <w:t xml:space="preserve">DESTINY-Breast04 </w:t>
            </w:r>
            <w:r>
              <w:rPr>
                <w:szCs w:val="20"/>
              </w:rPr>
              <w:t xml:space="preserve">data as the </w:t>
            </w:r>
            <w:r w:rsidRPr="00A710D0">
              <w:rPr>
                <w:szCs w:val="20"/>
              </w:rPr>
              <w:t>trial was considered generalisable to UK practice</w:t>
            </w:r>
            <w:r>
              <w:rPr>
                <w:szCs w:val="20"/>
              </w:rPr>
              <w:t>.</w:t>
            </w:r>
            <w:r w:rsidR="00E45876">
              <w:rPr>
                <w:szCs w:val="20"/>
              </w:rPr>
              <w:t xml:space="preserve"> This aligns efficacy and costs. </w:t>
            </w:r>
          </w:p>
        </w:tc>
        <w:tc>
          <w:tcPr>
            <w:tcW w:w="2331" w:type="dxa"/>
          </w:tcPr>
          <w:p w14:paraId="11D90E89" w14:textId="77777777" w:rsidR="00386DA4" w:rsidRPr="00A710D0" w:rsidRDefault="00386DA4">
            <w:pPr>
              <w:pStyle w:val="NICETabletext"/>
              <w:keepNext w:val="0"/>
              <w:rPr>
                <w:b/>
                <w:bCs/>
              </w:rPr>
            </w:pPr>
            <w:r w:rsidRPr="00A710D0">
              <w:rPr>
                <w:b/>
                <w:bCs/>
              </w:rPr>
              <w:t>OWSA and PSA</w:t>
            </w:r>
          </w:p>
          <w:p w14:paraId="4F0F57FE" w14:textId="339B8F94" w:rsidR="00386DA4" w:rsidRPr="00A710D0" w:rsidRDefault="00386DA4">
            <w:pPr>
              <w:pStyle w:val="NICETabletext"/>
              <w:keepNext w:val="0"/>
              <w:rPr>
                <w:b/>
                <w:bCs/>
              </w:rPr>
            </w:pPr>
            <w:r w:rsidRPr="00A710D0">
              <w:rPr>
                <w:szCs w:val="20"/>
              </w:rPr>
              <w:t>The proportion of patients on specific subsequent treatments is varied across confidence interval</w:t>
            </w:r>
            <w:r w:rsidR="00F2077D">
              <w:rPr>
                <w:szCs w:val="20"/>
              </w:rPr>
              <w:t>s</w:t>
            </w:r>
            <w:r w:rsidRPr="00A710D0">
              <w:rPr>
                <w:szCs w:val="20"/>
              </w:rPr>
              <w:t xml:space="preserve"> assuming a Dirichlet distribution</w:t>
            </w:r>
          </w:p>
        </w:tc>
      </w:tr>
    </w:tbl>
    <w:p w14:paraId="590B8CCB" w14:textId="71DFE1BA" w:rsidR="00386DA4" w:rsidRPr="00A710D0" w:rsidRDefault="00386DA4" w:rsidP="00386DA4">
      <w:pPr>
        <w:pStyle w:val="Footnotes"/>
        <w:sectPr w:rsidR="00386DA4" w:rsidRPr="00A710D0">
          <w:headerReference w:type="default" r:id="rId40"/>
          <w:footerReference w:type="default" r:id="rId41"/>
          <w:footnotePr>
            <w:numFmt w:val="lowerLetter"/>
          </w:footnotePr>
          <w:pgSz w:w="11906" w:h="16838"/>
          <w:pgMar w:top="1440" w:right="1440" w:bottom="1440" w:left="1440" w:header="708" w:footer="708" w:gutter="0"/>
          <w:cols w:space="708"/>
          <w:docGrid w:linePitch="360"/>
        </w:sectPr>
      </w:pPr>
      <w:r w:rsidRPr="00A710D0">
        <w:t xml:space="preserve">Abbreviations: </w:t>
      </w:r>
      <w:r>
        <w:t>AE, adverse event; DSU, Decision Support Unit; NHS, National Health Service;</w:t>
      </w:r>
      <w:r w:rsidRPr="00A710D0">
        <w:t xml:space="preserve"> OS, overall survival; OWSA, one-way sensitivity analysis; PFS, progression-free survival; PSA, probabilistic sensitivity analysis; </w:t>
      </w:r>
      <w:r>
        <w:t xml:space="preserve">QoL, </w:t>
      </w:r>
      <w:r w:rsidR="005754E8">
        <w:t>quality-of-life</w:t>
      </w:r>
      <w:r>
        <w:t>;</w:t>
      </w:r>
      <w:r w:rsidRPr="00A710D0">
        <w:t xml:space="preserve"> T-DXd, trastuzumab deruxtecan; TPC, treatment of physician’s choice; TTD, time to treatment discontinuation.</w:t>
      </w:r>
    </w:p>
    <w:p w14:paraId="40E1348E" w14:textId="34A2A557" w:rsidR="002C3C41" w:rsidRDefault="002C3C41" w:rsidP="002C3C41">
      <w:pPr>
        <w:pStyle w:val="Heading2"/>
      </w:pPr>
      <w:bookmarkStart w:id="777" w:name="_Toc98924685"/>
      <w:bookmarkStart w:id="778" w:name="_Ref99092362"/>
      <w:bookmarkStart w:id="779" w:name="_Ref99733096"/>
      <w:bookmarkStart w:id="780" w:name="_Toc127006624"/>
      <w:bookmarkStart w:id="781" w:name="_Toc129350912"/>
      <w:bookmarkStart w:id="782" w:name="_Ref128409371"/>
      <w:bookmarkStart w:id="783" w:name="_Ref128662009"/>
      <w:bookmarkEnd w:id="771"/>
      <w:bookmarkEnd w:id="772"/>
      <w:r>
        <w:lastRenderedPageBreak/>
        <w:t>Base-case results</w:t>
      </w:r>
      <w:bookmarkEnd w:id="777"/>
      <w:bookmarkEnd w:id="778"/>
      <w:bookmarkEnd w:id="779"/>
      <w:bookmarkEnd w:id="780"/>
      <w:bookmarkEnd w:id="781"/>
      <w:r>
        <w:t xml:space="preserve"> </w:t>
      </w:r>
      <w:bookmarkEnd w:id="782"/>
      <w:bookmarkEnd w:id="783"/>
    </w:p>
    <w:p w14:paraId="67D69E12" w14:textId="45338F13" w:rsidR="00DD14C2" w:rsidRPr="00DD14C2" w:rsidRDefault="00DD14C2" w:rsidP="003C648C">
      <w:pPr>
        <w:pStyle w:val="Body"/>
      </w:pPr>
      <w:r w:rsidRPr="00373F0B">
        <w:t xml:space="preserve">As discussed in </w:t>
      </w:r>
      <w:r w:rsidRPr="00951431">
        <w:rPr>
          <w:b/>
          <w:bCs/>
        </w:rPr>
        <w:t xml:space="preserve">Section </w:t>
      </w:r>
      <w:r w:rsidR="00C01871">
        <w:rPr>
          <w:b/>
          <w:bCs/>
        </w:rPr>
        <w:fldChar w:fldCharType="begin"/>
      </w:r>
      <w:r w:rsidR="00C01871">
        <w:rPr>
          <w:b/>
          <w:bCs/>
        </w:rPr>
        <w:instrText xml:space="preserve"> REF _Ref129302352 \n \h </w:instrText>
      </w:r>
      <w:r w:rsidR="00C01871">
        <w:rPr>
          <w:b/>
          <w:bCs/>
        </w:rPr>
      </w:r>
      <w:r w:rsidR="00C01871">
        <w:rPr>
          <w:b/>
          <w:bCs/>
        </w:rPr>
        <w:fldChar w:fldCharType="separate"/>
      </w:r>
      <w:r w:rsidR="00145F42">
        <w:rPr>
          <w:b/>
          <w:bCs/>
        </w:rPr>
        <w:t>B.3.6</w:t>
      </w:r>
      <w:r w:rsidR="00C01871">
        <w:rPr>
          <w:b/>
          <w:bCs/>
        </w:rPr>
        <w:fldChar w:fldCharType="end"/>
      </w:r>
      <w:r w:rsidRPr="00373F0B">
        <w:t xml:space="preserve">, </w:t>
      </w:r>
      <w:r w:rsidR="007F6BBA" w:rsidRPr="007F6BBA">
        <w:t>according to NICE’s threshold criteria, this appraisal meets the 1.2x severity modifier</w:t>
      </w:r>
      <w:r w:rsidR="00375072">
        <w:t xml:space="preserve">. </w:t>
      </w:r>
      <w:r w:rsidR="00124606">
        <w:t xml:space="preserve">Daiichi </w:t>
      </w:r>
      <w:r w:rsidR="005A458E">
        <w:t>considers</w:t>
      </w:r>
      <w:r>
        <w:t xml:space="preserve"> that </w:t>
      </w:r>
      <w:r w:rsidR="005760CF">
        <w:t>additional flexibilit</w:t>
      </w:r>
      <w:r w:rsidR="0010333F">
        <w:t>y</w:t>
      </w:r>
      <w:r w:rsidR="005760CF">
        <w:t xml:space="preserve"> </w:t>
      </w:r>
      <w:r w:rsidR="00D43321">
        <w:t xml:space="preserve">in the form of a QALY weight of 1.7 equivalent to the previous EOL </w:t>
      </w:r>
      <w:r w:rsidR="00FF4AD7">
        <w:t xml:space="preserve">should be </w:t>
      </w:r>
      <w:r w:rsidR="005F3EFD">
        <w:t xml:space="preserve">applied in decision making </w:t>
      </w:r>
      <w:r w:rsidR="001D716B">
        <w:t xml:space="preserve">to reflect the severity of the condition </w:t>
      </w:r>
      <w:r w:rsidR="004F593F">
        <w:t>in the context</w:t>
      </w:r>
      <w:r>
        <w:t xml:space="preserve"> that th</w:t>
      </w:r>
      <w:r w:rsidR="00FC225C">
        <w:t>is</w:t>
      </w:r>
      <w:r>
        <w:t xml:space="preserve"> appraisal would</w:t>
      </w:r>
      <w:r w:rsidR="00DD0270">
        <w:t xml:space="preserve"> ha</w:t>
      </w:r>
      <w:r>
        <w:t xml:space="preserve">ve qualified for the EOL criteria prior to the NICE methods update in February 2022. </w:t>
      </w:r>
      <w:r w:rsidR="001D716B">
        <w:t>A</w:t>
      </w:r>
      <w:r>
        <w:t>ll results presented in</w:t>
      </w:r>
      <w:r w:rsidR="00FC225C">
        <w:t xml:space="preserve"> </w:t>
      </w:r>
      <w:r w:rsidR="00FC225C" w:rsidRPr="003C648C">
        <w:rPr>
          <w:b/>
          <w:bCs/>
        </w:rPr>
        <w:t>Section</w:t>
      </w:r>
      <w:r w:rsidRPr="003C648C">
        <w:rPr>
          <w:b/>
          <w:bCs/>
        </w:rPr>
        <w:t xml:space="preserve"> </w:t>
      </w:r>
      <w:r w:rsidR="00FC225C" w:rsidRPr="003C648C">
        <w:rPr>
          <w:b/>
          <w:bCs/>
        </w:rPr>
        <w:fldChar w:fldCharType="begin"/>
      </w:r>
      <w:r w:rsidR="00FC225C" w:rsidRPr="003C648C">
        <w:rPr>
          <w:b/>
          <w:bCs/>
        </w:rPr>
        <w:instrText xml:space="preserve"> REF _Ref128662009 \r \h </w:instrText>
      </w:r>
      <w:r w:rsidR="00FC225C">
        <w:rPr>
          <w:b/>
          <w:bCs/>
        </w:rPr>
        <w:instrText xml:space="preserve"> \* MERGEFORMAT </w:instrText>
      </w:r>
      <w:r w:rsidR="00FC225C" w:rsidRPr="003C648C">
        <w:rPr>
          <w:b/>
          <w:bCs/>
        </w:rPr>
      </w:r>
      <w:r w:rsidR="00FC225C" w:rsidRPr="003C648C">
        <w:rPr>
          <w:b/>
          <w:bCs/>
        </w:rPr>
        <w:fldChar w:fldCharType="separate"/>
      </w:r>
      <w:r w:rsidR="00145F42">
        <w:rPr>
          <w:b/>
          <w:bCs/>
        </w:rPr>
        <w:t>B.3.10</w:t>
      </w:r>
      <w:r w:rsidR="00FC225C" w:rsidRPr="003C648C">
        <w:rPr>
          <w:b/>
          <w:bCs/>
        </w:rPr>
        <w:fldChar w:fldCharType="end"/>
      </w:r>
      <w:r w:rsidR="00FC225C">
        <w:t xml:space="preserve"> </w:t>
      </w:r>
      <w:r>
        <w:t xml:space="preserve">are presented with no modifier applied. Results with the 1.2x and 1.7x modifier are presented in </w:t>
      </w:r>
      <w:r w:rsidRPr="00951431">
        <w:rPr>
          <w:b/>
          <w:bCs/>
        </w:rPr>
        <w:t xml:space="preserve">Appendix </w:t>
      </w:r>
      <w:r w:rsidR="00F06AB7">
        <w:rPr>
          <w:b/>
          <w:bCs/>
        </w:rPr>
        <w:t>P</w:t>
      </w:r>
      <w:r>
        <w:t xml:space="preserve">. </w:t>
      </w:r>
    </w:p>
    <w:p w14:paraId="1AAA04FA" w14:textId="77777777" w:rsidR="002C3C41" w:rsidRDefault="002C3C41" w:rsidP="002C3C41">
      <w:pPr>
        <w:pStyle w:val="Heading3"/>
      </w:pPr>
      <w:bookmarkStart w:id="784" w:name="_Toc98924686"/>
      <w:bookmarkStart w:id="785" w:name="_Toc127006625"/>
      <w:bookmarkStart w:id="786" w:name="_Toc129350913"/>
      <w:r>
        <w:t>Base-case incremental cost-effectiveness analysis results</w:t>
      </w:r>
      <w:bookmarkEnd w:id="784"/>
      <w:bookmarkEnd w:id="785"/>
      <w:bookmarkEnd w:id="786"/>
    </w:p>
    <w:p w14:paraId="078DB90D" w14:textId="6818DBAE" w:rsidR="002C3C41" w:rsidRDefault="002C3C41" w:rsidP="002C3C41">
      <w:pPr>
        <w:pStyle w:val="Body"/>
      </w:pPr>
      <w:r>
        <w:t>The base case deterministic cost-</w:t>
      </w:r>
      <w:r w:rsidRPr="00373F0B">
        <w:t xml:space="preserve">effectiveness results for T-DXd </w:t>
      </w:r>
      <w:r w:rsidR="00A36612" w:rsidRPr="00373F0B">
        <w:t>(at the PAS price)</w:t>
      </w:r>
      <w:r w:rsidRPr="00373F0B">
        <w:t xml:space="preserve"> vs. </w:t>
      </w:r>
      <w:r w:rsidRPr="00C67C0A">
        <w:t>TPC</w:t>
      </w:r>
      <w:r w:rsidRPr="00373F0B">
        <w:t xml:space="preserve"> in the FAS are presented in </w:t>
      </w:r>
      <w:r w:rsidRPr="003C648C">
        <w:rPr>
          <w:b/>
          <w:bCs/>
        </w:rPr>
        <w:fldChar w:fldCharType="begin"/>
      </w:r>
      <w:r w:rsidRPr="003C648C">
        <w:rPr>
          <w:b/>
          <w:bCs/>
        </w:rPr>
        <w:instrText xml:space="preserve"> REF _Ref97121906 \h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8</w:t>
      </w:r>
      <w:r w:rsidRPr="003C648C">
        <w:rPr>
          <w:b/>
          <w:bCs/>
        </w:rPr>
        <w:fldChar w:fldCharType="end"/>
      </w:r>
      <w:r w:rsidRPr="00373F0B">
        <w:t xml:space="preserve">. The results demonstrate that, compared with </w:t>
      </w:r>
      <w:r w:rsidRPr="00C67C0A">
        <w:t>TPC</w:t>
      </w:r>
      <w:r w:rsidRPr="00373F0B">
        <w:t>, T-DXd</w:t>
      </w:r>
      <w:r w:rsidR="00030DA6">
        <w:t xml:space="preserve"> </w:t>
      </w:r>
      <w:r w:rsidRPr="00373F0B">
        <w:t>is associated with LY and</w:t>
      </w:r>
      <w:r>
        <w:t xml:space="preserve"> unadjusted</w:t>
      </w:r>
      <w:r w:rsidRPr="00373F0B">
        <w:t xml:space="preserve"> QALY gains of </w:t>
      </w:r>
      <w:r w:rsidR="00F77ABC" w:rsidRPr="00F77ABC">
        <w:rPr>
          <w:color w:val="000000"/>
          <w:highlight w:val="black"/>
        </w:rPr>
        <w:t>xxxx</w:t>
      </w:r>
      <w:r w:rsidRPr="00373F0B">
        <w:t xml:space="preserve"> and </w:t>
      </w:r>
      <w:r w:rsidR="00F77ABC" w:rsidRPr="00F77ABC">
        <w:rPr>
          <w:color w:val="000000"/>
          <w:highlight w:val="black"/>
        </w:rPr>
        <w:t>xxxx</w:t>
      </w:r>
      <w:r w:rsidRPr="00373F0B">
        <w:t xml:space="preserve">, respectively. This suggests a substantial improvement in survival and </w:t>
      </w:r>
      <w:r w:rsidR="00987921">
        <w:t>QoL</w:t>
      </w:r>
      <w:r w:rsidRPr="00373F0B">
        <w:t xml:space="preserve"> in the </w:t>
      </w:r>
      <w:r w:rsidRPr="00C67C0A">
        <w:t>u/</w:t>
      </w:r>
      <w:r w:rsidRPr="00373F0B">
        <w:t xml:space="preserve">mBC setting. This benefit is associated with incremental costs of </w:t>
      </w:r>
      <w:r w:rsidR="00F77ABC" w:rsidRPr="00F77ABC">
        <w:rPr>
          <w:color w:val="000000"/>
          <w:highlight w:val="black"/>
        </w:rPr>
        <w:t>xxxxxx</w:t>
      </w:r>
      <w:r w:rsidR="00523A23" w:rsidRPr="00373F0B">
        <w:t xml:space="preserve"> </w:t>
      </w:r>
      <w:r w:rsidRPr="00373F0B">
        <w:t xml:space="preserve">per patient over a lifetime </w:t>
      </w:r>
      <w:r w:rsidR="00C32762">
        <w:t>resulting in</w:t>
      </w:r>
      <w:r w:rsidRPr="00373F0B">
        <w:t xml:space="preserve"> an ICER of </w:t>
      </w:r>
      <w:r w:rsidR="00F77ABC" w:rsidRPr="00F77ABC">
        <w:rPr>
          <w:color w:val="000000"/>
          <w:highlight w:val="black"/>
        </w:rPr>
        <w:t>xxxxxxx</w:t>
      </w:r>
      <w:r w:rsidRPr="00373F0B">
        <w:t xml:space="preserve">. </w:t>
      </w:r>
      <w:bookmarkStart w:id="787" w:name="_Hlk129291721"/>
      <w:r w:rsidR="00391A96" w:rsidRPr="00E339E9">
        <w:t xml:space="preserve">The base case results for disaggregated costs </w:t>
      </w:r>
      <w:r w:rsidR="00391A96">
        <w:t>by treatment arm</w:t>
      </w:r>
      <w:r w:rsidR="00391A96" w:rsidRPr="00E339E9">
        <w:t xml:space="preserve"> are </w:t>
      </w:r>
      <w:r w:rsidR="00391A96">
        <w:t xml:space="preserve">presented in </w:t>
      </w:r>
      <w:r w:rsidR="00391A96" w:rsidRPr="003C648C">
        <w:rPr>
          <w:b/>
          <w:bCs/>
        </w:rPr>
        <w:t>Table</w:t>
      </w:r>
      <w:r w:rsidR="0098272B">
        <w:rPr>
          <w:b/>
          <w:bCs/>
        </w:rPr>
        <w:t>s 56</w:t>
      </w:r>
      <w:r w:rsidR="00C95768">
        <w:rPr>
          <w:b/>
          <w:bCs/>
        </w:rPr>
        <w:t>–</w:t>
      </w:r>
      <w:r w:rsidR="0098272B">
        <w:rPr>
          <w:b/>
          <w:bCs/>
        </w:rPr>
        <w:t>58</w:t>
      </w:r>
      <w:r w:rsidR="00391A96">
        <w:t xml:space="preserve"> in </w:t>
      </w:r>
      <w:r w:rsidR="00391A96" w:rsidRPr="003C648C">
        <w:rPr>
          <w:b/>
          <w:bCs/>
        </w:rPr>
        <w:t xml:space="preserve">Appendix </w:t>
      </w:r>
      <w:r w:rsidR="00391A96">
        <w:rPr>
          <w:b/>
          <w:bCs/>
        </w:rPr>
        <w:t>J</w:t>
      </w:r>
      <w:r w:rsidR="00743F16">
        <w:rPr>
          <w:b/>
          <w:bCs/>
        </w:rPr>
        <w:t>.</w:t>
      </w:r>
      <w:bookmarkEnd w:id="787"/>
      <w:r w:rsidR="0014219C">
        <w:rPr>
          <w:b/>
          <w:bCs/>
        </w:rPr>
        <w:t xml:space="preserve"> </w:t>
      </w:r>
      <w:r w:rsidRPr="003C648C">
        <w:rPr>
          <w:b/>
          <w:bCs/>
        </w:rPr>
        <w:fldChar w:fldCharType="begin"/>
      </w:r>
      <w:r w:rsidRPr="003C648C">
        <w:rPr>
          <w:b/>
          <w:bCs/>
        </w:rPr>
        <w:instrText xml:space="preserve"> REF _Ref98924881 \h  \* MERGEFORMAT </w:instrText>
      </w:r>
      <w:r w:rsidRPr="003C648C">
        <w:rPr>
          <w:b/>
          <w:bCs/>
        </w:rPr>
      </w:r>
      <w:r w:rsidRPr="003C648C">
        <w:rPr>
          <w:b/>
          <w:bCs/>
        </w:rPr>
        <w:fldChar w:fldCharType="separate"/>
      </w:r>
      <w:r w:rsidR="00145F42" w:rsidRPr="00145F42">
        <w:rPr>
          <w:b/>
          <w:bCs/>
        </w:rPr>
        <w:t xml:space="preserve">Table </w:t>
      </w:r>
      <w:r w:rsidR="00145F42" w:rsidRPr="00145F42">
        <w:rPr>
          <w:b/>
          <w:bCs/>
          <w:noProof/>
        </w:rPr>
        <w:t>69</w:t>
      </w:r>
      <w:r w:rsidRPr="003C648C">
        <w:rPr>
          <w:b/>
          <w:bCs/>
        </w:rPr>
        <w:fldChar w:fldCharType="end"/>
      </w:r>
      <w:r w:rsidRPr="00373F0B">
        <w:t xml:space="preserve"> presents the net-health benefit (NHB) at the £30,000/QALY WTP threshold. </w:t>
      </w:r>
      <w:r w:rsidR="00F50AC6" w:rsidRPr="00373F0B">
        <w:t xml:space="preserve">Results demonstrate that at a WTP threshold of £30,000/QALY when </w:t>
      </w:r>
      <w:r w:rsidR="005D01CD">
        <w:t>no</w:t>
      </w:r>
      <w:r w:rsidR="00F50AC6">
        <w:t xml:space="preserve"> </w:t>
      </w:r>
      <w:r w:rsidR="00F50AC6" w:rsidRPr="00373F0B">
        <w:t>severity modifier</w:t>
      </w:r>
      <w:r w:rsidR="005D01CD">
        <w:t xml:space="preserve"> is applied</w:t>
      </w:r>
      <w:r w:rsidR="00F50AC6" w:rsidRPr="00373F0B">
        <w:t xml:space="preserve">, the NHB is </w:t>
      </w:r>
      <w:r w:rsidR="00F77ABC" w:rsidRPr="00F77ABC">
        <w:rPr>
          <w:color w:val="000000"/>
          <w:highlight w:val="black"/>
        </w:rPr>
        <w:t>xxxxxxxxxxxxxx</w:t>
      </w:r>
      <w:r w:rsidR="00F50AC6" w:rsidRPr="00373F0B">
        <w:t xml:space="preserve">.  </w:t>
      </w:r>
    </w:p>
    <w:p w14:paraId="15AF704A" w14:textId="5B080876" w:rsidR="0035195F" w:rsidRPr="00373F0B" w:rsidRDefault="0035195F" w:rsidP="002C3C41">
      <w:pPr>
        <w:pStyle w:val="Body"/>
      </w:pPr>
      <w:r w:rsidRPr="007D6A0B">
        <w:t>With the 1.</w:t>
      </w:r>
      <w:r w:rsidRPr="003C648C">
        <w:t>2</w:t>
      </w:r>
      <w:r w:rsidRPr="007D6A0B">
        <w:t>x severity modifier applied, T-DXd</w:t>
      </w:r>
      <w:r w:rsidR="00030DA6">
        <w:t xml:space="preserve"> </w:t>
      </w:r>
      <w:r w:rsidR="00030DA6" w:rsidRPr="00373F0B">
        <w:t>(at the PAS price)</w:t>
      </w:r>
      <w:r w:rsidRPr="007D6A0B">
        <w:t xml:space="preserve"> is associated with LY and adjusted QALY gains of </w:t>
      </w:r>
      <w:r w:rsidR="00F77ABC" w:rsidRPr="00F77ABC">
        <w:rPr>
          <w:color w:val="000000"/>
          <w:highlight w:val="black"/>
        </w:rPr>
        <w:t>xxxx</w:t>
      </w:r>
      <w:r w:rsidRPr="007D6A0B">
        <w:t xml:space="preserve"> and </w:t>
      </w:r>
      <w:r w:rsidR="00F77ABC" w:rsidRPr="00F77ABC">
        <w:rPr>
          <w:color w:val="000000"/>
          <w:highlight w:val="black"/>
        </w:rPr>
        <w:t>xxxx</w:t>
      </w:r>
      <w:r w:rsidRPr="007D6A0B">
        <w:t xml:space="preserve">, respectively, resulting in an ICER of </w:t>
      </w:r>
      <w:r w:rsidR="00F77ABC" w:rsidRPr="00F77ABC">
        <w:rPr>
          <w:color w:val="000000"/>
          <w:highlight w:val="black"/>
        </w:rPr>
        <w:t>xxxxxxx</w:t>
      </w:r>
      <w:r w:rsidRPr="00F710CB">
        <w:t xml:space="preserve"> </w:t>
      </w:r>
      <w:r w:rsidRPr="003C648C">
        <w:t>(</w:t>
      </w:r>
      <w:r w:rsidRPr="003C648C">
        <w:rPr>
          <w:b/>
        </w:rPr>
        <w:t xml:space="preserve">Appendix </w:t>
      </w:r>
      <w:r w:rsidR="00F06AB7">
        <w:rPr>
          <w:b/>
        </w:rPr>
        <w:t>P</w:t>
      </w:r>
      <w:r w:rsidRPr="003C648C">
        <w:t>). With the 1.7x severity modifier applied, T-DXd</w:t>
      </w:r>
      <w:r w:rsidR="00030DA6">
        <w:t xml:space="preserve"> </w:t>
      </w:r>
      <w:r w:rsidR="00030DA6" w:rsidRPr="00373F0B">
        <w:t>(at the PAS price)</w:t>
      </w:r>
      <w:r w:rsidRPr="003C648C">
        <w:t xml:space="preserve"> is associated with LY and adjusted QALY gains of </w:t>
      </w:r>
      <w:r w:rsidR="00F77ABC" w:rsidRPr="00F77ABC">
        <w:rPr>
          <w:color w:val="000000"/>
          <w:highlight w:val="black"/>
        </w:rPr>
        <w:t>xxxx</w:t>
      </w:r>
      <w:r w:rsidRPr="003C648C">
        <w:t xml:space="preserve"> and </w:t>
      </w:r>
      <w:r w:rsidR="00F77ABC" w:rsidRPr="00F77ABC">
        <w:rPr>
          <w:color w:val="000000"/>
          <w:highlight w:val="black"/>
        </w:rPr>
        <w:t>xxxx</w:t>
      </w:r>
      <w:r w:rsidRPr="003C648C">
        <w:t xml:space="preserve">, respectively, resulting in an ICER of </w:t>
      </w:r>
      <w:r w:rsidR="00F77ABC" w:rsidRPr="00F77ABC">
        <w:rPr>
          <w:color w:val="000000"/>
          <w:highlight w:val="black"/>
        </w:rPr>
        <w:t>xxxxxxx</w:t>
      </w:r>
      <w:r w:rsidRPr="00F710CB">
        <w:t xml:space="preserve"> </w:t>
      </w:r>
      <w:r w:rsidRPr="003C648C">
        <w:t>(</w:t>
      </w:r>
      <w:r w:rsidRPr="003C648C">
        <w:rPr>
          <w:b/>
        </w:rPr>
        <w:t xml:space="preserve">Appendix </w:t>
      </w:r>
      <w:r w:rsidR="00F06AB7">
        <w:rPr>
          <w:b/>
        </w:rPr>
        <w:t>P</w:t>
      </w:r>
      <w:r w:rsidRPr="003C648C">
        <w:t>).</w:t>
      </w:r>
      <w:r>
        <w:rPr>
          <w:u w:val="single"/>
        </w:rPr>
        <w:t xml:space="preserve"> </w:t>
      </w:r>
    </w:p>
    <w:p w14:paraId="30C99D84" w14:textId="5C4C4E65" w:rsidR="002C3C41" w:rsidRPr="00373F0B" w:rsidRDefault="002C3C41" w:rsidP="002C3C41">
      <w:pPr>
        <w:pStyle w:val="Caption"/>
      </w:pPr>
      <w:bookmarkStart w:id="788" w:name="_Ref97121906"/>
      <w:bookmarkStart w:id="789" w:name="_Toc98924774"/>
      <w:bookmarkStart w:id="790" w:name="_Toc127006697"/>
      <w:bookmarkStart w:id="791" w:name="_Toc129351043"/>
      <w:r w:rsidRPr="00373F0B">
        <w:t xml:space="preserve">Table </w:t>
      </w:r>
      <w:r w:rsidRPr="00373F0B">
        <w:fldChar w:fldCharType="begin"/>
      </w:r>
      <w:r w:rsidRPr="00373F0B">
        <w:instrText>SEQ Table \* ARABIC</w:instrText>
      </w:r>
      <w:r w:rsidRPr="00373F0B">
        <w:fldChar w:fldCharType="separate"/>
      </w:r>
      <w:r w:rsidR="00145F42">
        <w:rPr>
          <w:noProof/>
        </w:rPr>
        <w:t>68</w:t>
      </w:r>
      <w:r w:rsidRPr="00373F0B">
        <w:fldChar w:fldCharType="end"/>
      </w:r>
      <w:bookmarkEnd w:id="788"/>
      <w:r w:rsidRPr="00373F0B">
        <w:t>: Base</w:t>
      </w:r>
      <w:r>
        <w:t xml:space="preserve"> </w:t>
      </w:r>
      <w:r w:rsidRPr="00373F0B">
        <w:t xml:space="preserve">case </w:t>
      </w:r>
      <w:r w:rsidR="00AE6B69">
        <w:t>deterministic</w:t>
      </w:r>
      <w:r w:rsidRPr="00373F0B">
        <w:t xml:space="preserve"> results</w:t>
      </w:r>
      <w:bookmarkEnd w:id="789"/>
      <w:r w:rsidRPr="00373F0B">
        <w:t xml:space="preserve"> </w:t>
      </w:r>
      <w:r w:rsidR="00A52CC1">
        <w:t xml:space="preserve">in </w:t>
      </w:r>
      <w:r>
        <w:t>the FAS population</w:t>
      </w:r>
      <w:bookmarkEnd w:id="790"/>
      <w:r w:rsidR="00C51353">
        <w:t xml:space="preserve"> </w:t>
      </w:r>
      <w:r w:rsidR="00C51353" w:rsidRPr="007D6A0B">
        <w:t>(</w:t>
      </w:r>
      <w:r w:rsidR="00A52CC1">
        <w:t xml:space="preserve">T-DXd PAS price; </w:t>
      </w:r>
      <w:r w:rsidR="00C51353" w:rsidRPr="007D6A0B">
        <w:t>no severity modifier)</w:t>
      </w:r>
      <w:bookmarkEnd w:id="791"/>
    </w:p>
    <w:tbl>
      <w:tblPr>
        <w:tblStyle w:val="Generaltable"/>
        <w:tblW w:w="5000" w:type="pct"/>
        <w:tblLayout w:type="fixed"/>
        <w:tblLook w:val="04A0" w:firstRow="1" w:lastRow="0" w:firstColumn="1" w:lastColumn="0" w:noHBand="0" w:noVBand="1"/>
      </w:tblPr>
      <w:tblGrid>
        <w:gridCol w:w="1743"/>
        <w:gridCol w:w="1743"/>
        <w:gridCol w:w="1743"/>
        <w:gridCol w:w="1743"/>
        <w:gridCol w:w="1744"/>
        <w:gridCol w:w="1744"/>
        <w:gridCol w:w="1744"/>
        <w:gridCol w:w="1744"/>
      </w:tblGrid>
      <w:tr w:rsidR="002C3C41" w:rsidRPr="0040273F" w14:paraId="59EB6313" w14:textId="77777777" w:rsidTr="003C648C">
        <w:trPr>
          <w:cnfStyle w:val="100000000000" w:firstRow="1" w:lastRow="0" w:firstColumn="0" w:lastColumn="0" w:oddVBand="0" w:evenVBand="0" w:oddHBand="0" w:evenHBand="0" w:firstRowFirstColumn="0" w:firstRowLastColumn="0" w:lastRowFirstColumn="0" w:lastRowLastColumn="0"/>
        </w:trPr>
        <w:tc>
          <w:tcPr>
            <w:tcW w:w="625" w:type="pct"/>
          </w:tcPr>
          <w:p w14:paraId="41AC8B79" w14:textId="77777777" w:rsidR="002C3C41" w:rsidRPr="00373F0B" w:rsidRDefault="002C3C41">
            <w:pPr>
              <w:pStyle w:val="Tableheading"/>
            </w:pPr>
            <w:r w:rsidRPr="00373F0B">
              <w:t>Technologies</w:t>
            </w:r>
          </w:p>
        </w:tc>
        <w:tc>
          <w:tcPr>
            <w:tcW w:w="625" w:type="pct"/>
          </w:tcPr>
          <w:p w14:paraId="136F757B" w14:textId="77777777" w:rsidR="002C3C41" w:rsidRPr="00373F0B" w:rsidRDefault="002C3C41">
            <w:pPr>
              <w:pStyle w:val="Tableheading"/>
            </w:pPr>
            <w:r w:rsidRPr="00373F0B">
              <w:t>Total costs (£)</w:t>
            </w:r>
          </w:p>
        </w:tc>
        <w:tc>
          <w:tcPr>
            <w:tcW w:w="625" w:type="pct"/>
          </w:tcPr>
          <w:p w14:paraId="35FA9EF7" w14:textId="77777777" w:rsidR="002C3C41" w:rsidRPr="00373F0B" w:rsidRDefault="002C3C41">
            <w:pPr>
              <w:pStyle w:val="Tableheading"/>
            </w:pPr>
            <w:r w:rsidRPr="00373F0B">
              <w:t>Total LYG</w:t>
            </w:r>
          </w:p>
        </w:tc>
        <w:tc>
          <w:tcPr>
            <w:tcW w:w="625" w:type="pct"/>
          </w:tcPr>
          <w:p w14:paraId="6AB134CE" w14:textId="77777777" w:rsidR="002C3C41" w:rsidRPr="00373F0B" w:rsidRDefault="002C3C41">
            <w:pPr>
              <w:pStyle w:val="Tableheading"/>
            </w:pPr>
            <w:r w:rsidRPr="00373F0B">
              <w:t>Total QALYs</w:t>
            </w:r>
          </w:p>
        </w:tc>
        <w:tc>
          <w:tcPr>
            <w:tcW w:w="625" w:type="pct"/>
          </w:tcPr>
          <w:p w14:paraId="2B43C331" w14:textId="77777777" w:rsidR="002C3C41" w:rsidRPr="00373F0B" w:rsidRDefault="002C3C41">
            <w:pPr>
              <w:pStyle w:val="Tableheading"/>
            </w:pPr>
            <w:r w:rsidRPr="00373F0B">
              <w:t>Incremental costs (£)</w:t>
            </w:r>
          </w:p>
        </w:tc>
        <w:tc>
          <w:tcPr>
            <w:tcW w:w="625" w:type="pct"/>
          </w:tcPr>
          <w:p w14:paraId="61A3E80B" w14:textId="77777777" w:rsidR="002C3C41" w:rsidRPr="00373F0B" w:rsidRDefault="002C3C41">
            <w:pPr>
              <w:pStyle w:val="Tableheading"/>
            </w:pPr>
            <w:r w:rsidRPr="00373F0B">
              <w:t>Incremental LYG</w:t>
            </w:r>
          </w:p>
        </w:tc>
        <w:tc>
          <w:tcPr>
            <w:tcW w:w="625" w:type="pct"/>
          </w:tcPr>
          <w:p w14:paraId="6809E581" w14:textId="1C592FFC" w:rsidR="002C3C41" w:rsidRPr="007D6A0B" w:rsidRDefault="002C3C41">
            <w:pPr>
              <w:pStyle w:val="Tableheading"/>
            </w:pPr>
            <w:r w:rsidRPr="007D6A0B">
              <w:t>Incremental QALYs</w:t>
            </w:r>
          </w:p>
        </w:tc>
        <w:tc>
          <w:tcPr>
            <w:tcW w:w="625" w:type="pct"/>
          </w:tcPr>
          <w:p w14:paraId="19A13E9A" w14:textId="749325DE" w:rsidR="002C3C41" w:rsidRPr="007D6A0B" w:rsidRDefault="002C3C41">
            <w:pPr>
              <w:pStyle w:val="Tableheading"/>
              <w:rPr>
                <w:lang w:val="fr-FR"/>
              </w:rPr>
            </w:pPr>
            <w:r w:rsidRPr="006831BF">
              <w:rPr>
                <w:b w:val="0"/>
                <w:lang w:val="fr-FR"/>
              </w:rPr>
              <w:t>ICER</w:t>
            </w:r>
          </w:p>
        </w:tc>
      </w:tr>
      <w:tr w:rsidR="00CF5FAC" w:rsidRPr="00373F0B" w14:paraId="37C117CE" w14:textId="77777777" w:rsidTr="003C648C">
        <w:tc>
          <w:tcPr>
            <w:tcW w:w="625" w:type="pct"/>
            <w:tcBorders>
              <w:bottom w:val="single" w:sz="4" w:space="0" w:color="auto"/>
            </w:tcBorders>
          </w:tcPr>
          <w:p w14:paraId="3644B488" w14:textId="77777777" w:rsidR="00CF5FAC" w:rsidRPr="00373F0B" w:rsidRDefault="00CF5FAC" w:rsidP="00CF5FAC">
            <w:pPr>
              <w:pStyle w:val="Tablebody"/>
            </w:pPr>
            <w:r w:rsidRPr="00373F0B">
              <w:t>TPC</w:t>
            </w:r>
          </w:p>
        </w:tc>
        <w:tc>
          <w:tcPr>
            <w:tcW w:w="625" w:type="pct"/>
            <w:tcBorders>
              <w:bottom w:val="single" w:sz="4" w:space="0" w:color="auto"/>
            </w:tcBorders>
          </w:tcPr>
          <w:p w14:paraId="04CE9D14" w14:textId="5E40AEEE" w:rsidR="00CF5FAC" w:rsidRPr="00F77ABC" w:rsidRDefault="00F77ABC" w:rsidP="00CF5FAC">
            <w:pPr>
              <w:pStyle w:val="NICETabletext"/>
              <w:rPr>
                <w:color w:val="000000"/>
                <w:highlight w:val="black"/>
              </w:rPr>
            </w:pPr>
            <w:r w:rsidRPr="00F77ABC">
              <w:rPr>
                <w:color w:val="000000"/>
                <w:highlight w:val="black"/>
              </w:rPr>
              <w:t>xxxxxxx</w:t>
            </w:r>
          </w:p>
        </w:tc>
        <w:tc>
          <w:tcPr>
            <w:tcW w:w="625" w:type="pct"/>
            <w:tcBorders>
              <w:bottom w:val="single" w:sz="4" w:space="0" w:color="auto"/>
            </w:tcBorders>
          </w:tcPr>
          <w:p w14:paraId="056CA950" w14:textId="4629A421"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34A81983" w14:textId="48767810"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2FE779F4" w14:textId="0B29161B" w:rsidR="00CF5FAC" w:rsidRPr="00CF5FAC" w:rsidRDefault="00CF5FAC" w:rsidP="00CF5FAC">
            <w:pPr>
              <w:pStyle w:val="NICETabletext"/>
            </w:pPr>
            <w:r w:rsidRPr="00CF5FAC">
              <w:t>-</w:t>
            </w:r>
          </w:p>
        </w:tc>
        <w:tc>
          <w:tcPr>
            <w:tcW w:w="625" w:type="pct"/>
            <w:tcBorders>
              <w:bottom w:val="single" w:sz="4" w:space="0" w:color="auto"/>
            </w:tcBorders>
          </w:tcPr>
          <w:p w14:paraId="5E3E446E" w14:textId="4241CA66" w:rsidR="00CF5FAC" w:rsidRPr="00CF5FAC" w:rsidRDefault="00CF5FAC" w:rsidP="00CF5FAC">
            <w:pPr>
              <w:pStyle w:val="NICETabletext"/>
            </w:pPr>
            <w:r w:rsidRPr="00CF5FAC">
              <w:t>-</w:t>
            </w:r>
          </w:p>
        </w:tc>
        <w:tc>
          <w:tcPr>
            <w:tcW w:w="625" w:type="pct"/>
            <w:tcBorders>
              <w:bottom w:val="single" w:sz="4" w:space="0" w:color="auto"/>
            </w:tcBorders>
          </w:tcPr>
          <w:p w14:paraId="15D4120C" w14:textId="70FE748F" w:rsidR="00CF5FAC" w:rsidRPr="00CF5FAC" w:rsidRDefault="00CF5FAC" w:rsidP="00CF5FAC">
            <w:pPr>
              <w:pStyle w:val="NICETabletext"/>
            </w:pPr>
            <w:r w:rsidRPr="00CF5FAC">
              <w:t>-</w:t>
            </w:r>
          </w:p>
        </w:tc>
        <w:tc>
          <w:tcPr>
            <w:tcW w:w="625" w:type="pct"/>
            <w:tcBorders>
              <w:bottom w:val="single" w:sz="4" w:space="0" w:color="auto"/>
            </w:tcBorders>
          </w:tcPr>
          <w:p w14:paraId="03C500EC" w14:textId="6CCA730E" w:rsidR="00CF5FAC" w:rsidRPr="003C648C" w:rsidRDefault="00CF5FAC" w:rsidP="00CF5FAC">
            <w:pPr>
              <w:pStyle w:val="NICETabletext"/>
            </w:pPr>
            <w:r w:rsidRPr="00CF5FAC">
              <w:t>-</w:t>
            </w:r>
          </w:p>
        </w:tc>
      </w:tr>
      <w:tr w:rsidR="00CF5FAC" w:rsidRPr="00373F0B" w14:paraId="0F94B64A" w14:textId="77777777" w:rsidTr="003C648C">
        <w:tc>
          <w:tcPr>
            <w:tcW w:w="625" w:type="pct"/>
            <w:tcBorders>
              <w:bottom w:val="single" w:sz="4" w:space="0" w:color="auto"/>
            </w:tcBorders>
          </w:tcPr>
          <w:p w14:paraId="05BB0AEA" w14:textId="77777777" w:rsidR="00CF5FAC" w:rsidRPr="00373F0B" w:rsidRDefault="00CF5FAC" w:rsidP="00CF5FAC">
            <w:pPr>
              <w:pStyle w:val="Tablebody"/>
            </w:pPr>
            <w:r w:rsidRPr="00373F0B">
              <w:t>T-DXd</w:t>
            </w:r>
          </w:p>
        </w:tc>
        <w:tc>
          <w:tcPr>
            <w:tcW w:w="625" w:type="pct"/>
            <w:tcBorders>
              <w:bottom w:val="single" w:sz="4" w:space="0" w:color="auto"/>
            </w:tcBorders>
          </w:tcPr>
          <w:p w14:paraId="739E54A6" w14:textId="16FC2F76" w:rsidR="00CF5FAC" w:rsidRPr="00F77ABC" w:rsidRDefault="00F77ABC" w:rsidP="00CF5FAC">
            <w:pPr>
              <w:pStyle w:val="NICETabletext"/>
              <w:rPr>
                <w:color w:val="000000"/>
                <w:highlight w:val="black"/>
              </w:rPr>
            </w:pPr>
            <w:r w:rsidRPr="00F77ABC">
              <w:rPr>
                <w:color w:val="000000"/>
                <w:highlight w:val="black"/>
              </w:rPr>
              <w:t>xxxxxxx</w:t>
            </w:r>
          </w:p>
        </w:tc>
        <w:tc>
          <w:tcPr>
            <w:tcW w:w="625" w:type="pct"/>
            <w:tcBorders>
              <w:bottom w:val="single" w:sz="4" w:space="0" w:color="auto"/>
            </w:tcBorders>
          </w:tcPr>
          <w:p w14:paraId="1C225380" w14:textId="47CA4FF2"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6BEA1E41" w14:textId="70C815CD"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0F978BC4" w14:textId="64ECAADF" w:rsidR="00CF5FAC" w:rsidRPr="00F77ABC" w:rsidRDefault="00F77ABC" w:rsidP="00CF5FAC">
            <w:pPr>
              <w:pStyle w:val="NICETabletext"/>
              <w:rPr>
                <w:color w:val="000000"/>
                <w:highlight w:val="black"/>
              </w:rPr>
            </w:pPr>
            <w:r w:rsidRPr="00F77ABC">
              <w:rPr>
                <w:color w:val="000000"/>
                <w:highlight w:val="black"/>
              </w:rPr>
              <w:t>xxxxxxx</w:t>
            </w:r>
          </w:p>
        </w:tc>
        <w:tc>
          <w:tcPr>
            <w:tcW w:w="625" w:type="pct"/>
            <w:tcBorders>
              <w:bottom w:val="single" w:sz="4" w:space="0" w:color="auto"/>
            </w:tcBorders>
          </w:tcPr>
          <w:p w14:paraId="43D9A443" w14:textId="29502960"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0F7F71D0" w14:textId="2F5ED260" w:rsidR="00CF5FAC" w:rsidRPr="00F77ABC" w:rsidRDefault="00F77ABC" w:rsidP="00CF5FAC">
            <w:pPr>
              <w:pStyle w:val="NICETabletext"/>
              <w:rPr>
                <w:color w:val="000000"/>
                <w:highlight w:val="black"/>
              </w:rPr>
            </w:pPr>
            <w:r w:rsidRPr="00F77ABC">
              <w:rPr>
                <w:color w:val="000000"/>
                <w:highlight w:val="black"/>
              </w:rPr>
              <w:t>xxxx</w:t>
            </w:r>
          </w:p>
        </w:tc>
        <w:tc>
          <w:tcPr>
            <w:tcW w:w="625" w:type="pct"/>
            <w:tcBorders>
              <w:bottom w:val="single" w:sz="4" w:space="0" w:color="auto"/>
            </w:tcBorders>
          </w:tcPr>
          <w:p w14:paraId="273DF961" w14:textId="5EA02C98" w:rsidR="00CF5FAC" w:rsidRPr="00F77ABC" w:rsidRDefault="00F77ABC" w:rsidP="00CF5FAC">
            <w:pPr>
              <w:pStyle w:val="NICETabletext"/>
              <w:rPr>
                <w:color w:val="000000"/>
                <w:highlight w:val="black"/>
              </w:rPr>
            </w:pPr>
            <w:r w:rsidRPr="00F77ABC">
              <w:rPr>
                <w:color w:val="000000"/>
                <w:highlight w:val="black"/>
              </w:rPr>
              <w:t>xxxxxxx</w:t>
            </w:r>
          </w:p>
        </w:tc>
      </w:tr>
    </w:tbl>
    <w:p w14:paraId="5721E343" w14:textId="5A43A1CC" w:rsidR="002C3C41" w:rsidRPr="00373F0B" w:rsidRDefault="002C3C41" w:rsidP="002C3C41">
      <w:pPr>
        <w:pStyle w:val="Footnotes"/>
      </w:pPr>
      <w:r w:rsidRPr="00373F0B">
        <w:t xml:space="preserve">Abbreviations: ICER, incremental cost-effectiveness ratio; LYG, life years gained; PAS, patient access scheme; QALYs, quality-adjusted life years; </w:t>
      </w:r>
      <w:r w:rsidRPr="00C67C0A">
        <w:t>T-DXd, trastuzumab deruxtecan; TPC, treatment of physician’s choice.</w:t>
      </w:r>
    </w:p>
    <w:p w14:paraId="4A186BE3" w14:textId="7AB19B58" w:rsidR="002C3C41" w:rsidRPr="00373F0B" w:rsidRDefault="002C3C41" w:rsidP="003664EB">
      <w:pPr>
        <w:pStyle w:val="Caption"/>
      </w:pPr>
      <w:bookmarkStart w:id="792" w:name="_Ref98924881"/>
      <w:bookmarkStart w:id="793" w:name="_Toc98924775"/>
      <w:bookmarkStart w:id="794" w:name="_Toc127006698"/>
      <w:bookmarkStart w:id="795" w:name="_Toc129351044"/>
      <w:r w:rsidRPr="00373F0B">
        <w:lastRenderedPageBreak/>
        <w:t xml:space="preserve">Table </w:t>
      </w:r>
      <w:r w:rsidRPr="00373F0B">
        <w:fldChar w:fldCharType="begin"/>
      </w:r>
      <w:r w:rsidRPr="00373F0B">
        <w:instrText>SEQ Table \* ARABIC</w:instrText>
      </w:r>
      <w:r w:rsidRPr="00373F0B">
        <w:fldChar w:fldCharType="separate"/>
      </w:r>
      <w:r w:rsidR="00145F42">
        <w:rPr>
          <w:noProof/>
        </w:rPr>
        <w:t>69</w:t>
      </w:r>
      <w:r w:rsidRPr="00373F0B">
        <w:fldChar w:fldCharType="end"/>
      </w:r>
      <w:bookmarkEnd w:id="792"/>
      <w:r w:rsidRPr="00373F0B">
        <w:t>: Net health benefit</w:t>
      </w:r>
      <w:bookmarkEnd w:id="793"/>
      <w:r w:rsidRPr="00373F0B">
        <w:t xml:space="preserve"> (</w:t>
      </w:r>
      <w:r w:rsidR="00030DA6" w:rsidRPr="00373F0B">
        <w:t>at the PAS price</w:t>
      </w:r>
      <w:r w:rsidR="001D3ADC">
        <w:t>, no severity modifier</w:t>
      </w:r>
      <w:r w:rsidRPr="00373F0B">
        <w:t>)</w:t>
      </w:r>
      <w:bookmarkEnd w:id="794"/>
      <w:bookmarkEnd w:id="795"/>
    </w:p>
    <w:tbl>
      <w:tblPr>
        <w:tblStyle w:val="Generaltable"/>
        <w:tblW w:w="4986" w:type="pct"/>
        <w:tblLayout w:type="fixed"/>
        <w:tblLook w:val="04A0" w:firstRow="1" w:lastRow="0" w:firstColumn="1" w:lastColumn="0" w:noHBand="0" w:noVBand="1"/>
      </w:tblPr>
      <w:tblGrid>
        <w:gridCol w:w="2565"/>
        <w:gridCol w:w="2270"/>
        <w:gridCol w:w="2270"/>
        <w:gridCol w:w="2270"/>
        <w:gridCol w:w="2270"/>
        <w:gridCol w:w="2264"/>
      </w:tblGrid>
      <w:tr w:rsidR="004F29A2" w:rsidRPr="00373F0B" w14:paraId="6C6AB2A1" w14:textId="77777777" w:rsidTr="00F710CB">
        <w:trPr>
          <w:cnfStyle w:val="100000000000" w:firstRow="1" w:lastRow="0" w:firstColumn="0" w:lastColumn="0" w:oddVBand="0" w:evenVBand="0" w:oddHBand="0" w:evenHBand="0" w:firstRowFirstColumn="0" w:firstRowLastColumn="0" w:lastRowFirstColumn="0" w:lastRowLastColumn="0"/>
          <w:trHeight w:val="570"/>
        </w:trPr>
        <w:tc>
          <w:tcPr>
            <w:tcW w:w="0" w:type="pct"/>
            <w:vAlign w:val="center"/>
          </w:tcPr>
          <w:p w14:paraId="25EFC88C" w14:textId="77777777" w:rsidR="004F29A2" w:rsidRPr="00373F0B" w:rsidRDefault="004F29A2" w:rsidP="003664EB">
            <w:pPr>
              <w:pStyle w:val="Tableheading"/>
              <w:keepNext/>
            </w:pPr>
            <w:r w:rsidRPr="00373F0B">
              <w:t>Technologies</w:t>
            </w:r>
          </w:p>
        </w:tc>
        <w:tc>
          <w:tcPr>
            <w:tcW w:w="0" w:type="pct"/>
            <w:vAlign w:val="center"/>
          </w:tcPr>
          <w:p w14:paraId="7AED579B" w14:textId="77777777" w:rsidR="004F29A2" w:rsidRPr="00373F0B" w:rsidRDefault="004F29A2" w:rsidP="003664EB">
            <w:pPr>
              <w:pStyle w:val="Tableheading"/>
              <w:keepNext/>
            </w:pPr>
            <w:r w:rsidRPr="00373F0B">
              <w:t>Total costs (£)</w:t>
            </w:r>
          </w:p>
        </w:tc>
        <w:tc>
          <w:tcPr>
            <w:tcW w:w="0" w:type="pct"/>
            <w:vAlign w:val="center"/>
          </w:tcPr>
          <w:p w14:paraId="7E46D0B6" w14:textId="77777777" w:rsidR="004F29A2" w:rsidRPr="00373F0B" w:rsidRDefault="004F29A2" w:rsidP="003664EB">
            <w:pPr>
              <w:pStyle w:val="Tableheading"/>
              <w:keepNext/>
            </w:pPr>
            <w:r w:rsidRPr="00373F0B">
              <w:t>Total QALYs</w:t>
            </w:r>
          </w:p>
        </w:tc>
        <w:tc>
          <w:tcPr>
            <w:tcW w:w="0" w:type="pct"/>
            <w:vAlign w:val="center"/>
          </w:tcPr>
          <w:p w14:paraId="7DC1DC9C" w14:textId="77777777" w:rsidR="004F29A2" w:rsidRPr="00373F0B" w:rsidRDefault="004F29A2" w:rsidP="00F710CB">
            <w:pPr>
              <w:pStyle w:val="Tableheading"/>
              <w:keepNext/>
            </w:pPr>
            <w:r w:rsidRPr="00373F0B">
              <w:t>Incremental costs (£)</w:t>
            </w:r>
          </w:p>
        </w:tc>
        <w:tc>
          <w:tcPr>
            <w:tcW w:w="0" w:type="pct"/>
            <w:vAlign w:val="center"/>
          </w:tcPr>
          <w:p w14:paraId="11394EAD" w14:textId="4886BDB9" w:rsidR="004F29A2" w:rsidRPr="00373F0B" w:rsidRDefault="004F29A2" w:rsidP="003664EB">
            <w:pPr>
              <w:pStyle w:val="Tableheading"/>
              <w:keepNext/>
            </w:pPr>
            <w:r w:rsidRPr="00373F0B">
              <w:t>Incremental QALYs</w:t>
            </w:r>
          </w:p>
        </w:tc>
        <w:tc>
          <w:tcPr>
            <w:tcW w:w="0" w:type="pct"/>
            <w:vAlign w:val="center"/>
          </w:tcPr>
          <w:p w14:paraId="0A68AABC" w14:textId="79CDF6B5" w:rsidR="004F29A2" w:rsidRPr="00373F0B" w:rsidRDefault="004F29A2" w:rsidP="008C702B">
            <w:pPr>
              <w:pStyle w:val="Tableheading"/>
              <w:keepNext/>
            </w:pPr>
            <w:r w:rsidRPr="00373F0B">
              <w:t>NHB at £30,000</w:t>
            </w:r>
            <w:r w:rsidR="00524A7A">
              <w:t xml:space="preserve"> WTP threshold</w:t>
            </w:r>
          </w:p>
        </w:tc>
      </w:tr>
      <w:tr w:rsidR="004F29A2" w:rsidRPr="00373F0B" w14:paraId="322A4AC4" w14:textId="77777777" w:rsidTr="003C648C">
        <w:trPr>
          <w:trHeight w:val="315"/>
        </w:trPr>
        <w:tc>
          <w:tcPr>
            <w:tcW w:w="922" w:type="pct"/>
          </w:tcPr>
          <w:p w14:paraId="5453BD81" w14:textId="77777777" w:rsidR="004F29A2" w:rsidRPr="00373F0B" w:rsidRDefault="004F29A2" w:rsidP="00311D2A">
            <w:pPr>
              <w:pStyle w:val="Tablebody"/>
              <w:keepNext/>
            </w:pPr>
            <w:r w:rsidRPr="00373F0B">
              <w:t>TPC</w:t>
            </w:r>
          </w:p>
        </w:tc>
        <w:tc>
          <w:tcPr>
            <w:tcW w:w="816" w:type="pct"/>
          </w:tcPr>
          <w:p w14:paraId="2B99D0CF" w14:textId="248EF2CF" w:rsidR="004F29A2" w:rsidRPr="00F77ABC" w:rsidRDefault="00F77ABC" w:rsidP="00311D2A">
            <w:pPr>
              <w:pStyle w:val="NICETabletext"/>
              <w:rPr>
                <w:color w:val="000000"/>
                <w:highlight w:val="black"/>
              </w:rPr>
            </w:pPr>
            <w:r w:rsidRPr="00F77ABC">
              <w:rPr>
                <w:color w:val="000000"/>
                <w:highlight w:val="black"/>
              </w:rPr>
              <w:t>xxxxxxx</w:t>
            </w:r>
          </w:p>
        </w:tc>
        <w:tc>
          <w:tcPr>
            <w:tcW w:w="816" w:type="pct"/>
          </w:tcPr>
          <w:p w14:paraId="46EC71F6" w14:textId="44274289" w:rsidR="004F29A2" w:rsidRPr="00F77ABC" w:rsidRDefault="00F77ABC" w:rsidP="00311D2A">
            <w:pPr>
              <w:pStyle w:val="NICETabletext"/>
              <w:rPr>
                <w:color w:val="000000"/>
                <w:highlight w:val="black"/>
              </w:rPr>
            </w:pPr>
            <w:r w:rsidRPr="00F77ABC">
              <w:rPr>
                <w:color w:val="000000"/>
                <w:highlight w:val="black"/>
              </w:rPr>
              <w:t>xxxx</w:t>
            </w:r>
          </w:p>
        </w:tc>
        <w:tc>
          <w:tcPr>
            <w:tcW w:w="816" w:type="pct"/>
          </w:tcPr>
          <w:p w14:paraId="77DCBF42" w14:textId="77777777" w:rsidR="004F29A2" w:rsidRPr="0023754D" w:rsidRDefault="004F29A2" w:rsidP="00311D2A">
            <w:pPr>
              <w:pStyle w:val="NICETabletext"/>
            </w:pPr>
            <w:r w:rsidRPr="0023754D">
              <w:t>-</w:t>
            </w:r>
          </w:p>
        </w:tc>
        <w:tc>
          <w:tcPr>
            <w:tcW w:w="816" w:type="pct"/>
          </w:tcPr>
          <w:p w14:paraId="6AA23F75" w14:textId="77777777" w:rsidR="004F29A2" w:rsidRPr="0023754D" w:rsidRDefault="004F29A2" w:rsidP="00311D2A">
            <w:pPr>
              <w:pStyle w:val="NICETabletext"/>
            </w:pPr>
            <w:r w:rsidRPr="0023754D">
              <w:t>-</w:t>
            </w:r>
          </w:p>
        </w:tc>
        <w:tc>
          <w:tcPr>
            <w:tcW w:w="814" w:type="pct"/>
          </w:tcPr>
          <w:p w14:paraId="00C8CB42" w14:textId="77777777" w:rsidR="004F29A2" w:rsidRPr="0023754D" w:rsidRDefault="004F29A2" w:rsidP="00311D2A">
            <w:pPr>
              <w:pStyle w:val="NICETabletext"/>
            </w:pPr>
            <w:r w:rsidRPr="0023754D">
              <w:t>-</w:t>
            </w:r>
          </w:p>
        </w:tc>
      </w:tr>
      <w:tr w:rsidR="004F29A2" w:rsidRPr="00373F0B" w14:paraId="4247A290" w14:textId="77777777" w:rsidTr="003C648C">
        <w:trPr>
          <w:trHeight w:val="300"/>
        </w:trPr>
        <w:tc>
          <w:tcPr>
            <w:tcW w:w="922" w:type="pct"/>
          </w:tcPr>
          <w:p w14:paraId="1B8305FE" w14:textId="77777777" w:rsidR="004F29A2" w:rsidRPr="00373F0B" w:rsidRDefault="004F29A2" w:rsidP="00AE76B7">
            <w:pPr>
              <w:pStyle w:val="Tablebody"/>
              <w:keepNext/>
            </w:pPr>
            <w:r w:rsidRPr="00373F0B">
              <w:t>T-DXd</w:t>
            </w:r>
          </w:p>
        </w:tc>
        <w:tc>
          <w:tcPr>
            <w:tcW w:w="816" w:type="pct"/>
          </w:tcPr>
          <w:p w14:paraId="0C899683" w14:textId="25A4D374" w:rsidR="004F29A2" w:rsidRPr="00F77ABC" w:rsidRDefault="00F77ABC" w:rsidP="00AE76B7">
            <w:pPr>
              <w:pStyle w:val="NICETabletext"/>
              <w:rPr>
                <w:color w:val="000000"/>
                <w:highlight w:val="black"/>
              </w:rPr>
            </w:pPr>
            <w:r w:rsidRPr="00F77ABC">
              <w:rPr>
                <w:color w:val="000000"/>
                <w:highlight w:val="black"/>
              </w:rPr>
              <w:t>xxxxxxx</w:t>
            </w:r>
          </w:p>
        </w:tc>
        <w:tc>
          <w:tcPr>
            <w:tcW w:w="816" w:type="pct"/>
          </w:tcPr>
          <w:p w14:paraId="155FE863" w14:textId="17890943" w:rsidR="004F29A2" w:rsidRPr="00F77ABC" w:rsidRDefault="00F77ABC" w:rsidP="00AE76B7">
            <w:pPr>
              <w:pStyle w:val="NICETabletext"/>
              <w:rPr>
                <w:color w:val="000000"/>
                <w:highlight w:val="black"/>
              </w:rPr>
            </w:pPr>
            <w:r w:rsidRPr="00F77ABC">
              <w:rPr>
                <w:color w:val="000000"/>
                <w:highlight w:val="black"/>
              </w:rPr>
              <w:t>xxxx</w:t>
            </w:r>
          </w:p>
        </w:tc>
        <w:tc>
          <w:tcPr>
            <w:tcW w:w="816" w:type="pct"/>
          </w:tcPr>
          <w:p w14:paraId="1B62D00F" w14:textId="3282BD87" w:rsidR="004F29A2" w:rsidRPr="00F77ABC" w:rsidRDefault="00F77ABC" w:rsidP="00AE76B7">
            <w:pPr>
              <w:pStyle w:val="NICETabletext"/>
              <w:rPr>
                <w:color w:val="000000"/>
                <w:highlight w:val="black"/>
              </w:rPr>
            </w:pPr>
            <w:r w:rsidRPr="00F77ABC">
              <w:rPr>
                <w:color w:val="000000"/>
                <w:highlight w:val="black"/>
              </w:rPr>
              <w:t>xxxxxxx</w:t>
            </w:r>
          </w:p>
        </w:tc>
        <w:tc>
          <w:tcPr>
            <w:tcW w:w="816" w:type="pct"/>
          </w:tcPr>
          <w:p w14:paraId="38D4801E" w14:textId="0CA003B7" w:rsidR="004F29A2" w:rsidRPr="00F77ABC" w:rsidRDefault="00F77ABC" w:rsidP="00AE76B7">
            <w:pPr>
              <w:pStyle w:val="NICETabletext"/>
              <w:rPr>
                <w:color w:val="000000"/>
                <w:highlight w:val="black"/>
              </w:rPr>
            </w:pPr>
            <w:r w:rsidRPr="00F77ABC">
              <w:rPr>
                <w:color w:val="000000"/>
                <w:highlight w:val="black"/>
              </w:rPr>
              <w:t>xxxx</w:t>
            </w:r>
          </w:p>
        </w:tc>
        <w:tc>
          <w:tcPr>
            <w:tcW w:w="814" w:type="pct"/>
          </w:tcPr>
          <w:p w14:paraId="01DACF19" w14:textId="34387DB2" w:rsidR="004F29A2" w:rsidRPr="00F77ABC" w:rsidRDefault="00F77ABC" w:rsidP="00AE76B7">
            <w:pPr>
              <w:pStyle w:val="NICETabletext"/>
              <w:rPr>
                <w:color w:val="000000"/>
                <w:highlight w:val="black"/>
              </w:rPr>
            </w:pPr>
            <w:r w:rsidRPr="00F77ABC">
              <w:rPr>
                <w:color w:val="000000"/>
                <w:highlight w:val="black"/>
              </w:rPr>
              <w:t>xxxxx</w:t>
            </w:r>
          </w:p>
        </w:tc>
      </w:tr>
    </w:tbl>
    <w:p w14:paraId="513435CC" w14:textId="3C98FF0F" w:rsidR="002C3C41" w:rsidRDefault="002C3C41" w:rsidP="003664EB">
      <w:pPr>
        <w:pStyle w:val="Footnotes"/>
        <w:keepNext/>
        <w:sectPr w:rsidR="002C3C41">
          <w:headerReference w:type="default" r:id="rId42"/>
          <w:footerReference w:type="default" r:id="rId43"/>
          <w:footnotePr>
            <w:numFmt w:val="lowerLetter"/>
          </w:footnotePr>
          <w:pgSz w:w="16838" w:h="11906" w:orient="landscape"/>
          <w:pgMar w:top="1440" w:right="1440" w:bottom="1440" w:left="1440" w:header="709" w:footer="709" w:gutter="0"/>
          <w:cols w:space="708"/>
          <w:docGrid w:linePitch="360"/>
        </w:sectPr>
      </w:pPr>
      <w:bookmarkStart w:id="796" w:name="_Ref126958096"/>
      <w:r w:rsidRPr="00373F0B">
        <w:t>Abbreviations: ICER, incremental cost-effectiveness ratio; LYG, life years gained; NHB, net health benefit; PAS, patient access scheme; QALYs, quality-adjusted life years</w:t>
      </w:r>
      <w:r w:rsidRPr="00C67C0A">
        <w:t>; T-DXd, trastuzumab deruxtecan; TPC, treatment of physician’s choice</w:t>
      </w:r>
      <w:r w:rsidR="00524A7A">
        <w:t>; WTP, willingness-to-pay</w:t>
      </w:r>
      <w:r w:rsidRPr="00C67C0A">
        <w:t>.</w:t>
      </w:r>
      <w:r w:rsidRPr="00907E93">
        <w:rPr>
          <w:rFonts w:ascii="Segoe UI" w:eastAsia="Times New Roman" w:hAnsi="Segoe UI" w:cs="Segoe UI"/>
          <w:sz w:val="21"/>
          <w:szCs w:val="21"/>
          <w:lang w:eastAsia="en-GB"/>
        </w:rPr>
        <w:t> </w:t>
      </w:r>
    </w:p>
    <w:p w14:paraId="75D2F1AF" w14:textId="77777777" w:rsidR="00CC6733" w:rsidRPr="00F30F45" w:rsidRDefault="00CC6733" w:rsidP="00CC6733">
      <w:pPr>
        <w:pStyle w:val="Heading2"/>
      </w:pPr>
      <w:bookmarkStart w:id="797" w:name="_Toc129001173"/>
      <w:bookmarkStart w:id="798" w:name="_Toc129040113"/>
      <w:bookmarkStart w:id="799" w:name="_Toc129052398"/>
      <w:bookmarkStart w:id="800" w:name="_Toc129053199"/>
      <w:bookmarkStart w:id="801" w:name="_Toc129001226"/>
      <w:bookmarkStart w:id="802" w:name="_Toc129040166"/>
      <w:bookmarkStart w:id="803" w:name="_Toc129052451"/>
      <w:bookmarkStart w:id="804" w:name="_Toc129053252"/>
      <w:bookmarkStart w:id="805" w:name="_Toc129001227"/>
      <w:bookmarkStart w:id="806" w:name="_Toc129040167"/>
      <w:bookmarkStart w:id="807" w:name="_Toc129052452"/>
      <w:bookmarkStart w:id="808" w:name="_Toc129053253"/>
      <w:bookmarkStart w:id="809" w:name="_Toc98924687"/>
      <w:bookmarkStart w:id="810" w:name="_Ref99727632"/>
      <w:bookmarkStart w:id="811" w:name="_Ref99727655"/>
      <w:bookmarkStart w:id="812" w:name="_Ref99729216"/>
      <w:bookmarkStart w:id="813" w:name="_Toc127006626"/>
      <w:bookmarkStart w:id="814" w:name="_Ref128409391"/>
      <w:bookmarkStart w:id="815" w:name="_Toc129350914"/>
      <w:bookmarkEnd w:id="796"/>
      <w:bookmarkEnd w:id="797"/>
      <w:bookmarkEnd w:id="798"/>
      <w:bookmarkEnd w:id="799"/>
      <w:bookmarkEnd w:id="800"/>
      <w:bookmarkEnd w:id="801"/>
      <w:bookmarkEnd w:id="802"/>
      <w:bookmarkEnd w:id="803"/>
      <w:bookmarkEnd w:id="804"/>
      <w:bookmarkEnd w:id="805"/>
      <w:bookmarkEnd w:id="806"/>
      <w:bookmarkEnd w:id="807"/>
      <w:bookmarkEnd w:id="808"/>
      <w:r w:rsidRPr="00F30F45">
        <w:lastRenderedPageBreak/>
        <w:t>Exploring uncertainty</w:t>
      </w:r>
      <w:bookmarkEnd w:id="809"/>
      <w:bookmarkEnd w:id="810"/>
      <w:bookmarkEnd w:id="811"/>
      <w:bookmarkEnd w:id="812"/>
      <w:bookmarkEnd w:id="813"/>
      <w:bookmarkEnd w:id="814"/>
      <w:bookmarkEnd w:id="815"/>
    </w:p>
    <w:p w14:paraId="388EBD56" w14:textId="77777777" w:rsidR="00CC6733" w:rsidRDefault="00CC6733" w:rsidP="00CC6733">
      <w:pPr>
        <w:pStyle w:val="Heading3"/>
      </w:pPr>
      <w:bookmarkStart w:id="816" w:name="_Toc98924688"/>
      <w:bookmarkStart w:id="817" w:name="_Toc127006627"/>
      <w:bookmarkStart w:id="818" w:name="_Toc129350915"/>
      <w:r>
        <w:t>Probabilistic sensitivity analysis</w:t>
      </w:r>
      <w:bookmarkEnd w:id="816"/>
      <w:bookmarkEnd w:id="817"/>
      <w:bookmarkEnd w:id="818"/>
    </w:p>
    <w:p w14:paraId="57026255" w14:textId="51FEA3C6" w:rsidR="00CC6733" w:rsidRDefault="00CC6733" w:rsidP="00CC6733">
      <w:pPr>
        <w:pStyle w:val="Body"/>
      </w:pPr>
      <w:r>
        <w:t xml:space="preserve">Joint parameter uncertainty was explored through probabilistic sensitivity analysis (PSA) where all parameters are assigned probability distributions and varied jointly (see </w:t>
      </w:r>
      <w:r w:rsidRPr="003C648C">
        <w:rPr>
          <w:b/>
        </w:rPr>
        <w:fldChar w:fldCharType="begin"/>
      </w:r>
      <w:r w:rsidRPr="003C648C">
        <w:rPr>
          <w:b/>
        </w:rPr>
        <w:instrText xml:space="preserve"> REF _Ref101422448 \h  \* MERGEFORMAT </w:instrText>
      </w:r>
      <w:r w:rsidRPr="003C648C">
        <w:rPr>
          <w:b/>
        </w:rPr>
      </w:r>
      <w:r w:rsidRPr="003C648C">
        <w:rPr>
          <w:b/>
        </w:rPr>
        <w:fldChar w:fldCharType="separate"/>
      </w:r>
      <w:r w:rsidR="00145F42" w:rsidRPr="00145F42">
        <w:rPr>
          <w:b/>
        </w:rPr>
        <w:t>Table 66</w:t>
      </w:r>
      <w:r w:rsidRPr="003C648C">
        <w:rPr>
          <w:b/>
        </w:rPr>
        <w:fldChar w:fldCharType="end"/>
      </w:r>
      <w:r w:rsidRPr="00F30F45">
        <w:t>).</w:t>
      </w:r>
      <w:r>
        <w:t xml:space="preserve"> PSA was run for </w:t>
      </w:r>
      <w:r w:rsidR="000A186A">
        <w:t>5</w:t>
      </w:r>
      <w:r>
        <w:t xml:space="preserve">,000 iterations, by which point, results had stabilised and therefore considered reliable to explore the uncertainty. </w:t>
      </w:r>
    </w:p>
    <w:p w14:paraId="11834BC5" w14:textId="0173C59B" w:rsidR="00CC6733" w:rsidRPr="005929B0" w:rsidRDefault="00CC6733" w:rsidP="00CC6733">
      <w:pPr>
        <w:pStyle w:val="Body"/>
      </w:pPr>
      <w:r>
        <w:t xml:space="preserve">The mean results from </w:t>
      </w:r>
      <w:r w:rsidRPr="005929B0">
        <w:t xml:space="preserve">the probabilistic analysis are presented in </w:t>
      </w:r>
      <w:r w:rsidRPr="003C648C">
        <w:rPr>
          <w:b/>
        </w:rPr>
        <w:fldChar w:fldCharType="begin"/>
      </w:r>
      <w:r w:rsidRPr="003C648C">
        <w:rPr>
          <w:b/>
        </w:rPr>
        <w:instrText xml:space="preserve"> REF _Ref96105515 \h  \* MERGEFORMAT </w:instrText>
      </w:r>
      <w:r w:rsidRPr="003C648C">
        <w:rPr>
          <w:b/>
        </w:rPr>
      </w:r>
      <w:r w:rsidRPr="003C648C">
        <w:rPr>
          <w:b/>
        </w:rPr>
        <w:fldChar w:fldCharType="separate"/>
      </w:r>
      <w:r w:rsidR="00145F42" w:rsidRPr="00145F42">
        <w:rPr>
          <w:b/>
        </w:rPr>
        <w:t>Table 70</w:t>
      </w:r>
      <w:r w:rsidRPr="003C648C">
        <w:rPr>
          <w:b/>
        </w:rPr>
        <w:fldChar w:fldCharType="end"/>
      </w:r>
      <w:r w:rsidRPr="005929B0">
        <w:t xml:space="preserve"> and the </w:t>
      </w:r>
      <w:r w:rsidR="00225351">
        <w:t>incremental</w:t>
      </w:r>
      <w:r w:rsidRPr="005929B0">
        <w:t xml:space="preserve"> cost-effectiveness plane (CE-plane) in </w:t>
      </w:r>
      <w:r w:rsidRPr="003C648C">
        <w:rPr>
          <w:b/>
        </w:rPr>
        <w:fldChar w:fldCharType="begin"/>
      </w:r>
      <w:r w:rsidRPr="003C648C">
        <w:rPr>
          <w:b/>
        </w:rPr>
        <w:instrText xml:space="preserve"> REF _Ref96104728 \h  \* MERGEFORMAT </w:instrText>
      </w:r>
      <w:r w:rsidRPr="003C648C">
        <w:rPr>
          <w:b/>
        </w:rPr>
      </w:r>
      <w:r w:rsidRPr="003C648C">
        <w:rPr>
          <w:b/>
        </w:rPr>
        <w:fldChar w:fldCharType="separate"/>
      </w:r>
      <w:r w:rsidR="00145F42" w:rsidRPr="00145F42">
        <w:rPr>
          <w:b/>
        </w:rPr>
        <w:t>Figure 46</w:t>
      </w:r>
      <w:r w:rsidRPr="003C648C">
        <w:rPr>
          <w:b/>
        </w:rPr>
        <w:fldChar w:fldCharType="end"/>
      </w:r>
      <w:r w:rsidRPr="005929B0">
        <w:t xml:space="preserve">. The probabilistic results show consistency with the deterministic analysis providing a mean QALY gain of </w:t>
      </w:r>
      <w:r w:rsidR="00F77ABC" w:rsidRPr="00F77ABC">
        <w:rPr>
          <w:color w:val="000000"/>
          <w:highlight w:val="black"/>
        </w:rPr>
        <w:t>xxxx</w:t>
      </w:r>
      <w:r w:rsidR="00C67A14">
        <w:t xml:space="preserve"> </w:t>
      </w:r>
      <w:r w:rsidR="00C67A14" w:rsidRPr="005929B0">
        <w:t xml:space="preserve">at an incremental cost of </w:t>
      </w:r>
      <w:r w:rsidR="00F77ABC" w:rsidRPr="00F77ABC">
        <w:rPr>
          <w:color w:val="000000"/>
          <w:highlight w:val="black"/>
        </w:rPr>
        <w:t>xxxxxxx</w:t>
      </w:r>
      <w:r w:rsidR="00C67A14" w:rsidRPr="005929B0">
        <w:t xml:space="preserve">, resulting in a probabilistic ICER of </w:t>
      </w:r>
      <w:r w:rsidR="00F77ABC" w:rsidRPr="00F77ABC">
        <w:rPr>
          <w:color w:val="000000"/>
          <w:highlight w:val="black"/>
        </w:rPr>
        <w:t>xxxxxxx</w:t>
      </w:r>
      <w:r w:rsidR="00C67A14" w:rsidRPr="005929B0">
        <w:t>.</w:t>
      </w:r>
      <w:r w:rsidRPr="005929B0">
        <w:t xml:space="preserve"> </w:t>
      </w:r>
      <w:r w:rsidR="00D54C99">
        <w:t>All</w:t>
      </w:r>
      <w:r w:rsidR="004B0255">
        <w:t xml:space="preserve"> </w:t>
      </w:r>
      <w:r w:rsidRPr="005929B0">
        <w:t>iterations</w:t>
      </w:r>
      <w:r>
        <w:t xml:space="preserve"> </w:t>
      </w:r>
      <w:r w:rsidRPr="005929B0">
        <w:t xml:space="preserve">in the CE-plane </w:t>
      </w:r>
      <w:r w:rsidR="001D64C3">
        <w:t>were</w:t>
      </w:r>
      <w:r w:rsidR="001D64C3" w:rsidRPr="008F7CEE">
        <w:t xml:space="preserve"> </w:t>
      </w:r>
      <w:r w:rsidRPr="008F7CEE">
        <w:t>within the North-East quadrant</w:t>
      </w:r>
      <w:r w:rsidRPr="005929B0">
        <w:t xml:space="preserve"> demonstrating a positive QALY gain and confirming the clinical benefit of T-DXd vs.</w:t>
      </w:r>
      <w:r w:rsidRPr="00C67C0A">
        <w:t xml:space="preserve"> TPC </w:t>
      </w:r>
      <w:r w:rsidRPr="005929B0">
        <w:t>when parameter uncertainty is evaluated.</w:t>
      </w:r>
    </w:p>
    <w:p w14:paraId="74FE85D3" w14:textId="17D037E0" w:rsidR="00CC6733" w:rsidRPr="005929B0" w:rsidRDefault="00CC6733" w:rsidP="00CC6733">
      <w:pPr>
        <w:pStyle w:val="Caption"/>
      </w:pPr>
      <w:bookmarkStart w:id="819" w:name="_Ref96105515"/>
      <w:bookmarkStart w:id="820" w:name="_Toc98924778"/>
      <w:bookmarkStart w:id="821" w:name="_Toc127006700"/>
      <w:bookmarkStart w:id="822" w:name="_Toc129351045"/>
      <w:r w:rsidRPr="005929B0">
        <w:t xml:space="preserve">Table </w:t>
      </w:r>
      <w:r w:rsidRPr="005929B0">
        <w:fldChar w:fldCharType="begin"/>
      </w:r>
      <w:r w:rsidRPr="005929B0">
        <w:instrText>SEQ Table \* ARABIC</w:instrText>
      </w:r>
      <w:r w:rsidRPr="005929B0">
        <w:fldChar w:fldCharType="separate"/>
      </w:r>
      <w:r w:rsidR="00145F42">
        <w:rPr>
          <w:noProof/>
        </w:rPr>
        <w:t>70</w:t>
      </w:r>
      <w:r w:rsidRPr="005929B0">
        <w:fldChar w:fldCharType="end"/>
      </w:r>
      <w:bookmarkEnd w:id="819"/>
      <w:r w:rsidRPr="005929B0">
        <w:t>: Mean PSA results</w:t>
      </w:r>
      <w:bookmarkEnd w:id="820"/>
      <w:r w:rsidRPr="005929B0">
        <w:t xml:space="preserve"> (</w:t>
      </w:r>
      <w:r w:rsidR="00070766" w:rsidRPr="00070766">
        <w:t>at the PAS price</w:t>
      </w:r>
      <w:r w:rsidR="00C867F7">
        <w:t>, no severity modifier applied</w:t>
      </w:r>
      <w:bookmarkEnd w:id="821"/>
      <w:r w:rsidRPr="005929B0">
        <w:t>)</w:t>
      </w:r>
      <w:r w:rsidR="00C679B6">
        <w:t>*</w:t>
      </w:r>
      <w:bookmarkEnd w:id="8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79"/>
        <w:gridCol w:w="1059"/>
        <w:gridCol w:w="1059"/>
        <w:gridCol w:w="1058"/>
        <w:gridCol w:w="1058"/>
        <w:gridCol w:w="1058"/>
        <w:gridCol w:w="1058"/>
        <w:gridCol w:w="1287"/>
      </w:tblGrid>
      <w:tr w:rsidR="00F6492E" w:rsidRPr="005929B0" w14:paraId="7FABE260" w14:textId="77777777" w:rsidTr="00F710CB">
        <w:tc>
          <w:tcPr>
            <w:tcW w:w="764" w:type="pct"/>
            <w:vMerge w:val="restart"/>
            <w:shd w:val="clear" w:color="auto" w:fill="D9D9D9" w:themeFill="background1" w:themeFillShade="D9"/>
          </w:tcPr>
          <w:p w14:paraId="6360F7DF" w14:textId="77777777" w:rsidR="00CC6733" w:rsidRPr="005929B0" w:rsidRDefault="00CC6733">
            <w:pPr>
              <w:pStyle w:val="NICETableHeader"/>
            </w:pPr>
            <w:r w:rsidRPr="005929B0">
              <w:t>Technologies</w:t>
            </w:r>
          </w:p>
        </w:tc>
        <w:tc>
          <w:tcPr>
            <w:tcW w:w="1761" w:type="pct"/>
            <w:gridSpan w:val="3"/>
            <w:shd w:val="clear" w:color="auto" w:fill="D9D9D9" w:themeFill="background1" w:themeFillShade="D9"/>
          </w:tcPr>
          <w:p w14:paraId="1A12088C" w14:textId="77777777" w:rsidR="00CC6733" w:rsidRPr="005929B0" w:rsidRDefault="00CC6733">
            <w:pPr>
              <w:pStyle w:val="NICETableHeader"/>
            </w:pPr>
            <w:r w:rsidRPr="005929B0">
              <w:t>Total</w:t>
            </w:r>
          </w:p>
        </w:tc>
        <w:tc>
          <w:tcPr>
            <w:tcW w:w="1761" w:type="pct"/>
            <w:gridSpan w:val="3"/>
            <w:shd w:val="clear" w:color="auto" w:fill="D9D9D9" w:themeFill="background1" w:themeFillShade="D9"/>
          </w:tcPr>
          <w:p w14:paraId="40DE90DE" w14:textId="77777777" w:rsidR="00CC6733" w:rsidRPr="005929B0" w:rsidRDefault="00CC6733">
            <w:pPr>
              <w:pStyle w:val="NICETableHeader"/>
            </w:pPr>
            <w:r w:rsidRPr="005929B0">
              <w:t>Incremental</w:t>
            </w:r>
          </w:p>
        </w:tc>
        <w:tc>
          <w:tcPr>
            <w:tcW w:w="714" w:type="pct"/>
            <w:vMerge w:val="restart"/>
            <w:shd w:val="clear" w:color="auto" w:fill="D9D9D9" w:themeFill="background1" w:themeFillShade="D9"/>
          </w:tcPr>
          <w:p w14:paraId="35685C5B" w14:textId="77777777" w:rsidR="00CC6733" w:rsidRPr="005929B0" w:rsidRDefault="00CC6733">
            <w:pPr>
              <w:pStyle w:val="NICETableHeader"/>
            </w:pPr>
            <w:r w:rsidRPr="005929B0">
              <w:t>ICER (£/QALY)</w:t>
            </w:r>
          </w:p>
        </w:tc>
      </w:tr>
      <w:tr w:rsidR="0033184B" w:rsidRPr="005929B0" w14:paraId="7E10C767" w14:textId="77777777" w:rsidTr="004628A0">
        <w:tc>
          <w:tcPr>
            <w:tcW w:w="764" w:type="pct"/>
            <w:vMerge/>
            <w:shd w:val="clear" w:color="auto" w:fill="D9D9D9" w:themeFill="background1" w:themeFillShade="D9"/>
          </w:tcPr>
          <w:p w14:paraId="00187C7B" w14:textId="77777777" w:rsidR="00CC6733" w:rsidRPr="005929B0" w:rsidRDefault="00CC6733">
            <w:pPr>
              <w:pStyle w:val="NICETableHeader"/>
            </w:pPr>
          </w:p>
        </w:tc>
        <w:tc>
          <w:tcPr>
            <w:tcW w:w="587" w:type="pct"/>
            <w:shd w:val="clear" w:color="auto" w:fill="D9D9D9" w:themeFill="background1" w:themeFillShade="D9"/>
          </w:tcPr>
          <w:p w14:paraId="466C3B0C" w14:textId="77777777" w:rsidR="00CC6733" w:rsidRPr="005929B0" w:rsidRDefault="00CC6733">
            <w:pPr>
              <w:pStyle w:val="NICETableHeader"/>
            </w:pPr>
            <w:r w:rsidRPr="005929B0">
              <w:t>Costs (£)</w:t>
            </w:r>
          </w:p>
        </w:tc>
        <w:tc>
          <w:tcPr>
            <w:tcW w:w="587" w:type="pct"/>
            <w:shd w:val="clear" w:color="auto" w:fill="D9D9D9" w:themeFill="background1" w:themeFillShade="D9"/>
          </w:tcPr>
          <w:p w14:paraId="41221653" w14:textId="77777777" w:rsidR="00CC6733" w:rsidRPr="005929B0" w:rsidRDefault="00CC6733">
            <w:pPr>
              <w:pStyle w:val="NICETableHeader"/>
            </w:pPr>
            <w:r w:rsidRPr="005929B0">
              <w:t>LYG</w:t>
            </w:r>
          </w:p>
        </w:tc>
        <w:tc>
          <w:tcPr>
            <w:tcW w:w="587" w:type="pct"/>
            <w:shd w:val="clear" w:color="auto" w:fill="D9D9D9" w:themeFill="background1" w:themeFillShade="D9"/>
          </w:tcPr>
          <w:p w14:paraId="53BF42E5" w14:textId="77777777" w:rsidR="00CC6733" w:rsidRPr="005929B0" w:rsidRDefault="00CC6733">
            <w:pPr>
              <w:pStyle w:val="NICETableHeader"/>
            </w:pPr>
            <w:r w:rsidRPr="005929B0">
              <w:t>QALYs</w:t>
            </w:r>
          </w:p>
        </w:tc>
        <w:tc>
          <w:tcPr>
            <w:tcW w:w="587" w:type="pct"/>
            <w:shd w:val="clear" w:color="auto" w:fill="D9D9D9" w:themeFill="background1" w:themeFillShade="D9"/>
          </w:tcPr>
          <w:p w14:paraId="6B7635BD" w14:textId="77777777" w:rsidR="00CC6733" w:rsidRPr="005929B0" w:rsidRDefault="00CC6733">
            <w:pPr>
              <w:pStyle w:val="NICETableHeader"/>
            </w:pPr>
            <w:r w:rsidRPr="005929B0">
              <w:t>Costs (£)</w:t>
            </w:r>
          </w:p>
        </w:tc>
        <w:tc>
          <w:tcPr>
            <w:tcW w:w="587" w:type="pct"/>
            <w:shd w:val="clear" w:color="auto" w:fill="D9D9D9" w:themeFill="background1" w:themeFillShade="D9"/>
          </w:tcPr>
          <w:p w14:paraId="30F878BD" w14:textId="77777777" w:rsidR="00CC6733" w:rsidRPr="005929B0" w:rsidRDefault="00CC6733">
            <w:pPr>
              <w:pStyle w:val="NICETableHeader"/>
            </w:pPr>
            <w:r w:rsidRPr="005929B0">
              <w:t>LYG</w:t>
            </w:r>
          </w:p>
        </w:tc>
        <w:tc>
          <w:tcPr>
            <w:tcW w:w="587" w:type="pct"/>
            <w:shd w:val="clear" w:color="auto" w:fill="D9D9D9" w:themeFill="background1" w:themeFillShade="D9"/>
          </w:tcPr>
          <w:p w14:paraId="473CC5D9" w14:textId="6E09B641" w:rsidR="00CC6733" w:rsidRPr="005929B0" w:rsidRDefault="00CC6733">
            <w:pPr>
              <w:pStyle w:val="NICETableHeader"/>
            </w:pPr>
            <w:r w:rsidRPr="005929B0">
              <w:t>QALYs</w:t>
            </w:r>
          </w:p>
        </w:tc>
        <w:tc>
          <w:tcPr>
            <w:tcW w:w="714" w:type="pct"/>
            <w:vMerge/>
            <w:shd w:val="clear" w:color="auto" w:fill="D9D9D9" w:themeFill="background1" w:themeFillShade="D9"/>
          </w:tcPr>
          <w:p w14:paraId="017EF1D9" w14:textId="77777777" w:rsidR="00CC6733" w:rsidRPr="005929B0" w:rsidRDefault="00CC6733">
            <w:pPr>
              <w:pStyle w:val="NICETableHeader"/>
            </w:pPr>
          </w:p>
        </w:tc>
      </w:tr>
      <w:tr w:rsidR="00EC69F9" w:rsidRPr="005929B0" w14:paraId="210211C9" w14:textId="77777777" w:rsidTr="00F710CB">
        <w:tc>
          <w:tcPr>
            <w:tcW w:w="764" w:type="pct"/>
          </w:tcPr>
          <w:p w14:paraId="64BEB5C0" w14:textId="77777777" w:rsidR="00EC69F9" w:rsidRPr="005929B0" w:rsidRDefault="00EC69F9" w:rsidP="00EC69F9">
            <w:pPr>
              <w:pStyle w:val="NICETabletext"/>
            </w:pPr>
            <w:r w:rsidRPr="00C67C0A">
              <w:t>TPC</w:t>
            </w:r>
          </w:p>
        </w:tc>
        <w:tc>
          <w:tcPr>
            <w:tcW w:w="587" w:type="pct"/>
            <w:shd w:val="clear" w:color="auto" w:fill="auto"/>
            <w:vAlign w:val="center"/>
          </w:tcPr>
          <w:p w14:paraId="034F6B62" w14:textId="60DCD7CC"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xxx</w:t>
            </w:r>
          </w:p>
        </w:tc>
        <w:tc>
          <w:tcPr>
            <w:tcW w:w="587" w:type="pct"/>
            <w:shd w:val="clear" w:color="auto" w:fill="auto"/>
            <w:vAlign w:val="bottom"/>
          </w:tcPr>
          <w:p w14:paraId="18D73FE8" w14:textId="717F55D4"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587" w:type="pct"/>
            <w:shd w:val="clear" w:color="auto" w:fill="auto"/>
            <w:vAlign w:val="bottom"/>
          </w:tcPr>
          <w:p w14:paraId="14BB6EB1" w14:textId="2793F810"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587" w:type="pct"/>
            <w:shd w:val="clear" w:color="auto" w:fill="auto"/>
            <w:vAlign w:val="bottom"/>
          </w:tcPr>
          <w:p w14:paraId="75924ABF" w14:textId="7C8F5F69" w:rsidR="00EC69F9" w:rsidRPr="00035BD3" w:rsidRDefault="00EC69F9" w:rsidP="003C648C">
            <w:pPr>
              <w:pStyle w:val="NICETabletext"/>
              <w:jc w:val="center"/>
              <w:rPr>
                <w:rFonts w:cs="Arial"/>
                <w:szCs w:val="20"/>
              </w:rPr>
            </w:pPr>
            <w:r w:rsidRPr="003C648C">
              <w:rPr>
                <w:rFonts w:cs="Arial"/>
                <w:color w:val="000000"/>
                <w:szCs w:val="20"/>
              </w:rPr>
              <w:t>-</w:t>
            </w:r>
          </w:p>
        </w:tc>
        <w:tc>
          <w:tcPr>
            <w:tcW w:w="587" w:type="pct"/>
            <w:shd w:val="clear" w:color="auto" w:fill="auto"/>
            <w:vAlign w:val="bottom"/>
          </w:tcPr>
          <w:p w14:paraId="084A8869" w14:textId="234C3562" w:rsidR="00EC69F9" w:rsidRPr="00035BD3" w:rsidRDefault="00EC69F9" w:rsidP="003C648C">
            <w:pPr>
              <w:pStyle w:val="NICETabletext"/>
              <w:jc w:val="center"/>
              <w:rPr>
                <w:rFonts w:cs="Arial"/>
                <w:szCs w:val="20"/>
              </w:rPr>
            </w:pPr>
            <w:r w:rsidRPr="003C648C">
              <w:rPr>
                <w:rFonts w:cs="Arial"/>
                <w:color w:val="000000"/>
                <w:szCs w:val="20"/>
              </w:rPr>
              <w:t>-</w:t>
            </w:r>
          </w:p>
        </w:tc>
        <w:tc>
          <w:tcPr>
            <w:tcW w:w="587" w:type="pct"/>
            <w:shd w:val="clear" w:color="auto" w:fill="auto"/>
            <w:vAlign w:val="bottom"/>
          </w:tcPr>
          <w:p w14:paraId="2E5FE3E9" w14:textId="3DA8BC5B" w:rsidR="00EC69F9" w:rsidRPr="00035BD3" w:rsidRDefault="00EC69F9" w:rsidP="003C648C">
            <w:pPr>
              <w:pStyle w:val="NICETabletext"/>
              <w:jc w:val="center"/>
              <w:rPr>
                <w:rFonts w:cs="Arial"/>
                <w:szCs w:val="20"/>
              </w:rPr>
            </w:pPr>
            <w:r w:rsidRPr="003C648C">
              <w:rPr>
                <w:rFonts w:cs="Arial"/>
                <w:color w:val="000000"/>
                <w:szCs w:val="20"/>
              </w:rPr>
              <w:t>-</w:t>
            </w:r>
          </w:p>
        </w:tc>
        <w:tc>
          <w:tcPr>
            <w:tcW w:w="714" w:type="pct"/>
            <w:shd w:val="clear" w:color="auto" w:fill="auto"/>
            <w:vAlign w:val="bottom"/>
          </w:tcPr>
          <w:p w14:paraId="2FB72B3A" w14:textId="0D4EBB0A" w:rsidR="00EC69F9" w:rsidRPr="00035BD3" w:rsidRDefault="00EC69F9" w:rsidP="003C648C">
            <w:pPr>
              <w:pStyle w:val="NICETabletext"/>
              <w:jc w:val="center"/>
              <w:rPr>
                <w:rFonts w:cs="Arial"/>
                <w:szCs w:val="20"/>
              </w:rPr>
            </w:pPr>
            <w:r w:rsidRPr="003C648C">
              <w:rPr>
                <w:rFonts w:cs="Arial"/>
                <w:color w:val="000000"/>
                <w:szCs w:val="20"/>
              </w:rPr>
              <w:t>-</w:t>
            </w:r>
          </w:p>
        </w:tc>
      </w:tr>
      <w:tr w:rsidR="00EC69F9" w:rsidRPr="005929B0" w14:paraId="2EC84F8C" w14:textId="77777777" w:rsidTr="00F710CB">
        <w:tc>
          <w:tcPr>
            <w:tcW w:w="764" w:type="pct"/>
          </w:tcPr>
          <w:p w14:paraId="67710AF5" w14:textId="77777777" w:rsidR="00EC69F9" w:rsidRPr="005929B0" w:rsidRDefault="00EC69F9" w:rsidP="00EC69F9">
            <w:pPr>
              <w:pStyle w:val="NICETabletext"/>
            </w:pPr>
            <w:r w:rsidRPr="005929B0">
              <w:t>T-DXd</w:t>
            </w:r>
          </w:p>
        </w:tc>
        <w:tc>
          <w:tcPr>
            <w:tcW w:w="587" w:type="pct"/>
            <w:shd w:val="clear" w:color="auto" w:fill="auto"/>
            <w:vAlign w:val="center"/>
          </w:tcPr>
          <w:p w14:paraId="76BE4905" w14:textId="0A3BAB45"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xxx</w:t>
            </w:r>
          </w:p>
        </w:tc>
        <w:tc>
          <w:tcPr>
            <w:tcW w:w="587" w:type="pct"/>
            <w:shd w:val="clear" w:color="auto" w:fill="auto"/>
            <w:vAlign w:val="bottom"/>
          </w:tcPr>
          <w:p w14:paraId="7D0433DB" w14:textId="084B5439"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587" w:type="pct"/>
            <w:shd w:val="clear" w:color="auto" w:fill="auto"/>
            <w:vAlign w:val="bottom"/>
          </w:tcPr>
          <w:p w14:paraId="25466041" w14:textId="6813B51F"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587" w:type="pct"/>
            <w:shd w:val="clear" w:color="auto" w:fill="auto"/>
            <w:vAlign w:val="bottom"/>
          </w:tcPr>
          <w:p w14:paraId="17E775A8" w14:textId="58B6333C"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xxx</w:t>
            </w:r>
          </w:p>
        </w:tc>
        <w:tc>
          <w:tcPr>
            <w:tcW w:w="587" w:type="pct"/>
            <w:shd w:val="clear" w:color="auto" w:fill="auto"/>
            <w:vAlign w:val="bottom"/>
          </w:tcPr>
          <w:p w14:paraId="259971EB" w14:textId="6C1A3230"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587" w:type="pct"/>
            <w:shd w:val="clear" w:color="auto" w:fill="auto"/>
            <w:vAlign w:val="bottom"/>
          </w:tcPr>
          <w:p w14:paraId="0AB40D94" w14:textId="758A3C57"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w:t>
            </w:r>
          </w:p>
        </w:tc>
        <w:tc>
          <w:tcPr>
            <w:tcW w:w="714" w:type="pct"/>
            <w:shd w:val="clear" w:color="auto" w:fill="auto"/>
            <w:vAlign w:val="bottom"/>
          </w:tcPr>
          <w:p w14:paraId="3879AC00" w14:textId="6BD2231F" w:rsidR="00EC69F9" w:rsidRPr="00F77ABC" w:rsidRDefault="00F77ABC" w:rsidP="00EC69F9">
            <w:pPr>
              <w:pStyle w:val="NICETabletext"/>
              <w:rPr>
                <w:rFonts w:cs="Arial"/>
                <w:color w:val="000000"/>
                <w:szCs w:val="20"/>
                <w:highlight w:val="black"/>
              </w:rPr>
            </w:pPr>
            <w:r w:rsidRPr="00F77ABC">
              <w:rPr>
                <w:rFonts w:cs="Arial"/>
                <w:color w:val="000000"/>
                <w:szCs w:val="20"/>
                <w:highlight w:val="black"/>
              </w:rPr>
              <w:t>xxxxxxx</w:t>
            </w:r>
          </w:p>
        </w:tc>
      </w:tr>
    </w:tbl>
    <w:p w14:paraId="5293B68A" w14:textId="231168BA" w:rsidR="00C679B6" w:rsidRDefault="00C679B6" w:rsidP="00C679B6">
      <w:pPr>
        <w:pStyle w:val="Footnotes"/>
        <w:spacing w:after="0"/>
      </w:pPr>
      <w:r>
        <w:t>*</w:t>
      </w:r>
      <w:r w:rsidR="006A3579">
        <w:t>20% v</w:t>
      </w:r>
      <w:r>
        <w:t xml:space="preserve">ariation applied in the </w:t>
      </w:r>
      <w:r w:rsidR="00954FA6">
        <w:t>PSA</w:t>
      </w:r>
      <w:r>
        <w:t>, in the absence of SE or CIs.</w:t>
      </w:r>
    </w:p>
    <w:p w14:paraId="55A075A4" w14:textId="033BA20A" w:rsidR="00CC6733" w:rsidRPr="00C67C0A" w:rsidRDefault="00CC6733" w:rsidP="00CC6733">
      <w:pPr>
        <w:pStyle w:val="Footnotes"/>
      </w:pPr>
      <w:r w:rsidRPr="005929B0">
        <w:t>Abbreviations: ICER, incremental cost-effectiveness ratio; LYG, life years gained; PAS, patient-access scheme; PSA, probabilistic sensitivity analysis; QALYs, quality-adjusted life years</w:t>
      </w:r>
      <w:r w:rsidRPr="00C67C0A">
        <w:t>; T-DXd, trastuzumab deruxtecan; TPC, treatment of physician’s choice.</w:t>
      </w:r>
    </w:p>
    <w:p w14:paraId="07CDEEDF" w14:textId="6249F715" w:rsidR="00CC6733" w:rsidRPr="005929B0" w:rsidRDefault="00CC6733" w:rsidP="00CC6733">
      <w:pPr>
        <w:pStyle w:val="Caption"/>
      </w:pPr>
      <w:bookmarkStart w:id="823" w:name="_Ref96104728"/>
      <w:bookmarkStart w:id="824" w:name="_Toc98924730"/>
      <w:bookmarkStart w:id="825" w:name="_Toc127006658"/>
      <w:bookmarkStart w:id="826" w:name="_Toc129350972"/>
      <w:r w:rsidRPr="005929B0">
        <w:t xml:space="preserve">Figure </w:t>
      </w:r>
      <w:r w:rsidRPr="005929B0">
        <w:fldChar w:fldCharType="begin"/>
      </w:r>
      <w:r w:rsidRPr="005929B0">
        <w:instrText>SEQ Figure \* ARABIC</w:instrText>
      </w:r>
      <w:r w:rsidRPr="005929B0">
        <w:fldChar w:fldCharType="separate"/>
      </w:r>
      <w:r w:rsidR="00145F42">
        <w:rPr>
          <w:noProof/>
        </w:rPr>
        <w:t>46</w:t>
      </w:r>
      <w:r w:rsidRPr="005929B0">
        <w:fldChar w:fldCharType="end"/>
      </w:r>
      <w:bookmarkEnd w:id="823"/>
      <w:r w:rsidRPr="005929B0">
        <w:t>: Cost-effectiveness plane – T-DXd</w:t>
      </w:r>
      <w:r w:rsidR="00070766">
        <w:t xml:space="preserve"> </w:t>
      </w:r>
      <w:r w:rsidR="00070766" w:rsidRPr="00373F0B">
        <w:t>(at the PAS price)</w:t>
      </w:r>
      <w:r w:rsidRPr="005929B0">
        <w:t xml:space="preserve"> vs. </w:t>
      </w:r>
      <w:bookmarkEnd w:id="824"/>
      <w:r w:rsidRPr="005929B0">
        <w:t>TPC</w:t>
      </w:r>
      <w:bookmarkEnd w:id="825"/>
      <w:r w:rsidR="00357818">
        <w:t xml:space="preserve"> (no severity modifier applied</w:t>
      </w:r>
      <w:r w:rsidR="0036383D">
        <w:t>)</w:t>
      </w:r>
      <w:r w:rsidR="00954FA6">
        <w:t>*</w:t>
      </w:r>
      <w:bookmarkEnd w:id="826"/>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06"/>
      </w:tblGrid>
      <w:tr w:rsidR="00CC6733" w14:paraId="0E05393C" w14:textId="77777777" w:rsidTr="00C75D0B">
        <w:tc>
          <w:tcPr>
            <w:tcW w:w="8936" w:type="dxa"/>
          </w:tcPr>
          <w:p w14:paraId="02518FC5" w14:textId="4B04E7DB" w:rsidR="00CC6733" w:rsidRDefault="009635C9">
            <w:r>
              <w:rPr>
                <w:noProof/>
              </w:rPr>
              <w:drawing>
                <wp:inline distT="0" distB="0" distL="0" distR="0" wp14:anchorId="0DC28F9F" wp14:editId="7D21098D">
                  <wp:extent cx="5578650" cy="2485725"/>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5578650" cy="2485725"/>
                          </a:xfrm>
                          <a:prstGeom prst="rect">
                            <a:avLst/>
                          </a:prstGeom>
                          <a:noFill/>
                        </pic:spPr>
                      </pic:pic>
                    </a:graphicData>
                  </a:graphic>
                </wp:inline>
              </w:drawing>
            </w:r>
          </w:p>
        </w:tc>
      </w:tr>
    </w:tbl>
    <w:p w14:paraId="6B6449E9" w14:textId="2B5C1936" w:rsidR="00C679B6" w:rsidRDefault="00C679B6" w:rsidP="00C679B6">
      <w:pPr>
        <w:pStyle w:val="Footnotes"/>
        <w:spacing w:after="0"/>
      </w:pPr>
      <w:r>
        <w:t>*</w:t>
      </w:r>
      <w:r w:rsidR="006A3579">
        <w:t>20% v</w:t>
      </w:r>
      <w:r>
        <w:t xml:space="preserve">ariation applied in the </w:t>
      </w:r>
      <w:r w:rsidR="00954FA6">
        <w:t>P</w:t>
      </w:r>
      <w:r>
        <w:t>SA, in the absence of SE or CIs</w:t>
      </w:r>
      <w:r w:rsidR="006A3579">
        <w:t>.</w:t>
      </w:r>
    </w:p>
    <w:p w14:paraId="79715CE8" w14:textId="0B8FA8A2" w:rsidR="00CC6733" w:rsidRPr="005929B0" w:rsidRDefault="00CC6733" w:rsidP="00CC6733">
      <w:pPr>
        <w:pStyle w:val="Footnotes"/>
      </w:pPr>
      <w:r w:rsidRPr="005929B0">
        <w:t xml:space="preserve">Abbreviations: PSA, probabilistic sensitivity analysis; QALY, quality-adjusted life-year; </w:t>
      </w:r>
      <w:r w:rsidRPr="00C67C0A">
        <w:t>T-DXd, trastuzumab deruxtecan; TPC, treatment of physician’s choice</w:t>
      </w:r>
      <w:r w:rsidRPr="005929B0">
        <w:t>.</w:t>
      </w:r>
    </w:p>
    <w:p w14:paraId="0D062446" w14:textId="203CFA5D" w:rsidR="00CC6733" w:rsidRPr="005929B0" w:rsidRDefault="00CC6733" w:rsidP="00CC6733">
      <w:pPr>
        <w:pStyle w:val="Body"/>
      </w:pPr>
      <w:r w:rsidRPr="003C648C">
        <w:rPr>
          <w:b/>
          <w:bCs/>
        </w:rPr>
        <w:fldChar w:fldCharType="begin"/>
      </w:r>
      <w:r w:rsidRPr="003C648C">
        <w:rPr>
          <w:b/>
          <w:bCs/>
        </w:rPr>
        <w:instrText xml:space="preserve"> REF _Ref96104751 \h </w:instrText>
      </w:r>
      <w:r w:rsidR="00581597">
        <w:rPr>
          <w:b/>
          <w:bCs/>
        </w:rPr>
        <w:instrText xml:space="preserve"> \* MERGEFORMAT </w:instrText>
      </w:r>
      <w:r w:rsidRPr="003C648C">
        <w:rPr>
          <w:b/>
          <w:bCs/>
        </w:rPr>
      </w:r>
      <w:r w:rsidRPr="003C648C">
        <w:rPr>
          <w:b/>
          <w:bCs/>
        </w:rPr>
        <w:fldChar w:fldCharType="separate"/>
      </w:r>
      <w:r w:rsidR="00145F42" w:rsidRPr="00145F42">
        <w:rPr>
          <w:b/>
          <w:bCs/>
        </w:rPr>
        <w:t xml:space="preserve">Figure </w:t>
      </w:r>
      <w:r w:rsidR="00145F42" w:rsidRPr="00145F42">
        <w:rPr>
          <w:b/>
          <w:bCs/>
          <w:noProof/>
        </w:rPr>
        <w:t>47</w:t>
      </w:r>
      <w:r w:rsidRPr="003C648C">
        <w:rPr>
          <w:b/>
          <w:bCs/>
        </w:rPr>
        <w:fldChar w:fldCharType="end"/>
      </w:r>
      <w:r w:rsidRPr="005929B0">
        <w:t xml:space="preserve"> presents the cost-effectiveness acceptability curve for T-DXd vs. T</w:t>
      </w:r>
      <w:r w:rsidRPr="00C67C0A">
        <w:t>PC</w:t>
      </w:r>
      <w:r w:rsidRPr="005929B0">
        <w:t xml:space="preserve">. At a WTP threshold of £30,000/QALY the probability that T-DXd is </w:t>
      </w:r>
      <w:r>
        <w:t>a</w:t>
      </w:r>
      <w:r w:rsidRPr="005929B0">
        <w:t xml:space="preserve"> cost-effective treatment option is </w:t>
      </w:r>
      <w:r w:rsidR="00C75D0B" w:rsidRPr="00C75D0B">
        <w:rPr>
          <w:rStyle w:val="NICECICChar"/>
          <w:rFonts w:eastAsiaTheme="minorHAnsi"/>
          <w:highlight w:val="black"/>
        </w:rPr>
        <w:t>XXXX</w:t>
      </w:r>
      <w:r w:rsidR="003F489E" w:rsidRPr="00F710CB">
        <w:t xml:space="preserve"> and at a WTP threshold of £50,000/QALY gained the probability that T-DXd is a cost-effective treatment option is</w:t>
      </w:r>
      <w:r w:rsidR="00E104E2">
        <w:t xml:space="preserve"> </w:t>
      </w:r>
      <w:r w:rsidR="00F77ABC" w:rsidRPr="00F77ABC">
        <w:rPr>
          <w:color w:val="000000"/>
          <w:highlight w:val="black"/>
        </w:rPr>
        <w:t>xxxx</w:t>
      </w:r>
      <w:r w:rsidR="009F0034">
        <w:rPr>
          <w:color w:val="000000"/>
          <w:highlight w:val="black"/>
        </w:rPr>
        <w:t>X</w:t>
      </w:r>
      <w:r w:rsidR="00F77ABC" w:rsidRPr="00F77ABC">
        <w:rPr>
          <w:color w:val="000000"/>
          <w:highlight w:val="black"/>
        </w:rPr>
        <w:t>x</w:t>
      </w:r>
      <w:r w:rsidRPr="005929B0">
        <w:t>.</w:t>
      </w:r>
    </w:p>
    <w:p w14:paraId="3FAA4BCD" w14:textId="3073DD11" w:rsidR="00CC6733" w:rsidRPr="00926417" w:rsidRDefault="00CC6733" w:rsidP="00CC6733">
      <w:pPr>
        <w:pStyle w:val="Caption"/>
      </w:pPr>
      <w:bookmarkStart w:id="827" w:name="_Ref96104751"/>
      <w:bookmarkStart w:id="828" w:name="_Toc98924731"/>
      <w:bookmarkStart w:id="829" w:name="_Toc127006659"/>
      <w:bookmarkStart w:id="830" w:name="_Toc129350973"/>
      <w:r>
        <w:lastRenderedPageBreak/>
        <w:t xml:space="preserve">Figure </w:t>
      </w:r>
      <w:r>
        <w:fldChar w:fldCharType="begin"/>
      </w:r>
      <w:r>
        <w:instrText>SEQ Figure \* ARABIC</w:instrText>
      </w:r>
      <w:r>
        <w:fldChar w:fldCharType="separate"/>
      </w:r>
      <w:r w:rsidR="00145F42">
        <w:rPr>
          <w:noProof/>
        </w:rPr>
        <w:t>47</w:t>
      </w:r>
      <w:r>
        <w:fldChar w:fldCharType="end"/>
      </w:r>
      <w:bookmarkEnd w:id="827"/>
      <w:r>
        <w:t>: Cost-effective acceptability curve</w:t>
      </w:r>
      <w:bookmarkEnd w:id="828"/>
      <w:r>
        <w:t xml:space="preserve"> – T-DXd</w:t>
      </w:r>
      <w:r w:rsidR="00250EF4">
        <w:t xml:space="preserve"> (</w:t>
      </w:r>
      <w:r w:rsidR="00250EF4" w:rsidRPr="00070766">
        <w:t>at the PAS price</w:t>
      </w:r>
      <w:r w:rsidR="00250EF4">
        <w:t>)</w:t>
      </w:r>
      <w:r>
        <w:t xml:space="preserve"> vs. TPC</w:t>
      </w:r>
      <w:bookmarkEnd w:id="829"/>
      <w:r w:rsidR="00BB29DC">
        <w:t xml:space="preserve"> (no severity modifier)</w:t>
      </w:r>
      <w:r w:rsidR="006A3579">
        <w:t>*</w:t>
      </w:r>
      <w:bookmarkEnd w:id="830"/>
      <w:r>
        <w:t xml:space="preserve"> </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C6733" w14:paraId="19C9FCF9" w14:textId="77777777" w:rsidTr="00C75D0B">
        <w:tc>
          <w:tcPr>
            <w:tcW w:w="8936" w:type="dxa"/>
          </w:tcPr>
          <w:p w14:paraId="032ABE0F" w14:textId="3B6AAE17" w:rsidR="00CC6733" w:rsidRDefault="005E71E6">
            <w:r w:rsidRPr="005E71E6">
              <w:rPr>
                <w:noProof/>
              </w:rPr>
              <w:drawing>
                <wp:inline distT="0" distB="0" distL="0" distR="0" wp14:anchorId="73969384" wp14:editId="5ED08E6F">
                  <wp:extent cx="5731510" cy="2553836"/>
                  <wp:effectExtent l="0" t="0" r="254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44">
                            <a:extLst>
                              <a:ext uri="{28A0092B-C50C-407E-A947-70E740481C1C}">
                                <a14:useLocalDpi xmlns:a14="http://schemas.microsoft.com/office/drawing/2010/main" val="0"/>
                              </a:ext>
                            </a:extLst>
                          </a:blip>
                          <a:stretch>
                            <a:fillRect/>
                          </a:stretch>
                        </pic:blipFill>
                        <pic:spPr>
                          <a:xfrm>
                            <a:off x="0" y="0"/>
                            <a:ext cx="5731510" cy="2553836"/>
                          </a:xfrm>
                          <a:prstGeom prst="rect">
                            <a:avLst/>
                          </a:prstGeom>
                        </pic:spPr>
                      </pic:pic>
                    </a:graphicData>
                  </a:graphic>
                </wp:inline>
              </w:drawing>
            </w:r>
          </w:p>
        </w:tc>
      </w:tr>
    </w:tbl>
    <w:p w14:paraId="42DD19FC" w14:textId="77777777" w:rsidR="006A3579" w:rsidRDefault="006A3579" w:rsidP="006A3579">
      <w:pPr>
        <w:pStyle w:val="Footnotes"/>
        <w:spacing w:after="0"/>
      </w:pPr>
      <w:r>
        <w:t>*20% variation applied in the PSA, in the absence of SE or CIs.</w:t>
      </w:r>
    </w:p>
    <w:p w14:paraId="74FAA6C9" w14:textId="33D691BA" w:rsidR="00CC6733" w:rsidRPr="00926417" w:rsidRDefault="00CC6733" w:rsidP="00CC6733">
      <w:pPr>
        <w:pStyle w:val="Footnotes"/>
      </w:pPr>
      <w:r>
        <w:t xml:space="preserve">Abbreviations: PAS, </w:t>
      </w:r>
      <w:r w:rsidRPr="00131A36">
        <w:t>patient-access scheme</w:t>
      </w:r>
      <w:r>
        <w:t xml:space="preserve">; QALY, quality-adjusted life years; </w:t>
      </w:r>
      <w:r w:rsidRPr="00C67C0A">
        <w:t>T-DXd, trastuzumab deruxtecan</w:t>
      </w:r>
      <w:r>
        <w:t xml:space="preserve">; TPC, treatment of physician’s choice. </w:t>
      </w:r>
    </w:p>
    <w:p w14:paraId="4EDD650E" w14:textId="77777777" w:rsidR="00CC6733" w:rsidRDefault="00CC6733" w:rsidP="00823C2B">
      <w:pPr>
        <w:pStyle w:val="Heading3"/>
      </w:pPr>
      <w:bookmarkStart w:id="831" w:name="_Toc98924689"/>
      <w:bookmarkStart w:id="832" w:name="_Toc127006628"/>
      <w:bookmarkStart w:id="833" w:name="_Toc129350916"/>
      <w:r>
        <w:t>Deterministic sensitivity analysis</w:t>
      </w:r>
      <w:bookmarkEnd w:id="831"/>
      <w:bookmarkEnd w:id="832"/>
      <w:bookmarkEnd w:id="833"/>
    </w:p>
    <w:p w14:paraId="1E7AA3A1" w14:textId="1F167224" w:rsidR="00CC6733" w:rsidRDefault="00CC6733" w:rsidP="00CC6733">
      <w:pPr>
        <w:pStyle w:val="Body"/>
        <w:rPr>
          <w:lang w:val="en-US"/>
        </w:rPr>
      </w:pPr>
      <w:r>
        <w:rPr>
          <w:lang w:val="en-US"/>
        </w:rPr>
        <w:t xml:space="preserve">One-way sensitivity analysis (OWSA) was conducted to test the impact of individual parameters when their values are set to the lower and upper limits of the confidence intervals (presented in </w:t>
      </w:r>
      <w:r w:rsidRPr="003C648C">
        <w:rPr>
          <w:b/>
          <w:bCs/>
          <w:lang w:val="en-US"/>
        </w:rPr>
        <w:fldChar w:fldCharType="begin"/>
      </w:r>
      <w:r w:rsidRPr="003C648C">
        <w:rPr>
          <w:b/>
          <w:bCs/>
          <w:lang w:val="en-US"/>
        </w:rPr>
        <w:instrText xml:space="preserve"> REF _Ref101422448 \h </w:instrText>
      </w:r>
      <w:r w:rsidR="0059606E">
        <w:rPr>
          <w:b/>
          <w:bCs/>
          <w:lang w:val="en-US"/>
        </w:rPr>
        <w:instrText xml:space="preserve"> \* MERGEFORMAT </w:instrText>
      </w:r>
      <w:r w:rsidRPr="003C648C">
        <w:rPr>
          <w:b/>
          <w:bCs/>
          <w:lang w:val="en-US"/>
        </w:rPr>
      </w:r>
      <w:r w:rsidRPr="003C648C">
        <w:rPr>
          <w:b/>
          <w:bCs/>
          <w:lang w:val="en-US"/>
        </w:rPr>
        <w:fldChar w:fldCharType="separate"/>
      </w:r>
      <w:r w:rsidR="00145F42" w:rsidRPr="00145F42">
        <w:rPr>
          <w:b/>
          <w:bCs/>
        </w:rPr>
        <w:t xml:space="preserve">Table </w:t>
      </w:r>
      <w:r w:rsidR="00145F42" w:rsidRPr="00145F42">
        <w:rPr>
          <w:b/>
          <w:bCs/>
          <w:noProof/>
        </w:rPr>
        <w:t>66</w:t>
      </w:r>
      <w:r w:rsidRPr="003C648C">
        <w:rPr>
          <w:b/>
          <w:bCs/>
          <w:lang w:val="en-US"/>
        </w:rPr>
        <w:fldChar w:fldCharType="end"/>
      </w:r>
      <w:r>
        <w:rPr>
          <w:lang w:val="en-US"/>
        </w:rPr>
        <w:t xml:space="preserve">) while all other parameters are maintained at the base case setting. </w:t>
      </w:r>
      <w:r w:rsidRPr="003C648C">
        <w:rPr>
          <w:b/>
          <w:bCs/>
          <w:lang w:val="en-US"/>
        </w:rPr>
        <w:fldChar w:fldCharType="begin"/>
      </w:r>
      <w:r w:rsidRPr="003C648C">
        <w:rPr>
          <w:b/>
          <w:bCs/>
          <w:lang w:val="en-US"/>
        </w:rPr>
        <w:instrText xml:space="preserve"> REF _Ref97123640 \h </w:instrText>
      </w:r>
      <w:r w:rsidR="0059606E">
        <w:rPr>
          <w:b/>
          <w:bCs/>
          <w:lang w:val="en-US"/>
        </w:rPr>
        <w:instrText xml:space="preserve"> \* MERGEFORMAT </w:instrText>
      </w:r>
      <w:r w:rsidRPr="003C648C">
        <w:rPr>
          <w:b/>
          <w:bCs/>
          <w:lang w:val="en-US"/>
        </w:rPr>
      </w:r>
      <w:r w:rsidRPr="003C648C">
        <w:rPr>
          <w:b/>
          <w:bCs/>
          <w:lang w:val="en-US"/>
        </w:rPr>
        <w:fldChar w:fldCharType="separate"/>
      </w:r>
      <w:r w:rsidR="00145F42" w:rsidRPr="00145F42">
        <w:rPr>
          <w:b/>
          <w:bCs/>
        </w:rPr>
        <w:t xml:space="preserve">Table </w:t>
      </w:r>
      <w:r w:rsidR="00145F42" w:rsidRPr="00145F42">
        <w:rPr>
          <w:b/>
          <w:bCs/>
          <w:noProof/>
        </w:rPr>
        <w:t>71</w:t>
      </w:r>
      <w:r w:rsidRPr="003C648C">
        <w:rPr>
          <w:b/>
          <w:bCs/>
          <w:lang w:val="en-US"/>
        </w:rPr>
        <w:fldChar w:fldCharType="end"/>
      </w:r>
      <w:r>
        <w:rPr>
          <w:lang w:val="en-US"/>
        </w:rPr>
        <w:t xml:space="preserve"> and </w:t>
      </w:r>
      <w:r w:rsidRPr="003C648C">
        <w:rPr>
          <w:b/>
          <w:bCs/>
          <w:lang w:val="en-US"/>
        </w:rPr>
        <w:fldChar w:fldCharType="begin"/>
      </w:r>
      <w:r w:rsidRPr="003C648C">
        <w:rPr>
          <w:b/>
          <w:bCs/>
          <w:lang w:val="en-US"/>
        </w:rPr>
        <w:instrText xml:space="preserve"> REF _Ref96104761 \h </w:instrText>
      </w:r>
      <w:r w:rsidR="0059606E">
        <w:rPr>
          <w:b/>
          <w:bCs/>
          <w:lang w:val="en-US"/>
        </w:rPr>
        <w:instrText xml:space="preserve"> \* MERGEFORMAT </w:instrText>
      </w:r>
      <w:r w:rsidRPr="003C648C">
        <w:rPr>
          <w:b/>
          <w:bCs/>
          <w:lang w:val="en-US"/>
        </w:rPr>
      </w:r>
      <w:r w:rsidRPr="003C648C">
        <w:rPr>
          <w:b/>
          <w:bCs/>
          <w:lang w:val="en-US"/>
        </w:rPr>
        <w:fldChar w:fldCharType="separate"/>
      </w:r>
      <w:r w:rsidR="00145F42" w:rsidRPr="00145F42">
        <w:rPr>
          <w:b/>
          <w:bCs/>
        </w:rPr>
        <w:t xml:space="preserve">Figure </w:t>
      </w:r>
      <w:r w:rsidR="00145F42" w:rsidRPr="00145F42">
        <w:rPr>
          <w:b/>
          <w:bCs/>
          <w:noProof/>
        </w:rPr>
        <w:t>48</w:t>
      </w:r>
      <w:r w:rsidRPr="003C648C">
        <w:rPr>
          <w:b/>
          <w:bCs/>
          <w:lang w:val="en-US"/>
        </w:rPr>
        <w:fldChar w:fldCharType="end"/>
      </w:r>
      <w:r w:rsidRPr="003C648C">
        <w:rPr>
          <w:b/>
          <w:lang w:val="en-US"/>
        </w:rPr>
        <w:t xml:space="preserve"> </w:t>
      </w:r>
      <w:r>
        <w:rPr>
          <w:lang w:val="en-US"/>
        </w:rPr>
        <w:t>present the ICERs and the tornado plot showing the 10 parameters which had the largest impact on the ICER.</w:t>
      </w:r>
    </w:p>
    <w:p w14:paraId="61E40D49" w14:textId="066E212C" w:rsidR="00CC6733" w:rsidRDefault="0042329B" w:rsidP="00CC6733">
      <w:pPr>
        <w:pStyle w:val="Body"/>
        <w:rPr>
          <w:lang w:val="en-US"/>
        </w:rPr>
      </w:pPr>
      <w:r w:rsidRPr="0042329B">
        <w:rPr>
          <w:lang w:val="en-US"/>
        </w:rPr>
        <w:t xml:space="preserve">Variation of the </w:t>
      </w:r>
      <w:r w:rsidR="00CB1B96">
        <w:rPr>
          <w:lang w:val="en-US"/>
        </w:rPr>
        <w:t>average weight of patients had the largest impact on the ICER followed by the RDI of T-DXd</w:t>
      </w:r>
      <w:r w:rsidR="00CC6733">
        <w:rPr>
          <w:lang w:val="en-US"/>
        </w:rPr>
        <w:t xml:space="preserve">. Other parameters had a </w:t>
      </w:r>
      <w:r w:rsidR="00E80421">
        <w:rPr>
          <w:lang w:val="en-US"/>
        </w:rPr>
        <w:t xml:space="preserve">lower </w:t>
      </w:r>
      <w:r w:rsidR="00CC6733">
        <w:rPr>
          <w:lang w:val="en-US"/>
        </w:rPr>
        <w:t xml:space="preserve">impact on the ICER when varied between their upper and lower bounds. </w:t>
      </w:r>
    </w:p>
    <w:p w14:paraId="04DE9366" w14:textId="0C7A5E71" w:rsidR="00CC6733" w:rsidRDefault="00CC6733" w:rsidP="00CC6733">
      <w:pPr>
        <w:pStyle w:val="Caption"/>
      </w:pPr>
      <w:bookmarkStart w:id="834" w:name="_Ref97123640"/>
      <w:bookmarkStart w:id="835" w:name="_Toc98924779"/>
      <w:bookmarkStart w:id="836" w:name="_Toc127006701"/>
      <w:bookmarkStart w:id="837" w:name="_Toc129351046"/>
      <w:r>
        <w:t xml:space="preserve">Table </w:t>
      </w:r>
      <w:r>
        <w:fldChar w:fldCharType="begin"/>
      </w:r>
      <w:r>
        <w:instrText>SEQ Table \* ARABIC</w:instrText>
      </w:r>
      <w:r>
        <w:fldChar w:fldCharType="separate"/>
      </w:r>
      <w:r w:rsidR="00145F42">
        <w:rPr>
          <w:noProof/>
        </w:rPr>
        <w:t>71</w:t>
      </w:r>
      <w:r>
        <w:fldChar w:fldCharType="end"/>
      </w:r>
      <w:bookmarkEnd w:id="834"/>
      <w:r>
        <w:t>: OWSA results</w:t>
      </w:r>
      <w:bookmarkEnd w:id="835"/>
      <w:r>
        <w:t xml:space="preserve"> (</w:t>
      </w:r>
      <w:r w:rsidR="001E1F73" w:rsidRPr="001E1F73">
        <w:t xml:space="preserve">T-DXd </w:t>
      </w:r>
      <w:r w:rsidR="007B4216">
        <w:t>[</w:t>
      </w:r>
      <w:r w:rsidR="001E1F73" w:rsidRPr="001E1F73">
        <w:t>at the PAS price</w:t>
      </w:r>
      <w:r w:rsidR="007B4216">
        <w:t>]</w:t>
      </w:r>
      <w:r w:rsidR="001E1F73" w:rsidRPr="001E1F73">
        <w:t xml:space="preserve"> vs. TPC</w:t>
      </w:r>
      <w:r w:rsidR="00123CFE">
        <w:t>, no severity modifier applied</w:t>
      </w:r>
      <w:r>
        <w:t>)</w:t>
      </w:r>
      <w:bookmarkEnd w:id="836"/>
      <w:r w:rsidR="00E97494">
        <w:t>*</w:t>
      </w:r>
      <w:bookmarkEnd w:id="837"/>
    </w:p>
    <w:tbl>
      <w:tblPr>
        <w:tblStyle w:val="TableGrid"/>
        <w:tblW w:w="5000" w:type="pct"/>
        <w:tblLayout w:type="fixed"/>
        <w:tblLook w:val="04A0" w:firstRow="1" w:lastRow="0" w:firstColumn="1" w:lastColumn="0" w:noHBand="0" w:noVBand="1"/>
      </w:tblPr>
      <w:tblGrid>
        <w:gridCol w:w="5382"/>
        <w:gridCol w:w="1818"/>
        <w:gridCol w:w="1816"/>
      </w:tblGrid>
      <w:tr w:rsidR="00CC6733" w14:paraId="64CB99EC" w14:textId="77777777" w:rsidTr="00F710CB">
        <w:tc>
          <w:tcPr>
            <w:tcW w:w="2985" w:type="pct"/>
            <w:shd w:val="clear" w:color="auto" w:fill="D9D9D9" w:themeFill="background1" w:themeFillShade="D9"/>
          </w:tcPr>
          <w:p w14:paraId="69C9566A" w14:textId="77777777" w:rsidR="00CC6733" w:rsidRDefault="00CC6733">
            <w:pPr>
              <w:pStyle w:val="NICETableHeader"/>
            </w:pPr>
            <w:r>
              <w:t>Parameter</w:t>
            </w:r>
          </w:p>
        </w:tc>
        <w:tc>
          <w:tcPr>
            <w:tcW w:w="1008" w:type="pct"/>
            <w:shd w:val="clear" w:color="auto" w:fill="D9D9D9" w:themeFill="background1" w:themeFillShade="D9"/>
          </w:tcPr>
          <w:p w14:paraId="6C0520B5" w14:textId="286B8914" w:rsidR="00CC6733" w:rsidRDefault="00CC6733" w:rsidP="00F710CB">
            <w:pPr>
              <w:pStyle w:val="NICETableHeader"/>
              <w:jc w:val="center"/>
            </w:pPr>
            <w:r>
              <w:t>ICER at lower bound</w:t>
            </w:r>
          </w:p>
        </w:tc>
        <w:tc>
          <w:tcPr>
            <w:tcW w:w="1008" w:type="pct"/>
            <w:shd w:val="clear" w:color="auto" w:fill="D9D9D9" w:themeFill="background1" w:themeFillShade="D9"/>
          </w:tcPr>
          <w:p w14:paraId="1BC4B7CB" w14:textId="33D3489B" w:rsidR="00CC6733" w:rsidRDefault="00CC6733" w:rsidP="00F710CB">
            <w:pPr>
              <w:pStyle w:val="NICETableHeader"/>
              <w:jc w:val="center"/>
            </w:pPr>
            <w:r>
              <w:t>ICER at upper bound</w:t>
            </w:r>
          </w:p>
        </w:tc>
      </w:tr>
      <w:tr w:rsidR="00CE5ABB" w14:paraId="76B9A8A0" w14:textId="77777777" w:rsidTr="00F710CB">
        <w:tc>
          <w:tcPr>
            <w:tcW w:w="2985" w:type="pct"/>
          </w:tcPr>
          <w:p w14:paraId="71DCCEE5" w14:textId="0433082D" w:rsidR="00CE5ABB" w:rsidRPr="003C648C" w:rsidRDefault="00CE5ABB" w:rsidP="00CE5ABB">
            <w:pPr>
              <w:pStyle w:val="NICETabletext"/>
              <w:rPr>
                <w:rFonts w:cs="Arial"/>
                <w:szCs w:val="20"/>
                <w:lang w:val="da-DK"/>
              </w:rPr>
            </w:pPr>
            <w:r w:rsidRPr="00491774">
              <w:t>Average weight (kg)</w:t>
            </w:r>
          </w:p>
        </w:tc>
        <w:tc>
          <w:tcPr>
            <w:tcW w:w="1008" w:type="pct"/>
            <w:vAlign w:val="center"/>
          </w:tcPr>
          <w:p w14:paraId="3EFA1111" w14:textId="066BE083"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1A6D85FB" w14:textId="11AA3CE9"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7640EFE0" w14:textId="77777777" w:rsidTr="00F710CB">
        <w:tc>
          <w:tcPr>
            <w:tcW w:w="2985" w:type="pct"/>
          </w:tcPr>
          <w:p w14:paraId="4B86F60A" w14:textId="4AF9D3E7" w:rsidR="00CE5ABB" w:rsidRPr="00073539" w:rsidRDefault="00CE5ABB" w:rsidP="00CE5ABB">
            <w:pPr>
              <w:pStyle w:val="NICETabletext"/>
              <w:rPr>
                <w:rFonts w:cs="Arial"/>
                <w:szCs w:val="20"/>
              </w:rPr>
            </w:pPr>
            <w:r w:rsidRPr="00491774">
              <w:t>Relative dose intensity -Trastuzumab deruxtecan - 100</w:t>
            </w:r>
          </w:p>
        </w:tc>
        <w:tc>
          <w:tcPr>
            <w:tcW w:w="1008" w:type="pct"/>
            <w:vAlign w:val="center"/>
          </w:tcPr>
          <w:p w14:paraId="1399B77A" w14:textId="5FF49FD8"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0B206EA2" w14:textId="43244D8B"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38C54336" w14:textId="77777777" w:rsidTr="00F710CB">
        <w:tc>
          <w:tcPr>
            <w:tcW w:w="2985" w:type="pct"/>
          </w:tcPr>
          <w:p w14:paraId="343F58F7" w14:textId="3A3D93CE" w:rsidR="00CE5ABB" w:rsidRPr="00073539" w:rsidRDefault="00CE5ABB" w:rsidP="00CE5ABB">
            <w:pPr>
              <w:pStyle w:val="NICETabletext"/>
              <w:rPr>
                <w:rFonts w:cs="Arial"/>
                <w:szCs w:val="20"/>
              </w:rPr>
            </w:pPr>
            <w:r w:rsidRPr="00491774">
              <w:t>Utilities - Progressed - Physician's choice</w:t>
            </w:r>
          </w:p>
        </w:tc>
        <w:tc>
          <w:tcPr>
            <w:tcW w:w="1008" w:type="pct"/>
            <w:vAlign w:val="center"/>
          </w:tcPr>
          <w:p w14:paraId="7D44C77B" w14:textId="6C80AB8D"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52A5AC06" w14:textId="49B47E1B"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4BF12C35" w14:textId="77777777" w:rsidTr="00F710CB">
        <w:tc>
          <w:tcPr>
            <w:tcW w:w="2985" w:type="pct"/>
          </w:tcPr>
          <w:p w14:paraId="02B05114" w14:textId="613B5FEA" w:rsidR="00CE5ABB" w:rsidRPr="00073539" w:rsidRDefault="00CE5ABB" w:rsidP="00CE5ABB">
            <w:pPr>
              <w:pStyle w:val="NICETabletext"/>
              <w:rPr>
                <w:rFonts w:cs="Arial"/>
                <w:szCs w:val="20"/>
              </w:rPr>
            </w:pPr>
            <w:r w:rsidRPr="00491774">
              <w:t>Utilities - Progressed - Trastuzumab deruxtecan</w:t>
            </w:r>
          </w:p>
        </w:tc>
        <w:tc>
          <w:tcPr>
            <w:tcW w:w="1008" w:type="pct"/>
            <w:vAlign w:val="center"/>
          </w:tcPr>
          <w:p w14:paraId="4123134E" w14:textId="1473EBF0"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79A8632A" w14:textId="2C6A7DC0"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21CD8E97" w14:textId="77777777" w:rsidTr="00F710CB">
        <w:tc>
          <w:tcPr>
            <w:tcW w:w="2985" w:type="pct"/>
          </w:tcPr>
          <w:p w14:paraId="7E39C118" w14:textId="738316C2" w:rsidR="00CE5ABB" w:rsidRPr="00073539" w:rsidRDefault="00CE5ABB" w:rsidP="00CE5ABB">
            <w:pPr>
              <w:pStyle w:val="NICETabletext"/>
              <w:rPr>
                <w:rFonts w:cs="Arial"/>
                <w:szCs w:val="20"/>
              </w:rPr>
            </w:pPr>
            <w:r w:rsidRPr="00491774">
              <w:t>Utilities - Progression-free - Trastuzumab deruxtecan</w:t>
            </w:r>
          </w:p>
        </w:tc>
        <w:tc>
          <w:tcPr>
            <w:tcW w:w="1008" w:type="pct"/>
            <w:vAlign w:val="center"/>
          </w:tcPr>
          <w:p w14:paraId="08B1BFBE" w14:textId="680EF709"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26157F9E" w14:textId="1467D407"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0904666B" w14:textId="77777777" w:rsidTr="00F710CB">
        <w:tc>
          <w:tcPr>
            <w:tcW w:w="2985" w:type="pct"/>
          </w:tcPr>
          <w:p w14:paraId="65E4078D" w14:textId="0B864B3F" w:rsidR="00CE5ABB" w:rsidRPr="00073539" w:rsidRDefault="00CE5ABB" w:rsidP="00CE5ABB">
            <w:pPr>
              <w:pStyle w:val="NICETabletext"/>
              <w:rPr>
                <w:rFonts w:cs="Arial"/>
                <w:szCs w:val="20"/>
              </w:rPr>
            </w:pPr>
            <w:r w:rsidRPr="00491774">
              <w:t>Utilities - Progression-free - Physician's choice</w:t>
            </w:r>
          </w:p>
        </w:tc>
        <w:tc>
          <w:tcPr>
            <w:tcW w:w="1008" w:type="pct"/>
            <w:vAlign w:val="center"/>
          </w:tcPr>
          <w:p w14:paraId="78029E1C" w14:textId="5378DB45"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17789BF9" w14:textId="0F349797"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32F4E8C2" w14:textId="77777777" w:rsidTr="00F710CB">
        <w:tc>
          <w:tcPr>
            <w:tcW w:w="2985" w:type="pct"/>
          </w:tcPr>
          <w:p w14:paraId="08D9CAE0" w14:textId="7B4BCEBD" w:rsidR="00CE5ABB" w:rsidRPr="00073539" w:rsidRDefault="00CE5ABB" w:rsidP="00CE5ABB">
            <w:pPr>
              <w:pStyle w:val="NICETabletext"/>
              <w:rPr>
                <w:rFonts w:cs="Arial"/>
                <w:szCs w:val="20"/>
              </w:rPr>
            </w:pPr>
            <w:r w:rsidRPr="00491774">
              <w:t>Average body surface (m</w:t>
            </w:r>
            <w:r w:rsidRPr="00F710CB">
              <w:rPr>
                <w:vertAlign w:val="superscript"/>
              </w:rPr>
              <w:t>2</w:t>
            </w:r>
            <w:r w:rsidRPr="00491774">
              <w:t>)</w:t>
            </w:r>
          </w:p>
        </w:tc>
        <w:tc>
          <w:tcPr>
            <w:tcW w:w="1008" w:type="pct"/>
            <w:vAlign w:val="center"/>
          </w:tcPr>
          <w:p w14:paraId="2648A91A" w14:textId="23BF0F72"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4C8C06FD" w14:textId="36412C64"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442FD80A" w14:textId="77777777" w:rsidTr="00F710CB">
        <w:tc>
          <w:tcPr>
            <w:tcW w:w="2985" w:type="pct"/>
          </w:tcPr>
          <w:p w14:paraId="789233F0" w14:textId="1A126FEE" w:rsidR="00CE5ABB" w:rsidRPr="00073539" w:rsidRDefault="00CE5ABB" w:rsidP="00CE5ABB">
            <w:pPr>
              <w:pStyle w:val="NICETabletext"/>
              <w:rPr>
                <w:rFonts w:cs="Arial"/>
                <w:szCs w:val="20"/>
              </w:rPr>
            </w:pPr>
            <w:r w:rsidRPr="00491774">
              <w:t>Drug cost - Eribulin - 0.88</w:t>
            </w:r>
          </w:p>
        </w:tc>
        <w:tc>
          <w:tcPr>
            <w:tcW w:w="1008" w:type="pct"/>
            <w:vAlign w:val="center"/>
          </w:tcPr>
          <w:p w14:paraId="1BDF79BF" w14:textId="1E2329BF"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674E5C17" w14:textId="54D4C192"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4EB11915" w14:textId="77777777" w:rsidTr="00F710CB">
        <w:tc>
          <w:tcPr>
            <w:tcW w:w="2985" w:type="pct"/>
          </w:tcPr>
          <w:p w14:paraId="7A7FD0DF" w14:textId="4AA3250B" w:rsidR="00CE5ABB" w:rsidRPr="00073539" w:rsidRDefault="00CE5ABB" w:rsidP="00CE5ABB">
            <w:pPr>
              <w:pStyle w:val="NICETabletext"/>
              <w:rPr>
                <w:rFonts w:cs="Arial"/>
                <w:szCs w:val="20"/>
              </w:rPr>
            </w:pPr>
            <w:r w:rsidRPr="00491774">
              <w:t>Administration costs - Trastuzumab deruxtecan</w:t>
            </w:r>
          </w:p>
        </w:tc>
        <w:tc>
          <w:tcPr>
            <w:tcW w:w="1008" w:type="pct"/>
            <w:vAlign w:val="center"/>
          </w:tcPr>
          <w:p w14:paraId="147CE1AB" w14:textId="4E773BCD"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15EA0AE8" w14:textId="1A40A621"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r w:rsidR="00CE5ABB" w14:paraId="2DDFD1C3" w14:textId="77777777" w:rsidTr="00F710CB">
        <w:tc>
          <w:tcPr>
            <w:tcW w:w="2985" w:type="pct"/>
          </w:tcPr>
          <w:p w14:paraId="7B1C1A4F" w14:textId="4B7FD59F" w:rsidR="00CE5ABB" w:rsidRPr="00073539" w:rsidRDefault="00CE5ABB" w:rsidP="00CE5ABB">
            <w:pPr>
              <w:pStyle w:val="NICETabletext"/>
              <w:rPr>
                <w:rFonts w:cs="Arial"/>
                <w:szCs w:val="20"/>
              </w:rPr>
            </w:pPr>
            <w:r w:rsidRPr="00491774">
              <w:t xml:space="preserve">Health state cost - Progression-free - Total </w:t>
            </w:r>
          </w:p>
        </w:tc>
        <w:tc>
          <w:tcPr>
            <w:tcW w:w="1008" w:type="pct"/>
            <w:vAlign w:val="center"/>
          </w:tcPr>
          <w:p w14:paraId="002A472F" w14:textId="43C86633"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c>
          <w:tcPr>
            <w:tcW w:w="1008" w:type="pct"/>
            <w:vAlign w:val="center"/>
          </w:tcPr>
          <w:p w14:paraId="70F97A90" w14:textId="41F5232D" w:rsidR="00CE5ABB" w:rsidRPr="00F77ABC" w:rsidRDefault="00F77ABC" w:rsidP="00CE5ABB">
            <w:pPr>
              <w:pStyle w:val="NICETabletext"/>
              <w:jc w:val="center"/>
              <w:rPr>
                <w:rFonts w:cs="Arial"/>
                <w:color w:val="000000"/>
                <w:szCs w:val="20"/>
                <w:highlight w:val="black"/>
              </w:rPr>
            </w:pPr>
            <w:r w:rsidRPr="00F77ABC">
              <w:rPr>
                <w:rFonts w:cs="Arial"/>
                <w:color w:val="000000"/>
                <w:szCs w:val="20"/>
                <w:highlight w:val="black"/>
              </w:rPr>
              <w:t>xxxxxxx</w:t>
            </w:r>
          </w:p>
        </w:tc>
      </w:tr>
    </w:tbl>
    <w:p w14:paraId="40271CD2" w14:textId="2DD568D9" w:rsidR="00D22A1E" w:rsidRDefault="00E97494" w:rsidP="00D22A1E">
      <w:pPr>
        <w:pStyle w:val="Footnotes"/>
        <w:spacing w:after="0"/>
      </w:pPr>
      <w:r>
        <w:t>*</w:t>
      </w:r>
      <w:r w:rsidR="00807DB8">
        <w:t>10% v</w:t>
      </w:r>
      <w:r w:rsidR="00706079">
        <w:t>ariation applied in the OWSA, in the absence of SE or CIs</w:t>
      </w:r>
      <w:r w:rsidR="00807DB8">
        <w:t>.</w:t>
      </w:r>
    </w:p>
    <w:p w14:paraId="3DF5389B" w14:textId="79F17BCB" w:rsidR="00E97494" w:rsidRDefault="00E97494" w:rsidP="00E97494">
      <w:pPr>
        <w:pStyle w:val="Footnotes"/>
      </w:pPr>
      <w:r>
        <w:t>Abbreviations: ICER, incremental cost-effectiveness ratio; kg – kilograms; OWSA, one-way sensitivity analysis; PAS, patient-access scheme; TPC, treatment of physician’s choice.</w:t>
      </w:r>
    </w:p>
    <w:p w14:paraId="7044D2C8" w14:textId="1897870D" w:rsidR="00CC6733" w:rsidRPr="00131A36" w:rsidRDefault="00CC6733" w:rsidP="00CC6733">
      <w:pPr>
        <w:pStyle w:val="Caption"/>
      </w:pPr>
      <w:bookmarkStart w:id="838" w:name="_Ref96104761"/>
      <w:bookmarkStart w:id="839" w:name="_Toc98924732"/>
      <w:bookmarkStart w:id="840" w:name="_Toc127006660"/>
      <w:bookmarkStart w:id="841" w:name="_Toc129350974"/>
      <w:r w:rsidRPr="00131A36">
        <w:lastRenderedPageBreak/>
        <w:t xml:space="preserve">Figure </w:t>
      </w:r>
      <w:r w:rsidRPr="00131A36">
        <w:fldChar w:fldCharType="begin"/>
      </w:r>
      <w:r w:rsidRPr="00131A36">
        <w:instrText>SEQ Figure \* ARABIC</w:instrText>
      </w:r>
      <w:r w:rsidRPr="00131A36">
        <w:fldChar w:fldCharType="separate"/>
      </w:r>
      <w:r w:rsidR="00145F42">
        <w:rPr>
          <w:noProof/>
        </w:rPr>
        <w:t>48</w:t>
      </w:r>
      <w:r w:rsidRPr="00131A36">
        <w:fldChar w:fldCharType="end"/>
      </w:r>
      <w:bookmarkEnd w:id="838"/>
      <w:r w:rsidRPr="00131A36">
        <w:t>: Tornado plot showing OWSA results on the ICER</w:t>
      </w:r>
      <w:bookmarkEnd w:id="839"/>
      <w:r w:rsidRPr="00131A36">
        <w:t xml:space="preserve"> (</w:t>
      </w:r>
      <w:r w:rsidR="00CE5ABB" w:rsidRPr="001E1F73">
        <w:t xml:space="preserve">T-DXd </w:t>
      </w:r>
      <w:r w:rsidR="00CE5ABB">
        <w:t>[</w:t>
      </w:r>
      <w:r w:rsidR="00CE5ABB" w:rsidRPr="001E1F73">
        <w:t>at the PAS price</w:t>
      </w:r>
      <w:r w:rsidR="00CE5ABB">
        <w:t>]</w:t>
      </w:r>
      <w:r w:rsidR="00CE5ABB" w:rsidRPr="001E1F73">
        <w:t xml:space="preserve"> vs. TPC</w:t>
      </w:r>
      <w:r w:rsidR="00CE5ABB" w:rsidRPr="001E1F73" w:rsidDel="001E1F73">
        <w:t xml:space="preserve"> </w:t>
      </w:r>
      <w:r w:rsidR="00CE5ABB">
        <w:t>, no severity modifier applied</w:t>
      </w:r>
      <w:bookmarkEnd w:id="840"/>
      <w:r w:rsidRPr="00131A36">
        <w:t>)</w:t>
      </w:r>
      <w:r w:rsidR="00706079">
        <w:t>*</w:t>
      </w:r>
      <w:bookmarkEnd w:id="841"/>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C6733" w14:paraId="7C904779" w14:textId="77777777" w:rsidTr="00C75D0B">
        <w:tc>
          <w:tcPr>
            <w:tcW w:w="8936" w:type="dxa"/>
          </w:tcPr>
          <w:p w14:paraId="1B573B72" w14:textId="65A1B75D" w:rsidR="00CC6733" w:rsidRDefault="00E97494" w:rsidP="003C648C">
            <w:pPr>
              <w:keepNext/>
            </w:pPr>
            <w:r>
              <w:rPr>
                <w:noProof/>
              </w:rPr>
              <w:drawing>
                <wp:inline distT="0" distB="0" distL="0" distR="0" wp14:anchorId="668F94B9" wp14:editId="69A02A2A">
                  <wp:extent cx="5638800" cy="2683277"/>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noChangeArrowheads="1"/>
                          </pic:cNvPicPr>
                        </pic:nvPicPr>
                        <pic:blipFill>
                          <a:blip r:embed="rId44">
                            <a:extLst>
                              <a:ext uri="{28A0092B-C50C-407E-A947-70E740481C1C}">
                                <a14:useLocalDpi xmlns:a14="http://schemas.microsoft.com/office/drawing/2010/main" val="0"/>
                              </a:ext>
                            </a:extLst>
                          </a:blip>
                          <a:srcRect l="4692" r="4692"/>
                          <a:stretch>
                            <a:fillRect/>
                          </a:stretch>
                        </pic:blipFill>
                        <pic:spPr bwMode="auto">
                          <a:xfrm>
                            <a:off x="0" y="0"/>
                            <a:ext cx="5670570" cy="26983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FB9D00F" w14:textId="0502FE9E" w:rsidR="00706079" w:rsidRDefault="00706079" w:rsidP="00706079">
      <w:pPr>
        <w:pStyle w:val="Footnotes"/>
        <w:spacing w:after="0"/>
      </w:pPr>
      <w:r>
        <w:t>*</w:t>
      </w:r>
      <w:r w:rsidR="00807DB8">
        <w:t>10% v</w:t>
      </w:r>
      <w:r>
        <w:t>ariation applied in the OWSA, in the absence of SE or CIs.</w:t>
      </w:r>
    </w:p>
    <w:p w14:paraId="17B37F56" w14:textId="77777777" w:rsidR="00E97494" w:rsidRDefault="00E97494" w:rsidP="00E97494">
      <w:pPr>
        <w:pStyle w:val="Footnotes"/>
      </w:pPr>
      <w:r>
        <w:t>Abbreviations: ICER, incremental cost-effectiveness ratio; kg – kilograms; OWSA, one-way sensitivity analysis; PAS, patient-access scheme; TPC, treatment of physician’s choice.</w:t>
      </w:r>
    </w:p>
    <w:p w14:paraId="5CA5CC4C" w14:textId="77777777" w:rsidR="00CC6733" w:rsidRPr="00131A36" w:rsidRDefault="00CC6733" w:rsidP="00CC6733">
      <w:pPr>
        <w:pStyle w:val="Heading3"/>
      </w:pPr>
      <w:bookmarkStart w:id="842" w:name="_Toc129287002"/>
      <w:bookmarkStart w:id="843" w:name="_Toc129301605"/>
      <w:bookmarkStart w:id="844" w:name="_Toc129040171"/>
      <w:bookmarkStart w:id="845" w:name="_Toc129052456"/>
      <w:bookmarkStart w:id="846" w:name="_Toc129053257"/>
      <w:bookmarkStart w:id="847" w:name="_Toc98924690"/>
      <w:bookmarkStart w:id="848" w:name="_Ref99727820"/>
      <w:bookmarkStart w:id="849" w:name="_Ref99727872"/>
      <w:bookmarkStart w:id="850" w:name="_Ref99727892"/>
      <w:bookmarkStart w:id="851" w:name="_Ref99728219"/>
      <w:bookmarkStart w:id="852" w:name="_Ref99729119"/>
      <w:bookmarkStart w:id="853" w:name="_Ref99729196"/>
      <w:bookmarkStart w:id="854" w:name="_Ref119923275"/>
      <w:bookmarkStart w:id="855" w:name="_Ref126852565"/>
      <w:bookmarkStart w:id="856" w:name="_Toc127006629"/>
      <w:bookmarkStart w:id="857" w:name="_Toc129350917"/>
      <w:bookmarkEnd w:id="842"/>
      <w:bookmarkEnd w:id="843"/>
      <w:bookmarkEnd w:id="844"/>
      <w:bookmarkEnd w:id="845"/>
      <w:bookmarkEnd w:id="846"/>
      <w:r w:rsidRPr="00131A36">
        <w:t>Scenario analysis</w:t>
      </w:r>
      <w:bookmarkEnd w:id="847"/>
      <w:bookmarkEnd w:id="848"/>
      <w:bookmarkEnd w:id="849"/>
      <w:bookmarkEnd w:id="850"/>
      <w:bookmarkEnd w:id="851"/>
      <w:bookmarkEnd w:id="852"/>
      <w:bookmarkEnd w:id="853"/>
      <w:bookmarkEnd w:id="854"/>
      <w:bookmarkEnd w:id="855"/>
      <w:bookmarkEnd w:id="856"/>
      <w:bookmarkEnd w:id="857"/>
    </w:p>
    <w:p w14:paraId="168D24EE" w14:textId="33FE6A04" w:rsidR="00FB3129" w:rsidRPr="00131A36" w:rsidRDefault="00CC6733" w:rsidP="00CC6733">
      <w:pPr>
        <w:pStyle w:val="Body"/>
        <w:sectPr w:rsidR="00FB3129" w:rsidRPr="00131A36">
          <w:footnotePr>
            <w:numFmt w:val="lowerLetter"/>
          </w:footnotePr>
          <w:pgSz w:w="11906" w:h="16838"/>
          <w:pgMar w:top="1440" w:right="1440" w:bottom="1440" w:left="1440" w:header="708" w:footer="708" w:gutter="0"/>
          <w:cols w:space="708"/>
          <w:docGrid w:linePitch="360"/>
        </w:sectPr>
      </w:pPr>
      <w:r>
        <w:t>S</w:t>
      </w:r>
      <w:r w:rsidRPr="00131A36">
        <w:t>cenario</w:t>
      </w:r>
      <w:r w:rsidRPr="00131A36">
        <w:rPr>
          <w:lang w:val="en-US"/>
        </w:rPr>
        <w:t xml:space="preserve"> analyses were performed in order to test key structural and inputs assumptions</w:t>
      </w:r>
      <w:r w:rsidRPr="00131A36">
        <w:t xml:space="preserve">. </w:t>
      </w:r>
      <w:r w:rsidR="00D55512">
        <w:t xml:space="preserve">A </w:t>
      </w:r>
      <w:r w:rsidR="002C2EFF" w:rsidRPr="002C2EFF">
        <w:t>PSA</w:t>
      </w:r>
      <w:r w:rsidR="00D55512">
        <w:t xml:space="preserve"> was r</w:t>
      </w:r>
      <w:r w:rsidR="00A77412">
        <w:t>u</w:t>
      </w:r>
      <w:r w:rsidR="00D55512">
        <w:t>n for all scenarios</w:t>
      </w:r>
      <w:r w:rsidR="002C2EFF" w:rsidRPr="002C2EFF">
        <w:t xml:space="preserve"> where all parameters are assigned probability distributions and varied jointly </w:t>
      </w:r>
      <w:r w:rsidR="00C15730">
        <w:t>under a given scenario</w:t>
      </w:r>
      <w:r w:rsidR="00930E3B">
        <w:t>. The results of probabilistic scenario analyses are presented in</w:t>
      </w:r>
      <w:r w:rsidR="002C2EFF" w:rsidRPr="002C2EFF">
        <w:t xml:space="preserve"> </w:t>
      </w:r>
      <w:r w:rsidR="00BF6519" w:rsidRPr="003C648C">
        <w:rPr>
          <w:b/>
          <w:bCs/>
        </w:rPr>
        <w:fldChar w:fldCharType="begin"/>
      </w:r>
      <w:r w:rsidR="00BF6519" w:rsidRPr="003C648C">
        <w:rPr>
          <w:b/>
          <w:bCs/>
        </w:rPr>
        <w:instrText xml:space="preserve"> REF _Ref129018846 \h </w:instrText>
      </w:r>
      <w:r w:rsidR="00BF6519">
        <w:rPr>
          <w:b/>
          <w:bCs/>
        </w:rPr>
        <w:instrText xml:space="preserve"> \* MERGEFORMAT </w:instrText>
      </w:r>
      <w:r w:rsidR="00BF6519" w:rsidRPr="003C648C">
        <w:rPr>
          <w:b/>
          <w:bCs/>
        </w:rPr>
      </w:r>
      <w:r w:rsidR="00BF6519" w:rsidRPr="003C648C">
        <w:rPr>
          <w:b/>
          <w:bCs/>
        </w:rPr>
        <w:fldChar w:fldCharType="separate"/>
      </w:r>
      <w:r w:rsidR="00145F42" w:rsidRPr="00145F42">
        <w:rPr>
          <w:b/>
          <w:bCs/>
        </w:rPr>
        <w:t xml:space="preserve">Table </w:t>
      </w:r>
      <w:r w:rsidR="00145F42" w:rsidRPr="00145F42">
        <w:rPr>
          <w:b/>
          <w:bCs/>
          <w:noProof/>
        </w:rPr>
        <w:t>72</w:t>
      </w:r>
      <w:r w:rsidR="00BF6519" w:rsidRPr="003C648C">
        <w:rPr>
          <w:b/>
          <w:bCs/>
        </w:rPr>
        <w:fldChar w:fldCharType="end"/>
      </w:r>
      <w:r w:rsidR="00930E3B">
        <w:t>,</w:t>
      </w:r>
      <w:r w:rsidR="00A77412">
        <w:t xml:space="preserve"> </w:t>
      </w:r>
      <w:r w:rsidR="00A77412" w:rsidRPr="00131A36">
        <w:t>together within the cost-effectiveness plane (</w:t>
      </w:r>
      <w:r w:rsidR="00A77412" w:rsidRPr="003C648C">
        <w:rPr>
          <w:b/>
          <w:bCs/>
        </w:rPr>
        <w:fldChar w:fldCharType="begin"/>
      </w:r>
      <w:r w:rsidR="00A77412" w:rsidRPr="003C648C">
        <w:rPr>
          <w:b/>
          <w:bCs/>
        </w:rPr>
        <w:instrText xml:space="preserve"> REF _Ref94619048 \h </w:instrText>
      </w:r>
      <w:r w:rsidR="00A77412">
        <w:rPr>
          <w:b/>
          <w:bCs/>
        </w:rPr>
        <w:instrText xml:space="preserve"> \* MERGEFORMAT </w:instrText>
      </w:r>
      <w:r w:rsidR="00A77412" w:rsidRPr="003C648C">
        <w:rPr>
          <w:b/>
          <w:bCs/>
        </w:rPr>
      </w:r>
      <w:r w:rsidR="00A77412" w:rsidRPr="003C648C">
        <w:rPr>
          <w:b/>
          <w:bCs/>
        </w:rPr>
        <w:fldChar w:fldCharType="separate"/>
      </w:r>
      <w:r w:rsidR="00145F42" w:rsidRPr="00145F42">
        <w:rPr>
          <w:b/>
          <w:bCs/>
        </w:rPr>
        <w:t xml:space="preserve">Figure </w:t>
      </w:r>
      <w:r w:rsidR="00145F42" w:rsidRPr="00145F42">
        <w:rPr>
          <w:b/>
          <w:bCs/>
          <w:noProof/>
        </w:rPr>
        <w:t>49</w:t>
      </w:r>
      <w:r w:rsidR="00A77412" w:rsidRPr="003C648C">
        <w:rPr>
          <w:b/>
          <w:bCs/>
        </w:rPr>
        <w:fldChar w:fldCharType="end"/>
      </w:r>
      <w:r w:rsidR="00A77412" w:rsidRPr="00131A36">
        <w:t>)</w:t>
      </w:r>
      <w:r w:rsidR="002C2EFF" w:rsidRPr="002C2EFF">
        <w:t>. PSA</w:t>
      </w:r>
      <w:r w:rsidR="00C15730">
        <w:t>s for all scenarios were</w:t>
      </w:r>
      <w:r w:rsidR="002C2EFF" w:rsidRPr="002C2EFF">
        <w:t xml:space="preserve"> run for 1,000 iterations</w:t>
      </w:r>
      <w:r w:rsidR="00BF3CD7">
        <w:t>.</w:t>
      </w:r>
      <w:r w:rsidR="0084028C">
        <w:t xml:space="preserve"> </w:t>
      </w:r>
      <w:r w:rsidR="00ED3548">
        <w:t>The largest deviations from the base case ICER came from using log-normal distribution to extrapolate overall survival over the lifetime horizon of the economic model.</w:t>
      </w:r>
    </w:p>
    <w:p w14:paraId="01F62724" w14:textId="6A7F0D7A" w:rsidR="00586275" w:rsidRDefault="00586275" w:rsidP="00F710CB">
      <w:pPr>
        <w:pStyle w:val="Footnotes"/>
        <w:spacing w:after="0"/>
      </w:pPr>
      <w:bookmarkStart w:id="858" w:name="_Ref129018846"/>
      <w:bookmarkStart w:id="859" w:name="_Toc129351047"/>
      <w:r w:rsidRPr="004C239E">
        <w:rPr>
          <w:b/>
          <w:sz w:val="22"/>
        </w:rPr>
        <w:lastRenderedPageBreak/>
        <w:t xml:space="preserve">Table </w:t>
      </w:r>
      <w:r w:rsidRPr="00F710CB">
        <w:rPr>
          <w:b/>
          <w:sz w:val="22"/>
        </w:rPr>
        <w:fldChar w:fldCharType="begin"/>
      </w:r>
      <w:r w:rsidRPr="004C239E">
        <w:rPr>
          <w:b/>
          <w:sz w:val="22"/>
        </w:rPr>
        <w:instrText xml:space="preserve"> SEQ Table \* ARABIC </w:instrText>
      </w:r>
      <w:r w:rsidRPr="00F710CB">
        <w:rPr>
          <w:b/>
          <w:sz w:val="22"/>
        </w:rPr>
        <w:fldChar w:fldCharType="separate"/>
      </w:r>
      <w:r w:rsidR="00145F42">
        <w:rPr>
          <w:b/>
          <w:noProof/>
          <w:sz w:val="22"/>
        </w:rPr>
        <w:t>72</w:t>
      </w:r>
      <w:r w:rsidRPr="00F710CB">
        <w:rPr>
          <w:b/>
          <w:sz w:val="22"/>
        </w:rPr>
        <w:fldChar w:fldCharType="end"/>
      </w:r>
      <w:bookmarkEnd w:id="858"/>
      <w:r w:rsidRPr="004C239E">
        <w:rPr>
          <w:b/>
          <w:sz w:val="22"/>
        </w:rPr>
        <w:t>: Scenario analysis (probabilistic results</w:t>
      </w:r>
      <w:r w:rsidR="00AB1C77">
        <w:rPr>
          <w:b/>
          <w:sz w:val="22"/>
        </w:rPr>
        <w:t xml:space="preserve"> </w:t>
      </w:r>
      <w:r w:rsidR="008A68A5">
        <w:rPr>
          <w:b/>
          <w:sz w:val="22"/>
        </w:rPr>
        <w:t xml:space="preserve">– </w:t>
      </w:r>
      <w:r w:rsidR="008A68A5" w:rsidRPr="008A68A5">
        <w:rPr>
          <w:b/>
          <w:sz w:val="22"/>
        </w:rPr>
        <w:t xml:space="preserve"> </w:t>
      </w:r>
      <w:r w:rsidR="008A68A5">
        <w:rPr>
          <w:b/>
          <w:sz w:val="22"/>
        </w:rPr>
        <w:t>T-DXd [</w:t>
      </w:r>
      <w:r w:rsidR="008A68A5" w:rsidRPr="008A68A5">
        <w:rPr>
          <w:b/>
          <w:sz w:val="22"/>
        </w:rPr>
        <w:t>at the PAS price</w:t>
      </w:r>
      <w:r w:rsidR="008A68A5">
        <w:rPr>
          <w:b/>
          <w:sz w:val="22"/>
        </w:rPr>
        <w:t>] vs. TPC</w:t>
      </w:r>
      <w:r w:rsidRPr="004C239E">
        <w:rPr>
          <w:b/>
          <w:sz w:val="22"/>
        </w:rPr>
        <w:t>, no severity modifier applied)</w:t>
      </w:r>
      <w:bookmarkEnd w:id="859"/>
      <w:r w:rsidR="00930E3B" w:rsidRPr="004C239E" w:rsidDel="00930E3B">
        <w:rPr>
          <w:b/>
          <w:sz w:val="22"/>
        </w:rPr>
        <w:t xml:space="preserve"> </w:t>
      </w:r>
    </w:p>
    <w:tbl>
      <w:tblPr>
        <w:tblStyle w:val="EVDCLL11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47"/>
        <w:gridCol w:w="992"/>
        <w:gridCol w:w="2126"/>
        <w:gridCol w:w="4111"/>
        <w:gridCol w:w="1390"/>
        <w:gridCol w:w="1391"/>
        <w:gridCol w:w="1391"/>
      </w:tblGrid>
      <w:tr w:rsidR="00B16949" w:rsidRPr="005079BE" w14:paraId="3F21D075" w14:textId="77777777" w:rsidTr="00433676">
        <w:trPr>
          <w:trHeight w:val="647"/>
          <w:tblHeader/>
        </w:trPr>
        <w:tc>
          <w:tcPr>
            <w:tcW w:w="2547" w:type="dxa"/>
            <w:shd w:val="clear" w:color="auto" w:fill="D9D9D9" w:themeFill="background1" w:themeFillShade="D9"/>
            <w:vAlign w:val="center"/>
          </w:tcPr>
          <w:p w14:paraId="25FE1B13"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Parameter</w:t>
            </w:r>
          </w:p>
        </w:tc>
        <w:tc>
          <w:tcPr>
            <w:tcW w:w="992" w:type="dxa"/>
            <w:shd w:val="clear" w:color="auto" w:fill="D9D9D9" w:themeFill="background1" w:themeFillShade="D9"/>
            <w:vAlign w:val="center"/>
          </w:tcPr>
          <w:p w14:paraId="20616113"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Scenario number</w:t>
            </w:r>
          </w:p>
        </w:tc>
        <w:tc>
          <w:tcPr>
            <w:tcW w:w="2126" w:type="dxa"/>
            <w:shd w:val="clear" w:color="auto" w:fill="D9D9D9" w:themeFill="background1" w:themeFillShade="D9"/>
            <w:vAlign w:val="center"/>
          </w:tcPr>
          <w:p w14:paraId="52D5E015"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Base case</w:t>
            </w:r>
          </w:p>
        </w:tc>
        <w:tc>
          <w:tcPr>
            <w:tcW w:w="4111" w:type="dxa"/>
            <w:shd w:val="clear" w:color="auto" w:fill="D9D9D9" w:themeFill="background1" w:themeFillShade="D9"/>
            <w:vAlign w:val="center"/>
          </w:tcPr>
          <w:p w14:paraId="720258B9"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Scenario</w:t>
            </w:r>
          </w:p>
        </w:tc>
        <w:tc>
          <w:tcPr>
            <w:tcW w:w="1390" w:type="dxa"/>
            <w:shd w:val="clear" w:color="auto" w:fill="D9D9D9" w:themeFill="background1" w:themeFillShade="D9"/>
            <w:vAlign w:val="center"/>
          </w:tcPr>
          <w:p w14:paraId="5F129BE7"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Incremental costs</w:t>
            </w:r>
          </w:p>
        </w:tc>
        <w:tc>
          <w:tcPr>
            <w:tcW w:w="1391" w:type="dxa"/>
            <w:shd w:val="clear" w:color="auto" w:fill="D9D9D9" w:themeFill="background1" w:themeFillShade="D9"/>
            <w:vAlign w:val="center"/>
          </w:tcPr>
          <w:p w14:paraId="67F3DFEE"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Incremental QALYs</w:t>
            </w:r>
          </w:p>
        </w:tc>
        <w:tc>
          <w:tcPr>
            <w:tcW w:w="1391" w:type="dxa"/>
            <w:shd w:val="clear" w:color="auto" w:fill="D9D9D9" w:themeFill="background1" w:themeFillShade="D9"/>
            <w:vAlign w:val="center"/>
          </w:tcPr>
          <w:p w14:paraId="11E2A6B3" w14:textId="77777777" w:rsidR="005079BE" w:rsidRPr="005079BE" w:rsidRDefault="005079BE" w:rsidP="00F710CB">
            <w:pPr>
              <w:shd w:val="clear" w:color="auto" w:fill="D9D9D9" w:themeFill="background1" w:themeFillShade="D9"/>
              <w:tabs>
                <w:tab w:val="left" w:pos="2041"/>
              </w:tabs>
              <w:spacing w:after="60"/>
              <w:jc w:val="center"/>
              <w:rPr>
                <w:b/>
                <w:sz w:val="20"/>
                <w:szCs w:val="20"/>
              </w:rPr>
            </w:pPr>
            <w:r w:rsidRPr="005079BE">
              <w:rPr>
                <w:b/>
                <w:sz w:val="20"/>
                <w:szCs w:val="20"/>
              </w:rPr>
              <w:t>ICER</w:t>
            </w:r>
          </w:p>
        </w:tc>
      </w:tr>
      <w:tr w:rsidR="00E84B56" w:rsidRPr="005079BE" w14:paraId="12D84F7D" w14:textId="77777777" w:rsidTr="00A029C2">
        <w:trPr>
          <w:trHeight w:val="292"/>
          <w:tblHeader/>
        </w:trPr>
        <w:tc>
          <w:tcPr>
            <w:tcW w:w="9776" w:type="dxa"/>
            <w:gridSpan w:val="4"/>
            <w:shd w:val="clear" w:color="auto" w:fill="FFFFFF" w:themeFill="background1"/>
          </w:tcPr>
          <w:p w14:paraId="0F46F186" w14:textId="77777777" w:rsidR="005079BE" w:rsidRPr="005079BE" w:rsidRDefault="005079BE" w:rsidP="005079BE">
            <w:pPr>
              <w:spacing w:after="60"/>
              <w:rPr>
                <w:b/>
                <w:bCs/>
                <w:sz w:val="20"/>
                <w:szCs w:val="20"/>
              </w:rPr>
            </w:pPr>
            <w:r w:rsidRPr="005079BE">
              <w:rPr>
                <w:b/>
                <w:bCs/>
                <w:sz w:val="20"/>
                <w:szCs w:val="20"/>
              </w:rPr>
              <w:t>Base case probabilistic results</w:t>
            </w:r>
          </w:p>
        </w:tc>
        <w:tc>
          <w:tcPr>
            <w:tcW w:w="1390" w:type="dxa"/>
            <w:shd w:val="clear" w:color="auto" w:fill="FFFFFF" w:themeFill="background1"/>
            <w:vAlign w:val="center"/>
          </w:tcPr>
          <w:p w14:paraId="2FAC4D11" w14:textId="37ECDA52" w:rsidR="005079BE" w:rsidRPr="00F77ABC" w:rsidRDefault="00F77ABC" w:rsidP="00E52BC1">
            <w:pPr>
              <w:keepNext/>
              <w:spacing w:after="60"/>
              <w:jc w:val="center"/>
              <w:rPr>
                <w:color w:val="000000"/>
                <w:sz w:val="20"/>
                <w:szCs w:val="20"/>
                <w:highlight w:val="black"/>
              </w:rPr>
            </w:pPr>
            <w:r w:rsidRPr="00F77ABC">
              <w:rPr>
                <w:color w:val="000000"/>
                <w:sz w:val="20"/>
                <w:szCs w:val="20"/>
                <w:highlight w:val="black"/>
              </w:rPr>
              <w:t>xxxxxxx</w:t>
            </w:r>
          </w:p>
        </w:tc>
        <w:tc>
          <w:tcPr>
            <w:tcW w:w="1391" w:type="dxa"/>
            <w:shd w:val="clear" w:color="auto" w:fill="FFFFFF" w:themeFill="background1"/>
            <w:vAlign w:val="center"/>
          </w:tcPr>
          <w:p w14:paraId="00153F2D" w14:textId="1AC94E82" w:rsidR="005079BE" w:rsidRPr="00F77ABC" w:rsidRDefault="00F77ABC" w:rsidP="00E52BC1">
            <w:pPr>
              <w:keepNext/>
              <w:spacing w:after="60"/>
              <w:jc w:val="center"/>
              <w:rPr>
                <w:color w:val="000000"/>
                <w:sz w:val="20"/>
                <w:szCs w:val="20"/>
                <w:highlight w:val="black"/>
              </w:rPr>
            </w:pPr>
            <w:r w:rsidRPr="00F77ABC">
              <w:rPr>
                <w:color w:val="000000"/>
                <w:sz w:val="20"/>
                <w:szCs w:val="20"/>
                <w:highlight w:val="black"/>
              </w:rPr>
              <w:t>xxxx</w:t>
            </w:r>
          </w:p>
        </w:tc>
        <w:tc>
          <w:tcPr>
            <w:tcW w:w="1391" w:type="dxa"/>
            <w:shd w:val="clear" w:color="auto" w:fill="FFFFFF" w:themeFill="background1"/>
            <w:vAlign w:val="center"/>
          </w:tcPr>
          <w:p w14:paraId="4A254517" w14:textId="1602F70C" w:rsidR="005079BE" w:rsidRPr="00F77ABC" w:rsidRDefault="00F77ABC" w:rsidP="00E52BC1">
            <w:pPr>
              <w:keepNext/>
              <w:spacing w:after="60"/>
              <w:jc w:val="center"/>
              <w:rPr>
                <w:color w:val="000000"/>
                <w:sz w:val="20"/>
                <w:szCs w:val="20"/>
                <w:highlight w:val="black"/>
              </w:rPr>
            </w:pPr>
            <w:r w:rsidRPr="00F77ABC">
              <w:rPr>
                <w:color w:val="000000"/>
                <w:sz w:val="20"/>
                <w:szCs w:val="20"/>
                <w:highlight w:val="black"/>
              </w:rPr>
              <w:t>xxxxxxx</w:t>
            </w:r>
          </w:p>
        </w:tc>
      </w:tr>
      <w:tr w:rsidR="00E84B56" w:rsidRPr="005079BE" w14:paraId="4476DC47" w14:textId="77777777" w:rsidTr="00433676">
        <w:trPr>
          <w:trHeight w:val="292"/>
        </w:trPr>
        <w:tc>
          <w:tcPr>
            <w:tcW w:w="2547" w:type="dxa"/>
            <w:vMerge w:val="restart"/>
            <w:vAlign w:val="center"/>
          </w:tcPr>
          <w:p w14:paraId="0F6E1E25" w14:textId="77777777" w:rsidR="005079BE" w:rsidRPr="005079BE" w:rsidRDefault="005079BE" w:rsidP="005079BE">
            <w:pPr>
              <w:spacing w:after="60"/>
              <w:rPr>
                <w:sz w:val="20"/>
                <w:szCs w:val="20"/>
              </w:rPr>
            </w:pPr>
            <w:r w:rsidRPr="005079BE">
              <w:rPr>
                <w:sz w:val="20"/>
                <w:szCs w:val="20"/>
              </w:rPr>
              <w:t>Discount rate</w:t>
            </w:r>
          </w:p>
        </w:tc>
        <w:tc>
          <w:tcPr>
            <w:tcW w:w="992" w:type="dxa"/>
            <w:vAlign w:val="center"/>
          </w:tcPr>
          <w:p w14:paraId="0E87199B" w14:textId="1DDCC19F" w:rsidR="005079BE" w:rsidRPr="005079BE" w:rsidRDefault="005079BE" w:rsidP="00957358">
            <w:pPr>
              <w:spacing w:after="60"/>
              <w:rPr>
                <w:sz w:val="20"/>
                <w:szCs w:val="20"/>
              </w:rPr>
            </w:pPr>
            <w:r w:rsidRPr="005079BE">
              <w:rPr>
                <w:sz w:val="20"/>
                <w:szCs w:val="20"/>
              </w:rPr>
              <w:t>1</w:t>
            </w:r>
          </w:p>
        </w:tc>
        <w:tc>
          <w:tcPr>
            <w:tcW w:w="2126" w:type="dxa"/>
            <w:vMerge w:val="restart"/>
            <w:vAlign w:val="center"/>
          </w:tcPr>
          <w:p w14:paraId="6FEE1092" w14:textId="38FCB5EC" w:rsidR="005079BE" w:rsidRPr="005079BE" w:rsidRDefault="005079BE" w:rsidP="005079BE">
            <w:pPr>
              <w:spacing w:after="60"/>
              <w:rPr>
                <w:sz w:val="20"/>
                <w:szCs w:val="20"/>
              </w:rPr>
            </w:pPr>
            <w:r w:rsidRPr="005079BE">
              <w:rPr>
                <w:sz w:val="20"/>
                <w:szCs w:val="20"/>
              </w:rPr>
              <w:t>Discount rates - Costs: 3.5%, outcomes: 3.5%</w:t>
            </w:r>
          </w:p>
        </w:tc>
        <w:tc>
          <w:tcPr>
            <w:tcW w:w="4111" w:type="dxa"/>
            <w:vAlign w:val="center"/>
          </w:tcPr>
          <w:p w14:paraId="1AFE92E6" w14:textId="51DBEB4F" w:rsidR="005079BE" w:rsidRPr="005079BE" w:rsidRDefault="005079BE" w:rsidP="005079BE">
            <w:pPr>
              <w:spacing w:after="60"/>
              <w:rPr>
                <w:sz w:val="20"/>
                <w:szCs w:val="20"/>
              </w:rPr>
            </w:pPr>
            <w:r w:rsidRPr="005079BE">
              <w:rPr>
                <w:sz w:val="20"/>
                <w:szCs w:val="20"/>
              </w:rPr>
              <w:t>Discount rates - costs: 0%, outcomes: 0%</w:t>
            </w:r>
          </w:p>
        </w:tc>
        <w:tc>
          <w:tcPr>
            <w:tcW w:w="1390" w:type="dxa"/>
            <w:vAlign w:val="center"/>
          </w:tcPr>
          <w:p w14:paraId="33563DB9" w14:textId="59DCDFB0"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0E8AB694" w14:textId="4A9833D8"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7A8B1378" w14:textId="2E337D68"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7FCBD832" w14:textId="77777777" w:rsidTr="00433676">
        <w:trPr>
          <w:trHeight w:val="145"/>
        </w:trPr>
        <w:tc>
          <w:tcPr>
            <w:tcW w:w="2547" w:type="dxa"/>
            <w:vMerge/>
            <w:vAlign w:val="center"/>
          </w:tcPr>
          <w:p w14:paraId="1EED6909" w14:textId="77777777" w:rsidR="005079BE" w:rsidRPr="005079BE" w:rsidRDefault="005079BE" w:rsidP="005079BE">
            <w:pPr>
              <w:spacing w:after="60"/>
              <w:rPr>
                <w:sz w:val="20"/>
                <w:szCs w:val="20"/>
              </w:rPr>
            </w:pPr>
          </w:p>
        </w:tc>
        <w:tc>
          <w:tcPr>
            <w:tcW w:w="992" w:type="dxa"/>
            <w:vAlign w:val="center"/>
          </w:tcPr>
          <w:p w14:paraId="14E33E90" w14:textId="7CDF27F6" w:rsidR="005079BE" w:rsidRPr="005079BE" w:rsidRDefault="005079BE" w:rsidP="00957358">
            <w:pPr>
              <w:spacing w:after="60"/>
              <w:rPr>
                <w:sz w:val="20"/>
                <w:szCs w:val="20"/>
              </w:rPr>
            </w:pPr>
            <w:r w:rsidRPr="005079BE">
              <w:rPr>
                <w:sz w:val="20"/>
                <w:szCs w:val="20"/>
              </w:rPr>
              <w:t>2</w:t>
            </w:r>
          </w:p>
        </w:tc>
        <w:tc>
          <w:tcPr>
            <w:tcW w:w="2126" w:type="dxa"/>
            <w:vMerge/>
            <w:vAlign w:val="center"/>
          </w:tcPr>
          <w:p w14:paraId="6CE3C7F1" w14:textId="77777777" w:rsidR="005079BE" w:rsidRPr="005079BE" w:rsidRDefault="005079BE" w:rsidP="005079BE">
            <w:pPr>
              <w:spacing w:after="60"/>
              <w:rPr>
                <w:sz w:val="20"/>
                <w:szCs w:val="20"/>
              </w:rPr>
            </w:pPr>
          </w:p>
        </w:tc>
        <w:tc>
          <w:tcPr>
            <w:tcW w:w="4111" w:type="dxa"/>
            <w:vAlign w:val="center"/>
          </w:tcPr>
          <w:p w14:paraId="797A5A24" w14:textId="180D08A6" w:rsidR="005079BE" w:rsidRPr="005079BE" w:rsidRDefault="005079BE" w:rsidP="005079BE">
            <w:pPr>
              <w:spacing w:after="60"/>
              <w:rPr>
                <w:sz w:val="20"/>
                <w:szCs w:val="20"/>
              </w:rPr>
            </w:pPr>
            <w:r w:rsidRPr="005079BE">
              <w:rPr>
                <w:sz w:val="20"/>
                <w:szCs w:val="20"/>
              </w:rPr>
              <w:t>Discount rates - costs: 1.5%, outcomes: 1.5%</w:t>
            </w:r>
          </w:p>
        </w:tc>
        <w:tc>
          <w:tcPr>
            <w:tcW w:w="1390" w:type="dxa"/>
            <w:vAlign w:val="center"/>
          </w:tcPr>
          <w:p w14:paraId="65E0FF00" w14:textId="3622860B"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03A3A0CF" w14:textId="0CB64F0A"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375CD7B4" w14:textId="11E33396"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6BAE75E8" w14:textId="77777777" w:rsidTr="00433676">
        <w:trPr>
          <w:trHeight w:val="145"/>
        </w:trPr>
        <w:tc>
          <w:tcPr>
            <w:tcW w:w="2547" w:type="dxa"/>
            <w:vMerge/>
            <w:vAlign w:val="center"/>
          </w:tcPr>
          <w:p w14:paraId="4A320520" w14:textId="77777777" w:rsidR="005079BE" w:rsidRPr="005079BE" w:rsidRDefault="005079BE" w:rsidP="005079BE">
            <w:pPr>
              <w:spacing w:after="60"/>
              <w:rPr>
                <w:sz w:val="20"/>
                <w:szCs w:val="20"/>
              </w:rPr>
            </w:pPr>
          </w:p>
        </w:tc>
        <w:tc>
          <w:tcPr>
            <w:tcW w:w="992" w:type="dxa"/>
            <w:vAlign w:val="center"/>
          </w:tcPr>
          <w:p w14:paraId="7BFB8C57" w14:textId="47117A95" w:rsidR="005079BE" w:rsidRPr="005079BE" w:rsidRDefault="005079BE" w:rsidP="00957358">
            <w:pPr>
              <w:spacing w:after="60"/>
              <w:rPr>
                <w:sz w:val="20"/>
                <w:szCs w:val="20"/>
              </w:rPr>
            </w:pPr>
            <w:r w:rsidRPr="005079BE">
              <w:rPr>
                <w:sz w:val="20"/>
                <w:szCs w:val="20"/>
              </w:rPr>
              <w:t>3</w:t>
            </w:r>
          </w:p>
        </w:tc>
        <w:tc>
          <w:tcPr>
            <w:tcW w:w="2126" w:type="dxa"/>
            <w:vMerge/>
            <w:vAlign w:val="center"/>
          </w:tcPr>
          <w:p w14:paraId="7C43DF23" w14:textId="04987B67" w:rsidR="005079BE" w:rsidRPr="005079BE" w:rsidRDefault="005079BE" w:rsidP="005079BE">
            <w:pPr>
              <w:spacing w:after="60"/>
              <w:rPr>
                <w:sz w:val="20"/>
                <w:szCs w:val="20"/>
              </w:rPr>
            </w:pPr>
          </w:p>
        </w:tc>
        <w:tc>
          <w:tcPr>
            <w:tcW w:w="4111" w:type="dxa"/>
            <w:vAlign w:val="center"/>
          </w:tcPr>
          <w:p w14:paraId="52D43388" w14:textId="68C2C6A7" w:rsidR="005079BE" w:rsidRPr="005079BE" w:rsidRDefault="005079BE" w:rsidP="005079BE">
            <w:pPr>
              <w:spacing w:after="60"/>
              <w:rPr>
                <w:sz w:val="20"/>
                <w:szCs w:val="20"/>
              </w:rPr>
            </w:pPr>
            <w:r w:rsidRPr="005079BE">
              <w:rPr>
                <w:sz w:val="20"/>
                <w:szCs w:val="20"/>
              </w:rPr>
              <w:t>Discount rates - costs: 6%, outcomes: 6%</w:t>
            </w:r>
          </w:p>
        </w:tc>
        <w:tc>
          <w:tcPr>
            <w:tcW w:w="1390" w:type="dxa"/>
            <w:vAlign w:val="center"/>
          </w:tcPr>
          <w:p w14:paraId="31C9BEF3" w14:textId="03D6E999"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23AF4240" w14:textId="4688B509"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158D6027" w14:textId="6283C1B5"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2F4E039E" w14:textId="77777777" w:rsidTr="00433676">
        <w:trPr>
          <w:trHeight w:val="292"/>
        </w:trPr>
        <w:tc>
          <w:tcPr>
            <w:tcW w:w="2547" w:type="dxa"/>
            <w:vAlign w:val="center"/>
          </w:tcPr>
          <w:p w14:paraId="1EEE38E6" w14:textId="77777777" w:rsidR="005079BE" w:rsidRPr="005079BE" w:rsidRDefault="005079BE" w:rsidP="005079BE">
            <w:pPr>
              <w:spacing w:after="60"/>
              <w:rPr>
                <w:sz w:val="20"/>
                <w:szCs w:val="20"/>
              </w:rPr>
            </w:pPr>
            <w:r w:rsidRPr="005079BE">
              <w:rPr>
                <w:sz w:val="20"/>
                <w:szCs w:val="20"/>
              </w:rPr>
              <w:t>Time horizon</w:t>
            </w:r>
          </w:p>
        </w:tc>
        <w:tc>
          <w:tcPr>
            <w:tcW w:w="992" w:type="dxa"/>
            <w:vAlign w:val="center"/>
          </w:tcPr>
          <w:p w14:paraId="34098D85" w14:textId="134BE344" w:rsidR="005079BE" w:rsidRPr="005079BE" w:rsidRDefault="005079BE" w:rsidP="00957358">
            <w:pPr>
              <w:spacing w:after="60"/>
              <w:rPr>
                <w:sz w:val="20"/>
                <w:szCs w:val="20"/>
              </w:rPr>
            </w:pPr>
            <w:r w:rsidRPr="005079BE">
              <w:rPr>
                <w:sz w:val="20"/>
                <w:szCs w:val="20"/>
              </w:rPr>
              <w:t>4</w:t>
            </w:r>
          </w:p>
        </w:tc>
        <w:tc>
          <w:tcPr>
            <w:tcW w:w="2126" w:type="dxa"/>
            <w:vAlign w:val="center"/>
          </w:tcPr>
          <w:p w14:paraId="6D870978" w14:textId="615A5F13" w:rsidR="005079BE" w:rsidRPr="005079BE" w:rsidRDefault="005079BE" w:rsidP="005079BE">
            <w:pPr>
              <w:spacing w:after="60"/>
              <w:rPr>
                <w:sz w:val="20"/>
                <w:szCs w:val="20"/>
              </w:rPr>
            </w:pPr>
            <w:r w:rsidRPr="005079BE">
              <w:rPr>
                <w:sz w:val="20"/>
                <w:szCs w:val="20"/>
              </w:rPr>
              <w:t>30 years</w:t>
            </w:r>
          </w:p>
        </w:tc>
        <w:tc>
          <w:tcPr>
            <w:tcW w:w="4111" w:type="dxa"/>
            <w:vAlign w:val="center"/>
          </w:tcPr>
          <w:p w14:paraId="70833ED8" w14:textId="62FE3EA8" w:rsidR="005079BE" w:rsidRPr="005079BE" w:rsidRDefault="005079BE" w:rsidP="005079BE">
            <w:pPr>
              <w:spacing w:after="60"/>
              <w:rPr>
                <w:sz w:val="20"/>
                <w:szCs w:val="20"/>
              </w:rPr>
            </w:pPr>
            <w:r w:rsidRPr="005079BE">
              <w:rPr>
                <w:sz w:val="20"/>
                <w:szCs w:val="20"/>
              </w:rPr>
              <w:t>20 years</w:t>
            </w:r>
          </w:p>
        </w:tc>
        <w:tc>
          <w:tcPr>
            <w:tcW w:w="1390" w:type="dxa"/>
            <w:vAlign w:val="center"/>
          </w:tcPr>
          <w:p w14:paraId="760EE737" w14:textId="08463799"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34C927D6" w14:textId="1F973DA4"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240A0427" w14:textId="7B52BF14"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6464568D" w14:textId="77777777" w:rsidTr="00433676">
        <w:trPr>
          <w:trHeight w:val="292"/>
        </w:trPr>
        <w:tc>
          <w:tcPr>
            <w:tcW w:w="2547" w:type="dxa"/>
            <w:vAlign w:val="center"/>
          </w:tcPr>
          <w:p w14:paraId="5EED87C2" w14:textId="77777777" w:rsidR="005079BE" w:rsidRPr="005079BE" w:rsidRDefault="005079BE" w:rsidP="005079BE">
            <w:pPr>
              <w:spacing w:after="60"/>
              <w:rPr>
                <w:sz w:val="20"/>
                <w:szCs w:val="20"/>
              </w:rPr>
            </w:pPr>
            <w:r w:rsidRPr="005079BE">
              <w:rPr>
                <w:sz w:val="20"/>
                <w:szCs w:val="20"/>
              </w:rPr>
              <w:t>Half cycle correction</w:t>
            </w:r>
          </w:p>
        </w:tc>
        <w:tc>
          <w:tcPr>
            <w:tcW w:w="992" w:type="dxa"/>
            <w:vAlign w:val="center"/>
          </w:tcPr>
          <w:p w14:paraId="597E02A1" w14:textId="4EB69C4E" w:rsidR="005079BE" w:rsidRPr="005079BE" w:rsidRDefault="005079BE" w:rsidP="00957358">
            <w:pPr>
              <w:spacing w:after="60"/>
              <w:rPr>
                <w:sz w:val="20"/>
                <w:szCs w:val="20"/>
              </w:rPr>
            </w:pPr>
            <w:r w:rsidRPr="005079BE">
              <w:rPr>
                <w:sz w:val="20"/>
                <w:szCs w:val="20"/>
              </w:rPr>
              <w:t>5</w:t>
            </w:r>
          </w:p>
        </w:tc>
        <w:tc>
          <w:tcPr>
            <w:tcW w:w="2126" w:type="dxa"/>
            <w:vAlign w:val="center"/>
          </w:tcPr>
          <w:p w14:paraId="5237BC92" w14:textId="4E973E0B" w:rsidR="005079BE" w:rsidRPr="005079BE" w:rsidRDefault="005079BE" w:rsidP="005079BE">
            <w:pPr>
              <w:spacing w:after="60"/>
              <w:rPr>
                <w:sz w:val="20"/>
                <w:szCs w:val="20"/>
              </w:rPr>
            </w:pPr>
            <w:r w:rsidRPr="005079BE">
              <w:rPr>
                <w:sz w:val="20"/>
                <w:szCs w:val="20"/>
              </w:rPr>
              <w:t xml:space="preserve">Applied </w:t>
            </w:r>
          </w:p>
        </w:tc>
        <w:tc>
          <w:tcPr>
            <w:tcW w:w="4111" w:type="dxa"/>
            <w:vAlign w:val="center"/>
          </w:tcPr>
          <w:p w14:paraId="3F49FDF6" w14:textId="1B340071" w:rsidR="005079BE" w:rsidRPr="005079BE" w:rsidRDefault="005079BE" w:rsidP="005079BE">
            <w:pPr>
              <w:spacing w:after="60"/>
              <w:rPr>
                <w:sz w:val="20"/>
                <w:szCs w:val="20"/>
              </w:rPr>
            </w:pPr>
            <w:r w:rsidRPr="005079BE">
              <w:rPr>
                <w:sz w:val="20"/>
                <w:szCs w:val="20"/>
              </w:rPr>
              <w:t>Not applied</w:t>
            </w:r>
          </w:p>
        </w:tc>
        <w:tc>
          <w:tcPr>
            <w:tcW w:w="1390" w:type="dxa"/>
            <w:vAlign w:val="center"/>
          </w:tcPr>
          <w:p w14:paraId="14A0A6CE" w14:textId="3BC36757"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722BD78B" w14:textId="54A851D5"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16F8DDDE" w14:textId="4E3D1578"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32F2570B" w14:textId="77777777" w:rsidTr="00433676">
        <w:trPr>
          <w:trHeight w:val="145"/>
        </w:trPr>
        <w:tc>
          <w:tcPr>
            <w:tcW w:w="2547" w:type="dxa"/>
            <w:vAlign w:val="center"/>
          </w:tcPr>
          <w:p w14:paraId="7859554E" w14:textId="77777777" w:rsidR="005079BE" w:rsidRPr="005079BE" w:rsidRDefault="005079BE" w:rsidP="005079BE">
            <w:pPr>
              <w:spacing w:after="60"/>
              <w:rPr>
                <w:sz w:val="20"/>
                <w:szCs w:val="20"/>
              </w:rPr>
            </w:pPr>
            <w:r w:rsidRPr="005079BE">
              <w:rPr>
                <w:sz w:val="20"/>
                <w:szCs w:val="20"/>
              </w:rPr>
              <w:t>Subsequent treatment</w:t>
            </w:r>
          </w:p>
        </w:tc>
        <w:tc>
          <w:tcPr>
            <w:tcW w:w="992" w:type="dxa"/>
            <w:vAlign w:val="center"/>
          </w:tcPr>
          <w:p w14:paraId="162A9BBB" w14:textId="3501BDBA" w:rsidR="005079BE" w:rsidRPr="005079BE" w:rsidRDefault="005079BE" w:rsidP="00957358">
            <w:pPr>
              <w:spacing w:after="60"/>
              <w:rPr>
                <w:sz w:val="20"/>
                <w:szCs w:val="20"/>
              </w:rPr>
            </w:pPr>
            <w:r w:rsidRPr="005079BE">
              <w:rPr>
                <w:sz w:val="20"/>
                <w:szCs w:val="20"/>
              </w:rPr>
              <w:t>6</w:t>
            </w:r>
          </w:p>
        </w:tc>
        <w:tc>
          <w:tcPr>
            <w:tcW w:w="2126" w:type="dxa"/>
            <w:vAlign w:val="center"/>
          </w:tcPr>
          <w:p w14:paraId="7BA51B4A" w14:textId="56B8731B" w:rsidR="005079BE" w:rsidRPr="005079BE" w:rsidRDefault="00586766" w:rsidP="005079BE">
            <w:pPr>
              <w:spacing w:after="60"/>
              <w:rPr>
                <w:sz w:val="20"/>
                <w:szCs w:val="20"/>
              </w:rPr>
            </w:pPr>
            <w:r w:rsidRPr="00F710CB">
              <w:rPr>
                <w:sz w:val="20"/>
                <w:szCs w:val="20"/>
              </w:rPr>
              <w:t>Trial treatment-specific proportions on subsequent treatment</w:t>
            </w:r>
          </w:p>
        </w:tc>
        <w:tc>
          <w:tcPr>
            <w:tcW w:w="4111" w:type="dxa"/>
            <w:vAlign w:val="center"/>
          </w:tcPr>
          <w:p w14:paraId="0814D53B" w14:textId="03DD8406" w:rsidR="005079BE" w:rsidRPr="005079BE" w:rsidRDefault="00586766" w:rsidP="005079BE">
            <w:pPr>
              <w:spacing w:after="60"/>
              <w:rPr>
                <w:sz w:val="20"/>
                <w:szCs w:val="20"/>
              </w:rPr>
            </w:pPr>
            <w:r w:rsidRPr="00F710CB">
              <w:rPr>
                <w:sz w:val="20"/>
                <w:szCs w:val="20"/>
              </w:rPr>
              <w:t>Trial pooled, weighted proportions on subsequent treatment</w:t>
            </w:r>
          </w:p>
        </w:tc>
        <w:tc>
          <w:tcPr>
            <w:tcW w:w="1390" w:type="dxa"/>
            <w:vAlign w:val="center"/>
          </w:tcPr>
          <w:p w14:paraId="2244E8EA" w14:textId="385D0968"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48A8207D" w14:textId="515F8F11"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74F34030" w14:textId="5BD0CFB3"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0BDE5C3B" w14:textId="77777777" w:rsidTr="00433676">
        <w:trPr>
          <w:trHeight w:val="292"/>
        </w:trPr>
        <w:tc>
          <w:tcPr>
            <w:tcW w:w="2547" w:type="dxa"/>
            <w:vAlign w:val="center"/>
          </w:tcPr>
          <w:p w14:paraId="1602002A" w14:textId="641E82DD" w:rsidR="005079BE" w:rsidRPr="005079BE" w:rsidRDefault="005079BE" w:rsidP="005079BE">
            <w:pPr>
              <w:spacing w:after="60"/>
              <w:rPr>
                <w:sz w:val="20"/>
                <w:szCs w:val="20"/>
              </w:rPr>
            </w:pPr>
            <w:r w:rsidRPr="005079BE">
              <w:rPr>
                <w:sz w:val="20"/>
                <w:szCs w:val="20"/>
              </w:rPr>
              <w:t>AE disutilities</w:t>
            </w:r>
          </w:p>
        </w:tc>
        <w:tc>
          <w:tcPr>
            <w:tcW w:w="992" w:type="dxa"/>
            <w:vAlign w:val="center"/>
          </w:tcPr>
          <w:p w14:paraId="65CD0374" w14:textId="1CA999D8" w:rsidR="005079BE" w:rsidRPr="005079BE" w:rsidRDefault="005079BE" w:rsidP="00957358">
            <w:pPr>
              <w:spacing w:after="60"/>
              <w:rPr>
                <w:sz w:val="20"/>
                <w:szCs w:val="20"/>
              </w:rPr>
            </w:pPr>
            <w:r w:rsidRPr="005079BE">
              <w:rPr>
                <w:sz w:val="20"/>
                <w:szCs w:val="20"/>
              </w:rPr>
              <w:t>7</w:t>
            </w:r>
          </w:p>
        </w:tc>
        <w:tc>
          <w:tcPr>
            <w:tcW w:w="2126" w:type="dxa"/>
            <w:vAlign w:val="center"/>
          </w:tcPr>
          <w:p w14:paraId="050A5BD3" w14:textId="7AC913A3" w:rsidR="005079BE" w:rsidRPr="005079BE" w:rsidRDefault="005079BE" w:rsidP="005079BE">
            <w:pPr>
              <w:spacing w:after="60"/>
              <w:rPr>
                <w:sz w:val="20"/>
                <w:szCs w:val="20"/>
              </w:rPr>
            </w:pPr>
            <w:r w:rsidRPr="005079BE">
              <w:rPr>
                <w:sz w:val="20"/>
                <w:szCs w:val="20"/>
              </w:rPr>
              <w:t xml:space="preserve">AE disutilities </w:t>
            </w:r>
            <w:r w:rsidR="006D0E57">
              <w:rPr>
                <w:sz w:val="20"/>
                <w:szCs w:val="20"/>
              </w:rPr>
              <w:t>excluded</w:t>
            </w:r>
          </w:p>
        </w:tc>
        <w:tc>
          <w:tcPr>
            <w:tcW w:w="4111" w:type="dxa"/>
            <w:vAlign w:val="center"/>
          </w:tcPr>
          <w:p w14:paraId="79716998" w14:textId="0B004EE6" w:rsidR="005079BE" w:rsidRPr="005079BE" w:rsidRDefault="005079BE" w:rsidP="005079BE">
            <w:pPr>
              <w:spacing w:after="60"/>
              <w:rPr>
                <w:sz w:val="20"/>
                <w:szCs w:val="20"/>
              </w:rPr>
            </w:pPr>
            <w:r w:rsidRPr="005079BE">
              <w:rPr>
                <w:sz w:val="20"/>
                <w:szCs w:val="20"/>
              </w:rPr>
              <w:t>AE disutilities included</w:t>
            </w:r>
          </w:p>
        </w:tc>
        <w:tc>
          <w:tcPr>
            <w:tcW w:w="1390" w:type="dxa"/>
            <w:vAlign w:val="center"/>
          </w:tcPr>
          <w:p w14:paraId="0EECD20D" w14:textId="0EE1E26F"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2E42EA81" w14:textId="60835EB2"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582B3007" w14:textId="3D82D02C"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06CE7917" w14:textId="77777777" w:rsidTr="00433676">
        <w:trPr>
          <w:trHeight w:val="292"/>
        </w:trPr>
        <w:tc>
          <w:tcPr>
            <w:tcW w:w="2547" w:type="dxa"/>
            <w:vMerge w:val="restart"/>
            <w:vAlign w:val="center"/>
          </w:tcPr>
          <w:p w14:paraId="6C84F52F" w14:textId="77777777" w:rsidR="005079BE" w:rsidRPr="005079BE" w:rsidRDefault="005079BE" w:rsidP="005079BE">
            <w:pPr>
              <w:spacing w:after="60"/>
              <w:rPr>
                <w:sz w:val="20"/>
                <w:szCs w:val="20"/>
              </w:rPr>
            </w:pPr>
            <w:r w:rsidRPr="005079BE">
              <w:rPr>
                <w:sz w:val="20"/>
                <w:szCs w:val="20"/>
              </w:rPr>
              <w:t>Vial sharing</w:t>
            </w:r>
          </w:p>
        </w:tc>
        <w:tc>
          <w:tcPr>
            <w:tcW w:w="992" w:type="dxa"/>
            <w:vAlign w:val="center"/>
          </w:tcPr>
          <w:p w14:paraId="43BEFD4A" w14:textId="25DF7964" w:rsidR="005079BE" w:rsidRPr="005079BE" w:rsidRDefault="005079BE" w:rsidP="00957358">
            <w:pPr>
              <w:spacing w:after="60"/>
              <w:rPr>
                <w:sz w:val="20"/>
                <w:szCs w:val="20"/>
              </w:rPr>
            </w:pPr>
            <w:r w:rsidRPr="005079BE">
              <w:rPr>
                <w:sz w:val="20"/>
                <w:szCs w:val="20"/>
              </w:rPr>
              <w:t>8</w:t>
            </w:r>
          </w:p>
        </w:tc>
        <w:tc>
          <w:tcPr>
            <w:tcW w:w="2126" w:type="dxa"/>
            <w:vMerge w:val="restart"/>
            <w:vAlign w:val="center"/>
          </w:tcPr>
          <w:p w14:paraId="1107EB68" w14:textId="0940AEC6" w:rsidR="005079BE" w:rsidRPr="005079BE" w:rsidRDefault="005079BE" w:rsidP="005079BE">
            <w:pPr>
              <w:spacing w:after="60"/>
              <w:rPr>
                <w:sz w:val="20"/>
                <w:szCs w:val="20"/>
              </w:rPr>
            </w:pPr>
            <w:r w:rsidRPr="005079BE">
              <w:rPr>
                <w:sz w:val="20"/>
                <w:szCs w:val="20"/>
              </w:rPr>
              <w:t>Vial sharing 75%</w:t>
            </w:r>
          </w:p>
        </w:tc>
        <w:tc>
          <w:tcPr>
            <w:tcW w:w="4111" w:type="dxa"/>
            <w:vAlign w:val="center"/>
          </w:tcPr>
          <w:p w14:paraId="77DEC15B" w14:textId="117D9350" w:rsidR="005079BE" w:rsidRPr="005079BE" w:rsidRDefault="005079BE" w:rsidP="005079BE">
            <w:pPr>
              <w:spacing w:after="60"/>
              <w:rPr>
                <w:sz w:val="20"/>
                <w:szCs w:val="20"/>
              </w:rPr>
            </w:pPr>
            <w:r w:rsidRPr="005079BE">
              <w:rPr>
                <w:sz w:val="20"/>
                <w:szCs w:val="20"/>
              </w:rPr>
              <w:t>Vial sharing 50%</w:t>
            </w:r>
          </w:p>
        </w:tc>
        <w:tc>
          <w:tcPr>
            <w:tcW w:w="1390" w:type="dxa"/>
            <w:vAlign w:val="center"/>
          </w:tcPr>
          <w:p w14:paraId="37ACB253" w14:textId="61C0DEE9"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7741F423" w14:textId="5C558125"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383FE8B0" w14:textId="0AD00E12"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20812A08" w14:textId="77777777" w:rsidTr="00433676">
        <w:trPr>
          <w:trHeight w:val="292"/>
        </w:trPr>
        <w:tc>
          <w:tcPr>
            <w:tcW w:w="2547" w:type="dxa"/>
            <w:vMerge/>
            <w:vAlign w:val="center"/>
          </w:tcPr>
          <w:p w14:paraId="3A080FF8" w14:textId="77777777" w:rsidR="005079BE" w:rsidRPr="005079BE" w:rsidRDefault="005079BE" w:rsidP="005079BE">
            <w:pPr>
              <w:spacing w:after="60"/>
              <w:rPr>
                <w:sz w:val="20"/>
                <w:szCs w:val="20"/>
              </w:rPr>
            </w:pPr>
          </w:p>
        </w:tc>
        <w:tc>
          <w:tcPr>
            <w:tcW w:w="992" w:type="dxa"/>
            <w:vAlign w:val="center"/>
          </w:tcPr>
          <w:p w14:paraId="625961CD" w14:textId="19890C14" w:rsidR="005079BE" w:rsidRPr="005079BE" w:rsidRDefault="005079BE" w:rsidP="00957358">
            <w:pPr>
              <w:spacing w:after="60"/>
              <w:rPr>
                <w:sz w:val="20"/>
                <w:szCs w:val="20"/>
              </w:rPr>
            </w:pPr>
            <w:r w:rsidRPr="005079BE">
              <w:rPr>
                <w:sz w:val="20"/>
                <w:szCs w:val="20"/>
              </w:rPr>
              <w:t>9</w:t>
            </w:r>
          </w:p>
        </w:tc>
        <w:tc>
          <w:tcPr>
            <w:tcW w:w="2126" w:type="dxa"/>
            <w:vMerge/>
            <w:vAlign w:val="center"/>
          </w:tcPr>
          <w:p w14:paraId="1A09E4F8" w14:textId="77777777" w:rsidR="005079BE" w:rsidRPr="005079BE" w:rsidRDefault="005079BE" w:rsidP="005079BE">
            <w:pPr>
              <w:spacing w:after="60"/>
              <w:rPr>
                <w:sz w:val="20"/>
                <w:szCs w:val="20"/>
              </w:rPr>
            </w:pPr>
          </w:p>
        </w:tc>
        <w:tc>
          <w:tcPr>
            <w:tcW w:w="4111" w:type="dxa"/>
            <w:vAlign w:val="center"/>
          </w:tcPr>
          <w:p w14:paraId="08A1BC5D" w14:textId="39A10E98" w:rsidR="005079BE" w:rsidRPr="005079BE" w:rsidRDefault="005079BE" w:rsidP="005079BE">
            <w:pPr>
              <w:spacing w:after="60"/>
              <w:rPr>
                <w:sz w:val="20"/>
                <w:szCs w:val="20"/>
              </w:rPr>
            </w:pPr>
            <w:r w:rsidRPr="005079BE">
              <w:rPr>
                <w:sz w:val="20"/>
                <w:szCs w:val="20"/>
              </w:rPr>
              <w:t>Vial sharing 100%</w:t>
            </w:r>
          </w:p>
        </w:tc>
        <w:tc>
          <w:tcPr>
            <w:tcW w:w="1390" w:type="dxa"/>
            <w:vAlign w:val="center"/>
          </w:tcPr>
          <w:p w14:paraId="3FC3ED17" w14:textId="4599932C"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5A6B52C3" w14:textId="08D5E00D"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6252E0A6" w14:textId="12FE5CB4"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0C16BAD6" w14:textId="77777777" w:rsidTr="00433676">
        <w:trPr>
          <w:trHeight w:val="292"/>
        </w:trPr>
        <w:tc>
          <w:tcPr>
            <w:tcW w:w="2547" w:type="dxa"/>
            <w:vAlign w:val="center"/>
          </w:tcPr>
          <w:p w14:paraId="163633B3" w14:textId="77777777" w:rsidR="005079BE" w:rsidRPr="005079BE" w:rsidRDefault="005079BE" w:rsidP="005079BE">
            <w:pPr>
              <w:spacing w:after="60"/>
              <w:rPr>
                <w:sz w:val="20"/>
                <w:szCs w:val="20"/>
              </w:rPr>
            </w:pPr>
            <w:r w:rsidRPr="005079BE">
              <w:rPr>
                <w:sz w:val="20"/>
                <w:szCs w:val="20"/>
              </w:rPr>
              <w:t>Utilities</w:t>
            </w:r>
          </w:p>
        </w:tc>
        <w:tc>
          <w:tcPr>
            <w:tcW w:w="992" w:type="dxa"/>
            <w:vAlign w:val="center"/>
          </w:tcPr>
          <w:p w14:paraId="386A15BF" w14:textId="72B9A0F3" w:rsidR="005079BE" w:rsidRPr="005079BE" w:rsidRDefault="005079BE" w:rsidP="00957358">
            <w:pPr>
              <w:spacing w:after="60"/>
              <w:rPr>
                <w:sz w:val="20"/>
                <w:szCs w:val="20"/>
              </w:rPr>
            </w:pPr>
            <w:r w:rsidRPr="005079BE">
              <w:rPr>
                <w:sz w:val="20"/>
                <w:szCs w:val="20"/>
              </w:rPr>
              <w:t>10</w:t>
            </w:r>
          </w:p>
        </w:tc>
        <w:tc>
          <w:tcPr>
            <w:tcW w:w="2126" w:type="dxa"/>
            <w:vAlign w:val="center"/>
          </w:tcPr>
          <w:p w14:paraId="58D1114F" w14:textId="56609245" w:rsidR="005079BE" w:rsidRPr="005079BE" w:rsidRDefault="005079BE" w:rsidP="005079BE">
            <w:pPr>
              <w:spacing w:after="60"/>
              <w:rPr>
                <w:sz w:val="20"/>
                <w:szCs w:val="20"/>
              </w:rPr>
            </w:pPr>
            <w:r w:rsidRPr="005079BE">
              <w:rPr>
                <w:sz w:val="20"/>
                <w:szCs w:val="20"/>
              </w:rPr>
              <w:t>Progressed disease utilities sourced from Lloyd et al. 2006</w:t>
            </w:r>
          </w:p>
        </w:tc>
        <w:tc>
          <w:tcPr>
            <w:tcW w:w="4111" w:type="dxa"/>
            <w:vAlign w:val="center"/>
          </w:tcPr>
          <w:p w14:paraId="6791E421" w14:textId="51D854FB" w:rsidR="005079BE" w:rsidRPr="005079BE" w:rsidRDefault="005079BE" w:rsidP="005079BE">
            <w:pPr>
              <w:spacing w:after="60"/>
              <w:rPr>
                <w:sz w:val="20"/>
                <w:szCs w:val="20"/>
              </w:rPr>
            </w:pPr>
            <w:r w:rsidRPr="005079BE">
              <w:rPr>
                <w:sz w:val="20"/>
                <w:szCs w:val="20"/>
              </w:rPr>
              <w:t>Progressed disease utilities sourced from DESTINY-Breast04 trial.</w:t>
            </w:r>
          </w:p>
        </w:tc>
        <w:tc>
          <w:tcPr>
            <w:tcW w:w="1390" w:type="dxa"/>
            <w:vAlign w:val="center"/>
          </w:tcPr>
          <w:p w14:paraId="62E9BD6C" w14:textId="325D5E5C"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3C14C69B" w14:textId="7FB14ECA"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0413F125" w14:textId="40FC9A34"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6B65A14F" w14:textId="77777777" w:rsidTr="00433676">
        <w:trPr>
          <w:trHeight w:val="292"/>
        </w:trPr>
        <w:tc>
          <w:tcPr>
            <w:tcW w:w="2547" w:type="dxa"/>
            <w:vMerge w:val="restart"/>
            <w:vAlign w:val="center"/>
          </w:tcPr>
          <w:p w14:paraId="5F0A6587" w14:textId="3A0F9B36" w:rsidR="005079BE" w:rsidRPr="005079BE" w:rsidRDefault="00B47096" w:rsidP="005079BE">
            <w:pPr>
              <w:spacing w:after="60"/>
              <w:rPr>
                <w:sz w:val="20"/>
                <w:szCs w:val="20"/>
              </w:rPr>
            </w:pPr>
            <w:r w:rsidRPr="00E72C84">
              <w:rPr>
                <w:sz w:val="20"/>
                <w:szCs w:val="20"/>
              </w:rPr>
              <w:t>OS extrapolations</w:t>
            </w:r>
            <w:r>
              <w:rPr>
                <w:sz w:val="20"/>
                <w:szCs w:val="20"/>
              </w:rPr>
              <w:t xml:space="preserve"> </w:t>
            </w:r>
            <w:r w:rsidR="00957358">
              <w:rPr>
                <w:sz w:val="20"/>
                <w:szCs w:val="20"/>
              </w:rPr>
              <w:br/>
            </w:r>
            <w:r>
              <w:rPr>
                <w:sz w:val="20"/>
                <w:szCs w:val="20"/>
              </w:rPr>
              <w:t>(applied to T-DXd and TPC)</w:t>
            </w:r>
          </w:p>
        </w:tc>
        <w:tc>
          <w:tcPr>
            <w:tcW w:w="992" w:type="dxa"/>
            <w:vAlign w:val="center"/>
          </w:tcPr>
          <w:p w14:paraId="2CE5D851" w14:textId="7340FAF2" w:rsidR="005079BE" w:rsidRPr="005079BE" w:rsidRDefault="005079BE" w:rsidP="00957358">
            <w:pPr>
              <w:spacing w:after="60"/>
              <w:rPr>
                <w:sz w:val="20"/>
                <w:szCs w:val="20"/>
              </w:rPr>
            </w:pPr>
            <w:r w:rsidRPr="005079BE">
              <w:rPr>
                <w:sz w:val="20"/>
                <w:szCs w:val="20"/>
              </w:rPr>
              <w:t>11</w:t>
            </w:r>
          </w:p>
        </w:tc>
        <w:tc>
          <w:tcPr>
            <w:tcW w:w="2126" w:type="dxa"/>
            <w:vMerge w:val="restart"/>
            <w:vAlign w:val="center"/>
          </w:tcPr>
          <w:p w14:paraId="08A860F7" w14:textId="1EE806FC" w:rsidR="005079BE" w:rsidRPr="005079BE" w:rsidRDefault="005079BE" w:rsidP="005079BE">
            <w:pPr>
              <w:spacing w:after="60"/>
              <w:rPr>
                <w:sz w:val="20"/>
                <w:szCs w:val="20"/>
              </w:rPr>
            </w:pPr>
            <w:r w:rsidRPr="005079BE">
              <w:rPr>
                <w:sz w:val="20"/>
                <w:szCs w:val="20"/>
              </w:rPr>
              <w:t>Log-logistic</w:t>
            </w:r>
          </w:p>
        </w:tc>
        <w:tc>
          <w:tcPr>
            <w:tcW w:w="4111" w:type="dxa"/>
            <w:vAlign w:val="center"/>
          </w:tcPr>
          <w:p w14:paraId="3E9C866C" w14:textId="4660A8C5" w:rsidR="005079BE" w:rsidRPr="005079BE" w:rsidRDefault="005079BE" w:rsidP="005079BE">
            <w:pPr>
              <w:spacing w:after="60"/>
              <w:rPr>
                <w:sz w:val="20"/>
                <w:szCs w:val="20"/>
              </w:rPr>
            </w:pPr>
            <w:r w:rsidRPr="005079BE">
              <w:rPr>
                <w:sz w:val="20"/>
                <w:szCs w:val="20"/>
              </w:rPr>
              <w:t>Exponential</w:t>
            </w:r>
          </w:p>
        </w:tc>
        <w:tc>
          <w:tcPr>
            <w:tcW w:w="1390" w:type="dxa"/>
            <w:vAlign w:val="center"/>
          </w:tcPr>
          <w:p w14:paraId="15DDBAE6" w14:textId="6DD0610A"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7657BEFA" w14:textId="04FD157F"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1F466A38" w14:textId="19DD4220"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1260F4A7" w14:textId="77777777" w:rsidTr="00433676">
        <w:trPr>
          <w:trHeight w:val="292"/>
        </w:trPr>
        <w:tc>
          <w:tcPr>
            <w:tcW w:w="2547" w:type="dxa"/>
            <w:vMerge/>
            <w:vAlign w:val="center"/>
          </w:tcPr>
          <w:p w14:paraId="70693727" w14:textId="77777777" w:rsidR="005079BE" w:rsidRPr="005079BE" w:rsidRDefault="005079BE" w:rsidP="005079BE">
            <w:pPr>
              <w:spacing w:after="60"/>
              <w:rPr>
                <w:sz w:val="20"/>
                <w:szCs w:val="20"/>
              </w:rPr>
            </w:pPr>
          </w:p>
        </w:tc>
        <w:tc>
          <w:tcPr>
            <w:tcW w:w="992" w:type="dxa"/>
            <w:vAlign w:val="center"/>
          </w:tcPr>
          <w:p w14:paraId="0F75CAC2" w14:textId="03C24BA0" w:rsidR="005079BE" w:rsidRPr="005079BE" w:rsidRDefault="005079BE" w:rsidP="00957358">
            <w:pPr>
              <w:spacing w:after="60"/>
              <w:rPr>
                <w:sz w:val="20"/>
                <w:szCs w:val="20"/>
              </w:rPr>
            </w:pPr>
            <w:r w:rsidRPr="005079BE">
              <w:rPr>
                <w:sz w:val="20"/>
                <w:szCs w:val="20"/>
              </w:rPr>
              <w:t>1</w:t>
            </w:r>
            <w:r w:rsidR="00586766">
              <w:rPr>
                <w:sz w:val="20"/>
                <w:szCs w:val="20"/>
              </w:rPr>
              <w:t>2</w:t>
            </w:r>
          </w:p>
        </w:tc>
        <w:tc>
          <w:tcPr>
            <w:tcW w:w="2126" w:type="dxa"/>
            <w:vMerge/>
            <w:vAlign w:val="center"/>
          </w:tcPr>
          <w:p w14:paraId="34F0240F" w14:textId="174A7F18" w:rsidR="005079BE" w:rsidRPr="005079BE" w:rsidRDefault="005079BE" w:rsidP="005079BE">
            <w:pPr>
              <w:spacing w:after="60"/>
              <w:rPr>
                <w:sz w:val="20"/>
                <w:szCs w:val="20"/>
              </w:rPr>
            </w:pPr>
          </w:p>
        </w:tc>
        <w:tc>
          <w:tcPr>
            <w:tcW w:w="4111" w:type="dxa"/>
            <w:vAlign w:val="center"/>
          </w:tcPr>
          <w:p w14:paraId="7BA41409" w14:textId="1FFA6861" w:rsidR="005079BE" w:rsidRPr="005079BE" w:rsidRDefault="005079BE" w:rsidP="005079BE">
            <w:pPr>
              <w:spacing w:after="60"/>
              <w:rPr>
                <w:sz w:val="20"/>
                <w:szCs w:val="20"/>
              </w:rPr>
            </w:pPr>
            <w:r w:rsidRPr="005079BE">
              <w:rPr>
                <w:sz w:val="20"/>
                <w:szCs w:val="20"/>
              </w:rPr>
              <w:t>Log-normal</w:t>
            </w:r>
          </w:p>
        </w:tc>
        <w:tc>
          <w:tcPr>
            <w:tcW w:w="1390" w:type="dxa"/>
            <w:vAlign w:val="center"/>
          </w:tcPr>
          <w:p w14:paraId="60A18D23" w14:textId="6ED2B676"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30B058E6" w14:textId="5E96D8F6"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784F3995" w14:textId="281EAB74"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39806529" w14:textId="77777777" w:rsidTr="00433676">
        <w:trPr>
          <w:trHeight w:val="292"/>
        </w:trPr>
        <w:tc>
          <w:tcPr>
            <w:tcW w:w="2547" w:type="dxa"/>
            <w:vMerge w:val="restart"/>
            <w:vAlign w:val="center"/>
          </w:tcPr>
          <w:p w14:paraId="07D8ADA4" w14:textId="4FDBE6E8" w:rsidR="005079BE" w:rsidRPr="005079BE" w:rsidRDefault="00B47096" w:rsidP="005079BE">
            <w:pPr>
              <w:spacing w:after="60"/>
              <w:rPr>
                <w:sz w:val="20"/>
                <w:szCs w:val="20"/>
              </w:rPr>
            </w:pPr>
            <w:bookmarkStart w:id="860" w:name="_Hlk129281872"/>
            <w:r w:rsidRPr="00E72C84">
              <w:rPr>
                <w:sz w:val="20"/>
                <w:szCs w:val="20"/>
              </w:rPr>
              <w:t>PFS extrapolations</w:t>
            </w:r>
            <w:r>
              <w:rPr>
                <w:sz w:val="20"/>
                <w:szCs w:val="20"/>
              </w:rPr>
              <w:t xml:space="preserve"> </w:t>
            </w:r>
            <w:r w:rsidR="00957358">
              <w:rPr>
                <w:sz w:val="20"/>
                <w:szCs w:val="20"/>
              </w:rPr>
              <w:br/>
            </w:r>
            <w:r>
              <w:rPr>
                <w:sz w:val="20"/>
                <w:szCs w:val="20"/>
              </w:rPr>
              <w:t>(applied to T-DXd and TPC)</w:t>
            </w:r>
          </w:p>
        </w:tc>
        <w:tc>
          <w:tcPr>
            <w:tcW w:w="992" w:type="dxa"/>
            <w:vAlign w:val="center"/>
          </w:tcPr>
          <w:p w14:paraId="1E8A0E60" w14:textId="42362B72" w:rsidR="005079BE" w:rsidRPr="005079BE" w:rsidRDefault="005079BE" w:rsidP="00957358">
            <w:pPr>
              <w:spacing w:after="60"/>
              <w:rPr>
                <w:sz w:val="20"/>
                <w:szCs w:val="20"/>
              </w:rPr>
            </w:pPr>
            <w:r w:rsidRPr="005079BE">
              <w:rPr>
                <w:sz w:val="20"/>
                <w:szCs w:val="20"/>
              </w:rPr>
              <w:t>1</w:t>
            </w:r>
            <w:r w:rsidR="00586766">
              <w:rPr>
                <w:sz w:val="20"/>
                <w:szCs w:val="20"/>
              </w:rPr>
              <w:t>3</w:t>
            </w:r>
          </w:p>
        </w:tc>
        <w:tc>
          <w:tcPr>
            <w:tcW w:w="2126" w:type="dxa"/>
            <w:vMerge w:val="restart"/>
            <w:vAlign w:val="center"/>
          </w:tcPr>
          <w:p w14:paraId="31562948" w14:textId="332D9419" w:rsidR="005079BE" w:rsidRPr="005079BE" w:rsidRDefault="00B47096" w:rsidP="005079BE">
            <w:pPr>
              <w:spacing w:after="60"/>
              <w:rPr>
                <w:sz w:val="20"/>
                <w:szCs w:val="20"/>
              </w:rPr>
            </w:pPr>
            <w:r w:rsidRPr="00E72C84">
              <w:rPr>
                <w:sz w:val="20"/>
                <w:szCs w:val="20"/>
              </w:rPr>
              <w:t>Log-logistic</w:t>
            </w:r>
          </w:p>
        </w:tc>
        <w:tc>
          <w:tcPr>
            <w:tcW w:w="4111" w:type="dxa"/>
            <w:vAlign w:val="center"/>
          </w:tcPr>
          <w:p w14:paraId="517A6FAB" w14:textId="223A3613" w:rsidR="005079BE" w:rsidRPr="005079BE" w:rsidRDefault="005079BE" w:rsidP="005079BE">
            <w:pPr>
              <w:spacing w:after="60"/>
              <w:rPr>
                <w:sz w:val="20"/>
                <w:szCs w:val="20"/>
              </w:rPr>
            </w:pPr>
            <w:r w:rsidRPr="005079BE">
              <w:rPr>
                <w:sz w:val="20"/>
                <w:szCs w:val="20"/>
              </w:rPr>
              <w:t>Exponential</w:t>
            </w:r>
          </w:p>
        </w:tc>
        <w:tc>
          <w:tcPr>
            <w:tcW w:w="1390" w:type="dxa"/>
            <w:vAlign w:val="center"/>
          </w:tcPr>
          <w:p w14:paraId="611ADC05" w14:textId="2729F010"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5E77910B" w14:textId="7489C07D"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2C043C0C" w14:textId="1F211EAD"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49C46DD3" w14:textId="77777777" w:rsidTr="00433676">
        <w:trPr>
          <w:trHeight w:val="145"/>
        </w:trPr>
        <w:tc>
          <w:tcPr>
            <w:tcW w:w="2547" w:type="dxa"/>
            <w:vMerge/>
            <w:vAlign w:val="center"/>
          </w:tcPr>
          <w:p w14:paraId="0DB5B6B5" w14:textId="77777777" w:rsidR="005079BE" w:rsidRPr="005079BE" w:rsidRDefault="005079BE" w:rsidP="005079BE">
            <w:pPr>
              <w:spacing w:after="60"/>
              <w:rPr>
                <w:sz w:val="20"/>
                <w:szCs w:val="20"/>
              </w:rPr>
            </w:pPr>
          </w:p>
        </w:tc>
        <w:tc>
          <w:tcPr>
            <w:tcW w:w="992" w:type="dxa"/>
            <w:vAlign w:val="center"/>
          </w:tcPr>
          <w:p w14:paraId="0F2EE4F2" w14:textId="76975B32" w:rsidR="005079BE" w:rsidRPr="005079BE" w:rsidRDefault="005079BE" w:rsidP="00957358">
            <w:pPr>
              <w:spacing w:after="60"/>
              <w:rPr>
                <w:sz w:val="20"/>
                <w:szCs w:val="20"/>
              </w:rPr>
            </w:pPr>
            <w:r w:rsidRPr="005079BE">
              <w:rPr>
                <w:sz w:val="20"/>
                <w:szCs w:val="20"/>
              </w:rPr>
              <w:t>1</w:t>
            </w:r>
            <w:r w:rsidR="00586766">
              <w:rPr>
                <w:sz w:val="20"/>
                <w:szCs w:val="20"/>
              </w:rPr>
              <w:t>4</w:t>
            </w:r>
          </w:p>
        </w:tc>
        <w:tc>
          <w:tcPr>
            <w:tcW w:w="2126" w:type="dxa"/>
            <w:vMerge/>
            <w:vAlign w:val="center"/>
          </w:tcPr>
          <w:p w14:paraId="1511CB51" w14:textId="65BEF302" w:rsidR="005079BE" w:rsidRPr="005079BE" w:rsidRDefault="005079BE" w:rsidP="005079BE">
            <w:pPr>
              <w:spacing w:after="60"/>
              <w:rPr>
                <w:sz w:val="20"/>
                <w:szCs w:val="20"/>
              </w:rPr>
            </w:pPr>
          </w:p>
        </w:tc>
        <w:tc>
          <w:tcPr>
            <w:tcW w:w="4111" w:type="dxa"/>
            <w:vAlign w:val="center"/>
          </w:tcPr>
          <w:p w14:paraId="66B1AD21" w14:textId="697D749B" w:rsidR="005079BE" w:rsidRPr="005079BE" w:rsidRDefault="005079BE" w:rsidP="005079BE">
            <w:pPr>
              <w:spacing w:after="60"/>
              <w:rPr>
                <w:sz w:val="20"/>
                <w:szCs w:val="20"/>
              </w:rPr>
            </w:pPr>
            <w:r w:rsidRPr="005079BE">
              <w:rPr>
                <w:sz w:val="20"/>
                <w:szCs w:val="20"/>
              </w:rPr>
              <w:t>Weibull</w:t>
            </w:r>
          </w:p>
        </w:tc>
        <w:tc>
          <w:tcPr>
            <w:tcW w:w="1390" w:type="dxa"/>
            <w:vAlign w:val="center"/>
          </w:tcPr>
          <w:p w14:paraId="494BA880" w14:textId="7E325FD7"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768C0459" w14:textId="584BEE72"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748FBFF7" w14:textId="5E171A01"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51ABA73E" w14:textId="77777777" w:rsidTr="00433676">
        <w:trPr>
          <w:trHeight w:val="145"/>
        </w:trPr>
        <w:tc>
          <w:tcPr>
            <w:tcW w:w="2547" w:type="dxa"/>
            <w:vMerge/>
            <w:vAlign w:val="center"/>
          </w:tcPr>
          <w:p w14:paraId="0FB624AD" w14:textId="77777777" w:rsidR="005079BE" w:rsidRPr="005079BE" w:rsidRDefault="005079BE" w:rsidP="005079BE">
            <w:pPr>
              <w:spacing w:after="60"/>
              <w:rPr>
                <w:sz w:val="20"/>
                <w:szCs w:val="20"/>
              </w:rPr>
            </w:pPr>
          </w:p>
        </w:tc>
        <w:tc>
          <w:tcPr>
            <w:tcW w:w="992" w:type="dxa"/>
            <w:vAlign w:val="center"/>
          </w:tcPr>
          <w:p w14:paraId="59A9BF56" w14:textId="27927E62" w:rsidR="005079BE" w:rsidRPr="005079BE" w:rsidRDefault="005079BE" w:rsidP="00957358">
            <w:pPr>
              <w:spacing w:after="60"/>
              <w:rPr>
                <w:sz w:val="20"/>
                <w:szCs w:val="20"/>
              </w:rPr>
            </w:pPr>
            <w:r w:rsidRPr="005079BE">
              <w:rPr>
                <w:sz w:val="20"/>
                <w:szCs w:val="20"/>
              </w:rPr>
              <w:t>1</w:t>
            </w:r>
            <w:r w:rsidR="00586766">
              <w:rPr>
                <w:sz w:val="20"/>
                <w:szCs w:val="20"/>
              </w:rPr>
              <w:t>5</w:t>
            </w:r>
          </w:p>
        </w:tc>
        <w:tc>
          <w:tcPr>
            <w:tcW w:w="2126" w:type="dxa"/>
            <w:vMerge/>
            <w:vAlign w:val="center"/>
          </w:tcPr>
          <w:p w14:paraId="601E32D0" w14:textId="553D8271" w:rsidR="005079BE" w:rsidRPr="005079BE" w:rsidRDefault="005079BE" w:rsidP="005079BE">
            <w:pPr>
              <w:spacing w:after="60"/>
              <w:rPr>
                <w:sz w:val="20"/>
                <w:szCs w:val="20"/>
              </w:rPr>
            </w:pPr>
          </w:p>
        </w:tc>
        <w:tc>
          <w:tcPr>
            <w:tcW w:w="4111" w:type="dxa"/>
            <w:vAlign w:val="center"/>
          </w:tcPr>
          <w:p w14:paraId="019036F9" w14:textId="33C21A7E" w:rsidR="005079BE" w:rsidRPr="005079BE" w:rsidRDefault="005079BE" w:rsidP="005079BE">
            <w:pPr>
              <w:spacing w:after="60"/>
              <w:rPr>
                <w:sz w:val="20"/>
                <w:szCs w:val="20"/>
              </w:rPr>
            </w:pPr>
            <w:r w:rsidRPr="005079BE">
              <w:rPr>
                <w:sz w:val="20"/>
                <w:szCs w:val="20"/>
              </w:rPr>
              <w:t>Gompertz</w:t>
            </w:r>
          </w:p>
        </w:tc>
        <w:tc>
          <w:tcPr>
            <w:tcW w:w="1390" w:type="dxa"/>
            <w:vAlign w:val="center"/>
          </w:tcPr>
          <w:p w14:paraId="1499A708" w14:textId="324279A2"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65A996B3" w14:textId="46946AE4"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36075098" w14:textId="0B3701CB"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10172F58" w14:textId="77777777" w:rsidTr="00433676">
        <w:trPr>
          <w:trHeight w:val="145"/>
        </w:trPr>
        <w:tc>
          <w:tcPr>
            <w:tcW w:w="2547" w:type="dxa"/>
            <w:vMerge/>
            <w:vAlign w:val="center"/>
          </w:tcPr>
          <w:p w14:paraId="413BCF10" w14:textId="77777777" w:rsidR="005079BE" w:rsidRPr="005079BE" w:rsidRDefault="005079BE" w:rsidP="005079BE">
            <w:pPr>
              <w:spacing w:after="60"/>
              <w:rPr>
                <w:sz w:val="20"/>
                <w:szCs w:val="20"/>
              </w:rPr>
            </w:pPr>
          </w:p>
        </w:tc>
        <w:tc>
          <w:tcPr>
            <w:tcW w:w="992" w:type="dxa"/>
            <w:vAlign w:val="center"/>
          </w:tcPr>
          <w:p w14:paraId="2E8374FA" w14:textId="3A073AC3" w:rsidR="005079BE" w:rsidRPr="005079BE" w:rsidRDefault="005079BE" w:rsidP="00957358">
            <w:pPr>
              <w:spacing w:after="60"/>
              <w:rPr>
                <w:sz w:val="20"/>
                <w:szCs w:val="20"/>
              </w:rPr>
            </w:pPr>
            <w:r w:rsidRPr="005079BE">
              <w:rPr>
                <w:sz w:val="20"/>
                <w:szCs w:val="20"/>
              </w:rPr>
              <w:t>1</w:t>
            </w:r>
            <w:r w:rsidR="00586766">
              <w:rPr>
                <w:sz w:val="20"/>
                <w:szCs w:val="20"/>
              </w:rPr>
              <w:t>6</w:t>
            </w:r>
          </w:p>
        </w:tc>
        <w:tc>
          <w:tcPr>
            <w:tcW w:w="2126" w:type="dxa"/>
            <w:vMerge/>
            <w:vAlign w:val="center"/>
          </w:tcPr>
          <w:p w14:paraId="042B5E56" w14:textId="020B7174" w:rsidR="005079BE" w:rsidRPr="005079BE" w:rsidRDefault="005079BE" w:rsidP="005079BE">
            <w:pPr>
              <w:spacing w:after="60"/>
              <w:rPr>
                <w:sz w:val="20"/>
                <w:szCs w:val="20"/>
              </w:rPr>
            </w:pPr>
          </w:p>
        </w:tc>
        <w:tc>
          <w:tcPr>
            <w:tcW w:w="4111" w:type="dxa"/>
            <w:vAlign w:val="center"/>
          </w:tcPr>
          <w:p w14:paraId="0ECEAF9C" w14:textId="0C0C19EE" w:rsidR="005079BE" w:rsidRPr="005079BE" w:rsidRDefault="005079BE" w:rsidP="005079BE">
            <w:pPr>
              <w:spacing w:after="60"/>
              <w:rPr>
                <w:sz w:val="20"/>
                <w:szCs w:val="20"/>
              </w:rPr>
            </w:pPr>
            <w:r w:rsidRPr="005079BE">
              <w:rPr>
                <w:sz w:val="20"/>
                <w:szCs w:val="20"/>
              </w:rPr>
              <w:t>Log-normal</w:t>
            </w:r>
          </w:p>
        </w:tc>
        <w:tc>
          <w:tcPr>
            <w:tcW w:w="1390" w:type="dxa"/>
            <w:vAlign w:val="center"/>
          </w:tcPr>
          <w:p w14:paraId="2A33A726" w14:textId="09A823FC"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1AA02E7B" w14:textId="4FD5D79B"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0E23D7B7" w14:textId="4CB7B498"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tr w:rsidR="00E84B56" w:rsidRPr="005079BE" w14:paraId="10536DEC" w14:textId="77777777" w:rsidTr="00433676">
        <w:trPr>
          <w:trHeight w:val="313"/>
        </w:trPr>
        <w:tc>
          <w:tcPr>
            <w:tcW w:w="2547" w:type="dxa"/>
            <w:vMerge/>
            <w:vAlign w:val="center"/>
          </w:tcPr>
          <w:p w14:paraId="64800EB8" w14:textId="77777777" w:rsidR="005079BE" w:rsidRPr="005079BE" w:rsidRDefault="005079BE" w:rsidP="005079BE">
            <w:pPr>
              <w:spacing w:after="60"/>
              <w:rPr>
                <w:sz w:val="20"/>
                <w:szCs w:val="20"/>
              </w:rPr>
            </w:pPr>
          </w:p>
        </w:tc>
        <w:tc>
          <w:tcPr>
            <w:tcW w:w="992" w:type="dxa"/>
            <w:vAlign w:val="center"/>
          </w:tcPr>
          <w:p w14:paraId="1FC19B30" w14:textId="4266176B" w:rsidR="005079BE" w:rsidRPr="005079BE" w:rsidRDefault="00586766" w:rsidP="00957358">
            <w:pPr>
              <w:spacing w:after="60"/>
              <w:rPr>
                <w:sz w:val="20"/>
                <w:szCs w:val="20"/>
              </w:rPr>
            </w:pPr>
            <w:r>
              <w:rPr>
                <w:sz w:val="20"/>
                <w:szCs w:val="20"/>
              </w:rPr>
              <w:t>17</w:t>
            </w:r>
          </w:p>
        </w:tc>
        <w:tc>
          <w:tcPr>
            <w:tcW w:w="2126" w:type="dxa"/>
            <w:vMerge/>
            <w:vAlign w:val="center"/>
          </w:tcPr>
          <w:p w14:paraId="616B3AF4" w14:textId="32E47C9B" w:rsidR="005079BE" w:rsidRPr="005079BE" w:rsidRDefault="005079BE" w:rsidP="005079BE">
            <w:pPr>
              <w:spacing w:after="60"/>
              <w:rPr>
                <w:sz w:val="20"/>
                <w:szCs w:val="20"/>
              </w:rPr>
            </w:pPr>
          </w:p>
        </w:tc>
        <w:tc>
          <w:tcPr>
            <w:tcW w:w="4111" w:type="dxa"/>
            <w:vAlign w:val="center"/>
          </w:tcPr>
          <w:p w14:paraId="69C19D85" w14:textId="028D1D74" w:rsidR="005079BE" w:rsidRPr="005079BE" w:rsidRDefault="005079BE" w:rsidP="005079BE">
            <w:pPr>
              <w:spacing w:after="60"/>
              <w:rPr>
                <w:sz w:val="20"/>
                <w:szCs w:val="20"/>
              </w:rPr>
            </w:pPr>
            <w:r w:rsidRPr="005079BE">
              <w:rPr>
                <w:sz w:val="20"/>
                <w:szCs w:val="20"/>
              </w:rPr>
              <w:t>Generalised gamma</w:t>
            </w:r>
          </w:p>
        </w:tc>
        <w:tc>
          <w:tcPr>
            <w:tcW w:w="1390" w:type="dxa"/>
            <w:vAlign w:val="center"/>
          </w:tcPr>
          <w:p w14:paraId="43C4F353" w14:textId="6820EC77"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c>
          <w:tcPr>
            <w:tcW w:w="1391" w:type="dxa"/>
            <w:vAlign w:val="center"/>
          </w:tcPr>
          <w:p w14:paraId="75B7823A" w14:textId="2A9CFCAC" w:rsidR="005079BE" w:rsidRPr="00F77ABC" w:rsidRDefault="00F77ABC" w:rsidP="00E52BC1">
            <w:pPr>
              <w:jc w:val="center"/>
              <w:rPr>
                <w:color w:val="000000"/>
                <w:sz w:val="20"/>
                <w:szCs w:val="20"/>
                <w:highlight w:val="black"/>
              </w:rPr>
            </w:pPr>
            <w:r w:rsidRPr="00F77ABC">
              <w:rPr>
                <w:color w:val="000000"/>
                <w:sz w:val="20"/>
                <w:szCs w:val="20"/>
                <w:highlight w:val="black"/>
              </w:rPr>
              <w:t>xxxx</w:t>
            </w:r>
          </w:p>
        </w:tc>
        <w:tc>
          <w:tcPr>
            <w:tcW w:w="1391" w:type="dxa"/>
            <w:vAlign w:val="center"/>
          </w:tcPr>
          <w:p w14:paraId="1C0BEB6D" w14:textId="130CBF61" w:rsidR="005079BE" w:rsidRPr="00F77ABC" w:rsidRDefault="00F77ABC" w:rsidP="00E52BC1">
            <w:pPr>
              <w:jc w:val="center"/>
              <w:rPr>
                <w:color w:val="000000"/>
                <w:sz w:val="20"/>
                <w:szCs w:val="20"/>
                <w:highlight w:val="black"/>
              </w:rPr>
            </w:pPr>
            <w:r w:rsidRPr="00F77ABC">
              <w:rPr>
                <w:color w:val="000000"/>
                <w:sz w:val="20"/>
                <w:szCs w:val="20"/>
                <w:highlight w:val="black"/>
              </w:rPr>
              <w:t>xxxxxxx</w:t>
            </w:r>
          </w:p>
        </w:tc>
      </w:tr>
      <w:bookmarkEnd w:id="860"/>
      <w:tr w:rsidR="00E84B56" w:rsidRPr="005079BE" w14:paraId="686C54D8" w14:textId="77777777" w:rsidTr="00433676">
        <w:trPr>
          <w:trHeight w:val="282"/>
        </w:trPr>
        <w:tc>
          <w:tcPr>
            <w:tcW w:w="2547" w:type="dxa"/>
            <w:vMerge w:val="restart"/>
            <w:vAlign w:val="center"/>
          </w:tcPr>
          <w:p w14:paraId="6BACA87C" w14:textId="35E2DE88" w:rsidR="005079BE" w:rsidRPr="005079BE" w:rsidRDefault="00930E3B" w:rsidP="00F710CB">
            <w:pPr>
              <w:keepNext/>
              <w:spacing w:after="60"/>
              <w:rPr>
                <w:sz w:val="20"/>
                <w:szCs w:val="20"/>
              </w:rPr>
            </w:pPr>
            <w:r w:rsidRPr="00E72C84">
              <w:rPr>
                <w:sz w:val="20"/>
                <w:szCs w:val="20"/>
              </w:rPr>
              <w:t>OS and PFS extrapolations</w:t>
            </w:r>
            <w:r w:rsidR="00957358">
              <w:rPr>
                <w:sz w:val="20"/>
                <w:szCs w:val="20"/>
              </w:rPr>
              <w:t xml:space="preserve"> </w:t>
            </w:r>
            <w:r w:rsidR="00957358">
              <w:rPr>
                <w:sz w:val="20"/>
                <w:szCs w:val="20"/>
              </w:rPr>
              <w:br/>
              <w:t>(applied to T-DXd and TPC)</w:t>
            </w:r>
          </w:p>
        </w:tc>
        <w:tc>
          <w:tcPr>
            <w:tcW w:w="992" w:type="dxa"/>
            <w:vAlign w:val="center"/>
          </w:tcPr>
          <w:p w14:paraId="59C88E43" w14:textId="5B7FCE5D" w:rsidR="005079BE" w:rsidRPr="005079BE" w:rsidRDefault="00586766" w:rsidP="00F710CB">
            <w:pPr>
              <w:keepNext/>
              <w:spacing w:after="60"/>
              <w:rPr>
                <w:sz w:val="20"/>
                <w:szCs w:val="20"/>
              </w:rPr>
            </w:pPr>
            <w:r>
              <w:rPr>
                <w:sz w:val="20"/>
                <w:szCs w:val="20"/>
              </w:rPr>
              <w:t>18</w:t>
            </w:r>
          </w:p>
        </w:tc>
        <w:tc>
          <w:tcPr>
            <w:tcW w:w="2126" w:type="dxa"/>
            <w:vMerge w:val="restart"/>
            <w:vAlign w:val="center"/>
          </w:tcPr>
          <w:p w14:paraId="7E068BDC" w14:textId="2FD63568" w:rsidR="005079BE" w:rsidRPr="003C648C" w:rsidRDefault="005079BE" w:rsidP="00F710CB">
            <w:pPr>
              <w:keepNext/>
              <w:spacing w:after="60"/>
              <w:rPr>
                <w:sz w:val="20"/>
                <w:szCs w:val="20"/>
                <w:lang w:val="da-DK"/>
              </w:rPr>
            </w:pPr>
            <w:r w:rsidRPr="003C648C">
              <w:rPr>
                <w:sz w:val="20"/>
                <w:szCs w:val="20"/>
                <w:lang w:val="da-DK"/>
              </w:rPr>
              <w:t>OS: log-logistic</w:t>
            </w:r>
          </w:p>
          <w:p w14:paraId="5C3069DC" w14:textId="3FD1F4A6" w:rsidR="005079BE" w:rsidRPr="003C648C" w:rsidRDefault="005079BE" w:rsidP="00F710CB">
            <w:pPr>
              <w:keepNext/>
              <w:spacing w:after="60"/>
              <w:rPr>
                <w:sz w:val="20"/>
                <w:szCs w:val="20"/>
                <w:lang w:val="da-DK"/>
              </w:rPr>
            </w:pPr>
            <w:r w:rsidRPr="003C648C">
              <w:rPr>
                <w:sz w:val="20"/>
                <w:szCs w:val="20"/>
                <w:lang w:val="da-DK"/>
              </w:rPr>
              <w:t>PFS: log-logistic</w:t>
            </w:r>
          </w:p>
        </w:tc>
        <w:tc>
          <w:tcPr>
            <w:tcW w:w="4111" w:type="dxa"/>
            <w:vAlign w:val="center"/>
          </w:tcPr>
          <w:p w14:paraId="485A0F56" w14:textId="77777777" w:rsidR="005079BE" w:rsidRPr="00FC4907" w:rsidRDefault="005079BE" w:rsidP="00F710CB">
            <w:pPr>
              <w:keepNext/>
              <w:spacing w:after="60"/>
              <w:rPr>
                <w:sz w:val="20"/>
                <w:szCs w:val="20"/>
                <w:lang w:val="pt-PT"/>
              </w:rPr>
            </w:pPr>
            <w:r w:rsidRPr="005079BE">
              <w:rPr>
                <w:sz w:val="20"/>
                <w:szCs w:val="20"/>
              </w:rPr>
              <w:t>OS: Exponential</w:t>
            </w:r>
          </w:p>
          <w:p w14:paraId="420B3E18" w14:textId="74A35C0B" w:rsidR="005079BE" w:rsidRPr="00FC4907" w:rsidRDefault="005079BE" w:rsidP="00F710CB">
            <w:pPr>
              <w:keepNext/>
              <w:spacing w:after="60"/>
              <w:rPr>
                <w:sz w:val="20"/>
                <w:szCs w:val="20"/>
              </w:rPr>
            </w:pPr>
            <w:r w:rsidRPr="00FC4907">
              <w:rPr>
                <w:sz w:val="20"/>
                <w:szCs w:val="20"/>
                <w:lang w:val="pt-PT"/>
              </w:rPr>
              <w:t>PFS: Exponential</w:t>
            </w:r>
          </w:p>
        </w:tc>
        <w:tc>
          <w:tcPr>
            <w:tcW w:w="1390" w:type="dxa"/>
            <w:vAlign w:val="center"/>
          </w:tcPr>
          <w:p w14:paraId="4459EF1E" w14:textId="5F922EC9" w:rsidR="005079BE" w:rsidRPr="00F77ABC" w:rsidRDefault="00F77ABC" w:rsidP="00F710CB">
            <w:pPr>
              <w:keepNext/>
              <w:jc w:val="center"/>
              <w:rPr>
                <w:color w:val="000000"/>
                <w:sz w:val="20"/>
                <w:szCs w:val="20"/>
                <w:highlight w:val="black"/>
              </w:rPr>
            </w:pPr>
            <w:r w:rsidRPr="00F77ABC">
              <w:rPr>
                <w:color w:val="000000"/>
                <w:sz w:val="20"/>
                <w:szCs w:val="20"/>
                <w:highlight w:val="black"/>
              </w:rPr>
              <w:t>xxxxxxx</w:t>
            </w:r>
          </w:p>
        </w:tc>
        <w:tc>
          <w:tcPr>
            <w:tcW w:w="1391" w:type="dxa"/>
            <w:vAlign w:val="center"/>
          </w:tcPr>
          <w:p w14:paraId="493727EA" w14:textId="268ECEF8" w:rsidR="005079BE" w:rsidRPr="00F77ABC" w:rsidRDefault="00F77ABC" w:rsidP="00F710CB">
            <w:pPr>
              <w:keepNext/>
              <w:jc w:val="center"/>
              <w:rPr>
                <w:color w:val="000000"/>
                <w:sz w:val="20"/>
                <w:szCs w:val="20"/>
                <w:highlight w:val="black"/>
              </w:rPr>
            </w:pPr>
            <w:r w:rsidRPr="00F77ABC">
              <w:rPr>
                <w:color w:val="000000"/>
                <w:sz w:val="20"/>
                <w:szCs w:val="20"/>
                <w:highlight w:val="black"/>
              </w:rPr>
              <w:t>xxxx</w:t>
            </w:r>
          </w:p>
        </w:tc>
        <w:tc>
          <w:tcPr>
            <w:tcW w:w="1391" w:type="dxa"/>
            <w:vAlign w:val="center"/>
          </w:tcPr>
          <w:p w14:paraId="640329ED" w14:textId="4CB35223" w:rsidR="005079BE" w:rsidRPr="00F77ABC" w:rsidRDefault="00F77ABC" w:rsidP="00F710CB">
            <w:pPr>
              <w:keepNext/>
              <w:jc w:val="center"/>
              <w:rPr>
                <w:color w:val="000000"/>
                <w:sz w:val="20"/>
                <w:szCs w:val="20"/>
                <w:highlight w:val="black"/>
              </w:rPr>
            </w:pPr>
            <w:r w:rsidRPr="00F77ABC">
              <w:rPr>
                <w:color w:val="000000"/>
                <w:sz w:val="20"/>
                <w:szCs w:val="20"/>
                <w:highlight w:val="black"/>
              </w:rPr>
              <w:t>xxxxxxx</w:t>
            </w:r>
          </w:p>
        </w:tc>
      </w:tr>
      <w:tr w:rsidR="00E84B56" w:rsidRPr="005079BE" w14:paraId="4925BC35" w14:textId="77777777" w:rsidTr="00433676">
        <w:trPr>
          <w:trHeight w:val="106"/>
        </w:trPr>
        <w:tc>
          <w:tcPr>
            <w:tcW w:w="2547" w:type="dxa"/>
            <w:vMerge/>
            <w:vAlign w:val="center"/>
          </w:tcPr>
          <w:p w14:paraId="26617B51" w14:textId="77777777" w:rsidR="005079BE" w:rsidRPr="005079BE" w:rsidRDefault="005079BE" w:rsidP="00F710CB">
            <w:pPr>
              <w:keepNext/>
              <w:spacing w:after="60"/>
              <w:rPr>
                <w:sz w:val="20"/>
                <w:szCs w:val="20"/>
              </w:rPr>
            </w:pPr>
          </w:p>
        </w:tc>
        <w:tc>
          <w:tcPr>
            <w:tcW w:w="992" w:type="dxa"/>
            <w:vAlign w:val="center"/>
          </w:tcPr>
          <w:p w14:paraId="04C493B1" w14:textId="511CA026" w:rsidR="005079BE" w:rsidRPr="005079BE" w:rsidRDefault="00586766" w:rsidP="00F710CB">
            <w:pPr>
              <w:keepNext/>
              <w:spacing w:after="60"/>
              <w:rPr>
                <w:sz w:val="20"/>
                <w:szCs w:val="20"/>
              </w:rPr>
            </w:pPr>
            <w:r>
              <w:rPr>
                <w:sz w:val="20"/>
                <w:szCs w:val="20"/>
              </w:rPr>
              <w:t>19</w:t>
            </w:r>
          </w:p>
        </w:tc>
        <w:tc>
          <w:tcPr>
            <w:tcW w:w="2126" w:type="dxa"/>
            <w:vMerge/>
            <w:vAlign w:val="center"/>
          </w:tcPr>
          <w:p w14:paraId="0462A8CC" w14:textId="2F573E67" w:rsidR="005079BE" w:rsidRPr="005079BE" w:rsidRDefault="005079BE" w:rsidP="00F710CB">
            <w:pPr>
              <w:keepNext/>
              <w:spacing w:after="60"/>
              <w:rPr>
                <w:sz w:val="20"/>
                <w:szCs w:val="20"/>
              </w:rPr>
            </w:pPr>
          </w:p>
        </w:tc>
        <w:tc>
          <w:tcPr>
            <w:tcW w:w="4111" w:type="dxa"/>
            <w:vAlign w:val="center"/>
          </w:tcPr>
          <w:p w14:paraId="57F25620" w14:textId="77777777" w:rsidR="005079BE" w:rsidRPr="003C648C" w:rsidRDefault="005079BE" w:rsidP="00F710CB">
            <w:pPr>
              <w:keepNext/>
              <w:spacing w:after="60"/>
              <w:rPr>
                <w:sz w:val="20"/>
                <w:szCs w:val="20"/>
                <w:lang w:val="da-DK"/>
              </w:rPr>
            </w:pPr>
            <w:r w:rsidRPr="003C648C">
              <w:rPr>
                <w:sz w:val="20"/>
                <w:szCs w:val="20"/>
                <w:lang w:val="da-DK"/>
              </w:rPr>
              <w:t>OS: Log-normal</w:t>
            </w:r>
          </w:p>
          <w:p w14:paraId="06DEF66D" w14:textId="4101C717" w:rsidR="005079BE" w:rsidRPr="00FC4907" w:rsidRDefault="005079BE" w:rsidP="00F710CB">
            <w:pPr>
              <w:keepNext/>
              <w:spacing w:after="60"/>
              <w:rPr>
                <w:sz w:val="20"/>
                <w:szCs w:val="20"/>
                <w:lang w:val="pt-PT"/>
              </w:rPr>
            </w:pPr>
            <w:r w:rsidRPr="003C648C">
              <w:rPr>
                <w:sz w:val="20"/>
                <w:szCs w:val="20"/>
                <w:lang w:val="da-DK"/>
              </w:rPr>
              <w:t>PFS: Log-normal</w:t>
            </w:r>
          </w:p>
        </w:tc>
        <w:tc>
          <w:tcPr>
            <w:tcW w:w="1390" w:type="dxa"/>
            <w:vAlign w:val="center"/>
          </w:tcPr>
          <w:p w14:paraId="32A05D2F" w14:textId="6B46AB7F" w:rsidR="005079BE" w:rsidRPr="00F77ABC" w:rsidRDefault="00F77ABC" w:rsidP="00F710CB">
            <w:pPr>
              <w:keepNext/>
              <w:jc w:val="center"/>
              <w:rPr>
                <w:color w:val="000000"/>
                <w:sz w:val="20"/>
                <w:szCs w:val="20"/>
                <w:highlight w:val="black"/>
              </w:rPr>
            </w:pPr>
            <w:r w:rsidRPr="00F77ABC">
              <w:rPr>
                <w:color w:val="000000"/>
                <w:sz w:val="20"/>
                <w:szCs w:val="20"/>
                <w:highlight w:val="black"/>
              </w:rPr>
              <w:t>xxxxxxx</w:t>
            </w:r>
          </w:p>
        </w:tc>
        <w:tc>
          <w:tcPr>
            <w:tcW w:w="1391" w:type="dxa"/>
            <w:vAlign w:val="center"/>
          </w:tcPr>
          <w:p w14:paraId="4D23A6A5" w14:textId="3007649E" w:rsidR="005079BE" w:rsidRPr="00F77ABC" w:rsidRDefault="00F77ABC" w:rsidP="00F710CB">
            <w:pPr>
              <w:keepNext/>
              <w:jc w:val="center"/>
              <w:rPr>
                <w:color w:val="000000"/>
                <w:sz w:val="20"/>
                <w:szCs w:val="20"/>
                <w:highlight w:val="black"/>
              </w:rPr>
            </w:pPr>
            <w:r w:rsidRPr="00F77ABC">
              <w:rPr>
                <w:color w:val="000000"/>
                <w:sz w:val="20"/>
                <w:szCs w:val="20"/>
                <w:highlight w:val="black"/>
              </w:rPr>
              <w:t>xxxx</w:t>
            </w:r>
          </w:p>
        </w:tc>
        <w:tc>
          <w:tcPr>
            <w:tcW w:w="1391" w:type="dxa"/>
            <w:vAlign w:val="center"/>
          </w:tcPr>
          <w:p w14:paraId="6BBCE839" w14:textId="260A12BF" w:rsidR="005079BE" w:rsidRPr="00F77ABC" w:rsidRDefault="00F77ABC" w:rsidP="00F710CB">
            <w:pPr>
              <w:keepNext/>
              <w:jc w:val="center"/>
              <w:rPr>
                <w:color w:val="000000"/>
                <w:sz w:val="20"/>
                <w:szCs w:val="20"/>
                <w:highlight w:val="black"/>
              </w:rPr>
            </w:pPr>
            <w:r w:rsidRPr="00F77ABC">
              <w:rPr>
                <w:color w:val="000000"/>
                <w:sz w:val="20"/>
                <w:szCs w:val="20"/>
                <w:highlight w:val="black"/>
              </w:rPr>
              <w:t>xxxxxxx</w:t>
            </w:r>
          </w:p>
        </w:tc>
      </w:tr>
    </w:tbl>
    <w:p w14:paraId="20C66B32" w14:textId="77777777" w:rsidR="00D35C8C" w:rsidRDefault="00D35C8C" w:rsidP="00D35C8C">
      <w:pPr>
        <w:pStyle w:val="Footnotes"/>
        <w:spacing w:after="0"/>
      </w:pPr>
      <w:r>
        <w:t>*20% variation applied in the PSA, in the absence of SE or CIs.</w:t>
      </w:r>
    </w:p>
    <w:p w14:paraId="683D787B" w14:textId="5CF38518" w:rsidR="00FB3129" w:rsidRDefault="00454A3D" w:rsidP="00CC6733">
      <w:pPr>
        <w:pStyle w:val="Footnotes"/>
        <w:sectPr w:rsidR="00FB3129" w:rsidSect="003C648C">
          <w:footnotePr>
            <w:numFmt w:val="lowerLetter"/>
          </w:footnotePr>
          <w:pgSz w:w="16838" w:h="11906" w:orient="landscape"/>
          <w:pgMar w:top="1440" w:right="1440" w:bottom="1440" w:left="1440" w:header="709" w:footer="709" w:gutter="0"/>
          <w:cols w:space="708"/>
          <w:docGrid w:linePitch="360"/>
        </w:sectPr>
      </w:pPr>
      <w:r>
        <w:t>Abbreviations: AE</w:t>
      </w:r>
      <w:r w:rsidR="00433676">
        <w:t>,</w:t>
      </w:r>
      <w:r>
        <w:t xml:space="preserve"> adverse event; ICER, </w:t>
      </w:r>
      <w:r w:rsidRPr="00131A36">
        <w:t>incremental cost-effectiveness ratio; OS, overall survival; PFS, progression-free survival; QALYs, quality adjusted life-years</w:t>
      </w:r>
    </w:p>
    <w:p w14:paraId="3B698716" w14:textId="19AB628B" w:rsidR="00CC6733" w:rsidRPr="00131A36" w:rsidRDefault="00CC6733" w:rsidP="00CC6733">
      <w:pPr>
        <w:pStyle w:val="Caption"/>
      </w:pPr>
      <w:bookmarkStart w:id="861" w:name="_Ref94619048"/>
      <w:bookmarkStart w:id="862" w:name="_Toc98924733"/>
      <w:bookmarkStart w:id="863" w:name="_Toc127006661"/>
      <w:bookmarkStart w:id="864" w:name="_Toc129350975"/>
      <w:r w:rsidRPr="00131A36">
        <w:lastRenderedPageBreak/>
        <w:t xml:space="preserve">Figure </w:t>
      </w:r>
      <w:r w:rsidRPr="00131A36">
        <w:fldChar w:fldCharType="begin"/>
      </w:r>
      <w:r w:rsidRPr="00131A36">
        <w:instrText>SEQ Figure \* ARABIC</w:instrText>
      </w:r>
      <w:r w:rsidRPr="00131A36">
        <w:fldChar w:fldCharType="separate"/>
      </w:r>
      <w:r w:rsidR="00145F42">
        <w:rPr>
          <w:noProof/>
        </w:rPr>
        <w:t>49</w:t>
      </w:r>
      <w:r w:rsidRPr="00131A36">
        <w:fldChar w:fldCharType="end"/>
      </w:r>
      <w:bookmarkEnd w:id="861"/>
      <w:r w:rsidRPr="00131A36">
        <w:t>: Cost-effectiveness plane for the scenario analysis</w:t>
      </w:r>
      <w:bookmarkEnd w:id="862"/>
      <w:r w:rsidRPr="00131A36">
        <w:t xml:space="preserve"> (</w:t>
      </w:r>
      <w:r w:rsidR="000B7D88">
        <w:t>probabilistic</w:t>
      </w:r>
      <w:r w:rsidR="00901D4C">
        <w:t xml:space="preserve"> results, </w:t>
      </w:r>
      <w:r w:rsidRPr="00131A36">
        <w:t>based on results with PAS</w:t>
      </w:r>
      <w:r w:rsidR="00120AC7">
        <w:t>, no severity modifier applied</w:t>
      </w:r>
      <w:r w:rsidRPr="00131A36">
        <w:t>)</w:t>
      </w:r>
      <w:bookmarkEnd w:id="863"/>
      <w:bookmarkEnd w:id="864"/>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016"/>
      </w:tblGrid>
      <w:tr w:rsidR="00CC6733" w14:paraId="1EE597D8" w14:textId="77777777" w:rsidTr="00C75D0B">
        <w:tc>
          <w:tcPr>
            <w:tcW w:w="8936" w:type="dxa"/>
          </w:tcPr>
          <w:p w14:paraId="5A703D1E" w14:textId="7AC0CDC8" w:rsidR="00CC6733" w:rsidRDefault="005912E7" w:rsidP="00C75D0B">
            <w:r>
              <w:rPr>
                <w:noProof/>
              </w:rPr>
              <w:drawing>
                <wp:inline distT="0" distB="0" distL="0" distR="0" wp14:anchorId="284D66E4" wp14:editId="3E778828">
                  <wp:extent cx="5631180" cy="3800104"/>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4">
                            <a:extLst>
                              <a:ext uri="{28A0092B-C50C-407E-A947-70E740481C1C}">
                                <a14:useLocalDpi xmlns:a14="http://schemas.microsoft.com/office/drawing/2010/main" val="0"/>
                              </a:ext>
                            </a:extLst>
                          </a:blip>
                          <a:srcRect l="15209" r="15209"/>
                          <a:stretch>
                            <a:fillRect/>
                          </a:stretch>
                        </pic:blipFill>
                        <pic:spPr bwMode="auto">
                          <a:xfrm>
                            <a:off x="0" y="0"/>
                            <a:ext cx="5649407" cy="3812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1B61B2D1" w14:textId="77777777" w:rsidR="000B4921" w:rsidRDefault="000B4921" w:rsidP="000B4921">
      <w:pPr>
        <w:pStyle w:val="Footnotes"/>
        <w:spacing w:after="0"/>
      </w:pPr>
      <w:r>
        <w:t>*20% variation applied in the PSA, in the absence of SE or CIs.</w:t>
      </w:r>
    </w:p>
    <w:p w14:paraId="68FEFB2E" w14:textId="21123ECF" w:rsidR="00CC6733" w:rsidRPr="00131A36" w:rsidRDefault="00CC6733" w:rsidP="00CC6733">
      <w:pPr>
        <w:pStyle w:val="Footnotes"/>
      </w:pPr>
      <w:r w:rsidRPr="00131A36">
        <w:t xml:space="preserve">Abbreviations: </w:t>
      </w:r>
      <w:r w:rsidR="00964A08">
        <w:t>CEP, cost-effectiveness plane;</w:t>
      </w:r>
      <w:r w:rsidRPr="00131A36">
        <w:t xml:space="preserve"> </w:t>
      </w:r>
      <w:r>
        <w:t xml:space="preserve">ICER, incremental cost-effectiveness ratio; </w:t>
      </w:r>
      <w:r w:rsidRPr="00131A36">
        <w:t xml:space="preserve">PAS, patient-access scheme; </w:t>
      </w:r>
      <w:r w:rsidR="00C41288">
        <w:t xml:space="preserve">PSA, probabilistic sensitivity analysis; </w:t>
      </w:r>
      <w:r w:rsidRPr="00131A36">
        <w:t xml:space="preserve">QALYs, quality-adjusted life-years; </w:t>
      </w:r>
      <w:r w:rsidRPr="00C67C0A">
        <w:t>T-DXd, trastuzumab deruxtecan</w:t>
      </w:r>
      <w:r>
        <w:t xml:space="preserve">; TPC, treatment of physician’s choice; </w:t>
      </w:r>
      <w:r w:rsidRPr="00131A36">
        <w:t>WTP, willingness-to-pay.</w:t>
      </w:r>
    </w:p>
    <w:p w14:paraId="3E0AE04E" w14:textId="77777777" w:rsidR="00B64677" w:rsidRPr="00131A36" w:rsidRDefault="00B64677" w:rsidP="00B64677">
      <w:pPr>
        <w:pStyle w:val="Heading2"/>
      </w:pPr>
      <w:bookmarkStart w:id="865" w:name="_Toc129287004"/>
      <w:bookmarkStart w:id="866" w:name="_Toc129301607"/>
      <w:bookmarkStart w:id="867" w:name="_Toc129287046"/>
      <w:bookmarkStart w:id="868" w:name="_Toc129301649"/>
      <w:bookmarkStart w:id="869" w:name="_Toc129287047"/>
      <w:bookmarkStart w:id="870" w:name="_Toc129301650"/>
      <w:bookmarkStart w:id="871" w:name="_Toc98924691"/>
      <w:bookmarkStart w:id="872" w:name="_Toc127006630"/>
      <w:bookmarkStart w:id="873" w:name="_Toc129350918"/>
      <w:bookmarkEnd w:id="865"/>
      <w:bookmarkEnd w:id="866"/>
      <w:bookmarkEnd w:id="867"/>
      <w:bookmarkEnd w:id="868"/>
      <w:bookmarkEnd w:id="869"/>
      <w:bookmarkEnd w:id="870"/>
      <w:r w:rsidRPr="00131A36">
        <w:t>Subgroup analysis</w:t>
      </w:r>
      <w:bookmarkEnd w:id="871"/>
      <w:bookmarkEnd w:id="872"/>
      <w:bookmarkEnd w:id="873"/>
    </w:p>
    <w:p w14:paraId="424BEAED" w14:textId="19736DD2" w:rsidR="00B64677" w:rsidRPr="00131A36" w:rsidRDefault="00B64677" w:rsidP="00B64677">
      <w:pPr>
        <w:pStyle w:val="Body"/>
      </w:pPr>
      <w:r w:rsidRPr="00131A36">
        <w:t xml:space="preserve">A consistent treatment effect was observed </w:t>
      </w:r>
      <w:r w:rsidRPr="00C67C0A">
        <w:t>across</w:t>
      </w:r>
      <w:r w:rsidRPr="00131A36">
        <w:t xml:space="preserve"> all </w:t>
      </w:r>
      <w:r w:rsidRPr="00C67C0A">
        <w:t xml:space="preserve">pre-specified </w:t>
      </w:r>
      <w:r w:rsidRPr="00131A36">
        <w:t xml:space="preserve">subgroups </w:t>
      </w:r>
      <w:r w:rsidRPr="00C67C0A">
        <w:t>in</w:t>
      </w:r>
      <w:r w:rsidRPr="00131A36">
        <w:t xml:space="preserve"> DESTINY-Breast0</w:t>
      </w:r>
      <w:r w:rsidRPr="00C67C0A">
        <w:t>4.</w:t>
      </w:r>
      <w:r w:rsidRPr="00AD3FB6">
        <w:fldChar w:fldCharType="begin"/>
      </w:r>
      <w:r w:rsidR="00CA6345">
        <w:instrText xml:space="preserve"> ADDIN ZOTERO_ITEM CSL_CITATION {"citationID":"3lwQ3By6","properties":{"formattedCitation":"\\super 7\\nosupersub{}","plainCitation":"7","noteIndex":0},"citationItems":[{"id":65944,"uris":["http://zotero.org/groups/4797619/items/WBVSVVF7"],"itemData":{"id":65944,"type":"document","title":"Clinical Study Report for DS8201-A-U303. Data cut-off date: 11 Jan 2022. Data on File.","author":[{"family":"Daiichi Sankyo Inc.","given":""}],"issued":{"date-parts":[["2022"]]}}}],"schema":"https://github.com/citation-style-language/schema/raw/master/csl-citation.json"} </w:instrText>
      </w:r>
      <w:r w:rsidRPr="00AD3FB6">
        <w:fldChar w:fldCharType="separate"/>
      </w:r>
      <w:r w:rsidR="00FD57F4" w:rsidRPr="00FD57F4">
        <w:rPr>
          <w:rFonts w:cs="Arial"/>
          <w:szCs w:val="24"/>
          <w:vertAlign w:val="superscript"/>
        </w:rPr>
        <w:t>7</w:t>
      </w:r>
      <w:r w:rsidRPr="00AD3FB6">
        <w:fldChar w:fldCharType="end"/>
      </w:r>
      <w:r>
        <w:t xml:space="preserve"> </w:t>
      </w:r>
      <w:r w:rsidRPr="00C67C0A">
        <w:t>T</w:t>
      </w:r>
      <w:r w:rsidRPr="00131A36">
        <w:t>herefore</w:t>
      </w:r>
      <w:r w:rsidRPr="00C67C0A">
        <w:t>,</w:t>
      </w:r>
      <w:r w:rsidRPr="00131A36">
        <w:t xml:space="preserve"> subgroup analyses were not considered relevant for the economic analysis</w:t>
      </w:r>
      <w:r w:rsidRPr="00C67C0A">
        <w:t xml:space="preserve">. Daiichi Sankyo consider this appraisal should be based on the DESTINY-Breast04 FAS which includes the full </w:t>
      </w:r>
      <w:r w:rsidR="00100032">
        <w:t xml:space="preserve">anticipated </w:t>
      </w:r>
      <w:r w:rsidRPr="00C67C0A">
        <w:t>licen</w:t>
      </w:r>
      <w:r w:rsidR="007723A5">
        <w:t>s</w:t>
      </w:r>
      <w:r w:rsidRPr="00C67C0A">
        <w:t>ed population.</w:t>
      </w:r>
    </w:p>
    <w:p w14:paraId="70F87D71" w14:textId="77777777" w:rsidR="00B64677" w:rsidRDefault="00B64677" w:rsidP="002C3C41">
      <w:pPr>
        <w:rPr>
          <w:rFonts w:eastAsia="Times New Roman" w:cs="Arial"/>
          <w:sz w:val="18"/>
          <w:szCs w:val="18"/>
          <w:lang w:eastAsia="en-GB"/>
        </w:rPr>
      </w:pPr>
    </w:p>
    <w:p w14:paraId="07F15F00" w14:textId="7CEEEEA9" w:rsidR="009C39DD" w:rsidRPr="00131A36" w:rsidRDefault="009C39DD" w:rsidP="009C39DD">
      <w:pPr>
        <w:pStyle w:val="Heading2"/>
      </w:pPr>
      <w:bookmarkStart w:id="874" w:name="_Toc98924692"/>
      <w:bookmarkStart w:id="875" w:name="_Toc127006631"/>
      <w:bookmarkStart w:id="876" w:name="_Toc129350919"/>
      <w:r w:rsidRPr="00131A36">
        <w:t>Benefits not captured in the QALY calculation</w:t>
      </w:r>
      <w:bookmarkEnd w:id="874"/>
      <w:bookmarkEnd w:id="875"/>
      <w:bookmarkEnd w:id="876"/>
    </w:p>
    <w:p w14:paraId="51D63BB8" w14:textId="2C26FA61" w:rsidR="009C39DD" w:rsidRPr="007B3CF2" w:rsidRDefault="009C39DD" w:rsidP="009C39DD">
      <w:pPr>
        <w:rPr>
          <w:color w:val="4472C4" w:themeColor="accent1"/>
        </w:rPr>
      </w:pPr>
      <w:r w:rsidRPr="00C67C0A">
        <w:t>U</w:t>
      </w:r>
      <w:r>
        <w:t>nresectable or metastatic</w:t>
      </w:r>
      <w:r w:rsidRPr="00131A36">
        <w:t xml:space="preserve"> </w:t>
      </w:r>
      <w:r>
        <w:t xml:space="preserve">BC has a considerable impact on patients’ </w:t>
      </w:r>
      <w:r w:rsidR="006421C0">
        <w:t>QoL</w:t>
      </w:r>
      <w:r>
        <w:t xml:space="preserve"> and their ability to conduct usual activities</w:t>
      </w:r>
      <w:r w:rsidRPr="00C67C0A">
        <w:t xml:space="preserve"> </w:t>
      </w:r>
      <w:r w:rsidRPr="007C383A">
        <w:t>(</w:t>
      </w:r>
      <w:r w:rsidRPr="005115FA">
        <w:t>Section</w:t>
      </w:r>
      <w:r w:rsidRPr="005115FA" w:rsidDel="005E6BC0">
        <w:t xml:space="preserve"> </w:t>
      </w:r>
      <w:r w:rsidR="007C383A" w:rsidRPr="005115FA">
        <w:fldChar w:fldCharType="begin"/>
      </w:r>
      <w:r w:rsidR="007C383A" w:rsidRPr="005115FA">
        <w:instrText xml:space="preserve"> REF _Ref97122887 \n \h </w:instrText>
      </w:r>
      <w:r w:rsidR="007C383A">
        <w:instrText xml:space="preserve"> \* MERGEFORMAT </w:instrText>
      </w:r>
      <w:r w:rsidR="007C383A" w:rsidRPr="005115FA">
        <w:fldChar w:fldCharType="separate"/>
      </w:r>
      <w:r w:rsidR="00145F42">
        <w:t>B.1.3.2.2</w:t>
      </w:r>
      <w:r w:rsidR="007C383A" w:rsidRPr="005115FA">
        <w:fldChar w:fldCharType="end"/>
      </w:r>
      <w:r w:rsidRPr="005115FA">
        <w:t>)</w:t>
      </w:r>
      <w:r w:rsidRPr="005115FA">
        <w:rPr>
          <w:rFonts w:cs="Arial"/>
        </w:rPr>
        <w:t>.</w:t>
      </w:r>
      <w:r w:rsidRPr="007C383A">
        <w:rPr>
          <w:rFonts w:cs="Arial"/>
        </w:rPr>
        <w:t xml:space="preserve"> The majority</w:t>
      </w:r>
      <w:r w:rsidRPr="00D3216F">
        <w:rPr>
          <w:rFonts w:cs="Arial"/>
        </w:rPr>
        <w:t xml:space="preserve"> of patients diagnosed with </w:t>
      </w:r>
      <w:r w:rsidRPr="00C67C0A">
        <w:rPr>
          <w:rFonts w:cs="Arial"/>
        </w:rPr>
        <w:t>u/</w:t>
      </w:r>
      <w:r w:rsidRPr="00D3216F">
        <w:rPr>
          <w:rFonts w:cs="Arial"/>
        </w:rPr>
        <w:t xml:space="preserve">mBC </w:t>
      </w:r>
      <w:r w:rsidRPr="00D3216F">
        <w:rPr>
          <w:rStyle w:val="NICEnormalChar"/>
          <w:rFonts w:cs="Arial"/>
        </w:rPr>
        <w:t xml:space="preserve">are of working age with the impact of disease and effects of treatment </w:t>
      </w:r>
      <w:r w:rsidRPr="00D3216F">
        <w:rPr>
          <w:rFonts w:cs="Arial"/>
        </w:rPr>
        <w:t>having substantial consequences on productivity and ability to work.</w:t>
      </w:r>
      <w:r w:rsidRPr="00131A36">
        <w:rPr>
          <w:rFonts w:cs="Arial"/>
        </w:rPr>
        <w:t xml:space="preserve"> </w:t>
      </w:r>
      <w:r w:rsidRPr="00C67C0A">
        <w:t xml:space="preserve">A </w:t>
      </w:r>
      <w:r w:rsidRPr="00D3216F">
        <w:t xml:space="preserve">recent </w:t>
      </w:r>
      <w:r w:rsidRPr="00C67C0A">
        <w:t>UK study</w:t>
      </w:r>
      <w:r w:rsidRPr="00D3216F">
        <w:rPr>
          <w:rFonts w:cs="Arial"/>
        </w:rPr>
        <w:t xml:space="preserve"> investigating the relationship between disease and treatment stage found that metastatic patients had lower employment rates in comparison to early BC after surgery or adjuvant therapy (27.5% vs 50.6% or 50.9%, respectively).</w:t>
      </w:r>
      <w:r w:rsidRPr="00D3216F">
        <w:rPr>
          <w:rStyle w:val="NICEnormalChar"/>
          <w:rFonts w:cs="Arial"/>
        </w:rPr>
        <w:fldChar w:fldCharType="begin"/>
      </w:r>
      <w:r w:rsidR="00CA6345">
        <w:rPr>
          <w:rStyle w:val="NICEnormalChar"/>
          <w:rFonts w:cs="Arial"/>
        </w:rPr>
        <w:instrText xml:space="preserve"> ADDIN ZOTERO_ITEM CSL_CITATION {"citationID":"xms2l1ju","properties":{"formattedCitation":"\\super 28\\nosupersub{}","plainCitation":"28","noteIndex":0},"citationItems":[{"id":66113,"uris":["http://zotero.org/groups/4797619/items/RHJ4MR8W"],"itemData":{"id":66113,"type":"article-journal","abstract":"The impact of different disease stages and treatment for human epidermal growth factor 2 positive (HER2-positive) breast cancer (BC) on work productivity and health-related quality of life (HRQoL) is poorly understood.","container-title":"Health and Quality of Life Outcomes","DOI":"10.1186/s12955-020-01603-w","ISSN":"1477-7525","issue":"1","journalAbbreviation":"Health and Quality of Life Outcomes","page":"353","source":"BioMed Central","title":"Health-related quality of life and work productivity in UK patients with HER2-positive breast cancer: a cross-sectional study evaluating the relationships between disease and treatment stage","title-short":"Health-related quality of life and work productivity in UK patients with HER2-positive breast cancer","volume":"18","author":[{"family":"Verrill","given":"Mark"},{"family":"Wardley","given":"Andrew M."},{"family":"Retzler","given":"Jenny"},{"family":"Smith","given":"Adam B."},{"family":"Bottomley","given":"Catherine"},{"family":"Ní Dhochartaigh","given":"Sorcha"},{"family":"Tran","given":"Irwin"},{"family":"Leslie","given":"Iain"},{"family":"Schmid","given":"Peter"}],"issued":{"date-parts":[["2020",11,2]]}}}],"schema":"https://github.com/citation-style-language/schema/raw/master/csl-citation.json"} </w:instrText>
      </w:r>
      <w:r w:rsidRPr="00D3216F">
        <w:rPr>
          <w:rStyle w:val="NICEnormalChar"/>
          <w:rFonts w:cs="Arial"/>
        </w:rPr>
        <w:fldChar w:fldCharType="separate"/>
      </w:r>
      <w:r w:rsidR="00FD57F4" w:rsidRPr="00FD57F4">
        <w:rPr>
          <w:rFonts w:cs="Arial"/>
          <w:szCs w:val="24"/>
          <w:vertAlign w:val="superscript"/>
        </w:rPr>
        <w:t>28</w:t>
      </w:r>
      <w:r w:rsidRPr="00D3216F">
        <w:rPr>
          <w:rStyle w:val="NICEnormalChar"/>
          <w:rFonts w:cs="Arial"/>
        </w:rPr>
        <w:fldChar w:fldCharType="end"/>
      </w:r>
      <w:r w:rsidRPr="00D3216F">
        <w:rPr>
          <w:rStyle w:val="NICEnormalChar"/>
          <w:rFonts w:cs="Arial"/>
        </w:rPr>
        <w:t xml:space="preserve"> </w:t>
      </w:r>
      <w:r w:rsidRPr="00D3216F">
        <w:rPr>
          <w:rFonts w:cs="Arial"/>
        </w:rPr>
        <w:t>The study also found that metastatic patients most often reported not being able to attend work and that poor HRQoL was significantly associated with high work impairm</w:t>
      </w:r>
      <w:r w:rsidRPr="00D3216F">
        <w:rPr>
          <w:rStyle w:val="NICEnormalChar"/>
          <w:rFonts w:cs="Arial"/>
        </w:rPr>
        <w:t>ent (p&lt;0.001). The results of this study support the premise that being able to delay or prevent the metastatic recurrence of BC, for example by extending the time patients are in remission, has wider benefits in terms of patient productivity.</w:t>
      </w:r>
      <w:r w:rsidRPr="00637396">
        <w:t xml:space="preserve"> </w:t>
      </w:r>
      <w:r w:rsidRPr="00637396">
        <w:rPr>
          <w:rStyle w:val="NICEnormalChar"/>
          <w:rFonts w:cs="Arial"/>
        </w:rPr>
        <w:t xml:space="preserve">Although the EQ-5D has a ‘Usual activities’ domain which refers to elements such as work, family activities or leisure activities, the questionnaire is unable to detect the more subtle </w:t>
      </w:r>
      <w:r w:rsidRPr="00637396">
        <w:rPr>
          <w:rStyle w:val="NICEnormalChar"/>
          <w:rFonts w:cs="Arial"/>
        </w:rPr>
        <w:lastRenderedPageBreak/>
        <w:t>differences in HRQoL which may impact a patients’ ability to attend work and productivity when at work.</w:t>
      </w:r>
      <w:r w:rsidRPr="00D3216F">
        <w:rPr>
          <w:rStyle w:val="NICEnormalChar"/>
          <w:rFonts w:cs="Arial"/>
        </w:rPr>
        <w:t xml:space="preserve"> Th</w:t>
      </w:r>
      <w:r>
        <w:rPr>
          <w:rStyle w:val="NICEnormalChar"/>
          <w:rFonts w:cs="Arial"/>
        </w:rPr>
        <w:t>ese productivity changes and</w:t>
      </w:r>
      <w:r w:rsidRPr="00D3216F">
        <w:rPr>
          <w:rStyle w:val="NICEnormalChar"/>
          <w:rFonts w:cs="Arial"/>
        </w:rPr>
        <w:t xml:space="preserve"> wider societal impact</w:t>
      </w:r>
      <w:r>
        <w:rPr>
          <w:rStyle w:val="NICEnormalChar"/>
          <w:rFonts w:cs="Arial"/>
        </w:rPr>
        <w:t>s</w:t>
      </w:r>
      <w:r w:rsidRPr="00D3216F">
        <w:rPr>
          <w:rStyle w:val="NICEnormalChar"/>
          <w:rFonts w:cs="Arial"/>
        </w:rPr>
        <w:t xml:space="preserve"> </w:t>
      </w:r>
      <w:r>
        <w:rPr>
          <w:rStyle w:val="NICEnormalChar"/>
          <w:rFonts w:cs="Arial"/>
        </w:rPr>
        <w:t xml:space="preserve">of BC are not captured in the </w:t>
      </w:r>
      <w:r w:rsidRPr="00D3216F">
        <w:rPr>
          <w:rStyle w:val="NICEnormalChar"/>
          <w:rFonts w:cs="Arial"/>
        </w:rPr>
        <w:t xml:space="preserve">current EQ-5D-5L framework. </w:t>
      </w:r>
    </w:p>
    <w:p w14:paraId="22BDEEF1" w14:textId="7809FE2A" w:rsidR="009C39DD" w:rsidRDefault="009C39DD" w:rsidP="009C39DD">
      <w:r w:rsidRPr="00BB0B35">
        <w:rPr>
          <w:rFonts w:cs="Arial"/>
        </w:rPr>
        <w:t xml:space="preserve">Caregivers of patients with </w:t>
      </w:r>
      <w:r w:rsidRPr="006F26B6">
        <w:rPr>
          <w:rFonts w:cs="Arial"/>
        </w:rPr>
        <w:t>u/</w:t>
      </w:r>
      <w:r>
        <w:rPr>
          <w:rFonts w:cs="Arial"/>
        </w:rPr>
        <w:t xml:space="preserve">mBC </w:t>
      </w:r>
      <w:r w:rsidRPr="00BB0B35">
        <w:rPr>
          <w:rFonts w:cs="Arial"/>
        </w:rPr>
        <w:t>are also</w:t>
      </w:r>
      <w:r>
        <w:t xml:space="preserve"> impacted by the disease which is not captured within the QALY calculation. A</w:t>
      </w:r>
      <w:r w:rsidRPr="00DA7380">
        <w:t xml:space="preserve">s a consequence of the psychological and economic strain associated with caring for someone with the disease, caregivers may overlook their </w:t>
      </w:r>
      <w:r w:rsidRPr="007C383A">
        <w:t xml:space="preserve">own needs, resulting in decreased wellbeing and an increase in symptoms of stress (see </w:t>
      </w:r>
      <w:r w:rsidRPr="005115FA">
        <w:t>Section</w:t>
      </w:r>
      <w:r w:rsidRPr="005115FA" w:rsidDel="005E6BC0">
        <w:t xml:space="preserve"> </w:t>
      </w:r>
      <w:r w:rsidR="007C383A" w:rsidRPr="005115FA">
        <w:fldChar w:fldCharType="begin"/>
      </w:r>
      <w:r w:rsidR="007C383A" w:rsidRPr="005115FA">
        <w:instrText xml:space="preserve"> REF _Ref127008085 \n \h </w:instrText>
      </w:r>
      <w:r w:rsidR="007C383A">
        <w:instrText xml:space="preserve"> \* MERGEFORMAT </w:instrText>
      </w:r>
      <w:r w:rsidR="007C383A" w:rsidRPr="005115FA">
        <w:fldChar w:fldCharType="separate"/>
      </w:r>
      <w:r w:rsidR="00145F42">
        <w:t>B.1.3.2.5</w:t>
      </w:r>
      <w:r w:rsidR="007C383A" w:rsidRPr="005115FA">
        <w:fldChar w:fldCharType="end"/>
      </w:r>
      <w:r w:rsidRPr="007C383A">
        <w:t>).</w:t>
      </w:r>
      <w:r w:rsidRPr="007C383A">
        <w:fldChar w:fldCharType="begin"/>
      </w:r>
      <w:r w:rsidR="00CA6345">
        <w:instrText xml:space="preserve"> ADDIN ZOTERO_ITEM CSL_CITATION {"citationID":"8dN7NEDi","properties":{"formattedCitation":"\\super 109\\nosupersub{}","plainCitation":"109","noteIndex":0},"citationItems":[{"id":65894,"uris":["http://zotero.org/groups/4797619/items/MJE7K35V"],"itemData":{"id":65894,"type":"article-journal","abstract":"Approximately 0.5 million people worldwide die from metastatic breast cancer (mBC) every year. This manuscript provides an overview on the status of mBC in several regions of the world, highlighting the gaps in care, resources, and support available for patients with mBC. Primary research was conducted in 2015 and 2016, comprising four global qualitative and quantitative surveys of approximately 15,000 individuals in 34 countries. Secondary research was conducted using literature reviews of peer-reviewed publications, patient survey reports, and media or online articles. There have been modest improvements in mBC outcomes over the past decade. Patients are not provided with adequate information about mBC. There is a need for open discussion with patients and caregivers about realistic goals; however, physicians are not trained in communicating with patients about their disease. Maintaining patients' quality of life is a crucial goal; however, this has not improved, and in some cases, may have declined in the past decade. Public awareness and understanding of mBC is limited, with damaging consequences for patients and caregivers. Issues affecting employment remain relevant to patients with mBC and their caregivers. Globally, mBC is associated with a substantial economic burden. Relationships with caregivers are crucial to patients with mBC, and caregiver support needs are often overlooked. A strong and united global effort among healthcare professionals, including clinicians, oncologists, pharmaceutical manufacturers, payers, and policy makers, and with advocates, families, and patients, is necessary to improve the outcome and quality of life for patients with mBC.","container-title":"Breast (Edinburgh, Scotland)","DOI":"10.1016/j.breast.2018.03.002","ISSN":"1532-3080","journalAbbreviation":"Breast","language":"eng","note":"PMID: 29679849","page":"131-138","source":"PubMed","title":"Global analysis of advanced/metastatic breast cancer: Decade report (2005-2015)","title-short":"Global analysis of advanced/metastatic breast cancer","volume":"39","author":[{"family":"Cardoso","given":"Fatima"},{"family":"Spence","given":"Danielle"},{"family":"Mertz","given":"Shirley"},{"family":"Corneliussen-James","given":"Dian"},{"family":"Sabelko","given":"Kimberly"},{"family":"Gralow","given":"Julie"},{"family":"Cardoso","given":"Maria-João"},{"family":"Peccatori","given":"Fedro"},{"family":"Paonessa","given":"Diego"},{"family":"Benares","given":"Ann"},{"family":"Sakurai","given":"Naomi"},{"family":"Beishon","given":"Marc"},{"family":"Barker","given":"Sarah-Jane"},{"family":"Mayer","given":"Musa"}],"issued":{"date-parts":[["2018",6]]}}}],"schema":"https://github.com/citation-style-language/schema/raw/master/csl-citation.json"} </w:instrText>
      </w:r>
      <w:r w:rsidRPr="007C383A">
        <w:fldChar w:fldCharType="separate"/>
      </w:r>
      <w:r w:rsidR="00CA6345" w:rsidRPr="00CA6345">
        <w:rPr>
          <w:rFonts w:cs="Arial"/>
          <w:szCs w:val="24"/>
          <w:vertAlign w:val="superscript"/>
        </w:rPr>
        <w:t>109</w:t>
      </w:r>
      <w:r w:rsidRPr="007C383A">
        <w:fldChar w:fldCharType="end"/>
      </w:r>
      <w:r w:rsidRPr="007C383A">
        <w:t xml:space="preserve"> Caring for a patient with mBC can also impact a caregiver’s work, leading to financial strain and increased indirect economic costs.</w:t>
      </w:r>
      <w:r w:rsidRPr="007C383A">
        <w:fldChar w:fldCharType="begin"/>
      </w:r>
      <w:r w:rsidR="00CA6345">
        <w:instrText xml:space="preserve"> ADDIN ZOTERO_ITEM CSL_CITATION {"citationID":"3HvlXCiu","properties":{"formattedCitation":"\\super 109\\nosupersub{}","plainCitation":"109","noteIndex":0},"citationItems":[{"id":65894,"uris":["http://zotero.org/groups/4797619/items/MJE7K35V"],"itemData":{"id":65894,"type":"article-journal","abstract":"Approximately 0.5 million people worldwide die from metastatic breast cancer (mBC) every year. This manuscript provides an overview on the status of mBC in several regions of the world, highlighting the gaps in care, resources, and support available for patients with mBC. Primary research was conducted in 2015 and 2016, comprising four global qualitative and quantitative surveys of approximately 15,000 individuals in 34 countries. Secondary research was conducted using literature reviews of peer-reviewed publications, patient survey reports, and media or online articles. There have been modest improvements in mBC outcomes over the past decade. Patients are not provided with adequate information about mBC. There is a need for open discussion with patients and caregivers about realistic goals; however, physicians are not trained in communicating with patients about their disease. Maintaining patients' quality of life is a crucial goal; however, this has not improved, and in some cases, may have declined in the past decade. Public awareness and understanding of mBC is limited, with damaging consequences for patients and caregivers. Issues affecting employment remain relevant to patients with mBC and their caregivers. Globally, mBC is associated with a substantial economic burden. Relationships with caregivers are crucial to patients with mBC, and caregiver support needs are often overlooked. A strong and united global effort among healthcare professionals, including clinicians, oncologists, pharmaceutical manufacturers, payers, and policy makers, and with advocates, families, and patients, is necessary to improve the outcome and quality of life for patients with mBC.","container-title":"Breast (Edinburgh, Scotland)","DOI":"10.1016/j.breast.2018.03.002","ISSN":"1532-3080","journalAbbreviation":"Breast","language":"eng","note":"PMID: 29679849","page":"131-138","source":"PubMed","title":"Global analysis of advanced/metastatic breast cancer: Decade report (2005-2015)","title-short":"Global analysis of advanced/metastatic breast cancer","volume":"39","author":[{"family":"Cardoso","given":"Fatima"},{"family":"Spence","given":"Danielle"},{"family":"Mertz","given":"Shirley"},{"family":"Corneliussen-James","given":"Dian"},{"family":"Sabelko","given":"Kimberly"},{"family":"Gralow","given":"Julie"},{"family":"Cardoso","given":"Maria-João"},{"family":"Peccatori","given":"Fedro"},{"family":"Paonessa","given":"Diego"},{"family":"Benares","given":"Ann"},{"family":"Sakurai","given":"Naomi"},{"family":"Beishon","given":"Marc"},{"family":"Barker","given":"Sarah-Jane"},{"family":"Mayer","given":"Musa"}],"issued":{"date-parts":[["2018",6]]}}}],"schema":"https://github.com/citation-style-language/schema/raw/master/csl-citation.json"} </w:instrText>
      </w:r>
      <w:r w:rsidRPr="007C383A">
        <w:fldChar w:fldCharType="separate"/>
      </w:r>
      <w:r w:rsidR="00CA6345" w:rsidRPr="00CA6345">
        <w:rPr>
          <w:rFonts w:cs="Arial"/>
          <w:szCs w:val="24"/>
          <w:vertAlign w:val="superscript"/>
        </w:rPr>
        <w:t>109</w:t>
      </w:r>
      <w:r w:rsidRPr="007C383A">
        <w:fldChar w:fldCharType="end"/>
      </w:r>
      <w:r w:rsidRPr="007C383A">
        <w:t xml:space="preserve"> A treatment that allows patients</w:t>
      </w:r>
      <w:r>
        <w:t xml:space="preserve"> to lead a near normal life for longer by improving response rates and reducing progression rates will therefore substantially improve caregiver and patient </w:t>
      </w:r>
      <w:r w:rsidR="00987921">
        <w:t>QoL</w:t>
      </w:r>
      <w:r>
        <w:t xml:space="preserve"> and productivity.</w:t>
      </w:r>
    </w:p>
    <w:p w14:paraId="6B845902" w14:textId="6F0EBFB8" w:rsidR="009C39DD" w:rsidRPr="00B4336F" w:rsidRDefault="009C39DD" w:rsidP="009C39DD">
      <w:pPr>
        <w:pStyle w:val="Body"/>
      </w:pPr>
      <w:r>
        <w:t xml:space="preserve">Whilst there has been a significant improvement in outcomes for patients with HER2-positive u/mBC since the introduction of </w:t>
      </w:r>
      <w:r w:rsidR="008D6128">
        <w:t xml:space="preserve">effective </w:t>
      </w:r>
      <w:r>
        <w:t>HER2-targeted therapies, there remains a large unmet need for effective</w:t>
      </w:r>
      <w:r w:rsidR="00247B79">
        <w:t>, novel</w:t>
      </w:r>
      <w:r>
        <w:t xml:space="preserve"> treatment options for patients with HER2-negative u/mBC</w:t>
      </w:r>
      <w:r w:rsidR="00EC0A50">
        <w:t xml:space="preserve">, including those expressing </w:t>
      </w:r>
      <w:r w:rsidR="008D6128">
        <w:t>lower levels of HER2</w:t>
      </w:r>
      <w:r>
        <w:t xml:space="preserve">. </w:t>
      </w:r>
      <w:r w:rsidRPr="002646F6">
        <w:t>Following exhaustion of</w:t>
      </w:r>
      <w:r w:rsidRPr="002646F6" w:rsidDel="0034772C">
        <w:t xml:space="preserve"> </w:t>
      </w:r>
      <w:r w:rsidRPr="002646F6">
        <w:t>targeted options such as ET/</w:t>
      </w:r>
      <w:r w:rsidR="00E66BFA">
        <w:t>CDK4/6i</w:t>
      </w:r>
      <w:r w:rsidRPr="002646F6">
        <w:t>s (HER2-negative/HR-positive) at earl</w:t>
      </w:r>
      <w:r w:rsidR="00B93A93">
        <w:t>ier</w:t>
      </w:r>
      <w:r w:rsidRPr="002646F6">
        <w:t xml:space="preserve"> lines, the only option for the majority of patients with HER2-negative u/mBC are </w:t>
      </w:r>
      <w:r w:rsidR="00C068E3">
        <w:t xml:space="preserve">sequential lines of </w:t>
      </w:r>
      <w:r w:rsidRPr="002646F6">
        <w:t>non-targeted</w:t>
      </w:r>
      <w:r w:rsidR="00A65DB0">
        <w:t xml:space="preserve">, single-agent </w:t>
      </w:r>
      <w:r w:rsidRPr="002646F6">
        <w:t>chemotherapies</w:t>
      </w:r>
      <w:r>
        <w:t>.</w:t>
      </w:r>
      <w:r w:rsidR="00433A61" w:rsidRPr="002646F6">
        <w:rPr>
          <w:rFonts w:cs="Arial"/>
        </w:rPr>
        <w:fldChar w:fldCharType="begin"/>
      </w:r>
      <w:r w:rsidR="00CA6345">
        <w:rPr>
          <w:rFonts w:cs="Arial"/>
        </w:rPr>
        <w:instrText xml:space="preserve"> ADDIN ZOTERO_ITEM CSL_CITATION {"citationID":"OmKp0EJx","properties":{"formattedCitation":"\\super 35,42\\nosupersub{}","plainCitation":"35,42","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id":65866,"uris":["http://zotero.org/groups/4797619/items/3AESVSNK"],"itemData":{"id":65866,"type":"webpage","abstract":"This guideline covers care and support for people with advanced (stage 4) breast cancer. It aims to help them and their healthcare professionals make shared","language":"eng","note":"publisher: NICE","title":"Advanced breast cancer: diagnosis and treatment | NICE CG81","title-short":"NICE CG81. Recommendations | Advanced breast cancer","URL":"https://www.nice.org.uk/guidance/cg81/chapter/Recommendations","author":[{"family":"NICE","given":""}],"accessed":{"date-parts":[["2022",10,17]]},"issued":{"date-parts":[["2017"]]}}}],"schema":"https://github.com/citation-style-language/schema/raw/master/csl-citation.json"} </w:instrText>
      </w:r>
      <w:r w:rsidR="00433A61" w:rsidRPr="002646F6">
        <w:rPr>
          <w:rFonts w:cs="Arial"/>
        </w:rPr>
        <w:fldChar w:fldCharType="separate"/>
      </w:r>
      <w:r w:rsidR="00FD57F4" w:rsidRPr="00FD57F4">
        <w:rPr>
          <w:rFonts w:cs="Arial"/>
          <w:szCs w:val="24"/>
          <w:vertAlign w:val="superscript"/>
        </w:rPr>
        <w:t>35,42</w:t>
      </w:r>
      <w:r w:rsidR="00433A61" w:rsidRPr="002646F6">
        <w:rPr>
          <w:rFonts w:cs="Arial"/>
        </w:rPr>
        <w:fldChar w:fldCharType="end"/>
      </w:r>
      <w:r>
        <w:t xml:space="preserve"> </w:t>
      </w:r>
      <w:r w:rsidRPr="00C43C55">
        <w:t xml:space="preserve">These non-targeted chemotherapies are associated with poor </w:t>
      </w:r>
      <w:r w:rsidRPr="007C383A">
        <w:t xml:space="preserve">outcomes </w:t>
      </w:r>
      <w:r w:rsidRPr="005115FA">
        <w:t xml:space="preserve">(Section </w:t>
      </w:r>
      <w:r w:rsidR="007C383A" w:rsidRPr="005115FA">
        <w:fldChar w:fldCharType="begin"/>
      </w:r>
      <w:r w:rsidR="007C383A" w:rsidRPr="005115FA">
        <w:instrText xml:space="preserve"> REF _Ref126933423 \n \h </w:instrText>
      </w:r>
      <w:r w:rsidR="007C383A">
        <w:instrText xml:space="preserve"> \* MERGEFORMAT </w:instrText>
      </w:r>
      <w:r w:rsidR="007C383A" w:rsidRPr="005115FA">
        <w:fldChar w:fldCharType="separate"/>
      </w:r>
      <w:r w:rsidR="00145F42">
        <w:t>B.1.3.4</w:t>
      </w:r>
      <w:r w:rsidR="007C383A" w:rsidRPr="005115FA">
        <w:fldChar w:fldCharType="end"/>
      </w:r>
      <w:r w:rsidRPr="005115FA">
        <w:t>).</w:t>
      </w:r>
      <w:r>
        <w:fldChar w:fldCharType="begin"/>
      </w:r>
      <w:r w:rsidR="00CA6345">
        <w:instrText xml:space="preserve"> ADDIN ZOTERO_ITEM CSL_CITATION {"citationID":"xbhdq9hc","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fldChar w:fldCharType="separate"/>
      </w:r>
      <w:r w:rsidR="00FD57F4" w:rsidRPr="00FD57F4">
        <w:rPr>
          <w:rFonts w:cs="Arial"/>
          <w:szCs w:val="24"/>
          <w:vertAlign w:val="superscript"/>
        </w:rPr>
        <w:t>43–47</w:t>
      </w:r>
      <w:r>
        <w:fldChar w:fldCharType="end"/>
      </w:r>
      <w:r w:rsidRPr="002646F6">
        <w:t xml:space="preserve"> </w:t>
      </w:r>
      <w:r w:rsidRPr="00B4336F">
        <w:t xml:space="preserve">Treatments shown to increase </w:t>
      </w:r>
      <w:r w:rsidR="00E369F6">
        <w:t xml:space="preserve">OS and </w:t>
      </w:r>
      <w:r w:rsidRPr="00B4336F">
        <w:t>PFS are highly valued by patients with incurable breast cancer, but where possible, should provide efficacy without the high levels of toxicity imposed by chemotherapy.</w:t>
      </w:r>
      <w:r w:rsidRPr="00B4336F">
        <w:fldChar w:fldCharType="begin"/>
      </w:r>
      <w:r w:rsidR="00CA6345">
        <w:instrText xml:space="preserve"> ADDIN ZOTERO_ITEM CSL_CITATION {"citationID":"mbDosLyF","properties":{"formattedCitation":"\\super 192,193\\nosupersub{}","plainCitation":"192,193","noteIndex":0},"citationItems":[{"id":65846,"uris":["http://zotero.org/groups/4797619/items/HWAT9NY2"],"itemData":{"id":65846,"type":"webpage","title":"What is breast cancer? | Cancer Research UK","URL":"https://www.cancerresearchuk.org/about-cancer/breast-cancer/about","accessed":{"date-parts":[["2022",10,3]]}}},{"id":66392,"uris":["http://zotero.org/groups/4797619/items/LR47MYZA"],"itemData":{"id":66392,"type":"article-journal","abstract":"Background. Value assessments and treatment decision making typically focus on clinical endpoints, especially overall survival (OS). However, OS data are not always available, and surrogate markers may also have some value to patients. This study sought to estimate preferences for progression-free survival (PFS) relative to OS in metastatic breast cancer (mBC) among a diverse set of stakeholders-patients, oncologists, and oncology nurses-and estimate the value patients and providers place on other attributes of treatment. Methods. Utilizing a combined conjoint analysis and discrete choice experiment approach, we conducted an online prospective survey of mBC patients and oncology care providers who treat mBC patients across the United States. Results. A total of 299 mBC patients, 100 oncologists, and 99 oncology nurses completed the survey. Virtually all patients preferred health state sequences with contiguous periods of PFS, compared with approximately 85% and 75% of nurses and oncologists, respectively. On average, longer OS was significantly (P &lt; 0.01) preferred by the majority (75%) patients, but only 15% of nurses preferred longer OS, and OS did not significantly affect oncologists' preferred health state. However, in the context of a treatment decision, whether a treatment offered continuous periods of stable disease holding OS constant significantly affected nurses' treatment choices. Patients and providers alike valued reductions in adverse event risk and evidence from high-quality randomized controlled clinical trials. Conclusions. The strong preference for observed PFS suggests more research is warranted to better understand the reasons for PFS having positive value to patients. The results also suggest a range of endpoints in clinical trials may have importance to patients.","container-title":"MDM policy &amp; practice","DOI":"10.1177/2381468319855386","ISSN":"2381-4683","issue":"1","journalAbbreviation":"MDM Policy Pract","language":"eng","note":"PMID: 31259249\nPMCID: PMC6589981","page":"2381468319855386","source":"PubMed","title":"The Value of Progression-Free Survival in Metastatic Breast Cancer: Results From a Survey of Patients and Providers","title-short":"The Value of Progression-Free Survival in Metastatic Breast Cancer","volume":"4","author":[{"family":"MacEwan","given":"Joanna P."},{"family":"Doctor","given":"Jason"},{"family":"Mulligan","given":"Karen"},{"family":"May","given":"Suepattra G."},{"family":"Batt","given":"Katharine"},{"family":"Zacker","given":"Christopher"},{"family":"Lakdawalla","given":"Darius"},{"family":"Goldman","given":"Dana"}],"issued":{"date-parts":[["2019"]]}}}],"schema":"https://github.com/citation-style-language/schema/raw/master/csl-citation.json"} </w:instrText>
      </w:r>
      <w:r w:rsidRPr="00B4336F">
        <w:fldChar w:fldCharType="separate"/>
      </w:r>
      <w:r w:rsidR="00CA6345" w:rsidRPr="00CA6345">
        <w:rPr>
          <w:rFonts w:cs="Arial"/>
          <w:szCs w:val="24"/>
          <w:vertAlign w:val="superscript"/>
        </w:rPr>
        <w:t>192,193</w:t>
      </w:r>
      <w:r w:rsidRPr="00B4336F">
        <w:fldChar w:fldCharType="end"/>
      </w:r>
      <w:r>
        <w:t xml:space="preserve"> A subset of HER2-negative u/mBC patients </w:t>
      </w:r>
      <w:r w:rsidR="00F136B7">
        <w:t>may be categorised as</w:t>
      </w:r>
      <w:r>
        <w:t xml:space="preserve"> HER2-low, for which previous HER2 targeted therapies have been ineffective.</w:t>
      </w:r>
      <w:r>
        <w:fldChar w:fldCharType="begin"/>
      </w:r>
      <w:r w:rsidR="00CA6345">
        <w:instrText xml:space="preserve"> ADDIN ZOTERO_ITEM CSL_CITATION {"citationID":"ledwjs69","properties":{"formattedCitation":"\\super 57\\nosupersub{}","plainCitation":"57","noteIndex":0},"citationItems":[{"id":66281,"uris":["http://zotero.org/groups/4797619/items/3BD9235C"],"itemData":{"id":66281,"type":"article-journal","abstract":"PURPOSE: Adjuvant trastuzumab reduces invasive breast cancer (IBC) recurrence and risk for death in patients with HER2-amplified or overexpressing IBC. A subset of patients in the landmark trastuzumab adjuvant trials who originally tested HER2-positive but were HER2-negative by central HER2 testing appeared to possibly benefit from trastuzumab. The objective for the NSABP B-47 trial was to determine whether the addition of trastuzumab to adjuvant chemotherapy (CRx) would improve invasive disease-free survival (IDFS) in patients with HER2-negative breast cancer.\nPATIENTS AND METHODS: A total of 3,270 women with high-risk primary IBC were randomly assigned to CRx with or without 1 year of trastuzumab. Eligibility criteria included immunohistochemistry (IHC) score 1+ or 2+ with fluorescence in situ hybridization ratio (FISH) &lt; 2.0 or, if ratio was not performed, HER2 gene copy number &lt; 4.0. CRx was either docetaxel plus cyclophosphamide or doxorubicin and cyclophosphamide followed by weekly paclitaxel for 12 weeks.\nRESULTS: At a median follow-up of 46 months, the addition of trastuzumab to CRx did not improve IDFS (5-year IDFS: 89.8% with CRx plus trastuzumab [CRxT] v 89.2% with CRx alone; hazard ratio [HR], 0.98; 95% CI, 0.76 to 1.25; P = .85). These findings did not differ by level of HER2 IHC expression, lymph node involvement, or hormone-receptor status. For distant recurrence-free interval, 5-year estimates were 92.7% with CRxT compared with 93.6% for CRx alone (HR, 1.10; 95% CI, 0.81 to 1.50; P = .55) and for overall survival (OS) were 94.8% with CRxT and 96.3% in CRx alone (HR, 1.33; 95% CI, 0.90 to 1.95; P = .15). There were no unexpected toxicities from the addition of trastuzumab to CRx.\nCONCLUSION: The addition of trastuzumab to CRx did not improve IDFS, distant recurrence-free interval, or OS in women with non-HER2-overexpressing IBC. Trastuzumab does not benefit women without IHC 3+ or FISH ratio-amplified breast cancer.","container-title":"Journal of Clinical Oncology: Official Journal of the American Society of Clinical Oncology","DOI":"10.1200/JCO.19.01455","ISSN":"1527-7755","issue":"5","journalAbbreviation":"J Clin Oncol","language":"eng","note":"PMID: 31821109\nPMCID: PMC7007289","page":"444-453","source":"PubMed","title":"NSABP B-47/NRG Oncology Phase III Randomized Trial Comparing Adjuvant Chemotherapy With or Without Trastuzumab in High-Risk Invasive Breast Cancer Negative for HER2 by FISH and With IHC 1+ or 2","volume":"38","author":[{"family":"Fehrenbacher","given":"Louis"},{"family":"Cecchini","given":"Reena S."},{"family":"Geyer","given":"Charles E."},{"family":"Rastogi","given":"Priya"},{"family":"Costantino","given":"Joseph P."},{"family":"Atkins","given":"James N."},{"family":"Crown","given":"John P."},{"family":"Polikoff","given":"Jonathan"},{"family":"Boileau","given":"Jean-Francois"},{"family":"Provencher","given":"Louise"},{"family":"Stokoe","given":"Christopher"},{"family":"Moore","given":"Timothy D."},{"family":"Robidoux","given":"André"},{"family":"Flynn","given":"Patrick J."},{"family":"Borges","given":"Virginia F."},{"family":"Albain","given":"Kathy S."},{"family":"Swain","given":"Sandra M."},{"family":"Paik","given":"Soonmyung"},{"family":"Mamounas","given":"Eleftherios P."},{"family":"Wolmark","given":"Norman"}],"issued":{"date-parts":[["2020",2,10]]}}}],"schema":"https://github.com/citation-style-language/schema/raw/master/csl-citation.json"} </w:instrText>
      </w:r>
      <w:r>
        <w:fldChar w:fldCharType="separate"/>
      </w:r>
      <w:r w:rsidR="00FD57F4" w:rsidRPr="00FD57F4">
        <w:rPr>
          <w:rFonts w:cs="Arial"/>
          <w:szCs w:val="24"/>
          <w:vertAlign w:val="superscript"/>
        </w:rPr>
        <w:t>57</w:t>
      </w:r>
      <w:r>
        <w:fldChar w:fldCharType="end"/>
      </w:r>
      <w:r w:rsidRPr="00B4336F" w:rsidDel="0074573D">
        <w:t xml:space="preserve"> </w:t>
      </w:r>
      <w:r w:rsidRPr="00B4336F">
        <w:t xml:space="preserve">T-DXd offers the first </w:t>
      </w:r>
      <w:r>
        <w:t>HER2</w:t>
      </w:r>
      <w:r w:rsidR="00D55AE3">
        <w:t>-</w:t>
      </w:r>
      <w:r w:rsidRPr="00B4336F">
        <w:t xml:space="preserve">targeted treatment </w:t>
      </w:r>
      <w:r>
        <w:t>to demonstrate efficacy</w:t>
      </w:r>
      <w:r w:rsidRPr="00B4336F">
        <w:t xml:space="preserve"> </w:t>
      </w:r>
      <w:r>
        <w:t>in</w:t>
      </w:r>
      <w:r w:rsidRPr="00B4336F">
        <w:t xml:space="preserve"> </w:t>
      </w:r>
      <w:r w:rsidR="00F136B7">
        <w:t>a</w:t>
      </w:r>
      <w:r w:rsidR="00F136B7" w:rsidRPr="00B4336F">
        <w:t xml:space="preserve"> </w:t>
      </w:r>
      <w:r w:rsidRPr="00B4336F">
        <w:t>HER2-low population, representing a shift in the</w:t>
      </w:r>
      <w:r>
        <w:t xml:space="preserve"> classification and treatment</w:t>
      </w:r>
      <w:r w:rsidRPr="00B4336F">
        <w:t xml:space="preserve"> paradigm of BC.</w:t>
      </w:r>
    </w:p>
    <w:p w14:paraId="4F578A2D" w14:textId="06F4F8AE" w:rsidR="009C39DD" w:rsidRDefault="009C39DD" w:rsidP="009C39DD">
      <w:r>
        <w:t>DESTINY-Breast0</w:t>
      </w:r>
      <w:r w:rsidRPr="00B4336F">
        <w:t>4</w:t>
      </w:r>
      <w:r>
        <w:t xml:space="preserve"> demonstrates that T-DXd significantly improves response rates, PFS and OS </w:t>
      </w:r>
      <w:r w:rsidRPr="00B4336F">
        <w:t>in patients with HER2-low u/mBC</w:t>
      </w:r>
      <w:r>
        <w:t xml:space="preserve">, </w:t>
      </w:r>
      <w:r w:rsidR="008A091B">
        <w:t xml:space="preserve">whilst </w:t>
      </w:r>
      <w:r w:rsidR="00294FDC" w:rsidRPr="00294FDC">
        <w:rPr>
          <w:color w:val="000000"/>
          <w:highlight w:val="black"/>
        </w:rPr>
        <w:t>xxxxxxxxxxxxxxxxxxxxx</w:t>
      </w:r>
      <w:r w:rsidR="008A091B">
        <w:t xml:space="preserve">, </w:t>
      </w:r>
      <w:r>
        <w:t xml:space="preserve">which may </w:t>
      </w:r>
      <w:r w:rsidRPr="00B4336F">
        <w:t xml:space="preserve">allow more patients to perform their usual activities </w:t>
      </w:r>
      <w:r w:rsidR="00F136B7">
        <w:t>for longer</w:t>
      </w:r>
      <w:r w:rsidRPr="00B4336F">
        <w:t xml:space="preserve"> including the ability to work.</w:t>
      </w:r>
      <w:r w:rsidR="00FB2B06" w:rsidRPr="00B4336F">
        <w:fldChar w:fldCharType="begin"/>
      </w:r>
      <w:r w:rsidR="00CA6345">
        <w:instrText xml:space="preserve"> ADDIN ZOTERO_ITEM CSL_CITATION {"citationID":"5hEvSVvD","properties":{"formattedCitation":"\\super 7,140\\nosupersub{}","plainCitation":"7,140","noteIndex":0},"citationItems":[{"id":65944,"uris":["http://zotero.org/groups/4797619/items/WBVSVVF7"],"itemData":{"id":65944,"type":"document","title":"Clinical Study Report for DS8201-A-U303. Data cut-off date: 11 Jan 2022. Data on File.","author":[{"family":"Daiichi Sankyo Inc.","given":""}],"issued":{"date-parts":[["2022"]]}}},{"id":66138,"uris":["http://zotero.org/groups/4797619/items/7DECRJ2U"],"itemData":{"id":66138,"type":"document","title":"Trastuzumab deruxtecan (T-DXd) vs treatment of physician's choice in patients with HER2-low unresectable and/or metastatic breast cancer: Results of DESTINY-Breast04, a randomized, phase 3 study. Presented at ASCO 2022 Annual Meeting.","author":[{"family":"Modi","given":"Shanu"},{"family":"Jacot","given":"William"},{"family":"Yamashita","given":"Toshinari"},{"family":"Sohn","given":"Joohyuk"},{"family":"Vidal","given":"Maria"},{"family":"Tokunaga","given":"Eriko"},{"family":"Tsurutani","given":"Junji"},{"family":"Ueno","given":"Naoto T."},{"family":"Chae","given":"Yee Soo"},{"family":"Lee","given":"Keun Seok"},{"family":"Niikura","given":"Naoki"},{"family":"Park","given":"Yeon Hee"},{"family":"Wang","given":"Xiaojia"},{"family":"Xu","given":"Binghe"},{"family":"Gambhire","given":"Dhiraj"},{"family":"Yung","given":"Lotus"},{"family":"Meinhardt","given":"Gerold"},{"family":"Wang","given":"Yibin"},{"family":"Harbeck","given":"Nadia"},{"family":"Cameron","given":"David"}],"issued":{"date-parts":[["2022",6,5]]}}}],"schema":"https://github.com/citation-style-language/schema/raw/master/csl-citation.json"} </w:instrText>
      </w:r>
      <w:r w:rsidR="00FB2B06" w:rsidRPr="00B4336F">
        <w:fldChar w:fldCharType="separate"/>
      </w:r>
      <w:r w:rsidR="00CA6345" w:rsidRPr="00CA6345">
        <w:rPr>
          <w:rFonts w:cs="Arial"/>
          <w:szCs w:val="24"/>
          <w:vertAlign w:val="superscript"/>
        </w:rPr>
        <w:t>7,140</w:t>
      </w:r>
      <w:r w:rsidR="00FB2B06" w:rsidRPr="00B4336F">
        <w:fldChar w:fldCharType="end"/>
      </w:r>
      <w:r w:rsidRPr="00B4336F">
        <w:t xml:space="preserve"> As such, T-DXd not only greatly improves patients overall QALYs (see Section </w:t>
      </w:r>
      <w:r w:rsidRPr="007B3CF2">
        <w:fldChar w:fldCharType="begin"/>
      </w:r>
      <w:r w:rsidRPr="007B3CF2">
        <w:instrText xml:space="preserve"> REF _Ref99733096 \r \h  \* MERGEFORMAT </w:instrText>
      </w:r>
      <w:r w:rsidRPr="007B3CF2">
        <w:fldChar w:fldCharType="separate"/>
      </w:r>
      <w:r w:rsidR="00145F42">
        <w:t>B.3.10</w:t>
      </w:r>
      <w:r w:rsidRPr="007B3CF2">
        <w:fldChar w:fldCharType="end"/>
      </w:r>
      <w:r>
        <w:t xml:space="preserve">) but can also have a substantial benefit in terms of societal gains and economic production. </w:t>
      </w:r>
    </w:p>
    <w:p w14:paraId="2A461057" w14:textId="72725B7E" w:rsidR="009C39DD" w:rsidRDefault="009C39DD" w:rsidP="002C3C41">
      <w:pPr>
        <w:rPr>
          <w:rFonts w:eastAsia="Times New Roman" w:cs="Arial"/>
          <w:sz w:val="18"/>
          <w:szCs w:val="18"/>
          <w:lang w:eastAsia="en-GB"/>
        </w:rPr>
      </w:pPr>
      <w:r>
        <w:t xml:space="preserve">T-DXd is an innovative treatment based on its potential to make a significant and substantial impact on health-related benefits, representing a step-change </w:t>
      </w:r>
      <w:r w:rsidRPr="00C67C0A">
        <w:t>in the treatment paradigm for patients with HER2-low u/mBC.</w:t>
      </w:r>
      <w:r>
        <w:t xml:space="preserve"> </w:t>
      </w:r>
      <w:r w:rsidRPr="00C67C0A">
        <w:t>In recognition of its innovation, T-DXd was awarded an Innovation Passport designation by the UK Medicines and Healthcare Regulatory Agency in May 2022.</w:t>
      </w:r>
      <w:r>
        <w:t xml:space="preserve"> </w:t>
      </w:r>
      <w:r w:rsidR="00FF081B">
        <w:t>The clinical development of T-DXd represents an important innovation in the treatment of HER2-low u/mBC, which is uncaptured by the severity modifier (</w:t>
      </w:r>
      <w:r w:rsidR="00FF081B" w:rsidRPr="00F710CB">
        <w:rPr>
          <w:b/>
          <w:bCs/>
        </w:rPr>
        <w:t xml:space="preserve">Section </w:t>
      </w:r>
      <w:r w:rsidR="00C01871" w:rsidRPr="00F710CB">
        <w:rPr>
          <w:b/>
          <w:bCs/>
        </w:rPr>
        <w:fldChar w:fldCharType="begin"/>
      </w:r>
      <w:r w:rsidR="00C01871" w:rsidRPr="00F710CB">
        <w:rPr>
          <w:b/>
          <w:bCs/>
        </w:rPr>
        <w:instrText xml:space="preserve"> REF _Ref129302379 \n \h </w:instrText>
      </w:r>
      <w:r w:rsidR="00C01871">
        <w:rPr>
          <w:b/>
          <w:bCs/>
        </w:rPr>
        <w:instrText xml:space="preserve"> \* MERGEFORMAT </w:instrText>
      </w:r>
      <w:r w:rsidR="00C01871" w:rsidRPr="00F710CB">
        <w:rPr>
          <w:b/>
          <w:bCs/>
        </w:rPr>
      </w:r>
      <w:r w:rsidR="00C01871" w:rsidRPr="00F710CB">
        <w:rPr>
          <w:b/>
          <w:bCs/>
        </w:rPr>
        <w:fldChar w:fldCharType="separate"/>
      </w:r>
      <w:r w:rsidR="00145F42">
        <w:rPr>
          <w:b/>
          <w:bCs/>
        </w:rPr>
        <w:t>B.3.6</w:t>
      </w:r>
      <w:r w:rsidR="00C01871" w:rsidRPr="00F710CB">
        <w:rPr>
          <w:b/>
          <w:bCs/>
        </w:rPr>
        <w:fldChar w:fldCharType="end"/>
      </w:r>
      <w:r w:rsidR="00FF081B">
        <w:t>).</w:t>
      </w:r>
      <w:r w:rsidR="00FF081B" w:rsidDel="004D244F">
        <w:t xml:space="preserve"> </w:t>
      </w:r>
    </w:p>
    <w:p w14:paraId="5CEDAB20" w14:textId="77777777" w:rsidR="00D177E0" w:rsidRPr="0077381B" w:rsidRDefault="00D177E0" w:rsidP="00D177E0">
      <w:pPr>
        <w:pStyle w:val="Heading2"/>
      </w:pPr>
      <w:bookmarkStart w:id="877" w:name="_Toc98924693"/>
      <w:bookmarkStart w:id="878" w:name="_Ref124495944"/>
      <w:bookmarkStart w:id="879" w:name="_Ref125627780"/>
      <w:bookmarkStart w:id="880" w:name="_Ref126770683"/>
      <w:bookmarkStart w:id="881" w:name="_Toc127006632"/>
      <w:bookmarkStart w:id="882" w:name="_Toc129350920"/>
      <w:r w:rsidRPr="0077381B">
        <w:t>Validation</w:t>
      </w:r>
      <w:bookmarkEnd w:id="877"/>
      <w:bookmarkEnd w:id="878"/>
      <w:bookmarkEnd w:id="879"/>
      <w:bookmarkEnd w:id="880"/>
      <w:bookmarkEnd w:id="881"/>
      <w:bookmarkEnd w:id="882"/>
    </w:p>
    <w:p w14:paraId="24CADC71" w14:textId="77777777" w:rsidR="00D177E0" w:rsidRDefault="00D177E0" w:rsidP="00D177E0">
      <w:pPr>
        <w:pStyle w:val="Heading3"/>
      </w:pPr>
      <w:bookmarkStart w:id="883" w:name="_Toc127006633"/>
      <w:bookmarkStart w:id="884" w:name="_Toc129350921"/>
      <w:bookmarkStart w:id="885" w:name="_Toc98924694"/>
      <w:r>
        <w:t>Independent technical cost-effectiveness model QC</w:t>
      </w:r>
      <w:bookmarkEnd w:id="883"/>
      <w:bookmarkEnd w:id="884"/>
    </w:p>
    <w:p w14:paraId="1577B185" w14:textId="04085FC2" w:rsidR="00D177E0" w:rsidRDefault="00D177E0" w:rsidP="00D177E0">
      <w:pPr>
        <w:pStyle w:val="NICEnormal"/>
      </w:pPr>
      <w:r w:rsidRPr="0085386B">
        <w:t>The cost-effectiveness model was quality assured by a senior health economist not involved in the model build who reviewed the model for coding errors, inconsistencies, and plausibility of inputs</w:t>
      </w:r>
      <w:r>
        <w:t xml:space="preserve"> and outputs</w:t>
      </w:r>
      <w:r w:rsidRPr="0085386B">
        <w:t>. The model was also subject to stress testing of extreme scenarios to test for technical modelling errors and plausibility of results</w:t>
      </w:r>
      <w:r>
        <w:t>.</w:t>
      </w:r>
    </w:p>
    <w:p w14:paraId="2BE20652" w14:textId="77777777" w:rsidR="00D177E0" w:rsidRDefault="00D177E0" w:rsidP="00D177E0">
      <w:pPr>
        <w:pStyle w:val="Heading3"/>
      </w:pPr>
      <w:bookmarkStart w:id="886" w:name="_Toc127006634"/>
      <w:bookmarkStart w:id="887" w:name="_Toc129350922"/>
      <w:r>
        <w:lastRenderedPageBreak/>
        <w:t>Expert validation of cost-effectiveness analysis</w:t>
      </w:r>
      <w:bookmarkEnd w:id="885"/>
      <w:bookmarkEnd w:id="886"/>
      <w:bookmarkEnd w:id="887"/>
    </w:p>
    <w:p w14:paraId="19194AD0" w14:textId="7126ACD7" w:rsidR="00D177E0" w:rsidRPr="0085386B" w:rsidRDefault="00D177E0" w:rsidP="00D177E0">
      <w:pPr>
        <w:pStyle w:val="NICEnormal"/>
        <w:rPr>
          <w:szCs w:val="20"/>
        </w:rPr>
      </w:pPr>
      <w:r w:rsidRPr="0085386B">
        <w:rPr>
          <w:szCs w:val="20"/>
        </w:rPr>
        <w:t xml:space="preserve">Clinical </w:t>
      </w:r>
      <w:r w:rsidR="00664B16">
        <w:rPr>
          <w:szCs w:val="20"/>
        </w:rPr>
        <w:t xml:space="preserve">and HEOR </w:t>
      </w:r>
      <w:r w:rsidRPr="0085386B">
        <w:rPr>
          <w:szCs w:val="20"/>
        </w:rPr>
        <w:t xml:space="preserve">validation was sought for the cost-effectiveness analysis consisting of a UK expert </w:t>
      </w:r>
      <w:r w:rsidR="00664B16">
        <w:rPr>
          <w:szCs w:val="20"/>
        </w:rPr>
        <w:t>advisory board</w:t>
      </w:r>
      <w:r w:rsidRPr="0085386B">
        <w:rPr>
          <w:szCs w:val="20"/>
        </w:rPr>
        <w:t xml:space="preserve"> meeting.</w:t>
      </w:r>
    </w:p>
    <w:p w14:paraId="7A57CAED" w14:textId="73C19B94" w:rsidR="00D177E0" w:rsidRPr="0085386B" w:rsidRDefault="00D177E0" w:rsidP="00D177E0">
      <w:pPr>
        <w:pStyle w:val="NICEnormal"/>
        <w:rPr>
          <w:szCs w:val="20"/>
        </w:rPr>
      </w:pPr>
      <w:r w:rsidRPr="0085386B">
        <w:rPr>
          <w:szCs w:val="20"/>
        </w:rPr>
        <w:t xml:space="preserve">The UK </w:t>
      </w:r>
      <w:r w:rsidR="00664B16">
        <w:rPr>
          <w:szCs w:val="20"/>
        </w:rPr>
        <w:t>advisory board</w:t>
      </w:r>
      <w:r w:rsidR="00664B16" w:rsidRPr="0085386B">
        <w:rPr>
          <w:szCs w:val="20"/>
        </w:rPr>
        <w:t xml:space="preserve"> </w:t>
      </w:r>
      <w:r w:rsidRPr="0085386B">
        <w:rPr>
          <w:szCs w:val="20"/>
        </w:rPr>
        <w:t xml:space="preserve">meeting was held in </w:t>
      </w:r>
      <w:r w:rsidRPr="00C67C0A">
        <w:rPr>
          <w:szCs w:val="20"/>
        </w:rPr>
        <w:t>December</w:t>
      </w:r>
      <w:r w:rsidRPr="0085386B">
        <w:rPr>
          <w:szCs w:val="20"/>
        </w:rPr>
        <w:t xml:space="preserve"> 2022 and consisted of </w:t>
      </w:r>
      <w:r w:rsidRPr="00C67C0A">
        <w:rPr>
          <w:szCs w:val="20"/>
        </w:rPr>
        <w:t xml:space="preserve">three </w:t>
      </w:r>
      <w:r w:rsidRPr="0085386B">
        <w:rPr>
          <w:szCs w:val="20"/>
        </w:rPr>
        <w:t xml:space="preserve">clinical experts and two HEOR experts. The </w:t>
      </w:r>
      <w:r w:rsidRPr="00C67C0A">
        <w:rPr>
          <w:szCs w:val="20"/>
        </w:rPr>
        <w:t>three</w:t>
      </w:r>
      <w:r w:rsidRPr="0085386B">
        <w:rPr>
          <w:szCs w:val="20"/>
        </w:rPr>
        <w:t xml:space="preserve"> clinical experts were leading breast cancer medical oncologists from different centres in the UK and provided clinical input into the modelling assumptions and outputs. The two</w:t>
      </w:r>
      <w:r w:rsidRPr="0085386B" w:rsidDel="009E7061">
        <w:rPr>
          <w:szCs w:val="20"/>
        </w:rPr>
        <w:t xml:space="preserve"> </w:t>
      </w:r>
      <w:r w:rsidRPr="0085386B">
        <w:rPr>
          <w:szCs w:val="20"/>
        </w:rPr>
        <w:t>HEOR experts were from UK universities with relevant and vast experience in health economics methods</w:t>
      </w:r>
      <w:r>
        <w:rPr>
          <w:szCs w:val="20"/>
        </w:rPr>
        <w:t xml:space="preserve"> and </w:t>
      </w:r>
      <w:r w:rsidRPr="00C67C0A">
        <w:rPr>
          <w:szCs w:val="20"/>
        </w:rPr>
        <w:t>health technology appraisals</w:t>
      </w:r>
      <w:r w:rsidRPr="0085386B">
        <w:rPr>
          <w:szCs w:val="20"/>
        </w:rPr>
        <w:t xml:space="preserve">. Both were past NICE committee members and provided input and validation of health economic methodology applied in the economic modelling given the available data. </w:t>
      </w:r>
    </w:p>
    <w:p w14:paraId="1510DD3D" w14:textId="77777777" w:rsidR="00D177E0" w:rsidRPr="0085386B" w:rsidRDefault="00D177E0" w:rsidP="00D177E0">
      <w:pPr>
        <w:pStyle w:val="NICEnormal"/>
        <w:rPr>
          <w:szCs w:val="20"/>
        </w:rPr>
      </w:pPr>
      <w:r w:rsidRPr="0085386B">
        <w:rPr>
          <w:szCs w:val="20"/>
        </w:rPr>
        <w:t>The following key aspects were discussed and validated:</w:t>
      </w:r>
    </w:p>
    <w:p w14:paraId="43041971" w14:textId="77777777" w:rsidR="00D177E0" w:rsidRPr="00C67C0A" w:rsidRDefault="00D177E0" w:rsidP="00E91470">
      <w:pPr>
        <w:pStyle w:val="NICEnormal"/>
        <w:numPr>
          <w:ilvl w:val="0"/>
          <w:numId w:val="57"/>
        </w:numPr>
        <w:rPr>
          <w:szCs w:val="20"/>
        </w:rPr>
      </w:pPr>
      <w:r w:rsidRPr="0085386B">
        <w:rPr>
          <w:szCs w:val="20"/>
        </w:rPr>
        <w:t>DESTINY-</w:t>
      </w:r>
      <w:r>
        <w:rPr>
          <w:szCs w:val="20"/>
        </w:rPr>
        <w:t>Breast04</w:t>
      </w:r>
      <w:r w:rsidRPr="0085386B">
        <w:rPr>
          <w:szCs w:val="20"/>
        </w:rPr>
        <w:t xml:space="preserve"> trial generalisability</w:t>
      </w:r>
      <w:r>
        <w:rPr>
          <w:szCs w:val="20"/>
        </w:rPr>
        <w:t xml:space="preserve"> </w:t>
      </w:r>
      <w:r w:rsidRPr="00C67C0A">
        <w:rPr>
          <w:szCs w:val="20"/>
        </w:rPr>
        <w:t>to UK clinical practice</w:t>
      </w:r>
    </w:p>
    <w:p w14:paraId="0F50EB4E" w14:textId="77777777" w:rsidR="00D177E0" w:rsidRPr="00C67C0A" w:rsidRDefault="00D177E0" w:rsidP="00E91470">
      <w:pPr>
        <w:pStyle w:val="NICEnormal"/>
        <w:numPr>
          <w:ilvl w:val="0"/>
          <w:numId w:val="57"/>
        </w:numPr>
        <w:rPr>
          <w:szCs w:val="20"/>
        </w:rPr>
      </w:pPr>
      <w:r w:rsidRPr="00C67C0A">
        <w:rPr>
          <w:szCs w:val="20"/>
        </w:rPr>
        <w:t xml:space="preserve">DESTINY-Breast04 efficacy and safety </w:t>
      </w:r>
    </w:p>
    <w:p w14:paraId="2E5FCE5A" w14:textId="77777777" w:rsidR="00D177E0" w:rsidRPr="00C67C0A" w:rsidRDefault="00D177E0" w:rsidP="00E91470">
      <w:pPr>
        <w:pStyle w:val="NICEnormal"/>
        <w:numPr>
          <w:ilvl w:val="0"/>
          <w:numId w:val="57"/>
        </w:numPr>
        <w:rPr>
          <w:szCs w:val="20"/>
        </w:rPr>
      </w:pPr>
      <w:r w:rsidRPr="0085386B">
        <w:rPr>
          <w:szCs w:val="20"/>
        </w:rPr>
        <w:t>UK treatment pathway</w:t>
      </w:r>
      <w:r>
        <w:rPr>
          <w:szCs w:val="20"/>
        </w:rPr>
        <w:t xml:space="preserve"> </w:t>
      </w:r>
      <w:r w:rsidRPr="00C67C0A">
        <w:rPr>
          <w:szCs w:val="20"/>
        </w:rPr>
        <w:t>and positioning of T-DXd</w:t>
      </w:r>
    </w:p>
    <w:p w14:paraId="2C7C2352" w14:textId="77777777" w:rsidR="00D177E0" w:rsidRPr="00C67C0A" w:rsidRDefault="00D177E0" w:rsidP="00E91470">
      <w:pPr>
        <w:pStyle w:val="NICEnormal"/>
        <w:numPr>
          <w:ilvl w:val="0"/>
          <w:numId w:val="57"/>
        </w:numPr>
        <w:rPr>
          <w:szCs w:val="20"/>
        </w:rPr>
      </w:pPr>
      <w:r>
        <w:rPr>
          <w:szCs w:val="20"/>
        </w:rPr>
        <w:t>Generalisability</w:t>
      </w:r>
      <w:r w:rsidRPr="00C67C0A">
        <w:rPr>
          <w:szCs w:val="20"/>
        </w:rPr>
        <w:t xml:space="preserve"> of </w:t>
      </w:r>
      <w:r>
        <w:rPr>
          <w:szCs w:val="20"/>
        </w:rPr>
        <w:t xml:space="preserve">the </w:t>
      </w:r>
      <w:r w:rsidRPr="00C67C0A">
        <w:rPr>
          <w:szCs w:val="20"/>
        </w:rPr>
        <w:t>comparator</w:t>
      </w:r>
      <w:r>
        <w:rPr>
          <w:szCs w:val="20"/>
        </w:rPr>
        <w:t xml:space="preserve"> treatment arm</w:t>
      </w:r>
      <w:r w:rsidRPr="00C67C0A">
        <w:rPr>
          <w:szCs w:val="20"/>
        </w:rPr>
        <w:t xml:space="preserve"> </w:t>
      </w:r>
      <w:r>
        <w:rPr>
          <w:szCs w:val="20"/>
        </w:rPr>
        <w:t xml:space="preserve">(TPC) </w:t>
      </w:r>
      <w:r w:rsidRPr="00C67C0A">
        <w:rPr>
          <w:szCs w:val="20"/>
        </w:rPr>
        <w:t>in DESTINY-Breast04</w:t>
      </w:r>
      <w:r>
        <w:rPr>
          <w:szCs w:val="20"/>
        </w:rPr>
        <w:t xml:space="preserve"> to UK clinical practice</w:t>
      </w:r>
    </w:p>
    <w:p w14:paraId="3163C55A" w14:textId="77777777" w:rsidR="00D177E0" w:rsidRPr="0085386B" w:rsidRDefault="00D177E0" w:rsidP="00E91470">
      <w:pPr>
        <w:pStyle w:val="NICEnormal"/>
        <w:numPr>
          <w:ilvl w:val="0"/>
          <w:numId w:val="57"/>
        </w:numPr>
        <w:rPr>
          <w:szCs w:val="20"/>
        </w:rPr>
      </w:pPr>
      <w:r w:rsidRPr="0085386B">
        <w:rPr>
          <w:szCs w:val="20"/>
        </w:rPr>
        <w:t>The model structure and appropriateness to the decision problem</w:t>
      </w:r>
    </w:p>
    <w:p w14:paraId="5B96C8E3" w14:textId="77777777" w:rsidR="00D177E0" w:rsidRPr="0085386B" w:rsidRDefault="00D177E0" w:rsidP="00E91470">
      <w:pPr>
        <w:pStyle w:val="NICEnormal"/>
        <w:numPr>
          <w:ilvl w:val="0"/>
          <w:numId w:val="57"/>
        </w:numPr>
        <w:rPr>
          <w:szCs w:val="20"/>
        </w:rPr>
      </w:pPr>
      <w:r>
        <w:rPr>
          <w:szCs w:val="20"/>
        </w:rPr>
        <w:t>Survival methods and e</w:t>
      </w:r>
      <w:r w:rsidRPr="0085386B">
        <w:rPr>
          <w:szCs w:val="20"/>
        </w:rPr>
        <w:t xml:space="preserve">xtrapolation of </w:t>
      </w:r>
      <w:r>
        <w:rPr>
          <w:szCs w:val="20"/>
        </w:rPr>
        <w:t xml:space="preserve">OS and PFS </w:t>
      </w:r>
      <w:r w:rsidRPr="0085386B">
        <w:rPr>
          <w:szCs w:val="20"/>
        </w:rPr>
        <w:t>beyond the observed period</w:t>
      </w:r>
    </w:p>
    <w:p w14:paraId="42A59956" w14:textId="276D3FC8" w:rsidR="00D177E0" w:rsidRPr="0085386B" w:rsidRDefault="00D177E0" w:rsidP="00E91470">
      <w:pPr>
        <w:pStyle w:val="NICEnormal"/>
        <w:numPr>
          <w:ilvl w:val="0"/>
          <w:numId w:val="57"/>
        </w:numPr>
        <w:rPr>
          <w:szCs w:val="20"/>
        </w:rPr>
      </w:pPr>
      <w:r w:rsidRPr="0085386B">
        <w:rPr>
          <w:szCs w:val="20"/>
        </w:rPr>
        <w:t xml:space="preserve">Validity of model inputs </w:t>
      </w:r>
      <w:r>
        <w:rPr>
          <w:szCs w:val="20"/>
        </w:rPr>
        <w:t xml:space="preserve">including utilities, </w:t>
      </w:r>
      <w:r w:rsidRPr="0085386B">
        <w:rPr>
          <w:szCs w:val="20"/>
        </w:rPr>
        <w:t>cost</w:t>
      </w:r>
      <w:r w:rsidR="00D511DD">
        <w:rPr>
          <w:szCs w:val="20"/>
        </w:rPr>
        <w:t>s</w:t>
      </w:r>
      <w:r w:rsidRPr="0085386B">
        <w:rPr>
          <w:szCs w:val="20"/>
        </w:rPr>
        <w:t xml:space="preserve"> and </w:t>
      </w:r>
      <w:r>
        <w:rPr>
          <w:szCs w:val="20"/>
        </w:rPr>
        <w:t>resource use</w:t>
      </w:r>
      <w:r w:rsidRPr="0085386B">
        <w:rPr>
          <w:szCs w:val="20"/>
        </w:rPr>
        <w:t xml:space="preserve"> </w:t>
      </w:r>
    </w:p>
    <w:p w14:paraId="65F84F28" w14:textId="2AC89FCD" w:rsidR="00D177E0" w:rsidRPr="0085386B" w:rsidRDefault="00D177E0" w:rsidP="00E91470">
      <w:pPr>
        <w:pStyle w:val="NICEnormal"/>
        <w:numPr>
          <w:ilvl w:val="0"/>
          <w:numId w:val="57"/>
        </w:numPr>
        <w:rPr>
          <w:szCs w:val="20"/>
        </w:rPr>
      </w:pPr>
      <w:r w:rsidRPr="0085386B">
        <w:rPr>
          <w:szCs w:val="20"/>
        </w:rPr>
        <w:t xml:space="preserve">Subsequent treatment </w:t>
      </w:r>
    </w:p>
    <w:p w14:paraId="0201A659" w14:textId="77777777" w:rsidR="00D177E0" w:rsidRPr="0085386B" w:rsidRDefault="00D177E0" w:rsidP="00D177E0">
      <w:pPr>
        <w:pStyle w:val="NICEnormal"/>
        <w:rPr>
          <w:szCs w:val="20"/>
        </w:rPr>
      </w:pPr>
      <w:r w:rsidRPr="0085386B">
        <w:rPr>
          <w:szCs w:val="20"/>
        </w:rPr>
        <w:t xml:space="preserve">Feedback from the clinical validation meeting </w:t>
      </w:r>
      <w:r>
        <w:rPr>
          <w:szCs w:val="20"/>
        </w:rPr>
        <w:t>has</w:t>
      </w:r>
      <w:r w:rsidRPr="0085386B">
        <w:rPr>
          <w:szCs w:val="20"/>
        </w:rPr>
        <w:t xml:space="preserve"> been used throughout the dossier and referenced where appropriate. </w:t>
      </w:r>
    </w:p>
    <w:p w14:paraId="14575EA1" w14:textId="77777777" w:rsidR="00D177E0" w:rsidRDefault="00D177E0" w:rsidP="00D177E0">
      <w:pPr>
        <w:pStyle w:val="Heading3"/>
      </w:pPr>
      <w:bookmarkStart w:id="888" w:name="_Toc98924695"/>
      <w:bookmarkStart w:id="889" w:name="_Ref99733311"/>
      <w:bookmarkStart w:id="890" w:name="_Toc127006635"/>
      <w:bookmarkStart w:id="891" w:name="_Toc129350923"/>
      <w:r>
        <w:t>Internal validation</w:t>
      </w:r>
      <w:bookmarkEnd w:id="888"/>
      <w:bookmarkEnd w:id="889"/>
      <w:bookmarkEnd w:id="890"/>
      <w:bookmarkEnd w:id="891"/>
    </w:p>
    <w:p w14:paraId="76D6061A" w14:textId="77777777" w:rsidR="00D177E0" w:rsidRPr="0085386B" w:rsidRDefault="00D177E0" w:rsidP="00D177E0">
      <w:pPr>
        <w:pStyle w:val="NICEnormal"/>
      </w:pPr>
      <w:r w:rsidRPr="0085386B">
        <w:t>PFS, OS and TTD Kaplan-Meier data from DESTINY-</w:t>
      </w:r>
      <w:r>
        <w:t>Breast04</w:t>
      </w:r>
      <w:r w:rsidRPr="0085386B">
        <w:t xml:space="preserve"> trial were compared with the PFS, OS and TTD outputs from the model (see </w:t>
      </w:r>
      <w:r w:rsidRPr="003C648C">
        <w:rPr>
          <w:b/>
        </w:rPr>
        <w:t>Appendix J</w:t>
      </w:r>
      <w:r w:rsidRPr="0085386B">
        <w:t xml:space="preserve">). </w:t>
      </w:r>
    </w:p>
    <w:p w14:paraId="0BB50C75" w14:textId="77777777" w:rsidR="00D177E0" w:rsidRDefault="00D177E0" w:rsidP="00D177E0">
      <w:pPr>
        <w:pStyle w:val="NICEnormal"/>
      </w:pPr>
      <w:r w:rsidRPr="0085386B">
        <w:t xml:space="preserve">For both T-DXd and </w:t>
      </w:r>
      <w:r w:rsidRPr="00C67C0A">
        <w:t>TPC</w:t>
      </w:r>
      <w:r w:rsidRPr="0085386B">
        <w:t xml:space="preserve">, the model survival projections </w:t>
      </w:r>
      <w:r>
        <w:t>are</w:t>
      </w:r>
      <w:r w:rsidRPr="0085386B">
        <w:t xml:space="preserve"> </w:t>
      </w:r>
      <w:r>
        <w:t>consistent</w:t>
      </w:r>
      <w:r w:rsidRPr="0085386B">
        <w:t xml:space="preserve"> with the observed trial data for all outcomes</w:t>
      </w:r>
      <w:r>
        <w:t xml:space="preserve"> (</w:t>
      </w:r>
      <w:r w:rsidRPr="0085386B">
        <w:t>OS, PFS and TTD</w:t>
      </w:r>
      <w:r>
        <w:t>)</w:t>
      </w:r>
      <w:r w:rsidRPr="0085386B">
        <w:t xml:space="preserve">.  </w:t>
      </w:r>
    </w:p>
    <w:p w14:paraId="3BABA578" w14:textId="4695DD2E" w:rsidR="00D177E0" w:rsidRDefault="00D177E0" w:rsidP="00D177E0">
      <w:pPr>
        <w:pStyle w:val="Heading3"/>
      </w:pPr>
      <w:bookmarkStart w:id="892" w:name="_Toc127006636"/>
      <w:bookmarkStart w:id="893" w:name="_Toc129350924"/>
      <w:r>
        <w:t>External v</w:t>
      </w:r>
      <w:r w:rsidRPr="0077381B">
        <w:t>alidation</w:t>
      </w:r>
      <w:bookmarkEnd w:id="892"/>
      <w:bookmarkEnd w:id="893"/>
    </w:p>
    <w:p w14:paraId="20CA3D48" w14:textId="77777777" w:rsidR="00ED45CF" w:rsidRDefault="00D177E0" w:rsidP="00D177E0">
      <w:pPr>
        <w:pStyle w:val="Body"/>
      </w:pPr>
      <w:r>
        <w:t xml:space="preserve">The economic analysis conducted as part of this appraisal is, to the company’s knowledge, the first cost effectiveness analysis in HER2-low u/mBC specifically. This means that it is not possible to compare the </w:t>
      </w:r>
      <w:r w:rsidR="00956983">
        <w:t xml:space="preserve">parameters and </w:t>
      </w:r>
      <w:r>
        <w:t>outputs of this model with other economic analyses relevant to this appraisal.</w:t>
      </w:r>
      <w:r w:rsidRPr="00C67C0A">
        <w:t xml:space="preserve"> </w:t>
      </w:r>
      <w:bookmarkStart w:id="894" w:name="_Ref126954887"/>
    </w:p>
    <w:p w14:paraId="5E1EFE5F" w14:textId="5E2B63BE" w:rsidR="00611410" w:rsidRPr="00F710CB" w:rsidRDefault="00956983" w:rsidP="00D177E0">
      <w:pPr>
        <w:pStyle w:val="Body"/>
      </w:pPr>
      <w:r>
        <w:rPr>
          <w:rFonts w:eastAsia="Times New Roman" w:cs="Arial"/>
        </w:rPr>
        <w:t xml:space="preserve">The validity </w:t>
      </w:r>
      <w:r w:rsidR="005B4093">
        <w:rPr>
          <w:rFonts w:eastAsia="Times New Roman" w:cs="Arial"/>
        </w:rPr>
        <w:t xml:space="preserve">of the chosen comparator (TPC) for this appraisal was </w:t>
      </w:r>
      <w:r w:rsidR="002871F4">
        <w:rPr>
          <w:rFonts w:eastAsia="Times New Roman" w:cs="Arial"/>
        </w:rPr>
        <w:t>confirmed by UK clinical experts external to the company</w:t>
      </w:r>
      <w:r w:rsidR="00961CAA">
        <w:rPr>
          <w:rFonts w:eastAsia="Times New Roman" w:cs="Arial"/>
        </w:rPr>
        <w:t>, who confirmed that</w:t>
      </w:r>
      <w:r w:rsidR="00961CAA" w:rsidRPr="002C591F">
        <w:t xml:space="preserve"> the TPC arm is reflective of</w:t>
      </w:r>
      <w:r w:rsidR="00685894">
        <w:t>,</w:t>
      </w:r>
      <w:r w:rsidR="00961CAA">
        <w:t xml:space="preserve"> and generalisable to</w:t>
      </w:r>
      <w:r w:rsidR="00685894">
        <w:t>,</w:t>
      </w:r>
      <w:r w:rsidR="00961CAA" w:rsidRPr="002C591F">
        <w:t xml:space="preserve"> UK clinical practice</w:t>
      </w:r>
      <w:r w:rsidR="00697158">
        <w:t xml:space="preserve"> in the target population</w:t>
      </w:r>
      <w:r w:rsidR="00961CAA">
        <w:t xml:space="preserve"> </w:t>
      </w:r>
      <w:r w:rsidR="00961CAA">
        <w:rPr>
          <w:rFonts w:eastAsia="Times New Roman" w:cs="Arial"/>
        </w:rPr>
        <w:t xml:space="preserve">(see </w:t>
      </w:r>
      <w:r w:rsidR="00961CAA" w:rsidRPr="00E25DA0">
        <w:rPr>
          <w:rFonts w:eastAsia="Times New Roman" w:cs="Arial"/>
          <w:b/>
          <w:bCs/>
        </w:rPr>
        <w:t xml:space="preserve">Section </w:t>
      </w:r>
      <w:r w:rsidR="008F7DFF">
        <w:rPr>
          <w:rFonts w:eastAsia="Times New Roman" w:cs="Arial"/>
          <w:b/>
          <w:bCs/>
        </w:rPr>
        <w:fldChar w:fldCharType="begin"/>
      </w:r>
      <w:r w:rsidR="008F7DFF">
        <w:rPr>
          <w:rFonts w:eastAsia="Times New Roman" w:cs="Arial"/>
          <w:b/>
          <w:bCs/>
        </w:rPr>
        <w:instrText xml:space="preserve"> REF _Ref128653718 \r \h </w:instrText>
      </w:r>
      <w:r w:rsidR="008F7DFF">
        <w:rPr>
          <w:rFonts w:eastAsia="Times New Roman" w:cs="Arial"/>
          <w:b/>
          <w:bCs/>
        </w:rPr>
      </w:r>
      <w:r w:rsidR="008F7DFF">
        <w:rPr>
          <w:rFonts w:eastAsia="Times New Roman" w:cs="Arial"/>
          <w:b/>
          <w:bCs/>
        </w:rPr>
        <w:fldChar w:fldCharType="separate"/>
      </w:r>
      <w:r w:rsidR="00145F42">
        <w:rPr>
          <w:rFonts w:eastAsia="Times New Roman" w:cs="Arial"/>
          <w:b/>
          <w:bCs/>
        </w:rPr>
        <w:t>B.1.3.6.1</w:t>
      </w:r>
      <w:r w:rsidR="008F7DFF">
        <w:rPr>
          <w:rFonts w:eastAsia="Times New Roman" w:cs="Arial"/>
          <w:b/>
          <w:bCs/>
        </w:rPr>
        <w:fldChar w:fldCharType="end"/>
      </w:r>
      <w:r w:rsidR="00961CAA">
        <w:rPr>
          <w:rFonts w:eastAsia="Times New Roman" w:cs="Arial"/>
        </w:rPr>
        <w:t>)</w:t>
      </w:r>
      <w:r w:rsidR="00961CAA" w:rsidRPr="002C591F">
        <w:t>.</w:t>
      </w:r>
      <w:r w:rsidR="00961CAA">
        <w:fldChar w:fldCharType="begin"/>
      </w:r>
      <w:r w:rsidR="00CA6345">
        <w:instrText xml:space="preserve"> ADDIN ZOTERO_ITEM CSL_CITATION {"citationID":"6aslsDqp","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961CAA">
        <w:fldChar w:fldCharType="separate"/>
      </w:r>
      <w:r w:rsidR="00CA6345" w:rsidRPr="00CA6345">
        <w:rPr>
          <w:rFonts w:cs="Arial"/>
          <w:szCs w:val="24"/>
          <w:vertAlign w:val="superscript"/>
        </w:rPr>
        <w:t>121</w:t>
      </w:r>
      <w:r w:rsidR="00961CAA">
        <w:fldChar w:fldCharType="end"/>
      </w:r>
      <w:r w:rsidR="00503E32">
        <w:t xml:space="preserve"> </w:t>
      </w:r>
      <w:r w:rsidR="00C94691">
        <w:t>The</w:t>
      </w:r>
      <w:r w:rsidR="00503E32">
        <w:t xml:space="preserve"> </w:t>
      </w:r>
      <w:r w:rsidR="00615D83">
        <w:t xml:space="preserve">similar </w:t>
      </w:r>
      <w:r w:rsidR="00503E32" w:rsidRPr="00054570">
        <w:t>efficacy</w:t>
      </w:r>
      <w:r w:rsidR="00503E32">
        <w:t xml:space="preserve"> across</w:t>
      </w:r>
      <w:r w:rsidR="00503E32" w:rsidRPr="00054570">
        <w:t xml:space="preserve"> individual </w:t>
      </w:r>
      <w:r w:rsidR="00503E32">
        <w:t xml:space="preserve">non-targeted chemotherapy agents included within TPC </w:t>
      </w:r>
      <w:r w:rsidR="00615D83">
        <w:t xml:space="preserve">was </w:t>
      </w:r>
      <w:r w:rsidR="00685894">
        <w:t>confirmed</w:t>
      </w:r>
      <w:r w:rsidR="00615D83">
        <w:t xml:space="preserve"> </w:t>
      </w:r>
      <w:r w:rsidR="00503E32">
        <w:t>by UK clinical experts as well as</w:t>
      </w:r>
      <w:r w:rsidR="00685894">
        <w:t xml:space="preserve"> in</w:t>
      </w:r>
      <w:r w:rsidR="00503E32">
        <w:t xml:space="preserve"> a published systematic review of RCTs for single-agent chemotherapies used in Europe.</w:t>
      </w:r>
      <w:r w:rsidR="00503E32">
        <w:fldChar w:fldCharType="begin"/>
      </w:r>
      <w:r w:rsidR="00CA6345">
        <w:instrText xml:space="preserve"> ADDIN ZOTERO_ITEM CSL_CITATION {"citationID":"Ma18Z93m","properties":{"formattedCitation":"\\super 118\\nosupersub{}","plainCitation":"118","noteIndex":0},"citationItems":[{"id":66343,"uris":["http://zotero.org/groups/4797619/items/IB6926PV"],"itemData":{"id":66343,"type":"article-journal","abstract":"INTRODUCTION: Currently available evidence does not provide definitive guidance regarding the optimal chemotherapy agents and combinations in anthracycline- and taxane-pretreated advanced breast cancer. We performed a systematic review of controlled clinical trials of the cytotoxic agents currently used for this population in Europe: capecitabine, gemcitabine, vinorelbine, docetaxel, paclitaxel and paclitaxel protein-bound particles.\nMETHOD: A systematic review of randomised (RCT) and non-randomised controlled clinical trials (non-RCTs). The primary outcomes of interest were overall survival (OS) and progression-free survival (PFS); secondary outcomes were duration of response (DR), overall response rate (ORR), adverse events and quality of life (QoL). Six electronic databases and grey literature sources were searched; reference tracking was performed on included publications. A narrative synthesis was conducted: heterogeneity of study design and interventions prevented meta-analysis.\nRESULTS: No randomised controlled trial (RCT) found any significant differences between any of the regimens in terms of OS. In terms of PFS, only gemcitabine plus vinorelbine performed significantly better than its comparator, vinorelbine alone. For secondary outcomes, only capecitabine plus bevacizumab had a significantly better outcome than its comparator, capecitabine alone, in terms of ORR. A low quality non-RCT found that both capecitabine monotherapy and a combination of capecitabine plus vinorelbine were significantly more effective than vinorelbine alone in terms of OS and ORR. Across all trials, median OS for these patients typically remained less than 16 months.\nCONCLUSION: The quantity and quality of the available evidence regarding the efficacy of the particular chemotherapy regimens in patients with advanced breast cancer pretreated with an anthracycline and a taxane is extremely limited. New effective therapies are sorely needed in this population.","container-title":"European Journal of Cancer (Oxford, England: 1990)","DOI":"10.1016/j.ejca.2009.05.035","ISSN":"1879-0852","issue":"16","journalAbbreviation":"Eur J Cancer","language":"eng","note":"PMID: 19615886","page":"2749-2758","source":"PubMed","title":"The clinical efficacy of cytotoxic agents in locally advanced or metastatic breast cancer patients pretreated with an anthracycline and a taxane: a systematic review","title-short":"The clinical efficacy of cytotoxic agents in locally advanced or metastatic breast cancer patients pretreated with an anthracycline and a taxane","volume":"45","author":[{"family":"Jassem","given":"Jacek"},{"family":"Carroll","given":"Christopher"},{"family":"Ward","given":"Sue E."},{"family":"Simpson","given":"Emma"},{"family":"Hind","given":"Daniel"}],"issued":{"date-parts":[["2009",11]]}}}],"schema":"https://github.com/citation-style-language/schema/raw/master/csl-citation.json"} </w:instrText>
      </w:r>
      <w:r w:rsidR="00503E32">
        <w:fldChar w:fldCharType="separate"/>
      </w:r>
      <w:r w:rsidR="00CA6345" w:rsidRPr="00CA6345">
        <w:rPr>
          <w:rFonts w:cs="Arial"/>
          <w:szCs w:val="24"/>
          <w:vertAlign w:val="superscript"/>
        </w:rPr>
        <w:t>118</w:t>
      </w:r>
      <w:r w:rsidR="00503E32">
        <w:fldChar w:fldCharType="end"/>
      </w:r>
      <w:r w:rsidR="00ED45CF" w:rsidRPr="00ED45CF">
        <w:t xml:space="preserve"> </w:t>
      </w:r>
      <w:r w:rsidR="00ED45CF">
        <w:t>T</w:t>
      </w:r>
      <w:r w:rsidR="00ED45CF" w:rsidRPr="00054570">
        <w:t xml:space="preserve">he comparators listed in the NICE final </w:t>
      </w:r>
      <w:r w:rsidR="00ED45CF" w:rsidRPr="00054570">
        <w:lastRenderedPageBreak/>
        <w:t>scope</w:t>
      </w:r>
      <w:r w:rsidR="00ED45CF" w:rsidRPr="00054570">
        <w:fldChar w:fldCharType="begin"/>
      </w:r>
      <w:r w:rsidR="00CA6345">
        <w:instrText xml:space="preserve"> ADDIN ZOTERO_ITEM CSL_CITATION {"citationID":"JWPJzQsz","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00ED45CF" w:rsidRPr="00054570">
        <w:fldChar w:fldCharType="separate"/>
      </w:r>
      <w:r w:rsidR="00ED45CF" w:rsidRPr="00FD57F4">
        <w:rPr>
          <w:rFonts w:cs="Arial"/>
          <w:szCs w:val="24"/>
          <w:vertAlign w:val="superscript"/>
        </w:rPr>
        <w:t>1</w:t>
      </w:r>
      <w:r w:rsidR="00ED45CF" w:rsidRPr="00054570">
        <w:fldChar w:fldCharType="end"/>
      </w:r>
      <w:r w:rsidR="00ED45CF" w:rsidRPr="00054570">
        <w:t xml:space="preserve"> are well represented in the TPC arm of DESTINY-Breast04</w:t>
      </w:r>
      <w:r w:rsidR="002C0838">
        <w:t>,</w:t>
      </w:r>
      <w:r w:rsidR="00ED45CF">
        <w:t xml:space="preserve"> and clinical and HEOR experts agreed that, for decision-making, TPC is the relevant comparator in this appraisal.</w:t>
      </w:r>
      <w:r w:rsidR="00ED45CF" w:rsidRPr="00054570">
        <w:fldChar w:fldCharType="begin"/>
      </w:r>
      <w:r w:rsidR="00CA6345">
        <w:instrText xml:space="preserve"> ADDIN ZOTERO_ITEM CSL_CITATION {"citationID":"ZkpkftZe","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ED45CF" w:rsidRPr="00054570">
        <w:fldChar w:fldCharType="separate"/>
      </w:r>
      <w:r w:rsidR="00CA6345" w:rsidRPr="00CA6345">
        <w:rPr>
          <w:rFonts w:cs="Arial"/>
          <w:szCs w:val="24"/>
          <w:vertAlign w:val="superscript"/>
        </w:rPr>
        <w:t>121</w:t>
      </w:r>
      <w:r w:rsidR="00ED45CF" w:rsidRPr="00054570">
        <w:fldChar w:fldCharType="end"/>
      </w:r>
      <w:r w:rsidR="00ED45CF">
        <w:t xml:space="preserve"> </w:t>
      </w:r>
    </w:p>
    <w:p w14:paraId="4FB333C6" w14:textId="0BAFF164" w:rsidR="00CC0A8D" w:rsidRDefault="004F05B3" w:rsidP="00D177E0">
      <w:pPr>
        <w:pStyle w:val="Body"/>
      </w:pPr>
      <w:r>
        <w:t>The validity of</w:t>
      </w:r>
      <w:r w:rsidR="000F3658">
        <w:t xml:space="preserve"> </w:t>
      </w:r>
      <w:r>
        <w:t xml:space="preserve">the modelled outcomes may be inferred by </w:t>
      </w:r>
      <w:r w:rsidR="00B91DC5">
        <w:t>comparing</w:t>
      </w:r>
      <w:r>
        <w:t xml:space="preserve"> the observed </w:t>
      </w:r>
      <w:r w:rsidRPr="00C67C0A">
        <w:t xml:space="preserve">DESTINY-Breast04 </w:t>
      </w:r>
      <w:r>
        <w:t xml:space="preserve">data against previous studies and thereafter comparing results with the modelled outcomes. </w:t>
      </w:r>
      <w:r w:rsidR="000F17E5">
        <w:t>Aside from DESTINY-Breast04,</w:t>
      </w:r>
      <w:r w:rsidR="000F17E5" w:rsidRPr="00054570">
        <w:t xml:space="preserve"> there are </w:t>
      </w:r>
      <w:r w:rsidR="000F17E5">
        <w:t>no</w:t>
      </w:r>
      <w:r w:rsidR="000F17E5" w:rsidRPr="00054570">
        <w:t xml:space="preserve"> prior studies </w:t>
      </w:r>
      <w:r w:rsidR="000F17E5">
        <w:t xml:space="preserve">powered to evaluate efficacy </w:t>
      </w:r>
      <w:r w:rsidR="000F17E5" w:rsidRPr="00054570">
        <w:t xml:space="preserve">in </w:t>
      </w:r>
      <w:r w:rsidR="000F17E5">
        <w:t xml:space="preserve">a </w:t>
      </w:r>
      <w:r w:rsidR="000F17E5" w:rsidRPr="00054570">
        <w:t xml:space="preserve">HER2-low u/mBC </w:t>
      </w:r>
      <w:r w:rsidR="000F17E5">
        <w:t xml:space="preserve">population </w:t>
      </w:r>
      <w:r w:rsidR="000F17E5" w:rsidRPr="00054570">
        <w:t>specifically</w:t>
      </w:r>
      <w:r w:rsidR="000F17E5">
        <w:t xml:space="preserve">, so the external validity of DESTINY-Breast04 may be assessed by comparing the TPC arm to previous studies in a similar setting. </w:t>
      </w:r>
      <w:r w:rsidR="00D177E0">
        <w:t xml:space="preserve">Median PFS and OS results </w:t>
      </w:r>
      <w:r w:rsidR="00872D1D">
        <w:t>in</w:t>
      </w:r>
      <w:r w:rsidR="00D177E0">
        <w:t xml:space="preserve"> the TPC arm of DESTINY-Breast04 are </w:t>
      </w:r>
      <w:r w:rsidR="00D1142E">
        <w:t>comparable</w:t>
      </w:r>
      <w:r w:rsidR="00D66B12">
        <w:t xml:space="preserve"> with</w:t>
      </w:r>
      <w:r w:rsidR="00D177E0">
        <w:t xml:space="preserve"> outcomes </w:t>
      </w:r>
      <w:r w:rsidR="00D1142E">
        <w:t>of</w:t>
      </w:r>
      <w:r w:rsidR="004978E6">
        <w:t xml:space="preserve"> </w:t>
      </w:r>
      <w:r w:rsidR="00CE7775">
        <w:t>studies</w:t>
      </w:r>
      <w:r w:rsidR="004978E6">
        <w:t xml:space="preserve"> </w:t>
      </w:r>
      <w:r w:rsidR="00D1142E">
        <w:t>in HER2-negative u/mBC</w:t>
      </w:r>
      <w:r w:rsidR="004978E6">
        <w:t xml:space="preserve"> </w:t>
      </w:r>
      <w:r w:rsidR="00326068">
        <w:t>including</w:t>
      </w:r>
      <w:r w:rsidR="004978E6">
        <w:t xml:space="preserve"> </w:t>
      </w:r>
      <w:r w:rsidR="00D177E0">
        <w:t>single-agent chemotherapies (</w:t>
      </w:r>
      <w:r w:rsidR="00D177E0" w:rsidRPr="005115FA">
        <w:rPr>
          <w:b/>
          <w:bCs/>
        </w:rPr>
        <w:t xml:space="preserve">Section </w:t>
      </w:r>
      <w:r w:rsidR="007C383A" w:rsidRPr="005115FA">
        <w:rPr>
          <w:b/>
          <w:bCs/>
        </w:rPr>
        <w:fldChar w:fldCharType="begin"/>
      </w:r>
      <w:r w:rsidR="007C383A" w:rsidRPr="005115FA">
        <w:rPr>
          <w:b/>
          <w:bCs/>
        </w:rPr>
        <w:instrText xml:space="preserve"> REF _Ref127008141 \n \h </w:instrText>
      </w:r>
      <w:r w:rsidR="007C383A">
        <w:rPr>
          <w:b/>
          <w:bCs/>
        </w:rPr>
        <w:instrText xml:space="preserve"> \* MERGEFORMAT </w:instrText>
      </w:r>
      <w:r w:rsidR="007C383A" w:rsidRPr="005115FA">
        <w:rPr>
          <w:b/>
          <w:bCs/>
        </w:rPr>
      </w:r>
      <w:r w:rsidR="007C383A" w:rsidRPr="005115FA">
        <w:rPr>
          <w:b/>
          <w:bCs/>
        </w:rPr>
        <w:fldChar w:fldCharType="separate"/>
      </w:r>
      <w:r w:rsidR="00145F42">
        <w:rPr>
          <w:b/>
          <w:bCs/>
        </w:rPr>
        <w:t>B.2.12.1</w:t>
      </w:r>
      <w:r w:rsidR="007C383A" w:rsidRPr="005115FA">
        <w:rPr>
          <w:b/>
          <w:bCs/>
        </w:rPr>
        <w:fldChar w:fldCharType="end"/>
      </w:r>
      <w:r w:rsidR="007C383A">
        <w:rPr>
          <w:b/>
          <w:bCs/>
        </w:rPr>
        <w:t xml:space="preserve"> </w:t>
      </w:r>
      <w:r w:rsidR="00D177E0" w:rsidRPr="007C383A">
        <w:t>and</w:t>
      </w:r>
      <w:r w:rsidR="00D177E0">
        <w:t xml:space="preserve"> </w:t>
      </w:r>
      <w:r w:rsidR="007C383A" w:rsidRPr="003C648C">
        <w:rPr>
          <w:b/>
          <w:bCs/>
        </w:rPr>
        <w:fldChar w:fldCharType="begin"/>
      </w:r>
      <w:r w:rsidR="007C383A" w:rsidRPr="003C648C">
        <w:rPr>
          <w:b/>
          <w:bCs/>
        </w:rPr>
        <w:instrText xml:space="preserve"> REF _Ref126923702 \h </w:instrText>
      </w:r>
      <w:r w:rsidR="00F1388F">
        <w:rPr>
          <w:b/>
          <w:bCs/>
        </w:rPr>
        <w:instrText xml:space="preserve"> \* MERGEFORMAT </w:instrText>
      </w:r>
      <w:r w:rsidR="007C383A" w:rsidRPr="003C648C">
        <w:rPr>
          <w:b/>
          <w:bCs/>
        </w:rPr>
      </w:r>
      <w:r w:rsidR="007C383A" w:rsidRPr="003C648C">
        <w:rPr>
          <w:b/>
          <w:bCs/>
        </w:rPr>
        <w:fldChar w:fldCharType="separate"/>
      </w:r>
      <w:r w:rsidR="00145F42" w:rsidRPr="00145F42">
        <w:rPr>
          <w:b/>
          <w:bCs/>
        </w:rPr>
        <w:t xml:space="preserve">Table </w:t>
      </w:r>
      <w:r w:rsidR="00145F42" w:rsidRPr="00145F42">
        <w:rPr>
          <w:b/>
          <w:bCs/>
          <w:noProof/>
        </w:rPr>
        <w:t>30</w:t>
      </w:r>
      <w:r w:rsidR="007C383A" w:rsidRPr="003C648C">
        <w:rPr>
          <w:b/>
          <w:bCs/>
        </w:rPr>
        <w:fldChar w:fldCharType="end"/>
      </w:r>
      <w:r w:rsidR="00D177E0" w:rsidRPr="00D2373D">
        <w:t>)</w:t>
      </w:r>
      <w:r w:rsidR="00D177E0">
        <w:t>,</w:t>
      </w:r>
      <w:r w:rsidR="00D177E0" w:rsidRPr="00D2373D">
        <w:t xml:space="preserve"> demonstrating </w:t>
      </w:r>
      <w:r w:rsidR="00D177E0">
        <w:t xml:space="preserve">that DESTINY-Breast04 is consistent with </w:t>
      </w:r>
      <w:r w:rsidR="00652BF0">
        <w:t xml:space="preserve">these </w:t>
      </w:r>
      <w:r w:rsidR="00D177E0">
        <w:t xml:space="preserve">studies. </w:t>
      </w:r>
    </w:p>
    <w:p w14:paraId="338AA445" w14:textId="69783705" w:rsidR="00D177E0" w:rsidRDefault="00D177E0" w:rsidP="00D177E0">
      <w:pPr>
        <w:pStyle w:val="Body"/>
      </w:pPr>
      <w:r>
        <w:t>Given that mature OS and PFS data from DESTINY-Breast04 were used in the economic analyses, and the modelled outcomes are very similar to the observed data (</w:t>
      </w:r>
      <w:r w:rsidRPr="00A8614C">
        <w:rPr>
          <w:b/>
          <w:bCs/>
        </w:rPr>
        <w:fldChar w:fldCharType="begin"/>
      </w:r>
      <w:r w:rsidRPr="00A8614C">
        <w:rPr>
          <w:b/>
          <w:bCs/>
        </w:rPr>
        <w:instrText xml:space="preserve"> REF _Ref126954905 \h </w:instrText>
      </w:r>
      <w:r>
        <w:rPr>
          <w:b/>
          <w:bCs/>
        </w:rPr>
        <w:instrText xml:space="preserve"> \* MERGEFORMAT </w:instrText>
      </w:r>
      <w:r w:rsidRPr="00A8614C">
        <w:rPr>
          <w:b/>
          <w:bCs/>
        </w:rPr>
      </w:r>
      <w:r w:rsidRPr="00A8614C">
        <w:rPr>
          <w:b/>
          <w:bCs/>
        </w:rPr>
        <w:fldChar w:fldCharType="separate"/>
      </w:r>
      <w:r w:rsidR="00145F42" w:rsidRPr="00145F42">
        <w:rPr>
          <w:b/>
          <w:bCs/>
        </w:rPr>
        <w:t xml:space="preserve">Table </w:t>
      </w:r>
      <w:r w:rsidR="00145F42" w:rsidRPr="00145F42">
        <w:rPr>
          <w:b/>
          <w:bCs/>
          <w:noProof/>
        </w:rPr>
        <w:t>73</w:t>
      </w:r>
      <w:r w:rsidRPr="00A8614C">
        <w:rPr>
          <w:b/>
          <w:bCs/>
        </w:rPr>
        <w:fldChar w:fldCharType="end"/>
      </w:r>
      <w:r>
        <w:t xml:space="preserve">), it can be inferred that the modelled outcomes for TPC are likely to be robust and valid. While it is not possible to compare T-DXd outcomes to previous trials as there have been no previous trials for T-DXd in HER2-low u/mBC, </w:t>
      </w:r>
      <w:r w:rsidR="00027927">
        <w:t xml:space="preserve">data are mature and </w:t>
      </w:r>
      <w:r>
        <w:t>the modelled survival outcomes align well with the observed DESTINY-Breast04 survival outcomes (</w:t>
      </w:r>
      <w:r w:rsidRPr="00A8614C">
        <w:rPr>
          <w:b/>
          <w:bCs/>
        </w:rPr>
        <w:fldChar w:fldCharType="begin"/>
      </w:r>
      <w:r w:rsidRPr="00A8614C">
        <w:rPr>
          <w:b/>
          <w:bCs/>
        </w:rPr>
        <w:instrText xml:space="preserve"> REF _Ref126954905 \h </w:instrText>
      </w:r>
      <w:r>
        <w:rPr>
          <w:b/>
          <w:bCs/>
        </w:rPr>
        <w:instrText xml:space="preserve"> \* MERGEFORMAT </w:instrText>
      </w:r>
      <w:r w:rsidRPr="00A8614C">
        <w:rPr>
          <w:b/>
          <w:bCs/>
        </w:rPr>
      </w:r>
      <w:r w:rsidRPr="00A8614C">
        <w:rPr>
          <w:b/>
          <w:bCs/>
        </w:rPr>
        <w:fldChar w:fldCharType="separate"/>
      </w:r>
      <w:r w:rsidR="00145F42" w:rsidRPr="00145F42">
        <w:rPr>
          <w:b/>
          <w:bCs/>
        </w:rPr>
        <w:t xml:space="preserve">Table </w:t>
      </w:r>
      <w:r w:rsidR="00145F42" w:rsidRPr="00145F42">
        <w:rPr>
          <w:b/>
          <w:bCs/>
          <w:noProof/>
        </w:rPr>
        <w:t>73</w:t>
      </w:r>
      <w:r w:rsidRPr="00A8614C">
        <w:rPr>
          <w:b/>
          <w:bCs/>
        </w:rPr>
        <w:fldChar w:fldCharType="end"/>
      </w:r>
      <w:r>
        <w:t>).</w:t>
      </w:r>
    </w:p>
    <w:p w14:paraId="68CCB000" w14:textId="47E6087E" w:rsidR="00D177E0" w:rsidRDefault="00D177E0" w:rsidP="00D177E0">
      <w:pPr>
        <w:pStyle w:val="Caption"/>
      </w:pPr>
      <w:bookmarkStart w:id="895" w:name="_Ref126954905"/>
      <w:bookmarkStart w:id="896" w:name="_Toc127006703"/>
      <w:bookmarkStart w:id="897" w:name="_Toc129351048"/>
      <w:r>
        <w:t xml:space="preserve">Table </w:t>
      </w:r>
      <w:fldSimple w:instr=" SEQ Table \* ARABIC ">
        <w:r w:rsidR="00145F42">
          <w:rPr>
            <w:noProof/>
          </w:rPr>
          <w:t>73</w:t>
        </w:r>
      </w:fldSimple>
      <w:bookmarkEnd w:id="894"/>
      <w:bookmarkEnd w:id="895"/>
      <w:r>
        <w:t>: Internal and external validation for modelled OS and PFS | TPC</w:t>
      </w:r>
      <w:bookmarkEnd w:id="896"/>
      <w:bookmarkEnd w:id="897"/>
    </w:p>
    <w:tbl>
      <w:tblPr>
        <w:tblStyle w:val="Generaltable"/>
        <w:tblW w:w="8876" w:type="dxa"/>
        <w:tblCellMar>
          <w:left w:w="57" w:type="dxa"/>
          <w:right w:w="57" w:type="dxa"/>
        </w:tblCellMar>
        <w:tblLook w:val="04A0" w:firstRow="1" w:lastRow="0" w:firstColumn="1" w:lastColumn="0" w:noHBand="0" w:noVBand="1"/>
      </w:tblPr>
      <w:tblGrid>
        <w:gridCol w:w="3726"/>
        <w:gridCol w:w="1266"/>
        <w:gridCol w:w="1251"/>
        <w:gridCol w:w="1251"/>
        <w:gridCol w:w="1382"/>
      </w:tblGrid>
      <w:tr w:rsidR="00D177E0" w14:paraId="50B957CF" w14:textId="77777777">
        <w:trPr>
          <w:cnfStyle w:val="100000000000" w:firstRow="1" w:lastRow="0" w:firstColumn="0" w:lastColumn="0" w:oddVBand="0" w:evenVBand="0" w:oddHBand="0" w:evenHBand="0" w:firstRowFirstColumn="0" w:firstRowLastColumn="0" w:lastRowFirstColumn="0" w:lastRowLastColumn="0"/>
        </w:trPr>
        <w:tc>
          <w:tcPr>
            <w:tcW w:w="3726" w:type="dxa"/>
            <w:vAlign w:val="center"/>
          </w:tcPr>
          <w:p w14:paraId="0F88CE0A" w14:textId="77777777" w:rsidR="00D177E0" w:rsidRPr="00ED3CFE" w:rsidRDefault="00D177E0">
            <w:pPr>
              <w:pStyle w:val="Body"/>
              <w:spacing w:after="0"/>
              <w:rPr>
                <w:b/>
                <w:bCs/>
                <w:sz w:val="20"/>
                <w:szCs w:val="20"/>
              </w:rPr>
            </w:pPr>
            <w:r w:rsidRPr="00ED3CFE">
              <w:rPr>
                <w:b/>
                <w:bCs/>
                <w:sz w:val="20"/>
                <w:szCs w:val="20"/>
              </w:rPr>
              <w:t>Study</w:t>
            </w:r>
          </w:p>
        </w:tc>
        <w:tc>
          <w:tcPr>
            <w:tcW w:w="1266" w:type="dxa"/>
            <w:vAlign w:val="center"/>
          </w:tcPr>
          <w:p w14:paraId="0E55078A" w14:textId="77777777" w:rsidR="00D177E0" w:rsidRDefault="00D177E0">
            <w:pPr>
              <w:pStyle w:val="Body"/>
              <w:spacing w:after="0"/>
              <w:rPr>
                <w:b/>
                <w:bCs/>
                <w:sz w:val="20"/>
                <w:szCs w:val="20"/>
              </w:rPr>
            </w:pPr>
            <w:r>
              <w:rPr>
                <w:b/>
                <w:bCs/>
                <w:sz w:val="20"/>
                <w:szCs w:val="20"/>
              </w:rPr>
              <w:t>Treatment</w:t>
            </w:r>
          </w:p>
        </w:tc>
        <w:tc>
          <w:tcPr>
            <w:tcW w:w="1251" w:type="dxa"/>
            <w:vAlign w:val="center"/>
          </w:tcPr>
          <w:p w14:paraId="6F0EEB8F" w14:textId="77777777" w:rsidR="00D177E0" w:rsidRPr="00ED3CFE" w:rsidRDefault="00D177E0">
            <w:pPr>
              <w:pStyle w:val="Body"/>
              <w:spacing w:after="0"/>
              <w:rPr>
                <w:b/>
                <w:bCs/>
                <w:sz w:val="20"/>
                <w:szCs w:val="20"/>
              </w:rPr>
            </w:pPr>
            <w:r w:rsidRPr="00ED3CFE">
              <w:rPr>
                <w:b/>
                <w:bCs/>
                <w:sz w:val="20"/>
                <w:szCs w:val="20"/>
              </w:rPr>
              <w:t>Median PFS (months)</w:t>
            </w:r>
          </w:p>
        </w:tc>
        <w:tc>
          <w:tcPr>
            <w:tcW w:w="1251" w:type="dxa"/>
            <w:vAlign w:val="center"/>
          </w:tcPr>
          <w:p w14:paraId="2A6FB028" w14:textId="77777777" w:rsidR="00D177E0" w:rsidRPr="00ED3CFE" w:rsidRDefault="00D177E0">
            <w:pPr>
              <w:pStyle w:val="Body"/>
              <w:spacing w:after="0"/>
              <w:rPr>
                <w:b/>
                <w:bCs/>
                <w:sz w:val="20"/>
                <w:szCs w:val="20"/>
              </w:rPr>
            </w:pPr>
            <w:r w:rsidRPr="00ED3CFE">
              <w:rPr>
                <w:b/>
                <w:bCs/>
                <w:sz w:val="20"/>
                <w:szCs w:val="20"/>
              </w:rPr>
              <w:t>Median OS (months)</w:t>
            </w:r>
          </w:p>
        </w:tc>
        <w:tc>
          <w:tcPr>
            <w:tcW w:w="1382" w:type="dxa"/>
            <w:vAlign w:val="center"/>
          </w:tcPr>
          <w:p w14:paraId="19C5B4E4" w14:textId="77777777" w:rsidR="00D177E0" w:rsidRDefault="00D177E0">
            <w:pPr>
              <w:pStyle w:val="Body"/>
              <w:spacing w:after="0"/>
              <w:rPr>
                <w:b/>
                <w:bCs/>
                <w:sz w:val="20"/>
                <w:szCs w:val="20"/>
              </w:rPr>
            </w:pPr>
            <w:r>
              <w:rPr>
                <w:b/>
                <w:bCs/>
                <w:sz w:val="20"/>
                <w:szCs w:val="20"/>
              </w:rPr>
              <w:t>Source</w:t>
            </w:r>
          </w:p>
        </w:tc>
      </w:tr>
      <w:tr w:rsidR="00D177E0" w14:paraId="2A934E32" w14:textId="77777777">
        <w:tc>
          <w:tcPr>
            <w:tcW w:w="3726" w:type="dxa"/>
            <w:vAlign w:val="center"/>
          </w:tcPr>
          <w:p w14:paraId="716A76E3" w14:textId="77777777" w:rsidR="00D177E0" w:rsidRPr="00ED3CFE" w:rsidRDefault="00D177E0">
            <w:pPr>
              <w:pStyle w:val="Body"/>
              <w:spacing w:after="0"/>
              <w:rPr>
                <w:sz w:val="20"/>
                <w:szCs w:val="20"/>
              </w:rPr>
            </w:pPr>
            <w:r>
              <w:rPr>
                <w:sz w:val="20"/>
                <w:szCs w:val="20"/>
              </w:rPr>
              <w:t>Economic model (based on DESTINY-Breast04 FAS)</w:t>
            </w:r>
          </w:p>
        </w:tc>
        <w:tc>
          <w:tcPr>
            <w:tcW w:w="1266" w:type="dxa"/>
            <w:vAlign w:val="center"/>
          </w:tcPr>
          <w:p w14:paraId="1C5FE8BD" w14:textId="77777777" w:rsidR="00D177E0" w:rsidRDefault="00D177E0">
            <w:pPr>
              <w:pStyle w:val="Body"/>
              <w:tabs>
                <w:tab w:val="center" w:pos="1050"/>
              </w:tabs>
              <w:spacing w:after="0"/>
              <w:rPr>
                <w:sz w:val="20"/>
                <w:szCs w:val="20"/>
              </w:rPr>
            </w:pPr>
            <w:r>
              <w:rPr>
                <w:sz w:val="20"/>
                <w:szCs w:val="20"/>
              </w:rPr>
              <w:t>TPC</w:t>
            </w:r>
          </w:p>
        </w:tc>
        <w:tc>
          <w:tcPr>
            <w:tcW w:w="1251" w:type="dxa"/>
            <w:vAlign w:val="center"/>
          </w:tcPr>
          <w:p w14:paraId="26706152" w14:textId="11FBE407" w:rsidR="00D177E0" w:rsidRPr="00294FDC" w:rsidRDefault="00294FDC">
            <w:pPr>
              <w:pStyle w:val="Body"/>
              <w:tabs>
                <w:tab w:val="center" w:pos="1050"/>
              </w:tabs>
              <w:spacing w:after="0"/>
              <w:rPr>
                <w:color w:val="000000"/>
                <w:sz w:val="20"/>
                <w:szCs w:val="20"/>
                <w:highlight w:val="black"/>
              </w:rPr>
            </w:pPr>
            <w:r w:rsidRPr="00294FDC">
              <w:rPr>
                <w:color w:val="000000"/>
                <w:sz w:val="20"/>
                <w:szCs w:val="20"/>
                <w:highlight w:val="black"/>
              </w:rPr>
              <w:t>xxxx</w:t>
            </w:r>
          </w:p>
        </w:tc>
        <w:tc>
          <w:tcPr>
            <w:tcW w:w="1251" w:type="dxa"/>
            <w:vAlign w:val="center"/>
          </w:tcPr>
          <w:p w14:paraId="40524548" w14:textId="2D66C151" w:rsidR="00D177E0" w:rsidRPr="00294FDC" w:rsidRDefault="00294FDC">
            <w:pPr>
              <w:pStyle w:val="Body"/>
              <w:tabs>
                <w:tab w:val="center" w:pos="1050"/>
              </w:tabs>
              <w:spacing w:after="0"/>
              <w:rPr>
                <w:color w:val="000000"/>
                <w:sz w:val="20"/>
                <w:szCs w:val="20"/>
                <w:highlight w:val="black"/>
              </w:rPr>
            </w:pPr>
            <w:r w:rsidRPr="00294FDC">
              <w:rPr>
                <w:color w:val="000000"/>
                <w:sz w:val="20"/>
                <w:szCs w:val="20"/>
                <w:highlight w:val="black"/>
              </w:rPr>
              <w:t>xxxxx</w:t>
            </w:r>
          </w:p>
        </w:tc>
        <w:tc>
          <w:tcPr>
            <w:tcW w:w="1382" w:type="dxa"/>
            <w:vAlign w:val="center"/>
          </w:tcPr>
          <w:p w14:paraId="2F38A15E" w14:textId="0FC7604E" w:rsidR="00D177E0" w:rsidRDefault="00D177E0">
            <w:pPr>
              <w:pStyle w:val="Body"/>
              <w:spacing w:after="0"/>
              <w:rPr>
                <w:sz w:val="20"/>
                <w:szCs w:val="20"/>
              </w:rPr>
            </w:pPr>
            <w:r>
              <w:rPr>
                <w:sz w:val="20"/>
                <w:szCs w:val="20"/>
              </w:rPr>
              <w:t xml:space="preserve">Section </w:t>
            </w:r>
            <w:r>
              <w:rPr>
                <w:sz w:val="20"/>
                <w:szCs w:val="20"/>
              </w:rPr>
              <w:fldChar w:fldCharType="begin"/>
            </w:r>
            <w:r>
              <w:rPr>
                <w:sz w:val="20"/>
                <w:szCs w:val="20"/>
              </w:rPr>
              <w:instrText xml:space="preserve"> REF _Ref127006708 \n \h </w:instrText>
            </w:r>
            <w:r>
              <w:rPr>
                <w:sz w:val="20"/>
                <w:szCs w:val="20"/>
              </w:rPr>
            </w:r>
            <w:r>
              <w:rPr>
                <w:sz w:val="20"/>
                <w:szCs w:val="20"/>
              </w:rPr>
              <w:fldChar w:fldCharType="separate"/>
            </w:r>
            <w:r w:rsidR="00145F42">
              <w:rPr>
                <w:sz w:val="20"/>
                <w:szCs w:val="20"/>
              </w:rPr>
              <w:t>B.3.3.2</w:t>
            </w:r>
            <w:r>
              <w:rPr>
                <w:sz w:val="20"/>
                <w:szCs w:val="20"/>
              </w:rPr>
              <w:fldChar w:fldCharType="end"/>
            </w:r>
          </w:p>
        </w:tc>
      </w:tr>
      <w:tr w:rsidR="00D177E0" w14:paraId="447F5DE0" w14:textId="77777777">
        <w:tc>
          <w:tcPr>
            <w:tcW w:w="3726" w:type="dxa"/>
            <w:shd w:val="clear" w:color="auto" w:fill="auto"/>
            <w:vAlign w:val="center"/>
          </w:tcPr>
          <w:p w14:paraId="702B8CBB" w14:textId="77777777" w:rsidR="00D177E0" w:rsidRDefault="00D177E0">
            <w:pPr>
              <w:pStyle w:val="Body"/>
              <w:spacing w:after="0"/>
              <w:rPr>
                <w:sz w:val="20"/>
                <w:szCs w:val="20"/>
              </w:rPr>
            </w:pPr>
            <w:r>
              <w:rPr>
                <w:sz w:val="20"/>
                <w:szCs w:val="20"/>
              </w:rPr>
              <w:t>DESTINY-Breast04 FAS (observed)</w:t>
            </w:r>
          </w:p>
        </w:tc>
        <w:tc>
          <w:tcPr>
            <w:tcW w:w="1266" w:type="dxa"/>
            <w:shd w:val="clear" w:color="auto" w:fill="auto"/>
            <w:vAlign w:val="center"/>
          </w:tcPr>
          <w:p w14:paraId="51C2E774" w14:textId="77777777" w:rsidR="00D177E0" w:rsidRDefault="00D177E0">
            <w:pPr>
              <w:pStyle w:val="Body"/>
              <w:tabs>
                <w:tab w:val="center" w:pos="1050"/>
              </w:tabs>
              <w:spacing w:after="0"/>
              <w:rPr>
                <w:sz w:val="20"/>
                <w:szCs w:val="20"/>
              </w:rPr>
            </w:pPr>
            <w:r>
              <w:rPr>
                <w:sz w:val="20"/>
                <w:szCs w:val="20"/>
              </w:rPr>
              <w:t>TPC</w:t>
            </w:r>
          </w:p>
        </w:tc>
        <w:tc>
          <w:tcPr>
            <w:tcW w:w="1251" w:type="dxa"/>
            <w:vAlign w:val="center"/>
          </w:tcPr>
          <w:p w14:paraId="3D36415B" w14:textId="77777777" w:rsidR="00D177E0" w:rsidRPr="0034770C" w:rsidRDefault="00D177E0">
            <w:pPr>
              <w:pStyle w:val="Body"/>
              <w:tabs>
                <w:tab w:val="center" w:pos="1050"/>
              </w:tabs>
              <w:spacing w:after="0"/>
              <w:rPr>
                <w:sz w:val="20"/>
                <w:szCs w:val="20"/>
              </w:rPr>
            </w:pPr>
            <w:r w:rsidRPr="0034770C">
              <w:rPr>
                <w:sz w:val="20"/>
                <w:szCs w:val="20"/>
              </w:rPr>
              <w:t>5.1</w:t>
            </w:r>
          </w:p>
        </w:tc>
        <w:tc>
          <w:tcPr>
            <w:tcW w:w="1251" w:type="dxa"/>
            <w:shd w:val="clear" w:color="auto" w:fill="auto"/>
            <w:vAlign w:val="center"/>
          </w:tcPr>
          <w:p w14:paraId="65760F55" w14:textId="77777777" w:rsidR="00D177E0" w:rsidRPr="0034770C" w:rsidRDefault="00D177E0">
            <w:pPr>
              <w:pStyle w:val="Body"/>
              <w:tabs>
                <w:tab w:val="center" w:pos="1050"/>
              </w:tabs>
              <w:spacing w:after="0"/>
              <w:rPr>
                <w:sz w:val="20"/>
                <w:szCs w:val="20"/>
              </w:rPr>
            </w:pPr>
            <w:r w:rsidRPr="0034770C">
              <w:rPr>
                <w:sz w:val="20"/>
                <w:szCs w:val="20"/>
              </w:rPr>
              <w:t xml:space="preserve">16.8 </w:t>
            </w:r>
          </w:p>
        </w:tc>
        <w:tc>
          <w:tcPr>
            <w:tcW w:w="1382" w:type="dxa"/>
            <w:shd w:val="clear" w:color="auto" w:fill="auto"/>
            <w:vAlign w:val="center"/>
          </w:tcPr>
          <w:p w14:paraId="7D371075" w14:textId="77777777" w:rsidR="00D177E0" w:rsidRDefault="00D177E0">
            <w:pPr>
              <w:pStyle w:val="Body"/>
              <w:spacing w:after="0"/>
              <w:rPr>
                <w:sz w:val="20"/>
                <w:szCs w:val="20"/>
              </w:rPr>
            </w:pPr>
            <w:r>
              <w:rPr>
                <w:sz w:val="20"/>
                <w:szCs w:val="20"/>
              </w:rPr>
              <w:t>Modi 2022</w:t>
            </w:r>
          </w:p>
        </w:tc>
      </w:tr>
      <w:tr w:rsidR="00D177E0" w14:paraId="52F68CA7" w14:textId="77777777">
        <w:tc>
          <w:tcPr>
            <w:tcW w:w="3726" w:type="dxa"/>
            <w:shd w:val="clear" w:color="auto" w:fill="auto"/>
            <w:vAlign w:val="center"/>
          </w:tcPr>
          <w:p w14:paraId="65414080" w14:textId="77777777" w:rsidR="00D177E0" w:rsidRDefault="00D177E0">
            <w:pPr>
              <w:pStyle w:val="Body"/>
              <w:spacing w:after="0"/>
              <w:rPr>
                <w:sz w:val="20"/>
                <w:szCs w:val="20"/>
              </w:rPr>
            </w:pPr>
            <w:r>
              <w:rPr>
                <w:sz w:val="20"/>
                <w:szCs w:val="20"/>
              </w:rPr>
              <w:t>Economic model (based on DESTINY-Breast04 FAS)</w:t>
            </w:r>
          </w:p>
        </w:tc>
        <w:tc>
          <w:tcPr>
            <w:tcW w:w="1266" w:type="dxa"/>
            <w:shd w:val="clear" w:color="auto" w:fill="auto"/>
            <w:vAlign w:val="center"/>
          </w:tcPr>
          <w:p w14:paraId="13545E72" w14:textId="77777777" w:rsidR="00D177E0" w:rsidRDefault="00D177E0">
            <w:pPr>
              <w:pStyle w:val="Body"/>
              <w:tabs>
                <w:tab w:val="center" w:pos="1050"/>
              </w:tabs>
              <w:spacing w:after="0"/>
              <w:rPr>
                <w:sz w:val="20"/>
                <w:szCs w:val="20"/>
              </w:rPr>
            </w:pPr>
            <w:r>
              <w:rPr>
                <w:sz w:val="20"/>
                <w:szCs w:val="20"/>
              </w:rPr>
              <w:t>T-DXd</w:t>
            </w:r>
          </w:p>
        </w:tc>
        <w:tc>
          <w:tcPr>
            <w:tcW w:w="1251" w:type="dxa"/>
            <w:vAlign w:val="center"/>
          </w:tcPr>
          <w:p w14:paraId="26B7FD21" w14:textId="2576E755" w:rsidR="00D177E0" w:rsidRPr="00294FDC" w:rsidRDefault="00294FDC">
            <w:pPr>
              <w:pStyle w:val="Body"/>
              <w:tabs>
                <w:tab w:val="center" w:pos="1050"/>
              </w:tabs>
              <w:spacing w:after="0"/>
              <w:rPr>
                <w:color w:val="000000"/>
                <w:sz w:val="20"/>
                <w:szCs w:val="20"/>
                <w:highlight w:val="black"/>
              </w:rPr>
            </w:pPr>
            <w:r w:rsidRPr="00294FDC">
              <w:rPr>
                <w:color w:val="000000"/>
                <w:sz w:val="20"/>
                <w:szCs w:val="20"/>
                <w:highlight w:val="black"/>
              </w:rPr>
              <w:t>xxxx</w:t>
            </w:r>
          </w:p>
        </w:tc>
        <w:tc>
          <w:tcPr>
            <w:tcW w:w="1251" w:type="dxa"/>
            <w:shd w:val="clear" w:color="auto" w:fill="auto"/>
            <w:vAlign w:val="center"/>
          </w:tcPr>
          <w:p w14:paraId="7B7699ED" w14:textId="47AA6F0A" w:rsidR="00D177E0" w:rsidRPr="00294FDC" w:rsidRDefault="00294FDC">
            <w:pPr>
              <w:pStyle w:val="Body"/>
              <w:tabs>
                <w:tab w:val="center" w:pos="1050"/>
              </w:tabs>
              <w:spacing w:after="0"/>
              <w:rPr>
                <w:color w:val="000000"/>
                <w:sz w:val="20"/>
                <w:szCs w:val="20"/>
                <w:highlight w:val="black"/>
              </w:rPr>
            </w:pPr>
            <w:r w:rsidRPr="00294FDC">
              <w:rPr>
                <w:color w:val="000000"/>
                <w:sz w:val="20"/>
                <w:szCs w:val="20"/>
                <w:highlight w:val="black"/>
              </w:rPr>
              <w:t>xxxx</w:t>
            </w:r>
          </w:p>
        </w:tc>
        <w:tc>
          <w:tcPr>
            <w:tcW w:w="1382" w:type="dxa"/>
            <w:shd w:val="clear" w:color="auto" w:fill="auto"/>
            <w:vAlign w:val="center"/>
          </w:tcPr>
          <w:p w14:paraId="0FFC091E" w14:textId="4985B8D1" w:rsidR="00D177E0" w:rsidRDefault="00D177E0">
            <w:pPr>
              <w:pStyle w:val="Body"/>
              <w:spacing w:after="0"/>
              <w:rPr>
                <w:sz w:val="20"/>
                <w:szCs w:val="20"/>
              </w:rPr>
            </w:pPr>
            <w:r>
              <w:rPr>
                <w:sz w:val="20"/>
                <w:szCs w:val="20"/>
              </w:rPr>
              <w:t xml:space="preserve">Section </w:t>
            </w:r>
            <w:r>
              <w:rPr>
                <w:sz w:val="20"/>
                <w:szCs w:val="20"/>
              </w:rPr>
              <w:fldChar w:fldCharType="begin"/>
            </w:r>
            <w:r>
              <w:rPr>
                <w:sz w:val="20"/>
                <w:szCs w:val="20"/>
              </w:rPr>
              <w:instrText xml:space="preserve"> REF _Ref127006708 \n \h </w:instrText>
            </w:r>
            <w:r>
              <w:rPr>
                <w:sz w:val="20"/>
                <w:szCs w:val="20"/>
              </w:rPr>
            </w:r>
            <w:r>
              <w:rPr>
                <w:sz w:val="20"/>
                <w:szCs w:val="20"/>
              </w:rPr>
              <w:fldChar w:fldCharType="separate"/>
            </w:r>
            <w:r w:rsidR="00145F42">
              <w:rPr>
                <w:sz w:val="20"/>
                <w:szCs w:val="20"/>
              </w:rPr>
              <w:t>B.3.3.2</w:t>
            </w:r>
            <w:r>
              <w:rPr>
                <w:sz w:val="20"/>
                <w:szCs w:val="20"/>
              </w:rPr>
              <w:fldChar w:fldCharType="end"/>
            </w:r>
          </w:p>
        </w:tc>
      </w:tr>
      <w:tr w:rsidR="00D177E0" w14:paraId="16C7DCA4" w14:textId="77777777">
        <w:tc>
          <w:tcPr>
            <w:tcW w:w="3726" w:type="dxa"/>
            <w:shd w:val="clear" w:color="auto" w:fill="auto"/>
            <w:vAlign w:val="center"/>
          </w:tcPr>
          <w:p w14:paraId="577ECAD1" w14:textId="77777777" w:rsidR="00D177E0" w:rsidRDefault="00D177E0">
            <w:pPr>
              <w:pStyle w:val="Body"/>
              <w:spacing w:after="0"/>
              <w:rPr>
                <w:sz w:val="20"/>
                <w:szCs w:val="20"/>
              </w:rPr>
            </w:pPr>
            <w:r>
              <w:rPr>
                <w:sz w:val="20"/>
                <w:szCs w:val="20"/>
              </w:rPr>
              <w:t>DESTINY-Breast04 FAS (observed)</w:t>
            </w:r>
          </w:p>
        </w:tc>
        <w:tc>
          <w:tcPr>
            <w:tcW w:w="1266" w:type="dxa"/>
            <w:shd w:val="clear" w:color="auto" w:fill="auto"/>
            <w:vAlign w:val="center"/>
          </w:tcPr>
          <w:p w14:paraId="3637A033" w14:textId="77777777" w:rsidR="00D177E0" w:rsidRDefault="00D177E0">
            <w:pPr>
              <w:pStyle w:val="Body"/>
              <w:tabs>
                <w:tab w:val="center" w:pos="1050"/>
              </w:tabs>
              <w:spacing w:after="0"/>
              <w:rPr>
                <w:sz w:val="20"/>
                <w:szCs w:val="20"/>
              </w:rPr>
            </w:pPr>
            <w:r>
              <w:rPr>
                <w:sz w:val="20"/>
                <w:szCs w:val="20"/>
              </w:rPr>
              <w:t>T-DXd</w:t>
            </w:r>
          </w:p>
        </w:tc>
        <w:tc>
          <w:tcPr>
            <w:tcW w:w="1251" w:type="dxa"/>
            <w:vAlign w:val="center"/>
          </w:tcPr>
          <w:p w14:paraId="0F098A10" w14:textId="77777777" w:rsidR="00D177E0" w:rsidRPr="0034770C" w:rsidRDefault="00D177E0">
            <w:pPr>
              <w:pStyle w:val="Body"/>
              <w:tabs>
                <w:tab w:val="center" w:pos="1050"/>
              </w:tabs>
              <w:spacing w:after="0"/>
              <w:rPr>
                <w:sz w:val="20"/>
                <w:szCs w:val="20"/>
              </w:rPr>
            </w:pPr>
            <w:r>
              <w:rPr>
                <w:sz w:val="20"/>
                <w:szCs w:val="20"/>
              </w:rPr>
              <w:t>9.9</w:t>
            </w:r>
          </w:p>
        </w:tc>
        <w:tc>
          <w:tcPr>
            <w:tcW w:w="1251" w:type="dxa"/>
            <w:shd w:val="clear" w:color="auto" w:fill="auto"/>
            <w:vAlign w:val="center"/>
          </w:tcPr>
          <w:p w14:paraId="7C0250DD" w14:textId="2E42FED8" w:rsidR="00D177E0" w:rsidRPr="0034770C" w:rsidRDefault="00D177E0">
            <w:pPr>
              <w:pStyle w:val="Body"/>
              <w:tabs>
                <w:tab w:val="center" w:pos="1050"/>
              </w:tabs>
              <w:spacing w:after="0"/>
              <w:rPr>
                <w:sz w:val="20"/>
                <w:szCs w:val="20"/>
              </w:rPr>
            </w:pPr>
            <w:r>
              <w:rPr>
                <w:sz w:val="20"/>
                <w:szCs w:val="20"/>
              </w:rPr>
              <w:t>23.</w:t>
            </w:r>
            <w:r w:rsidR="008F7DFF">
              <w:rPr>
                <w:sz w:val="20"/>
                <w:szCs w:val="20"/>
              </w:rPr>
              <w:t>4</w:t>
            </w:r>
          </w:p>
        </w:tc>
        <w:tc>
          <w:tcPr>
            <w:tcW w:w="1382" w:type="dxa"/>
            <w:shd w:val="clear" w:color="auto" w:fill="auto"/>
            <w:vAlign w:val="center"/>
          </w:tcPr>
          <w:p w14:paraId="7FE5324E" w14:textId="15385CB9" w:rsidR="00D177E0" w:rsidRDefault="00D177E0">
            <w:pPr>
              <w:pStyle w:val="Body"/>
              <w:spacing w:after="0"/>
              <w:rPr>
                <w:sz w:val="20"/>
                <w:szCs w:val="20"/>
              </w:rPr>
            </w:pPr>
            <w:r>
              <w:rPr>
                <w:sz w:val="20"/>
                <w:szCs w:val="20"/>
              </w:rPr>
              <w:t>Modi 2022</w:t>
            </w:r>
          </w:p>
        </w:tc>
      </w:tr>
    </w:tbl>
    <w:p w14:paraId="0C682E43" w14:textId="77777777" w:rsidR="00D177E0" w:rsidRPr="00C67C0A" w:rsidRDefault="00D177E0" w:rsidP="00D177E0">
      <w:pPr>
        <w:pStyle w:val="Body"/>
        <w:rPr>
          <w:sz w:val="16"/>
          <w:szCs w:val="16"/>
        </w:rPr>
      </w:pPr>
      <w:r w:rsidRPr="00C67C0A">
        <w:rPr>
          <w:sz w:val="16"/>
          <w:szCs w:val="16"/>
        </w:rPr>
        <w:t xml:space="preserve">Abbreviations: </w:t>
      </w:r>
      <w:r>
        <w:rPr>
          <w:sz w:val="16"/>
          <w:szCs w:val="16"/>
        </w:rPr>
        <w:t xml:space="preserve">FAS, full analysis set; </w:t>
      </w:r>
      <w:r w:rsidRPr="00C67C0A">
        <w:rPr>
          <w:sz w:val="16"/>
          <w:szCs w:val="16"/>
        </w:rPr>
        <w:t>OS, overall survival; PFS, progression-free survival; TPC, treatment of physician’s choice</w:t>
      </w:r>
    </w:p>
    <w:p w14:paraId="50C75E12" w14:textId="61EF3718" w:rsidR="00D177E0" w:rsidRDefault="00D177E0" w:rsidP="008552C4">
      <w:pPr>
        <w:pStyle w:val="Body"/>
        <w:rPr>
          <w:lang w:eastAsia="en-GB"/>
        </w:rPr>
      </w:pPr>
      <w:r>
        <w:t>The external validity of the economic analysis was further confirmed by UK clinical and HEOR experts at an advisory board in December 2022.</w:t>
      </w:r>
      <w:r w:rsidRPr="00054570">
        <w:fldChar w:fldCharType="begin"/>
      </w:r>
      <w:r w:rsidR="00CA6345">
        <w:instrText xml:space="preserve"> ADDIN ZOTERO_ITEM CSL_CITATION {"citationID":"Xp3fuOK3","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t xml:space="preserve"> Clinical and HEOR experts (including ex-NICE committee and EAG members) agreed that the model structure is robust and appropriate for decision making. In addition, clinical experts generally considered the modelled clinical inputs and outputs to be clinically plausible.</w:t>
      </w:r>
      <w:r w:rsidRPr="00054570">
        <w:fldChar w:fldCharType="begin"/>
      </w:r>
      <w:r w:rsidR="00CA6345">
        <w:instrText xml:space="preserve"> ADDIN ZOTERO_ITEM CSL_CITATION {"citationID":"9HU8if3k","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t xml:space="preserve"> This provides confidence that the economic model is robust and appropriate for decision-making.</w:t>
      </w:r>
    </w:p>
    <w:p w14:paraId="0B70ACD6" w14:textId="77777777" w:rsidR="00534A32" w:rsidRPr="0077381B" w:rsidRDefault="00534A32" w:rsidP="00534A32">
      <w:pPr>
        <w:pStyle w:val="Heading2"/>
      </w:pPr>
      <w:bookmarkStart w:id="898" w:name="_Toc98924697"/>
      <w:bookmarkStart w:id="899" w:name="_Toc127006637"/>
      <w:bookmarkStart w:id="900" w:name="_Toc129350925"/>
      <w:r w:rsidRPr="0077381B">
        <w:t>Interpretation and conclusions of economic evidence</w:t>
      </w:r>
      <w:bookmarkEnd w:id="898"/>
      <w:bookmarkEnd w:id="899"/>
      <w:bookmarkEnd w:id="900"/>
      <w:r w:rsidRPr="0077381B">
        <w:t xml:space="preserve"> </w:t>
      </w:r>
    </w:p>
    <w:p w14:paraId="75DF06A7" w14:textId="714AB339" w:rsidR="00FD5EC5" w:rsidRDefault="00534A32" w:rsidP="003C648C">
      <w:r w:rsidRPr="00C67C0A">
        <w:t xml:space="preserve">Evidence for this submission comes from the pivotal, </w:t>
      </w:r>
      <w:r w:rsidR="00474982">
        <w:t>P</w:t>
      </w:r>
      <w:r w:rsidR="00474982" w:rsidRPr="00C67C0A">
        <w:t xml:space="preserve">hase </w:t>
      </w:r>
      <w:r w:rsidRPr="00C67C0A">
        <w:t xml:space="preserve">III, multicentre, open-label, randomised, active-controlled DESTINY-Breast04 trial assessing the efficacy and safety of T-DXd vs. TPC in patients with HER2-low u/mBC after treatment with one or two lines of chemotherapy in the </w:t>
      </w:r>
      <w:r w:rsidR="003C340C">
        <w:t xml:space="preserve">(neo)adjuvant </w:t>
      </w:r>
      <w:r w:rsidR="00C304BF" w:rsidRPr="003C648C">
        <w:t xml:space="preserve">(if recurrence occurs within 6 months) </w:t>
      </w:r>
      <w:r w:rsidR="003C340C">
        <w:t>or</w:t>
      </w:r>
      <w:r w:rsidRPr="00C67C0A">
        <w:t xml:space="preserve"> metastatic setting.</w:t>
      </w:r>
      <w:r w:rsidRPr="00C9400D">
        <w:rPr>
          <w:b/>
          <w:bCs/>
        </w:rPr>
        <w:fldChar w:fldCharType="begin"/>
      </w:r>
      <w:r w:rsidR="00CA6345">
        <w:rPr>
          <w:b/>
          <w:bCs/>
        </w:rPr>
        <w:instrText xml:space="preserve"> ADDIN ZOTERO_ITEM CSL_CITATION {"citationID":"VVJFf13X","properties":{"formattedCitation":"\\super 6,7\\nosupersub{}","plainCitation":"6,7","noteIndex":0},"citationItems":[{"id":65944,"uris":["http://zotero.org/groups/4797619/items/WBVSVVF7"],"itemData":{"id":65944,"type":"document","title":"Clinical Study Report for DS8201-A-U303. Data cut-off date: 11 Jan 2022. Data on File.","author":[{"family":"Daiichi Sankyo Inc.","given":""}],"issued":{"date-parts":[["2022"]]}}},{"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C9400D">
        <w:rPr>
          <w:b/>
          <w:bCs/>
        </w:rPr>
        <w:fldChar w:fldCharType="separate"/>
      </w:r>
      <w:r w:rsidR="00FD57F4" w:rsidRPr="00FD57F4">
        <w:rPr>
          <w:rFonts w:cs="Arial"/>
          <w:szCs w:val="24"/>
          <w:vertAlign w:val="superscript"/>
        </w:rPr>
        <w:t>6,7</w:t>
      </w:r>
      <w:r w:rsidRPr="00C9400D">
        <w:rPr>
          <w:b/>
          <w:bCs/>
        </w:rPr>
        <w:fldChar w:fldCharType="end"/>
      </w:r>
      <w:r>
        <w:rPr>
          <w:b/>
          <w:bCs/>
        </w:rPr>
        <w:t xml:space="preserve"> </w:t>
      </w:r>
      <w:r w:rsidRPr="00C67C0A">
        <w:t>UK clinical and HEOR experts confirmed the trial is well designed, robust and provides evidence that is generalisable to the UK.</w:t>
      </w:r>
      <w:r w:rsidRPr="00054570">
        <w:fldChar w:fldCharType="begin"/>
      </w:r>
      <w:r w:rsidR="00CA6345">
        <w:instrText xml:space="preserve"> ADDIN ZOTERO_ITEM CSL_CITATION {"citationID":"HXFAgl4W","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Pr="00054570">
        <w:fldChar w:fldCharType="separate"/>
      </w:r>
      <w:r w:rsidR="00CA6345" w:rsidRPr="00CA6345">
        <w:rPr>
          <w:rFonts w:cs="Arial"/>
          <w:szCs w:val="24"/>
          <w:vertAlign w:val="superscript"/>
        </w:rPr>
        <w:t>121</w:t>
      </w:r>
      <w:r w:rsidRPr="00054570">
        <w:fldChar w:fldCharType="end"/>
      </w:r>
      <w:r w:rsidRPr="00BF1CDA">
        <w:t xml:space="preserve"> </w:t>
      </w:r>
      <w:r w:rsidR="00FD5EC5">
        <w:t>Published UK biomarker data</w:t>
      </w:r>
      <w:r w:rsidR="00FD5EC5">
        <w:fldChar w:fldCharType="begin"/>
      </w:r>
      <w:r w:rsidR="00CA6345">
        <w:instrText xml:space="preserve"> ADDIN ZOTERO_ITEM CSL_CITATION {"citationID":"PCI1JCH8","properties":{"formattedCitation":"\\super 56\\nosupersub{}","plainCitation":"56","noteIndex":0},"citationItems":[{"id":65940,"uris":["http://zotero.org/groups/4797619/items/7UYVWR36"],"itemData":{"id":65940,"type":"article-journal","container-title":"The Journal of Pathology: Clinical Research","DOI":"10.1002/cjp2.173","ISSN":"2056-4538, 2056-4538","issue":"3","journalAbbreviation":"J Pathol Clin Res","language":"en","page":"227-227","source":"DOI.org (Crossref)","title":"Breast cancer biomarkers in clinical testing: analysis of a UK NEQAS ICC &amp; ISH database containing results from 199 300 patients","title-short":"‘Breast cancer biomarkers in clinical testing","volume":"6","author":[{"family":"Dodson","given":"Andrew"},{"family":"Parry","given":"Suzanne"},{"family":"Ibrahim","given":"Merdol"},{"family":"Bartlett","given":"John M. S."},{"family":"Pinder","given":"Sarah E."},{"family":"Dowsett","given":"Mitch"},{"family":"Miller","given":"Keith"}],"issued":{"date-parts":[["2020",7]]}}}],"schema":"https://github.com/citation-style-language/schema/raw/master/csl-citation.json"} </w:instrText>
      </w:r>
      <w:r w:rsidR="00FD5EC5">
        <w:fldChar w:fldCharType="separate"/>
      </w:r>
      <w:r w:rsidR="00FD57F4" w:rsidRPr="00FD57F4">
        <w:rPr>
          <w:rFonts w:cs="Arial"/>
          <w:szCs w:val="24"/>
          <w:vertAlign w:val="superscript"/>
        </w:rPr>
        <w:t>56</w:t>
      </w:r>
      <w:r w:rsidR="00FD5EC5">
        <w:fldChar w:fldCharType="end"/>
      </w:r>
      <w:r w:rsidR="00FD5EC5">
        <w:t xml:space="preserve"> and UK clinical expert insights confirm that the distribution of HR-positive and HR-negative patients in DESTINY-Breast04 is aligned to UK clinical practice</w:t>
      </w:r>
      <w:r w:rsidR="00077084">
        <w:t xml:space="preserve"> </w:t>
      </w:r>
      <w:r w:rsidR="009D355A">
        <w:t>supporting</w:t>
      </w:r>
      <w:r w:rsidR="00077084">
        <w:t xml:space="preserve"> the </w:t>
      </w:r>
      <w:r w:rsidR="0024578E">
        <w:t>appropriateness</w:t>
      </w:r>
      <w:r w:rsidR="006169E1">
        <w:t xml:space="preserve"> of the FAS</w:t>
      </w:r>
      <w:r w:rsidR="00FD5EC5">
        <w:t>.</w:t>
      </w:r>
      <w:r w:rsidR="003E7E8B" w:rsidRPr="003C648C">
        <w:rPr>
          <w:rFonts w:cs="Arial"/>
          <w:vertAlign w:val="superscript"/>
        </w:rPr>
        <w:t>120</w:t>
      </w:r>
      <w:r w:rsidR="00FD5EC5" w:rsidRPr="00BD22F5">
        <w:fldChar w:fldCharType="begin"/>
      </w:r>
      <w:r w:rsidR="00CA6345">
        <w:instrText xml:space="preserve"> ADDIN ZOTERO_ITEM CSL_CITATION {"citationID":"J04vbcIi","properties":{"formattedCitation":"\\super 119\\nosupersub{}","plainCitation":"119","dontUpdate":true,"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FD5EC5" w:rsidRPr="00BD22F5">
        <w:fldChar w:fldCharType="separate"/>
      </w:r>
      <w:r w:rsidR="00FD5EC5" w:rsidRPr="00BD22F5">
        <w:fldChar w:fldCharType="end"/>
      </w:r>
      <w:r w:rsidR="00FD5EC5" w:rsidRPr="000B5E90">
        <w:t xml:space="preserve"> </w:t>
      </w:r>
      <w:r w:rsidR="00FD5EC5">
        <w:t>Clinical and HEOR experts agreed that, for decision-making, TPC is the relevant comparator in this appraisal</w:t>
      </w:r>
      <w:r w:rsidR="00FD5EC5" w:rsidDel="00B90ACF">
        <w:t xml:space="preserve"> </w:t>
      </w:r>
      <w:r w:rsidR="00921835">
        <w:t>as it</w:t>
      </w:r>
      <w:r w:rsidR="00FD5EC5" w:rsidDel="00B90ACF">
        <w:t xml:space="preserve"> </w:t>
      </w:r>
      <w:r w:rsidR="003A319F" w:rsidRPr="00C67C0A">
        <w:t>reflects how patients are currently treated in this setting</w:t>
      </w:r>
      <w:r w:rsidR="00FD5EC5" w:rsidDel="00B90ACF">
        <w:t xml:space="preserve"> and that </w:t>
      </w:r>
      <w:r w:rsidR="00FD5EC5">
        <w:t xml:space="preserve">the </w:t>
      </w:r>
      <w:r w:rsidR="00FD5EC5" w:rsidRPr="00054570">
        <w:t>comparators listed in the NICE final scope</w:t>
      </w:r>
      <w:r w:rsidR="000E0572" w:rsidRPr="00E9364A">
        <w:fldChar w:fldCharType="begin"/>
      </w:r>
      <w:r w:rsidR="00CA6345">
        <w:instrText xml:space="preserve"> ADDIN ZOTERO_ITEM CSL_CITATION {"citationID":"ZNTrIce9","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000E0572" w:rsidRPr="00E9364A">
        <w:fldChar w:fldCharType="separate"/>
      </w:r>
      <w:r w:rsidR="00FD57F4" w:rsidRPr="00FD57F4">
        <w:rPr>
          <w:rFonts w:cs="Arial"/>
          <w:szCs w:val="24"/>
          <w:vertAlign w:val="superscript"/>
        </w:rPr>
        <w:t>1</w:t>
      </w:r>
      <w:r w:rsidR="000E0572" w:rsidRPr="00E9364A">
        <w:fldChar w:fldCharType="end"/>
      </w:r>
      <w:r w:rsidR="00FD5EC5">
        <w:t xml:space="preserve"> </w:t>
      </w:r>
      <w:r w:rsidR="00FD5EC5" w:rsidRPr="00054570">
        <w:t>are well represented in the TPC arm of DESTINY-Breast04</w:t>
      </w:r>
      <w:r w:rsidR="00FD5EC5">
        <w:t>.</w:t>
      </w:r>
      <w:r w:rsidR="00FD5EC5" w:rsidRPr="00054570">
        <w:fldChar w:fldCharType="begin"/>
      </w:r>
      <w:r w:rsidR="00CA6345">
        <w:instrText xml:space="preserve"> ADDIN ZOTERO_ITEM CSL_CITATION {"citationID":"br6l7ruQ","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FD5EC5" w:rsidRPr="00054570">
        <w:fldChar w:fldCharType="separate"/>
      </w:r>
      <w:r w:rsidR="00CA6345" w:rsidRPr="00CA6345">
        <w:rPr>
          <w:rFonts w:cs="Arial"/>
          <w:szCs w:val="24"/>
          <w:vertAlign w:val="superscript"/>
        </w:rPr>
        <w:t>121</w:t>
      </w:r>
      <w:r w:rsidR="00FD5EC5" w:rsidRPr="00054570">
        <w:fldChar w:fldCharType="end"/>
      </w:r>
      <w:r w:rsidR="006A48F0">
        <w:t xml:space="preserve"> As such, Daiichi Sankyo consider evidence from </w:t>
      </w:r>
      <w:r w:rsidR="006A48F0" w:rsidRPr="00054570">
        <w:t>DESTINY-Breast04</w:t>
      </w:r>
      <w:r w:rsidR="006A48F0">
        <w:t xml:space="preserve"> </w:t>
      </w:r>
      <w:r w:rsidR="0066297D">
        <w:t>in the FAS population to</w:t>
      </w:r>
      <w:r w:rsidR="006A48F0">
        <w:t xml:space="preserve"> be highly relevant to the decision problem.</w:t>
      </w:r>
    </w:p>
    <w:p w14:paraId="167AA0ED" w14:textId="670C8C13" w:rsidR="004C7766" w:rsidRPr="00C67C0A" w:rsidRDefault="00E665CF" w:rsidP="00534A32">
      <w:pPr>
        <w:pStyle w:val="NICEnormal"/>
      </w:pPr>
      <w:r w:rsidRPr="00054570">
        <w:lastRenderedPageBreak/>
        <w:t>DESTINY-Breast04 is the first ever head-to-head Phase III trial to show a significant benefit of HER2-targeted treatment in HER2-low u/mBC</w:t>
      </w:r>
      <w:r>
        <w:t xml:space="preserve"> after </w:t>
      </w:r>
      <w:r w:rsidRPr="00054570">
        <w:t>one or two lines of chemotherapy in the recurrent or metastatic setting</w:t>
      </w:r>
      <w:r>
        <w:t xml:space="preserve"> compared with non-targeted chemotherapy</w:t>
      </w:r>
      <w:r w:rsidRPr="00054570">
        <w:t>.</w:t>
      </w:r>
      <w:r w:rsidRPr="00054570">
        <w:fldChar w:fldCharType="begin"/>
      </w:r>
      <w:r w:rsidR="00CA6345">
        <w:instrText xml:space="preserve"> ADDIN ZOTERO_ITEM CSL_CITATION {"citationID":"Hk5sTn5a","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054570">
        <w:fldChar w:fldCharType="separate"/>
      </w:r>
      <w:r w:rsidR="00FD57F4" w:rsidRPr="00FD57F4">
        <w:rPr>
          <w:rFonts w:cs="Arial"/>
          <w:szCs w:val="24"/>
          <w:vertAlign w:val="superscript"/>
        </w:rPr>
        <w:t>6</w:t>
      </w:r>
      <w:r w:rsidRPr="00054570">
        <w:fldChar w:fldCharType="end"/>
      </w:r>
      <w:r w:rsidRPr="00054570">
        <w:t xml:space="preserve"> </w:t>
      </w:r>
      <w:r w:rsidR="0061510C">
        <w:t xml:space="preserve">In </w:t>
      </w:r>
      <w:r w:rsidR="0061510C" w:rsidRPr="00054570">
        <w:t>DESTINY-Breast04, T</w:t>
      </w:r>
      <w:r w:rsidR="0061510C" w:rsidRPr="00054570">
        <w:noBreakHyphen/>
        <w:t>DXd demonstrated statistically significant superiority compared with TPC for the primary endpoint of PFS by BICR in the HR</w:t>
      </w:r>
      <w:r w:rsidR="0061510C">
        <w:t>-positive</w:t>
      </w:r>
      <w:r w:rsidR="0061510C" w:rsidRPr="00054570">
        <w:t xml:space="preserve"> cohort (median PFS: 10.1 vs 5.4 months; HR: 0.51; p&lt;0.001).</w:t>
      </w:r>
      <w:r w:rsidR="0061510C">
        <w:fldChar w:fldCharType="begin"/>
      </w:r>
      <w:r w:rsidR="00CA6345">
        <w:instrText xml:space="preserve"> ADDIN ZOTERO_ITEM CSL_CITATION {"citationID":"2fxs3Ro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61510C">
        <w:fldChar w:fldCharType="separate"/>
      </w:r>
      <w:r w:rsidR="00FD57F4" w:rsidRPr="00FD57F4">
        <w:rPr>
          <w:rFonts w:cs="Arial"/>
          <w:szCs w:val="24"/>
          <w:vertAlign w:val="superscript"/>
        </w:rPr>
        <w:t>6</w:t>
      </w:r>
      <w:r w:rsidR="0061510C">
        <w:fldChar w:fldCharType="end"/>
      </w:r>
      <w:r w:rsidR="0061510C" w:rsidRPr="00054570">
        <w:t xml:space="preserve"> T</w:t>
      </w:r>
      <w:r w:rsidR="0061510C" w:rsidRPr="00054570">
        <w:noBreakHyphen/>
        <w:t xml:space="preserve">DXd was also associated with statistically significant improvements over TPC </w:t>
      </w:r>
      <w:r w:rsidR="0061510C">
        <w:t>for all</w:t>
      </w:r>
      <w:r w:rsidR="0061510C" w:rsidRPr="00054570">
        <w:t xml:space="preserve"> secondary efficacy endpoints</w:t>
      </w:r>
      <w:r w:rsidR="0061510C">
        <w:t xml:space="preserve">: </w:t>
      </w:r>
      <w:r w:rsidR="0061510C" w:rsidRPr="00054570">
        <w:t>PFS by BICR in the FAS (</w:t>
      </w:r>
      <w:r w:rsidR="0061510C">
        <w:t>median PFS: 9.9 months vs. 5.1 months; HR: 0.50; p&lt;0.001)</w:t>
      </w:r>
      <w:r w:rsidR="0061510C" w:rsidRPr="00054570">
        <w:t>, OS in the HR</w:t>
      </w:r>
      <w:r w:rsidR="0061510C">
        <w:t>-positive</w:t>
      </w:r>
      <w:r w:rsidR="0061510C" w:rsidRPr="00054570">
        <w:t xml:space="preserve"> cohort </w:t>
      </w:r>
      <w:r w:rsidR="0061510C">
        <w:t>(median OS: 23.9 months vs. 17.5 months; HR: 0.64; p=0.003)</w:t>
      </w:r>
      <w:r w:rsidR="00AD40EC">
        <w:t>,</w:t>
      </w:r>
      <w:r w:rsidR="0061510C">
        <w:t xml:space="preserve"> </w:t>
      </w:r>
      <w:r w:rsidR="0061510C" w:rsidRPr="00054570">
        <w:t xml:space="preserve">and OS in the FAS </w:t>
      </w:r>
      <w:r w:rsidR="0061510C">
        <w:t>(median OS: 23.4 months vs.16.8 months; HR: 0.64; p=0.001).</w:t>
      </w:r>
      <w:r w:rsidR="0061510C">
        <w:fldChar w:fldCharType="begin"/>
      </w:r>
      <w:r w:rsidR="00CA6345">
        <w:instrText xml:space="preserve"> ADDIN ZOTERO_ITEM CSL_CITATION {"citationID":"wKxlSRn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61510C">
        <w:fldChar w:fldCharType="separate"/>
      </w:r>
      <w:r w:rsidR="00FD57F4" w:rsidRPr="00FD57F4">
        <w:rPr>
          <w:rFonts w:cs="Arial"/>
          <w:szCs w:val="24"/>
          <w:vertAlign w:val="superscript"/>
        </w:rPr>
        <w:t>6</w:t>
      </w:r>
      <w:r w:rsidR="0061510C">
        <w:fldChar w:fldCharType="end"/>
      </w:r>
      <w:r w:rsidR="00BC7B4E">
        <w:t xml:space="preserve"> The e</w:t>
      </w:r>
      <w:r w:rsidR="00534A32">
        <w:t xml:space="preserve">fficacy of T-DXd was confirmed through multiple clinically meaningful endpoints, including all those listed </w:t>
      </w:r>
      <w:r w:rsidR="00534A32" w:rsidRPr="00054570">
        <w:t>in the final scope</w:t>
      </w:r>
      <w:r w:rsidR="00534A32">
        <w:t>,</w:t>
      </w:r>
      <w:r w:rsidR="000E0572" w:rsidRPr="00E9364A">
        <w:fldChar w:fldCharType="begin"/>
      </w:r>
      <w:r w:rsidR="00CA6345">
        <w:instrText xml:space="preserve"> ADDIN ZOTERO_ITEM CSL_CITATION {"citationID":"k3n4czZH","properties":{"formattedCitation":"\\super 1\\nosupersub{}","plainCitation":"1","noteIndex":0},"citationItems":[{"id":66383,"uris":["http://zotero.org/groups/4797619/items/Y75R2AJY"],"itemData":{"id":66383,"type":"webpage","language":"eng","note":"publisher: NICE","title":"Final Scope. Trastuzumab deruxtecan for treating HER2-low unresectable or metastatic breast cancer after chemotherapy","URL":"https://www.nice.org.uk/guidance/gid-ta10813/documents/final-scope","author":[{"family":"NICE","given":""}],"accessed":{"date-parts":[["2022",11,29]]},"issued":{"date-parts":[["2023",1,6]]}}}],"schema":"https://github.com/citation-style-language/schema/raw/master/csl-citation.json"} </w:instrText>
      </w:r>
      <w:r w:rsidR="000E0572" w:rsidRPr="00E9364A">
        <w:fldChar w:fldCharType="separate"/>
      </w:r>
      <w:r w:rsidR="00FD57F4" w:rsidRPr="00FD57F4">
        <w:rPr>
          <w:rFonts w:cs="Arial"/>
          <w:szCs w:val="24"/>
          <w:vertAlign w:val="superscript"/>
        </w:rPr>
        <w:t>1</w:t>
      </w:r>
      <w:r w:rsidR="000E0572" w:rsidRPr="00E9364A">
        <w:fldChar w:fldCharType="end"/>
      </w:r>
      <w:r w:rsidR="00534A32">
        <w:t xml:space="preserve"> </w:t>
      </w:r>
      <w:r w:rsidR="00534A32" w:rsidRPr="00054570">
        <w:t>cover</w:t>
      </w:r>
      <w:r w:rsidR="00534A32">
        <w:t>ing</w:t>
      </w:r>
      <w:r w:rsidR="00534A32" w:rsidRPr="00054570">
        <w:t xml:space="preserve"> the most important outcomes in oncology.</w:t>
      </w:r>
      <w:r w:rsidR="000E0572">
        <w:fldChar w:fldCharType="begin"/>
      </w:r>
      <w:r w:rsidR="00CA6345">
        <w:instrText xml:space="preserve"> ADDIN ZOTERO_ITEM CSL_CITATION {"citationID":"bZJWywf3","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E0572">
        <w:fldChar w:fldCharType="separate"/>
      </w:r>
      <w:r w:rsidR="00FD57F4" w:rsidRPr="00FD57F4">
        <w:rPr>
          <w:rFonts w:cs="Arial"/>
          <w:szCs w:val="24"/>
          <w:vertAlign w:val="superscript"/>
        </w:rPr>
        <w:t>6</w:t>
      </w:r>
      <w:r w:rsidR="000E0572">
        <w:fldChar w:fldCharType="end"/>
      </w:r>
    </w:p>
    <w:p w14:paraId="38A05091" w14:textId="23256D0D" w:rsidR="00534A32" w:rsidRPr="00B7029B" w:rsidRDefault="00534A32" w:rsidP="006F08DC">
      <w:pPr>
        <w:pStyle w:val="NICEnormal"/>
      </w:pPr>
      <w:r w:rsidRPr="00C67C0A">
        <w:t xml:space="preserve">The economic analysis has been conducted in the FAS </w:t>
      </w:r>
      <w:r>
        <w:t xml:space="preserve">population </w:t>
      </w:r>
      <w:r w:rsidRPr="00C67C0A">
        <w:t>to reflect the</w:t>
      </w:r>
      <w:r w:rsidR="00100032">
        <w:t xml:space="preserve"> anticipated</w:t>
      </w:r>
      <w:r w:rsidRPr="00C67C0A">
        <w:t xml:space="preserve"> </w:t>
      </w:r>
      <w:r w:rsidR="00D54778">
        <w:t>licensed population</w:t>
      </w:r>
      <w:r w:rsidRPr="00C67C0A">
        <w:t xml:space="preserve">. </w:t>
      </w:r>
      <w:r w:rsidRPr="00B7029B">
        <w:t xml:space="preserve">The analysis is </w:t>
      </w:r>
      <w:r>
        <w:t>performed within</w:t>
      </w:r>
      <w:r w:rsidRPr="00B7029B">
        <w:t xml:space="preserve"> a </w:t>
      </w:r>
      <w:r w:rsidRPr="00550FA1">
        <w:rPr>
          <w:i/>
          <w:iCs/>
        </w:rPr>
        <w:t>de novo</w:t>
      </w:r>
      <w:r w:rsidRPr="00B7029B">
        <w:t xml:space="preserve"> economic model with a structure designed to reflect </w:t>
      </w:r>
      <w:r>
        <w:t xml:space="preserve">the natural history </w:t>
      </w:r>
      <w:r w:rsidRPr="00C67C0A">
        <w:t>of HER2-low u/mBC</w:t>
      </w:r>
      <w:r w:rsidRPr="00B7029B">
        <w:t xml:space="preserve">. The model structure is consistent with prior breast cancer appraisals and </w:t>
      </w:r>
      <w:r>
        <w:t>brings</w:t>
      </w:r>
      <w:r w:rsidRPr="00B7029B">
        <w:t xml:space="preserve"> together the most relevant clinical efficacy and safety data. </w:t>
      </w:r>
    </w:p>
    <w:p w14:paraId="6F751D41" w14:textId="44AF3964" w:rsidR="00C46871" w:rsidRPr="00C46871" w:rsidRDefault="00534A32" w:rsidP="006F08DC">
      <w:pPr>
        <w:pStyle w:val="NICEnormal"/>
        <w:rPr>
          <w:color w:val="000000" w:themeColor="text1"/>
        </w:rPr>
      </w:pPr>
      <w:r w:rsidRPr="00C46871">
        <w:rPr>
          <w:color w:val="000000" w:themeColor="text1"/>
        </w:rPr>
        <w:t>In line with the NICE manual,</w:t>
      </w:r>
      <w:r w:rsidRPr="00C46871">
        <w:rPr>
          <w:color w:val="000000" w:themeColor="text1"/>
        </w:rPr>
        <w:fldChar w:fldCharType="begin"/>
      </w:r>
      <w:r w:rsidR="00CA6345" w:rsidRPr="00C46871">
        <w:rPr>
          <w:color w:val="000000" w:themeColor="text1"/>
        </w:rPr>
        <w:instrText xml:space="preserve"> ADDIN ZOTERO_ITEM CSL_CITATION {"citationID":"gqPznERn","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rsidRPr="00C46871">
        <w:rPr>
          <w:color w:val="000000" w:themeColor="text1"/>
        </w:rPr>
        <w:fldChar w:fldCharType="separate"/>
      </w:r>
      <w:r w:rsidR="00FD57F4" w:rsidRPr="00C46871">
        <w:rPr>
          <w:rFonts w:cs="Arial"/>
          <w:color w:val="000000" w:themeColor="text1"/>
          <w:szCs w:val="24"/>
          <w:vertAlign w:val="superscript"/>
        </w:rPr>
        <w:t>2</w:t>
      </w:r>
      <w:r w:rsidRPr="00C46871">
        <w:rPr>
          <w:color w:val="000000" w:themeColor="text1"/>
        </w:rPr>
        <w:fldChar w:fldCharType="end"/>
      </w:r>
      <w:r w:rsidRPr="00C46871">
        <w:rPr>
          <w:color w:val="000000" w:themeColor="text1"/>
        </w:rPr>
        <w:t xml:space="preserve"> the severity of the </w:t>
      </w:r>
      <w:r w:rsidRPr="00C46871">
        <w:rPr>
          <w:rFonts w:cs="Arial"/>
          <w:color w:val="000000" w:themeColor="text1"/>
        </w:rPr>
        <w:t xml:space="preserve">condition was assessed by calculating the absolute and proportional QALY shortfall associated with </w:t>
      </w:r>
      <w:r w:rsidR="00A06B32" w:rsidRPr="00C46871">
        <w:rPr>
          <w:rFonts w:cs="Arial"/>
          <w:color w:val="000000" w:themeColor="text1"/>
        </w:rPr>
        <w:t xml:space="preserve">standard of care </w:t>
      </w:r>
      <w:r w:rsidRPr="00C46871">
        <w:rPr>
          <w:rFonts w:cs="Arial"/>
          <w:color w:val="000000" w:themeColor="text1"/>
        </w:rPr>
        <w:t>in HER2-low u/mBC</w:t>
      </w:r>
      <w:r w:rsidRPr="00C46871" w:rsidDel="006D4D00">
        <w:rPr>
          <w:rFonts w:cs="Arial"/>
          <w:color w:val="000000" w:themeColor="text1"/>
        </w:rPr>
        <w:t xml:space="preserve"> </w:t>
      </w:r>
      <w:r w:rsidR="00F15BA4" w:rsidRPr="00C46871">
        <w:rPr>
          <w:rFonts w:cs="Arial"/>
          <w:color w:val="000000" w:themeColor="text1"/>
        </w:rPr>
        <w:t xml:space="preserve">compared with </w:t>
      </w:r>
      <w:r w:rsidRPr="00C46871">
        <w:rPr>
          <w:rFonts w:cs="Arial"/>
          <w:color w:val="000000" w:themeColor="text1"/>
        </w:rPr>
        <w:t>the general population. Daiichi Sankyo acknowledge that</w:t>
      </w:r>
      <w:r w:rsidR="00511FFB" w:rsidRPr="00C46871">
        <w:rPr>
          <w:rFonts w:cs="Arial"/>
          <w:color w:val="000000" w:themeColor="text1"/>
        </w:rPr>
        <w:t xml:space="preserve"> using the </w:t>
      </w:r>
      <w:r w:rsidR="00292E4B" w:rsidRPr="00C46871">
        <w:rPr>
          <w:rFonts w:cs="Arial"/>
          <w:color w:val="000000" w:themeColor="text1"/>
        </w:rPr>
        <w:t xml:space="preserve">current </w:t>
      </w:r>
      <w:r w:rsidR="00511FFB" w:rsidRPr="00C46871">
        <w:rPr>
          <w:rFonts w:cs="Arial"/>
          <w:color w:val="000000" w:themeColor="text1"/>
        </w:rPr>
        <w:t xml:space="preserve">NICE criteria, based on the QALY shortfall calculations outlined in </w:t>
      </w:r>
      <w:r w:rsidR="00511FFB" w:rsidRPr="00C46871">
        <w:rPr>
          <w:rFonts w:cs="Arial"/>
          <w:b/>
          <w:color w:val="000000" w:themeColor="text1"/>
        </w:rPr>
        <w:t xml:space="preserve">Section </w:t>
      </w:r>
      <w:r w:rsidR="00C01871" w:rsidRPr="00C46871">
        <w:rPr>
          <w:rFonts w:cs="Arial"/>
          <w:b/>
          <w:color w:val="000000" w:themeColor="text1"/>
        </w:rPr>
        <w:fldChar w:fldCharType="begin"/>
      </w:r>
      <w:r w:rsidR="00C01871" w:rsidRPr="00C46871">
        <w:rPr>
          <w:rFonts w:cs="Arial"/>
          <w:b/>
          <w:color w:val="000000" w:themeColor="text1"/>
        </w:rPr>
        <w:instrText xml:space="preserve"> REF _Ref129302419 \n \h  \* MERGEFORMAT </w:instrText>
      </w:r>
      <w:r w:rsidR="00C01871" w:rsidRPr="00C46871">
        <w:rPr>
          <w:rFonts w:cs="Arial"/>
          <w:b/>
          <w:color w:val="000000" w:themeColor="text1"/>
        </w:rPr>
      </w:r>
      <w:r w:rsidR="00C01871" w:rsidRPr="00C46871">
        <w:rPr>
          <w:rFonts w:cs="Arial"/>
          <w:b/>
          <w:color w:val="000000" w:themeColor="text1"/>
        </w:rPr>
        <w:fldChar w:fldCharType="separate"/>
      </w:r>
      <w:r w:rsidR="00145F42">
        <w:rPr>
          <w:rFonts w:cs="Arial"/>
          <w:b/>
          <w:color w:val="000000" w:themeColor="text1"/>
        </w:rPr>
        <w:t>B.3.6</w:t>
      </w:r>
      <w:r w:rsidR="00C01871" w:rsidRPr="00C46871">
        <w:rPr>
          <w:rFonts w:cs="Arial"/>
          <w:b/>
          <w:color w:val="000000" w:themeColor="text1"/>
        </w:rPr>
        <w:fldChar w:fldCharType="end"/>
      </w:r>
      <w:r w:rsidR="00A544A5" w:rsidRPr="00C46871">
        <w:rPr>
          <w:rFonts w:cs="Arial"/>
          <w:color w:val="000000" w:themeColor="text1"/>
        </w:rPr>
        <w:t>,</w:t>
      </w:r>
      <w:r w:rsidRPr="00C46871">
        <w:rPr>
          <w:rFonts w:cs="Arial"/>
          <w:color w:val="000000" w:themeColor="text1"/>
        </w:rPr>
        <w:t xml:space="preserve"> a QALY weighting of 1.2</w:t>
      </w:r>
      <w:r w:rsidR="00B82DC4" w:rsidRPr="00C46871">
        <w:rPr>
          <w:rFonts w:cs="Arial"/>
          <w:color w:val="000000" w:themeColor="text1"/>
        </w:rPr>
        <w:t>x</w:t>
      </w:r>
      <w:r w:rsidRPr="00C46871">
        <w:rPr>
          <w:rFonts w:cs="Arial"/>
          <w:color w:val="000000" w:themeColor="text1"/>
        </w:rPr>
        <w:t xml:space="preserve"> is </w:t>
      </w:r>
      <w:r w:rsidR="005220CE" w:rsidRPr="00C46871">
        <w:rPr>
          <w:rFonts w:cs="Arial"/>
          <w:color w:val="000000" w:themeColor="text1"/>
        </w:rPr>
        <w:t>met</w:t>
      </w:r>
      <w:r w:rsidR="00F177DD" w:rsidRPr="00C46871">
        <w:rPr>
          <w:rFonts w:cs="Arial"/>
          <w:color w:val="000000" w:themeColor="text1"/>
        </w:rPr>
        <w:t xml:space="preserve">. </w:t>
      </w:r>
      <w:r w:rsidR="00E528D1" w:rsidRPr="00C46871">
        <w:rPr>
          <w:rFonts w:cs="Arial"/>
          <w:color w:val="000000" w:themeColor="text1"/>
        </w:rPr>
        <w:t xml:space="preserve">That said, </w:t>
      </w:r>
      <w:r w:rsidR="00453CEA" w:rsidRPr="00C46871">
        <w:rPr>
          <w:rFonts w:cs="Arial"/>
          <w:color w:val="000000" w:themeColor="text1"/>
        </w:rPr>
        <w:t>it should be</w:t>
      </w:r>
      <w:r w:rsidRPr="00C46871">
        <w:rPr>
          <w:rFonts w:cs="Arial"/>
          <w:color w:val="000000" w:themeColor="text1"/>
        </w:rPr>
        <w:t xml:space="preserve"> highlight</w:t>
      </w:r>
      <w:r w:rsidR="00453CEA" w:rsidRPr="00C46871">
        <w:rPr>
          <w:rFonts w:cs="Arial"/>
          <w:color w:val="000000" w:themeColor="text1"/>
        </w:rPr>
        <w:t>ed</w:t>
      </w:r>
      <w:r w:rsidRPr="00C46871">
        <w:rPr>
          <w:rFonts w:cs="Arial"/>
          <w:color w:val="000000" w:themeColor="text1"/>
        </w:rPr>
        <w:t xml:space="preserve"> that T-DXd</w:t>
      </w:r>
      <w:r w:rsidR="00E528D1" w:rsidRPr="00C46871">
        <w:rPr>
          <w:rFonts w:cs="Arial"/>
          <w:color w:val="000000" w:themeColor="text1"/>
        </w:rPr>
        <w:t xml:space="preserve"> </w:t>
      </w:r>
      <w:r w:rsidRPr="00C46871">
        <w:rPr>
          <w:rFonts w:cs="Arial"/>
          <w:color w:val="000000" w:themeColor="text1"/>
        </w:rPr>
        <w:t xml:space="preserve">would </w:t>
      </w:r>
      <w:r w:rsidR="00E528D1" w:rsidRPr="00C46871">
        <w:rPr>
          <w:rFonts w:cs="Arial"/>
          <w:color w:val="000000" w:themeColor="text1"/>
        </w:rPr>
        <w:t>have robustly met</w:t>
      </w:r>
      <w:r w:rsidRPr="00C46871">
        <w:rPr>
          <w:rFonts w:cs="Arial"/>
          <w:color w:val="000000" w:themeColor="text1"/>
        </w:rPr>
        <w:t xml:space="preserve"> the previous </w:t>
      </w:r>
      <w:r w:rsidR="00E62224" w:rsidRPr="00C46871">
        <w:rPr>
          <w:rFonts w:cs="Arial"/>
          <w:color w:val="000000" w:themeColor="text1"/>
        </w:rPr>
        <w:t xml:space="preserve">NICE </w:t>
      </w:r>
      <w:r w:rsidRPr="00C46871">
        <w:rPr>
          <w:rFonts w:cs="Arial"/>
          <w:color w:val="000000" w:themeColor="text1"/>
        </w:rPr>
        <w:t>EOL criteria in this indication and</w:t>
      </w:r>
      <w:r w:rsidRPr="00C46871">
        <w:rPr>
          <w:color w:val="000000" w:themeColor="text1"/>
        </w:rPr>
        <w:t xml:space="preserve"> would therefore have been appraised </w:t>
      </w:r>
      <w:r w:rsidR="0069711E" w:rsidRPr="00C46871">
        <w:rPr>
          <w:color w:val="000000" w:themeColor="text1"/>
        </w:rPr>
        <w:t xml:space="preserve">at </w:t>
      </w:r>
      <w:r w:rsidRPr="00C46871">
        <w:rPr>
          <w:color w:val="000000" w:themeColor="text1"/>
        </w:rPr>
        <w:t>a £50,000 per QALY gained ICER threshold</w:t>
      </w:r>
      <w:r w:rsidR="00936A1C" w:rsidRPr="00C46871">
        <w:rPr>
          <w:color w:val="000000" w:themeColor="text1"/>
        </w:rPr>
        <w:t xml:space="preserve"> and</w:t>
      </w:r>
      <w:r w:rsidR="00553C67" w:rsidRPr="00C46871">
        <w:rPr>
          <w:rFonts w:cs="Arial"/>
          <w:color w:val="000000" w:themeColor="text1"/>
        </w:rPr>
        <w:t xml:space="preserve"> </w:t>
      </w:r>
      <w:r w:rsidR="00453CEA" w:rsidRPr="00C46871">
        <w:rPr>
          <w:rFonts w:cs="Arial"/>
          <w:color w:val="000000" w:themeColor="text1"/>
        </w:rPr>
        <w:t>thus</w:t>
      </w:r>
      <w:r w:rsidR="00553C67" w:rsidRPr="00C46871">
        <w:rPr>
          <w:rFonts w:cs="Arial"/>
          <w:color w:val="000000" w:themeColor="text1"/>
        </w:rPr>
        <w:t xml:space="preserve"> </w:t>
      </w:r>
      <w:r w:rsidR="00553C67" w:rsidRPr="00C46871">
        <w:rPr>
          <w:color w:val="000000" w:themeColor="text1"/>
        </w:rPr>
        <w:t>t</w:t>
      </w:r>
      <w:r w:rsidRPr="00C46871">
        <w:rPr>
          <w:color w:val="000000" w:themeColor="text1"/>
        </w:rPr>
        <w:t xml:space="preserve">he </w:t>
      </w:r>
      <w:r w:rsidR="00E528D1" w:rsidRPr="00C46871">
        <w:rPr>
          <w:color w:val="000000" w:themeColor="text1"/>
        </w:rPr>
        <w:t xml:space="preserve">current </w:t>
      </w:r>
      <w:r w:rsidR="006B0B44" w:rsidRPr="00C46871">
        <w:rPr>
          <w:color w:val="000000" w:themeColor="text1"/>
        </w:rPr>
        <w:t>QALY shortfall</w:t>
      </w:r>
      <w:r w:rsidRPr="00C46871">
        <w:rPr>
          <w:color w:val="000000" w:themeColor="text1"/>
        </w:rPr>
        <w:t xml:space="preserve"> </w:t>
      </w:r>
      <w:r w:rsidR="001C4C59" w:rsidRPr="00C46871">
        <w:rPr>
          <w:color w:val="000000" w:themeColor="text1"/>
        </w:rPr>
        <w:t>methodology</w:t>
      </w:r>
      <w:r w:rsidR="00E528D1" w:rsidRPr="00C46871">
        <w:rPr>
          <w:color w:val="000000" w:themeColor="text1"/>
        </w:rPr>
        <w:t xml:space="preserve"> and cut-off threhsolds</w:t>
      </w:r>
      <w:r w:rsidR="001C4C59" w:rsidRPr="00C46871">
        <w:rPr>
          <w:color w:val="000000" w:themeColor="text1"/>
        </w:rPr>
        <w:t xml:space="preserve"> </w:t>
      </w:r>
      <w:r w:rsidRPr="00C46871">
        <w:rPr>
          <w:color w:val="000000" w:themeColor="text1"/>
        </w:rPr>
        <w:t xml:space="preserve">fails to </w:t>
      </w:r>
      <w:r w:rsidR="00AD4B01" w:rsidRPr="00C46871">
        <w:rPr>
          <w:color w:val="000000" w:themeColor="text1"/>
        </w:rPr>
        <w:t xml:space="preserve">adequately </w:t>
      </w:r>
      <w:r w:rsidRPr="00C46871">
        <w:rPr>
          <w:color w:val="000000" w:themeColor="text1"/>
        </w:rPr>
        <w:t>capture</w:t>
      </w:r>
      <w:r w:rsidR="00AD4B01" w:rsidRPr="00C46871">
        <w:rPr>
          <w:color w:val="000000" w:themeColor="text1"/>
        </w:rPr>
        <w:t xml:space="preserve"> the </w:t>
      </w:r>
      <w:r w:rsidR="00204DE1" w:rsidRPr="00C46871">
        <w:rPr>
          <w:color w:val="000000" w:themeColor="text1"/>
        </w:rPr>
        <w:t xml:space="preserve">extent of </w:t>
      </w:r>
      <w:r w:rsidR="0081464C" w:rsidRPr="00C46871">
        <w:rPr>
          <w:color w:val="000000" w:themeColor="text1"/>
        </w:rPr>
        <w:t xml:space="preserve">disease </w:t>
      </w:r>
      <w:r w:rsidR="00AD4B01" w:rsidRPr="00C46871">
        <w:rPr>
          <w:color w:val="000000" w:themeColor="text1"/>
        </w:rPr>
        <w:t xml:space="preserve">severity </w:t>
      </w:r>
      <w:r w:rsidR="0022262C" w:rsidRPr="00C46871">
        <w:rPr>
          <w:color w:val="000000" w:themeColor="text1"/>
        </w:rPr>
        <w:t>in</w:t>
      </w:r>
      <w:r w:rsidR="00AD4B01" w:rsidRPr="00C46871">
        <w:rPr>
          <w:color w:val="000000" w:themeColor="text1"/>
        </w:rPr>
        <w:t xml:space="preserve"> th</w:t>
      </w:r>
      <w:r w:rsidR="00E04C3E" w:rsidRPr="00C46871">
        <w:rPr>
          <w:color w:val="000000" w:themeColor="text1"/>
        </w:rPr>
        <w:t>is</w:t>
      </w:r>
      <w:r w:rsidR="00AD4B01" w:rsidRPr="00C46871">
        <w:rPr>
          <w:color w:val="000000" w:themeColor="text1"/>
        </w:rPr>
        <w:t xml:space="preserve"> condition</w:t>
      </w:r>
      <w:r w:rsidR="00453CEA" w:rsidRPr="00C46871">
        <w:rPr>
          <w:color w:val="000000" w:themeColor="text1"/>
        </w:rPr>
        <w:t xml:space="preserve"> to a similar level</w:t>
      </w:r>
      <w:r w:rsidR="00E04C3E" w:rsidRPr="00C46871">
        <w:rPr>
          <w:color w:val="000000" w:themeColor="text1"/>
        </w:rPr>
        <w:t xml:space="preserve">. </w:t>
      </w:r>
    </w:p>
    <w:p w14:paraId="793F9573" w14:textId="7A25DC9E" w:rsidR="00534A32" w:rsidRPr="00C46871" w:rsidRDefault="00534A32" w:rsidP="006F08DC">
      <w:pPr>
        <w:pStyle w:val="NICEnormal"/>
        <w:rPr>
          <w:color w:val="000000" w:themeColor="text1"/>
        </w:rPr>
      </w:pPr>
      <w:r w:rsidRPr="00C46871">
        <w:rPr>
          <w:color w:val="000000" w:themeColor="text1"/>
        </w:rPr>
        <w:t>HER2-low u/mBC is a severe, terminal condition, associated with rapid disease progression and substantial physical and mental burden.</w:t>
      </w:r>
      <w:r w:rsidRPr="00C46871">
        <w:rPr>
          <w:color w:val="000000" w:themeColor="text1"/>
        </w:rPr>
        <w:fldChar w:fldCharType="begin"/>
      </w:r>
      <w:r w:rsidR="00CA6345" w:rsidRPr="00C46871">
        <w:rPr>
          <w:color w:val="000000" w:themeColor="text1"/>
        </w:rPr>
        <w:instrText xml:space="preserve"> ADDIN ZOTERO_ITEM CSL_CITATION {"citationID":"hAkcywsz","properties":{"formattedCitation":"\\super 27, 29,83\\nosupersub{}","plainCitation":"27, 29,83","noteIndex":0},"citationItems":[{"id":65906,"uris":["http://zotero.org/groups/4797619/items/7P42XIN7"],"itemData":{"id":65906,"type":"article-journal","abstract":"The clinical progression patterns of metastatic breast cancer (MBC) are heterogeneous; patients experience acute and stable phases at different time points. The acute phase consists of rapid progressive symptomatic changes, whereas in the stable phase, patients have relatively low symptom burden. Therefore, personalized interdisciplinary care is essential. The optimal palliative or supportive care in MBC is to provide comprehensive care that is individually prioritized to the patient's disease status. The purpose of this review is to provide a practical guide for oncologists to understand the priorities for supportive care for patients with MBC in the two phases. We note that for better decision making in patient care, performance status should be broadened to consider not only physical status but also psychosocial needs and cognitive condition. We summarize the clinical importance of physical symptom control, psychosocial support, physical activity, nutrition support, and advance care planning. For optimal care, we present palliative or supportive care checklists according to the disease progression phase, combining the limited evidence with expert input. In the acute phase, close monitoring of the patient's status and symptom management take priority. In the stable phase, the focus can shift to maintenance or improvement of physical strength and emotional condition. Finally, we discuss future directions and unmet needs in providing the best supportive care for patients with MBC.","container-title":"JCO oncology practice","DOI":"10.1200/OP.20.00622","ISSN":"2688-1535","issue":"4","journalAbbreviation":"JCO Oncol Pract","language":"eng","note":"PMID: 33492987\nPMCID: PMC8258141","page":"177-183","source":"PubMed","title":"Optimal Supportive Care for Patients With Metastatic Breast Cancer According to Their Disease Progression Phase","volume":"17","author":[{"family":"Kida","given":"Kumiko"},{"family":"Olver","given":"Ian"},{"family":"Yennu","given":"Sriram"},{"family":"Tripathy","given":"Debu"},{"family":"Ueno","given":"Naoto T."}],"issued":{"date-parts":[["2021",4]]}}},{"id":65899,"uris":["http://zotero.org/groups/4797619/items/725ZVB2J"],"itemData":{"id":65899,"type":"article-journal","abstract":"BACKGROUND: Physical symptom burden and psychologic symptoms are highly prevalent in women with breast cancer. The Distress Thermometer and Problem List (DT&amp;PL) is commonly used in oncology clinics to screen for distress and its accompanying Physical Problem List (PPL) identifies pertinent physical symptoms.\nOBJECTIVE: We sought to identify physical symptoms found on the PPL and evaluate whether they are associated with psychologic symptoms in women with breast cancer.\nMETHODS: Patients (n=125) with breast cancer (Stage 0-IV) completed the DT&amp;PL and the Hospital Anxiety and Depression Scale. They reported bother from any of 22 PPL items on the DT&amp;PL. PPL items were assessed for their associations with distress, Hospital Anxiety and Depression Scale-anxiety, and Hospital Anxiety and Depression Scale-depression. The total number of PPL items endorsed per patient was evaluated for associations with psychologic outcomes, controlling for relevant demographic factors.\nRESULTS: Most physical problems were associated with depression (n = 13, 87%), and anxiety (n = 8, 53%), but fewer were associated with distress (n = 4, 27%). In multivariate analyses, a higher total number of problems was associated with younger age (p = 0.03) and more depressive symptoms (p &lt; 0.001).\nCONCLUSION: Physical symptom burden detected by the DT&amp;PL co-occurs with depression most commonly and to a lesser extent anxiety and distress in women with breast cancer. Depression is associated with more types of physical symptoms and a total number of physical symptoms. The endorsement of multiple PPL items on the DT&amp;PL should prompt an evaluation for depression. Similarly, depression should prompt the evaluation and treatment of physical symptom burden.","container-title":"Psychosomatics","DOI":"10.1016/j.psym.2018.01.005","ISSN":"1545-7206","issue":"5","journalAbbreviation":"Psychosomatics","language":"eng","note":"PMID: 29525522\nPMCID: PMC6067989","page":"464-471","source":"PubMed","title":"Physical Symptom Burden and Its Association With Distress, Anxiety, and Depression in Breast Cancer","volume":"59","author":[{"family":"McFarland","given":"Daniel C."},{"family":"Shaffer","given":"Kelly M."},{"family":"Tiersten","given":"Amy"},{"family":"Holland","given":"Jimmie"}],"issued":{"date-parts":[["2018",10]]}}},{"id":65898,"uris":["http://zotero.org/groups/4797619/items/Q2XRFZMQ"],"itemData":{"id":65898,"type":"article-journal","abstract":"BACKGROUND: Young adults with cancer experience disruptions in their normal developmental trajectories and commonly experience psychologic distress related to their diagnoses. Young women with metastatic breast cancer (MBC) are at particular risk of adverse mental health outcomes.\nOBJECTIVE: We sought to determine the prevalence of and factors associated with anxiety and depression symptoms in young women with newly diagnosed de novo MBC.\nMETHODS: A total of 54 women with newly diagnosed de novo MBC were identified from an ongoing, prospective, multicenter cohort of women diagnosed with breast cancer at age &lt;40. Depression and anxiety symptoms were assessed using the Hospital Anxiety and Depression Scale (HADS). Items assessing socio-demographics, physical symptom burden, social support, and disease and treatment history, with complementary medical record review, were used to assess variables potentially associated with anxiety and depression symptoms.\nRESULTS: Mean HADS Depression score was 4.4 (standard deviation = 3.7) and mean HADS Anxiety score was 7.9 (standard deviation = 5.0). Eleven (20%) women scored ≥8 on the HADS Depression subscale, the suggested threshold for depression/anxiety screening, and 24 (44%) women scored ≥8 on the HADS Anxiety subscale. In a multivariable model of anxiety, higher physical symptom scores (odds ratio = 4.41, p = 0.005) was significantly associated with higher anxiety scores. None of the other variables improved the model fit.\nCONCLUSION: In this study, a considerable proportion of young women with newly diagnosed MBC experienced anxiety symptoms, although depression was less common. Future strategies focused on distress reduction in young MBC patients should focus on physical symptom management as well as anxiety identification and management.","container-title":"Psychosomatics","DOI":"10.1016/j.psym.2018.01.007","ISSN":"1545-7206","issue":"3","journalAbbreviation":"Psychosomatics","language":"eng","note":"PMID: 29525523\nPMCID: PMC5935568","page":"251-258","source":"PubMed","title":"Anxiety and Depression in Young Women With Metastatic Breast Cancer: A Cross-Sectional Study","title-short":"Anxiety and Depression in Young Women With Metastatic Breast Cancer","volume":"59","author":[{"family":"Park","given":"Eliza M."},{"family":"Gelber","given":"Shari"},{"family":"Rosenberg","given":"Shoshana M."},{"family":"Seah","given":"Davinia S. E."},{"family":"Schapira","given":"Lidia"},{"family":"Come","given":"Steven E."},{"family":"Partridge","given":"Ann H."}],"issued":{"date-parts":[["2018",6]]}}}],"schema":"https://github.com/citation-style-language/schema/raw/master/csl-citation.json"} </w:instrText>
      </w:r>
      <w:r w:rsidRPr="00C46871">
        <w:rPr>
          <w:color w:val="000000" w:themeColor="text1"/>
        </w:rPr>
        <w:fldChar w:fldCharType="separate"/>
      </w:r>
      <w:r w:rsidR="00CA6345" w:rsidRPr="00C46871">
        <w:rPr>
          <w:rFonts w:cs="Arial"/>
          <w:color w:val="000000" w:themeColor="text1"/>
          <w:szCs w:val="24"/>
          <w:vertAlign w:val="superscript"/>
        </w:rPr>
        <w:t>27, 29,83</w:t>
      </w:r>
      <w:r w:rsidRPr="00C46871">
        <w:rPr>
          <w:color w:val="000000" w:themeColor="text1"/>
        </w:rPr>
        <w:fldChar w:fldCharType="end"/>
      </w:r>
      <w:r w:rsidRPr="00C46871">
        <w:rPr>
          <w:color w:val="000000" w:themeColor="text1"/>
        </w:rPr>
        <w:t xml:space="preserve"> There are currently no effective, targeted treatment options for patients with HER2-low</w:t>
      </w:r>
      <w:r w:rsidR="00567C9D" w:rsidRPr="00C46871">
        <w:rPr>
          <w:color w:val="000000" w:themeColor="text1"/>
        </w:rPr>
        <w:t>/</w:t>
      </w:r>
      <w:r w:rsidRPr="00C46871">
        <w:rPr>
          <w:color w:val="000000" w:themeColor="text1"/>
        </w:rPr>
        <w:t xml:space="preserve">HR-positive u/mBC </w:t>
      </w:r>
      <w:r w:rsidR="00425702" w:rsidRPr="00C46871">
        <w:rPr>
          <w:color w:val="000000" w:themeColor="text1"/>
        </w:rPr>
        <w:t xml:space="preserve">after prior chemotherapy </w:t>
      </w:r>
      <w:r w:rsidRPr="00C46871">
        <w:rPr>
          <w:color w:val="000000" w:themeColor="text1"/>
        </w:rPr>
        <w:t>and effective treatment options in HER2-low</w:t>
      </w:r>
      <w:r w:rsidR="00567C9D" w:rsidRPr="00C46871">
        <w:rPr>
          <w:color w:val="000000" w:themeColor="text1"/>
        </w:rPr>
        <w:t>/</w:t>
      </w:r>
      <w:r w:rsidRPr="00C46871">
        <w:rPr>
          <w:color w:val="000000" w:themeColor="text1"/>
        </w:rPr>
        <w:t>HR-negative u/mBC are limited.</w:t>
      </w:r>
      <w:r w:rsidRPr="00C46871">
        <w:rPr>
          <w:color w:val="000000" w:themeColor="text1"/>
        </w:rPr>
        <w:fldChar w:fldCharType="begin"/>
      </w:r>
      <w:r w:rsidR="00CA6345" w:rsidRPr="00C46871">
        <w:rPr>
          <w:color w:val="000000" w:themeColor="text1"/>
        </w:rPr>
        <w:instrText xml:space="preserve"> ADDIN ZOTERO_ITEM CSL_CITATION {"citationID":"JXfIovsr","properties":{"formattedCitation":"\\super 73\\nosupersub{}","plainCitation":"73","noteIndex":0},"citationItems":[{"id":66427,"uris":["http://zotero.org/groups/4797619/items/KMLD9YZX"],"itemData":{"id":66427,"type":"article-journal","abstract":"BACKGROUND: We evaluated the influence of HER2 gene amplification, as determined by fluorescence in situ hybridization (FISH), on clinical outcomes (objective response rates, time to disease progression, and overall survival time) in women with metastatic breast cancer treated with trastuzumab in 3 clinical trials. Breast cancer tissue specimens were evaluated using a direct labeled, dual-probe FISH assay.\nMATERIALS AND METHODS: Specimens with a HER2:CEP17 ratio of &gt; or = 2:0 were considered positive for gene amplification. All specimens had previously demonstrated overexpression of HER2 protein at the 2+ or 3+ level by immunohistochemistry using the Clinical Trials Assay. Response rate, time to disease progression, and survival times were then compared between the FISH-positive and FISH-negative cohorts in each of the 3 clinical trials.\nRESULTS: Informative FISH results were obtained in 765 (96%) of the 799 patients enrolled in the 3 clinical trials. Overall, 596 (78%) were FISH-positive and 169 (22%) were FISH-negative. The proportion of FISH-positive patients was comparable in all 3 trials. Clinical benefit from trastuzumab therapy appeared to be restricted to patients with FISH-positive metastatic breast cancer. In each clinical trial, the cohort of FISH-positive patients had higher overall response rates and longer durations of survival compared with FISH-negative patients.\nCONCLUSION: These data indicate that assessment of HER2 amplification by FISH is the preferred method to select patients for trastuzumab therapy.","container-title":"Clinical Breast Cancer","DOI":"10.3816/CBC.2005.n.026","ISSN":"1526-8209","issue":"3","journalAbbreviation":"Clin Breast Cancer","language":"eng","note":"PMID: 16137435","page":"240-246","source":"PubMed","title":"Evaluation of clinical outcomes according to HER2 detection by fluorescence in situ hybridization in women with metastatic breast cancer treated with trastuzumab","volume":"6","author":[{"family":"Mass","given":"Robert D."},{"family":"Press","given":"Michael F."},{"family":"Anderson","given":"Steven"},{"family":"Cobleigh","given":"Melody A."},{"family":"Vogel","given":"Charles L."},{"family":"Dybdal","given":"Noël"},{"family":"Leiberman","given":"Grazyna"},{"family":"Slamon","given":"Dennis J."}],"issued":{"date-parts":[["2005",8]]}}}],"schema":"https://github.com/citation-style-language/schema/raw/master/csl-citation.json"} </w:instrText>
      </w:r>
      <w:r w:rsidRPr="00C46871">
        <w:rPr>
          <w:color w:val="000000" w:themeColor="text1"/>
        </w:rPr>
        <w:fldChar w:fldCharType="separate"/>
      </w:r>
      <w:r w:rsidR="00FD57F4" w:rsidRPr="00C46871">
        <w:rPr>
          <w:rFonts w:cs="Arial"/>
          <w:color w:val="000000" w:themeColor="text1"/>
          <w:szCs w:val="24"/>
          <w:vertAlign w:val="superscript"/>
        </w:rPr>
        <w:t>73</w:t>
      </w:r>
      <w:r w:rsidRPr="00C46871">
        <w:rPr>
          <w:color w:val="000000" w:themeColor="text1"/>
        </w:rPr>
        <w:fldChar w:fldCharType="end"/>
      </w:r>
      <w:r w:rsidRPr="00C46871">
        <w:rPr>
          <w:color w:val="000000" w:themeColor="text1"/>
        </w:rPr>
        <w:t xml:space="preserve"> Non-targeted chemotherapies are associated with poor outcomes; in patients currently classified as HER2-negative/HR-positive u/mBC, non-targeted chemotherapy is associated with median PFS of 3.6–4.2 months and median OS of 11.5–16.1 months.</w:t>
      </w:r>
      <w:r w:rsidRPr="00C46871">
        <w:rPr>
          <w:color w:val="000000" w:themeColor="text1"/>
        </w:rPr>
        <w:fldChar w:fldCharType="begin"/>
      </w:r>
      <w:r w:rsidR="00CA6345" w:rsidRPr="00C46871">
        <w:rPr>
          <w:color w:val="000000" w:themeColor="text1"/>
        </w:rPr>
        <w:instrText xml:space="preserve"> ADDIN ZOTERO_ITEM CSL_CITATION {"citationID":"CsSQtQLr","properties":{"formattedCitation":"\\super 43\\uc0\\u8211{}47\\nosupersub{}","plainCitation":"43–47","noteIndex":0},"citationItems":[{"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152,"uris":["http://zotero.org/groups/4797619/items/K2TXU8UJ"],"itemData":{"id":66152,"type":"article-journal","abstract":"BACKGROUND: Treatments with survival benefit are greatly needed for women with heavily pretreated metastatic breast cancer. Eribulin mesilate is a non-taxane microtubule dynamics inhibitor with a novel mode of action. We aimed to compare overall survival of heavily pretreated patients receiving eribulin versus currently available treatments.\nMETHODS: In this phase 3 open-label study, women with locally recurrent or metastatic breast cancer were randomly allocated (2:1) to eribulin mesilate (1·4 mg/m(2) administered intravenously during 2-5 min on days 1 and 8 of a 21-day cycle) or treatment of physician's choice (TPC). Patients had received between two and five previous chemotherapy regimens (two or more for advanced disease), including an anthracycline and a taxane, unless contraindicated. Randomisation was stratified by geographical region, previous capecitabine treatment, and human epidermal growth factor receptor 2 status. Patients and investigators were not masked to treatment allocation. The primary endpoint was overall survival in the intention-to-treat population. This study is registered at ClinicalTrials.gov, number NCT00388726.\nFINDINGS: 762 women were randomly allocated to treatment groups (508 eribulin, 254 TPC). Overall survival was significantly improved in women assigned to eribulin (median 13·1 months, 95% CI 11·8-14·3) compared with TPC (10·6 months, 9·3-12·5; hazard ratio 0·81, 95% CI 0·66-0·99; p=0·041). The most common adverse events in both groups were asthenia or fatigue (270 [54%] of 503 patients on eribulin and 98 [40%] of 247 patients on TPC at all grades) and neutropenia (260 [52%] patients receiving eribulin and 73 [30%] of those on TPC at all grades). Peripheral neuropathy was the most common adverse event leading to discontinuation from eribulin, occurring in 24 (5%) of 503 patients.\nINTERPRETATION: Eribulin showed a significant and clinically meaningful improvement in overall survival compared with TPC in women with heavily pretreated metastatic breast cancer. This finding challenges the notion that improved overall survival is an unrealistic expectation during evaluation of new anticancer therapies in the refractory setting.\nFUNDING: Eisai.","container-title":"Lancet (London, England)","DOI":"10.1016/S0140-6736(11)60070-6","ISSN":"1474-547X","issue":"9769","journalAbbreviation":"Lancet","language":"eng","note":"PMID: 21376385","page":"914-923","source":"PubMed","title":"Eribulin monotherapy versus treatment of physician's choice in patients with metastatic breast cancer (EMBRACE): a phase 3 open-label randomised study","title-short":"Eribulin monotherapy versus treatment of physician's choice in patients with metastatic breast cancer (EMBRACE)","volume":"377","author":[{"family":"Cortes","given":"Javier"},{"family":"O'Shaughnessy","given":"Joyce"},{"family":"Loesch","given":"David"},{"family":"Blum","given":"Joanne L."},{"family":"Vahdat","given":"Linda T."},{"family":"Petrakova","given":"Katarina"},{"family":"Chollet","given":"Philippe"},{"family":"Manikas","given":"Alexey"},{"family":"Diéras","given":"Veronique"},{"family":"Delozier","given":"Thierry"},{"family":"Vladimirov","given":"Vladimir"},{"family":"Cardoso","given":"Fatima"},{"family":"Koh","given":"Han"},{"family":"Bougnoux","given":"Philippe"},{"family":"Dutcus","given":"Corina E."},{"family":"Seegobin","given":"Seth"},{"family":"Mir","given":"Denis"},{"family":"Meneses","given":"Nicole"},{"family":"Wanders","given":"Jantien"},{"family":"Twelves","given":"Chris"},{"literal":"EMBRACE (Eisai Metastatic Breast Cancer Study Assessing Physician's Choice Versus E7389) investigators"}],"issued":{"date-parts":[["2011",3,12]]}}},{"id":66151,"uris":["http://zotero.org/groups/4797619/items/RLDAE79H"],"itemData":{"id":66151,"type":"article-journal","abstract":"PURPOSE AND METHODS: Our secondary analyses compared survival with eribulin versus capecitabine in various patient subgroups from a phase 3, open-label, randomized study. Eligible women aged ≥18 years with advanced/metastatic breast cancer and ≤3 prior chemotherapies (≤2 for advanced/metastatic disease), including an anthracycline and taxane, were randomized 1:1 to intravenous eribulin mesylate 1.4 mg/m(2) on days 1 and 8 or twice-daily oral capecitabine 1250 mg/m(2) on days 1-14 (21-day cycles).\nRESULTS: In the intent-to-treat population (eribulin 554 and capecitabine 548), overall survival appeared longer with eribulin than capecitabine in various subgroups, including patients with human epidermal growth factor receptor 2-negative (15.9 versus 13.5 months, respectively), estrogen receptor-negative (14.4 versus 10.5 months, respectively), and triple-negative (14.4 versus 9.4 months, respectively) disease. Progression-free survival was similar between the treatment arms.\nCONCLUSIONS: Patients with advanced/metastatic breast cancer and human epidermal growth factor receptor 2-, estrogen receptor-, or triple-negative disease may gain particular benefit from eribulin as first-, second-, and third-line chemotherapies.\nTRIAL REGISTRATION PRIMARY STUDY: This study reports the subgroup analyses of eribulin versus capecitabine from a phase 3, open-label, randomized study (www.clinicaltrials.gov; ClinicalTrials.gov identifier: NCT00337103).","container-title":"Breast Cancer: Basic and Clinical Research","DOI":"10.4137/BCBCR.S39615","ISSN":"1178-2234","journalAbbreviation":"Breast Cancer (Auckl)","language":"eng","note":"PMID: 27398025\nPMCID: PMC4927108","page":"77-84","source":"PubMed","title":"Subgroup Analyses from a Phase 3, Open-Label, Randomized Study of Eribulin Mesylate Versus Capecitabine in Pretreated Patients with Advanced or Metastatic Breast Cancer","volume":"10","author":[{"family":"Twelves","given":"Chris"},{"family":"Awada","given":"Ahmad"},{"family":"Cortes","given":"Javier"},{"family":"Yelle","given":"Louise"},{"family":"Velikova","given":"Galina"},{"family":"Olivo","given":"Martin S."},{"family":"Song","given":"James"},{"family":"Dutcus","given":"Corina E."},{"family":"Kaufman","given":"Peter A."}],"issued":{"date-parts":[["2016"]]}}},{"id":66150,"uris":["http://zotero.org/groups/4797619/items/FWP3JYLN"],"itemData":{"id":66150,"type":"article-journal","abstract":"This post hoc subgroup analysis of a large phase 3 study compared the efficacy and safety of eribulin versus capecitabine in patients with human epidermal growth factor receptor 2 (HER2)-negative metastatic breast cancer who received second-line treatment. In the phase 3 study, women with advanced/metastatic breast cancer and ≤ 3 prior chemotherapies were randomized 1:1 to eribulin mesilate 1.4 mg/m2 intravenously on days 1 and 8, or twice-daily oral capecitabine 1.25 g/m2 on days 1-14 (21-day cycles). This analysis included 392 patients. Median overall survival was longer in patients receiving eribulin compared with capecitabine (16.1 vs 13.5 months, respectively; HR 0.77, P = 0.026). Median progression-free survival and response rates were similar between arms. Both treatments had manageable safety profiles.","container-title":"Breast Cancer (Tokyo, Japan)","DOI":"10.1007/s12282-017-0826-4","ISSN":"1880-4233","issue":"3","journalAbbreviation":"Breast Cancer","language":"eng","note":"PMID: 29302858\nPMCID: PMC5906517","page":"370-374","source":"PubMed","title":"Subgroup analysis of patients with HER2-negative metastatic breast cancer in the second-line setting from a phase 3, open-label, randomized study of eribulin mesilate versus capecitabine","volume":"25","author":[{"family":"Pivot","given":"Xavier"},{"family":"Im","given":"Seock Ah"},{"family":"Guo","given":"Matthew"},{"family":"Marmé","given":"Frederik"}],"issued":{"date-parts":[["2018",5]]}}},{"id":66278,"uris":["http://zotero.org/groups/4797619/items/L9C8M9U3"],"itemData":{"id":66278,"type":"article-journal","abstract":"BACKGROUND: Use of antiangiogenic agents in treatment of metastatic breast cancer (MBC) remains controversial. We evaluated the efficacy and safety of ramucirumab and eribulin versus eribulin alone as third- to fifth-line therapy in women with advanced breast cancer.\nPATIENTS AND METHODS: In this randomized (1:1), open-label, phase II study, US women aged 18 years or older with 2 to 4 previous chemotherapy regimens for locally recurrent or MBC, previous anthracycline and taxane treatment, and Eastern Cooperative Oncology Group performance status of 0 or 1 received ramucirumab with eribulin or eribulin alone in 21-day cycles (eribulin 1.4 mg/m2 intravenously on days 1 and 8; ramucirumab 10 mg/kg intravenously on day 1). Randomization was stratified according to previous antiangiogenic therapy and triple-negative status. The primary end point was progression-free survival (PFS) in the intention to treat population.\nRESULTS: One hundred forty-one women were randomized to ramucirumab with eribulin (n = 71) or eribulin alone (n = 70). Median PFS for ramucirumab with eribulin was 4.4 months (95% confidence interval [CI], 3.1-6.7) compared with 4.1 months (95% CI, 3.2-5.6) for eribulin (hazard ratio [HR], 0.83; 95% CI, 0.56-1.23; P = .35). Median overall survival in patients who received ramucirumab with eribulin was 13.5 months (95% CI, 10.4-17.9) compared with 11.5 months (95% CI, 9.0-17.3) in patients who received eribulin alone (HR, 0.91; 95% CI, 0.59-1.41; P = .68); objective response rate was 21% (13 of 62 patients) for the combination and 28% (17 of 60 patients) for eribulin alone. No unexpected toxicity was identified for the combination.\nCONCLUSION: Ramucirumab combined with eribulin did not significantly improve PFS in advanced MBC.","container-title":"Clinical Breast Cancer","DOI":"10.1016/j.clbc.2016.07.005","ISSN":"1938-0666","issue":"6","journalAbbreviation":"Clin Breast Cancer","language":"eng","note":"PMID: 27569274","page":"471-479.e1","source":"PubMed","title":"Ramucirumab With Eribulin Versus Eribulin in Locally Recurrent or Metastatic Breast Cancer Previously Treated With Anthracycline and Taxane Therapy: A Multicenter, Randomized, Phase II Study","title-short":"Ramucirumab With Eribulin Versus Eribulin in Locally Recurrent or Metastatic Breast Cancer Previously Treated With Anthracycline and Taxane Therapy","volume":"16","author":[{"family":"Yardley","given":"Denise A."},{"family":"Reeves","given":"James"},{"family":"Dees","given":"E. Claire"},{"family":"Osborne","given":"Cynthia"},{"family":"Paul","given":"Devchand"},{"family":"Ademuyiwa","given":"Foluso"},{"family":"Soliman","given":"Hatem"},{"family":"Guthrie","given":"Troy"},{"family":"Andersen","given":"Jay"},{"family":"Krekow","given":"Lea"},{"family":"Choksi","given":"Janak"},{"family":"Daniel","given":"Brooke"},{"family":"Danso","given":"Michael"},{"family":"Favret","given":"Anne"},{"family":"Oommen","given":"Sanjay"},{"family":"Brufsky","given":"Adam"},{"family":"Bromund","given":"Jane L."},{"family":"Lin","given":"Yong"},{"family":"Ibrahim","given":"Ayman B."},{"family":"Richards","given":"Paul D."}],"issued":{"date-parts":[["2016",12]]}}}],"schema":"https://github.com/citation-style-language/schema/raw/master/csl-citation.json"} </w:instrText>
      </w:r>
      <w:r w:rsidRPr="00C46871">
        <w:rPr>
          <w:color w:val="000000" w:themeColor="text1"/>
        </w:rPr>
        <w:fldChar w:fldCharType="separate"/>
      </w:r>
      <w:r w:rsidR="00FD57F4" w:rsidRPr="00C46871">
        <w:rPr>
          <w:rFonts w:cs="Arial"/>
          <w:color w:val="000000" w:themeColor="text1"/>
          <w:szCs w:val="24"/>
          <w:vertAlign w:val="superscript"/>
        </w:rPr>
        <w:t>43–47</w:t>
      </w:r>
      <w:r w:rsidRPr="00C46871">
        <w:rPr>
          <w:color w:val="000000" w:themeColor="text1"/>
        </w:rPr>
        <w:fldChar w:fldCharType="end"/>
      </w:r>
      <w:r w:rsidRPr="00C46871">
        <w:rPr>
          <w:color w:val="000000" w:themeColor="text1"/>
        </w:rPr>
        <w:t xml:space="preserve"> </w:t>
      </w:r>
      <w:r w:rsidR="003025A0" w:rsidRPr="00C46871">
        <w:rPr>
          <w:rFonts w:eastAsia="Arial" w:cs="Arial"/>
          <w:color w:val="000000" w:themeColor="text1"/>
        </w:rPr>
        <w:t xml:space="preserve">Outcomes are even poorer in HER2-negative/HR-negative u/mBC patients, </w:t>
      </w:r>
      <w:r w:rsidR="003025A0" w:rsidRPr="00C46871">
        <w:rPr>
          <w:rFonts w:cs="Arial"/>
          <w:color w:val="000000" w:themeColor="text1"/>
        </w:rPr>
        <w:t xml:space="preserve">where median PFS is </w:t>
      </w:r>
      <w:r w:rsidR="003025A0" w:rsidRPr="00C46871">
        <w:rPr>
          <w:color w:val="000000" w:themeColor="text1"/>
        </w:rPr>
        <w:t>1.7–2.8</w:t>
      </w:r>
      <w:r w:rsidR="003025A0" w:rsidRPr="00C46871">
        <w:rPr>
          <w:rFonts w:cs="Arial"/>
          <w:color w:val="000000" w:themeColor="text1"/>
        </w:rPr>
        <w:t xml:space="preserve"> months and median OS is </w:t>
      </w:r>
      <w:r w:rsidR="003025A0" w:rsidRPr="00C46871">
        <w:rPr>
          <w:color w:val="000000" w:themeColor="text1"/>
        </w:rPr>
        <w:t xml:space="preserve">6.7–12.4 </w:t>
      </w:r>
      <w:r w:rsidR="003025A0" w:rsidRPr="00C46871">
        <w:rPr>
          <w:rFonts w:cs="Arial"/>
          <w:color w:val="000000" w:themeColor="text1"/>
        </w:rPr>
        <w:t>months.</w:t>
      </w:r>
      <w:r w:rsidR="003025A0" w:rsidRPr="00C46871">
        <w:rPr>
          <w:rFonts w:cs="Arial"/>
          <w:color w:val="000000" w:themeColor="text1"/>
        </w:rPr>
        <w:fldChar w:fldCharType="begin"/>
      </w:r>
      <w:r w:rsidR="00CA6345" w:rsidRPr="00C46871">
        <w:rPr>
          <w:rFonts w:cs="Arial"/>
          <w:color w:val="000000" w:themeColor="text1"/>
        </w:rPr>
        <w:instrText xml:space="preserve"> ADDIN ZOTERO_ITEM CSL_CITATION {"citationID":"RzTc8ym4","properties":{"formattedCitation":"\\super 43,48\\uc0\\u8211{}50\\nosupersub{}","plainCitation":"43,48–50","noteIndex":0},"citationItems":[{"id":66444,"uris":["http://zotero.org/groups/4797619/items/44JAGUPG"],"itemData":{"id":66444,"type":"article-journal","container-title":"New England Journal of Medicine","DOI":"10.1056/NEJMoa2028485","ISSN":"0028-4793","issue":"16","note":"publisher: Massachusetts Medical Society\n_eprint: https://doi.org/10.1056/NEJMoa2028485\nPMID: 33882206","page":"1529-1541","source":"Taylor and Francis+NEJM","title":"Sacituzumab Govitecan in Metastatic Triple-Negative Breast Cancer","volume":"384","author":[{"family":"Bardia","given":"Aditya"},{"family":"Hurvitz","given":"Sara A."},{"family":"Tolaney","given":"Sara M."},{"family":"Loirat","given":"Delphine"},{"family":"Punie","given":"Kevin"},{"family":"Oliveira","given":"Mafalda"},{"family":"Brufsky","given":"Adam"},{"family":"Sardesai","given":"Sagar D."},{"family":"Kalinsky","given":"Kevin"},{"family":"Zelnak","given":"Amelia B."},{"family":"Weaver","given":"Robert"},{"family":"Traina","given":"Tiffany"},{"family":"Dalenc","given":"Florence"},{"family":"Aftimos","given":"Philippe"},{"family":"Lynce","given":"Filipa"},{"family":"Diab","given":"Sami"},{"family":"Cortés","given":"Javier"},{"family":"O’Shaughnessy","given":"Joyce"},{"family":"Diéras","given":"Véronique"},{"family":"Ferrario","given":"Cristiano"},{"family":"Schmid","given":"Peter"},{"family":"Carey","given":"Lisa A."},{"family":"Gianni","given":"Luca"},{"family":"Piccart","given":"Martine J."},{"family":"Loibl","given":"Sibylle"},{"family":"Goldenberg","given":"David M."},{"family":"Hong","given":"Quan"},{"family":"Olivo","given":"Martin S."},{"family":"Itri","given":"Loretta M."},{"family":"Rugo","given":"Hope S."}],"issued":{"date-parts":[["2021",4,22]]}}},{"id":66149,"uris":["http://zotero.org/groups/4797619/items/8M7DF85G"],"itemData":{"id":66149,"type":"article-journal","abstract":"BACKGROUND: Based on data from two multicenter, phase III clinical trials (Studies 301 and 305), eribulin (a microtubule dynamics inhibitor) is indicated in the European Union (EU) for patients with locally advanced or metastatic breast cancer (MBC) after ≥1 prior chemotherapy for advanced disease, including an anthracycline and a taxane in either the adjuvant or metastatic setting. Data from Studies 305 and 301 were pooled to investigate the efficacy of eribulin in various subgroups of patients who matched the EU label, including those with human epidermal growth factor receptor 2 (HER2)-negative and triple-negative disease.\nPATIENTS AND METHODS: In Study 305 (NCT00388726), patients were randomized 2:1 to eribulin mesylate 1.4 mg/m(2) (equivalent to eribulin 1.23 mg/m(2) [expressed as free base]) intravenously on days 1 and 8 every 21 days] or treatment of physician's choice after 2-5 prior chemotherapies (≥2 for advanced disease), including an anthracycline and a taxane (in early/advanced setting). In Study 301 (NCT00337103), patients were randomized 1:1 to eribulin (as above) or capecitabine (1.25 g/m(2) orally twice daily on days 1-14 every 21 days) following ≤3 prior chemotherapies (≤2 for advanced disease), including an anthracycline and a taxane. Efficacy end points were investigated in the intent-to-treat population and subgroups, pooled as discussed above.\nRESULTS: Overall, 1644 patients were included (eribulin: 946; control: 698); baseline characteristics were well matched. Overall survival was significantly longer with eribulin versus control (P &lt; 0.01), as were progression-free survival and clinical benefit rate (both P &lt; 0.05). Significant survival benefits with eribulin versus control were observed in a wide range of patient subgroups, including HER2-negative or triple-negative disease (all P &lt; 0.05).\nCONCLUSION: Our findings underline the survival benefit achieved by eribulin used according to EU label in the overall MBC population and in various subgroups of interest, including patients with HER2-negative and triple-negative disease.","container-title":"Annals of Oncology: Official Journal of the European Society for Medical Oncology","DOI":"10.1093/annonc/mdw203","ISSN":"1569-8041","issue":"8","journalAbbreviation":"Ann Oncol","language":"eng","note":"PMID: 27177860\nPMCID: PMC4959925","page":"1525-1531","source":"PubMed","title":"Pooled analyses of eribulin in metastatic breast cancer patients with at least one prior chemotherapy","volume":"27","author":[{"family":"Pivot","given":"X."},{"family":"Marmé","given":"F."},{"family":"Koenigsberg","given":"R."},{"family":"Guo","given":"M."},{"family":"Berrak","given":"E."},{"family":"Wolfer","given":"A."}],"issued":{"date-parts":[["2016",8]]}}},{"id":66764,"uris":["http://zotero.org/groups/4797619/items/YX8NEWUE"],"itemData":{"id":66764,"type":"article-journal","container-title":"The Lancet Oncology","DOI":"10.1016/S1470-2045(20)30754-3","ISSN":"1470-2045, 1474-5488","issue":"4","journalAbbreviation":"The Lancet Oncology","language":"English","note":"publisher: Elsevier\nPMID: 33676601","page":"499-511","source":"www.thelancet.com","title":"Pembrolizumab versus investigator-choice chemotherapy for metastatic triple-negative breast cancer (KEYNOTE-119): a randomised, open-label, phase 3 trial","title-short":"Pembrolizumab versus investigator-choice chemotherapy for metastatic triple-negative breast cancer (KEYNOTE-119)","volume":"22","author":[{"family":"Winer","given":"Eric P."},{"family":"Lipatov","given":"Oleg"},{"family":"Im","given":"Seock-Ah"},{"family":"Goncalves","given":"Anthony"},{"family":"Muñoz-Couselo","given":"Eva"},{"family":"Lee","given":"Keun Seok"},{"family":"Schmid","given":"Peter"},{"family":"Tamura","given":"Kenji"},{"family":"Testa","given":"Laura"},{"family":"Witzel","given":"Isabell"},{"family":"Ohtani","given":"Shoichiro"},{"family":"Turner","given":"Nicholas"},{"family":"Zambelli","given":"Stefania"},{"family":"Harbeck","given":"Nadia"},{"family":"Andre","given":"Fabrice"},{"family":"Dent","given":"Rebecca"},{"family":"Zhou","given":"Xuan"},{"family":"Karantza","given":"Vassiliki"},{"family":"Mejia","given":"Jaime"},{"family":"Cortes","given":"Javier"}],"issued":{"date-parts":[["2021",4,1]]}}},{"id":66759,"uris":["http://zotero.org/groups/4797619/items/WRYWKH52"],"itemData":{"id":66759,"type":"article-journal","abstract":"The METRIC study (NCT#0199733) explored a novel antibody–drug conjugate, glembatumumab vedotin (GV), targeting gpNMB that is overexpressed in ~40% of patients with triple-negative breast cancer (TNBC) and associated with poor prognosis. The study was a randomized, open-label, phase 2b study that evaluated progression-free survival (PFS) of GV compared with capecitabine in gpNMB-overexpressing TNBC. Patients who had previously received anthracycline and taxane-based therapy were randomized 2:1 to receive, GV (1.88 mg/kg IV q21 days) or capecitabine (2500 mg/m2 PO daily d1–14 q21 days). The primary endpoint was RECIST 1.1 PFS per independent, blinded central review. In all, 327 patients were randomized to GV (213 treated) or capecitabine (92 treated). Median PFS was 2.9 months for GV vs. 2.8 months for capecitabine. The most common grade ≥3 toxicities for GV were neutropenia, rash, and leukopenia, and for capecitabine were fatigue, diarrhea, and palmar-plantar erythrodysesthesia. The study did not meet the primary endpoint of improved PFS over capecitabine or demonstrate a relative risk/benefit improvement over capecitabine.","container-title":"npj Breast Cancer","DOI":"10.1038/s41523-021-00244-6","ISSN":"2374-4677","issue":"1","language":"en","license":"2021 The Author(s)","note":"number: 1\npublisher: Nature Publishing Group","page":"1-10","source":"www.nature.com","title":"Glembatumumab vedotin for patients with metastatic, gpNMB overexpressing, triple-negative breast cancer (“METRIC”): a randomized multicenter study","title-short":"Glembatumumab vedotin for patients with metastatic, gpNMB overexpressing, triple-negative breast cancer (“METRIC”)","volume":"7","author":[{"family":"Vahdat","given":"Linda T."},{"family":"Schmid","given":"Peter"},{"family":"Forero-Torres","given":"Andres"},{"family":"Blackwell","given":"Kimberly"},{"family":"Telli","given":"Melinda L."},{"family":"Melisko","given":"Michelle"},{"family":"Möbus","given":"Volker"},{"family":"Cortes","given":"Javier"},{"family":"Montero","given":"Alberto J."},{"family":"Ma","given":"Cynthia"},{"family":"Nanda","given":"Rita"},{"family":"Wright","given":"Gail S."},{"family":"He","given":"Yi"},{"family":"Hawthorne","given":"Thomas"},{"family":"Bagley","given":"Rebecca G."},{"family":"Halim","given":"Abdel-Baset"},{"family":"Turner","given":"Christopher D."},{"family":"Yardley","given":"Denise A."}],"issued":{"date-parts":[["2021",5,20]]}}}],"schema":"https://github.com/citation-style-language/schema/raw/master/csl-citation.json"} </w:instrText>
      </w:r>
      <w:r w:rsidR="003025A0" w:rsidRPr="00C46871">
        <w:rPr>
          <w:rFonts w:cs="Arial"/>
          <w:color w:val="000000" w:themeColor="text1"/>
        </w:rPr>
        <w:fldChar w:fldCharType="separate"/>
      </w:r>
      <w:r w:rsidR="00FD57F4" w:rsidRPr="00C46871">
        <w:rPr>
          <w:rFonts w:cs="Arial"/>
          <w:color w:val="000000" w:themeColor="text1"/>
          <w:szCs w:val="24"/>
          <w:vertAlign w:val="superscript"/>
        </w:rPr>
        <w:t>43,48–50</w:t>
      </w:r>
      <w:r w:rsidR="003025A0" w:rsidRPr="00C46871">
        <w:rPr>
          <w:rFonts w:cs="Arial"/>
          <w:color w:val="000000" w:themeColor="text1"/>
        </w:rPr>
        <w:fldChar w:fldCharType="end"/>
      </w:r>
      <w:r w:rsidR="003025A0" w:rsidRPr="00C46871">
        <w:rPr>
          <w:rFonts w:cs="Arial"/>
          <w:color w:val="000000" w:themeColor="text1"/>
        </w:rPr>
        <w:t xml:space="preserve"> </w:t>
      </w:r>
      <w:r w:rsidR="00C46871" w:rsidRPr="00C46871">
        <w:rPr>
          <w:rFonts w:cs="Arial"/>
          <w:color w:val="000000" w:themeColor="text1"/>
        </w:rPr>
        <w:t xml:space="preserve">Accordingly, </w:t>
      </w:r>
      <w:r w:rsidRPr="00C46871">
        <w:rPr>
          <w:color w:val="000000" w:themeColor="text1"/>
        </w:rPr>
        <w:t xml:space="preserve">Daiichi Sankyo consider that </w:t>
      </w:r>
      <w:r w:rsidR="00B914AF" w:rsidRPr="00C46871">
        <w:rPr>
          <w:color w:val="000000" w:themeColor="text1"/>
        </w:rPr>
        <w:t xml:space="preserve">greater flexibility in the form of </w:t>
      </w:r>
      <w:r w:rsidRPr="00C46871">
        <w:rPr>
          <w:color w:val="000000" w:themeColor="text1"/>
        </w:rPr>
        <w:t xml:space="preserve">a </w:t>
      </w:r>
      <w:r w:rsidR="00C46871" w:rsidRPr="00C46871">
        <w:rPr>
          <w:color w:val="000000" w:themeColor="text1"/>
        </w:rPr>
        <w:t>x1.7</w:t>
      </w:r>
      <w:r w:rsidR="00286E80" w:rsidRPr="00C46871">
        <w:rPr>
          <w:color w:val="000000" w:themeColor="text1"/>
        </w:rPr>
        <w:t xml:space="preserve"> </w:t>
      </w:r>
      <w:r w:rsidR="009E2DA8" w:rsidRPr="00C46871">
        <w:rPr>
          <w:color w:val="000000" w:themeColor="text1"/>
        </w:rPr>
        <w:t>severity modifier</w:t>
      </w:r>
      <w:r w:rsidRPr="00C46871">
        <w:rPr>
          <w:color w:val="000000" w:themeColor="text1"/>
        </w:rPr>
        <w:t>, commensurate with</w:t>
      </w:r>
      <w:r w:rsidR="00F730DC" w:rsidRPr="00C46871">
        <w:rPr>
          <w:color w:val="000000" w:themeColor="text1"/>
        </w:rPr>
        <w:t xml:space="preserve"> </w:t>
      </w:r>
      <w:r w:rsidRPr="00C46871">
        <w:rPr>
          <w:color w:val="000000" w:themeColor="text1"/>
        </w:rPr>
        <w:t xml:space="preserve">the previous EOL </w:t>
      </w:r>
      <w:r w:rsidR="00AC190A" w:rsidRPr="00C46871">
        <w:rPr>
          <w:color w:val="000000" w:themeColor="text1"/>
        </w:rPr>
        <w:t>weighting</w:t>
      </w:r>
      <w:r w:rsidRPr="00C46871">
        <w:rPr>
          <w:color w:val="000000" w:themeColor="text1"/>
        </w:rPr>
        <w:t>, should be applied for decision-making in this appraisal.</w:t>
      </w:r>
    </w:p>
    <w:p w14:paraId="2BF230DA" w14:textId="5FF5E582" w:rsidR="008456EF" w:rsidRPr="00E13ACD" w:rsidRDefault="008456EF" w:rsidP="008456EF">
      <w:pPr>
        <w:pStyle w:val="Body"/>
      </w:pPr>
      <w:r w:rsidRPr="00E13ACD">
        <w:rPr>
          <w:rFonts w:cs="Arial"/>
        </w:rPr>
        <w:t xml:space="preserve">Additionally, </w:t>
      </w:r>
      <w:r w:rsidR="00AC560C" w:rsidRPr="00E13ACD">
        <w:rPr>
          <w:rFonts w:cs="Arial"/>
        </w:rPr>
        <w:t xml:space="preserve">Daiichi Sankyo would like to reiterate </w:t>
      </w:r>
      <w:r w:rsidRPr="00E13ACD">
        <w:rPr>
          <w:rFonts w:cs="Arial"/>
        </w:rPr>
        <w:t>the substantial innovation of T-DXd in this indication</w:t>
      </w:r>
      <w:r w:rsidR="00AC560C" w:rsidRPr="00E13ACD">
        <w:rPr>
          <w:rFonts w:cs="Arial"/>
        </w:rPr>
        <w:t>. As</w:t>
      </w:r>
      <w:r w:rsidRPr="00E13ACD">
        <w:rPr>
          <w:rFonts w:cs="Arial"/>
        </w:rPr>
        <w:t xml:space="preserve"> highlighted by the Innovation Passport</w:t>
      </w:r>
      <w:r w:rsidR="00AC560C">
        <w:rPr>
          <w:rFonts w:cs="Arial"/>
        </w:rPr>
        <w:t>,</w:t>
      </w:r>
      <w:r w:rsidR="00AC560C" w:rsidRPr="00E13ACD">
        <w:rPr>
          <w:rFonts w:cs="Arial"/>
        </w:rPr>
        <w:t xml:space="preserve"> T-DXd is an innovative therapy </w:t>
      </w:r>
      <w:r w:rsidRPr="00E13ACD">
        <w:rPr>
          <w:rFonts w:cs="Arial"/>
        </w:rPr>
        <w:t>and is the first and only HER2-targeted treatment to show a statistically significant efficacy benefit over non-targeted chemotherapy in patients with HER2-low u/mBC</w:t>
      </w:r>
      <w:r w:rsidR="00AC560C" w:rsidRPr="00E13ACD">
        <w:rPr>
          <w:rFonts w:cs="Arial"/>
        </w:rPr>
        <w:t xml:space="preserve"> providing substantial improvement quality and quantity of life</w:t>
      </w:r>
      <w:r>
        <w:rPr>
          <w:rFonts w:cs="Arial"/>
        </w:rPr>
        <w:t>.</w:t>
      </w:r>
      <w:r w:rsidRPr="00E13ACD">
        <w:rPr>
          <w:rFonts w:cs="Arial"/>
        </w:rPr>
        <w:fldChar w:fldCharType="begin"/>
      </w:r>
      <w:r w:rsidR="002313E2">
        <w:rPr>
          <w:rFonts w:cs="Arial"/>
        </w:rPr>
        <w:instrText xml:space="preserve"> ADDIN ZOTERO_ITEM CSL_CITATION {"citationID":"UU6xoLnb","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Pr="00E13ACD">
        <w:rPr>
          <w:rFonts w:cs="Arial"/>
        </w:rPr>
        <w:fldChar w:fldCharType="separate"/>
      </w:r>
      <w:r w:rsidR="002313E2" w:rsidRPr="002313E2">
        <w:rPr>
          <w:rFonts w:cs="Arial"/>
          <w:szCs w:val="24"/>
          <w:vertAlign w:val="superscript"/>
        </w:rPr>
        <w:t>6</w:t>
      </w:r>
      <w:r w:rsidRPr="00E13ACD">
        <w:rPr>
          <w:rFonts w:cs="Arial"/>
        </w:rPr>
        <w:fldChar w:fldCharType="end"/>
      </w:r>
      <w:r w:rsidRPr="00E13ACD">
        <w:rPr>
          <w:rFonts w:cs="Arial"/>
        </w:rPr>
        <w:t xml:space="preserve"> </w:t>
      </w:r>
      <w:r w:rsidR="00AC560C" w:rsidRPr="00E13ACD">
        <w:t xml:space="preserve">T-DXd is therefore a step-change that will transform the care of patients with HER2-low u/mBC. </w:t>
      </w:r>
      <w:r w:rsidRPr="00E13ACD">
        <w:t xml:space="preserve">This </w:t>
      </w:r>
      <w:r w:rsidR="00AC560C">
        <w:t>was</w:t>
      </w:r>
      <w:r w:rsidRPr="00E13ACD">
        <w:t xml:space="preserve"> reflected </w:t>
      </w:r>
      <w:r w:rsidR="00AC560C">
        <w:t>by</w:t>
      </w:r>
      <w:r w:rsidRPr="00E13ACD">
        <w:t xml:space="preserve"> comments from UK clinical experts, who informed Daiichi Sankyo that there is a high demand for T-DXd to be made available in HER2-low u/mBC.</w:t>
      </w:r>
    </w:p>
    <w:p w14:paraId="6D6F770A" w14:textId="5F4CC1D0" w:rsidR="00BC7060" w:rsidRDefault="00996FF8" w:rsidP="00391FE2">
      <w:pPr>
        <w:pStyle w:val="NICEnormal"/>
      </w:pPr>
      <w:r>
        <w:t>Cost-effectiveness</w:t>
      </w:r>
      <w:r w:rsidR="00F177DD">
        <w:t xml:space="preserve"> results </w:t>
      </w:r>
      <w:r w:rsidR="00224127">
        <w:t>in this document</w:t>
      </w:r>
      <w:r w:rsidR="00F177DD">
        <w:t xml:space="preserve"> are presented with no modifier applied. Results with the 1.2x and 1.7x modifier are presented in </w:t>
      </w:r>
      <w:r w:rsidR="00F177DD" w:rsidRPr="00951431">
        <w:rPr>
          <w:b/>
          <w:bCs/>
        </w:rPr>
        <w:t>Appendix P</w:t>
      </w:r>
      <w:r w:rsidR="00F177DD">
        <w:t xml:space="preserve">. </w:t>
      </w:r>
      <w:r w:rsidR="00534A32">
        <w:t xml:space="preserve">Base case results </w:t>
      </w:r>
      <w:r w:rsidR="00534A32">
        <w:lastRenderedPageBreak/>
        <w:t>demonstrate that T-DXd</w:t>
      </w:r>
      <w:r w:rsidR="00A57C1C">
        <w:t xml:space="preserve"> (</w:t>
      </w:r>
      <w:r w:rsidR="00A57C1C" w:rsidRPr="00070766">
        <w:t>at the PAS price</w:t>
      </w:r>
      <w:r w:rsidR="00A57C1C">
        <w:t>)</w:t>
      </w:r>
      <w:r w:rsidR="00534A32">
        <w:t xml:space="preserve"> is associated with a QALY gain of </w:t>
      </w:r>
      <w:r w:rsidR="00C75D0B" w:rsidRPr="00C75D0B">
        <w:rPr>
          <w:highlight w:val="black"/>
        </w:rPr>
        <w:t>XXX</w:t>
      </w:r>
      <w:r w:rsidR="00C75D0B">
        <w:t xml:space="preserve"> </w:t>
      </w:r>
      <w:r w:rsidR="00534A32">
        <w:t xml:space="preserve">at an incremental cost of </w:t>
      </w:r>
      <w:r w:rsidR="00C75D0B" w:rsidRPr="00C75D0B">
        <w:rPr>
          <w:highlight w:val="black"/>
        </w:rPr>
        <w:t>XXXXX</w:t>
      </w:r>
      <w:r w:rsidR="00534A32">
        <w:t xml:space="preserve">, resulting in an ICER of </w:t>
      </w:r>
      <w:r w:rsidR="00C75D0B" w:rsidRPr="00C75D0B">
        <w:rPr>
          <w:highlight w:val="black"/>
        </w:rPr>
        <w:t>XXXXX</w:t>
      </w:r>
      <w:r w:rsidR="00534A32">
        <w:t xml:space="preserve"> vs TPC in the FAS population</w:t>
      </w:r>
      <w:r w:rsidR="003D4866">
        <w:t>.</w:t>
      </w:r>
      <w:r w:rsidR="00534A32">
        <w:t xml:space="preserve"> </w:t>
      </w:r>
      <w:r w:rsidR="003D4866" w:rsidRPr="007D6A0B">
        <w:t>With the 1.</w:t>
      </w:r>
      <w:r w:rsidR="003D4866" w:rsidRPr="003C648C">
        <w:t>2</w:t>
      </w:r>
      <w:r w:rsidR="003D4866" w:rsidRPr="007D6A0B">
        <w:t xml:space="preserve">x </w:t>
      </w:r>
      <w:r w:rsidR="00391FE2">
        <w:t xml:space="preserve">and 1.7x </w:t>
      </w:r>
      <w:r w:rsidR="003D4866" w:rsidRPr="007D6A0B">
        <w:t xml:space="preserve">severity modifier applied, </w:t>
      </w:r>
      <w:r w:rsidR="003D4866">
        <w:t xml:space="preserve">the </w:t>
      </w:r>
      <w:r w:rsidR="003D4866" w:rsidRPr="007D6A0B">
        <w:t xml:space="preserve">ICER </w:t>
      </w:r>
      <w:r w:rsidR="003D4866">
        <w:t>is</w:t>
      </w:r>
      <w:r w:rsidR="003D4866" w:rsidRPr="007D6A0B">
        <w:t xml:space="preserve"> </w:t>
      </w:r>
      <w:r w:rsidR="00F77ABC" w:rsidRPr="00F77ABC">
        <w:rPr>
          <w:color w:val="000000"/>
          <w:highlight w:val="black"/>
        </w:rPr>
        <w:t>xxxxx</w:t>
      </w:r>
      <w:r w:rsidR="003D4866" w:rsidRPr="003C648C">
        <w:t xml:space="preserve"> </w:t>
      </w:r>
      <w:r w:rsidR="00391FE2">
        <w:t>and</w:t>
      </w:r>
      <w:r w:rsidR="003D4866" w:rsidRPr="003C648C">
        <w:t xml:space="preserve"> </w:t>
      </w:r>
      <w:r w:rsidR="00F77ABC" w:rsidRPr="00F77ABC">
        <w:rPr>
          <w:color w:val="000000"/>
          <w:highlight w:val="black"/>
        </w:rPr>
        <w:t>xxxxxxx</w:t>
      </w:r>
      <w:r w:rsidR="00391FE2">
        <w:t xml:space="preserve">, respectively </w:t>
      </w:r>
      <w:r w:rsidR="003D4866" w:rsidRPr="003C648C">
        <w:t>(</w:t>
      </w:r>
      <w:r w:rsidR="003D4866" w:rsidRPr="003C648C">
        <w:rPr>
          <w:b/>
        </w:rPr>
        <w:t xml:space="preserve">Appendix </w:t>
      </w:r>
      <w:r w:rsidR="00E5567E">
        <w:rPr>
          <w:b/>
        </w:rPr>
        <w:t>P</w:t>
      </w:r>
      <w:r w:rsidR="003D4866" w:rsidRPr="003C648C">
        <w:t>).</w:t>
      </w:r>
      <w:r w:rsidR="003D4866">
        <w:t xml:space="preserve"> </w:t>
      </w:r>
      <w:r w:rsidR="00534A32">
        <w:t>This demonstrates that T-DXd</w:t>
      </w:r>
      <w:r w:rsidR="00A57C1C">
        <w:t xml:space="preserve"> (</w:t>
      </w:r>
      <w:r w:rsidR="00A57C1C" w:rsidRPr="00070766">
        <w:t>at the PAS price</w:t>
      </w:r>
      <w:r w:rsidR="00A57C1C">
        <w:t>)</w:t>
      </w:r>
      <w:r w:rsidR="00534A32">
        <w:t xml:space="preserve"> is a cost-effective use of NHS resources</w:t>
      </w:r>
      <w:r w:rsidR="007D750A">
        <w:t xml:space="preserve">, at a WTP </w:t>
      </w:r>
      <w:r w:rsidR="007D750A" w:rsidRPr="00C94F6B">
        <w:t>threshold of £50,000 per QALY gained</w:t>
      </w:r>
      <w:r w:rsidR="007D750A">
        <w:t xml:space="preserve">, </w:t>
      </w:r>
      <w:r w:rsidR="00534A32">
        <w:t xml:space="preserve">given the unmet need in the population of interest, the severity of the condition, and the innovation of T-DXd as the first and only EMA-approved </w:t>
      </w:r>
      <w:r w:rsidR="00534A32" w:rsidRPr="002646F6">
        <w:rPr>
          <w:rFonts w:cs="Arial"/>
        </w:rPr>
        <w:t>HER2-targeted treatment to show efficacy in HER2-low u/mBC</w:t>
      </w:r>
      <w:r w:rsidR="00534A32">
        <w:rPr>
          <w:rFonts w:cs="Arial"/>
        </w:rPr>
        <w:t>.</w:t>
      </w:r>
    </w:p>
    <w:p w14:paraId="42750891" w14:textId="59596D06" w:rsidR="00534A32" w:rsidRDefault="00534A32" w:rsidP="00534A32">
      <w:pPr>
        <w:pStyle w:val="NICEnormal"/>
      </w:pPr>
      <w:r w:rsidRPr="007F42C8">
        <w:t>In line with the guidance from the NICE methods manual,</w:t>
      </w:r>
      <w:r>
        <w:fldChar w:fldCharType="begin"/>
      </w:r>
      <w:r w:rsidR="00CA6345">
        <w:instrText xml:space="preserve"> ADDIN ZOTERO_ITEM CSL_CITATION {"citationID":"CBmaErdk","properties":{"formattedCitation":"\\super 2\\nosupersub{}","plainCitation":"2","noteIndex":0},"citationItems":[{"id":65886,"uris":["http://zotero.org/groups/4797619/items/2LQNV7UR"],"itemData":{"id":65886,"type":"webpage","abstract":"This guide describes the methods and processes, including expected timescales, that NICE follows when carrying out health technology evaluations. The methods and processes are designed to produce robust guidance for the NHS in an open, transparent and timely way, with appropriate contribution from stakeholders. Organisations invited to contribute to health technology evaluation development should read this manual in conjunction with the NICE health technology evaluation topic selection: the manual. All documents are available on the NICE website.","language":"eng","note":"publisher: NICE","title":"NICE health technology evaluations: the manual","title-short":"NICE health technology evaluations","URL":"https://www.nice.org.uk/process/pmg36/chapter/introduction-to-health-technology-evaluation","author":[{"family":"NICE","given":""}],"accessed":{"date-parts":[["2022",10,19]]},"issued":{"date-parts":[["2022",1]]}}}],"schema":"https://github.com/citation-style-language/schema/raw/master/csl-citation.json"} </w:instrText>
      </w:r>
      <w:r>
        <w:fldChar w:fldCharType="separate"/>
      </w:r>
      <w:r w:rsidR="00FD57F4" w:rsidRPr="00FD57F4">
        <w:rPr>
          <w:rFonts w:cs="Arial"/>
          <w:szCs w:val="24"/>
          <w:vertAlign w:val="superscript"/>
        </w:rPr>
        <w:t>2</w:t>
      </w:r>
      <w:r>
        <w:fldChar w:fldCharType="end"/>
      </w:r>
      <w:r w:rsidRPr="007F42C8">
        <w:t xml:space="preserve"> both structural and parameter uncertainty </w:t>
      </w:r>
      <w:r>
        <w:t>has</w:t>
      </w:r>
      <w:r w:rsidRPr="007F42C8">
        <w:t xml:space="preserve"> been extensively explored. The</w:t>
      </w:r>
      <w:r w:rsidRPr="001F7B5D">
        <w:t xml:space="preserve"> robustness of base case results was assessed </w:t>
      </w:r>
      <w:r>
        <w:t>via</w:t>
      </w:r>
      <w:r w:rsidRPr="001F7B5D">
        <w:t xml:space="preserve"> comprehensive </w:t>
      </w:r>
      <w:r>
        <w:t xml:space="preserve">probabilistic, </w:t>
      </w:r>
      <w:r w:rsidRPr="001F7B5D">
        <w:t xml:space="preserve">deterministic, </w:t>
      </w:r>
      <w:r>
        <w:t xml:space="preserve">and </w:t>
      </w:r>
      <w:r w:rsidRPr="001F7B5D">
        <w:t>scenario analyses with results demonstrating the stability of base case with a high level of certainty</w:t>
      </w:r>
      <w:r>
        <w:t>:</w:t>
      </w:r>
    </w:p>
    <w:p w14:paraId="1ED6794C" w14:textId="3C9D17F3" w:rsidR="00534A32" w:rsidRDefault="00534A32" w:rsidP="00E91470">
      <w:pPr>
        <w:pStyle w:val="NICEnormal"/>
        <w:numPr>
          <w:ilvl w:val="0"/>
          <w:numId w:val="58"/>
        </w:numPr>
      </w:pPr>
      <w:r w:rsidRPr="001F7B5D">
        <w:t xml:space="preserve">PSA was </w:t>
      </w:r>
      <w:r>
        <w:t>performed</w:t>
      </w:r>
      <w:r w:rsidRPr="001F7B5D">
        <w:t xml:space="preserve"> to explore joint parameter uncertainty</w:t>
      </w:r>
      <w:r>
        <w:t>. T</w:t>
      </w:r>
      <w:r w:rsidRPr="001F7B5D">
        <w:t>he probabilistic results</w:t>
      </w:r>
      <w:r>
        <w:t xml:space="preserve"> are consistent with the deterministic results with a probabilistic QALY gain of </w:t>
      </w:r>
      <w:r w:rsidR="00F77ABC" w:rsidRPr="00F77ABC">
        <w:rPr>
          <w:color w:val="000000"/>
          <w:highlight w:val="black"/>
        </w:rPr>
        <w:t>xxxx</w:t>
      </w:r>
      <w:r>
        <w:t xml:space="preserve"> and ICER of </w:t>
      </w:r>
      <w:r w:rsidR="00F77ABC" w:rsidRPr="00F77ABC">
        <w:rPr>
          <w:color w:val="000000"/>
          <w:highlight w:val="black"/>
        </w:rPr>
        <w:t>xxxxxxx</w:t>
      </w:r>
      <w:r w:rsidR="005432BB" w:rsidRPr="00AD7975">
        <w:t xml:space="preserve">, </w:t>
      </w:r>
      <w:r w:rsidR="005432BB">
        <w:t xml:space="preserve">with no </w:t>
      </w:r>
      <w:r w:rsidR="005141E9">
        <w:t xml:space="preserve">severity </w:t>
      </w:r>
      <w:r w:rsidR="005432BB">
        <w:t>modifier applied</w:t>
      </w:r>
      <w:r>
        <w:t>.</w:t>
      </w:r>
      <w:r w:rsidR="000E081C">
        <w:t xml:space="preserve"> R</w:t>
      </w:r>
      <w:r w:rsidR="00C469B1">
        <w:t xml:space="preserve">esults </w:t>
      </w:r>
      <w:r w:rsidR="00A2488D">
        <w:t xml:space="preserve">demonstrate the robustness </w:t>
      </w:r>
      <w:r w:rsidR="00DF6695">
        <w:t xml:space="preserve">of the base case when evaluating </w:t>
      </w:r>
      <w:r w:rsidR="00C80887">
        <w:t>joint parameter uncertainty</w:t>
      </w:r>
      <w:r w:rsidR="001828AA">
        <w:t>.</w:t>
      </w:r>
      <w:r>
        <w:t xml:space="preserve"> T-DXd</w:t>
      </w:r>
      <w:r w:rsidR="007C0E1A">
        <w:t xml:space="preserve"> (</w:t>
      </w:r>
      <w:r w:rsidR="007C0E1A" w:rsidRPr="00070766">
        <w:t>at the PAS price</w:t>
      </w:r>
      <w:r w:rsidR="007C0E1A">
        <w:t>)</w:t>
      </w:r>
      <w:r>
        <w:t xml:space="preserve"> has a </w:t>
      </w:r>
      <w:r w:rsidR="00C75D0B" w:rsidRPr="00C75D0B">
        <w:rPr>
          <w:highlight w:val="black"/>
        </w:rPr>
        <w:t>XXX</w:t>
      </w:r>
      <w:r w:rsidR="00C75D0B">
        <w:t xml:space="preserve"> </w:t>
      </w:r>
      <w:r w:rsidR="00DB4697">
        <w:t xml:space="preserve">and </w:t>
      </w:r>
      <w:r w:rsidR="00F77ABC" w:rsidRPr="00F77ABC">
        <w:rPr>
          <w:color w:val="000000"/>
          <w:highlight w:val="black"/>
        </w:rPr>
        <w:t>xxxxxx</w:t>
      </w:r>
      <w:r w:rsidR="00B6777F">
        <w:t xml:space="preserve"> </w:t>
      </w:r>
      <w:r w:rsidRPr="00CD3AFC">
        <w:t>probability</w:t>
      </w:r>
      <w:r>
        <w:t xml:space="preserve"> of being a cost-effective use of NHS resources</w:t>
      </w:r>
      <w:r w:rsidR="007D750A">
        <w:t xml:space="preserve"> at a WTP </w:t>
      </w:r>
      <w:r w:rsidR="007D750A" w:rsidRPr="00C94F6B">
        <w:t>threshold of £</w:t>
      </w:r>
      <w:r w:rsidR="007D750A">
        <w:t>3</w:t>
      </w:r>
      <w:r w:rsidR="007D750A" w:rsidRPr="00C94F6B">
        <w:t>0,000</w:t>
      </w:r>
      <w:r w:rsidR="0057590B">
        <w:t>/QALY</w:t>
      </w:r>
      <w:r w:rsidR="007D750A" w:rsidRPr="00C94F6B">
        <w:t xml:space="preserve"> </w:t>
      </w:r>
      <w:r w:rsidR="00DB4697">
        <w:t>and £50,000</w:t>
      </w:r>
      <w:r w:rsidR="0057590B">
        <w:t>/</w:t>
      </w:r>
      <w:r w:rsidR="007D750A" w:rsidRPr="00C94F6B">
        <w:t>QALY gained</w:t>
      </w:r>
      <w:r w:rsidR="00DB4697">
        <w:t>, respectively</w:t>
      </w:r>
      <w:r>
        <w:t xml:space="preserve">.   </w:t>
      </w:r>
    </w:p>
    <w:p w14:paraId="24F80B30" w14:textId="1F3400E7" w:rsidR="00534A32" w:rsidRDefault="00534A32" w:rsidP="00E91470">
      <w:pPr>
        <w:pStyle w:val="NICEnormal"/>
        <w:numPr>
          <w:ilvl w:val="0"/>
          <w:numId w:val="58"/>
        </w:numPr>
      </w:pPr>
      <w:r>
        <w:t xml:space="preserve">Parameter uncertainty was evaluated through OWSA. The analysis shows that the cost-effectiveness results were mostly sensitive to </w:t>
      </w:r>
      <w:r w:rsidR="007D750A">
        <w:t>the</w:t>
      </w:r>
      <w:r>
        <w:t xml:space="preserve"> </w:t>
      </w:r>
      <w:r w:rsidR="007D750A">
        <w:rPr>
          <w:lang w:val="en-US"/>
        </w:rPr>
        <w:t>patients</w:t>
      </w:r>
      <w:r w:rsidR="005141E9">
        <w:rPr>
          <w:lang w:val="en-US"/>
        </w:rPr>
        <w:t>’</w:t>
      </w:r>
      <w:r w:rsidR="007D750A">
        <w:rPr>
          <w:lang w:val="en-US"/>
        </w:rPr>
        <w:t xml:space="preserve"> weight and the RDI of T-DXd.</w:t>
      </w:r>
      <w:r>
        <w:t xml:space="preserve"> Other</w:t>
      </w:r>
      <w:r w:rsidRPr="002C3712">
        <w:t xml:space="preserve"> parameters</w:t>
      </w:r>
      <w:r>
        <w:t xml:space="preserve"> had a </w:t>
      </w:r>
      <w:r w:rsidR="005141E9">
        <w:t xml:space="preserve">lower </w:t>
      </w:r>
      <w:r>
        <w:t xml:space="preserve">impact on the ICER when varied </w:t>
      </w:r>
      <w:r>
        <w:rPr>
          <w:lang w:val="en-US"/>
        </w:rPr>
        <w:t>between their upper and lower bounds</w:t>
      </w:r>
      <w:r>
        <w:t>, with all results consistently showing that T-DXd</w:t>
      </w:r>
      <w:r w:rsidR="00652392">
        <w:t xml:space="preserve"> (</w:t>
      </w:r>
      <w:r w:rsidR="00652392" w:rsidRPr="00070766">
        <w:t>at the PAS price</w:t>
      </w:r>
      <w:r w:rsidR="00652392">
        <w:t>)</w:t>
      </w:r>
      <w:r>
        <w:t xml:space="preserve"> is a </w:t>
      </w:r>
      <w:r w:rsidRPr="00E32C05">
        <w:t>cost-effective</w:t>
      </w:r>
      <w:r>
        <w:t xml:space="preserve"> use of NHS resources</w:t>
      </w:r>
      <w:r w:rsidR="007D750A" w:rsidRPr="007D750A">
        <w:t xml:space="preserve"> </w:t>
      </w:r>
      <w:r w:rsidR="004D0AA5">
        <w:t xml:space="preserve">AAA </w:t>
      </w:r>
      <w:r w:rsidR="007D750A">
        <w:t xml:space="preserve">at a WTP </w:t>
      </w:r>
      <w:r w:rsidR="007D750A" w:rsidRPr="00C94F6B">
        <w:t>threshold of £</w:t>
      </w:r>
      <w:r w:rsidR="007D750A">
        <w:t>5</w:t>
      </w:r>
      <w:r w:rsidR="007D750A" w:rsidRPr="00C94F6B">
        <w:t>0,000 per QALY gained</w:t>
      </w:r>
      <w:r>
        <w:t xml:space="preserve">. </w:t>
      </w:r>
    </w:p>
    <w:p w14:paraId="5AD1FB37" w14:textId="4ED50835" w:rsidR="00534A32" w:rsidRDefault="00534A32" w:rsidP="00E91470">
      <w:pPr>
        <w:pStyle w:val="NICEnormal"/>
        <w:numPr>
          <w:ilvl w:val="0"/>
          <w:numId w:val="58"/>
        </w:numPr>
      </w:pPr>
      <w:r>
        <w:t xml:space="preserve">A range of </w:t>
      </w:r>
      <w:r w:rsidR="00560127">
        <w:t>probabilistic</w:t>
      </w:r>
      <w:r>
        <w:t xml:space="preserve"> scenario analyses were performed to evaluate key model assumptions and alternative choices of inputs to test the robustness of the base case results. </w:t>
      </w:r>
      <w:r w:rsidR="00CE5FB4">
        <w:t>The model was most sensitive to the choice of survival distribution</w:t>
      </w:r>
      <w:r w:rsidR="00BB3E88">
        <w:t>.</w:t>
      </w:r>
    </w:p>
    <w:p w14:paraId="449F5176" w14:textId="1308203A" w:rsidR="00534A32" w:rsidRDefault="00534A32" w:rsidP="00534A32">
      <w:pPr>
        <w:pStyle w:val="NICEnormal"/>
      </w:pPr>
      <w:r>
        <w:t>A</w:t>
      </w:r>
      <w:r w:rsidRPr="00B7029B">
        <w:t xml:space="preserve"> strength of the analysis</w:t>
      </w:r>
      <w:r>
        <w:t xml:space="preserve"> is that key </w:t>
      </w:r>
      <w:r w:rsidRPr="00B7029B">
        <w:t xml:space="preserve">inputs for the economic model </w:t>
      </w:r>
      <w:r>
        <w:t>are taken from</w:t>
      </w:r>
      <w:r w:rsidRPr="00B7029B">
        <w:t xml:space="preserve"> </w:t>
      </w:r>
      <w:r>
        <w:t xml:space="preserve">DESTINY-Breast04 which provides a </w:t>
      </w:r>
      <w:r w:rsidRPr="00B7029B">
        <w:t xml:space="preserve">head-to-head comparison </w:t>
      </w:r>
      <w:r>
        <w:t xml:space="preserve">between the relevant intervention and </w:t>
      </w:r>
      <w:r w:rsidRPr="00B7029B">
        <w:t xml:space="preserve">comparator </w:t>
      </w:r>
      <w:r w:rsidR="00FF7873">
        <w:t>in the appropriate population</w:t>
      </w:r>
      <w:r w:rsidRPr="00B7029B">
        <w:t xml:space="preserve"> </w:t>
      </w:r>
      <w:r>
        <w:t>for this appraisal.</w:t>
      </w:r>
    </w:p>
    <w:p w14:paraId="2F04E599" w14:textId="04E5EDA5" w:rsidR="00534A32" w:rsidRPr="00C67C0A" w:rsidRDefault="00534A32" w:rsidP="003C648C">
      <w:pPr>
        <w:widowControl w:val="0"/>
        <w:autoSpaceDE w:val="0"/>
        <w:autoSpaceDN w:val="0"/>
        <w:adjustRightInd w:val="0"/>
        <w:spacing w:line="240" w:lineRule="auto"/>
      </w:pPr>
      <w:r w:rsidRPr="00B7029B">
        <w:t xml:space="preserve">The </w:t>
      </w:r>
      <w:r>
        <w:t>key</w:t>
      </w:r>
      <w:r w:rsidRPr="00B7029B">
        <w:t xml:space="preserve"> limitation </w:t>
      </w:r>
      <w:r>
        <w:t>of the economic analysis</w:t>
      </w:r>
      <w:r w:rsidRPr="00B7029B">
        <w:t xml:space="preserve"> </w:t>
      </w:r>
      <w:r>
        <w:t xml:space="preserve">is that although </w:t>
      </w:r>
      <w:r w:rsidRPr="00C67C0A">
        <w:t xml:space="preserve">HER2-low is clinically recognised as a new category of BC in recent </w:t>
      </w:r>
      <w:r w:rsidR="007B2A21">
        <w:t xml:space="preserve">AAA </w:t>
      </w:r>
      <w:r w:rsidRPr="00C67C0A">
        <w:t>ESMO,</w:t>
      </w:r>
      <w:r w:rsidR="00D01CEB">
        <w:rPr>
          <w:rFonts w:ascii="Times New Roman" w:hAnsi="Times New Roman" w:cs="Times New Roman"/>
          <w:sz w:val="24"/>
          <w:szCs w:val="24"/>
          <w:vertAlign w:val="superscript"/>
        </w:rPr>
        <w:t>42</w:t>
      </w:r>
      <w:r w:rsidR="00560127">
        <w:rPr>
          <w:rFonts w:ascii="Times New Roman" w:hAnsi="Times New Roman" w:cs="Times New Roman"/>
          <w:sz w:val="24"/>
          <w:szCs w:val="24"/>
          <w:vertAlign w:val="superscript"/>
        </w:rPr>
        <w:t xml:space="preserve"> </w:t>
      </w:r>
      <w:r w:rsidRPr="00C67C0A">
        <w:fldChar w:fldCharType="begin"/>
      </w:r>
      <w:r w:rsidR="00CA6345">
        <w:instrText xml:space="preserve"> ADDIN ZOTERO_ITEM CSL_CITATION {"citationID":"H9aFZTc6","properties":{"formattedCitation":"\\super 41\\nosupersub{}","plainCitation":"41","dontUpdate":true,"noteIndex":0},"citationItems":[{"id":65955,"uris":["http://zotero.org/groups/4797619/items/4KXA6CCG"],"itemData":{"id":65955,"type":"article-journal","container-title":"Annals of Oncology: Official Journal of the European Society for Medical Oncology","DOI":"10.1016/j.annonc.2021.09.019","ISSN":"1569-8041","issue":"12","journalAbbreviation":"Ann Oncol","language":"eng","note":"PMID: 34678411","page":"1475-1495","source":"PubMed","title":"ESMO Clinical Practice Guideline for the diagnosis, staging and treatment of patients with metastatic breast cancer","volume":"32","author":[{"family":"Gennari","given":"A."},{"family":"André","given":"F."},{"family":"Barrios","given":"C. H."},{"family":"Cortés","given":"J."},{"family":"Azambuja","given":"E.","non-dropping-particle":"de"},{"family":"DeMichele","given":"A."},{"family":"Dent","given":"R."},{"family":"Fenlon","given":"D."},{"family":"Gligorov","given":"J."},{"family":"Hurvitz","given":"S. A."},{"family":"Im","given":"S.-A."},{"family":"Krug","given":"D."},{"family":"Kunz","given":"W. G."},{"family":"Loi","given":"S."},{"family":"Penault-Llorca","given":"F."},{"family":"Ricke","given":"J."},{"family":"Robson","given":"M."},{"family":"Rugo","given":"H. S."},{"family":"Saura","given":"C."},{"family":"Schmid","given":"P."},{"family":"Singer","given":"C. F."},{"family":"Spanic","given":"T."},{"family":"Tolaney","given":"S. M."},{"family":"Turner","given":"N. C."},{"family":"Curigliano","given":"G."},{"family":"Loibl","given":"S."},{"family":"Paluch-Shimon","given":"S."},{"family":"Harbeck","given":"N."},{"literal":"ESMO Guidelines Committee. Electronic address: clinicalguidelines@esmo.org"}],"issued":{"date-parts":[["2021",12]]}}}],"schema":"https://github.com/citation-style-language/schema/raw/master/csl-citation.json"} </w:instrText>
      </w:r>
      <w:r w:rsidRPr="00C67C0A">
        <w:fldChar w:fldCharType="separate"/>
      </w:r>
      <w:r w:rsidRPr="00C67C0A">
        <w:fldChar w:fldCharType="end"/>
      </w:r>
      <w:r w:rsidRPr="00C67C0A">
        <w:t>ASCO,</w:t>
      </w:r>
      <w:r w:rsidRPr="00C67C0A">
        <w:fldChar w:fldCharType="begin"/>
      </w:r>
      <w:r w:rsidR="00CA6345">
        <w:instrText xml:space="preserve"> ADDIN ZOTERO_ITEM CSL_CITATION {"citationID":"4L1gy05u","properties":{"formattedCitation":"\\super 71\\nosupersub{}","plainCitation":"71","noteIndex":0},"citationItems":[{"id":66147,"uris":["http://zotero.org/groups/4797619/items/YTHABEAP"],"itemData":{"id":66147,"type":"article-journal","abstract":"ASCO Rapid Recommendations Updates highlight revisions to select ASCO guideline recommendations as a response to the emergence of new and practice-changing data. The rapid updates are supported by an evidence review and follow the guideline development processes outlined in the ASCO Guideline Methodology Manual. The goal of these articles is to disseminate updated recommendations, in a timely manner, to better inform health practitioners and the public on the best available cancer care options.","archive_location":"world","container-title":"Journal of Clinical Oncology","DOI":"10.1200/JCO.22.01533","language":"EN","license":"© 2022 by American Society of Clinical Oncology","note":"publisher: Wolters Kluwer Health","source":"ascopubs.org","title":"Chemotherapy and Targeted Therapy for Human Epidermal Growth Factor Receptor 2–Negative Metastatic Breast Cancer That Is Either Endocrine-Pretreated or Hormone Receptor–Negative: ASCO Guideline Rapid Recommendation Update","title-short":"Chemotherapy and Targeted Therapy for Human Epidermal Growth Factor Receptor 2–Negative Metastatic Breast Cancer That Is Either Endocrine-Pretreated or Hormone Receptor–Negative","URL":"https://ascopubs.org/doi/pdf/10.1200/JCO.22.01533?role=tab)","author":[{"family":"Moy","given":"Beverly"},{"family":"Rumble","given":"R. Bryan"},{"family":"Carey","given":"Lisa A."},{"family":"Panel","given":"for the Chemotherapy and Targeted Therapy for HER2-Negative Metastatic Breast Cancer that is Either Endocrine-Pretreated or Hormone Receptor–Negative Expert"}],"accessed":{"date-parts":[["2022",11,16]]},"issued":{"date-parts":[["2022",8,4]]}}}],"schema":"https://github.com/citation-style-language/schema/raw/master/csl-citation.json"} </w:instrText>
      </w:r>
      <w:r w:rsidRPr="00C67C0A">
        <w:fldChar w:fldCharType="separate"/>
      </w:r>
      <w:r w:rsidR="00FD241B" w:rsidRPr="00FD241B">
        <w:rPr>
          <w:rFonts w:cs="Arial"/>
          <w:szCs w:val="24"/>
          <w:vertAlign w:val="superscript"/>
        </w:rPr>
        <w:t>71</w:t>
      </w:r>
      <w:r w:rsidRPr="00C67C0A">
        <w:fldChar w:fldCharType="end"/>
      </w:r>
      <w:r w:rsidRPr="00C67C0A">
        <w:t xml:space="preserve"> and NCCN clinical guidelines,</w:t>
      </w:r>
      <w:r w:rsidRPr="00C67C0A">
        <w:fldChar w:fldCharType="begin"/>
      </w:r>
      <w:r w:rsidR="00CA6345">
        <w:instrText xml:space="preserve"> ADDIN ZOTERO_ITEM CSL_CITATION {"citationID":"c7XpZ3Dm","properties":{"formattedCitation":"\\super 72\\nosupersub{}","plainCitation":"72","noteIndex":0},"citationItems":[{"id":65859,"uris":["http://zotero.org/groups/4797619/items/73ARJN9L"],"itemData":{"id":65859,"type":"article-journal","language":"EN","note":"publisher: National Comprehensive Cancer Network","title":"NCCN Clinical Practice Guidelines in Oncology, Breast Cancer. Version 4.2022.","URL":"https://www.nccn.org/patients/guidelines/cancers.aspx","author":[{"family":"Gradishar","given":"William J."},{"family":"Moran","given":"Meena S."},{"family":"Abraham","given":"Jame"},{"family":"Aft","given":"Rebecca"},{"family":"Agnese","given":"Doreen"},{"family":"Allison","given":"Kimberly H."},{"family":"Anderson","given":"Bethany"},{"family":"Burstein","given":"Harold J."},{"family":"Chew","given":"Helen"},{"family":"Dang","given":"Chau"},{"family":"Elias","given":"Anthony D."},{"family":"Giordano","given":"Sharon H."},{"family":"Goetz","given":"Matthew P."},{"family":"Goldstein","given":"Lori J."},{"family":"Hurvitz","given":"Sara A."},{"family":"Isakoff","given":"Steven J."},{"family":"Jankowitz","given":"Rachel C."},{"family":"Javid","given":"Sara H."},{"family":"Krishnamurthy","given":"Jairam"},{"family":"Leitch","given":"Marilyn"},{"family":"Lyons","given":"Janice"},{"family":"Mortimer","given":"Joanne"},{"family":"Patel","given":"Sameer A."},{"family":"Pierce","given":"Lori J."},{"family":"Rosenberger","given":"Laura H."},{"family":"Rugo","given":"Hope S."},{"family":"Sitapati","given":"Amy"},{"family":"Smith","given":"Karen Lisa"},{"family":"Smith","given":"Mary Lou"},{"family":"Soliman","given":"Hatem"},{"family":"Stringer-Reasor","given":"Erica M."},{"family":"Telli","given":"Melinda L."},{"family":"Ward","given":"John H."},{"family":"Wisinski","given":"Kari B."},{"family":"Young","given":"Jessica S."},{"family":"Berardi","given":"Ryan"},{"family":"Kumar","given":"Rashmi"}],"accessed":{"date-parts":[["2022",11,3]]},"issued":{"date-parts":[["2022",6,21]]}}}],"schema":"https://github.com/citation-style-language/schema/raw/master/csl-citation.json"} </w:instrText>
      </w:r>
      <w:r w:rsidRPr="00C67C0A">
        <w:fldChar w:fldCharType="separate"/>
      </w:r>
      <w:r w:rsidR="00DB2BCC" w:rsidRPr="00DB2BCC">
        <w:rPr>
          <w:rFonts w:cs="Arial"/>
          <w:szCs w:val="24"/>
          <w:vertAlign w:val="superscript"/>
        </w:rPr>
        <w:t>72</w:t>
      </w:r>
      <w:r w:rsidRPr="00C67C0A">
        <w:fldChar w:fldCharType="end"/>
      </w:r>
      <w:r w:rsidRPr="00C67C0A">
        <w:t xml:space="preserve"> these patients are currently treated according to HER2-negative treatment pathways. Therefore, there is limited published data available to compare and validate the model inputs and outputs for the specific population of interest. However, extensive clinical and HEOR validation was sought to alleviate areas of uncertainty. </w:t>
      </w:r>
      <w:r>
        <w:t>For example,</w:t>
      </w:r>
      <w:r w:rsidRPr="00B7029B">
        <w:t xml:space="preserve"> </w:t>
      </w:r>
      <w:r>
        <w:t xml:space="preserve">a range of plausible survival extrapolations </w:t>
      </w:r>
      <w:r w:rsidRPr="00B7029B">
        <w:t xml:space="preserve">have been </w:t>
      </w:r>
      <w:r>
        <w:t xml:space="preserve">explored and outcomes quantified. </w:t>
      </w:r>
    </w:p>
    <w:p w14:paraId="42CA4517" w14:textId="00AC8EAE" w:rsidR="005E2976" w:rsidRPr="009F0B97" w:rsidRDefault="00534A32" w:rsidP="009F0B97">
      <w:pPr>
        <w:pStyle w:val="Body"/>
        <w:rPr>
          <w:rFonts w:cs="Arial"/>
        </w:rPr>
      </w:pPr>
      <w:r w:rsidRPr="00054570">
        <w:t>DESTINY-Breast04</w:t>
      </w:r>
      <w:r>
        <w:t xml:space="preserve"> </w:t>
      </w:r>
      <w:r w:rsidR="00C07BF1">
        <w:t>established</w:t>
      </w:r>
      <w:r>
        <w:t xml:space="preserve"> T-DXd as the first HER2 targeted therapy to </w:t>
      </w:r>
      <w:r w:rsidR="00A15667">
        <w:t xml:space="preserve">demonstrate </w:t>
      </w:r>
      <w:r w:rsidR="00596D36">
        <w:t>a statistically</w:t>
      </w:r>
      <w:r w:rsidR="00A15667">
        <w:t xml:space="preserve"> </w:t>
      </w:r>
      <w:r>
        <w:t>significant efficacy benefit in HER2-low u/mBC</w:t>
      </w:r>
      <w:r w:rsidR="00886A0E">
        <w:t xml:space="preserve"> </w:t>
      </w:r>
      <w:r w:rsidR="000F7C0A">
        <w:t xml:space="preserve">after </w:t>
      </w:r>
      <w:r w:rsidR="000F7C0A" w:rsidRPr="00054570">
        <w:t>one or two lines of chemotherapy in the</w:t>
      </w:r>
      <w:r w:rsidR="00EF5156">
        <w:t xml:space="preserve"> (neo)adjuvant (if recurrence occurs within 6 months)</w:t>
      </w:r>
      <w:r w:rsidR="00EF5156" w:rsidRPr="00054570">
        <w:t xml:space="preserve"> or</w:t>
      </w:r>
      <w:r w:rsidR="00332DED">
        <w:t xml:space="preserve"> </w:t>
      </w:r>
      <w:r w:rsidR="000F7C0A" w:rsidRPr="00054570">
        <w:t>metastatic setting</w:t>
      </w:r>
      <w:r w:rsidR="000F7C0A">
        <w:t xml:space="preserve"> compared with non-targeted chemotherapy</w:t>
      </w:r>
      <w:r w:rsidR="000F7C0A" w:rsidRPr="00054570">
        <w:t xml:space="preserve"> </w:t>
      </w:r>
      <w:r w:rsidR="00886A0E">
        <w:t xml:space="preserve">via a </w:t>
      </w:r>
      <w:r w:rsidR="00886A0E" w:rsidRPr="00054570">
        <w:t>head-to-head Phase III tria</w:t>
      </w:r>
      <w:r w:rsidR="00C07BF1">
        <w:t>l</w:t>
      </w:r>
      <w:r w:rsidR="000F7C0A">
        <w:t>.</w:t>
      </w:r>
      <w:r w:rsidR="000F7C0A" w:rsidRPr="00054570">
        <w:fldChar w:fldCharType="begin"/>
      </w:r>
      <w:r w:rsidR="00CA6345">
        <w:instrText xml:space="preserve"> ADDIN ZOTERO_ITEM CSL_CITATION {"citationID":"iVxNZ7hh","properties":{"formattedCitation":"\\super 6\\nosupersub{}","plainCitation":"6","noteIndex":0},"citationItems":[{"id":66153,"uris":["http://zotero.org/groups/4797619/items/DIMCLQBB"],"itemData":{"id":66153,"type":"article-journal","container-title":"New England Journal of Medicine","DOI":"10.1056/NEJMoa2203690","ISSN":"0028-4793","issue":"1","note":"publisher: Massachusetts Medical Society\n_eprint: https://doi.org/10.1056/NEJMoa2203690\nPMID: 35665782","page":"9-20","source":"Taylor and Francis+NEJM","title":"Trastuzumab Deruxtecan in Previously Treated HER2-Low Advanced Breast Cancer","volume":"387","author":[{"family":"Modi","given":"Shanu"},{"family":"Jacot","given":"William"},{"family":"Yamashita","given":"Toshinari"},{"family":"Sohn","given":"Joohyuk"},{"family":"Vidal","given":"Maria"},{"family":"Tokunaga","given":"Eriko"},{"family":"Tsurutani","given":"Junji"},{"family":"Ueno","given":"Naoto T."},{"family":"Prat","given":"Aleix"},{"family":"Chae","given":"Yee Soo"},{"family":"Lee","given":"Keun Seok"},{"family":"Niikura","given":"Naoki"},{"family":"Park","given":"Yeon Hee"},{"family":"Xu","given":"Binghe"},{"family":"Wang","given":"Xiaojia"},{"family":"Gil-Gil","given":"Miguel"},{"family":"Li","given":"Wei"},{"family":"Pierga","given":"Jean-Yves"},{"family":"Im","given":"Seock-Ah"},{"family":"Moore","given":"Halle C.F."},{"family":"Rugo","given":"Hope S."},{"family":"Yerushalmi","given":"Rinat"},{"family":"Zagouri","given":"Flora"},{"family":"Gombos","given":"Andrea"},{"family":"Kim","given":"Sung-Bae"},{"family":"Liu","given":"Qiang"},{"family":"Luo","given":"Ting"},{"family":"Saura","given":"Cristina"},{"family":"Schmid","given":"Peter"},{"family":"Sun","given":"Tao"},{"family":"Gambhire","given":"Dhiraj"},{"family":"Yung","given":"Lotus"},{"family":"Wang","given":"Yibin"},{"family":"Singh","given":"Jasmeet"},{"family":"Vitazka","given":"Patrik"},{"family":"Meinhardt","given":"Gerold"},{"family":"Harbeck","given":"Nadia"},{"family":"Cameron","given":"David A."}],"issued":{"date-parts":[["2022",7,7]]}}}],"schema":"https://github.com/citation-style-language/schema/raw/master/csl-citation.json"} </w:instrText>
      </w:r>
      <w:r w:rsidR="000F7C0A" w:rsidRPr="00054570">
        <w:fldChar w:fldCharType="separate"/>
      </w:r>
      <w:r w:rsidR="00961768" w:rsidRPr="00961768">
        <w:rPr>
          <w:rFonts w:cs="Arial"/>
          <w:szCs w:val="24"/>
          <w:vertAlign w:val="superscript"/>
        </w:rPr>
        <w:t>6</w:t>
      </w:r>
      <w:r w:rsidR="000F7C0A" w:rsidRPr="00054570">
        <w:fldChar w:fldCharType="end"/>
      </w:r>
      <w:r w:rsidR="00596D36">
        <w:t xml:space="preserve"> The</w:t>
      </w:r>
      <w:r w:rsidR="00596D36" w:rsidRPr="00054570">
        <w:t xml:space="preserve"> unprecedented efficacy </w:t>
      </w:r>
      <w:r w:rsidR="00596D36">
        <w:t xml:space="preserve">demonstrated in </w:t>
      </w:r>
      <w:r w:rsidR="00596D36" w:rsidRPr="00054570">
        <w:t>DESTINY-Breast04</w:t>
      </w:r>
      <w:r w:rsidR="00596D36">
        <w:t xml:space="preserve"> has led to T-DXd becoming the first HER2-targeted therapy to receive regulatory approval in </w:t>
      </w:r>
      <w:r w:rsidR="00CD6117">
        <w:t>Europe</w:t>
      </w:r>
      <w:r w:rsidR="00596D36">
        <w:t xml:space="preserve"> in HER2-low u/mBC</w:t>
      </w:r>
      <w:r w:rsidR="00CD6117">
        <w:rPr>
          <w:i/>
          <w:iCs/>
        </w:rPr>
        <w:fldChar w:fldCharType="begin"/>
      </w:r>
      <w:r w:rsidR="00CA6345">
        <w:rPr>
          <w:i/>
          <w:iCs/>
        </w:rPr>
        <w:instrText xml:space="preserve"> ADDIN ZOTERO_ITEM CSL_CITATION {"citationID":"Y354TO5R","properties":{"formattedCitation":"\\super 3\\nosupersub{}","plainCitation":"3","noteIndex":0},"citationItems":[{"id":66851,"uris":["http://zotero.org/groups/4797619/items/EUUYPVTM"],"itemData":{"id":66851,"type":"document","title":"EMA Enhertu Summary of Product Characteristics (SmPC)","URL":"https://www.ema.europa.eu/en/documents/product-information/enhertu-epar-product-information_en.pdf","author":[{"family":"European Medicines Agency (EMA)","given":""}],"issued":{"date-parts":[["2023"]]}}}],"schema":"https://github.com/citation-style-language/schema/raw/master/csl-citation.json"} </w:instrText>
      </w:r>
      <w:r w:rsidR="00CD6117">
        <w:rPr>
          <w:i/>
          <w:iCs/>
        </w:rPr>
        <w:fldChar w:fldCharType="separate"/>
      </w:r>
      <w:r w:rsidR="001C2CEE" w:rsidRPr="001C2CEE">
        <w:rPr>
          <w:rFonts w:cs="Arial"/>
          <w:szCs w:val="24"/>
          <w:vertAlign w:val="superscript"/>
        </w:rPr>
        <w:t>3</w:t>
      </w:r>
      <w:r w:rsidR="00CD6117">
        <w:rPr>
          <w:i/>
          <w:iCs/>
        </w:rPr>
        <w:fldChar w:fldCharType="end"/>
      </w:r>
      <w:r w:rsidR="00CD6117">
        <w:t xml:space="preserve"> (UK regulatory approval expected </w:t>
      </w:r>
      <w:r w:rsidR="00F77ABC" w:rsidRPr="00F77ABC">
        <w:rPr>
          <w:color w:val="000000"/>
          <w:highlight w:val="black"/>
        </w:rPr>
        <w:t>xxxxxxxxxxx</w:t>
      </w:r>
      <w:r w:rsidR="00CD6117">
        <w:t>)</w:t>
      </w:r>
      <w:r>
        <w:t>, representing</w:t>
      </w:r>
      <w:r w:rsidRPr="00054570">
        <w:t xml:space="preserve"> a step-change in the treatment </w:t>
      </w:r>
      <w:r>
        <w:t>paradigm and supporting a</w:t>
      </w:r>
      <w:r w:rsidRPr="00054570">
        <w:t xml:space="preserve"> need for clinical pathway</w:t>
      </w:r>
      <w:r>
        <w:t>s</w:t>
      </w:r>
      <w:r w:rsidRPr="00054570">
        <w:t xml:space="preserve"> to </w:t>
      </w:r>
      <w:r>
        <w:t xml:space="preserve">further </w:t>
      </w:r>
      <w:r w:rsidR="00D34FDF">
        <w:t>categorise</w:t>
      </w:r>
      <w:r w:rsidR="00D34FDF" w:rsidRPr="00054570">
        <w:t xml:space="preserve"> </w:t>
      </w:r>
      <w:r w:rsidRPr="00054570">
        <w:t>HER2 status</w:t>
      </w:r>
      <w:r>
        <w:t xml:space="preserve">. </w:t>
      </w:r>
      <w:r w:rsidRPr="00054570">
        <w:t xml:space="preserve">In light of the suboptimal survival outcomes in HER2-negative u/mBC, </w:t>
      </w:r>
      <w:r>
        <w:t>T-</w:t>
      </w:r>
      <w:r w:rsidRPr="00054570">
        <w:t>DXd offer</w:t>
      </w:r>
      <w:r>
        <w:t>s</w:t>
      </w:r>
      <w:r w:rsidRPr="00054570">
        <w:t xml:space="preserve"> hope of extended life and </w:t>
      </w:r>
      <w:r w:rsidR="006421C0">
        <w:t>QoL</w:t>
      </w:r>
      <w:r w:rsidRPr="00054570">
        <w:t xml:space="preserve"> fo</w:t>
      </w:r>
      <w:r>
        <w:t>r</w:t>
      </w:r>
      <w:r w:rsidRPr="00054570">
        <w:t xml:space="preserve"> patients, carers, and families</w:t>
      </w:r>
      <w:r>
        <w:t xml:space="preserve"> in a setting where there is a </w:t>
      </w:r>
      <w:r>
        <w:lastRenderedPageBreak/>
        <w:t xml:space="preserve">substantial unmet need. </w:t>
      </w:r>
      <w:r w:rsidR="002A6805" w:rsidRPr="00054570">
        <w:t xml:space="preserve">UK clinical experts confirmed that there is </w:t>
      </w:r>
      <w:r w:rsidR="002A6805">
        <w:t xml:space="preserve">an unmet need for better </w:t>
      </w:r>
      <w:r w:rsidR="001A227C">
        <w:t xml:space="preserve">patient </w:t>
      </w:r>
      <w:r w:rsidR="002A6805">
        <w:t>outcomes in this setting</w:t>
      </w:r>
      <w:r w:rsidR="002A6805" w:rsidRPr="00054570">
        <w:t>.</w:t>
      </w:r>
      <w:r w:rsidR="002A6805" w:rsidRPr="00054570">
        <w:fldChar w:fldCharType="begin"/>
      </w:r>
      <w:r w:rsidR="00CA6345">
        <w:instrText xml:space="preserve"> ADDIN ZOTERO_ITEM CSL_CITATION {"citationID":"HazZJZhm","properties":{"formattedCitation":"\\super 121\\nosupersub{}","plainCitation":"121","noteIndex":0},"citationItems":[{"id":66356,"uris":["http://zotero.org/groups/4797619/items/N6DNXLEP"],"itemData":{"id":66356,"type":"document","title":"T-DXd in HER2-low u/mBC. UK advisory board meeting report. Data on File.","author":[{"family":"Daiichi Sankyo Inc.","given":""}],"issued":{"date-parts":[["2022",12]]}}}],"schema":"https://github.com/citation-style-language/schema/raw/master/csl-citation.json"} </w:instrText>
      </w:r>
      <w:r w:rsidR="002A6805" w:rsidRPr="00054570">
        <w:fldChar w:fldCharType="separate"/>
      </w:r>
      <w:r w:rsidR="00CA6345" w:rsidRPr="00CA6345">
        <w:rPr>
          <w:rFonts w:cs="Arial"/>
          <w:szCs w:val="24"/>
          <w:vertAlign w:val="superscript"/>
        </w:rPr>
        <w:t>121</w:t>
      </w:r>
      <w:r w:rsidR="002A6805" w:rsidRPr="00054570">
        <w:fldChar w:fldCharType="end"/>
      </w:r>
      <w:r w:rsidR="002A6805" w:rsidRPr="00293ECD">
        <w:t xml:space="preserve"> </w:t>
      </w:r>
      <w:r>
        <w:t xml:space="preserve">T-DXd </w:t>
      </w:r>
      <w:r w:rsidR="006F4C39">
        <w:t xml:space="preserve">clearly </w:t>
      </w:r>
      <w:r>
        <w:t xml:space="preserve">addresses this </w:t>
      </w:r>
      <w:r w:rsidR="006F4C39">
        <w:t xml:space="preserve">unmet need </w:t>
      </w:r>
      <w:r>
        <w:t xml:space="preserve">by demonstrating significant improvements across clinically meaningful endpoints while providing a manageable safety profile and maintaining quality-of life compared with current standard of care. </w:t>
      </w:r>
      <w:r w:rsidR="009F0B97" w:rsidRPr="000B4DA3">
        <w:rPr>
          <w:rFonts w:cs="Arial"/>
        </w:rPr>
        <w:t>When a severity modifier equivalent to the previous EOL weighting is applied, T-DXd is a cost-effective use of NHS resources.   </w:t>
      </w:r>
      <w:r w:rsidR="005E2976">
        <w:br w:type="page"/>
      </w:r>
    </w:p>
    <w:p w14:paraId="59DAFB7C" w14:textId="77777777" w:rsidR="005E2976" w:rsidRDefault="005E2976" w:rsidP="005A1EE2">
      <w:pPr>
        <w:pStyle w:val="Heading1"/>
        <w:spacing w:line="240" w:lineRule="auto"/>
      </w:pPr>
      <w:bookmarkStart w:id="901" w:name="_Toc129350926"/>
      <w:r>
        <w:lastRenderedPageBreak/>
        <w:t>References</w:t>
      </w:r>
      <w:bookmarkEnd w:id="901"/>
    </w:p>
    <w:p w14:paraId="1584BE38" w14:textId="77777777" w:rsidR="002313E2" w:rsidRPr="007B326B" w:rsidRDefault="004E2C26" w:rsidP="007B326B">
      <w:pPr>
        <w:pStyle w:val="Bibliography"/>
        <w:spacing w:line="240" w:lineRule="auto"/>
        <w:rPr>
          <w:rFonts w:cs="Arial"/>
          <w:sz w:val="20"/>
          <w:szCs w:val="20"/>
        </w:rPr>
      </w:pPr>
      <w:r w:rsidRPr="007B326B">
        <w:rPr>
          <w:rFonts w:cs="Arial"/>
          <w:sz w:val="20"/>
          <w:szCs w:val="20"/>
        </w:rPr>
        <w:fldChar w:fldCharType="begin"/>
      </w:r>
      <w:r w:rsidR="002313E2" w:rsidRPr="007B326B">
        <w:rPr>
          <w:rFonts w:cs="Arial"/>
          <w:sz w:val="20"/>
          <w:szCs w:val="20"/>
        </w:rPr>
        <w:instrText xml:space="preserve"> ADDIN ZOTERO_BIBL {"uncited":[],"omitted":[],"custom":[]} CSL_BIBLIOGRAPHY </w:instrText>
      </w:r>
      <w:r w:rsidRPr="007B326B">
        <w:rPr>
          <w:rFonts w:cs="Arial"/>
          <w:sz w:val="20"/>
          <w:szCs w:val="20"/>
        </w:rPr>
        <w:fldChar w:fldCharType="separate"/>
      </w:r>
      <w:r w:rsidR="002313E2" w:rsidRPr="007B326B">
        <w:rPr>
          <w:rFonts w:cs="Arial"/>
          <w:sz w:val="20"/>
          <w:szCs w:val="20"/>
        </w:rPr>
        <w:t>1.</w:t>
      </w:r>
      <w:r w:rsidR="002313E2" w:rsidRPr="007B326B">
        <w:rPr>
          <w:rFonts w:cs="Arial"/>
          <w:sz w:val="20"/>
          <w:szCs w:val="20"/>
        </w:rPr>
        <w:tab/>
        <w:t>NICE. Final Scope. Trastuzumab deruxtecan for treating HER2-low unresectable or metastatic breast cancer after chemotherapy. 2023. at &lt;https://www.nice.org.uk/guidance/gid-ta10813/documents/final-scope&gt;</w:t>
      </w:r>
    </w:p>
    <w:p w14:paraId="2082182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w:t>
      </w:r>
      <w:r w:rsidRPr="007B326B">
        <w:rPr>
          <w:rFonts w:cs="Arial"/>
          <w:sz w:val="20"/>
          <w:szCs w:val="20"/>
        </w:rPr>
        <w:tab/>
        <w:t>NICE. NICE health technology evaluations: the manual. 2022. at &lt;https://www.nice.org.uk/process/pmg36/chapter/introduction-to-health-technology-evaluation&gt;</w:t>
      </w:r>
    </w:p>
    <w:p w14:paraId="39E45CC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w:t>
      </w:r>
      <w:r w:rsidRPr="007B326B">
        <w:rPr>
          <w:rFonts w:cs="Arial"/>
          <w:sz w:val="20"/>
          <w:szCs w:val="20"/>
        </w:rPr>
        <w:tab/>
        <w:t>European Medicines Agency (EMA). EMA Enhertu Summary of Product Characteristics (SmPC). 2023. at &lt;https://www.ema.europa.eu/en/documents/product-information/enhertu-epar-product-information_en.pdf&gt;</w:t>
      </w:r>
    </w:p>
    <w:p w14:paraId="08C8911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w:t>
      </w:r>
      <w:r w:rsidRPr="007B326B">
        <w:rPr>
          <w:rFonts w:cs="Arial"/>
          <w:sz w:val="20"/>
          <w:szCs w:val="20"/>
        </w:rPr>
        <w:tab/>
        <w:t>NICE. Trastuzumab deruxtecan for treating HER2-positive unresectable or metastatic breast cancer after 2 or more anti-HER2 therapies | NICE [TA704]. at &lt;https://www.nice.org.uk/guidance/ta704&gt;</w:t>
      </w:r>
    </w:p>
    <w:p w14:paraId="1172114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w:t>
      </w:r>
      <w:r w:rsidRPr="007B326B">
        <w:rPr>
          <w:rFonts w:cs="Arial"/>
          <w:sz w:val="20"/>
          <w:szCs w:val="20"/>
        </w:rPr>
        <w:tab/>
        <w:t>NICE. Trastuzumab deruxtecan for treating HER2-positive unresectable or metastatic breast cancer after 1 or more anti-HER2 therapies | NICE [TA862]. 2023. at &lt;https://www.nice.org.uk/guidance/indevelopment/gid-ta10804/documents&gt;</w:t>
      </w:r>
    </w:p>
    <w:p w14:paraId="600E351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w:t>
      </w:r>
      <w:r w:rsidRPr="007B326B">
        <w:rPr>
          <w:rFonts w:cs="Arial"/>
          <w:sz w:val="20"/>
          <w:szCs w:val="20"/>
        </w:rPr>
        <w:tab/>
        <w:t xml:space="preserve">Modi S, Jacot W, Yamashita T, </w:t>
      </w:r>
      <w:r w:rsidRPr="007B326B">
        <w:rPr>
          <w:rFonts w:cs="Arial"/>
          <w:i/>
          <w:iCs/>
          <w:sz w:val="20"/>
          <w:szCs w:val="20"/>
        </w:rPr>
        <w:t>et al.</w:t>
      </w:r>
      <w:r w:rsidRPr="007B326B">
        <w:rPr>
          <w:rFonts w:cs="Arial"/>
          <w:sz w:val="20"/>
          <w:szCs w:val="20"/>
        </w:rPr>
        <w:t xml:space="preserve"> Trastuzumab Deruxtecan in Previously Treated HER2-Low Advanced Breast Cancer. </w:t>
      </w:r>
      <w:r w:rsidRPr="007B326B">
        <w:rPr>
          <w:rFonts w:cs="Arial"/>
          <w:i/>
          <w:iCs/>
          <w:sz w:val="20"/>
          <w:szCs w:val="20"/>
        </w:rPr>
        <w:t>New England Journal of Medicine</w:t>
      </w:r>
      <w:r w:rsidRPr="007B326B">
        <w:rPr>
          <w:rFonts w:cs="Arial"/>
          <w:sz w:val="20"/>
          <w:szCs w:val="20"/>
        </w:rPr>
        <w:t xml:space="preserve"> 2022. 387: 9–20.</w:t>
      </w:r>
    </w:p>
    <w:p w14:paraId="1C17EB8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w:t>
      </w:r>
      <w:r w:rsidRPr="007B326B">
        <w:rPr>
          <w:rFonts w:cs="Arial"/>
          <w:sz w:val="20"/>
          <w:szCs w:val="20"/>
        </w:rPr>
        <w:tab/>
        <w:t>Daiichi Sankyo Inc. Clinical Study Report for DS8201-A-U303. Data cut-off date: 11 Jan 2022. Data on File. 2022.</w:t>
      </w:r>
    </w:p>
    <w:p w14:paraId="5CB3860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w:t>
      </w:r>
      <w:r w:rsidRPr="007B326B">
        <w:rPr>
          <w:rFonts w:cs="Arial"/>
          <w:sz w:val="20"/>
          <w:szCs w:val="20"/>
        </w:rPr>
        <w:tab/>
        <w:t>European Medicines Agency (EMA). Enhertu European Public Assessment Report (EPAR) Type II Variation. Procedure no. EMEA/H/C/005124/II/0022. Version 2.0. 15 December 2022. 2022. at &lt;https://www.ema.europa.eu/documents/variation-report/enhertu-h-c-005124-ii-0022-epar-assessment-report-variation_en.pdf&gt;</w:t>
      </w:r>
    </w:p>
    <w:p w14:paraId="6E29177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w:t>
      </w:r>
      <w:r w:rsidRPr="007B326B">
        <w:rPr>
          <w:rFonts w:cs="Arial"/>
          <w:sz w:val="20"/>
          <w:szCs w:val="20"/>
        </w:rPr>
        <w:tab/>
        <w:t xml:space="preserve">Yver A, Agatsuma T &amp; Soria J-C. The art of innovation: clinical development of trastuzumab deruxtecan and redefining how antibody-drug conjugates target HER2-positive cancers. </w:t>
      </w:r>
      <w:r w:rsidRPr="007B326B">
        <w:rPr>
          <w:rFonts w:cs="Arial"/>
          <w:i/>
          <w:iCs/>
          <w:sz w:val="20"/>
          <w:szCs w:val="20"/>
        </w:rPr>
        <w:t>Ann Oncol</w:t>
      </w:r>
      <w:r w:rsidRPr="007B326B">
        <w:rPr>
          <w:rFonts w:cs="Arial"/>
          <w:sz w:val="20"/>
          <w:szCs w:val="20"/>
        </w:rPr>
        <w:t xml:space="preserve"> 2020. 31: 430–434.</w:t>
      </w:r>
    </w:p>
    <w:p w14:paraId="39767CD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w:t>
      </w:r>
      <w:r w:rsidRPr="007B326B">
        <w:rPr>
          <w:rFonts w:cs="Arial"/>
          <w:sz w:val="20"/>
          <w:szCs w:val="20"/>
        </w:rPr>
        <w:tab/>
        <w:t xml:space="preserve">Ogitani Y, Aida T, Hagihara K, </w:t>
      </w:r>
      <w:r w:rsidRPr="007B326B">
        <w:rPr>
          <w:rFonts w:cs="Arial"/>
          <w:i/>
          <w:iCs/>
          <w:sz w:val="20"/>
          <w:szCs w:val="20"/>
        </w:rPr>
        <w:t>et al.</w:t>
      </w:r>
      <w:r w:rsidRPr="007B326B">
        <w:rPr>
          <w:rFonts w:cs="Arial"/>
          <w:sz w:val="20"/>
          <w:szCs w:val="20"/>
        </w:rPr>
        <w:t xml:space="preserve"> DS-8201a, A Novel HER2-Targeting ADC with a Novel DNA Topoisomerase I Inhibitor, Demonstrates a Promising Antitumor Efficacy with Differentiation from T-DM1. </w:t>
      </w:r>
      <w:r w:rsidRPr="007B326B">
        <w:rPr>
          <w:rFonts w:cs="Arial"/>
          <w:i/>
          <w:iCs/>
          <w:sz w:val="20"/>
          <w:szCs w:val="20"/>
        </w:rPr>
        <w:t>Clin Cancer Res</w:t>
      </w:r>
      <w:r w:rsidRPr="007B326B">
        <w:rPr>
          <w:rFonts w:cs="Arial"/>
          <w:sz w:val="20"/>
          <w:szCs w:val="20"/>
        </w:rPr>
        <w:t xml:space="preserve"> 2016. 22: 5097–5108.</w:t>
      </w:r>
    </w:p>
    <w:p w14:paraId="11A0E02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w:t>
      </w:r>
      <w:r w:rsidRPr="007B326B">
        <w:rPr>
          <w:rFonts w:cs="Arial"/>
          <w:sz w:val="20"/>
          <w:szCs w:val="20"/>
        </w:rPr>
        <w:tab/>
        <w:t xml:space="preserve">Nakada T, Sugihara K, Jikoh T, </w:t>
      </w:r>
      <w:r w:rsidRPr="007B326B">
        <w:rPr>
          <w:rFonts w:cs="Arial"/>
          <w:i/>
          <w:iCs/>
          <w:sz w:val="20"/>
          <w:szCs w:val="20"/>
        </w:rPr>
        <w:t>et al.</w:t>
      </w:r>
      <w:r w:rsidRPr="007B326B">
        <w:rPr>
          <w:rFonts w:cs="Arial"/>
          <w:sz w:val="20"/>
          <w:szCs w:val="20"/>
        </w:rPr>
        <w:t xml:space="preserve"> The Latest Research and Development into the Antibody-Drug Conjugate, [fam-] Trastuzumab Deruxtecan (DS-8201a), for HER2 Cancer Therapy. </w:t>
      </w:r>
      <w:r w:rsidRPr="007B326B">
        <w:rPr>
          <w:rFonts w:cs="Arial"/>
          <w:i/>
          <w:iCs/>
          <w:sz w:val="20"/>
          <w:szCs w:val="20"/>
        </w:rPr>
        <w:t>Chem Pharm Bull (Tokyo)</w:t>
      </w:r>
      <w:r w:rsidRPr="007B326B">
        <w:rPr>
          <w:rFonts w:cs="Arial"/>
          <w:sz w:val="20"/>
          <w:szCs w:val="20"/>
        </w:rPr>
        <w:t xml:space="preserve"> 2019. 67: 173–185.</w:t>
      </w:r>
    </w:p>
    <w:p w14:paraId="63C44F5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w:t>
      </w:r>
      <w:r w:rsidRPr="007B326B">
        <w:rPr>
          <w:rFonts w:cs="Arial"/>
          <w:sz w:val="20"/>
          <w:szCs w:val="20"/>
        </w:rPr>
        <w:tab/>
        <w:t xml:space="preserve">Nagai Y, Oitate M, Shiozawa H, </w:t>
      </w:r>
      <w:r w:rsidRPr="007B326B">
        <w:rPr>
          <w:rFonts w:cs="Arial"/>
          <w:i/>
          <w:iCs/>
          <w:sz w:val="20"/>
          <w:szCs w:val="20"/>
        </w:rPr>
        <w:t>et al.</w:t>
      </w:r>
      <w:r w:rsidRPr="007B326B">
        <w:rPr>
          <w:rFonts w:cs="Arial"/>
          <w:sz w:val="20"/>
          <w:szCs w:val="20"/>
        </w:rPr>
        <w:t xml:space="preserve"> Comprehensive preclinical pharmacokinetic evaluations of trastuzumab deruxtecan (DS-8201a), a HER2-targeting antibody-drug conjugate, in cynomolgus monkeys. </w:t>
      </w:r>
      <w:r w:rsidRPr="007B326B">
        <w:rPr>
          <w:rFonts w:cs="Arial"/>
          <w:i/>
          <w:iCs/>
          <w:sz w:val="20"/>
          <w:szCs w:val="20"/>
        </w:rPr>
        <w:t>Xenobiotica</w:t>
      </w:r>
      <w:r w:rsidRPr="007B326B">
        <w:rPr>
          <w:rFonts w:cs="Arial"/>
          <w:sz w:val="20"/>
          <w:szCs w:val="20"/>
        </w:rPr>
        <w:t xml:space="preserve"> 2019. 49: 1086–1096.</w:t>
      </w:r>
    </w:p>
    <w:p w14:paraId="7D25DE7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w:t>
      </w:r>
      <w:r w:rsidRPr="007B326B">
        <w:rPr>
          <w:rFonts w:cs="Arial"/>
          <w:sz w:val="20"/>
          <w:szCs w:val="20"/>
        </w:rPr>
        <w:tab/>
        <w:t xml:space="preserve">Shiose Y, Ochi Y, Kuga H, </w:t>
      </w:r>
      <w:r w:rsidRPr="007B326B">
        <w:rPr>
          <w:rFonts w:cs="Arial"/>
          <w:i/>
          <w:iCs/>
          <w:sz w:val="20"/>
          <w:szCs w:val="20"/>
        </w:rPr>
        <w:t>et al.</w:t>
      </w:r>
      <w:r w:rsidRPr="007B326B">
        <w:rPr>
          <w:rFonts w:cs="Arial"/>
          <w:sz w:val="20"/>
          <w:szCs w:val="20"/>
        </w:rPr>
        <w:t xml:space="preserve"> Relationship between drug release of DE-310, macromolecular prodrug of DX-8951f, and cathepsins activity in several tumors. </w:t>
      </w:r>
      <w:r w:rsidRPr="007B326B">
        <w:rPr>
          <w:rFonts w:cs="Arial"/>
          <w:i/>
          <w:iCs/>
          <w:sz w:val="20"/>
          <w:szCs w:val="20"/>
        </w:rPr>
        <w:t>Biol Pharm Bull</w:t>
      </w:r>
      <w:r w:rsidRPr="007B326B">
        <w:rPr>
          <w:rFonts w:cs="Arial"/>
          <w:sz w:val="20"/>
          <w:szCs w:val="20"/>
        </w:rPr>
        <w:t xml:space="preserve"> 2007. 30: 2365–2370.</w:t>
      </w:r>
    </w:p>
    <w:p w14:paraId="30D4EEE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w:t>
      </w:r>
      <w:r w:rsidRPr="007B326B">
        <w:rPr>
          <w:rFonts w:cs="Arial"/>
          <w:sz w:val="20"/>
          <w:szCs w:val="20"/>
        </w:rPr>
        <w:tab/>
        <w:t xml:space="preserve">Ogitani Y, Hagihara K, Oitate M, </w:t>
      </w:r>
      <w:r w:rsidRPr="007B326B">
        <w:rPr>
          <w:rFonts w:cs="Arial"/>
          <w:i/>
          <w:iCs/>
          <w:sz w:val="20"/>
          <w:szCs w:val="20"/>
        </w:rPr>
        <w:t>et al.</w:t>
      </w:r>
      <w:r w:rsidRPr="007B326B">
        <w:rPr>
          <w:rFonts w:cs="Arial"/>
          <w:sz w:val="20"/>
          <w:szCs w:val="20"/>
        </w:rPr>
        <w:t xml:space="preserve"> Bystander killing effect of DS-8201a, a novel anti-human epidermal growth factor receptor 2 antibody-drug conjugate, in tumors with human epidermal growth factor receptor 2 heterogeneity. </w:t>
      </w:r>
      <w:r w:rsidRPr="007B326B">
        <w:rPr>
          <w:rFonts w:cs="Arial"/>
          <w:i/>
          <w:iCs/>
          <w:sz w:val="20"/>
          <w:szCs w:val="20"/>
        </w:rPr>
        <w:t>Cancer Sci</w:t>
      </w:r>
      <w:r w:rsidRPr="007B326B">
        <w:rPr>
          <w:rFonts w:cs="Arial"/>
          <w:sz w:val="20"/>
          <w:szCs w:val="20"/>
        </w:rPr>
        <w:t xml:space="preserve"> 2016. 107: 1039–1046.</w:t>
      </w:r>
    </w:p>
    <w:p w14:paraId="73DDBBB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w:t>
      </w:r>
      <w:r w:rsidRPr="007B326B">
        <w:rPr>
          <w:rFonts w:cs="Arial"/>
          <w:sz w:val="20"/>
          <w:szCs w:val="20"/>
        </w:rPr>
        <w:tab/>
        <w:t xml:space="preserve">Nakada T, Masuda T, Naito H, </w:t>
      </w:r>
      <w:r w:rsidRPr="007B326B">
        <w:rPr>
          <w:rFonts w:cs="Arial"/>
          <w:i/>
          <w:iCs/>
          <w:sz w:val="20"/>
          <w:szCs w:val="20"/>
        </w:rPr>
        <w:t>et al.</w:t>
      </w:r>
      <w:r w:rsidRPr="007B326B">
        <w:rPr>
          <w:rFonts w:cs="Arial"/>
          <w:sz w:val="20"/>
          <w:szCs w:val="20"/>
        </w:rPr>
        <w:t xml:space="preserve"> Novel antibody drug conjugates containing exatecan derivative-based cytotoxic payloads. </w:t>
      </w:r>
      <w:r w:rsidRPr="007B326B">
        <w:rPr>
          <w:rFonts w:cs="Arial"/>
          <w:i/>
          <w:iCs/>
          <w:sz w:val="20"/>
          <w:szCs w:val="20"/>
        </w:rPr>
        <w:t>Bioorg Med Chem Lett</w:t>
      </w:r>
      <w:r w:rsidRPr="007B326B">
        <w:rPr>
          <w:rFonts w:cs="Arial"/>
          <w:sz w:val="20"/>
          <w:szCs w:val="20"/>
        </w:rPr>
        <w:t xml:space="preserve"> 2016. 26: 1542–1545.</w:t>
      </w:r>
    </w:p>
    <w:p w14:paraId="1C76D38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w:t>
      </w:r>
      <w:r w:rsidRPr="007B326B">
        <w:rPr>
          <w:rFonts w:cs="Arial"/>
          <w:sz w:val="20"/>
          <w:szCs w:val="20"/>
        </w:rPr>
        <w:tab/>
        <w:t xml:space="preserve">Aggarwal N &amp; Sloane BF. Cathepsin B: multiple roles in cancer. </w:t>
      </w:r>
      <w:r w:rsidRPr="007B326B">
        <w:rPr>
          <w:rFonts w:cs="Arial"/>
          <w:i/>
          <w:iCs/>
          <w:sz w:val="20"/>
          <w:szCs w:val="20"/>
        </w:rPr>
        <w:t>Proteomics Clin Appl</w:t>
      </w:r>
      <w:r w:rsidRPr="007B326B">
        <w:rPr>
          <w:rFonts w:cs="Arial"/>
          <w:sz w:val="20"/>
          <w:szCs w:val="20"/>
        </w:rPr>
        <w:t xml:space="preserve"> 2014. 8: 427–437.</w:t>
      </w:r>
    </w:p>
    <w:p w14:paraId="159E256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w:t>
      </w:r>
      <w:r w:rsidRPr="007B326B">
        <w:rPr>
          <w:rFonts w:cs="Arial"/>
          <w:sz w:val="20"/>
          <w:szCs w:val="20"/>
        </w:rPr>
        <w:tab/>
        <w:t xml:space="preserve">Niedergethmann M, Wostbrock B, Sturm JW, </w:t>
      </w:r>
      <w:r w:rsidRPr="007B326B">
        <w:rPr>
          <w:rFonts w:cs="Arial"/>
          <w:i/>
          <w:iCs/>
          <w:sz w:val="20"/>
          <w:szCs w:val="20"/>
        </w:rPr>
        <w:t>et al.</w:t>
      </w:r>
      <w:r w:rsidRPr="007B326B">
        <w:rPr>
          <w:rFonts w:cs="Arial"/>
          <w:sz w:val="20"/>
          <w:szCs w:val="20"/>
        </w:rPr>
        <w:t xml:space="preserve"> Prognostic impact of cysteine proteases cathepsin B and cathepsin L in pancreatic adenocarcinoma. </w:t>
      </w:r>
      <w:r w:rsidRPr="007B326B">
        <w:rPr>
          <w:rFonts w:cs="Arial"/>
          <w:i/>
          <w:iCs/>
          <w:sz w:val="20"/>
          <w:szCs w:val="20"/>
        </w:rPr>
        <w:t>Pancreas</w:t>
      </w:r>
      <w:r w:rsidRPr="007B326B">
        <w:rPr>
          <w:rFonts w:cs="Arial"/>
          <w:sz w:val="20"/>
          <w:szCs w:val="20"/>
        </w:rPr>
        <w:t xml:space="preserve"> 2004. 29: 204–211.</w:t>
      </w:r>
    </w:p>
    <w:p w14:paraId="6F0CE8A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w:t>
      </w:r>
      <w:r w:rsidRPr="007B326B">
        <w:rPr>
          <w:rFonts w:cs="Arial"/>
          <w:sz w:val="20"/>
          <w:szCs w:val="20"/>
        </w:rPr>
        <w:tab/>
        <w:t>Trastuzumab Deruxtecan for Metastatic HER2-Low Breast Cancer - NCI. 2022. at &lt;https://www.cancer.gov/news-events/cancer-currents-blog/2022/enhertu-her2-low-breast-cancer&gt;</w:t>
      </w:r>
    </w:p>
    <w:p w14:paraId="5D47515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9.</w:t>
      </w:r>
      <w:r w:rsidRPr="007B326B">
        <w:rPr>
          <w:rFonts w:cs="Arial"/>
          <w:sz w:val="20"/>
          <w:szCs w:val="20"/>
        </w:rPr>
        <w:tab/>
        <w:t xml:space="preserve">Rakha EA, Tan PH, Quinn C, </w:t>
      </w:r>
      <w:r w:rsidRPr="007B326B">
        <w:rPr>
          <w:rFonts w:cs="Arial"/>
          <w:i/>
          <w:iCs/>
          <w:sz w:val="20"/>
          <w:szCs w:val="20"/>
        </w:rPr>
        <w:t>et al.</w:t>
      </w:r>
      <w:r w:rsidRPr="007B326B">
        <w:rPr>
          <w:rFonts w:cs="Arial"/>
          <w:sz w:val="20"/>
          <w:szCs w:val="20"/>
        </w:rPr>
        <w:t xml:space="preserve"> UK recommendations for HER2 assessment in breast cancer: an update. </w:t>
      </w:r>
      <w:r w:rsidRPr="007B326B">
        <w:rPr>
          <w:rFonts w:cs="Arial"/>
          <w:i/>
          <w:iCs/>
          <w:sz w:val="20"/>
          <w:szCs w:val="20"/>
        </w:rPr>
        <w:t>J Clin Pathol</w:t>
      </w:r>
      <w:r w:rsidRPr="007B326B">
        <w:rPr>
          <w:rFonts w:cs="Arial"/>
          <w:sz w:val="20"/>
          <w:szCs w:val="20"/>
        </w:rPr>
        <w:t xml:space="preserve"> 2022. jcp-2022-208632. doi:10.1136/jcp-2022-208632</w:t>
      </w:r>
    </w:p>
    <w:p w14:paraId="1409949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0.</w:t>
      </w:r>
      <w:r w:rsidRPr="007B326B">
        <w:rPr>
          <w:rFonts w:cs="Arial"/>
          <w:sz w:val="20"/>
          <w:szCs w:val="20"/>
        </w:rPr>
        <w:tab/>
        <w:t xml:space="preserve">Modi S. Trastuzumab deruxtecan in previously treated HER2-positive metastatic breast cancer: Plain language summary of the DESTINY-Breast01 study. </w:t>
      </w:r>
      <w:r w:rsidRPr="007B326B">
        <w:rPr>
          <w:rFonts w:cs="Arial"/>
          <w:i/>
          <w:iCs/>
          <w:sz w:val="20"/>
          <w:szCs w:val="20"/>
        </w:rPr>
        <w:t>Future Oncol</w:t>
      </w:r>
      <w:r w:rsidRPr="007B326B">
        <w:rPr>
          <w:rFonts w:cs="Arial"/>
          <w:sz w:val="20"/>
          <w:szCs w:val="20"/>
        </w:rPr>
        <w:t xml:space="preserve"> 2021. 17: 3415–3423.</w:t>
      </w:r>
    </w:p>
    <w:p w14:paraId="4E96079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1.</w:t>
      </w:r>
      <w:r w:rsidRPr="007B326B">
        <w:rPr>
          <w:rFonts w:cs="Arial"/>
          <w:sz w:val="20"/>
          <w:szCs w:val="20"/>
        </w:rPr>
        <w:tab/>
        <w:t>CancerData. at &lt;https://www.cancerdata.nhs.uk/incidence_and_mortality&gt;</w:t>
      </w:r>
    </w:p>
    <w:p w14:paraId="6CAF436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2.</w:t>
      </w:r>
      <w:r w:rsidRPr="007B326B">
        <w:rPr>
          <w:rFonts w:cs="Arial"/>
          <w:sz w:val="20"/>
          <w:szCs w:val="20"/>
        </w:rPr>
        <w:tab/>
        <w:t xml:space="preserve">Cancer Registration Statistics, England 2019. </w:t>
      </w:r>
      <w:r w:rsidRPr="007B326B">
        <w:rPr>
          <w:rFonts w:cs="Arial"/>
          <w:i/>
          <w:iCs/>
          <w:sz w:val="20"/>
          <w:szCs w:val="20"/>
        </w:rPr>
        <w:t>NHS Digital</w:t>
      </w:r>
      <w:r w:rsidRPr="007B326B">
        <w:rPr>
          <w:rFonts w:cs="Arial"/>
          <w:sz w:val="20"/>
          <w:szCs w:val="20"/>
        </w:rPr>
        <w:t xml:space="preserve"> at &lt;https://digital.nhs.uk/data-and-information/publications/statistical/cancer-registration-statistics/england-2019&gt;</w:t>
      </w:r>
    </w:p>
    <w:p w14:paraId="1AB92AF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3.</w:t>
      </w:r>
      <w:r w:rsidRPr="007B326B">
        <w:rPr>
          <w:rFonts w:cs="Arial"/>
          <w:sz w:val="20"/>
          <w:szCs w:val="20"/>
        </w:rPr>
        <w:tab/>
        <w:t>NICE. Early and locally advanced breast cancer: diagnosis and management | NICE [NG101]. at &lt;https://www.nice.org.uk/guidance/ng101&gt;</w:t>
      </w:r>
    </w:p>
    <w:p w14:paraId="4CB34031"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24.</w:t>
      </w:r>
      <w:r w:rsidRPr="007B326B">
        <w:rPr>
          <w:rFonts w:cs="Arial"/>
          <w:sz w:val="20"/>
          <w:szCs w:val="20"/>
        </w:rPr>
        <w:tab/>
        <w:t xml:space="preserve">Cancer survival in England for patients diagnosed between 2014 and 2018, and followed up until 2019. </w:t>
      </w:r>
      <w:r w:rsidRPr="007B326B">
        <w:rPr>
          <w:rFonts w:cs="Arial"/>
          <w:i/>
          <w:iCs/>
          <w:sz w:val="20"/>
          <w:szCs w:val="20"/>
        </w:rPr>
        <w:t>GOV.UK</w:t>
      </w:r>
      <w:r w:rsidRPr="007B326B">
        <w:rPr>
          <w:rFonts w:cs="Arial"/>
          <w:sz w:val="20"/>
          <w:szCs w:val="20"/>
        </w:rPr>
        <w:t xml:space="preserve"> at &lt;https://www.gov.uk/government/statistics/cancer-survival-in-england-for-patients-diagnosed-between-2014-and-2018-and-followed-up-until-2019&gt;</w:t>
      </w:r>
    </w:p>
    <w:p w14:paraId="13B2838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5.</w:t>
      </w:r>
      <w:r w:rsidRPr="007B326B">
        <w:rPr>
          <w:rFonts w:cs="Arial"/>
          <w:sz w:val="20"/>
          <w:szCs w:val="20"/>
        </w:rPr>
        <w:tab/>
        <w:t xml:space="preserve">Irvin W, Muss HB &amp; Mayer DK. Symptom Management in Metastatic Breast Cancer. </w:t>
      </w:r>
      <w:r w:rsidRPr="007B326B">
        <w:rPr>
          <w:rFonts w:cs="Arial"/>
          <w:i/>
          <w:iCs/>
          <w:sz w:val="20"/>
          <w:szCs w:val="20"/>
        </w:rPr>
        <w:t>Oncologist</w:t>
      </w:r>
      <w:r w:rsidRPr="007B326B">
        <w:rPr>
          <w:rFonts w:cs="Arial"/>
          <w:sz w:val="20"/>
          <w:szCs w:val="20"/>
        </w:rPr>
        <w:t xml:space="preserve"> 2011. 16: 1203–1214.</w:t>
      </w:r>
    </w:p>
    <w:p w14:paraId="426D735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6.</w:t>
      </w:r>
      <w:r w:rsidRPr="007B326B">
        <w:rPr>
          <w:rFonts w:cs="Arial"/>
          <w:sz w:val="20"/>
          <w:szCs w:val="20"/>
        </w:rPr>
        <w:tab/>
        <w:t>Symptoms of secondary breast cancer | Cancer Research UK. at &lt;https://www.cancerresearchuk.org/about-cancer/breast-cancer/secondary/symptoms&gt;</w:t>
      </w:r>
    </w:p>
    <w:p w14:paraId="7BEEB68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7.</w:t>
      </w:r>
      <w:r w:rsidRPr="007B326B">
        <w:rPr>
          <w:rFonts w:cs="Arial"/>
          <w:sz w:val="20"/>
          <w:szCs w:val="20"/>
        </w:rPr>
        <w:tab/>
        <w:t xml:space="preserve">McFarland DC, Shaffer KM, Tiersten A, </w:t>
      </w:r>
      <w:r w:rsidRPr="007B326B">
        <w:rPr>
          <w:rFonts w:cs="Arial"/>
          <w:i/>
          <w:iCs/>
          <w:sz w:val="20"/>
          <w:szCs w:val="20"/>
        </w:rPr>
        <w:t>et al.</w:t>
      </w:r>
      <w:r w:rsidRPr="007B326B">
        <w:rPr>
          <w:rFonts w:cs="Arial"/>
          <w:sz w:val="20"/>
          <w:szCs w:val="20"/>
        </w:rPr>
        <w:t xml:space="preserve"> Physical Symptom Burden and Its Association With Distress, Anxiety, and Depression in Breast Cancer. </w:t>
      </w:r>
      <w:r w:rsidRPr="007B326B">
        <w:rPr>
          <w:rFonts w:cs="Arial"/>
          <w:i/>
          <w:iCs/>
          <w:sz w:val="20"/>
          <w:szCs w:val="20"/>
        </w:rPr>
        <w:t>Psychosomatics</w:t>
      </w:r>
      <w:r w:rsidRPr="007B326B">
        <w:rPr>
          <w:rFonts w:cs="Arial"/>
          <w:sz w:val="20"/>
          <w:szCs w:val="20"/>
        </w:rPr>
        <w:t xml:space="preserve"> 2018. 59: 464–471.</w:t>
      </w:r>
    </w:p>
    <w:p w14:paraId="0FDC744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8.</w:t>
      </w:r>
      <w:r w:rsidRPr="007B326B">
        <w:rPr>
          <w:rFonts w:cs="Arial"/>
          <w:sz w:val="20"/>
          <w:szCs w:val="20"/>
        </w:rPr>
        <w:tab/>
        <w:t xml:space="preserve">Verrill M, Wardley AM, Retzler J, </w:t>
      </w:r>
      <w:r w:rsidRPr="007B326B">
        <w:rPr>
          <w:rFonts w:cs="Arial"/>
          <w:i/>
          <w:iCs/>
          <w:sz w:val="20"/>
          <w:szCs w:val="20"/>
        </w:rPr>
        <w:t>et al.</w:t>
      </w:r>
      <w:r w:rsidRPr="007B326B">
        <w:rPr>
          <w:rFonts w:cs="Arial"/>
          <w:sz w:val="20"/>
          <w:szCs w:val="20"/>
        </w:rPr>
        <w:t xml:space="preserve"> Health-related quality of life and work productivity in UK patients with HER2-positive breast cancer: a cross-sectional study evaluating the relationships between disease and treatment stage. </w:t>
      </w:r>
      <w:r w:rsidRPr="007B326B">
        <w:rPr>
          <w:rFonts w:cs="Arial"/>
          <w:i/>
          <w:iCs/>
          <w:sz w:val="20"/>
          <w:szCs w:val="20"/>
        </w:rPr>
        <w:t>Health and Quality of Life Outcomes</w:t>
      </w:r>
      <w:r w:rsidRPr="007B326B">
        <w:rPr>
          <w:rFonts w:cs="Arial"/>
          <w:sz w:val="20"/>
          <w:szCs w:val="20"/>
        </w:rPr>
        <w:t xml:space="preserve"> 2020. 18: 353.</w:t>
      </w:r>
    </w:p>
    <w:p w14:paraId="176522D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29.</w:t>
      </w:r>
      <w:r w:rsidRPr="007B326B">
        <w:rPr>
          <w:rFonts w:cs="Arial"/>
          <w:sz w:val="20"/>
          <w:szCs w:val="20"/>
        </w:rPr>
        <w:tab/>
        <w:t xml:space="preserve">Park EM, Gelber S, Rosenberg SM, </w:t>
      </w:r>
      <w:r w:rsidRPr="007B326B">
        <w:rPr>
          <w:rFonts w:cs="Arial"/>
          <w:i/>
          <w:iCs/>
          <w:sz w:val="20"/>
          <w:szCs w:val="20"/>
        </w:rPr>
        <w:t>et al.</w:t>
      </w:r>
      <w:r w:rsidRPr="007B326B">
        <w:rPr>
          <w:rFonts w:cs="Arial"/>
          <w:sz w:val="20"/>
          <w:szCs w:val="20"/>
        </w:rPr>
        <w:t xml:space="preserve"> Anxiety and Depression in Young Women With Metastatic Breast Cancer: A Cross-Sectional Study. </w:t>
      </w:r>
      <w:r w:rsidRPr="007B326B">
        <w:rPr>
          <w:rFonts w:cs="Arial"/>
          <w:i/>
          <w:iCs/>
          <w:sz w:val="20"/>
          <w:szCs w:val="20"/>
        </w:rPr>
        <w:t>Psychosomatics</w:t>
      </w:r>
      <w:r w:rsidRPr="007B326B">
        <w:rPr>
          <w:rFonts w:cs="Arial"/>
          <w:sz w:val="20"/>
          <w:szCs w:val="20"/>
        </w:rPr>
        <w:t xml:space="preserve"> 2018. 59: 251–258.</w:t>
      </w:r>
    </w:p>
    <w:p w14:paraId="1DF6F05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0.</w:t>
      </w:r>
      <w:r w:rsidRPr="007B326B">
        <w:rPr>
          <w:rFonts w:cs="Arial"/>
          <w:sz w:val="20"/>
          <w:szCs w:val="20"/>
        </w:rPr>
        <w:tab/>
        <w:t xml:space="preserve">Hall PS, Hamilton P, Hulme CT, </w:t>
      </w:r>
      <w:r w:rsidRPr="007B326B">
        <w:rPr>
          <w:rFonts w:cs="Arial"/>
          <w:i/>
          <w:iCs/>
          <w:sz w:val="20"/>
          <w:szCs w:val="20"/>
        </w:rPr>
        <w:t>et al.</w:t>
      </w:r>
      <w:r w:rsidRPr="007B326B">
        <w:rPr>
          <w:rFonts w:cs="Arial"/>
          <w:sz w:val="20"/>
          <w:szCs w:val="20"/>
        </w:rPr>
        <w:t xml:space="preserve"> Costs of cancer care for use in economic evaluation: a UK analysis of patient-level routine health system data. </w:t>
      </w:r>
      <w:r w:rsidRPr="007B326B">
        <w:rPr>
          <w:rFonts w:cs="Arial"/>
          <w:i/>
          <w:iCs/>
          <w:sz w:val="20"/>
          <w:szCs w:val="20"/>
        </w:rPr>
        <w:t>Br J Cancer</w:t>
      </w:r>
      <w:r w:rsidRPr="007B326B">
        <w:rPr>
          <w:rFonts w:cs="Arial"/>
          <w:sz w:val="20"/>
          <w:szCs w:val="20"/>
        </w:rPr>
        <w:t xml:space="preserve"> 2015. 112: 948–956.</w:t>
      </w:r>
    </w:p>
    <w:p w14:paraId="256F301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1.</w:t>
      </w:r>
      <w:r w:rsidRPr="007B326B">
        <w:rPr>
          <w:rFonts w:cs="Arial"/>
          <w:sz w:val="20"/>
          <w:szCs w:val="20"/>
        </w:rPr>
        <w:tab/>
        <w:t xml:space="preserve">Sun L, Legood R, Dos-Santos-Silva I, </w:t>
      </w:r>
      <w:r w:rsidRPr="007B326B">
        <w:rPr>
          <w:rFonts w:cs="Arial"/>
          <w:i/>
          <w:iCs/>
          <w:sz w:val="20"/>
          <w:szCs w:val="20"/>
        </w:rPr>
        <w:t>et al.</w:t>
      </w:r>
      <w:r w:rsidRPr="007B326B">
        <w:rPr>
          <w:rFonts w:cs="Arial"/>
          <w:sz w:val="20"/>
          <w:szCs w:val="20"/>
        </w:rPr>
        <w:t xml:space="preserve"> Global treatment costs of breast cancer by stage: A systematic review. </w:t>
      </w:r>
      <w:r w:rsidRPr="007B326B">
        <w:rPr>
          <w:rFonts w:cs="Arial"/>
          <w:i/>
          <w:iCs/>
          <w:sz w:val="20"/>
          <w:szCs w:val="20"/>
        </w:rPr>
        <w:t>PLoS One</w:t>
      </w:r>
      <w:r w:rsidRPr="007B326B">
        <w:rPr>
          <w:rFonts w:cs="Arial"/>
          <w:sz w:val="20"/>
          <w:szCs w:val="20"/>
        </w:rPr>
        <w:t xml:space="preserve"> 2018. 13: e0207993.</w:t>
      </w:r>
    </w:p>
    <w:p w14:paraId="3593DCA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2.</w:t>
      </w:r>
      <w:r w:rsidRPr="007B326B">
        <w:rPr>
          <w:rFonts w:cs="Arial"/>
          <w:sz w:val="20"/>
          <w:szCs w:val="20"/>
        </w:rPr>
        <w:tab/>
        <w:t xml:space="preserve">Secondary breast cancer treatments. </w:t>
      </w:r>
      <w:r w:rsidRPr="007B326B">
        <w:rPr>
          <w:rFonts w:cs="Arial"/>
          <w:i/>
          <w:iCs/>
          <w:sz w:val="20"/>
          <w:szCs w:val="20"/>
        </w:rPr>
        <w:t>Breast Cancer Now</w:t>
      </w:r>
      <w:r w:rsidRPr="007B326B">
        <w:rPr>
          <w:rFonts w:cs="Arial"/>
          <w:sz w:val="20"/>
          <w:szCs w:val="20"/>
        </w:rPr>
        <w:t xml:space="preserve"> 2015. at &lt;https://breastcancernow.org/information-support/facing-breast-cancer/secondary-metastatic-breast-cancer/secondary-breast-cancer-treatment&gt;</w:t>
      </w:r>
    </w:p>
    <w:p w14:paraId="0485FD9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3.</w:t>
      </w:r>
      <w:r w:rsidRPr="007B326B">
        <w:rPr>
          <w:rFonts w:cs="Arial"/>
          <w:sz w:val="20"/>
          <w:szCs w:val="20"/>
        </w:rPr>
        <w:tab/>
        <w:t xml:space="preserve">Breast Cancer - Metastatic - Types of Treatment. </w:t>
      </w:r>
      <w:r w:rsidRPr="007B326B">
        <w:rPr>
          <w:rFonts w:cs="Arial"/>
          <w:i/>
          <w:iCs/>
          <w:sz w:val="20"/>
          <w:szCs w:val="20"/>
        </w:rPr>
        <w:t>Cancer.Net</w:t>
      </w:r>
      <w:r w:rsidRPr="007B326B">
        <w:rPr>
          <w:rFonts w:cs="Arial"/>
          <w:sz w:val="20"/>
          <w:szCs w:val="20"/>
        </w:rPr>
        <w:t xml:space="preserve"> 2017. at &lt;https://www.cancer.net/cancer-types/breast-cancer-metastatic/types-treatment&gt;</w:t>
      </w:r>
    </w:p>
    <w:p w14:paraId="235F5A4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4.</w:t>
      </w:r>
      <w:r w:rsidRPr="007B326B">
        <w:rPr>
          <w:rFonts w:cs="Arial"/>
          <w:sz w:val="20"/>
          <w:szCs w:val="20"/>
        </w:rPr>
        <w:tab/>
        <w:t xml:space="preserve">Slamon D, Clark G, Wong S, </w:t>
      </w:r>
      <w:r w:rsidRPr="007B326B">
        <w:rPr>
          <w:rFonts w:cs="Arial"/>
          <w:i/>
          <w:iCs/>
          <w:sz w:val="20"/>
          <w:szCs w:val="20"/>
        </w:rPr>
        <w:t>et al.</w:t>
      </w:r>
      <w:r w:rsidRPr="007B326B">
        <w:rPr>
          <w:rFonts w:cs="Arial"/>
          <w:sz w:val="20"/>
          <w:szCs w:val="20"/>
        </w:rPr>
        <w:t xml:space="preserve"> Slamon DJ, Clark GM, Wong SG, Levin WJ, Ullrich A, McGuire WLHuman breast cancer: correlation of relapse and survival with amplification of the HER-2/neu oncogene. Science (Wash DC) 235: 177-182. </w:t>
      </w:r>
      <w:r w:rsidRPr="007B326B">
        <w:rPr>
          <w:rFonts w:cs="Arial"/>
          <w:i/>
          <w:iCs/>
          <w:sz w:val="20"/>
          <w:szCs w:val="20"/>
        </w:rPr>
        <w:t>Science (New York, NY)</w:t>
      </w:r>
      <w:r w:rsidRPr="007B326B">
        <w:rPr>
          <w:rFonts w:cs="Arial"/>
          <w:sz w:val="20"/>
          <w:szCs w:val="20"/>
        </w:rPr>
        <w:t xml:space="preserve"> 1987. 235: 177–82.</w:t>
      </w:r>
    </w:p>
    <w:p w14:paraId="1C176BB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5.</w:t>
      </w:r>
      <w:r w:rsidRPr="007B326B">
        <w:rPr>
          <w:rFonts w:cs="Arial"/>
          <w:sz w:val="20"/>
          <w:szCs w:val="20"/>
        </w:rPr>
        <w:tab/>
        <w:t>NICE. Advanced breast cancer: diagnosis and treatment | NICE CG81. 2017. at &lt;https://www.nice.org.uk/guidance/cg81/chapter/Recommendations&gt;</w:t>
      </w:r>
    </w:p>
    <w:p w14:paraId="498C83C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6.</w:t>
      </w:r>
      <w:r w:rsidRPr="007B326B">
        <w:rPr>
          <w:rFonts w:cs="Arial"/>
          <w:sz w:val="20"/>
          <w:szCs w:val="20"/>
        </w:rPr>
        <w:tab/>
        <w:t>Invasive breast cancer | Cancer Research UK. at &lt;https://www.cancerresearchuk.org/about-cancer/breast-cancer/stages-types-grades/types/invasive-breast-cancer&gt;</w:t>
      </w:r>
    </w:p>
    <w:p w14:paraId="2EA9496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7.</w:t>
      </w:r>
      <w:r w:rsidRPr="007B326B">
        <w:rPr>
          <w:rFonts w:cs="Arial"/>
          <w:sz w:val="20"/>
          <w:szCs w:val="20"/>
        </w:rPr>
        <w:tab/>
        <w:t xml:space="preserve">Pernas S &amp; Tolaney SM. HER2-positive breast cancer: new therapeutic frontiers and overcoming resistance. </w:t>
      </w:r>
      <w:r w:rsidRPr="007B326B">
        <w:rPr>
          <w:rFonts w:cs="Arial"/>
          <w:i/>
          <w:iCs/>
          <w:sz w:val="20"/>
          <w:szCs w:val="20"/>
        </w:rPr>
        <w:t>Ther Adv Med Oncol</w:t>
      </w:r>
      <w:r w:rsidRPr="007B326B">
        <w:rPr>
          <w:rFonts w:cs="Arial"/>
          <w:sz w:val="20"/>
          <w:szCs w:val="20"/>
        </w:rPr>
        <w:t xml:space="preserve"> 2019. 11: 1758835919833519.</w:t>
      </w:r>
    </w:p>
    <w:p w14:paraId="2F70FC6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8.</w:t>
      </w:r>
      <w:r w:rsidRPr="007B326B">
        <w:rPr>
          <w:rFonts w:cs="Arial"/>
          <w:sz w:val="20"/>
          <w:szCs w:val="20"/>
        </w:rPr>
        <w:tab/>
        <w:t xml:space="preserve">Miglietta F, Griguolo G, Bottosso M, </w:t>
      </w:r>
      <w:r w:rsidRPr="007B326B">
        <w:rPr>
          <w:rFonts w:cs="Arial"/>
          <w:i/>
          <w:iCs/>
          <w:sz w:val="20"/>
          <w:szCs w:val="20"/>
        </w:rPr>
        <w:t>et al.</w:t>
      </w:r>
      <w:r w:rsidRPr="007B326B">
        <w:rPr>
          <w:rFonts w:cs="Arial"/>
          <w:sz w:val="20"/>
          <w:szCs w:val="20"/>
        </w:rPr>
        <w:t xml:space="preserve"> Evolution of HER2-low expression from primary to recurrent breast cancer. </w:t>
      </w:r>
      <w:r w:rsidRPr="007B326B">
        <w:rPr>
          <w:rFonts w:cs="Arial"/>
          <w:i/>
          <w:iCs/>
          <w:sz w:val="20"/>
          <w:szCs w:val="20"/>
        </w:rPr>
        <w:t>npj Breast Cancer</w:t>
      </w:r>
      <w:r w:rsidRPr="007B326B">
        <w:rPr>
          <w:rFonts w:cs="Arial"/>
          <w:sz w:val="20"/>
          <w:szCs w:val="20"/>
        </w:rPr>
        <w:t xml:space="preserve"> 2021. 7: 1–8.</w:t>
      </w:r>
    </w:p>
    <w:p w14:paraId="1C8F15E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39.</w:t>
      </w:r>
      <w:r w:rsidRPr="007B326B">
        <w:rPr>
          <w:rFonts w:cs="Arial"/>
          <w:sz w:val="20"/>
          <w:szCs w:val="20"/>
        </w:rPr>
        <w:tab/>
        <w:t>NICE. Trastuzumab emtansine for treating HER2-positive advanced breast cancer after trastuzumab and a taxane | NICE [TA458}. at &lt;https://www.nice.org.uk/guidance/ta458&gt;</w:t>
      </w:r>
    </w:p>
    <w:p w14:paraId="3847A0F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0.</w:t>
      </w:r>
      <w:r w:rsidRPr="007B326B">
        <w:rPr>
          <w:rFonts w:cs="Arial"/>
          <w:sz w:val="20"/>
          <w:szCs w:val="20"/>
        </w:rPr>
        <w:tab/>
        <w:t>NICE. Pertuzumab with trastuzumab and docetaxel for treating HER2-positive breast cancer | NICE [TA509]. at &lt;https://www.nice.org.uk/guidance/TA509&gt;</w:t>
      </w:r>
    </w:p>
    <w:p w14:paraId="2EF64AF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1.</w:t>
      </w:r>
      <w:r w:rsidRPr="007B326B">
        <w:rPr>
          <w:rFonts w:cs="Arial"/>
          <w:sz w:val="20"/>
          <w:szCs w:val="20"/>
        </w:rPr>
        <w:tab/>
        <w:t xml:space="preserve">Goutsouliak K, Veeraraghavan J, Sethunath V, </w:t>
      </w:r>
      <w:r w:rsidRPr="007B326B">
        <w:rPr>
          <w:rFonts w:cs="Arial"/>
          <w:i/>
          <w:iCs/>
          <w:sz w:val="20"/>
          <w:szCs w:val="20"/>
        </w:rPr>
        <w:t>et al.</w:t>
      </w:r>
      <w:r w:rsidRPr="007B326B">
        <w:rPr>
          <w:rFonts w:cs="Arial"/>
          <w:sz w:val="20"/>
          <w:szCs w:val="20"/>
        </w:rPr>
        <w:t xml:space="preserve"> Towards personalized treatment for early stage HER2-positive breast cancer. </w:t>
      </w:r>
      <w:r w:rsidRPr="007B326B">
        <w:rPr>
          <w:rFonts w:cs="Arial"/>
          <w:i/>
          <w:iCs/>
          <w:sz w:val="20"/>
          <w:szCs w:val="20"/>
        </w:rPr>
        <w:t>Nat Rev Clin Oncol</w:t>
      </w:r>
      <w:r w:rsidRPr="007B326B">
        <w:rPr>
          <w:rFonts w:cs="Arial"/>
          <w:sz w:val="20"/>
          <w:szCs w:val="20"/>
        </w:rPr>
        <w:t xml:space="preserve"> 2020. 17: 233–250.</w:t>
      </w:r>
    </w:p>
    <w:p w14:paraId="39A5D00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2.</w:t>
      </w:r>
      <w:r w:rsidRPr="007B326B">
        <w:rPr>
          <w:rFonts w:cs="Arial"/>
          <w:sz w:val="20"/>
          <w:szCs w:val="20"/>
        </w:rPr>
        <w:tab/>
        <w:t xml:space="preserve">Gennari A, André F, Barrios CH, </w:t>
      </w:r>
      <w:r w:rsidRPr="007B326B">
        <w:rPr>
          <w:rFonts w:cs="Arial"/>
          <w:i/>
          <w:iCs/>
          <w:sz w:val="20"/>
          <w:szCs w:val="20"/>
        </w:rPr>
        <w:t>et al.</w:t>
      </w:r>
      <w:r w:rsidRPr="007B326B">
        <w:rPr>
          <w:rFonts w:cs="Arial"/>
          <w:sz w:val="20"/>
          <w:szCs w:val="20"/>
        </w:rPr>
        <w:t xml:space="preserve"> ESMO Clinical Practice Guideline for the diagnosis, staging and treatment of patients with metastatic breast cancer. </w:t>
      </w:r>
      <w:r w:rsidRPr="007B326B">
        <w:rPr>
          <w:rFonts w:cs="Arial"/>
          <w:i/>
          <w:iCs/>
          <w:sz w:val="20"/>
          <w:szCs w:val="20"/>
        </w:rPr>
        <w:t>Ann Oncol</w:t>
      </w:r>
      <w:r w:rsidRPr="007B326B">
        <w:rPr>
          <w:rFonts w:cs="Arial"/>
          <w:sz w:val="20"/>
          <w:szCs w:val="20"/>
        </w:rPr>
        <w:t xml:space="preserve"> 2021. 32: 1475–1495.</w:t>
      </w:r>
    </w:p>
    <w:p w14:paraId="292A532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3.</w:t>
      </w:r>
      <w:r w:rsidRPr="007B326B">
        <w:rPr>
          <w:rFonts w:cs="Arial"/>
          <w:sz w:val="20"/>
          <w:szCs w:val="20"/>
        </w:rPr>
        <w:tab/>
        <w:t xml:space="preserve">Pivot X, Marmé F, Koenigsberg R, </w:t>
      </w:r>
      <w:r w:rsidRPr="007B326B">
        <w:rPr>
          <w:rFonts w:cs="Arial"/>
          <w:i/>
          <w:iCs/>
          <w:sz w:val="20"/>
          <w:szCs w:val="20"/>
        </w:rPr>
        <w:t>et al.</w:t>
      </w:r>
      <w:r w:rsidRPr="007B326B">
        <w:rPr>
          <w:rFonts w:cs="Arial"/>
          <w:sz w:val="20"/>
          <w:szCs w:val="20"/>
        </w:rPr>
        <w:t xml:space="preserve"> Pooled analyses of eribulin in metastatic breast cancer patients with at least one prior chemotherapy. </w:t>
      </w:r>
      <w:r w:rsidRPr="007B326B">
        <w:rPr>
          <w:rFonts w:cs="Arial"/>
          <w:i/>
          <w:iCs/>
          <w:sz w:val="20"/>
          <w:szCs w:val="20"/>
        </w:rPr>
        <w:t>Ann Oncol</w:t>
      </w:r>
      <w:r w:rsidRPr="007B326B">
        <w:rPr>
          <w:rFonts w:cs="Arial"/>
          <w:sz w:val="20"/>
          <w:szCs w:val="20"/>
        </w:rPr>
        <w:t xml:space="preserve"> 2016. 27: 1525–1531.</w:t>
      </w:r>
    </w:p>
    <w:p w14:paraId="57C55C0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4.</w:t>
      </w:r>
      <w:r w:rsidRPr="007B326B">
        <w:rPr>
          <w:rFonts w:cs="Arial"/>
          <w:sz w:val="20"/>
          <w:szCs w:val="20"/>
        </w:rPr>
        <w:tab/>
        <w:t xml:space="preserve">Cortes J, O’Shaughnessy J, Loesch D, </w:t>
      </w:r>
      <w:r w:rsidRPr="007B326B">
        <w:rPr>
          <w:rFonts w:cs="Arial"/>
          <w:i/>
          <w:iCs/>
          <w:sz w:val="20"/>
          <w:szCs w:val="20"/>
        </w:rPr>
        <w:t>et al.</w:t>
      </w:r>
      <w:r w:rsidRPr="007B326B">
        <w:rPr>
          <w:rFonts w:cs="Arial"/>
          <w:sz w:val="20"/>
          <w:szCs w:val="20"/>
        </w:rPr>
        <w:t xml:space="preserve"> Eribulin monotherapy versus treatment of physician’s choice in patients with metastatic breast cancer (EMBRACE): a phase 3 open-label randomised study. </w:t>
      </w:r>
      <w:r w:rsidRPr="007B326B">
        <w:rPr>
          <w:rFonts w:cs="Arial"/>
          <w:i/>
          <w:iCs/>
          <w:sz w:val="20"/>
          <w:szCs w:val="20"/>
        </w:rPr>
        <w:t>Lancet</w:t>
      </w:r>
      <w:r w:rsidRPr="007B326B">
        <w:rPr>
          <w:rFonts w:cs="Arial"/>
          <w:sz w:val="20"/>
          <w:szCs w:val="20"/>
        </w:rPr>
        <w:t xml:space="preserve"> 2011. 377: 914–923.</w:t>
      </w:r>
    </w:p>
    <w:p w14:paraId="4969713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5.</w:t>
      </w:r>
      <w:r w:rsidRPr="007B326B">
        <w:rPr>
          <w:rFonts w:cs="Arial"/>
          <w:sz w:val="20"/>
          <w:szCs w:val="20"/>
        </w:rPr>
        <w:tab/>
        <w:t xml:space="preserve">Twelves C, Awada A, Cortes J, </w:t>
      </w:r>
      <w:r w:rsidRPr="007B326B">
        <w:rPr>
          <w:rFonts w:cs="Arial"/>
          <w:i/>
          <w:iCs/>
          <w:sz w:val="20"/>
          <w:szCs w:val="20"/>
        </w:rPr>
        <w:t>et al.</w:t>
      </w:r>
      <w:r w:rsidRPr="007B326B">
        <w:rPr>
          <w:rFonts w:cs="Arial"/>
          <w:sz w:val="20"/>
          <w:szCs w:val="20"/>
        </w:rPr>
        <w:t xml:space="preserve"> Subgroup Analyses from a Phase 3, Open-Label, Randomized Study of Eribulin Mesylate Versus Capecitabine in Pretreated Patients with Advanced or Metastatic Breast Cancer. </w:t>
      </w:r>
      <w:r w:rsidRPr="007B326B">
        <w:rPr>
          <w:rFonts w:cs="Arial"/>
          <w:i/>
          <w:iCs/>
          <w:sz w:val="20"/>
          <w:szCs w:val="20"/>
        </w:rPr>
        <w:t>Breast Cancer (Auckl)</w:t>
      </w:r>
      <w:r w:rsidRPr="007B326B">
        <w:rPr>
          <w:rFonts w:cs="Arial"/>
          <w:sz w:val="20"/>
          <w:szCs w:val="20"/>
        </w:rPr>
        <w:t xml:space="preserve"> 2016. 10: 77–84.</w:t>
      </w:r>
    </w:p>
    <w:p w14:paraId="6D28DC3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6.</w:t>
      </w:r>
      <w:r w:rsidRPr="007B326B">
        <w:rPr>
          <w:rFonts w:cs="Arial"/>
          <w:sz w:val="20"/>
          <w:szCs w:val="20"/>
        </w:rPr>
        <w:tab/>
        <w:t xml:space="preserve">Pivot X, Im SA, Guo M, </w:t>
      </w:r>
      <w:r w:rsidRPr="007B326B">
        <w:rPr>
          <w:rFonts w:cs="Arial"/>
          <w:i/>
          <w:iCs/>
          <w:sz w:val="20"/>
          <w:szCs w:val="20"/>
        </w:rPr>
        <w:t>et al.</w:t>
      </w:r>
      <w:r w:rsidRPr="007B326B">
        <w:rPr>
          <w:rFonts w:cs="Arial"/>
          <w:sz w:val="20"/>
          <w:szCs w:val="20"/>
        </w:rPr>
        <w:t xml:space="preserve"> Subgroup analysis of patients with HER2-negative metastatic breast cancer in the second-line setting from a phase 3, open-label, randomized study of eribulin mesilate versus capecitabine. </w:t>
      </w:r>
      <w:r w:rsidRPr="007B326B">
        <w:rPr>
          <w:rFonts w:cs="Arial"/>
          <w:i/>
          <w:iCs/>
          <w:sz w:val="20"/>
          <w:szCs w:val="20"/>
        </w:rPr>
        <w:t>Breast Cancer</w:t>
      </w:r>
      <w:r w:rsidRPr="007B326B">
        <w:rPr>
          <w:rFonts w:cs="Arial"/>
          <w:sz w:val="20"/>
          <w:szCs w:val="20"/>
        </w:rPr>
        <w:t xml:space="preserve"> 2018. 25: 370–374.</w:t>
      </w:r>
    </w:p>
    <w:p w14:paraId="5394FB4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7.</w:t>
      </w:r>
      <w:r w:rsidRPr="007B326B">
        <w:rPr>
          <w:rFonts w:cs="Arial"/>
          <w:sz w:val="20"/>
          <w:szCs w:val="20"/>
        </w:rPr>
        <w:tab/>
        <w:t xml:space="preserve">Yardley DA, Reeves J, Dees EC, </w:t>
      </w:r>
      <w:r w:rsidRPr="007B326B">
        <w:rPr>
          <w:rFonts w:cs="Arial"/>
          <w:i/>
          <w:iCs/>
          <w:sz w:val="20"/>
          <w:szCs w:val="20"/>
        </w:rPr>
        <w:t>et al.</w:t>
      </w:r>
      <w:r w:rsidRPr="007B326B">
        <w:rPr>
          <w:rFonts w:cs="Arial"/>
          <w:sz w:val="20"/>
          <w:szCs w:val="20"/>
        </w:rPr>
        <w:t xml:space="preserve"> Ramucirumab With Eribulin Versus Eribulin in Locally Recurrent or Metastatic Breast Cancer Previously Treated With Anthracycline and Taxane Therapy: A Multicenter, Randomized, Phase II Study. </w:t>
      </w:r>
      <w:r w:rsidRPr="007B326B">
        <w:rPr>
          <w:rFonts w:cs="Arial"/>
          <w:i/>
          <w:iCs/>
          <w:sz w:val="20"/>
          <w:szCs w:val="20"/>
        </w:rPr>
        <w:t>Clin Breast Cancer</w:t>
      </w:r>
      <w:r w:rsidRPr="007B326B">
        <w:rPr>
          <w:rFonts w:cs="Arial"/>
          <w:sz w:val="20"/>
          <w:szCs w:val="20"/>
        </w:rPr>
        <w:t xml:space="preserve"> 2016. 16: 471-479.e1.</w:t>
      </w:r>
    </w:p>
    <w:p w14:paraId="1578AFC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48.</w:t>
      </w:r>
      <w:r w:rsidRPr="007B326B">
        <w:rPr>
          <w:rFonts w:cs="Arial"/>
          <w:sz w:val="20"/>
          <w:szCs w:val="20"/>
        </w:rPr>
        <w:tab/>
        <w:t xml:space="preserve">Bardia A, Hurvitz SA, Tolaney SM, </w:t>
      </w:r>
      <w:r w:rsidRPr="007B326B">
        <w:rPr>
          <w:rFonts w:cs="Arial"/>
          <w:i/>
          <w:iCs/>
          <w:sz w:val="20"/>
          <w:szCs w:val="20"/>
        </w:rPr>
        <w:t>et al.</w:t>
      </w:r>
      <w:r w:rsidRPr="007B326B">
        <w:rPr>
          <w:rFonts w:cs="Arial"/>
          <w:sz w:val="20"/>
          <w:szCs w:val="20"/>
        </w:rPr>
        <w:t xml:space="preserve"> Sacituzumab Govitecan in Metastatic Triple-Negative Breast Cancer. </w:t>
      </w:r>
      <w:r w:rsidRPr="007B326B">
        <w:rPr>
          <w:rFonts w:cs="Arial"/>
          <w:i/>
          <w:iCs/>
          <w:sz w:val="20"/>
          <w:szCs w:val="20"/>
        </w:rPr>
        <w:t>New England Journal of Medicine</w:t>
      </w:r>
      <w:r w:rsidRPr="007B326B">
        <w:rPr>
          <w:rFonts w:cs="Arial"/>
          <w:sz w:val="20"/>
          <w:szCs w:val="20"/>
        </w:rPr>
        <w:t xml:space="preserve"> 2021. 384: 1529–1541.</w:t>
      </w:r>
    </w:p>
    <w:p w14:paraId="51FC4F17"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49.</w:t>
      </w:r>
      <w:r w:rsidRPr="007B326B">
        <w:rPr>
          <w:rFonts w:cs="Arial"/>
          <w:sz w:val="20"/>
          <w:szCs w:val="20"/>
        </w:rPr>
        <w:tab/>
        <w:t xml:space="preserve">Winer EP, Lipatov O, Im S-A, </w:t>
      </w:r>
      <w:r w:rsidRPr="007B326B">
        <w:rPr>
          <w:rFonts w:cs="Arial"/>
          <w:i/>
          <w:iCs/>
          <w:sz w:val="20"/>
          <w:szCs w:val="20"/>
        </w:rPr>
        <w:t>et al.</w:t>
      </w:r>
      <w:r w:rsidRPr="007B326B">
        <w:rPr>
          <w:rFonts w:cs="Arial"/>
          <w:sz w:val="20"/>
          <w:szCs w:val="20"/>
        </w:rPr>
        <w:t xml:space="preserve"> Pembrolizumab versus investigator-choice chemotherapy for metastatic triple-negative breast cancer (KEYNOTE-119): a randomised, open-label, phase 3 trial. </w:t>
      </w:r>
      <w:r w:rsidRPr="007B326B">
        <w:rPr>
          <w:rFonts w:cs="Arial"/>
          <w:i/>
          <w:iCs/>
          <w:sz w:val="20"/>
          <w:szCs w:val="20"/>
        </w:rPr>
        <w:t>The Lancet Oncology</w:t>
      </w:r>
      <w:r w:rsidRPr="007B326B">
        <w:rPr>
          <w:rFonts w:cs="Arial"/>
          <w:sz w:val="20"/>
          <w:szCs w:val="20"/>
        </w:rPr>
        <w:t xml:space="preserve"> 2021. 22: 499–511.</w:t>
      </w:r>
    </w:p>
    <w:p w14:paraId="5773117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0.</w:t>
      </w:r>
      <w:r w:rsidRPr="007B326B">
        <w:rPr>
          <w:rFonts w:cs="Arial"/>
          <w:sz w:val="20"/>
          <w:szCs w:val="20"/>
        </w:rPr>
        <w:tab/>
        <w:t xml:space="preserve">Vahdat LT, Schmid P, Forero-Torres A, </w:t>
      </w:r>
      <w:r w:rsidRPr="007B326B">
        <w:rPr>
          <w:rFonts w:cs="Arial"/>
          <w:i/>
          <w:iCs/>
          <w:sz w:val="20"/>
          <w:szCs w:val="20"/>
        </w:rPr>
        <w:t>et al.</w:t>
      </w:r>
      <w:r w:rsidRPr="007B326B">
        <w:rPr>
          <w:rFonts w:cs="Arial"/>
          <w:sz w:val="20"/>
          <w:szCs w:val="20"/>
        </w:rPr>
        <w:t xml:space="preserve"> Glembatumumab vedotin for patients with metastatic, gpNMB overexpressing, triple-negative breast cancer (“METRIC”): a randomized multicenter study. </w:t>
      </w:r>
      <w:r w:rsidRPr="007B326B">
        <w:rPr>
          <w:rFonts w:cs="Arial"/>
          <w:i/>
          <w:iCs/>
          <w:sz w:val="20"/>
          <w:szCs w:val="20"/>
        </w:rPr>
        <w:t>npj Breast Cancer</w:t>
      </w:r>
      <w:r w:rsidRPr="007B326B">
        <w:rPr>
          <w:rFonts w:cs="Arial"/>
          <w:sz w:val="20"/>
          <w:szCs w:val="20"/>
        </w:rPr>
        <w:t xml:space="preserve"> 2021. 7: 1–10.</w:t>
      </w:r>
    </w:p>
    <w:p w14:paraId="7472534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1.</w:t>
      </w:r>
      <w:r w:rsidRPr="007B326B">
        <w:rPr>
          <w:rFonts w:cs="Arial"/>
          <w:sz w:val="20"/>
          <w:szCs w:val="20"/>
        </w:rPr>
        <w:tab/>
        <w:t xml:space="preserve">Decker T, Marschner N, Muendlein A, </w:t>
      </w:r>
      <w:r w:rsidRPr="007B326B">
        <w:rPr>
          <w:rFonts w:cs="Arial"/>
          <w:i/>
          <w:iCs/>
          <w:sz w:val="20"/>
          <w:szCs w:val="20"/>
        </w:rPr>
        <w:t>et al.</w:t>
      </w:r>
      <w:r w:rsidRPr="007B326B">
        <w:rPr>
          <w:rFonts w:cs="Arial"/>
          <w:sz w:val="20"/>
          <w:szCs w:val="20"/>
        </w:rPr>
        <w:t xml:space="preserve"> VicTORia: a randomised phase II study to compare vinorelbine in combination with the mTOR inhibitor everolimus versus vinorelbine monotherapy for second-line chemotherapy in advanced HER2-negative breast cancer. </w:t>
      </w:r>
      <w:r w:rsidRPr="007B326B">
        <w:rPr>
          <w:rFonts w:cs="Arial"/>
          <w:i/>
          <w:iCs/>
          <w:sz w:val="20"/>
          <w:szCs w:val="20"/>
        </w:rPr>
        <w:t>Breast Cancer Res Treat</w:t>
      </w:r>
      <w:r w:rsidRPr="007B326B">
        <w:rPr>
          <w:rFonts w:cs="Arial"/>
          <w:sz w:val="20"/>
          <w:szCs w:val="20"/>
        </w:rPr>
        <w:t xml:space="preserve"> 2019. 176: 637–647.</w:t>
      </w:r>
    </w:p>
    <w:p w14:paraId="60F1C27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2.</w:t>
      </w:r>
      <w:r w:rsidRPr="007B326B">
        <w:rPr>
          <w:rFonts w:cs="Arial"/>
          <w:sz w:val="20"/>
          <w:szCs w:val="20"/>
        </w:rPr>
        <w:tab/>
        <w:t xml:space="preserve">Claessens AKM, Erdkamp FLG, Lopez-Yurda M, </w:t>
      </w:r>
      <w:r w:rsidRPr="007B326B">
        <w:rPr>
          <w:rFonts w:cs="Arial"/>
          <w:i/>
          <w:iCs/>
          <w:sz w:val="20"/>
          <w:szCs w:val="20"/>
        </w:rPr>
        <w:t>et al.</w:t>
      </w:r>
      <w:r w:rsidRPr="007B326B">
        <w:rPr>
          <w:rFonts w:cs="Arial"/>
          <w:sz w:val="20"/>
          <w:szCs w:val="20"/>
        </w:rPr>
        <w:t xml:space="preserve"> Secondary analyses of the randomized phase III Stop&amp;Go study: efficacy of second-line intermittent versus continuous chemotherapy in HER2-negative advanced breast cancer. </w:t>
      </w:r>
      <w:r w:rsidRPr="007B326B">
        <w:rPr>
          <w:rFonts w:cs="Arial"/>
          <w:i/>
          <w:iCs/>
          <w:sz w:val="20"/>
          <w:szCs w:val="20"/>
        </w:rPr>
        <w:t>Acta Oncologica</w:t>
      </w:r>
      <w:r w:rsidRPr="007B326B">
        <w:rPr>
          <w:rFonts w:cs="Arial"/>
          <w:sz w:val="20"/>
          <w:szCs w:val="20"/>
        </w:rPr>
        <w:t xml:space="preserve"> 2020. 59: 713–722.</w:t>
      </w:r>
    </w:p>
    <w:p w14:paraId="35BDB92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3.</w:t>
      </w:r>
      <w:r w:rsidRPr="007B326B">
        <w:rPr>
          <w:rFonts w:cs="Arial"/>
          <w:sz w:val="20"/>
          <w:szCs w:val="20"/>
        </w:rPr>
        <w:tab/>
        <w:t xml:space="preserve">Brufsky AM, Hurvitz S, Perez E, </w:t>
      </w:r>
      <w:r w:rsidRPr="007B326B">
        <w:rPr>
          <w:rFonts w:cs="Arial"/>
          <w:i/>
          <w:iCs/>
          <w:sz w:val="20"/>
          <w:szCs w:val="20"/>
        </w:rPr>
        <w:t>et al.</w:t>
      </w:r>
      <w:r w:rsidRPr="007B326B">
        <w:rPr>
          <w:rFonts w:cs="Arial"/>
          <w:sz w:val="20"/>
          <w:szCs w:val="20"/>
        </w:rPr>
        <w:t xml:space="preserve"> RIBBON-2: a randomized, double-blind, placebo-controlled, phase III trial evaluating the efficacy and safety of bevacizumab in combination with chemotherapy for second-line treatment of human epidermal growth factor receptor 2-negative metastatic breast cancer. </w:t>
      </w:r>
      <w:r w:rsidRPr="007B326B">
        <w:rPr>
          <w:rFonts w:cs="Arial"/>
          <w:i/>
          <w:iCs/>
          <w:sz w:val="20"/>
          <w:szCs w:val="20"/>
        </w:rPr>
        <w:t>J Clin Oncol</w:t>
      </w:r>
      <w:r w:rsidRPr="007B326B">
        <w:rPr>
          <w:rFonts w:cs="Arial"/>
          <w:sz w:val="20"/>
          <w:szCs w:val="20"/>
        </w:rPr>
        <w:t xml:space="preserve"> 2011. 29: 4286–4293.</w:t>
      </w:r>
    </w:p>
    <w:p w14:paraId="4A73EA6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4.</w:t>
      </w:r>
      <w:r w:rsidRPr="007B326B">
        <w:rPr>
          <w:rFonts w:cs="Arial"/>
          <w:sz w:val="20"/>
          <w:szCs w:val="20"/>
        </w:rPr>
        <w:tab/>
        <w:t xml:space="preserve">Decker T, Overkamp F, Rösel S, </w:t>
      </w:r>
      <w:r w:rsidRPr="007B326B">
        <w:rPr>
          <w:rFonts w:cs="Arial"/>
          <w:i/>
          <w:iCs/>
          <w:sz w:val="20"/>
          <w:szCs w:val="20"/>
        </w:rPr>
        <w:t>et al.</w:t>
      </w:r>
      <w:r w:rsidRPr="007B326B">
        <w:rPr>
          <w:rFonts w:cs="Arial"/>
          <w:sz w:val="20"/>
          <w:szCs w:val="20"/>
        </w:rPr>
        <w:t xml:space="preserve"> A randomized phase II study of paclitaxel alone versus paclitaxel plus sorafenib in second- and third-line treatment of patients with HER2-negative metastatic breast cancer (PASO). </w:t>
      </w:r>
      <w:r w:rsidRPr="007B326B">
        <w:rPr>
          <w:rFonts w:cs="Arial"/>
          <w:i/>
          <w:iCs/>
          <w:sz w:val="20"/>
          <w:szCs w:val="20"/>
        </w:rPr>
        <w:t>BMC Cancer</w:t>
      </w:r>
      <w:r w:rsidRPr="007B326B">
        <w:rPr>
          <w:rFonts w:cs="Arial"/>
          <w:sz w:val="20"/>
          <w:szCs w:val="20"/>
        </w:rPr>
        <w:t xml:space="preserve"> 2017. 17: 499.</w:t>
      </w:r>
    </w:p>
    <w:p w14:paraId="5BF51D5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5.</w:t>
      </w:r>
      <w:r w:rsidRPr="007B326B">
        <w:rPr>
          <w:rFonts w:cs="Arial"/>
          <w:sz w:val="20"/>
          <w:szCs w:val="20"/>
        </w:rPr>
        <w:tab/>
        <w:t xml:space="preserve">Yardley DA, Weaver R, Melisko ME, </w:t>
      </w:r>
      <w:r w:rsidRPr="007B326B">
        <w:rPr>
          <w:rFonts w:cs="Arial"/>
          <w:i/>
          <w:iCs/>
          <w:sz w:val="20"/>
          <w:szCs w:val="20"/>
        </w:rPr>
        <w:t>et al.</w:t>
      </w:r>
      <w:r w:rsidRPr="007B326B">
        <w:rPr>
          <w:rFonts w:cs="Arial"/>
          <w:sz w:val="20"/>
          <w:szCs w:val="20"/>
        </w:rPr>
        <w:t xml:space="preserve"> EMERGE: A Randomized Phase II Study of the Antibody-Drug Conjugate Glembatumumab Vedotin in Advanced Glycoprotein NMB–Expressing Breast Cancer. </w:t>
      </w:r>
      <w:r w:rsidRPr="007B326B">
        <w:rPr>
          <w:rFonts w:cs="Arial"/>
          <w:i/>
          <w:iCs/>
          <w:sz w:val="20"/>
          <w:szCs w:val="20"/>
        </w:rPr>
        <w:t>JCO</w:t>
      </w:r>
      <w:r w:rsidRPr="007B326B">
        <w:rPr>
          <w:rFonts w:cs="Arial"/>
          <w:sz w:val="20"/>
          <w:szCs w:val="20"/>
        </w:rPr>
        <w:t xml:space="preserve"> 2015. 33: 1609–1619.</w:t>
      </w:r>
    </w:p>
    <w:p w14:paraId="65740A0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6.</w:t>
      </w:r>
      <w:r w:rsidRPr="007B326B">
        <w:rPr>
          <w:rFonts w:cs="Arial"/>
          <w:sz w:val="20"/>
          <w:szCs w:val="20"/>
        </w:rPr>
        <w:tab/>
        <w:t xml:space="preserve">Dodson A, Parry S, Ibrahim M, </w:t>
      </w:r>
      <w:r w:rsidRPr="007B326B">
        <w:rPr>
          <w:rFonts w:cs="Arial"/>
          <w:i/>
          <w:iCs/>
          <w:sz w:val="20"/>
          <w:szCs w:val="20"/>
        </w:rPr>
        <w:t>et al.</w:t>
      </w:r>
      <w:r w:rsidRPr="007B326B">
        <w:rPr>
          <w:rFonts w:cs="Arial"/>
          <w:sz w:val="20"/>
          <w:szCs w:val="20"/>
        </w:rPr>
        <w:t xml:space="preserve"> Breast cancer biomarkers in clinical testing: analysis of a UK NEQAS ICC &amp; ISH database containing results from 199 300 patients. </w:t>
      </w:r>
      <w:r w:rsidRPr="007B326B">
        <w:rPr>
          <w:rFonts w:cs="Arial"/>
          <w:i/>
          <w:iCs/>
          <w:sz w:val="20"/>
          <w:szCs w:val="20"/>
        </w:rPr>
        <w:t>J Pathol Clin Res</w:t>
      </w:r>
      <w:r w:rsidRPr="007B326B">
        <w:rPr>
          <w:rFonts w:cs="Arial"/>
          <w:sz w:val="20"/>
          <w:szCs w:val="20"/>
        </w:rPr>
        <w:t xml:space="preserve"> 2020. 6: 227–227.</w:t>
      </w:r>
    </w:p>
    <w:p w14:paraId="2FB1331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7.</w:t>
      </w:r>
      <w:r w:rsidRPr="007B326B">
        <w:rPr>
          <w:rFonts w:cs="Arial"/>
          <w:sz w:val="20"/>
          <w:szCs w:val="20"/>
        </w:rPr>
        <w:tab/>
        <w:t xml:space="preserve">Fehrenbacher L, Cecchini RS, Geyer CE, </w:t>
      </w:r>
      <w:r w:rsidRPr="007B326B">
        <w:rPr>
          <w:rFonts w:cs="Arial"/>
          <w:i/>
          <w:iCs/>
          <w:sz w:val="20"/>
          <w:szCs w:val="20"/>
        </w:rPr>
        <w:t>et al.</w:t>
      </w:r>
      <w:r w:rsidRPr="007B326B">
        <w:rPr>
          <w:rFonts w:cs="Arial"/>
          <w:sz w:val="20"/>
          <w:szCs w:val="20"/>
        </w:rPr>
        <w:t xml:space="preserve"> NSABP B-47/NRG Oncology Phase III Randomized Trial Comparing Adjuvant Chemotherapy With or Without Trastuzumab in High-Risk Invasive Breast Cancer Negative for HER2 by FISH and With IHC 1+ or 2. </w:t>
      </w:r>
      <w:r w:rsidRPr="007B326B">
        <w:rPr>
          <w:rFonts w:cs="Arial"/>
          <w:i/>
          <w:iCs/>
          <w:sz w:val="20"/>
          <w:szCs w:val="20"/>
        </w:rPr>
        <w:t>J Clin Oncol</w:t>
      </w:r>
      <w:r w:rsidRPr="007B326B">
        <w:rPr>
          <w:rFonts w:cs="Arial"/>
          <w:sz w:val="20"/>
          <w:szCs w:val="20"/>
        </w:rPr>
        <w:t xml:space="preserve"> 2020. 38: 444–453.</w:t>
      </w:r>
    </w:p>
    <w:p w14:paraId="3C02BC7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8.</w:t>
      </w:r>
      <w:r w:rsidRPr="007B326B">
        <w:rPr>
          <w:rFonts w:cs="Arial"/>
          <w:sz w:val="20"/>
          <w:szCs w:val="20"/>
        </w:rPr>
        <w:tab/>
        <w:t xml:space="preserve">Gianni L, Lladó A, Bianchi G, </w:t>
      </w:r>
      <w:r w:rsidRPr="007B326B">
        <w:rPr>
          <w:rFonts w:cs="Arial"/>
          <w:i/>
          <w:iCs/>
          <w:sz w:val="20"/>
          <w:szCs w:val="20"/>
        </w:rPr>
        <w:t>et al.</w:t>
      </w:r>
      <w:r w:rsidRPr="007B326B">
        <w:rPr>
          <w:rFonts w:cs="Arial"/>
          <w:sz w:val="20"/>
          <w:szCs w:val="20"/>
        </w:rPr>
        <w:t xml:space="preserve"> Open-Label, Phase II, Multicenter, Randomized Study of the Efficacy and Safety of Two Dose Levels of Pertuzumab, a Human Epidermal Growth Factor Receptor 2 Dimerization Inhibitor, in Patients With Human Epidermal Growth Factor Receptor 2–Negative Metastatic Breast Cancer. </w:t>
      </w:r>
      <w:r w:rsidRPr="007B326B">
        <w:rPr>
          <w:rFonts w:cs="Arial"/>
          <w:i/>
          <w:iCs/>
          <w:sz w:val="20"/>
          <w:szCs w:val="20"/>
        </w:rPr>
        <w:t>J Clin Oncol</w:t>
      </w:r>
      <w:r w:rsidRPr="007B326B">
        <w:rPr>
          <w:rFonts w:cs="Arial"/>
          <w:sz w:val="20"/>
          <w:szCs w:val="20"/>
        </w:rPr>
        <w:t xml:space="preserve"> 2010. 28: 1131–1137.</w:t>
      </w:r>
    </w:p>
    <w:p w14:paraId="5004443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59.</w:t>
      </w:r>
      <w:r w:rsidRPr="007B326B">
        <w:rPr>
          <w:rFonts w:cs="Arial"/>
          <w:sz w:val="20"/>
          <w:szCs w:val="20"/>
        </w:rPr>
        <w:tab/>
        <w:t xml:space="preserve">Cancer registration statistics: England 2018 final release. </w:t>
      </w:r>
      <w:r w:rsidRPr="007B326B">
        <w:rPr>
          <w:rFonts w:cs="Arial"/>
          <w:i/>
          <w:iCs/>
          <w:sz w:val="20"/>
          <w:szCs w:val="20"/>
        </w:rPr>
        <w:t>GOV.UK</w:t>
      </w:r>
      <w:r w:rsidRPr="007B326B">
        <w:rPr>
          <w:rFonts w:cs="Arial"/>
          <w:sz w:val="20"/>
          <w:szCs w:val="20"/>
        </w:rPr>
        <w:t xml:space="preserve"> at &lt;https://www.gov.uk/government/statistics/cancer-registration-statistics-england-2018-final-release&gt;</w:t>
      </w:r>
    </w:p>
    <w:p w14:paraId="4EBAEEC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0.</w:t>
      </w:r>
      <w:r w:rsidRPr="007B326B">
        <w:rPr>
          <w:rFonts w:cs="Arial"/>
          <w:sz w:val="20"/>
          <w:szCs w:val="20"/>
        </w:rPr>
        <w:tab/>
        <w:t xml:space="preserve">Sun Y-S, Zhao Z, Yang Z-N, </w:t>
      </w:r>
      <w:r w:rsidRPr="007B326B">
        <w:rPr>
          <w:rFonts w:cs="Arial"/>
          <w:i/>
          <w:iCs/>
          <w:sz w:val="20"/>
          <w:szCs w:val="20"/>
        </w:rPr>
        <w:t>et al.</w:t>
      </w:r>
      <w:r w:rsidRPr="007B326B">
        <w:rPr>
          <w:rFonts w:cs="Arial"/>
          <w:sz w:val="20"/>
          <w:szCs w:val="20"/>
        </w:rPr>
        <w:t xml:space="preserve"> Risk Factors and Preventions of Breast Cancer. </w:t>
      </w:r>
      <w:r w:rsidRPr="007B326B">
        <w:rPr>
          <w:rFonts w:cs="Arial"/>
          <w:i/>
          <w:iCs/>
          <w:sz w:val="20"/>
          <w:szCs w:val="20"/>
        </w:rPr>
        <w:t>Int J Biol Sci</w:t>
      </w:r>
      <w:r w:rsidRPr="007B326B">
        <w:rPr>
          <w:rFonts w:cs="Arial"/>
          <w:sz w:val="20"/>
          <w:szCs w:val="20"/>
        </w:rPr>
        <w:t xml:space="preserve"> 2017. 13: 1387–1397.</w:t>
      </w:r>
    </w:p>
    <w:p w14:paraId="7466B2C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1.</w:t>
      </w:r>
      <w:r w:rsidRPr="007B326B">
        <w:rPr>
          <w:rFonts w:cs="Arial"/>
          <w:sz w:val="20"/>
          <w:szCs w:val="20"/>
        </w:rPr>
        <w:tab/>
        <w:t>Stages of Breast Cancer | Understand Breast Cancer Staging. at &lt;https://www.cancer.org/cancer/breast-cancer/understanding-a-breast-cancer-diagnosis/stages-of-breast-cancer.html&gt;</w:t>
      </w:r>
    </w:p>
    <w:p w14:paraId="22E5C43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2.</w:t>
      </w:r>
      <w:r w:rsidRPr="007B326B">
        <w:rPr>
          <w:rFonts w:cs="Arial"/>
          <w:sz w:val="20"/>
          <w:szCs w:val="20"/>
        </w:rPr>
        <w:tab/>
        <w:t>Number stages of breast cancer | Cancer Research UK. at &lt;https://www.cancerresearchuk.org/about-cancer/breast-cancer/stages-types-grades/number-stages&gt;</w:t>
      </w:r>
    </w:p>
    <w:p w14:paraId="63A4CA0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3.</w:t>
      </w:r>
      <w:r w:rsidRPr="007B326B">
        <w:rPr>
          <w:rFonts w:cs="Arial"/>
          <w:sz w:val="20"/>
          <w:szCs w:val="20"/>
        </w:rPr>
        <w:tab/>
        <w:t xml:space="preserve">Johns LE, Coleman DA, Swerdlow AJ, </w:t>
      </w:r>
      <w:r w:rsidRPr="007B326B">
        <w:rPr>
          <w:rFonts w:cs="Arial"/>
          <w:i/>
          <w:iCs/>
          <w:sz w:val="20"/>
          <w:szCs w:val="20"/>
        </w:rPr>
        <w:t>et al.</w:t>
      </w:r>
      <w:r w:rsidRPr="007B326B">
        <w:rPr>
          <w:rFonts w:cs="Arial"/>
          <w:sz w:val="20"/>
          <w:szCs w:val="20"/>
        </w:rPr>
        <w:t xml:space="preserve"> Effect of population breast screening on breast cancer mortality up to 2005 in England and Wales: an individual-level cohort study. </w:t>
      </w:r>
      <w:r w:rsidRPr="007B326B">
        <w:rPr>
          <w:rFonts w:cs="Arial"/>
          <w:i/>
          <w:iCs/>
          <w:sz w:val="20"/>
          <w:szCs w:val="20"/>
        </w:rPr>
        <w:t>Br J Cancer</w:t>
      </w:r>
      <w:r w:rsidRPr="007B326B">
        <w:rPr>
          <w:rFonts w:cs="Arial"/>
          <w:sz w:val="20"/>
          <w:szCs w:val="20"/>
        </w:rPr>
        <w:t xml:space="preserve"> 2017. 116: 246–252.</w:t>
      </w:r>
    </w:p>
    <w:p w14:paraId="43E7E8F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4.</w:t>
      </w:r>
      <w:r w:rsidRPr="007B326B">
        <w:rPr>
          <w:rFonts w:cs="Arial"/>
          <w:sz w:val="20"/>
          <w:szCs w:val="20"/>
        </w:rPr>
        <w:tab/>
        <w:t xml:space="preserve">Rakha EA, Pinder SE, Bartlett JMS, </w:t>
      </w:r>
      <w:r w:rsidRPr="007B326B">
        <w:rPr>
          <w:rFonts w:cs="Arial"/>
          <w:i/>
          <w:iCs/>
          <w:sz w:val="20"/>
          <w:szCs w:val="20"/>
        </w:rPr>
        <w:t>et al.</w:t>
      </w:r>
      <w:r w:rsidRPr="007B326B">
        <w:rPr>
          <w:rFonts w:cs="Arial"/>
          <w:sz w:val="20"/>
          <w:szCs w:val="20"/>
        </w:rPr>
        <w:t xml:space="preserve"> Updated UK Recommendations for HER2 assessment in breast cancer. </w:t>
      </w:r>
      <w:r w:rsidRPr="007B326B">
        <w:rPr>
          <w:rFonts w:cs="Arial"/>
          <w:i/>
          <w:iCs/>
          <w:sz w:val="20"/>
          <w:szCs w:val="20"/>
        </w:rPr>
        <w:t>J Clin Pathol</w:t>
      </w:r>
      <w:r w:rsidRPr="007B326B">
        <w:rPr>
          <w:rFonts w:cs="Arial"/>
          <w:sz w:val="20"/>
          <w:szCs w:val="20"/>
        </w:rPr>
        <w:t xml:space="preserve"> 2015. 68: 93–99.</w:t>
      </w:r>
    </w:p>
    <w:p w14:paraId="32E0B42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5.</w:t>
      </w:r>
      <w:r w:rsidRPr="007B326B">
        <w:rPr>
          <w:rFonts w:cs="Arial"/>
          <w:sz w:val="20"/>
          <w:szCs w:val="20"/>
        </w:rPr>
        <w:tab/>
        <w:t xml:space="preserve">Swain SM, Baselga J, Kim S-B, </w:t>
      </w:r>
      <w:r w:rsidRPr="007B326B">
        <w:rPr>
          <w:rFonts w:cs="Arial"/>
          <w:i/>
          <w:iCs/>
          <w:sz w:val="20"/>
          <w:szCs w:val="20"/>
        </w:rPr>
        <w:t>et al.</w:t>
      </w:r>
      <w:r w:rsidRPr="007B326B">
        <w:rPr>
          <w:rFonts w:cs="Arial"/>
          <w:sz w:val="20"/>
          <w:szCs w:val="20"/>
        </w:rPr>
        <w:t xml:space="preserve"> Pertuzumab, trastuzumab, and docetaxel in HER2-positive metastatic breast cancer. </w:t>
      </w:r>
      <w:r w:rsidRPr="007B326B">
        <w:rPr>
          <w:rFonts w:cs="Arial"/>
          <w:i/>
          <w:iCs/>
          <w:sz w:val="20"/>
          <w:szCs w:val="20"/>
        </w:rPr>
        <w:t>N Engl J Med</w:t>
      </w:r>
      <w:r w:rsidRPr="007B326B">
        <w:rPr>
          <w:rFonts w:cs="Arial"/>
          <w:sz w:val="20"/>
          <w:szCs w:val="20"/>
        </w:rPr>
        <w:t xml:space="preserve"> 2015. 372: 724–734.</w:t>
      </w:r>
    </w:p>
    <w:p w14:paraId="716B278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6.</w:t>
      </w:r>
      <w:r w:rsidRPr="007B326B">
        <w:rPr>
          <w:rFonts w:cs="Arial"/>
          <w:sz w:val="20"/>
          <w:szCs w:val="20"/>
        </w:rPr>
        <w:tab/>
        <w:t xml:space="preserve">Diéras V, Miles D, Verma S, </w:t>
      </w:r>
      <w:r w:rsidRPr="007B326B">
        <w:rPr>
          <w:rFonts w:cs="Arial"/>
          <w:i/>
          <w:iCs/>
          <w:sz w:val="20"/>
          <w:szCs w:val="20"/>
        </w:rPr>
        <w:t>et al.</w:t>
      </w:r>
      <w:r w:rsidRPr="007B326B">
        <w:rPr>
          <w:rFonts w:cs="Arial"/>
          <w:sz w:val="20"/>
          <w:szCs w:val="20"/>
        </w:rPr>
        <w:t xml:space="preserve"> Trastuzumab emtansine versus capecitabine plus lapatinib in patients with previously treated HER2-positive advanced breast cancer (EMILIA): a descriptive analysis of final overall survival results from a randomised, open-label, phase 3 trial. </w:t>
      </w:r>
      <w:r w:rsidRPr="007B326B">
        <w:rPr>
          <w:rFonts w:cs="Arial"/>
          <w:i/>
          <w:iCs/>
          <w:sz w:val="20"/>
          <w:szCs w:val="20"/>
        </w:rPr>
        <w:t>Lancet Oncol</w:t>
      </w:r>
      <w:r w:rsidRPr="007B326B">
        <w:rPr>
          <w:rFonts w:cs="Arial"/>
          <w:sz w:val="20"/>
          <w:szCs w:val="20"/>
        </w:rPr>
        <w:t xml:space="preserve"> 2017. 18: 732–742.</w:t>
      </w:r>
    </w:p>
    <w:p w14:paraId="36D7980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7.</w:t>
      </w:r>
      <w:r w:rsidRPr="007B326B">
        <w:rPr>
          <w:rFonts w:cs="Arial"/>
          <w:sz w:val="20"/>
          <w:szCs w:val="20"/>
        </w:rPr>
        <w:tab/>
        <w:t xml:space="preserve">Verma S, Miles D, Gianni L, </w:t>
      </w:r>
      <w:r w:rsidRPr="007B326B">
        <w:rPr>
          <w:rFonts w:cs="Arial"/>
          <w:i/>
          <w:iCs/>
          <w:sz w:val="20"/>
          <w:szCs w:val="20"/>
        </w:rPr>
        <w:t>et al.</w:t>
      </w:r>
      <w:r w:rsidRPr="007B326B">
        <w:rPr>
          <w:rFonts w:cs="Arial"/>
          <w:sz w:val="20"/>
          <w:szCs w:val="20"/>
        </w:rPr>
        <w:t xml:space="preserve"> Trastuzumab Emtansine for HER2-Positive Advanced Breast Cancer. </w:t>
      </w:r>
      <w:r w:rsidRPr="007B326B">
        <w:rPr>
          <w:rFonts w:cs="Arial"/>
          <w:i/>
          <w:iCs/>
          <w:sz w:val="20"/>
          <w:szCs w:val="20"/>
        </w:rPr>
        <w:t>New England Journal of Medicine</w:t>
      </w:r>
      <w:r w:rsidRPr="007B326B">
        <w:rPr>
          <w:rFonts w:cs="Arial"/>
          <w:sz w:val="20"/>
          <w:szCs w:val="20"/>
        </w:rPr>
        <w:t xml:space="preserve"> 2012. 367: 1783–1791.</w:t>
      </w:r>
    </w:p>
    <w:p w14:paraId="07F0B48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68.</w:t>
      </w:r>
      <w:r w:rsidRPr="007B326B">
        <w:rPr>
          <w:rFonts w:cs="Arial"/>
          <w:sz w:val="20"/>
          <w:szCs w:val="20"/>
        </w:rPr>
        <w:tab/>
        <w:t xml:space="preserve">Cortés J, Kim S-B, Chung W-P, </w:t>
      </w:r>
      <w:r w:rsidRPr="007B326B">
        <w:rPr>
          <w:rFonts w:cs="Arial"/>
          <w:i/>
          <w:iCs/>
          <w:sz w:val="20"/>
          <w:szCs w:val="20"/>
        </w:rPr>
        <w:t>et al.</w:t>
      </w:r>
      <w:r w:rsidRPr="007B326B">
        <w:rPr>
          <w:rFonts w:cs="Arial"/>
          <w:sz w:val="20"/>
          <w:szCs w:val="20"/>
        </w:rPr>
        <w:t xml:space="preserve"> Trastuzumab Deruxtecan versus Trastuzumab Emtansine for Breast Cancer. </w:t>
      </w:r>
      <w:r w:rsidRPr="007B326B">
        <w:rPr>
          <w:rFonts w:cs="Arial"/>
          <w:i/>
          <w:iCs/>
          <w:sz w:val="20"/>
          <w:szCs w:val="20"/>
        </w:rPr>
        <w:t>N Engl J Med</w:t>
      </w:r>
      <w:r w:rsidRPr="007B326B">
        <w:rPr>
          <w:rFonts w:cs="Arial"/>
          <w:sz w:val="20"/>
          <w:szCs w:val="20"/>
        </w:rPr>
        <w:t xml:space="preserve"> 2022. 386: 1143–1154.</w:t>
      </w:r>
    </w:p>
    <w:p w14:paraId="384AE41B"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69.</w:t>
      </w:r>
      <w:r w:rsidRPr="007B326B">
        <w:rPr>
          <w:rFonts w:cs="Arial"/>
          <w:sz w:val="20"/>
          <w:szCs w:val="20"/>
        </w:rPr>
        <w:tab/>
        <w:t xml:space="preserve">Hurvitz S, Hegg R, Chung W, </w:t>
      </w:r>
      <w:r w:rsidRPr="007B326B">
        <w:rPr>
          <w:rFonts w:cs="Arial"/>
          <w:i/>
          <w:iCs/>
          <w:sz w:val="20"/>
          <w:szCs w:val="20"/>
        </w:rPr>
        <w:t>et al.</w:t>
      </w:r>
      <w:r w:rsidRPr="007B326B">
        <w:rPr>
          <w:rFonts w:cs="Arial"/>
          <w:sz w:val="20"/>
          <w:szCs w:val="20"/>
        </w:rPr>
        <w:t xml:space="preserve"> GS2-02: Trastuzumab deruxtecan versus trastuzumab emtansine in patients with HER2-positive metastatic breast cancer: Updated results of the randomized, phase 3 study DESTINY-Breast03. Presented at the San Antonio Breast Cancer Symposium (SABCS). 2022.</w:t>
      </w:r>
    </w:p>
    <w:p w14:paraId="2C1DAEB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0.</w:t>
      </w:r>
      <w:r w:rsidRPr="007B326B">
        <w:rPr>
          <w:rFonts w:cs="Arial"/>
          <w:sz w:val="20"/>
          <w:szCs w:val="20"/>
        </w:rPr>
        <w:tab/>
        <w:t>NICE. Tucatinib with trastuzumab and capecitabine for treating HER2-positive advanced breast cancer after 2 or more anti-HER2 therapies | NICE [TA786]. at &lt;https://www.nice.org.uk/guidance/ta786&gt;</w:t>
      </w:r>
    </w:p>
    <w:p w14:paraId="09C439D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1.</w:t>
      </w:r>
      <w:r w:rsidRPr="007B326B">
        <w:rPr>
          <w:rFonts w:cs="Arial"/>
          <w:sz w:val="20"/>
          <w:szCs w:val="20"/>
        </w:rPr>
        <w:tab/>
        <w:t xml:space="preserve">Moy B, Rumble RB, Carey LA, </w:t>
      </w:r>
      <w:r w:rsidRPr="007B326B">
        <w:rPr>
          <w:rFonts w:cs="Arial"/>
          <w:i/>
          <w:iCs/>
          <w:sz w:val="20"/>
          <w:szCs w:val="20"/>
        </w:rPr>
        <w:t>et al.</w:t>
      </w:r>
      <w:r w:rsidRPr="007B326B">
        <w:rPr>
          <w:rFonts w:cs="Arial"/>
          <w:sz w:val="20"/>
          <w:szCs w:val="20"/>
        </w:rPr>
        <w:t xml:space="preserve"> Chemotherapy and Targeted Therapy for Human Epidermal Growth Factor Receptor 2–Negative Metastatic Breast Cancer That Is Either Endocrine-Pretreated or Hormone Receptor–Negative: ASCO Guideline Rapid Recommendation Update. </w:t>
      </w:r>
      <w:r w:rsidRPr="007B326B">
        <w:rPr>
          <w:rFonts w:cs="Arial"/>
          <w:i/>
          <w:iCs/>
          <w:sz w:val="20"/>
          <w:szCs w:val="20"/>
        </w:rPr>
        <w:t>Journal of Clinical Oncology</w:t>
      </w:r>
      <w:r w:rsidRPr="007B326B">
        <w:rPr>
          <w:rFonts w:cs="Arial"/>
          <w:sz w:val="20"/>
          <w:szCs w:val="20"/>
        </w:rPr>
        <w:t xml:space="preserve"> 2022. doi:10.1200/JCO.22.01533</w:t>
      </w:r>
    </w:p>
    <w:p w14:paraId="47EC7A2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2.</w:t>
      </w:r>
      <w:r w:rsidRPr="007B326B">
        <w:rPr>
          <w:rFonts w:cs="Arial"/>
          <w:sz w:val="20"/>
          <w:szCs w:val="20"/>
        </w:rPr>
        <w:tab/>
        <w:t xml:space="preserve">Gradishar WJ, Moran MS, Abraham J, </w:t>
      </w:r>
      <w:r w:rsidRPr="007B326B">
        <w:rPr>
          <w:rFonts w:cs="Arial"/>
          <w:i/>
          <w:iCs/>
          <w:sz w:val="20"/>
          <w:szCs w:val="20"/>
        </w:rPr>
        <w:t>et al.</w:t>
      </w:r>
      <w:r w:rsidRPr="007B326B">
        <w:rPr>
          <w:rFonts w:cs="Arial"/>
          <w:sz w:val="20"/>
          <w:szCs w:val="20"/>
        </w:rPr>
        <w:t xml:space="preserve"> NCCN Clinical Practice Guidelines in Oncology, Breast Cancer. Version 4.2022. 2022. at &lt;https://www.nccn.org/patients/guidelines/cancers.aspx&gt;</w:t>
      </w:r>
    </w:p>
    <w:p w14:paraId="5617CE3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3.</w:t>
      </w:r>
      <w:r w:rsidRPr="007B326B">
        <w:rPr>
          <w:rFonts w:cs="Arial"/>
          <w:sz w:val="20"/>
          <w:szCs w:val="20"/>
        </w:rPr>
        <w:tab/>
        <w:t xml:space="preserve">Mass RD, Press MF, Anderson S, </w:t>
      </w:r>
      <w:r w:rsidRPr="007B326B">
        <w:rPr>
          <w:rFonts w:cs="Arial"/>
          <w:i/>
          <w:iCs/>
          <w:sz w:val="20"/>
          <w:szCs w:val="20"/>
        </w:rPr>
        <w:t>et al.</w:t>
      </w:r>
      <w:r w:rsidRPr="007B326B">
        <w:rPr>
          <w:rFonts w:cs="Arial"/>
          <w:sz w:val="20"/>
          <w:szCs w:val="20"/>
        </w:rPr>
        <w:t xml:space="preserve"> Evaluation of clinical outcomes according to HER2 detection by fluorescence in situ hybridization in women with metastatic breast cancer treated with trastuzumab. </w:t>
      </w:r>
      <w:r w:rsidRPr="007B326B">
        <w:rPr>
          <w:rFonts w:cs="Arial"/>
          <w:i/>
          <w:iCs/>
          <w:sz w:val="20"/>
          <w:szCs w:val="20"/>
        </w:rPr>
        <w:t>Clin Breast Cancer</w:t>
      </w:r>
      <w:r w:rsidRPr="007B326B">
        <w:rPr>
          <w:rFonts w:cs="Arial"/>
          <w:sz w:val="20"/>
          <w:szCs w:val="20"/>
        </w:rPr>
        <w:t xml:space="preserve"> 2005. 6: 240–246.</w:t>
      </w:r>
    </w:p>
    <w:p w14:paraId="6A4FD55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4.</w:t>
      </w:r>
      <w:r w:rsidRPr="007B326B">
        <w:rPr>
          <w:rFonts w:cs="Arial"/>
          <w:sz w:val="20"/>
          <w:szCs w:val="20"/>
        </w:rPr>
        <w:tab/>
        <w:t>Early Diagnosis. at &lt;https://crukcancerintelligence.shinyapps.io/EarlyDiagnosis/&gt;</w:t>
      </w:r>
    </w:p>
    <w:p w14:paraId="13B8935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5.</w:t>
      </w:r>
      <w:r w:rsidRPr="007B326B">
        <w:rPr>
          <w:rFonts w:cs="Arial"/>
          <w:sz w:val="20"/>
          <w:szCs w:val="20"/>
        </w:rPr>
        <w:tab/>
        <w:t xml:space="preserve">Salvo EM, Ramirez AO, Cueto J, </w:t>
      </w:r>
      <w:r w:rsidRPr="007B326B">
        <w:rPr>
          <w:rFonts w:cs="Arial"/>
          <w:i/>
          <w:iCs/>
          <w:sz w:val="20"/>
          <w:szCs w:val="20"/>
        </w:rPr>
        <w:t>et al.</w:t>
      </w:r>
      <w:r w:rsidRPr="007B326B">
        <w:rPr>
          <w:rFonts w:cs="Arial"/>
          <w:sz w:val="20"/>
          <w:szCs w:val="20"/>
        </w:rPr>
        <w:t xml:space="preserve"> Risk of recurrence among patients with HR-positive, HER2-negative, early breast cancer receiving adjuvant endocrine therapy: A systematic review and meta-analysis. </w:t>
      </w:r>
      <w:r w:rsidRPr="007B326B">
        <w:rPr>
          <w:rFonts w:cs="Arial"/>
          <w:i/>
          <w:iCs/>
          <w:sz w:val="20"/>
          <w:szCs w:val="20"/>
        </w:rPr>
        <w:t>Breast</w:t>
      </w:r>
      <w:r w:rsidRPr="007B326B">
        <w:rPr>
          <w:rFonts w:cs="Arial"/>
          <w:sz w:val="20"/>
          <w:szCs w:val="20"/>
        </w:rPr>
        <w:t xml:space="preserve"> 2021. 57: 5–17.</w:t>
      </w:r>
    </w:p>
    <w:p w14:paraId="2AF972E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6.</w:t>
      </w:r>
      <w:r w:rsidRPr="007B326B">
        <w:rPr>
          <w:rFonts w:cs="Arial"/>
          <w:sz w:val="20"/>
          <w:szCs w:val="20"/>
        </w:rPr>
        <w:tab/>
        <w:t xml:space="preserve">O’Shaughnessy J, Schwartzberg L, Danso MA, </w:t>
      </w:r>
      <w:r w:rsidRPr="007B326B">
        <w:rPr>
          <w:rFonts w:cs="Arial"/>
          <w:i/>
          <w:iCs/>
          <w:sz w:val="20"/>
          <w:szCs w:val="20"/>
        </w:rPr>
        <w:t>et al.</w:t>
      </w:r>
      <w:r w:rsidRPr="007B326B">
        <w:rPr>
          <w:rFonts w:cs="Arial"/>
          <w:sz w:val="20"/>
          <w:szCs w:val="20"/>
        </w:rPr>
        <w:t xml:space="preserve"> Phase III study of iniparib plus gemcitabine and carboplatin versus gemcitabine and carboplatin in patients with metastatic triple-negative breast cancer. </w:t>
      </w:r>
      <w:r w:rsidRPr="007B326B">
        <w:rPr>
          <w:rFonts w:cs="Arial"/>
          <w:i/>
          <w:iCs/>
          <w:sz w:val="20"/>
          <w:szCs w:val="20"/>
        </w:rPr>
        <w:t>J Clin Oncol</w:t>
      </w:r>
      <w:r w:rsidRPr="007B326B">
        <w:rPr>
          <w:rFonts w:cs="Arial"/>
          <w:sz w:val="20"/>
          <w:szCs w:val="20"/>
        </w:rPr>
        <w:t xml:space="preserve"> 2014. 32: 3840–3847.</w:t>
      </w:r>
    </w:p>
    <w:p w14:paraId="3EBA034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7.</w:t>
      </w:r>
      <w:r w:rsidRPr="007B326B">
        <w:rPr>
          <w:rFonts w:cs="Arial"/>
          <w:sz w:val="20"/>
          <w:szCs w:val="20"/>
        </w:rPr>
        <w:tab/>
        <w:t xml:space="preserve">Twelves C, Cheeseman S, Sopwith W, </w:t>
      </w:r>
      <w:r w:rsidRPr="007B326B">
        <w:rPr>
          <w:rFonts w:cs="Arial"/>
          <w:i/>
          <w:iCs/>
          <w:sz w:val="20"/>
          <w:szCs w:val="20"/>
        </w:rPr>
        <w:t>et al.</w:t>
      </w:r>
      <w:r w:rsidRPr="007B326B">
        <w:rPr>
          <w:rFonts w:cs="Arial"/>
          <w:sz w:val="20"/>
          <w:szCs w:val="20"/>
        </w:rPr>
        <w:t xml:space="preserve"> Systemic treatment of hormone receptor positive, human epidermal growth factor 2 negative metastatic breast cancer: retrospective analysis from Leeds Cancer Centre. </w:t>
      </w:r>
      <w:r w:rsidRPr="007B326B">
        <w:rPr>
          <w:rFonts w:cs="Arial"/>
          <w:i/>
          <w:iCs/>
          <w:sz w:val="20"/>
          <w:szCs w:val="20"/>
        </w:rPr>
        <w:t>BMC Cancer</w:t>
      </w:r>
      <w:r w:rsidRPr="007B326B">
        <w:rPr>
          <w:rFonts w:cs="Arial"/>
          <w:sz w:val="20"/>
          <w:szCs w:val="20"/>
        </w:rPr>
        <w:t xml:space="preserve"> 2020. 20: 53.</w:t>
      </w:r>
    </w:p>
    <w:p w14:paraId="011B875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8.</w:t>
      </w:r>
      <w:r w:rsidRPr="007B326B">
        <w:rPr>
          <w:rFonts w:cs="Arial"/>
          <w:sz w:val="20"/>
          <w:szCs w:val="20"/>
        </w:rPr>
        <w:tab/>
        <w:t>Tests to diagnose breast cancer | Cancer Research UK. at &lt;https://www.cancerresearchuk.org/about-cancer/breast-cancer/getting-diagnosed/tests-diagnose&gt;</w:t>
      </w:r>
    </w:p>
    <w:p w14:paraId="1823ED5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79.</w:t>
      </w:r>
      <w:r w:rsidRPr="007B326B">
        <w:rPr>
          <w:rFonts w:cs="Arial"/>
          <w:sz w:val="20"/>
          <w:szCs w:val="20"/>
        </w:rPr>
        <w:tab/>
        <w:t xml:space="preserve">Breast Cancer Staging. </w:t>
      </w:r>
      <w:r w:rsidRPr="007B326B">
        <w:rPr>
          <w:rFonts w:cs="Arial"/>
          <w:i/>
          <w:iCs/>
          <w:sz w:val="20"/>
          <w:szCs w:val="20"/>
        </w:rPr>
        <w:t>Susan G. Komen®</w:t>
      </w:r>
      <w:r w:rsidRPr="007B326B">
        <w:rPr>
          <w:rFonts w:cs="Arial"/>
          <w:sz w:val="20"/>
          <w:szCs w:val="20"/>
        </w:rPr>
        <w:t xml:space="preserve"> at &lt;https://www.komen.org/breast-cancer/diagnosis/stages-staging/&gt;</w:t>
      </w:r>
    </w:p>
    <w:p w14:paraId="35543F0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0.</w:t>
      </w:r>
      <w:r w:rsidRPr="007B326B">
        <w:rPr>
          <w:rFonts w:cs="Arial"/>
          <w:sz w:val="20"/>
          <w:szCs w:val="20"/>
        </w:rPr>
        <w:tab/>
        <w:t xml:space="preserve">Breast Cancer Staging. </w:t>
      </w:r>
      <w:r w:rsidRPr="007B326B">
        <w:rPr>
          <w:rFonts w:cs="Arial"/>
          <w:i/>
          <w:iCs/>
          <w:sz w:val="20"/>
          <w:szCs w:val="20"/>
        </w:rPr>
        <w:t>ACS</w:t>
      </w:r>
      <w:r w:rsidRPr="007B326B">
        <w:rPr>
          <w:rFonts w:cs="Arial"/>
          <w:sz w:val="20"/>
          <w:szCs w:val="20"/>
        </w:rPr>
        <w:t xml:space="preserve"> at &lt;https://www.facs.org/for-patients/home-skills-for-patients/breast-cancer-surgery/breast-cancer-types/breast-cancer-staging/&gt;</w:t>
      </w:r>
    </w:p>
    <w:p w14:paraId="7C02C58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1.</w:t>
      </w:r>
      <w:r w:rsidRPr="007B326B">
        <w:rPr>
          <w:rFonts w:cs="Arial"/>
          <w:sz w:val="20"/>
          <w:szCs w:val="20"/>
        </w:rPr>
        <w:tab/>
        <w:t>Tests on your breast cancer cells | Cancer research UK. at &lt;https://www.cancerresearchuk.org/about-cancer/breast-cancer/getting-diagnosed/tests-diagnose/hormone-receptor-testing-breast-cancer&gt;</w:t>
      </w:r>
    </w:p>
    <w:p w14:paraId="11607CF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2.</w:t>
      </w:r>
      <w:r w:rsidRPr="007B326B">
        <w:rPr>
          <w:rFonts w:cs="Arial"/>
          <w:sz w:val="20"/>
          <w:szCs w:val="20"/>
        </w:rPr>
        <w:tab/>
        <w:t xml:space="preserve">Eiger D, Agostinetto E, Saúde-Conde R, </w:t>
      </w:r>
      <w:r w:rsidRPr="007B326B">
        <w:rPr>
          <w:rFonts w:cs="Arial"/>
          <w:i/>
          <w:iCs/>
          <w:sz w:val="20"/>
          <w:szCs w:val="20"/>
        </w:rPr>
        <w:t>et al.</w:t>
      </w:r>
      <w:r w:rsidRPr="007B326B">
        <w:rPr>
          <w:rFonts w:cs="Arial"/>
          <w:sz w:val="20"/>
          <w:szCs w:val="20"/>
        </w:rPr>
        <w:t xml:space="preserve"> The Exciting New Field of HER2-Low Breast Cancer Treatment. </w:t>
      </w:r>
      <w:r w:rsidRPr="007B326B">
        <w:rPr>
          <w:rFonts w:cs="Arial"/>
          <w:i/>
          <w:iCs/>
          <w:sz w:val="20"/>
          <w:szCs w:val="20"/>
        </w:rPr>
        <w:t>Cancers (Basel)</w:t>
      </w:r>
      <w:r w:rsidRPr="007B326B">
        <w:rPr>
          <w:rFonts w:cs="Arial"/>
          <w:sz w:val="20"/>
          <w:szCs w:val="20"/>
        </w:rPr>
        <w:t xml:space="preserve"> 2021. 13: 1015.</w:t>
      </w:r>
    </w:p>
    <w:p w14:paraId="3DA5B79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3.</w:t>
      </w:r>
      <w:r w:rsidRPr="007B326B">
        <w:rPr>
          <w:rFonts w:cs="Arial"/>
          <w:sz w:val="20"/>
          <w:szCs w:val="20"/>
        </w:rPr>
        <w:tab/>
        <w:t xml:space="preserve">Kida K, Olver I, Yennu S, </w:t>
      </w:r>
      <w:r w:rsidRPr="007B326B">
        <w:rPr>
          <w:rFonts w:cs="Arial"/>
          <w:i/>
          <w:iCs/>
          <w:sz w:val="20"/>
          <w:szCs w:val="20"/>
        </w:rPr>
        <w:t>et al.</w:t>
      </w:r>
      <w:r w:rsidRPr="007B326B">
        <w:rPr>
          <w:rFonts w:cs="Arial"/>
          <w:sz w:val="20"/>
          <w:szCs w:val="20"/>
        </w:rPr>
        <w:t xml:space="preserve"> Optimal Supportive Care for Patients With Metastatic Breast Cancer According to Their Disease Progression Phase. </w:t>
      </w:r>
      <w:r w:rsidRPr="007B326B">
        <w:rPr>
          <w:rFonts w:cs="Arial"/>
          <w:i/>
          <w:iCs/>
          <w:sz w:val="20"/>
          <w:szCs w:val="20"/>
        </w:rPr>
        <w:t>JCO Oncol Pract</w:t>
      </w:r>
      <w:r w:rsidRPr="007B326B">
        <w:rPr>
          <w:rFonts w:cs="Arial"/>
          <w:sz w:val="20"/>
          <w:szCs w:val="20"/>
        </w:rPr>
        <w:t xml:space="preserve"> 2021. 17: 177–183.</w:t>
      </w:r>
    </w:p>
    <w:p w14:paraId="197FE7E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4.</w:t>
      </w:r>
      <w:r w:rsidRPr="007B326B">
        <w:rPr>
          <w:rFonts w:cs="Arial"/>
          <w:sz w:val="20"/>
          <w:szCs w:val="20"/>
        </w:rPr>
        <w:tab/>
        <w:t>Breast cancer symptoms | Cancer Research UK. at &lt;https://www.cancerresearchuk.org/about-cancer/breast-cancer/symptoms&gt;</w:t>
      </w:r>
    </w:p>
    <w:p w14:paraId="5AEF710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5.</w:t>
      </w:r>
      <w:r w:rsidRPr="007B326B">
        <w:rPr>
          <w:rFonts w:cs="Arial"/>
          <w:sz w:val="20"/>
          <w:szCs w:val="20"/>
        </w:rPr>
        <w:tab/>
        <w:t xml:space="preserve">Kolben T, Bardenhewer M, Kolben TM, </w:t>
      </w:r>
      <w:r w:rsidRPr="007B326B">
        <w:rPr>
          <w:rFonts w:cs="Arial"/>
          <w:i/>
          <w:iCs/>
          <w:sz w:val="20"/>
          <w:szCs w:val="20"/>
        </w:rPr>
        <w:t>et al.</w:t>
      </w:r>
      <w:r w:rsidRPr="007B326B">
        <w:rPr>
          <w:rFonts w:cs="Arial"/>
          <w:sz w:val="20"/>
          <w:szCs w:val="20"/>
        </w:rPr>
        <w:t xml:space="preserve"> Metastatic Breast Cancer: Is There a Differential Therapy Efficacy between Visceral and Non-Visceral Metastatic Breast Cancer? </w:t>
      </w:r>
      <w:r w:rsidRPr="007B326B">
        <w:rPr>
          <w:rFonts w:cs="Arial"/>
          <w:i/>
          <w:iCs/>
          <w:sz w:val="20"/>
          <w:szCs w:val="20"/>
        </w:rPr>
        <w:t>BRC</w:t>
      </w:r>
      <w:r w:rsidRPr="007B326B">
        <w:rPr>
          <w:rFonts w:cs="Arial"/>
          <w:sz w:val="20"/>
          <w:szCs w:val="20"/>
        </w:rPr>
        <w:t xml:space="preserve"> 2020. 15: 527–533.</w:t>
      </w:r>
    </w:p>
    <w:p w14:paraId="2ED05F5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6.</w:t>
      </w:r>
      <w:r w:rsidRPr="007B326B">
        <w:rPr>
          <w:rFonts w:cs="Arial"/>
          <w:sz w:val="20"/>
          <w:szCs w:val="20"/>
        </w:rPr>
        <w:tab/>
        <w:t xml:space="preserve">D’hondt R, Spoormans I, Neyens N, </w:t>
      </w:r>
      <w:r w:rsidRPr="007B326B">
        <w:rPr>
          <w:rFonts w:cs="Arial"/>
          <w:i/>
          <w:iCs/>
          <w:sz w:val="20"/>
          <w:szCs w:val="20"/>
        </w:rPr>
        <w:t>et al.</w:t>
      </w:r>
      <w:r w:rsidRPr="007B326B">
        <w:rPr>
          <w:rFonts w:cs="Arial"/>
          <w:sz w:val="20"/>
          <w:szCs w:val="20"/>
        </w:rPr>
        <w:t xml:space="preserve"> Survival of patients with metastatic breast cancer: a single-centre experience. </w:t>
      </w:r>
      <w:r w:rsidRPr="007B326B">
        <w:rPr>
          <w:rFonts w:cs="Arial"/>
          <w:i/>
          <w:iCs/>
          <w:sz w:val="20"/>
          <w:szCs w:val="20"/>
        </w:rPr>
        <w:t>Acta Clin Belg</w:t>
      </w:r>
      <w:r w:rsidRPr="007B326B">
        <w:rPr>
          <w:rFonts w:cs="Arial"/>
          <w:sz w:val="20"/>
          <w:szCs w:val="20"/>
        </w:rPr>
        <w:t xml:space="preserve"> 2014. 69: 194–199.</w:t>
      </w:r>
    </w:p>
    <w:p w14:paraId="0AE6EDE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7.</w:t>
      </w:r>
      <w:r w:rsidRPr="007B326B">
        <w:rPr>
          <w:rFonts w:cs="Arial"/>
          <w:sz w:val="20"/>
          <w:szCs w:val="20"/>
        </w:rPr>
        <w:tab/>
        <w:t>Spinal cord compression | Coping Physically | Cancer Research UK. at &lt;https://www.cancerresearchuk.org/about-cancer/coping/physically/spinal-cord-compression/about&gt;</w:t>
      </w:r>
    </w:p>
    <w:p w14:paraId="58420B4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8.</w:t>
      </w:r>
      <w:r w:rsidRPr="007B326B">
        <w:rPr>
          <w:rFonts w:cs="Arial"/>
          <w:sz w:val="20"/>
          <w:szCs w:val="20"/>
        </w:rPr>
        <w:tab/>
        <w:t>Brasó</w:t>
      </w:r>
      <w:r w:rsidRPr="007B326B">
        <w:rPr>
          <w:rFonts w:ascii="Cambria Math" w:hAnsi="Cambria Math" w:cs="Cambria Math"/>
          <w:sz w:val="20"/>
          <w:szCs w:val="20"/>
        </w:rPr>
        <w:t>‐</w:t>
      </w:r>
      <w:r w:rsidRPr="007B326B">
        <w:rPr>
          <w:rFonts w:cs="Arial"/>
          <w:sz w:val="20"/>
          <w:szCs w:val="20"/>
        </w:rPr>
        <w:t xml:space="preserve">Maristany F, Paré L, Chic N, </w:t>
      </w:r>
      <w:r w:rsidRPr="007B326B">
        <w:rPr>
          <w:rFonts w:cs="Arial"/>
          <w:i/>
          <w:iCs/>
          <w:sz w:val="20"/>
          <w:szCs w:val="20"/>
        </w:rPr>
        <w:t>et al.</w:t>
      </w:r>
      <w:r w:rsidRPr="007B326B">
        <w:rPr>
          <w:rFonts w:cs="Arial"/>
          <w:sz w:val="20"/>
          <w:szCs w:val="20"/>
        </w:rPr>
        <w:t xml:space="preserve"> Gene expression profiles of breast cancer metastasis according to organ site. </w:t>
      </w:r>
      <w:r w:rsidRPr="007B326B">
        <w:rPr>
          <w:rFonts w:cs="Arial"/>
          <w:i/>
          <w:iCs/>
          <w:sz w:val="20"/>
          <w:szCs w:val="20"/>
        </w:rPr>
        <w:t>Mol Oncol</w:t>
      </w:r>
      <w:r w:rsidRPr="007B326B">
        <w:rPr>
          <w:rFonts w:cs="Arial"/>
          <w:sz w:val="20"/>
          <w:szCs w:val="20"/>
        </w:rPr>
        <w:t xml:space="preserve"> 2022. 16: 69–87.</w:t>
      </w:r>
    </w:p>
    <w:p w14:paraId="78B700B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89.</w:t>
      </w:r>
      <w:r w:rsidRPr="007B326B">
        <w:rPr>
          <w:rFonts w:cs="Arial"/>
          <w:sz w:val="20"/>
          <w:szCs w:val="20"/>
        </w:rPr>
        <w:tab/>
        <w:t xml:space="preserve">Diamond JR, Finlayson CA &amp; Borges VF. Hepatic complications of breast cancer. </w:t>
      </w:r>
      <w:r w:rsidRPr="007B326B">
        <w:rPr>
          <w:rFonts w:cs="Arial"/>
          <w:i/>
          <w:iCs/>
          <w:sz w:val="20"/>
          <w:szCs w:val="20"/>
        </w:rPr>
        <w:t>Lancet Oncol</w:t>
      </w:r>
      <w:r w:rsidRPr="007B326B">
        <w:rPr>
          <w:rFonts w:cs="Arial"/>
          <w:sz w:val="20"/>
          <w:szCs w:val="20"/>
        </w:rPr>
        <w:t xml:space="preserve"> 2009. 10: 615–621.</w:t>
      </w:r>
    </w:p>
    <w:p w14:paraId="1FA2BA6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0.</w:t>
      </w:r>
      <w:r w:rsidRPr="007B326B">
        <w:rPr>
          <w:rFonts w:cs="Arial"/>
          <w:sz w:val="20"/>
          <w:szCs w:val="20"/>
        </w:rPr>
        <w:tab/>
        <w:t xml:space="preserve">Zhao H-Y, Gong Y, Ye F-G, </w:t>
      </w:r>
      <w:r w:rsidRPr="007B326B">
        <w:rPr>
          <w:rFonts w:cs="Arial"/>
          <w:i/>
          <w:iCs/>
          <w:sz w:val="20"/>
          <w:szCs w:val="20"/>
        </w:rPr>
        <w:t>et al.</w:t>
      </w:r>
      <w:r w:rsidRPr="007B326B">
        <w:rPr>
          <w:rFonts w:cs="Arial"/>
          <w:sz w:val="20"/>
          <w:szCs w:val="20"/>
        </w:rPr>
        <w:t xml:space="preserve"> Incidence and prognostic factors of patients with synchronous liver metastases upon initial diagnosis of breast cancer: a population-based study. </w:t>
      </w:r>
      <w:r w:rsidRPr="007B326B">
        <w:rPr>
          <w:rFonts w:cs="Arial"/>
          <w:i/>
          <w:iCs/>
          <w:sz w:val="20"/>
          <w:szCs w:val="20"/>
        </w:rPr>
        <w:t>Cancer Manag Res</w:t>
      </w:r>
      <w:r w:rsidRPr="007B326B">
        <w:rPr>
          <w:rFonts w:cs="Arial"/>
          <w:sz w:val="20"/>
          <w:szCs w:val="20"/>
        </w:rPr>
        <w:t xml:space="preserve"> 2018. 10: 5937–5950.</w:t>
      </w:r>
    </w:p>
    <w:p w14:paraId="40D6DAE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1.</w:t>
      </w:r>
      <w:r w:rsidRPr="007B326B">
        <w:rPr>
          <w:rFonts w:cs="Arial"/>
          <w:sz w:val="20"/>
          <w:szCs w:val="20"/>
        </w:rPr>
        <w:tab/>
        <w:t xml:space="preserve">Lin NU, Bellon JR &amp; Winer EP. CNS metastases in breast cancer. </w:t>
      </w:r>
      <w:r w:rsidRPr="007B326B">
        <w:rPr>
          <w:rFonts w:cs="Arial"/>
          <w:i/>
          <w:iCs/>
          <w:sz w:val="20"/>
          <w:szCs w:val="20"/>
        </w:rPr>
        <w:t>J Clin Oncol</w:t>
      </w:r>
      <w:r w:rsidRPr="007B326B">
        <w:rPr>
          <w:rFonts w:cs="Arial"/>
          <w:sz w:val="20"/>
          <w:szCs w:val="20"/>
        </w:rPr>
        <w:t xml:space="preserve"> 2004. 22: 3608–3617.</w:t>
      </w:r>
    </w:p>
    <w:p w14:paraId="0D990B6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2.</w:t>
      </w:r>
      <w:r w:rsidRPr="007B326B">
        <w:rPr>
          <w:rFonts w:cs="Arial"/>
          <w:sz w:val="20"/>
          <w:szCs w:val="20"/>
        </w:rPr>
        <w:tab/>
        <w:t xml:space="preserve">Leone JP &amp; Leone BA. Breast cancer brain metastases: the last frontier. </w:t>
      </w:r>
      <w:r w:rsidRPr="007B326B">
        <w:rPr>
          <w:rFonts w:cs="Arial"/>
          <w:i/>
          <w:iCs/>
          <w:sz w:val="20"/>
          <w:szCs w:val="20"/>
        </w:rPr>
        <w:t>Experimental Hematology &amp; Oncology</w:t>
      </w:r>
      <w:r w:rsidRPr="007B326B">
        <w:rPr>
          <w:rFonts w:cs="Arial"/>
          <w:sz w:val="20"/>
          <w:szCs w:val="20"/>
        </w:rPr>
        <w:t xml:space="preserve"> 2015. 4: 33.</w:t>
      </w:r>
    </w:p>
    <w:p w14:paraId="4356C0A3"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93.</w:t>
      </w:r>
      <w:r w:rsidRPr="007B326B">
        <w:rPr>
          <w:rFonts w:cs="Arial"/>
          <w:sz w:val="20"/>
          <w:szCs w:val="20"/>
        </w:rPr>
        <w:tab/>
        <w:t xml:space="preserve">Global Burden of Disease Cancer Collaboration. Global, Regional, and National Cancer Incidence, Mortality, Years of Life Lost, Years Lived With Disability, and Disability-Adjusted Life-Years for 29 Cancer Groups, 1990 to 2017: A Systematic Analysis for the Global Burden of Disease Study. </w:t>
      </w:r>
      <w:r w:rsidRPr="007B326B">
        <w:rPr>
          <w:rFonts w:cs="Arial"/>
          <w:i/>
          <w:iCs/>
          <w:sz w:val="20"/>
          <w:szCs w:val="20"/>
        </w:rPr>
        <w:t>JAMA Oncology</w:t>
      </w:r>
      <w:r w:rsidRPr="007B326B">
        <w:rPr>
          <w:rFonts w:cs="Arial"/>
          <w:sz w:val="20"/>
          <w:szCs w:val="20"/>
        </w:rPr>
        <w:t xml:space="preserve"> 2019. 5: 1749–1768.</w:t>
      </w:r>
    </w:p>
    <w:p w14:paraId="722907B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4.</w:t>
      </w:r>
      <w:r w:rsidRPr="007B326B">
        <w:rPr>
          <w:rFonts w:cs="Arial"/>
          <w:sz w:val="20"/>
          <w:szCs w:val="20"/>
        </w:rPr>
        <w:tab/>
        <w:t xml:space="preserve">Ara R &amp; Brazier JE. Using health state utility values from the general population to approximate baselines in decision analytic models when condition-specific data are not available. </w:t>
      </w:r>
      <w:r w:rsidRPr="007B326B">
        <w:rPr>
          <w:rFonts w:cs="Arial"/>
          <w:i/>
          <w:iCs/>
          <w:sz w:val="20"/>
          <w:szCs w:val="20"/>
        </w:rPr>
        <w:t>Value Health</w:t>
      </w:r>
      <w:r w:rsidRPr="007B326B">
        <w:rPr>
          <w:rFonts w:cs="Arial"/>
          <w:sz w:val="20"/>
          <w:szCs w:val="20"/>
        </w:rPr>
        <w:t xml:space="preserve"> 2011. 14: 539–545.</w:t>
      </w:r>
    </w:p>
    <w:p w14:paraId="2B1A549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5.</w:t>
      </w:r>
      <w:r w:rsidRPr="007B326B">
        <w:rPr>
          <w:rFonts w:cs="Arial"/>
          <w:sz w:val="20"/>
          <w:szCs w:val="20"/>
        </w:rPr>
        <w:tab/>
        <w:t xml:space="preserve">Kwan ML, Ergas IJ, Somkin CP, </w:t>
      </w:r>
      <w:r w:rsidRPr="007B326B">
        <w:rPr>
          <w:rFonts w:cs="Arial"/>
          <w:i/>
          <w:iCs/>
          <w:sz w:val="20"/>
          <w:szCs w:val="20"/>
        </w:rPr>
        <w:t>et al.</w:t>
      </w:r>
      <w:r w:rsidRPr="007B326B">
        <w:rPr>
          <w:rFonts w:cs="Arial"/>
          <w:sz w:val="20"/>
          <w:szCs w:val="20"/>
        </w:rPr>
        <w:t xml:space="preserve"> Quality of Life among Women Recently Diagnosed with Invasive Breast Cancer: The Pathways Study. </w:t>
      </w:r>
      <w:r w:rsidRPr="007B326B">
        <w:rPr>
          <w:rFonts w:cs="Arial"/>
          <w:i/>
          <w:iCs/>
          <w:sz w:val="20"/>
          <w:szCs w:val="20"/>
        </w:rPr>
        <w:t>Breast Cancer Res Treat</w:t>
      </w:r>
      <w:r w:rsidRPr="007B326B">
        <w:rPr>
          <w:rFonts w:cs="Arial"/>
          <w:sz w:val="20"/>
          <w:szCs w:val="20"/>
        </w:rPr>
        <w:t xml:space="preserve"> 2010. 123: 507–524.</w:t>
      </w:r>
    </w:p>
    <w:p w14:paraId="2C2C25F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6.</w:t>
      </w:r>
      <w:r w:rsidRPr="007B326B">
        <w:rPr>
          <w:rFonts w:cs="Arial"/>
          <w:sz w:val="20"/>
          <w:szCs w:val="20"/>
        </w:rPr>
        <w:tab/>
        <w:t xml:space="preserve">Walker MS, Hasan M, Yim YM, </w:t>
      </w:r>
      <w:r w:rsidRPr="007B326B">
        <w:rPr>
          <w:rFonts w:cs="Arial"/>
          <w:i/>
          <w:iCs/>
          <w:sz w:val="20"/>
          <w:szCs w:val="20"/>
        </w:rPr>
        <w:t>et al.</w:t>
      </w:r>
      <w:r w:rsidRPr="007B326B">
        <w:rPr>
          <w:rFonts w:cs="Arial"/>
          <w:sz w:val="20"/>
          <w:szCs w:val="20"/>
        </w:rPr>
        <w:t xml:space="preserve"> Retrospective study of the effect of disease progression on patient reported outcomes in HER-2 negative metastatic breast cancer patients. </w:t>
      </w:r>
      <w:r w:rsidRPr="007B326B">
        <w:rPr>
          <w:rFonts w:cs="Arial"/>
          <w:i/>
          <w:iCs/>
          <w:sz w:val="20"/>
          <w:szCs w:val="20"/>
        </w:rPr>
        <w:t>Health Qual Life Outcomes</w:t>
      </w:r>
      <w:r w:rsidRPr="007B326B">
        <w:rPr>
          <w:rFonts w:cs="Arial"/>
          <w:sz w:val="20"/>
          <w:szCs w:val="20"/>
        </w:rPr>
        <w:t xml:space="preserve"> 2011. 9: 46.</w:t>
      </w:r>
    </w:p>
    <w:p w14:paraId="34B9009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7.</w:t>
      </w:r>
      <w:r w:rsidRPr="007B326B">
        <w:rPr>
          <w:rFonts w:cs="Arial"/>
          <w:sz w:val="20"/>
          <w:szCs w:val="20"/>
        </w:rPr>
        <w:tab/>
        <w:t xml:space="preserve">von Moos R, Body J-J, Egerdie B, </w:t>
      </w:r>
      <w:r w:rsidRPr="007B326B">
        <w:rPr>
          <w:rFonts w:cs="Arial"/>
          <w:i/>
          <w:iCs/>
          <w:sz w:val="20"/>
          <w:szCs w:val="20"/>
        </w:rPr>
        <w:t>et al.</w:t>
      </w:r>
      <w:r w:rsidRPr="007B326B">
        <w:rPr>
          <w:rFonts w:cs="Arial"/>
          <w:sz w:val="20"/>
          <w:szCs w:val="20"/>
        </w:rPr>
        <w:t xml:space="preserve"> Pain and analgesic use associated with skeletal-related events in patients with advanced cancer and bone metastases. </w:t>
      </w:r>
      <w:r w:rsidRPr="007B326B">
        <w:rPr>
          <w:rFonts w:cs="Arial"/>
          <w:i/>
          <w:iCs/>
          <w:sz w:val="20"/>
          <w:szCs w:val="20"/>
        </w:rPr>
        <w:t>Support Care Cancer</w:t>
      </w:r>
      <w:r w:rsidRPr="007B326B">
        <w:rPr>
          <w:rFonts w:cs="Arial"/>
          <w:sz w:val="20"/>
          <w:szCs w:val="20"/>
        </w:rPr>
        <w:t xml:space="preserve"> 2016. 24: 1327–1337.</w:t>
      </w:r>
    </w:p>
    <w:p w14:paraId="3857AF5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8.</w:t>
      </w:r>
      <w:r w:rsidRPr="007B326B">
        <w:rPr>
          <w:rFonts w:cs="Arial"/>
          <w:sz w:val="20"/>
          <w:szCs w:val="20"/>
        </w:rPr>
        <w:tab/>
        <w:t xml:space="preserve">Reed E, Simmonds P, Haviland J, </w:t>
      </w:r>
      <w:r w:rsidRPr="007B326B">
        <w:rPr>
          <w:rFonts w:cs="Arial"/>
          <w:i/>
          <w:iCs/>
          <w:sz w:val="20"/>
          <w:szCs w:val="20"/>
        </w:rPr>
        <w:t>et al.</w:t>
      </w:r>
      <w:r w:rsidRPr="007B326B">
        <w:rPr>
          <w:rFonts w:cs="Arial"/>
          <w:sz w:val="20"/>
          <w:szCs w:val="20"/>
        </w:rPr>
        <w:t xml:space="preserve"> Quality of life and experience of care in women with metastatic breast cancer: a cross-sectional survey. </w:t>
      </w:r>
      <w:r w:rsidRPr="007B326B">
        <w:rPr>
          <w:rFonts w:cs="Arial"/>
          <w:i/>
          <w:iCs/>
          <w:sz w:val="20"/>
          <w:szCs w:val="20"/>
        </w:rPr>
        <w:t>J Pain Symptom Manage</w:t>
      </w:r>
      <w:r w:rsidRPr="007B326B">
        <w:rPr>
          <w:rFonts w:cs="Arial"/>
          <w:sz w:val="20"/>
          <w:szCs w:val="20"/>
        </w:rPr>
        <w:t xml:space="preserve"> 2012. 43: 747–758.</w:t>
      </w:r>
    </w:p>
    <w:p w14:paraId="16EE6F5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99.</w:t>
      </w:r>
      <w:r w:rsidRPr="007B326B">
        <w:rPr>
          <w:rFonts w:cs="Arial"/>
          <w:sz w:val="20"/>
          <w:szCs w:val="20"/>
        </w:rPr>
        <w:tab/>
        <w:t xml:space="preserve">Wood R, Mitra D, de Courcy J, </w:t>
      </w:r>
      <w:r w:rsidRPr="007B326B">
        <w:rPr>
          <w:rFonts w:cs="Arial"/>
          <w:i/>
          <w:iCs/>
          <w:sz w:val="20"/>
          <w:szCs w:val="20"/>
        </w:rPr>
        <w:t>et al.</w:t>
      </w:r>
      <w:r w:rsidRPr="007B326B">
        <w:rPr>
          <w:rFonts w:cs="Arial"/>
          <w:sz w:val="20"/>
          <w:szCs w:val="20"/>
        </w:rPr>
        <w:t xml:space="preserve"> Patient-reported Quality of Life and Treatment Satisfaction in Patients With HR+/HER2- Advanced/Metastatic Breast Cancer. </w:t>
      </w:r>
      <w:r w:rsidRPr="007B326B">
        <w:rPr>
          <w:rFonts w:cs="Arial"/>
          <w:i/>
          <w:iCs/>
          <w:sz w:val="20"/>
          <w:szCs w:val="20"/>
        </w:rPr>
        <w:t>Clin Ther</w:t>
      </w:r>
      <w:r w:rsidRPr="007B326B">
        <w:rPr>
          <w:rFonts w:cs="Arial"/>
          <w:sz w:val="20"/>
          <w:szCs w:val="20"/>
        </w:rPr>
        <w:t xml:space="preserve"> 2017. 39: 1719–1728.</w:t>
      </w:r>
    </w:p>
    <w:p w14:paraId="5431B15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0.</w:t>
      </w:r>
      <w:r w:rsidRPr="007B326B">
        <w:rPr>
          <w:rFonts w:cs="Arial"/>
          <w:sz w:val="20"/>
          <w:szCs w:val="20"/>
        </w:rPr>
        <w:tab/>
        <w:t xml:space="preserve">Sullivan CW, Leutwyler H, Dunn LB, </w:t>
      </w:r>
      <w:r w:rsidRPr="007B326B">
        <w:rPr>
          <w:rFonts w:cs="Arial"/>
          <w:i/>
          <w:iCs/>
          <w:sz w:val="20"/>
          <w:szCs w:val="20"/>
        </w:rPr>
        <w:t>et al.</w:t>
      </w:r>
      <w:r w:rsidRPr="007B326B">
        <w:rPr>
          <w:rFonts w:cs="Arial"/>
          <w:sz w:val="20"/>
          <w:szCs w:val="20"/>
        </w:rPr>
        <w:t xml:space="preserve"> STABILITY OF SYMPTOM CLUSTERS IN PATIENTS WITH BREAST CANCER RECEIVING CHEMOTHERAPY. </w:t>
      </w:r>
      <w:r w:rsidRPr="007B326B">
        <w:rPr>
          <w:rFonts w:cs="Arial"/>
          <w:i/>
          <w:iCs/>
          <w:sz w:val="20"/>
          <w:szCs w:val="20"/>
        </w:rPr>
        <w:t>J Pain Symptom Manage</w:t>
      </w:r>
      <w:r w:rsidRPr="007B326B">
        <w:rPr>
          <w:rFonts w:cs="Arial"/>
          <w:sz w:val="20"/>
          <w:szCs w:val="20"/>
        </w:rPr>
        <w:t xml:space="preserve"> 2018. 55: 39–55.</w:t>
      </w:r>
    </w:p>
    <w:p w14:paraId="116E6AC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1.</w:t>
      </w:r>
      <w:r w:rsidRPr="007B326B">
        <w:rPr>
          <w:rFonts w:cs="Arial"/>
          <w:sz w:val="20"/>
          <w:szCs w:val="20"/>
        </w:rPr>
        <w:tab/>
        <w:t xml:space="preserve">Carreira H, Williams R, Dempsey H, </w:t>
      </w:r>
      <w:r w:rsidRPr="007B326B">
        <w:rPr>
          <w:rFonts w:cs="Arial"/>
          <w:i/>
          <w:iCs/>
          <w:sz w:val="20"/>
          <w:szCs w:val="20"/>
        </w:rPr>
        <w:t>et al.</w:t>
      </w:r>
      <w:r w:rsidRPr="007B326B">
        <w:rPr>
          <w:rFonts w:cs="Arial"/>
          <w:sz w:val="20"/>
          <w:szCs w:val="20"/>
        </w:rPr>
        <w:t xml:space="preserve"> Quality of life and mental health in breast cancer survivors compared with non-cancer controls: a study of patient-reported outcomes in the United Kingdom. </w:t>
      </w:r>
      <w:r w:rsidRPr="007B326B">
        <w:rPr>
          <w:rFonts w:cs="Arial"/>
          <w:i/>
          <w:iCs/>
          <w:sz w:val="20"/>
          <w:szCs w:val="20"/>
        </w:rPr>
        <w:t>J Cancer Surviv</w:t>
      </w:r>
      <w:r w:rsidRPr="007B326B">
        <w:rPr>
          <w:rFonts w:cs="Arial"/>
          <w:sz w:val="20"/>
          <w:szCs w:val="20"/>
        </w:rPr>
        <w:t xml:space="preserve"> 2021. 15: 564–575.</w:t>
      </w:r>
    </w:p>
    <w:p w14:paraId="5402D89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2.</w:t>
      </w:r>
      <w:r w:rsidRPr="007B326B">
        <w:rPr>
          <w:rFonts w:cs="Arial"/>
          <w:sz w:val="20"/>
          <w:szCs w:val="20"/>
        </w:rPr>
        <w:tab/>
        <w:t xml:space="preserve">Adamowicz K &amp; Baczkowska-Waliszewska Z. Quality of life during chemotherapy, hormonotherapy or antiHER2 therapy of patients with advanced, metastatic breast cancer in clinical practice. </w:t>
      </w:r>
      <w:r w:rsidRPr="007B326B">
        <w:rPr>
          <w:rFonts w:cs="Arial"/>
          <w:i/>
          <w:iCs/>
          <w:sz w:val="20"/>
          <w:szCs w:val="20"/>
        </w:rPr>
        <w:t>Health Qual Life Outcomes</w:t>
      </w:r>
      <w:r w:rsidRPr="007B326B">
        <w:rPr>
          <w:rFonts w:cs="Arial"/>
          <w:sz w:val="20"/>
          <w:szCs w:val="20"/>
        </w:rPr>
        <w:t xml:space="preserve"> 2020. 18: 134.</w:t>
      </w:r>
    </w:p>
    <w:p w14:paraId="0C3AF3B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3.</w:t>
      </w:r>
      <w:r w:rsidRPr="007B326B">
        <w:rPr>
          <w:rFonts w:cs="Arial"/>
          <w:sz w:val="20"/>
          <w:szCs w:val="20"/>
        </w:rPr>
        <w:tab/>
        <w:t xml:space="preserve">Gupta S, Zhang J &amp; Jerusalem G. The association of chemotherapy versus hormonal therapy and health outcomes among patients with hormone receptor-positive, HER2-negative metastatic breast cancer: experience from the patient perspective. </w:t>
      </w:r>
      <w:r w:rsidRPr="007B326B">
        <w:rPr>
          <w:rFonts w:cs="Arial"/>
          <w:i/>
          <w:iCs/>
          <w:sz w:val="20"/>
          <w:szCs w:val="20"/>
        </w:rPr>
        <w:t>Expert Rev Pharmacoecon Outcomes Res</w:t>
      </w:r>
      <w:r w:rsidRPr="007B326B">
        <w:rPr>
          <w:rFonts w:cs="Arial"/>
          <w:sz w:val="20"/>
          <w:szCs w:val="20"/>
        </w:rPr>
        <w:t xml:space="preserve"> 2014. 14: 929–940.</w:t>
      </w:r>
    </w:p>
    <w:p w14:paraId="4CA4806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4.</w:t>
      </w:r>
      <w:r w:rsidRPr="007B326B">
        <w:rPr>
          <w:rFonts w:cs="Arial"/>
          <w:sz w:val="20"/>
          <w:szCs w:val="20"/>
        </w:rPr>
        <w:tab/>
        <w:t xml:space="preserve">Shin JA, El-Jawahri A, Parkes A, </w:t>
      </w:r>
      <w:r w:rsidRPr="007B326B">
        <w:rPr>
          <w:rFonts w:cs="Arial"/>
          <w:i/>
          <w:iCs/>
          <w:sz w:val="20"/>
          <w:szCs w:val="20"/>
        </w:rPr>
        <w:t>et al.</w:t>
      </w:r>
      <w:r w:rsidRPr="007B326B">
        <w:rPr>
          <w:rFonts w:cs="Arial"/>
          <w:sz w:val="20"/>
          <w:szCs w:val="20"/>
        </w:rPr>
        <w:t xml:space="preserve"> Quality of Life, Mood, and Prognostic Understanding in Patients with Metastatic Breast Cancer. </w:t>
      </w:r>
      <w:r w:rsidRPr="007B326B">
        <w:rPr>
          <w:rFonts w:cs="Arial"/>
          <w:i/>
          <w:iCs/>
          <w:sz w:val="20"/>
          <w:szCs w:val="20"/>
        </w:rPr>
        <w:t>J Palliat Med</w:t>
      </w:r>
      <w:r w:rsidRPr="007B326B">
        <w:rPr>
          <w:rFonts w:cs="Arial"/>
          <w:sz w:val="20"/>
          <w:szCs w:val="20"/>
        </w:rPr>
        <w:t xml:space="preserve"> 2016. 19: 863–869.</w:t>
      </w:r>
    </w:p>
    <w:p w14:paraId="5DDFEAB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5.</w:t>
      </w:r>
      <w:r w:rsidRPr="007B326B">
        <w:rPr>
          <w:rFonts w:cs="Arial"/>
          <w:sz w:val="20"/>
          <w:szCs w:val="20"/>
        </w:rPr>
        <w:tab/>
        <w:t xml:space="preserve">Laudicella M, Walsh B, Burns E, </w:t>
      </w:r>
      <w:r w:rsidRPr="007B326B">
        <w:rPr>
          <w:rFonts w:cs="Arial"/>
          <w:i/>
          <w:iCs/>
          <w:sz w:val="20"/>
          <w:szCs w:val="20"/>
        </w:rPr>
        <w:t>et al.</w:t>
      </w:r>
      <w:r w:rsidRPr="007B326B">
        <w:rPr>
          <w:rFonts w:cs="Arial"/>
          <w:sz w:val="20"/>
          <w:szCs w:val="20"/>
        </w:rPr>
        <w:t xml:space="preserve"> Cost of care for cancer patients in England: evidence from population-based patient-level data. </w:t>
      </w:r>
      <w:r w:rsidRPr="007B326B">
        <w:rPr>
          <w:rFonts w:cs="Arial"/>
          <w:i/>
          <w:iCs/>
          <w:sz w:val="20"/>
          <w:szCs w:val="20"/>
        </w:rPr>
        <w:t>Br J Cancer</w:t>
      </w:r>
      <w:r w:rsidRPr="007B326B">
        <w:rPr>
          <w:rFonts w:cs="Arial"/>
          <w:sz w:val="20"/>
          <w:szCs w:val="20"/>
        </w:rPr>
        <w:t xml:space="preserve"> 2016. 114: 1286–1292.</w:t>
      </w:r>
    </w:p>
    <w:p w14:paraId="723BE70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6.</w:t>
      </w:r>
      <w:r w:rsidRPr="007B326B">
        <w:rPr>
          <w:rFonts w:cs="Arial"/>
          <w:sz w:val="20"/>
          <w:szCs w:val="20"/>
        </w:rPr>
        <w:tab/>
        <w:t xml:space="preserve">Mahtani R, Oestreicher N, Lalla D, </w:t>
      </w:r>
      <w:r w:rsidRPr="007B326B">
        <w:rPr>
          <w:rFonts w:cs="Arial"/>
          <w:i/>
          <w:iCs/>
          <w:sz w:val="20"/>
          <w:szCs w:val="20"/>
        </w:rPr>
        <w:t>et al.</w:t>
      </w:r>
      <w:r w:rsidRPr="007B326B">
        <w:rPr>
          <w:rFonts w:cs="Arial"/>
          <w:sz w:val="20"/>
          <w:szCs w:val="20"/>
        </w:rPr>
        <w:t xml:space="preserve"> Health Care Resource Utilization and Costs for Metastatic Breast Cancer Patients Newly Treated with Human Epidermal Growth Factor Receptor 2 (HER2)-Targeted Agents. </w:t>
      </w:r>
      <w:r w:rsidRPr="007B326B">
        <w:rPr>
          <w:rFonts w:cs="Arial"/>
          <w:i/>
          <w:iCs/>
          <w:sz w:val="20"/>
          <w:szCs w:val="20"/>
        </w:rPr>
        <w:t>Clin Breast Cancer</w:t>
      </w:r>
      <w:r w:rsidRPr="007B326B">
        <w:rPr>
          <w:rFonts w:cs="Arial"/>
          <w:sz w:val="20"/>
          <w:szCs w:val="20"/>
        </w:rPr>
        <w:t xml:space="preserve"> 2022. 22: e488–e496.</w:t>
      </w:r>
    </w:p>
    <w:p w14:paraId="7F1C2B5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7.</w:t>
      </w:r>
      <w:r w:rsidRPr="007B326B">
        <w:rPr>
          <w:rFonts w:cs="Arial"/>
          <w:sz w:val="20"/>
          <w:szCs w:val="20"/>
        </w:rPr>
        <w:tab/>
        <w:t xml:space="preserve">Brezden-Masley C, Fathers KE, Coombes ME, </w:t>
      </w:r>
      <w:r w:rsidRPr="007B326B">
        <w:rPr>
          <w:rFonts w:cs="Arial"/>
          <w:i/>
          <w:iCs/>
          <w:sz w:val="20"/>
          <w:szCs w:val="20"/>
        </w:rPr>
        <w:t>et al.</w:t>
      </w:r>
      <w:r w:rsidRPr="007B326B">
        <w:rPr>
          <w:rFonts w:cs="Arial"/>
          <w:sz w:val="20"/>
          <w:szCs w:val="20"/>
        </w:rPr>
        <w:t xml:space="preserve"> A population-based comparison of treatment, resource utilization, and costs by cancer stage for Ontario patients with HER2-positive breast cancer. </w:t>
      </w:r>
      <w:r w:rsidRPr="007B326B">
        <w:rPr>
          <w:rFonts w:cs="Arial"/>
          <w:i/>
          <w:iCs/>
          <w:sz w:val="20"/>
          <w:szCs w:val="20"/>
        </w:rPr>
        <w:t>Breast Cancer Res Treat</w:t>
      </w:r>
      <w:r w:rsidRPr="007B326B">
        <w:rPr>
          <w:rFonts w:cs="Arial"/>
          <w:sz w:val="20"/>
          <w:szCs w:val="20"/>
        </w:rPr>
        <w:t xml:space="preserve"> 2021. 185: 807–815.</w:t>
      </w:r>
    </w:p>
    <w:p w14:paraId="76B6F92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8.</w:t>
      </w:r>
      <w:r w:rsidRPr="007B326B">
        <w:rPr>
          <w:rFonts w:cs="Arial"/>
          <w:sz w:val="20"/>
          <w:szCs w:val="20"/>
        </w:rPr>
        <w:tab/>
        <w:t xml:space="preserve">Bermejo de las Heras B, Cortes Ramon y Cajal J, Galve Calvo E, </w:t>
      </w:r>
      <w:r w:rsidRPr="007B326B">
        <w:rPr>
          <w:rFonts w:cs="Arial"/>
          <w:i/>
          <w:iCs/>
          <w:sz w:val="20"/>
          <w:szCs w:val="20"/>
        </w:rPr>
        <w:t>et al.</w:t>
      </w:r>
      <w:r w:rsidRPr="007B326B">
        <w:rPr>
          <w:rFonts w:cs="Arial"/>
          <w:sz w:val="20"/>
          <w:szCs w:val="20"/>
        </w:rPr>
        <w:t xml:space="preserve"> The economic burden of metastatic breast cancer in Spain. </w:t>
      </w:r>
      <w:r w:rsidRPr="007B326B">
        <w:rPr>
          <w:rFonts w:cs="Arial"/>
          <w:i/>
          <w:iCs/>
          <w:sz w:val="20"/>
          <w:szCs w:val="20"/>
        </w:rPr>
        <w:t>Eur J Hosp Pharm</w:t>
      </w:r>
      <w:r w:rsidRPr="007B326B">
        <w:rPr>
          <w:rFonts w:cs="Arial"/>
          <w:sz w:val="20"/>
          <w:szCs w:val="20"/>
        </w:rPr>
        <w:t xml:space="preserve"> 2020. 27: 19–24.</w:t>
      </w:r>
    </w:p>
    <w:p w14:paraId="64820E1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09.</w:t>
      </w:r>
      <w:r w:rsidRPr="007B326B">
        <w:rPr>
          <w:rFonts w:cs="Arial"/>
          <w:sz w:val="20"/>
          <w:szCs w:val="20"/>
        </w:rPr>
        <w:tab/>
        <w:t xml:space="preserve">Cardoso F, Spence D, Mertz S, </w:t>
      </w:r>
      <w:r w:rsidRPr="007B326B">
        <w:rPr>
          <w:rFonts w:cs="Arial"/>
          <w:i/>
          <w:iCs/>
          <w:sz w:val="20"/>
          <w:szCs w:val="20"/>
        </w:rPr>
        <w:t>et al.</w:t>
      </w:r>
      <w:r w:rsidRPr="007B326B">
        <w:rPr>
          <w:rFonts w:cs="Arial"/>
          <w:sz w:val="20"/>
          <w:szCs w:val="20"/>
        </w:rPr>
        <w:t xml:space="preserve"> Global analysis of advanced/metastatic breast cancer: Decade report (2005-2015). </w:t>
      </w:r>
      <w:r w:rsidRPr="007B326B">
        <w:rPr>
          <w:rFonts w:cs="Arial"/>
          <w:i/>
          <w:iCs/>
          <w:sz w:val="20"/>
          <w:szCs w:val="20"/>
        </w:rPr>
        <w:t>Breast</w:t>
      </w:r>
      <w:r w:rsidRPr="007B326B">
        <w:rPr>
          <w:rFonts w:cs="Arial"/>
          <w:sz w:val="20"/>
          <w:szCs w:val="20"/>
        </w:rPr>
        <w:t xml:space="preserve"> 2018. 39: 131–138.</w:t>
      </w:r>
    </w:p>
    <w:p w14:paraId="6C633AA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0.</w:t>
      </w:r>
      <w:r w:rsidRPr="007B326B">
        <w:rPr>
          <w:rFonts w:cs="Arial"/>
          <w:sz w:val="20"/>
          <w:szCs w:val="20"/>
        </w:rPr>
        <w:tab/>
        <w:t xml:space="preserve">Grunfeld E, Coyle D, Whelan T, </w:t>
      </w:r>
      <w:r w:rsidRPr="007B326B">
        <w:rPr>
          <w:rFonts w:cs="Arial"/>
          <w:i/>
          <w:iCs/>
          <w:sz w:val="20"/>
          <w:szCs w:val="20"/>
        </w:rPr>
        <w:t>et al.</w:t>
      </w:r>
      <w:r w:rsidRPr="007B326B">
        <w:rPr>
          <w:rFonts w:cs="Arial"/>
          <w:sz w:val="20"/>
          <w:szCs w:val="20"/>
        </w:rPr>
        <w:t xml:space="preserve"> Family caregiver burden: results of a longitudinal study of breast cancer patients and their principal caregivers. </w:t>
      </w:r>
      <w:r w:rsidRPr="007B326B">
        <w:rPr>
          <w:rFonts w:cs="Arial"/>
          <w:i/>
          <w:iCs/>
          <w:sz w:val="20"/>
          <w:szCs w:val="20"/>
        </w:rPr>
        <w:t>CMAJ</w:t>
      </w:r>
      <w:r w:rsidRPr="007B326B">
        <w:rPr>
          <w:rFonts w:cs="Arial"/>
          <w:sz w:val="20"/>
          <w:szCs w:val="20"/>
        </w:rPr>
        <w:t xml:space="preserve"> 2004. 170: 1795–1801.</w:t>
      </w:r>
    </w:p>
    <w:p w14:paraId="35CD2E1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1.</w:t>
      </w:r>
      <w:r w:rsidRPr="007B326B">
        <w:rPr>
          <w:rFonts w:cs="Arial"/>
          <w:sz w:val="20"/>
          <w:szCs w:val="20"/>
        </w:rPr>
        <w:tab/>
        <w:t xml:space="preserve">Mayer M, Sampayo I, Dickson R, </w:t>
      </w:r>
      <w:r w:rsidRPr="007B326B">
        <w:rPr>
          <w:rFonts w:cs="Arial"/>
          <w:i/>
          <w:iCs/>
          <w:sz w:val="20"/>
          <w:szCs w:val="20"/>
        </w:rPr>
        <w:t>et al.</w:t>
      </w:r>
      <w:r w:rsidRPr="007B326B">
        <w:rPr>
          <w:rFonts w:cs="Arial"/>
          <w:sz w:val="20"/>
          <w:szCs w:val="20"/>
        </w:rPr>
        <w:t xml:space="preserve"> Abstract P1-11-06: The experience of caregivers of women with metastatic breast cancer: Insights from the Make Your Dialogue Count survey. </w:t>
      </w:r>
      <w:r w:rsidRPr="007B326B">
        <w:rPr>
          <w:rFonts w:cs="Arial"/>
          <w:i/>
          <w:iCs/>
          <w:sz w:val="20"/>
          <w:szCs w:val="20"/>
        </w:rPr>
        <w:t>Cancer Research</w:t>
      </w:r>
      <w:r w:rsidRPr="007B326B">
        <w:rPr>
          <w:rFonts w:cs="Arial"/>
          <w:sz w:val="20"/>
          <w:szCs w:val="20"/>
        </w:rPr>
        <w:t xml:space="preserve"> 2016. 76: P1-11.</w:t>
      </w:r>
    </w:p>
    <w:p w14:paraId="1B6F2A0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2.</w:t>
      </w:r>
      <w:r w:rsidRPr="007B326B">
        <w:rPr>
          <w:rFonts w:cs="Arial"/>
          <w:sz w:val="20"/>
          <w:szCs w:val="20"/>
        </w:rPr>
        <w:tab/>
        <w:t xml:space="preserve">Wilcken N, Zdenkowski N, White M, </w:t>
      </w:r>
      <w:r w:rsidRPr="007B326B">
        <w:rPr>
          <w:rFonts w:cs="Arial"/>
          <w:i/>
          <w:iCs/>
          <w:sz w:val="20"/>
          <w:szCs w:val="20"/>
        </w:rPr>
        <w:t>et al.</w:t>
      </w:r>
      <w:r w:rsidRPr="007B326B">
        <w:rPr>
          <w:rFonts w:cs="Arial"/>
          <w:sz w:val="20"/>
          <w:szCs w:val="20"/>
        </w:rPr>
        <w:t xml:space="preserve"> Systemic treatment of HER2-positive metastatic breast cancer: a systematic review. </w:t>
      </w:r>
      <w:r w:rsidRPr="007B326B">
        <w:rPr>
          <w:rFonts w:cs="Arial"/>
          <w:i/>
          <w:iCs/>
          <w:sz w:val="20"/>
          <w:szCs w:val="20"/>
        </w:rPr>
        <w:t>Asia Pac J Clin Oncol</w:t>
      </w:r>
      <w:r w:rsidRPr="007B326B">
        <w:rPr>
          <w:rFonts w:cs="Arial"/>
          <w:sz w:val="20"/>
          <w:szCs w:val="20"/>
        </w:rPr>
        <w:t xml:space="preserve"> 2014. 10 Suppl S4: 1–14.</w:t>
      </w:r>
    </w:p>
    <w:p w14:paraId="12AB8B4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3.</w:t>
      </w:r>
      <w:r w:rsidRPr="007B326B">
        <w:rPr>
          <w:rFonts w:cs="Arial"/>
          <w:sz w:val="20"/>
          <w:szCs w:val="20"/>
        </w:rPr>
        <w:tab/>
        <w:t xml:space="preserve">Dawood S, Broglio K, Buzdar AU, </w:t>
      </w:r>
      <w:r w:rsidRPr="007B326B">
        <w:rPr>
          <w:rFonts w:cs="Arial"/>
          <w:i/>
          <w:iCs/>
          <w:sz w:val="20"/>
          <w:szCs w:val="20"/>
        </w:rPr>
        <w:t>et al.</w:t>
      </w:r>
      <w:r w:rsidRPr="007B326B">
        <w:rPr>
          <w:rFonts w:cs="Arial"/>
          <w:sz w:val="20"/>
          <w:szCs w:val="20"/>
        </w:rPr>
        <w:t xml:space="preserve"> Prognosis of women with metastatic breast cancer by HER2 status and trastuzumab treatment: an institutional-based review. </w:t>
      </w:r>
      <w:r w:rsidRPr="007B326B">
        <w:rPr>
          <w:rFonts w:cs="Arial"/>
          <w:i/>
          <w:iCs/>
          <w:sz w:val="20"/>
          <w:szCs w:val="20"/>
        </w:rPr>
        <w:t>J Clin Oncol</w:t>
      </w:r>
      <w:r w:rsidRPr="007B326B">
        <w:rPr>
          <w:rFonts w:cs="Arial"/>
          <w:sz w:val="20"/>
          <w:szCs w:val="20"/>
        </w:rPr>
        <w:t xml:space="preserve"> 2010. 28: 92–98.</w:t>
      </w:r>
    </w:p>
    <w:p w14:paraId="5A0A387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4.</w:t>
      </w:r>
      <w:r w:rsidRPr="007B326B">
        <w:rPr>
          <w:rFonts w:cs="Arial"/>
          <w:sz w:val="20"/>
          <w:szCs w:val="20"/>
        </w:rPr>
        <w:tab/>
        <w:t xml:space="preserve">Hoffmann-La Roche. </w:t>
      </w:r>
      <w:r w:rsidRPr="007B326B">
        <w:rPr>
          <w:rFonts w:cs="Arial"/>
          <w:i/>
          <w:iCs/>
          <w:sz w:val="20"/>
          <w:szCs w:val="20"/>
        </w:rPr>
        <w:t>A Randomized, Multicenter, Phase III Open-label Study of the Efficacy and Safety of Trastuzumab MCC-DM1 vs. Capecitabine + Lapatinib in Patients With HER2-</w:t>
      </w:r>
      <w:r w:rsidRPr="007B326B">
        <w:rPr>
          <w:rFonts w:cs="Arial"/>
          <w:i/>
          <w:iCs/>
          <w:sz w:val="20"/>
          <w:szCs w:val="20"/>
        </w:rPr>
        <w:lastRenderedPageBreak/>
        <w:t>Positive Locally Advanced or Metastatic Breast Cancer Who Have Received Prior Trastuzumab-Based Therapy</w:t>
      </w:r>
      <w:r w:rsidRPr="007B326B">
        <w:rPr>
          <w:rFonts w:cs="Arial"/>
          <w:sz w:val="20"/>
          <w:szCs w:val="20"/>
        </w:rPr>
        <w:t>. (clinicaltrials.gov, 2016). at &lt;https://clinicaltrials.gov/ct2/show/NCT00829166&gt;</w:t>
      </w:r>
    </w:p>
    <w:p w14:paraId="5525371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5.</w:t>
      </w:r>
      <w:r w:rsidRPr="007B326B">
        <w:rPr>
          <w:rFonts w:cs="Arial"/>
          <w:sz w:val="20"/>
          <w:szCs w:val="20"/>
        </w:rPr>
        <w:tab/>
        <w:t xml:space="preserve">Saura C, Modi S, Krop I, </w:t>
      </w:r>
      <w:r w:rsidRPr="007B326B">
        <w:rPr>
          <w:rFonts w:cs="Arial"/>
          <w:i/>
          <w:iCs/>
          <w:sz w:val="20"/>
          <w:szCs w:val="20"/>
        </w:rPr>
        <w:t>et al.</w:t>
      </w:r>
      <w:r w:rsidRPr="007B326B">
        <w:rPr>
          <w:rFonts w:cs="Arial"/>
          <w:sz w:val="20"/>
          <w:szCs w:val="20"/>
        </w:rPr>
        <w:t xml:space="preserve"> Poster 279P: Trastuzumab Deruxtecan (T-DXd) in Patients with HER2-Positive Metastatic Breast Cancer: Updated Survival Results from a Phase 2 Trial (DESTINY-Breast01). in (2021). at &lt;https://oncologypro.esmo.org/meeting-resources/esmo-congress-2021/trastuzumab-deruxtecan-t-dxd-in-patients-with-her2-positive-metastatic-breast-cancer-mbc-updated-survival-results-from-a-phase-ii-trial-desti&gt;</w:t>
      </w:r>
    </w:p>
    <w:p w14:paraId="0FBF9C5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6.</w:t>
      </w:r>
      <w:r w:rsidRPr="007B326B">
        <w:rPr>
          <w:rFonts w:cs="Arial"/>
          <w:sz w:val="20"/>
          <w:szCs w:val="20"/>
        </w:rPr>
        <w:tab/>
        <w:t xml:space="preserve">Krop I, Park Y, Kim S-B, </w:t>
      </w:r>
      <w:r w:rsidRPr="007B326B">
        <w:rPr>
          <w:rFonts w:cs="Arial"/>
          <w:i/>
          <w:iCs/>
          <w:sz w:val="20"/>
          <w:szCs w:val="20"/>
        </w:rPr>
        <w:t>et al.</w:t>
      </w:r>
      <w:r w:rsidRPr="007B326B">
        <w:rPr>
          <w:rFonts w:cs="Arial"/>
          <w:sz w:val="20"/>
          <w:szCs w:val="20"/>
        </w:rPr>
        <w:t xml:space="preserve"> GS2-01: Trastuzumab deruxtecan vs physician’s choice in patients with HER2+ unresectable and/or metastatic breast cancer previously treated with trastuzumab emtansine: primary results of the randomised, phase 2 study DESTINY-Breast02. Presented at San Antonio Breast Cancer Symposium (SABCS). 2022.</w:t>
      </w:r>
    </w:p>
    <w:p w14:paraId="44DC87E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7.</w:t>
      </w:r>
      <w:r w:rsidRPr="007B326B">
        <w:rPr>
          <w:rFonts w:cs="Arial"/>
          <w:sz w:val="20"/>
          <w:szCs w:val="20"/>
        </w:rPr>
        <w:tab/>
        <w:t xml:space="preserve">Martínez-Sáez O &amp; Prat A. Current and Future Management of HER2-Positive Metastatic Breast Cancer. </w:t>
      </w:r>
      <w:r w:rsidRPr="007B326B">
        <w:rPr>
          <w:rFonts w:cs="Arial"/>
          <w:i/>
          <w:iCs/>
          <w:sz w:val="20"/>
          <w:szCs w:val="20"/>
        </w:rPr>
        <w:t>JCO Oncology Practice</w:t>
      </w:r>
      <w:r w:rsidRPr="007B326B">
        <w:rPr>
          <w:rFonts w:cs="Arial"/>
          <w:sz w:val="20"/>
          <w:szCs w:val="20"/>
        </w:rPr>
        <w:t xml:space="preserve"> 2021. 17: 594–604.</w:t>
      </w:r>
    </w:p>
    <w:p w14:paraId="5B5740E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8.</w:t>
      </w:r>
      <w:r w:rsidRPr="007B326B">
        <w:rPr>
          <w:rFonts w:cs="Arial"/>
          <w:sz w:val="20"/>
          <w:szCs w:val="20"/>
        </w:rPr>
        <w:tab/>
        <w:t xml:space="preserve">Jassem J, Carroll C, Ward SE, </w:t>
      </w:r>
      <w:r w:rsidRPr="007B326B">
        <w:rPr>
          <w:rFonts w:cs="Arial"/>
          <w:i/>
          <w:iCs/>
          <w:sz w:val="20"/>
          <w:szCs w:val="20"/>
        </w:rPr>
        <w:t>et al.</w:t>
      </w:r>
      <w:r w:rsidRPr="007B326B">
        <w:rPr>
          <w:rFonts w:cs="Arial"/>
          <w:sz w:val="20"/>
          <w:szCs w:val="20"/>
        </w:rPr>
        <w:t xml:space="preserve"> The clinical efficacy of cytotoxic agents in locally advanced or metastatic breast cancer patients pretreated with an anthracycline and a taxane: a systematic review. </w:t>
      </w:r>
      <w:r w:rsidRPr="007B326B">
        <w:rPr>
          <w:rFonts w:cs="Arial"/>
          <w:i/>
          <w:iCs/>
          <w:sz w:val="20"/>
          <w:szCs w:val="20"/>
        </w:rPr>
        <w:t>Eur J Cancer</w:t>
      </w:r>
      <w:r w:rsidRPr="007B326B">
        <w:rPr>
          <w:rFonts w:cs="Arial"/>
          <w:sz w:val="20"/>
          <w:szCs w:val="20"/>
        </w:rPr>
        <w:t xml:space="preserve"> 2009. 45: 2749–2758.</w:t>
      </w:r>
    </w:p>
    <w:p w14:paraId="3D6295E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19.</w:t>
      </w:r>
      <w:r w:rsidRPr="007B326B">
        <w:rPr>
          <w:rFonts w:cs="Arial"/>
          <w:sz w:val="20"/>
          <w:szCs w:val="20"/>
        </w:rPr>
        <w:tab/>
        <w:t xml:space="preserve">Tovey SM, Brown S, Doughty JC, </w:t>
      </w:r>
      <w:r w:rsidRPr="007B326B">
        <w:rPr>
          <w:rFonts w:cs="Arial"/>
          <w:i/>
          <w:iCs/>
          <w:sz w:val="20"/>
          <w:szCs w:val="20"/>
        </w:rPr>
        <w:t>et al.</w:t>
      </w:r>
      <w:r w:rsidRPr="007B326B">
        <w:rPr>
          <w:rFonts w:cs="Arial"/>
          <w:sz w:val="20"/>
          <w:szCs w:val="20"/>
        </w:rPr>
        <w:t xml:space="preserve"> Poor survival outcomes in HER2-positive breast cancer patients with low-grade, node-negative tumours. </w:t>
      </w:r>
      <w:r w:rsidRPr="007B326B">
        <w:rPr>
          <w:rFonts w:cs="Arial"/>
          <w:i/>
          <w:iCs/>
          <w:sz w:val="20"/>
          <w:szCs w:val="20"/>
        </w:rPr>
        <w:t>Br J Cancer</w:t>
      </w:r>
      <w:r w:rsidRPr="007B326B">
        <w:rPr>
          <w:rFonts w:cs="Arial"/>
          <w:sz w:val="20"/>
          <w:szCs w:val="20"/>
        </w:rPr>
        <w:t xml:space="preserve"> 2009. 100: 680–683.</w:t>
      </w:r>
    </w:p>
    <w:p w14:paraId="0A1E3FB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0.</w:t>
      </w:r>
      <w:r w:rsidRPr="007B326B">
        <w:rPr>
          <w:rFonts w:cs="Arial"/>
          <w:sz w:val="20"/>
          <w:szCs w:val="20"/>
        </w:rPr>
        <w:tab/>
        <w:t xml:space="preserve">Cooke T, Reeves J, Lanigan A, </w:t>
      </w:r>
      <w:r w:rsidRPr="007B326B">
        <w:rPr>
          <w:rFonts w:cs="Arial"/>
          <w:i/>
          <w:iCs/>
          <w:sz w:val="20"/>
          <w:szCs w:val="20"/>
        </w:rPr>
        <w:t>et al.</w:t>
      </w:r>
      <w:r w:rsidRPr="007B326B">
        <w:rPr>
          <w:rFonts w:cs="Arial"/>
          <w:sz w:val="20"/>
          <w:szCs w:val="20"/>
        </w:rPr>
        <w:t xml:space="preserve"> HER2 as a prognostic and predictive marker for breast cancer. </w:t>
      </w:r>
      <w:r w:rsidRPr="007B326B">
        <w:rPr>
          <w:rFonts w:cs="Arial"/>
          <w:i/>
          <w:iCs/>
          <w:sz w:val="20"/>
          <w:szCs w:val="20"/>
        </w:rPr>
        <w:t>Ann Oncol</w:t>
      </w:r>
      <w:r w:rsidRPr="007B326B">
        <w:rPr>
          <w:rFonts w:cs="Arial"/>
          <w:sz w:val="20"/>
          <w:szCs w:val="20"/>
        </w:rPr>
        <w:t xml:space="preserve"> 2001. 12 Suppl 1: S23-28.</w:t>
      </w:r>
    </w:p>
    <w:p w14:paraId="457E7C0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1.</w:t>
      </w:r>
      <w:r w:rsidRPr="007B326B">
        <w:rPr>
          <w:rFonts w:cs="Arial"/>
          <w:sz w:val="20"/>
          <w:szCs w:val="20"/>
        </w:rPr>
        <w:tab/>
        <w:t>Daiichi Sankyo Inc. T-DXd in HER2-low u/mBC. UK advisory board meeting report. Data on File. 2022.</w:t>
      </w:r>
    </w:p>
    <w:p w14:paraId="20684B9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2.</w:t>
      </w:r>
      <w:r w:rsidRPr="007B326B">
        <w:rPr>
          <w:rFonts w:cs="Arial"/>
          <w:sz w:val="20"/>
          <w:szCs w:val="20"/>
        </w:rPr>
        <w:tab/>
        <w:t>NICE. Gemcitabine for the treatment of metastatic breast cancer | NICE [TA116]. at &lt;https://www.nice.org.uk/guidance/ta116&gt;</w:t>
      </w:r>
    </w:p>
    <w:p w14:paraId="5C28CB2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3.</w:t>
      </w:r>
      <w:r w:rsidRPr="007B326B">
        <w:rPr>
          <w:rFonts w:cs="Arial"/>
          <w:sz w:val="20"/>
          <w:szCs w:val="20"/>
        </w:rPr>
        <w:tab/>
        <w:t>NICE. Palbociclib with an aromatase inhibitor for previously untreated, hormone receptor-positive, HER2-negative, locally advanced or metastatic breast cancer | NICE [TA495]. at &lt;https://www.nice.org.uk/guidance/ta495&gt;</w:t>
      </w:r>
    </w:p>
    <w:p w14:paraId="2406753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4.</w:t>
      </w:r>
      <w:r w:rsidRPr="007B326B">
        <w:rPr>
          <w:rFonts w:cs="Arial"/>
          <w:sz w:val="20"/>
          <w:szCs w:val="20"/>
        </w:rPr>
        <w:tab/>
        <w:t>NICE. Ribociclib with an aromatase inhibitor for previously untreated, hormone receptor-positive, HER2-negative, locally advanced or metastatic breast cancer | NICE [TA496]. at &lt;https://www.nice.org.uk/guidance/ta496&gt;</w:t>
      </w:r>
    </w:p>
    <w:p w14:paraId="26CB242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5.</w:t>
      </w:r>
      <w:r w:rsidRPr="007B326B">
        <w:rPr>
          <w:rFonts w:cs="Arial"/>
          <w:sz w:val="20"/>
          <w:szCs w:val="20"/>
        </w:rPr>
        <w:tab/>
        <w:t>NICE. Abemaciclib with an aromatase inhibitor for previously untreated, hormone receptor-positive, HER2-negative, locally advanced or metastatic breast cancer | NICE [TA563]. at &lt;https://www.nice.org.uk/guidance/ta563&gt;</w:t>
      </w:r>
    </w:p>
    <w:p w14:paraId="5A36EB5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6.</w:t>
      </w:r>
      <w:r w:rsidRPr="007B326B">
        <w:rPr>
          <w:rFonts w:cs="Arial"/>
          <w:sz w:val="20"/>
          <w:szCs w:val="20"/>
        </w:rPr>
        <w:tab/>
        <w:t>NICE. Everolimus with exemestane for treating advanced breast cancer after endocrine therapy | NICE [TA421]. at &lt;https://www.nice.org.uk/guidance/ta421&gt;</w:t>
      </w:r>
    </w:p>
    <w:p w14:paraId="07EE8BF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7.</w:t>
      </w:r>
      <w:r w:rsidRPr="007B326B">
        <w:rPr>
          <w:rFonts w:cs="Arial"/>
          <w:sz w:val="20"/>
          <w:szCs w:val="20"/>
        </w:rPr>
        <w:tab/>
        <w:t>NICE. Palbociclib with fulvestrant for treating hormone receptor-positive, HER2-negative advanced breast cancer after endocrine therapy | NICE [TA836]. 2022. at &lt;https://www.nice.org.uk/guidance/ta836&gt;</w:t>
      </w:r>
    </w:p>
    <w:p w14:paraId="657D7BF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8.</w:t>
      </w:r>
      <w:r w:rsidRPr="007B326B">
        <w:rPr>
          <w:rFonts w:cs="Arial"/>
          <w:sz w:val="20"/>
          <w:szCs w:val="20"/>
        </w:rPr>
        <w:tab/>
        <w:t>NICE. Ribociclib with fulvestrant for treating hormone receptor-positive, HER2-negative advanced breast cancer after endocrine therapy | NICE [TA687]. at &lt;https://www.nice.org.uk/guidance/ta687&gt;</w:t>
      </w:r>
    </w:p>
    <w:p w14:paraId="1A0AAE9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29.</w:t>
      </w:r>
      <w:r w:rsidRPr="007B326B">
        <w:rPr>
          <w:rFonts w:cs="Arial"/>
          <w:sz w:val="20"/>
          <w:szCs w:val="20"/>
        </w:rPr>
        <w:tab/>
        <w:t>NICE. Abemaciclib with fulvestrant for treating hormone receptor-positive, HER2-negative advanced breast cancer after endocrine therapy | NICE [TA725]. at &lt;https://www.nice.org.uk/guidance/ta725&gt;</w:t>
      </w:r>
    </w:p>
    <w:p w14:paraId="26D9BA1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0.</w:t>
      </w:r>
      <w:r w:rsidRPr="007B326B">
        <w:rPr>
          <w:rFonts w:cs="Arial"/>
          <w:sz w:val="20"/>
          <w:szCs w:val="20"/>
        </w:rPr>
        <w:tab/>
        <w:t>NICE. Alpelisib with fulvestrant for treating hormone receptor-positive, HER2-negative, PIK3CA-mutated advanced breast cancer | NICE [TA816]. at &lt;https://www.nice.org.uk/guidance/ta816&gt;</w:t>
      </w:r>
    </w:p>
    <w:p w14:paraId="09C4E44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1.</w:t>
      </w:r>
      <w:r w:rsidRPr="007B326B">
        <w:rPr>
          <w:rFonts w:cs="Arial"/>
          <w:sz w:val="20"/>
          <w:szCs w:val="20"/>
        </w:rPr>
        <w:tab/>
        <w:t>NICE. Eribulin for treating locally advanced or metastatic breast cancer after 2 or more chemotherapy regimens | NICE [TA423]. at &lt;https://www.nice.org.uk/guidance/ta423&gt;</w:t>
      </w:r>
    </w:p>
    <w:p w14:paraId="6175CB5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2.</w:t>
      </w:r>
      <w:r w:rsidRPr="007B326B">
        <w:rPr>
          <w:rFonts w:cs="Arial"/>
          <w:sz w:val="20"/>
          <w:szCs w:val="20"/>
        </w:rPr>
        <w:tab/>
        <w:t>NICE. Sacituzumab govitecan for treating unresectable triple-negative advanced breast cancer after 2 or more therapies | NICE [TA819]. at &lt;https://www.nice.org.uk/guidance/ta819&gt;</w:t>
      </w:r>
    </w:p>
    <w:p w14:paraId="7F076D4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3.</w:t>
      </w:r>
      <w:r w:rsidRPr="007B326B">
        <w:rPr>
          <w:rFonts w:cs="Arial"/>
          <w:sz w:val="20"/>
          <w:szCs w:val="20"/>
        </w:rPr>
        <w:tab/>
        <w:t>NICE. Atezolizumab with nab-paclitaxel for untreated PD-L1-positive, locally advanced or metastatic, triple-negative breast cancer | NICE [TA639]. at &lt;https://www.nice.org.uk/guidance/ta639&gt;</w:t>
      </w:r>
    </w:p>
    <w:p w14:paraId="5AF8030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4.</w:t>
      </w:r>
      <w:r w:rsidRPr="007B326B">
        <w:rPr>
          <w:rFonts w:cs="Arial"/>
          <w:sz w:val="20"/>
          <w:szCs w:val="20"/>
        </w:rPr>
        <w:tab/>
        <w:t>NICE. Pembrolizumab plus chemotherapy for untreated, triple-negative, locally recurrent unresectable or metastatic breast cancer | NICE [TA801]. at &lt;https://www.nice.org.uk/guidance/ta801&gt;</w:t>
      </w:r>
    </w:p>
    <w:p w14:paraId="7797F87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5.</w:t>
      </w:r>
      <w:r w:rsidRPr="007B326B">
        <w:rPr>
          <w:rFonts w:cs="Arial"/>
          <w:sz w:val="20"/>
          <w:szCs w:val="20"/>
        </w:rPr>
        <w:tab/>
        <w:t>Surveillance decision | Evidence | Advanced breast cancer: diagnosis and treatment | Guidance | NICE. at &lt;https://www.nice.org.uk/guidance/cg81/resources/2023-surveillance-of-early-and-locally-advanced-breast-cancer-diagnosis-and-management-nice-guideline-ng101-and-</w:t>
      </w:r>
      <w:r w:rsidRPr="007B326B">
        <w:rPr>
          <w:rFonts w:cs="Arial"/>
          <w:sz w:val="20"/>
          <w:szCs w:val="20"/>
        </w:rPr>
        <w:lastRenderedPageBreak/>
        <w:t>advanced-breast-cancer-diagnosis-and-treatment-nice-guideline-cg81-11321031709/chapter/Surveillance-decision?tab=evidence&gt;</w:t>
      </w:r>
    </w:p>
    <w:p w14:paraId="1C246C97"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6.</w:t>
      </w:r>
      <w:r w:rsidRPr="007B326B">
        <w:rPr>
          <w:rFonts w:cs="Arial"/>
          <w:sz w:val="20"/>
          <w:szCs w:val="20"/>
        </w:rPr>
        <w:tab/>
        <w:t>Daiichi Sankyo Inc. LiveInsighter Breast Cancer patient data. 2022.</w:t>
      </w:r>
    </w:p>
    <w:p w14:paraId="3C66918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7.</w:t>
      </w:r>
      <w:r w:rsidRPr="007B326B">
        <w:rPr>
          <w:rFonts w:cs="Arial"/>
          <w:sz w:val="20"/>
          <w:szCs w:val="20"/>
        </w:rPr>
        <w:tab/>
        <w:t xml:space="preserve">NHS England 2019. </w:t>
      </w:r>
      <w:r w:rsidRPr="007B326B">
        <w:rPr>
          <w:rFonts w:cs="Arial"/>
          <w:i/>
          <w:iCs/>
          <w:sz w:val="20"/>
          <w:szCs w:val="20"/>
        </w:rPr>
        <w:t>NHS Long Term Plan</w:t>
      </w:r>
      <w:r w:rsidRPr="007B326B">
        <w:rPr>
          <w:rFonts w:cs="Arial"/>
          <w:sz w:val="20"/>
          <w:szCs w:val="20"/>
        </w:rPr>
        <w:t>. at &lt;https://www.longtermplan.nhs.uk/online-version/chapter-3-further-progress-on-care-quality-and-outcomes/better-care-for-major-health-conditions/cancer/.&gt;</w:t>
      </w:r>
    </w:p>
    <w:p w14:paraId="45E9DC7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8.</w:t>
      </w:r>
      <w:r w:rsidRPr="007B326B">
        <w:rPr>
          <w:rFonts w:cs="Arial"/>
          <w:sz w:val="20"/>
          <w:szCs w:val="20"/>
        </w:rPr>
        <w:tab/>
        <w:t xml:space="preserve">FDA Approves First Targeted Therapy for HER2-Low Breast Cancer. </w:t>
      </w:r>
      <w:r w:rsidRPr="007B326B">
        <w:rPr>
          <w:rFonts w:cs="Arial"/>
          <w:i/>
          <w:iCs/>
          <w:sz w:val="20"/>
          <w:szCs w:val="20"/>
        </w:rPr>
        <w:t>The ASCO Post</w:t>
      </w:r>
      <w:r w:rsidRPr="007B326B">
        <w:rPr>
          <w:rFonts w:cs="Arial"/>
          <w:sz w:val="20"/>
          <w:szCs w:val="20"/>
        </w:rPr>
        <w:t xml:space="preserve"> 2022. at &lt;https://ascopost.com/issues/september-10-2022/fda-approves-first-targeted-therapy-for-her2-low-breast-cancer/&gt;</w:t>
      </w:r>
    </w:p>
    <w:p w14:paraId="37BC3ED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39.</w:t>
      </w:r>
      <w:r w:rsidRPr="007B326B">
        <w:rPr>
          <w:rFonts w:cs="Arial"/>
          <w:sz w:val="20"/>
          <w:szCs w:val="20"/>
        </w:rPr>
        <w:tab/>
        <w:t>US Food and Drug Administration. HIGHLIGHTS OF PRESCRIBING INFORMATION - ENHERTU. 2022. at &lt;https://www.accessdata.fda.gov/drugsatfda_docs/label/2022/761139s021lbl.pdf&gt;</w:t>
      </w:r>
    </w:p>
    <w:p w14:paraId="4BC4788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0.</w:t>
      </w:r>
      <w:r w:rsidRPr="007B326B">
        <w:rPr>
          <w:rFonts w:cs="Arial"/>
          <w:sz w:val="20"/>
          <w:szCs w:val="20"/>
        </w:rPr>
        <w:tab/>
        <w:t xml:space="preserve">Modi S, Jacot W, Yamashita T, </w:t>
      </w:r>
      <w:r w:rsidRPr="007B326B">
        <w:rPr>
          <w:rFonts w:cs="Arial"/>
          <w:i/>
          <w:iCs/>
          <w:sz w:val="20"/>
          <w:szCs w:val="20"/>
        </w:rPr>
        <w:t>et al.</w:t>
      </w:r>
      <w:r w:rsidRPr="007B326B">
        <w:rPr>
          <w:rFonts w:cs="Arial"/>
          <w:sz w:val="20"/>
          <w:szCs w:val="20"/>
        </w:rPr>
        <w:t xml:space="preserve"> Trastuzumab deruxtecan (T-DXd) vs treatment of physician’s choice in patients with HER2-low unresectable and/or metastatic breast cancer: Results of DESTINY-Breast04, a randomized, phase 3 study. Presented at ASCO 2022 Annual Meeting. 2022.</w:t>
      </w:r>
    </w:p>
    <w:p w14:paraId="4B4FCCF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1.</w:t>
      </w:r>
      <w:r w:rsidRPr="007B326B">
        <w:rPr>
          <w:rFonts w:cs="Arial"/>
          <w:sz w:val="20"/>
          <w:szCs w:val="20"/>
        </w:rPr>
        <w:tab/>
        <w:t>Daiichi Sankyo Inc. Breast Cancer Treatment Landscape. Data on File. 2022.</w:t>
      </w:r>
    </w:p>
    <w:p w14:paraId="4F782E3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2.</w:t>
      </w:r>
      <w:r w:rsidRPr="007B326B">
        <w:rPr>
          <w:rFonts w:cs="Arial"/>
          <w:sz w:val="20"/>
          <w:szCs w:val="20"/>
        </w:rPr>
        <w:tab/>
        <w:t xml:space="preserve">Talbot DC, Moiseyenko V, Van Belle S, </w:t>
      </w:r>
      <w:r w:rsidRPr="007B326B">
        <w:rPr>
          <w:rFonts w:cs="Arial"/>
          <w:i/>
          <w:iCs/>
          <w:sz w:val="20"/>
          <w:szCs w:val="20"/>
        </w:rPr>
        <w:t>et al.</w:t>
      </w:r>
      <w:r w:rsidRPr="007B326B">
        <w:rPr>
          <w:rFonts w:cs="Arial"/>
          <w:sz w:val="20"/>
          <w:szCs w:val="20"/>
        </w:rPr>
        <w:t xml:space="preserve"> Randomised, phase II trial comparing oral capecitabine (Xeloda) with paclitaxel in patients with metastatic/advanced breast cancer pretreated with anthracyclines. </w:t>
      </w:r>
      <w:r w:rsidRPr="007B326B">
        <w:rPr>
          <w:rFonts w:cs="Arial"/>
          <w:i/>
          <w:iCs/>
          <w:sz w:val="20"/>
          <w:szCs w:val="20"/>
        </w:rPr>
        <w:t>Br J Cancer</w:t>
      </w:r>
      <w:r w:rsidRPr="007B326B">
        <w:rPr>
          <w:rFonts w:cs="Arial"/>
          <w:sz w:val="20"/>
          <w:szCs w:val="20"/>
        </w:rPr>
        <w:t xml:space="preserve"> 2002. 86: 1367–1372.</w:t>
      </w:r>
    </w:p>
    <w:p w14:paraId="50913304"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3.</w:t>
      </w:r>
      <w:r w:rsidRPr="007B326B">
        <w:rPr>
          <w:rFonts w:cs="Arial"/>
          <w:sz w:val="20"/>
          <w:szCs w:val="20"/>
        </w:rPr>
        <w:tab/>
        <w:t xml:space="preserve">Andreopoulou E &amp; Sparano JA. Chemotherapy in Patients with Anthracycline- and Taxane-Pretreated Metastatic Breast Cancer: An Overview. </w:t>
      </w:r>
      <w:r w:rsidRPr="007B326B">
        <w:rPr>
          <w:rFonts w:cs="Arial"/>
          <w:i/>
          <w:iCs/>
          <w:sz w:val="20"/>
          <w:szCs w:val="20"/>
        </w:rPr>
        <w:t>Curr Breast Cancer Rep</w:t>
      </w:r>
      <w:r w:rsidRPr="007B326B">
        <w:rPr>
          <w:rFonts w:cs="Arial"/>
          <w:sz w:val="20"/>
          <w:szCs w:val="20"/>
        </w:rPr>
        <w:t xml:space="preserve"> 2013. 5: 42–50.</w:t>
      </w:r>
    </w:p>
    <w:p w14:paraId="6D5F0E2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4.</w:t>
      </w:r>
      <w:r w:rsidRPr="007B326B">
        <w:rPr>
          <w:rFonts w:cs="Arial"/>
          <w:sz w:val="20"/>
          <w:szCs w:val="20"/>
        </w:rPr>
        <w:tab/>
        <w:t>emc. Halaven 0.44 mg/ml solution for injection - Summary of Product Characteristics (SmPC). 2023. at &lt;https://www.medicines.org.uk/emc/product/4517&gt;</w:t>
      </w:r>
    </w:p>
    <w:p w14:paraId="72AE9EA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5.</w:t>
      </w:r>
      <w:r w:rsidRPr="007B326B">
        <w:rPr>
          <w:rFonts w:cs="Arial"/>
          <w:sz w:val="20"/>
          <w:szCs w:val="20"/>
        </w:rPr>
        <w:tab/>
        <w:t xml:space="preserve">Ispos HealthCare, 2018. </w:t>
      </w:r>
      <w:r w:rsidRPr="007B326B">
        <w:rPr>
          <w:rFonts w:cs="Arial"/>
          <w:i/>
          <w:iCs/>
          <w:sz w:val="20"/>
          <w:szCs w:val="20"/>
        </w:rPr>
        <w:t>Most commonly prescribed agents for hormone receptor-positive, HER2-negative metastatic breast cancer by region. Report created for Daiichi Sankyo Inc. Provider-entered patient data Jan-Dec 2017.</w:t>
      </w:r>
    </w:p>
    <w:p w14:paraId="30090DD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6.</w:t>
      </w:r>
      <w:r w:rsidRPr="007B326B">
        <w:rPr>
          <w:rFonts w:cs="Arial"/>
          <w:sz w:val="20"/>
          <w:szCs w:val="20"/>
        </w:rPr>
        <w:tab/>
        <w:t xml:space="preserve">Dodson A, Parry S, Ibrahim M, </w:t>
      </w:r>
      <w:r w:rsidRPr="007B326B">
        <w:rPr>
          <w:rFonts w:cs="Arial"/>
          <w:i/>
          <w:iCs/>
          <w:sz w:val="20"/>
          <w:szCs w:val="20"/>
        </w:rPr>
        <w:t>et al.</w:t>
      </w:r>
      <w:r w:rsidRPr="007B326B">
        <w:rPr>
          <w:rFonts w:cs="Arial"/>
          <w:sz w:val="20"/>
          <w:szCs w:val="20"/>
        </w:rPr>
        <w:t xml:space="preserve"> Breast cancer biomarkers in clinical testing: analysis of a UK national external quality assessment scheme for immunocytochemistry and in situ hybridisation database containing results from 199 300 patients. </w:t>
      </w:r>
      <w:r w:rsidRPr="007B326B">
        <w:rPr>
          <w:rFonts w:cs="Arial"/>
          <w:i/>
          <w:iCs/>
          <w:sz w:val="20"/>
          <w:szCs w:val="20"/>
        </w:rPr>
        <w:t>J Pathol Clin Res</w:t>
      </w:r>
      <w:r w:rsidRPr="007B326B">
        <w:rPr>
          <w:rFonts w:cs="Arial"/>
          <w:sz w:val="20"/>
          <w:szCs w:val="20"/>
        </w:rPr>
        <w:t xml:space="preserve"> 2018. 4: 262–273.</w:t>
      </w:r>
    </w:p>
    <w:p w14:paraId="66659CB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7.</w:t>
      </w:r>
      <w:r w:rsidRPr="007B326B">
        <w:rPr>
          <w:rFonts w:cs="Arial"/>
          <w:sz w:val="20"/>
          <w:szCs w:val="20"/>
        </w:rPr>
        <w:tab/>
        <w:t>Daiichi Sankyo Inc. Estima: Feasibility of performing an indirect treatment comparison between ENHERTU® and TRODELVY® in a hormone-receptor negative and HER2-low population. Data on file. 2023.</w:t>
      </w:r>
    </w:p>
    <w:p w14:paraId="633B0D7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8.</w:t>
      </w:r>
      <w:r w:rsidRPr="007B326B">
        <w:rPr>
          <w:rFonts w:cs="Arial"/>
          <w:sz w:val="20"/>
          <w:szCs w:val="20"/>
        </w:rPr>
        <w:tab/>
        <w:t>Daiichi Sankyo Inc. ASc Academics: A feasibility assessment of indirect treatment comparisons with T-DXd in HER2-low unresectable and/or metastatic breast cancer. 2022.</w:t>
      </w:r>
    </w:p>
    <w:p w14:paraId="6B80BCB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49.</w:t>
      </w:r>
      <w:r w:rsidRPr="007B326B">
        <w:rPr>
          <w:rFonts w:cs="Arial"/>
          <w:sz w:val="20"/>
          <w:szCs w:val="20"/>
        </w:rPr>
        <w:tab/>
        <w:t>Daiichi Sankyo Inc. DESTINY-Breast04: Post hoc analyses on relative use of TPC agents by line of therapy. Data on File. 2023.</w:t>
      </w:r>
    </w:p>
    <w:p w14:paraId="44D57A1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0.</w:t>
      </w:r>
      <w:r w:rsidRPr="007B326B">
        <w:rPr>
          <w:rFonts w:cs="Arial"/>
          <w:sz w:val="20"/>
          <w:szCs w:val="20"/>
        </w:rPr>
        <w:tab/>
        <w:t>Daiichi Sankyo Inc. DESTINY-Breast04: Post hoc analyses on efficacy of individual TPC agents. Data on File. 2023.</w:t>
      </w:r>
    </w:p>
    <w:p w14:paraId="4CB8F57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1.</w:t>
      </w:r>
      <w:r w:rsidRPr="007B326B">
        <w:rPr>
          <w:rFonts w:cs="Arial"/>
          <w:sz w:val="20"/>
          <w:szCs w:val="20"/>
        </w:rPr>
        <w:tab/>
        <w:t xml:space="preserve">Ueno S, Jacot W, Yamashita T, </w:t>
      </w:r>
      <w:r w:rsidRPr="007B326B">
        <w:rPr>
          <w:rFonts w:cs="Arial"/>
          <w:i/>
          <w:iCs/>
          <w:sz w:val="20"/>
          <w:szCs w:val="20"/>
        </w:rPr>
        <w:t>et al.</w:t>
      </w:r>
      <w:r w:rsidRPr="007B326B">
        <w:rPr>
          <w:rFonts w:cs="Arial"/>
          <w:sz w:val="20"/>
          <w:szCs w:val="20"/>
        </w:rPr>
        <w:t xml:space="preserve"> Patient-Reported Outcomes (PROs) From DESTINY-Breast04  a Randomized Phase 3 Study of Trastuzumab Deruxtecan (T-DXd) vs Treatment of Physician’s Choice (TPC) in Patients With HER2-Low  Metastatic Breast Cancer. Presented at ESMO Congress, September 2022. 2022.</w:t>
      </w:r>
    </w:p>
    <w:p w14:paraId="6EAD591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2.</w:t>
      </w:r>
      <w:r w:rsidRPr="007B326B">
        <w:rPr>
          <w:rFonts w:cs="Arial"/>
          <w:sz w:val="20"/>
          <w:szCs w:val="20"/>
        </w:rPr>
        <w:tab/>
        <w:t>Daiichi Sankyo Inc. FAS PRO tables and figures. Data on File.</w:t>
      </w:r>
    </w:p>
    <w:p w14:paraId="0B3F2A5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3.</w:t>
      </w:r>
      <w:r w:rsidRPr="007B326B">
        <w:rPr>
          <w:rFonts w:cs="Arial"/>
          <w:sz w:val="20"/>
          <w:szCs w:val="20"/>
        </w:rPr>
        <w:tab/>
        <w:t>Daiichi Sankyo Inc. Statistical Analysis Plan Version 2.0 for DS8201-A-U303. 04 January 2022. Data on File. 2022.</w:t>
      </w:r>
    </w:p>
    <w:p w14:paraId="1148DA0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4.</w:t>
      </w:r>
      <w:r w:rsidRPr="007B326B">
        <w:rPr>
          <w:rFonts w:cs="Arial"/>
          <w:sz w:val="20"/>
          <w:szCs w:val="20"/>
        </w:rPr>
        <w:tab/>
        <w:t>Hurvitz S. Poster 168P: Sacituzumab Govitecan Efficacy in Patients with Metastatic Triple-Negative Breast Cancer by HER2 Immunohistochemistry Status: Findings from the Phase 3 ASCENT Study. Poster Presented at the European Society for Medical Oncology Breast Cancer Congress – May 3-5, 2022. 2022.</w:t>
      </w:r>
    </w:p>
    <w:p w14:paraId="32E0E06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5.</w:t>
      </w:r>
      <w:r w:rsidRPr="007B326B">
        <w:rPr>
          <w:rFonts w:cs="Arial"/>
          <w:sz w:val="20"/>
          <w:szCs w:val="20"/>
        </w:rPr>
        <w:tab/>
        <w:t xml:space="preserve">Powell CA, Modi S, Iwata H, </w:t>
      </w:r>
      <w:r w:rsidRPr="007B326B">
        <w:rPr>
          <w:rFonts w:cs="Arial"/>
          <w:i/>
          <w:iCs/>
          <w:sz w:val="20"/>
          <w:szCs w:val="20"/>
        </w:rPr>
        <w:t>et al.</w:t>
      </w:r>
      <w:r w:rsidRPr="007B326B">
        <w:rPr>
          <w:rFonts w:cs="Arial"/>
          <w:sz w:val="20"/>
          <w:szCs w:val="20"/>
        </w:rPr>
        <w:t xml:space="preserve"> Pooled analysis of drug-related interstitial lung disease and/or pneumonitis in nine trastuzumab deruxtecan monotherapy studies</w:t>
      </w:r>
      <w:r w:rsidRPr="007B326B">
        <w:rPr>
          <w:rFonts w:ascii="Segoe UI Symbol" w:hAnsi="Segoe UI Symbol" w:cs="Segoe UI Symbol"/>
          <w:sz w:val="20"/>
          <w:szCs w:val="20"/>
        </w:rPr>
        <w:t>☆</w:t>
      </w:r>
      <w:r w:rsidRPr="007B326B">
        <w:rPr>
          <w:rFonts w:cs="Arial"/>
          <w:sz w:val="20"/>
          <w:szCs w:val="20"/>
        </w:rPr>
        <w:t xml:space="preserve">. </w:t>
      </w:r>
      <w:r w:rsidRPr="007B326B">
        <w:rPr>
          <w:rFonts w:cs="Arial"/>
          <w:i/>
          <w:iCs/>
          <w:sz w:val="20"/>
          <w:szCs w:val="20"/>
        </w:rPr>
        <w:t>ESMO Open</w:t>
      </w:r>
      <w:r w:rsidRPr="007B326B">
        <w:rPr>
          <w:rFonts w:cs="Arial"/>
          <w:sz w:val="20"/>
          <w:szCs w:val="20"/>
        </w:rPr>
        <w:t xml:space="preserve"> 2022. 7:</w:t>
      </w:r>
    </w:p>
    <w:p w14:paraId="780DF9E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6.</w:t>
      </w:r>
      <w:r w:rsidRPr="007B326B">
        <w:rPr>
          <w:rFonts w:cs="Arial"/>
          <w:sz w:val="20"/>
          <w:szCs w:val="20"/>
        </w:rPr>
        <w:tab/>
        <w:t xml:space="preserve">Barrios CH, Liu M-C, Lee SC, </w:t>
      </w:r>
      <w:r w:rsidRPr="007B326B">
        <w:rPr>
          <w:rFonts w:cs="Arial"/>
          <w:i/>
          <w:iCs/>
          <w:sz w:val="20"/>
          <w:szCs w:val="20"/>
        </w:rPr>
        <w:t>et al.</w:t>
      </w:r>
      <w:r w:rsidRPr="007B326B">
        <w:rPr>
          <w:rFonts w:cs="Arial"/>
          <w:sz w:val="20"/>
          <w:szCs w:val="20"/>
        </w:rPr>
        <w:t xml:space="preserve"> Phase III randomized trial of sunitinib versus capecitabine in patients with previously treated HER2-negative advanced breast cancer. </w:t>
      </w:r>
      <w:r w:rsidRPr="007B326B">
        <w:rPr>
          <w:rFonts w:cs="Arial"/>
          <w:i/>
          <w:iCs/>
          <w:sz w:val="20"/>
          <w:szCs w:val="20"/>
        </w:rPr>
        <w:t>Breast Cancer Res Treat</w:t>
      </w:r>
      <w:r w:rsidRPr="007B326B">
        <w:rPr>
          <w:rFonts w:cs="Arial"/>
          <w:sz w:val="20"/>
          <w:szCs w:val="20"/>
        </w:rPr>
        <w:t xml:space="preserve"> 2010. 121: 121–131.</w:t>
      </w:r>
    </w:p>
    <w:p w14:paraId="4B380F7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7.</w:t>
      </w:r>
      <w:r w:rsidRPr="007B326B">
        <w:rPr>
          <w:rFonts w:cs="Arial"/>
          <w:sz w:val="20"/>
          <w:szCs w:val="20"/>
        </w:rPr>
        <w:tab/>
        <w:t xml:space="preserve">Park IH, Im S-A, Jung KH, </w:t>
      </w:r>
      <w:r w:rsidRPr="007B326B">
        <w:rPr>
          <w:rFonts w:cs="Arial"/>
          <w:i/>
          <w:iCs/>
          <w:sz w:val="20"/>
          <w:szCs w:val="20"/>
        </w:rPr>
        <w:t>et al.</w:t>
      </w:r>
      <w:r w:rsidRPr="007B326B">
        <w:rPr>
          <w:rFonts w:cs="Arial"/>
          <w:sz w:val="20"/>
          <w:szCs w:val="20"/>
        </w:rPr>
        <w:t xml:space="preserve"> Randomized Open Label Phase III Trial of Irinotecan Plus Capecitabine versus Capecitabine Monotherapy in Patients with Metastatic Breast Cancer Previously Treated with Anthracycline and Taxane: PROCEED Trial (KCSG BR 11-01). </w:t>
      </w:r>
      <w:r w:rsidRPr="007B326B">
        <w:rPr>
          <w:rFonts w:cs="Arial"/>
          <w:i/>
          <w:iCs/>
          <w:sz w:val="20"/>
          <w:szCs w:val="20"/>
        </w:rPr>
        <w:t>Cancer Res Treat</w:t>
      </w:r>
      <w:r w:rsidRPr="007B326B">
        <w:rPr>
          <w:rFonts w:cs="Arial"/>
          <w:sz w:val="20"/>
          <w:szCs w:val="20"/>
        </w:rPr>
        <w:t xml:space="preserve"> 2019. 51: 43–52.</w:t>
      </w:r>
    </w:p>
    <w:p w14:paraId="40B73E33"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158.</w:t>
      </w:r>
      <w:r w:rsidRPr="007B326B">
        <w:rPr>
          <w:rFonts w:cs="Arial"/>
          <w:sz w:val="20"/>
          <w:szCs w:val="20"/>
        </w:rPr>
        <w:tab/>
        <w:t>Daiichi Sankyo Inc. Clinical Study Protocol Version 3.0 for DS8201-A-U303. 24 April 2019. Data on File. 2019.</w:t>
      </w:r>
    </w:p>
    <w:p w14:paraId="50D9F3CE"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59.</w:t>
      </w:r>
      <w:r w:rsidRPr="007B326B">
        <w:rPr>
          <w:rFonts w:cs="Arial"/>
          <w:sz w:val="20"/>
          <w:szCs w:val="20"/>
        </w:rPr>
        <w:tab/>
        <w:t xml:space="preserve">Burris HA, Rugo HS, Vukelja SJ, </w:t>
      </w:r>
      <w:r w:rsidRPr="007B326B">
        <w:rPr>
          <w:rFonts w:cs="Arial"/>
          <w:i/>
          <w:iCs/>
          <w:sz w:val="20"/>
          <w:szCs w:val="20"/>
        </w:rPr>
        <w:t>et al.</w:t>
      </w:r>
      <w:r w:rsidRPr="007B326B">
        <w:rPr>
          <w:rFonts w:cs="Arial"/>
          <w:sz w:val="20"/>
          <w:szCs w:val="20"/>
        </w:rPr>
        <w:t xml:space="preserve"> Phase II study of the antibody drug conjugate trastuzumab-DM1 for the treatment of human epidermal growth factor receptor 2 (HER2)-positive breast cancer after prior HER2-directed therapy. </w:t>
      </w:r>
      <w:r w:rsidRPr="007B326B">
        <w:rPr>
          <w:rFonts w:cs="Arial"/>
          <w:i/>
          <w:iCs/>
          <w:sz w:val="20"/>
          <w:szCs w:val="20"/>
        </w:rPr>
        <w:t>J Clin Oncol</w:t>
      </w:r>
      <w:r w:rsidRPr="007B326B">
        <w:rPr>
          <w:rFonts w:cs="Arial"/>
          <w:sz w:val="20"/>
          <w:szCs w:val="20"/>
        </w:rPr>
        <w:t xml:space="preserve"> 2011. 29: 398–405.</w:t>
      </w:r>
    </w:p>
    <w:p w14:paraId="546B186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0.</w:t>
      </w:r>
      <w:r w:rsidRPr="007B326B">
        <w:rPr>
          <w:rFonts w:cs="Arial"/>
          <w:sz w:val="20"/>
          <w:szCs w:val="20"/>
        </w:rPr>
        <w:tab/>
        <w:t xml:space="preserve">Modi S, Saura C, Yamashita T, </w:t>
      </w:r>
      <w:r w:rsidRPr="007B326B">
        <w:rPr>
          <w:rFonts w:cs="Arial"/>
          <w:i/>
          <w:iCs/>
          <w:sz w:val="20"/>
          <w:szCs w:val="20"/>
        </w:rPr>
        <w:t>et al.</w:t>
      </w:r>
      <w:r w:rsidRPr="007B326B">
        <w:rPr>
          <w:rFonts w:cs="Arial"/>
          <w:sz w:val="20"/>
          <w:szCs w:val="20"/>
        </w:rPr>
        <w:t xml:space="preserve"> Trastuzumab Deruxtecan in Previously Treated HER2-Positive Breast Cancer. </w:t>
      </w:r>
      <w:r w:rsidRPr="007B326B">
        <w:rPr>
          <w:rFonts w:cs="Arial"/>
          <w:i/>
          <w:iCs/>
          <w:sz w:val="20"/>
          <w:szCs w:val="20"/>
        </w:rPr>
        <w:t>New England Journal of Medicine</w:t>
      </w:r>
      <w:r w:rsidRPr="007B326B">
        <w:rPr>
          <w:rFonts w:cs="Arial"/>
          <w:sz w:val="20"/>
          <w:szCs w:val="20"/>
        </w:rPr>
        <w:t xml:space="preserve"> 2020. 382: 610–621.</w:t>
      </w:r>
    </w:p>
    <w:p w14:paraId="2B93F6D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1.</w:t>
      </w:r>
      <w:r w:rsidRPr="007B326B">
        <w:rPr>
          <w:rFonts w:cs="Arial"/>
          <w:sz w:val="20"/>
          <w:szCs w:val="20"/>
        </w:rPr>
        <w:tab/>
        <w:t>Daiichi Sankyo Inc. Economic Systematic Literature Review Report for DS-8201a on the Treatment of HER2-low Metastatic and/or Unresectable Breast Cancer. Data on File. 2022.</w:t>
      </w:r>
    </w:p>
    <w:p w14:paraId="6671849F"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2.</w:t>
      </w:r>
      <w:r w:rsidRPr="007B326B">
        <w:rPr>
          <w:rFonts w:cs="Arial"/>
          <w:sz w:val="20"/>
          <w:szCs w:val="20"/>
        </w:rPr>
        <w:tab/>
        <w:t xml:space="preserve">Tremblay G, Majethia U, Breeze JL, </w:t>
      </w:r>
      <w:r w:rsidRPr="007B326B">
        <w:rPr>
          <w:rFonts w:cs="Arial"/>
          <w:i/>
          <w:iCs/>
          <w:sz w:val="20"/>
          <w:szCs w:val="20"/>
        </w:rPr>
        <w:t>et al.</w:t>
      </w:r>
      <w:r w:rsidRPr="007B326B">
        <w:rPr>
          <w:rFonts w:cs="Arial"/>
          <w:sz w:val="20"/>
          <w:szCs w:val="20"/>
        </w:rPr>
        <w:t xml:space="preserve"> Economic evaluation of eribulin as second-line treatment for metastatic breast cancer in South Korea. </w:t>
      </w:r>
      <w:r w:rsidRPr="007B326B">
        <w:rPr>
          <w:rFonts w:cs="Arial"/>
          <w:i/>
          <w:iCs/>
          <w:sz w:val="20"/>
          <w:szCs w:val="20"/>
        </w:rPr>
        <w:t>Clinicoecon Outcomes Res</w:t>
      </w:r>
      <w:r w:rsidRPr="007B326B">
        <w:rPr>
          <w:rFonts w:cs="Arial"/>
          <w:sz w:val="20"/>
          <w:szCs w:val="20"/>
        </w:rPr>
        <w:t xml:space="preserve"> 2016. 8: 485–493.</w:t>
      </w:r>
    </w:p>
    <w:p w14:paraId="2BF9C4E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3.</w:t>
      </w:r>
      <w:r w:rsidRPr="007B326B">
        <w:rPr>
          <w:rFonts w:cs="Arial"/>
          <w:sz w:val="20"/>
          <w:szCs w:val="20"/>
        </w:rPr>
        <w:tab/>
        <w:t xml:space="preserve">Majethia U, Tremblay G, Kontoudis I, </w:t>
      </w:r>
      <w:r w:rsidRPr="007B326B">
        <w:rPr>
          <w:rFonts w:cs="Arial"/>
          <w:i/>
          <w:iCs/>
          <w:sz w:val="20"/>
          <w:szCs w:val="20"/>
        </w:rPr>
        <w:t>et al.</w:t>
      </w:r>
      <w:r w:rsidRPr="007B326B">
        <w:rPr>
          <w:rFonts w:cs="Arial"/>
          <w:sz w:val="20"/>
          <w:szCs w:val="20"/>
        </w:rPr>
        <w:t xml:space="preserve"> PCN78. Cost Effectiveness Analysis of Eribulin Mesylate as a Treatment for Metastatic Breast Cancer In Spain: Management in the Later Lines of Therapy. </w:t>
      </w:r>
      <w:r w:rsidRPr="007B326B">
        <w:rPr>
          <w:rFonts w:cs="Arial"/>
          <w:i/>
          <w:iCs/>
          <w:sz w:val="20"/>
          <w:szCs w:val="20"/>
        </w:rPr>
        <w:t>Value in Health</w:t>
      </w:r>
      <w:r w:rsidRPr="007B326B">
        <w:rPr>
          <w:rFonts w:cs="Arial"/>
          <w:sz w:val="20"/>
          <w:szCs w:val="20"/>
        </w:rPr>
        <w:t xml:space="preserve"> 2015. 18: A203.</w:t>
      </w:r>
    </w:p>
    <w:p w14:paraId="280345B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4.</w:t>
      </w:r>
      <w:r w:rsidRPr="007B326B">
        <w:rPr>
          <w:rFonts w:cs="Arial"/>
          <w:sz w:val="20"/>
          <w:szCs w:val="20"/>
        </w:rPr>
        <w:tab/>
        <w:t>Daiichi Sankyo Inc. Enhertu - Draft Summary of Product Characteristics (SmPC). Data on File. 2022.</w:t>
      </w:r>
    </w:p>
    <w:p w14:paraId="2095F34B"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5.</w:t>
      </w:r>
      <w:r w:rsidRPr="007B326B">
        <w:rPr>
          <w:rFonts w:cs="Arial"/>
          <w:sz w:val="20"/>
          <w:szCs w:val="20"/>
        </w:rPr>
        <w:tab/>
        <w:t>Decision Support Unit. NICE DSU technical support document 19: partitioned survival analysis for decision modelling in healthcare: a critical review. 2017. at &lt;https://www.sheffield.ac.uk/nice-dsu/tsds/partitioned-survival-analysis&gt;</w:t>
      </w:r>
    </w:p>
    <w:p w14:paraId="33A3431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6.</w:t>
      </w:r>
      <w:r w:rsidRPr="007B326B">
        <w:rPr>
          <w:rFonts w:cs="Arial"/>
          <w:sz w:val="20"/>
          <w:szCs w:val="20"/>
        </w:rPr>
        <w:tab/>
        <w:t>National life tables: England and Wales - Office for National Statistics. at &lt;https://www.ons.gov.uk/peoplepopulationandcommunity/birthsdeathsandmarriages/lifeexpectancies/datasets/nationallifetablesenglandandwalesreferencetables/current&gt;</w:t>
      </w:r>
    </w:p>
    <w:p w14:paraId="19527239"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7.</w:t>
      </w:r>
      <w:r w:rsidRPr="007B326B">
        <w:rPr>
          <w:rFonts w:cs="Arial"/>
          <w:sz w:val="20"/>
          <w:szCs w:val="20"/>
        </w:rPr>
        <w:tab/>
        <w:t xml:space="preserve">Narewska J, Nafees B, Lloyd A, </w:t>
      </w:r>
      <w:r w:rsidRPr="007B326B">
        <w:rPr>
          <w:rFonts w:cs="Arial"/>
          <w:i/>
          <w:iCs/>
          <w:sz w:val="20"/>
          <w:szCs w:val="20"/>
        </w:rPr>
        <w:t>et al.</w:t>
      </w:r>
      <w:r w:rsidRPr="007B326B">
        <w:rPr>
          <w:rFonts w:cs="Arial"/>
          <w:sz w:val="20"/>
          <w:szCs w:val="20"/>
        </w:rPr>
        <w:t xml:space="preserve"> PCN49 Health state descriptions for metastatic breast cancer: a qualitative study. </w:t>
      </w:r>
      <w:r w:rsidRPr="007B326B">
        <w:rPr>
          <w:rFonts w:cs="Arial"/>
          <w:i/>
          <w:iCs/>
          <w:sz w:val="20"/>
          <w:szCs w:val="20"/>
        </w:rPr>
        <w:t>International Society for Pharmacoeconomics and Outcomes Research</w:t>
      </w:r>
      <w:r w:rsidRPr="007B326B">
        <w:rPr>
          <w:rFonts w:cs="Arial"/>
          <w:sz w:val="20"/>
          <w:szCs w:val="20"/>
        </w:rPr>
        <w:t xml:space="preserve"> 2015. 8: p615-666.</w:t>
      </w:r>
    </w:p>
    <w:p w14:paraId="0AF4C18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8.</w:t>
      </w:r>
      <w:r w:rsidRPr="007B326B">
        <w:rPr>
          <w:rFonts w:cs="Arial"/>
          <w:sz w:val="20"/>
          <w:szCs w:val="20"/>
        </w:rPr>
        <w:tab/>
        <w:t xml:space="preserve">Daiichi Sankyo, Inc. </w:t>
      </w:r>
      <w:r w:rsidRPr="007B326B">
        <w:rPr>
          <w:rFonts w:cs="Arial"/>
          <w:i/>
          <w:iCs/>
          <w:sz w:val="20"/>
          <w:szCs w:val="20"/>
        </w:rPr>
        <w:t>A Phase 3, Multicenter, Randomized, Open-Label, Active-Controlled Study of DS-8201a (Trastuzumab Deruxtecan), an Anti-HER2 Antibody Drug Conjugate (ADC), Versus Ado Trastuzumab Emtansine (T-DM1) for HER2-Positive, Unresectable and/or Metastatic Breast Cancer Subjects Previously Treated With Trastuzumab and Taxane</w:t>
      </w:r>
      <w:r w:rsidRPr="007B326B">
        <w:rPr>
          <w:rFonts w:cs="Arial"/>
          <w:sz w:val="20"/>
          <w:szCs w:val="20"/>
        </w:rPr>
        <w:t>. (clinicaltrials.gov, 2022). at &lt;https://clinicaltrials.gov/ct2/show/NCT03529110&gt;</w:t>
      </w:r>
    </w:p>
    <w:p w14:paraId="6AB0790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69.</w:t>
      </w:r>
      <w:r w:rsidRPr="007B326B">
        <w:rPr>
          <w:rFonts w:cs="Arial"/>
          <w:sz w:val="20"/>
          <w:szCs w:val="20"/>
        </w:rPr>
        <w:tab/>
        <w:t xml:space="preserve">Lloyd A, Nafees B, Narewska J, </w:t>
      </w:r>
      <w:r w:rsidRPr="007B326B">
        <w:rPr>
          <w:rFonts w:cs="Arial"/>
          <w:i/>
          <w:iCs/>
          <w:sz w:val="20"/>
          <w:szCs w:val="20"/>
        </w:rPr>
        <w:t>et al.</w:t>
      </w:r>
      <w:r w:rsidRPr="007B326B">
        <w:rPr>
          <w:rFonts w:cs="Arial"/>
          <w:sz w:val="20"/>
          <w:szCs w:val="20"/>
        </w:rPr>
        <w:t xml:space="preserve"> Health state utilities for metastatic breast cancer. </w:t>
      </w:r>
      <w:r w:rsidRPr="007B326B">
        <w:rPr>
          <w:rFonts w:cs="Arial"/>
          <w:i/>
          <w:iCs/>
          <w:sz w:val="20"/>
          <w:szCs w:val="20"/>
        </w:rPr>
        <w:t>Br J Cancer</w:t>
      </w:r>
      <w:r w:rsidRPr="007B326B">
        <w:rPr>
          <w:rFonts w:cs="Arial"/>
          <w:sz w:val="20"/>
          <w:szCs w:val="20"/>
        </w:rPr>
        <w:t xml:space="preserve"> 2006. 95: 683–690.</w:t>
      </w:r>
    </w:p>
    <w:p w14:paraId="0F201BD3"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0.</w:t>
      </w:r>
      <w:r w:rsidRPr="007B326B">
        <w:rPr>
          <w:rFonts w:cs="Arial"/>
          <w:sz w:val="20"/>
          <w:szCs w:val="20"/>
        </w:rPr>
        <w:tab/>
        <w:t>Enhertu 100 mg powder for concentrate for solution for infusion - Summary of Product Characteristics (SmPC) - (emc). at &lt;https://www.medicines.org.uk/emc/product/12135/smpc#gref&gt;</w:t>
      </w:r>
    </w:p>
    <w:p w14:paraId="5DD8210D"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1.</w:t>
      </w:r>
      <w:r w:rsidRPr="007B326B">
        <w:rPr>
          <w:rFonts w:cs="Arial"/>
          <w:sz w:val="20"/>
          <w:szCs w:val="20"/>
        </w:rPr>
        <w:tab/>
        <w:t>NICE. NICE DSU Technical Support Document 14:  Survival Analysis For Economic Evaluations Alongside Clinical Trials - Extrapolation With Patient-Level Data. 2013. at &lt;https://www.sheffield.ac.uk/sites/default/files/2022-02/TSD14-Survival-analysis.updated-March-2013.v2.pdf&gt;</w:t>
      </w:r>
    </w:p>
    <w:p w14:paraId="4778E0C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2.</w:t>
      </w:r>
      <w:r w:rsidRPr="007B326B">
        <w:rPr>
          <w:rFonts w:cs="Arial"/>
          <w:sz w:val="20"/>
          <w:szCs w:val="20"/>
        </w:rPr>
        <w:tab/>
        <w:t xml:space="preserve">Daiichi Sankyo Inc. </w:t>
      </w:r>
      <w:r w:rsidRPr="007B326B">
        <w:rPr>
          <w:rFonts w:cs="Arial"/>
          <w:i/>
          <w:iCs/>
          <w:sz w:val="20"/>
          <w:szCs w:val="20"/>
        </w:rPr>
        <w:t>Consultation validation meeting. Validation of clinical inputs, outputs and assumptions of the cost-effectiveness model for trastuzumab deruxtecan in HER2-low u/mBC. Data on File.</w:t>
      </w:r>
      <w:r w:rsidRPr="007B326B">
        <w:rPr>
          <w:rFonts w:cs="Arial"/>
          <w:sz w:val="20"/>
          <w:szCs w:val="20"/>
        </w:rPr>
        <w:t xml:space="preserve"> (2022).</w:t>
      </w:r>
    </w:p>
    <w:p w14:paraId="035482E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3.</w:t>
      </w:r>
      <w:r w:rsidRPr="007B326B">
        <w:rPr>
          <w:rFonts w:cs="Arial"/>
          <w:sz w:val="20"/>
          <w:szCs w:val="20"/>
        </w:rPr>
        <w:tab/>
        <w:t xml:space="preserve">Hernández-Alava M &amp; Pudney S. Mapping between EQ-5D-3L and EQ-5D-5L: A survey experiment on the validity of multi-instrument data. </w:t>
      </w:r>
      <w:r w:rsidRPr="007B326B">
        <w:rPr>
          <w:rFonts w:cs="Arial"/>
          <w:i/>
          <w:iCs/>
          <w:sz w:val="20"/>
          <w:szCs w:val="20"/>
        </w:rPr>
        <w:t>Health Economics</w:t>
      </w:r>
      <w:r w:rsidRPr="007B326B">
        <w:rPr>
          <w:rFonts w:cs="Arial"/>
          <w:sz w:val="20"/>
          <w:szCs w:val="20"/>
        </w:rPr>
        <w:t xml:space="preserve"> 2022. 31: 923–939.</w:t>
      </w:r>
    </w:p>
    <w:p w14:paraId="5C2E590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4.</w:t>
      </w:r>
      <w:r w:rsidRPr="007B326B">
        <w:rPr>
          <w:rFonts w:cs="Arial"/>
          <w:sz w:val="20"/>
          <w:szCs w:val="20"/>
        </w:rPr>
        <w:tab/>
        <w:t>Daiichi Sankyo Inc. Technical Report for Global Cost-effectiveness and Budget Impact Model for T-DXd in HER2-low Metastatic and/or Unresectable Breast Cancer. Data on File. 2022.</w:t>
      </w:r>
    </w:p>
    <w:p w14:paraId="791ACA45"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5.</w:t>
      </w:r>
      <w:r w:rsidRPr="007B326B">
        <w:rPr>
          <w:rFonts w:cs="Arial"/>
          <w:sz w:val="20"/>
          <w:szCs w:val="20"/>
        </w:rPr>
        <w:tab/>
        <w:t xml:space="preserve">Hudgens S, Briggs A, Velikova G, </w:t>
      </w:r>
      <w:r w:rsidRPr="007B326B">
        <w:rPr>
          <w:rFonts w:cs="Arial"/>
          <w:i/>
          <w:iCs/>
          <w:sz w:val="20"/>
          <w:szCs w:val="20"/>
        </w:rPr>
        <w:t>et al.</w:t>
      </w:r>
      <w:r w:rsidRPr="007B326B">
        <w:rPr>
          <w:rFonts w:cs="Arial"/>
          <w:sz w:val="20"/>
          <w:szCs w:val="20"/>
        </w:rPr>
        <w:t xml:space="preserve"> 1046P - Impact of Treatment with Eribulin (Eri) or Capecitabine (Cap) for Metastatic Breast Cancer (Mbc) on Eq–5D Utility Derived from Eortc Qlq–C30. </w:t>
      </w:r>
      <w:r w:rsidRPr="007B326B">
        <w:rPr>
          <w:rFonts w:cs="Arial"/>
          <w:i/>
          <w:iCs/>
          <w:sz w:val="20"/>
          <w:szCs w:val="20"/>
        </w:rPr>
        <w:t>Annals of Oncology</w:t>
      </w:r>
      <w:r w:rsidRPr="007B326B">
        <w:rPr>
          <w:rFonts w:cs="Arial"/>
          <w:sz w:val="20"/>
          <w:szCs w:val="20"/>
        </w:rPr>
        <w:t xml:space="preserve"> 2014. 25: iv360.</w:t>
      </w:r>
    </w:p>
    <w:p w14:paraId="13CEB0A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6.</w:t>
      </w:r>
      <w:r w:rsidRPr="007B326B">
        <w:rPr>
          <w:rFonts w:cs="Arial"/>
          <w:sz w:val="20"/>
          <w:szCs w:val="20"/>
        </w:rPr>
        <w:tab/>
        <w:t>NICE. Osimertinib for untreated EGFR-positive non-small-cell lung cancer [TA654]. at &lt;https://www.nice.org.uk/guidance/ta654&gt;</w:t>
      </w:r>
    </w:p>
    <w:p w14:paraId="7B5BCC9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7.</w:t>
      </w:r>
      <w:r w:rsidRPr="007B326B">
        <w:rPr>
          <w:rFonts w:cs="Arial"/>
          <w:sz w:val="20"/>
          <w:szCs w:val="20"/>
        </w:rPr>
        <w:tab/>
        <w:t xml:space="preserve">Doyle S, Lloyd A &amp; Davis M. Public perception of atrial fibrillation and treatment-related adverse events in the UK - The British Journal of Cardiology. </w:t>
      </w:r>
      <w:r w:rsidRPr="007B326B">
        <w:rPr>
          <w:rFonts w:cs="Arial"/>
          <w:i/>
          <w:iCs/>
          <w:sz w:val="20"/>
          <w:szCs w:val="20"/>
        </w:rPr>
        <w:t>Br J Cardio</w:t>
      </w:r>
      <w:r w:rsidRPr="007B326B">
        <w:rPr>
          <w:rFonts w:cs="Arial"/>
          <w:sz w:val="20"/>
          <w:szCs w:val="20"/>
        </w:rPr>
        <w:t xml:space="preserve"> 2011. 18: 88–93.</w:t>
      </w:r>
    </w:p>
    <w:p w14:paraId="0BC563A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8.</w:t>
      </w:r>
      <w:r w:rsidRPr="007B326B">
        <w:rPr>
          <w:rFonts w:cs="Arial"/>
          <w:sz w:val="20"/>
          <w:szCs w:val="20"/>
        </w:rPr>
        <w:tab/>
        <w:t>Department of Health and Social Care. Drugs and pharmaceutical electronic market information tool - eMIT 2022 [Accessed 24 January 2023]. 2022. at &lt;https://www.gov.uk/government/publications/drugs-and-pharmaceutical-electronic-market-information-emit&gt;</w:t>
      </w:r>
    </w:p>
    <w:p w14:paraId="2E8BBAC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79.</w:t>
      </w:r>
      <w:r w:rsidRPr="007B326B">
        <w:rPr>
          <w:rFonts w:cs="Arial"/>
          <w:sz w:val="20"/>
          <w:szCs w:val="20"/>
        </w:rPr>
        <w:tab/>
        <w:t>Medicinal forms | Trastuzumab deruxtecan | Drugs | BNF content published by NICE. at &lt;https://bnf.nice.org.uk/drugs/trastuzumab-deruxtecan/medicinal-forms/&gt;</w:t>
      </w:r>
    </w:p>
    <w:p w14:paraId="41895356" w14:textId="77777777" w:rsidR="002313E2" w:rsidRPr="007B326B" w:rsidRDefault="002313E2" w:rsidP="007B326B">
      <w:pPr>
        <w:pStyle w:val="Bibliography"/>
        <w:spacing w:line="240" w:lineRule="auto"/>
        <w:rPr>
          <w:rFonts w:cs="Arial"/>
          <w:sz w:val="20"/>
          <w:szCs w:val="20"/>
        </w:rPr>
      </w:pPr>
      <w:r w:rsidRPr="007B326B">
        <w:rPr>
          <w:rFonts w:cs="Arial"/>
          <w:sz w:val="20"/>
          <w:szCs w:val="20"/>
        </w:rPr>
        <w:lastRenderedPageBreak/>
        <w:t>180.</w:t>
      </w:r>
      <w:r w:rsidRPr="007B326B">
        <w:rPr>
          <w:rFonts w:cs="Arial"/>
          <w:sz w:val="20"/>
          <w:szCs w:val="20"/>
        </w:rPr>
        <w:tab/>
        <w:t>emc. Capecitabine 500 mg film-coated tablets - Summary of Product Characteristics (SmPC). 2021. at &lt;https://www.medicines.org.uk/emc/product/9939/smpc#gref&gt;</w:t>
      </w:r>
    </w:p>
    <w:p w14:paraId="4C4EEB6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1.</w:t>
      </w:r>
      <w:r w:rsidRPr="007B326B">
        <w:rPr>
          <w:rFonts w:cs="Arial"/>
          <w:sz w:val="20"/>
          <w:szCs w:val="20"/>
        </w:rPr>
        <w:tab/>
        <w:t>emc. Paclitaxel 6 mg/ml concentrate for solution for infusion - Summary of Product Characteristics (SmPC). 2023. at &lt;https://www.medicines.org.uk/emc/product/3891/smpc#gref&gt;</w:t>
      </w:r>
    </w:p>
    <w:p w14:paraId="0AAA7EA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2.</w:t>
      </w:r>
      <w:r w:rsidRPr="007B326B">
        <w:rPr>
          <w:rFonts w:cs="Arial"/>
          <w:sz w:val="20"/>
          <w:szCs w:val="20"/>
        </w:rPr>
        <w:tab/>
        <w:t>emc. Abraxane 5 mg/ml powder for dispersion for infusion - Summary of Product Characteristics (SmPC). 2021. at &lt;https://www.medicines.org.uk/emc/product/6438/smpc#gref&gt;</w:t>
      </w:r>
    </w:p>
    <w:p w14:paraId="49C8ABA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3.</w:t>
      </w:r>
      <w:r w:rsidRPr="007B326B">
        <w:rPr>
          <w:rFonts w:cs="Arial"/>
          <w:sz w:val="20"/>
          <w:szCs w:val="20"/>
        </w:rPr>
        <w:tab/>
        <w:t>emc. Gemcitabine 10 mg/ml, solution for infusion - Summary of Product Characteristics (SmPC). 2023. at &lt;https://www.medicines.org.uk/emc/product/7298/smpc#gref&gt;</w:t>
      </w:r>
    </w:p>
    <w:p w14:paraId="326DCBE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4.</w:t>
      </w:r>
      <w:r w:rsidRPr="007B326B">
        <w:rPr>
          <w:rFonts w:cs="Arial"/>
          <w:sz w:val="20"/>
          <w:szCs w:val="20"/>
        </w:rPr>
        <w:tab/>
        <w:t xml:space="preserve">Transforming NHS pharmacy aseptic services in England. A national report for the Department of Health and Social Care by Lord Carter of Coles. </w:t>
      </w:r>
      <w:r w:rsidRPr="007B326B">
        <w:rPr>
          <w:rFonts w:cs="Arial"/>
          <w:i/>
          <w:iCs/>
          <w:sz w:val="20"/>
          <w:szCs w:val="20"/>
        </w:rPr>
        <w:t>Department of Health and Social Care</w:t>
      </w:r>
      <w:r w:rsidRPr="007B326B">
        <w:rPr>
          <w:rFonts w:cs="Arial"/>
          <w:sz w:val="20"/>
          <w:szCs w:val="20"/>
        </w:rPr>
        <w:t xml:space="preserve"> 2020. at &lt;https://assets.publishing.service.gov.uk/government/uploads/system/uploads/attachment_data/file/931195/aseptic-pharmacy.pdf&gt;</w:t>
      </w:r>
    </w:p>
    <w:p w14:paraId="39336901"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5.</w:t>
      </w:r>
      <w:r w:rsidRPr="007B326B">
        <w:rPr>
          <w:rFonts w:cs="Arial"/>
          <w:sz w:val="20"/>
          <w:szCs w:val="20"/>
        </w:rPr>
        <w:tab/>
        <w:t>NHS. National Cost Collection: National Schedule of NHS costs - Year 2020-21. 2021. at &lt;https://www.england.nhs.uk/costing-in-the-nhs/national-cost-collection/&gt;</w:t>
      </w:r>
    </w:p>
    <w:p w14:paraId="0450254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6.</w:t>
      </w:r>
      <w:r w:rsidRPr="007B326B">
        <w:rPr>
          <w:rFonts w:cs="Arial"/>
          <w:sz w:val="20"/>
          <w:szCs w:val="20"/>
        </w:rPr>
        <w:tab/>
        <w:t>Unit Costs of Health and Social Care 2021 | PSSRU. at &lt;https://www.pssru.ac.uk/project-pages/unit-costs/unit-costs-of-health-and-social-care-2021/&gt;</w:t>
      </w:r>
    </w:p>
    <w:p w14:paraId="11B2ED70"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7.</w:t>
      </w:r>
      <w:r w:rsidRPr="007B326B">
        <w:rPr>
          <w:rFonts w:cs="Arial"/>
          <w:sz w:val="20"/>
          <w:szCs w:val="20"/>
        </w:rPr>
        <w:tab/>
        <w:t xml:space="preserve">Hardy JR, Carmont S-AS, O’Shea A, </w:t>
      </w:r>
      <w:r w:rsidRPr="007B326B">
        <w:rPr>
          <w:rFonts w:cs="Arial"/>
          <w:i/>
          <w:iCs/>
          <w:sz w:val="20"/>
          <w:szCs w:val="20"/>
        </w:rPr>
        <w:t>et al.</w:t>
      </w:r>
      <w:r w:rsidRPr="007B326B">
        <w:rPr>
          <w:rFonts w:cs="Arial"/>
          <w:sz w:val="20"/>
          <w:szCs w:val="20"/>
        </w:rPr>
        <w:t xml:space="preserve"> Pilot Study To Determine the Optimal Dose of Methylphenidate for an n-of-1 Trial for Fatigue in Patients with Cancer. </w:t>
      </w:r>
      <w:r w:rsidRPr="007B326B">
        <w:rPr>
          <w:rFonts w:cs="Arial"/>
          <w:i/>
          <w:iCs/>
          <w:sz w:val="20"/>
          <w:szCs w:val="20"/>
        </w:rPr>
        <w:t>Journal of Palliative Medicine</w:t>
      </w:r>
      <w:r w:rsidRPr="007B326B">
        <w:rPr>
          <w:rFonts w:cs="Arial"/>
          <w:sz w:val="20"/>
          <w:szCs w:val="20"/>
        </w:rPr>
        <w:t xml:space="preserve"> 2010. 13: 1193–1197.</w:t>
      </w:r>
    </w:p>
    <w:p w14:paraId="184B9098"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8.</w:t>
      </w:r>
      <w:r w:rsidRPr="007B326B">
        <w:rPr>
          <w:rFonts w:cs="Arial"/>
          <w:sz w:val="20"/>
          <w:szCs w:val="20"/>
        </w:rPr>
        <w:tab/>
        <w:t>NICE. NICE Technology Appraisal Guidance 387: Appraising life-extending, end of life treatments. 2009. at &lt;https://www.nice.org.uk/guidance/gid-tag387/documents/appraising-life-extending-end-of-life-treatments-paper2&gt;</w:t>
      </w:r>
    </w:p>
    <w:p w14:paraId="25F6E5D2"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89.</w:t>
      </w:r>
      <w:r w:rsidRPr="007B326B">
        <w:rPr>
          <w:rFonts w:cs="Arial"/>
          <w:sz w:val="20"/>
          <w:szCs w:val="20"/>
        </w:rPr>
        <w:tab/>
        <w:t>NICE. NICE Consultation Paper: Value Based Assessment of Health Technologies. 2017. at &lt;https://www.nice.org.uk/Media/Default/About/what-we-do/NICE-guidance/NICE-technology-appraisals/VBA-TA-Methods-Guide-for-Consultation.pdf&gt;</w:t>
      </w:r>
    </w:p>
    <w:p w14:paraId="0BDB7186"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90.</w:t>
      </w:r>
      <w:r w:rsidRPr="007B326B">
        <w:rPr>
          <w:rFonts w:cs="Arial"/>
          <w:sz w:val="20"/>
          <w:szCs w:val="20"/>
        </w:rPr>
        <w:tab/>
        <w:t xml:space="preserve">Schneider P, McNamara S, Love-Koh J, </w:t>
      </w:r>
      <w:r w:rsidRPr="007B326B">
        <w:rPr>
          <w:rFonts w:cs="Arial"/>
          <w:i/>
          <w:iCs/>
          <w:sz w:val="20"/>
          <w:szCs w:val="20"/>
        </w:rPr>
        <w:t>et al.</w:t>
      </w:r>
      <w:r w:rsidRPr="007B326B">
        <w:rPr>
          <w:rFonts w:cs="Arial"/>
          <w:sz w:val="20"/>
          <w:szCs w:val="20"/>
        </w:rPr>
        <w:t xml:space="preserve"> QALY Shortfall Calculator. 2021. at &lt;https://r4scharr.shinyapps.io/shortfall/&gt;</w:t>
      </w:r>
    </w:p>
    <w:p w14:paraId="7C9ED90C"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91.</w:t>
      </w:r>
      <w:r w:rsidRPr="007B326B">
        <w:rPr>
          <w:rFonts w:cs="Arial"/>
          <w:sz w:val="20"/>
          <w:szCs w:val="20"/>
        </w:rPr>
        <w:tab/>
        <w:t xml:space="preserve">Alava MH, Pudney S &amp; Wailoo A. ESTIMATING EQ-5D BY AGE AND SEX FOR THE UK. Report by the Decision Support Unit. </w:t>
      </w:r>
      <w:r w:rsidRPr="007B326B">
        <w:rPr>
          <w:rFonts w:cs="Arial"/>
          <w:i/>
          <w:iCs/>
          <w:sz w:val="20"/>
          <w:szCs w:val="20"/>
        </w:rPr>
        <w:t>ScHARR, University of Sheffield</w:t>
      </w:r>
      <w:r w:rsidRPr="007B326B">
        <w:rPr>
          <w:rFonts w:cs="Arial"/>
          <w:sz w:val="20"/>
          <w:szCs w:val="20"/>
        </w:rPr>
        <w:t xml:space="preserve"> 2022.</w:t>
      </w:r>
    </w:p>
    <w:p w14:paraId="74F9AA7A" w14:textId="77777777" w:rsidR="002313E2" w:rsidRPr="007B326B" w:rsidRDefault="002313E2" w:rsidP="007B326B">
      <w:pPr>
        <w:pStyle w:val="Bibliography"/>
        <w:spacing w:line="240" w:lineRule="auto"/>
        <w:rPr>
          <w:rFonts w:cs="Arial"/>
          <w:sz w:val="20"/>
          <w:szCs w:val="20"/>
        </w:rPr>
      </w:pPr>
      <w:r w:rsidRPr="007B326B">
        <w:rPr>
          <w:rFonts w:cs="Arial"/>
          <w:sz w:val="20"/>
          <w:szCs w:val="20"/>
        </w:rPr>
        <w:t>192.</w:t>
      </w:r>
      <w:r w:rsidRPr="007B326B">
        <w:rPr>
          <w:rFonts w:cs="Arial"/>
          <w:sz w:val="20"/>
          <w:szCs w:val="20"/>
        </w:rPr>
        <w:tab/>
        <w:t>What is breast cancer? | Cancer Research UK. at &lt;https://www.cancerresearchuk.org/about-cancer/breast-cancer/about&gt;</w:t>
      </w:r>
    </w:p>
    <w:p w14:paraId="290DF3BF" w14:textId="1FFEEC5D" w:rsidR="002313E2" w:rsidRPr="007B326B" w:rsidRDefault="002313E2" w:rsidP="007B326B">
      <w:pPr>
        <w:pStyle w:val="Bibliography"/>
        <w:spacing w:line="240" w:lineRule="auto"/>
        <w:rPr>
          <w:rFonts w:cs="Arial"/>
          <w:sz w:val="20"/>
          <w:szCs w:val="20"/>
        </w:rPr>
      </w:pPr>
      <w:r w:rsidRPr="007B326B">
        <w:rPr>
          <w:rFonts w:cs="Arial"/>
          <w:sz w:val="20"/>
          <w:szCs w:val="20"/>
        </w:rPr>
        <w:t>193.</w:t>
      </w:r>
      <w:r w:rsidRPr="007B326B">
        <w:rPr>
          <w:rFonts w:cs="Arial"/>
          <w:sz w:val="20"/>
          <w:szCs w:val="20"/>
        </w:rPr>
        <w:tab/>
        <w:t xml:space="preserve">MacEwan JP, Doctor J, Mulligan </w:t>
      </w:r>
      <w:r w:rsidR="00C02A3D">
        <w:rPr>
          <w:rFonts w:cs="Arial"/>
          <w:sz w:val="20"/>
          <w:szCs w:val="20"/>
        </w:rPr>
        <w:t>A</w:t>
      </w:r>
      <w:r w:rsidR="004D0AA5">
        <w:rPr>
          <w:rFonts w:cs="Arial"/>
          <w:sz w:val="20"/>
          <w:szCs w:val="20"/>
        </w:rPr>
        <w:t>A</w:t>
      </w:r>
      <w:r w:rsidR="004420C5">
        <w:rPr>
          <w:rFonts w:cs="Arial"/>
          <w:sz w:val="20"/>
          <w:szCs w:val="20"/>
        </w:rPr>
        <w:t>A</w:t>
      </w:r>
      <w:r w:rsidR="004420C5">
        <w:rPr>
          <w:rFonts w:cs="Arial"/>
          <w:sz w:val="20"/>
          <w:szCs w:val="20"/>
        </w:rPr>
        <w:tab/>
      </w:r>
      <w:r w:rsidRPr="007B326B">
        <w:rPr>
          <w:rFonts w:cs="Arial"/>
          <w:sz w:val="20"/>
          <w:szCs w:val="20"/>
        </w:rPr>
        <w:t xml:space="preserve">K, </w:t>
      </w:r>
      <w:r w:rsidRPr="007B326B">
        <w:rPr>
          <w:rFonts w:cs="Arial"/>
          <w:i/>
          <w:iCs/>
          <w:sz w:val="20"/>
          <w:szCs w:val="20"/>
        </w:rPr>
        <w:t>et al.</w:t>
      </w:r>
      <w:r w:rsidRPr="007B326B">
        <w:rPr>
          <w:rFonts w:cs="Arial"/>
          <w:sz w:val="20"/>
          <w:szCs w:val="20"/>
        </w:rPr>
        <w:t xml:space="preserve"> The Value of Progression-Free Survival in Metastatic Breast Cancer: Results From a Survey of Patients and Providers. </w:t>
      </w:r>
      <w:r w:rsidRPr="007B326B">
        <w:rPr>
          <w:rFonts w:cs="Arial"/>
          <w:i/>
          <w:iCs/>
          <w:sz w:val="20"/>
          <w:szCs w:val="20"/>
        </w:rPr>
        <w:t>MDM Policy Pract</w:t>
      </w:r>
      <w:r w:rsidRPr="007B326B">
        <w:rPr>
          <w:rFonts w:cs="Arial"/>
          <w:sz w:val="20"/>
          <w:szCs w:val="20"/>
        </w:rPr>
        <w:t xml:space="preserve"> 2019. 4: 2381468319855386.</w:t>
      </w:r>
    </w:p>
    <w:p w14:paraId="22864A34" w14:textId="73FEDF31" w:rsidR="00391830" w:rsidRDefault="004E2C26" w:rsidP="007B326B">
      <w:pPr>
        <w:spacing w:after="0" w:line="240" w:lineRule="auto"/>
        <w:rPr>
          <w:rFonts w:cs="Arial"/>
          <w:sz w:val="20"/>
          <w:szCs w:val="20"/>
        </w:rPr>
      </w:pPr>
      <w:r w:rsidRPr="007B326B">
        <w:rPr>
          <w:rFonts w:cs="Arial"/>
          <w:sz w:val="20"/>
          <w:szCs w:val="20"/>
        </w:rPr>
        <w:fldChar w:fldCharType="end"/>
      </w:r>
    </w:p>
    <w:p w14:paraId="59F06EFB" w14:textId="77777777" w:rsidR="004420C5" w:rsidRDefault="004420C5" w:rsidP="007B326B">
      <w:pPr>
        <w:spacing w:after="0" w:line="240" w:lineRule="auto"/>
        <w:rPr>
          <w:rFonts w:cs="Arial"/>
          <w:sz w:val="20"/>
          <w:szCs w:val="20"/>
        </w:rPr>
      </w:pPr>
    </w:p>
    <w:p w14:paraId="1BD32A65" w14:textId="443E9925" w:rsidR="004420C5" w:rsidRPr="007B326B" w:rsidRDefault="004420C5" w:rsidP="007B326B">
      <w:pPr>
        <w:spacing w:after="0" w:line="240" w:lineRule="auto"/>
        <w:rPr>
          <w:rFonts w:cs="Arial"/>
          <w:sz w:val="20"/>
          <w:szCs w:val="20"/>
        </w:rPr>
      </w:pPr>
      <w:r>
        <w:rPr>
          <w:rFonts w:cs="Arial"/>
          <w:sz w:val="20"/>
          <w:szCs w:val="20"/>
        </w:rPr>
        <w:t>Angus Angus Angus (A</w:t>
      </w:r>
      <w:r w:rsidR="004D0AA5">
        <w:rPr>
          <w:rFonts w:cs="Arial"/>
          <w:sz w:val="20"/>
          <w:szCs w:val="20"/>
        </w:rPr>
        <w:t>A</w:t>
      </w:r>
      <w:r>
        <w:rPr>
          <w:rFonts w:cs="Arial"/>
          <w:sz w:val="20"/>
          <w:szCs w:val="20"/>
        </w:rPr>
        <w:t>A)</w:t>
      </w:r>
    </w:p>
    <w:sectPr w:rsidR="004420C5" w:rsidRPr="007B326B">
      <w:footerReference w:type="default" r:id="rId45"/>
      <w:footnotePr>
        <w:numFmt w:val="lowerLetter"/>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80C4BE" w14:textId="77777777" w:rsidR="00177D8E" w:rsidRDefault="00177D8E" w:rsidP="00F01BAF">
      <w:pPr>
        <w:spacing w:after="0" w:line="240" w:lineRule="auto"/>
      </w:pPr>
      <w:r>
        <w:separator/>
      </w:r>
    </w:p>
    <w:p w14:paraId="200861ED" w14:textId="77777777" w:rsidR="00177D8E" w:rsidRDefault="00177D8E"/>
  </w:endnote>
  <w:endnote w:type="continuationSeparator" w:id="0">
    <w:p w14:paraId="5A60AD4C" w14:textId="77777777" w:rsidR="00177D8E" w:rsidRDefault="00177D8E" w:rsidP="00F01BAF">
      <w:pPr>
        <w:spacing w:after="0" w:line="240" w:lineRule="auto"/>
      </w:pPr>
      <w:r>
        <w:continuationSeparator/>
      </w:r>
    </w:p>
    <w:p w14:paraId="49E511F4" w14:textId="77777777" w:rsidR="00177D8E" w:rsidRDefault="00177D8E"/>
  </w:endnote>
  <w:endnote w:type="continuationNotice" w:id="1">
    <w:p w14:paraId="229242BB" w14:textId="77777777" w:rsidR="00177D8E" w:rsidRDefault="00177D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TimesNewRoman">
    <w:altName w:val="Yu Gothic"/>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1C7CE8" w14:textId="2AAD5C6B" w:rsidR="00F7181E" w:rsidRPr="00A9539A" w:rsidRDefault="00F7181E" w:rsidP="00A257BB">
    <w:pPr>
      <w:pStyle w:val="Footer"/>
      <w:spacing w:after="60"/>
    </w:pPr>
    <w:r>
      <w:t xml:space="preserve">Company evidence submission </w:t>
    </w:r>
    <w:r w:rsidRPr="00A9539A">
      <w:t xml:space="preserve">for </w:t>
    </w:r>
    <w:bookmarkStart w:id="8" w:name="_Hlk119071611"/>
    <w:r w:rsidRPr="00A9539A">
      <w:t>trastuzumab deruxtecan for treating HER2</w:t>
    </w:r>
    <w:r w:rsidRPr="00A9539A">
      <w:noBreakHyphen/>
    </w:r>
    <w:r w:rsidR="00DD0569" w:rsidRPr="00A9539A">
      <w:t>low</w:t>
    </w:r>
    <w:r w:rsidRPr="00A9539A">
      <w:t xml:space="preserve"> </w:t>
    </w:r>
    <w:r w:rsidR="00283196" w:rsidRPr="00A9539A">
      <w:t>metastatic or unresectable breast cancer after chemotherapy [ID3935]</w:t>
    </w:r>
    <w:bookmarkEnd w:id="8"/>
    <w:r w:rsidRPr="00A9539A">
      <w:t xml:space="preserve"> </w:t>
    </w:r>
  </w:p>
  <w:p w14:paraId="04F0AF72" w14:textId="0B0BE44C" w:rsidR="00F7181E" w:rsidRPr="00377E95" w:rsidRDefault="00F7181E">
    <w:pPr>
      <w:pStyle w:val="Footer"/>
    </w:pPr>
    <w:r>
      <w:t xml:space="preserve">© </w:t>
    </w:r>
    <w:r w:rsidR="00A02EE2">
      <w:t>Daiichi</w:t>
    </w:r>
    <w:r w:rsidR="00FE12E4">
      <w:t xml:space="preserve"> </w:t>
    </w:r>
    <w:r w:rsidR="00A02EE2">
      <w:t>Sankyo</w:t>
    </w:r>
    <w:r>
      <w:t xml:space="preserve">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056EED" w14:textId="77777777" w:rsidR="000B148D" w:rsidRDefault="000B148D" w:rsidP="00A257BB">
    <w:pPr>
      <w:pStyle w:val="Footer"/>
      <w:spacing w:after="60"/>
    </w:pPr>
  </w:p>
  <w:p w14:paraId="567D6BD6" w14:textId="77777777" w:rsidR="000B148D" w:rsidRPr="00A72D3A" w:rsidRDefault="000B148D" w:rsidP="00A257BB">
    <w:pPr>
      <w:pStyle w:val="Footer"/>
      <w:spacing w:after="60"/>
    </w:pPr>
    <w:r>
      <w:t xml:space="preserve">Company evidence </w:t>
    </w:r>
    <w:r w:rsidRPr="00A72D3A">
      <w:t>submission for trastuzumab deruxtecan for treating HER2</w:t>
    </w:r>
    <w:r w:rsidRPr="00A72D3A">
      <w:noBreakHyphen/>
      <w:t>low metastatic or unresectable breast cancer after chemotherapy [ID3935]</w:t>
    </w:r>
  </w:p>
  <w:p w14:paraId="249EE69B" w14:textId="77777777" w:rsidR="000B148D" w:rsidRPr="00377E95" w:rsidRDefault="000B148D">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01A80" w14:textId="77777777" w:rsidR="00C57194" w:rsidRDefault="00C57194" w:rsidP="00A257BB">
    <w:pPr>
      <w:pStyle w:val="Footer"/>
      <w:spacing w:after="60"/>
    </w:pPr>
    <w:r>
      <w:t xml:space="preserve">Company evidence submission for </w:t>
    </w:r>
    <w:r w:rsidRPr="00FD2A30">
      <w:t>trastuzumab deruxtecan for treating HER2</w:t>
    </w:r>
    <w:r w:rsidRPr="00FD2A30">
      <w:noBreakHyphen/>
      <w:t xml:space="preserve">low unresectable or metastatic breast cancer </w:t>
    </w:r>
  </w:p>
  <w:p w14:paraId="56B57518" w14:textId="77777777" w:rsidR="00C57194" w:rsidRPr="00377E95" w:rsidRDefault="00C57194">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412A5" w14:textId="77777777" w:rsidR="00036EA7" w:rsidRDefault="00036EA7" w:rsidP="00A257BB">
    <w:pPr>
      <w:pStyle w:val="Footer"/>
      <w:spacing w:after="60"/>
    </w:pPr>
    <w:r>
      <w:t xml:space="preserve">Company evidence submission for </w:t>
    </w:r>
    <w:r w:rsidRPr="00FD2A30">
      <w:t>trastuzumab deruxtecan for treating HER2</w:t>
    </w:r>
    <w:r w:rsidRPr="00FD2A30">
      <w:noBreakHyphen/>
      <w:t xml:space="preserve">low unresectable or metastatic breast cancer </w:t>
    </w:r>
  </w:p>
  <w:p w14:paraId="770C1310" w14:textId="77777777" w:rsidR="00036EA7" w:rsidRPr="00377E95" w:rsidRDefault="00036EA7">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3B443" w14:textId="77777777" w:rsidR="00EC2472" w:rsidRDefault="00EC2472">
    <w:pPr>
      <w:pStyle w:val="Footer"/>
    </w:pPr>
    <w:r>
      <w:t xml:space="preserve">Company evidence submission for </w:t>
    </w:r>
    <w:r w:rsidRPr="00FD2A30">
      <w:t>trastuzumab deruxtecan for treating HER2</w:t>
    </w:r>
    <w:r w:rsidRPr="00FD2A30">
      <w:noBreakHyphen/>
      <w:t xml:space="preserve">low unresectable or metastatic breast cancer </w:t>
    </w:r>
  </w:p>
  <w:p w14:paraId="73373CC9" w14:textId="77777777" w:rsidR="00EC2472" w:rsidRDefault="00EC2472">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4DB1F2" w14:textId="77777777" w:rsidR="00EC2472" w:rsidRDefault="00EC2472" w:rsidP="00A257BB">
    <w:pPr>
      <w:pStyle w:val="Footer"/>
      <w:spacing w:after="60"/>
    </w:pPr>
    <w:r>
      <w:t xml:space="preserve">Company evidence submission for </w:t>
    </w:r>
    <w:r w:rsidRPr="00FD2A30">
      <w:t>trastuzumab deruxtecan for treating HER2</w:t>
    </w:r>
    <w:r w:rsidRPr="00FD2A30">
      <w:noBreakHyphen/>
      <w:t xml:space="preserve">low unresectable or metastatic breast cancer </w:t>
    </w:r>
  </w:p>
  <w:p w14:paraId="67B0764A" w14:textId="77777777" w:rsidR="00EC2472" w:rsidRDefault="00EC2472">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FBDC7A" w14:textId="77777777" w:rsidR="00EB6A14" w:rsidRDefault="00EB6A14" w:rsidP="003C648C">
    <w:pPr>
      <w:pStyle w:val="Footer"/>
    </w:pPr>
    <w:r>
      <w:t xml:space="preserve">Company evidence submission for </w:t>
    </w:r>
    <w:r w:rsidRPr="00FD2A30">
      <w:t>trastuzumab deruxtecan for treating HER2</w:t>
    </w:r>
    <w:r w:rsidRPr="00FD2A30">
      <w:noBreakHyphen/>
      <w:t xml:space="preserve">low unresectable or metastatic breast cancer </w:t>
    </w:r>
  </w:p>
  <w:p w14:paraId="32144FA4" w14:textId="77777777" w:rsidR="00E0576A" w:rsidRDefault="00EB6A14">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802A7" w14:textId="77777777" w:rsidR="00EB6A14" w:rsidRDefault="00EB6A14" w:rsidP="00A257BB">
    <w:pPr>
      <w:pStyle w:val="Footer"/>
      <w:spacing w:after="60"/>
    </w:pPr>
    <w:r>
      <w:t xml:space="preserve">Company evidence submission for </w:t>
    </w:r>
    <w:r w:rsidRPr="00FD2A30">
      <w:t>trastuzumab deruxtecan for treating HER2</w:t>
    </w:r>
    <w:r w:rsidRPr="00FD2A30">
      <w:noBreakHyphen/>
      <w:t xml:space="preserve">low unresectable or metastatic breast cancer </w:t>
    </w:r>
  </w:p>
  <w:p w14:paraId="0C19FA8F" w14:textId="77777777" w:rsidR="00E0576A" w:rsidRDefault="00EB6A14">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8CBDF5" w14:textId="77777777" w:rsidR="00DF77A8" w:rsidRDefault="00DF77A8" w:rsidP="00A257BB">
    <w:pPr>
      <w:pStyle w:val="Footer"/>
      <w:spacing w:after="60"/>
    </w:pPr>
    <w:r>
      <w:t xml:space="preserve">Company evidence submission for </w:t>
    </w:r>
    <w:r w:rsidRPr="00FD2A30">
      <w:t>trastuzumab deruxtecan for treating HER2</w:t>
    </w:r>
    <w:r w:rsidRPr="00FD2A30">
      <w:noBreakHyphen/>
      <w:t xml:space="preserve">low unresectable or metastatic breast cancer </w:t>
    </w:r>
  </w:p>
  <w:p w14:paraId="0B60191A" w14:textId="77777777" w:rsidR="00DF77A8" w:rsidRPr="00377E95" w:rsidRDefault="00DF77A8">
    <w:pPr>
      <w:pStyle w:val="Footer"/>
    </w:pPr>
    <w:r>
      <w:t>© Daiichi Sankyo (2022). All rights reserved.</w:t>
    </w:r>
    <w:r w:rsidRPr="00377E95">
      <w:ptab w:relativeTo="margin" w:alignment="right" w:leader="none"/>
    </w:r>
    <w:r w:rsidRPr="00377E95">
      <w:rPr>
        <w:rStyle w:val="PageNumber"/>
        <w:sz w:val="22"/>
      </w:rPr>
      <w:t xml:space="preserve">Page </w:t>
    </w:r>
    <w:r w:rsidRPr="00377E95">
      <w:rPr>
        <w:rStyle w:val="PageNumber"/>
        <w:sz w:val="22"/>
      </w:rPr>
      <w:fldChar w:fldCharType="begin"/>
    </w:r>
    <w:r w:rsidRPr="00377E95">
      <w:rPr>
        <w:rStyle w:val="PageNumber"/>
        <w:sz w:val="22"/>
      </w:rPr>
      <w:instrText xml:space="preserve"> PAGE </w:instrText>
    </w:r>
    <w:r w:rsidRPr="00377E95">
      <w:rPr>
        <w:rStyle w:val="PageNumber"/>
        <w:sz w:val="22"/>
      </w:rPr>
      <w:fldChar w:fldCharType="separate"/>
    </w:r>
    <w:r w:rsidRPr="00377E95">
      <w:rPr>
        <w:rStyle w:val="PageNumber"/>
        <w:sz w:val="22"/>
      </w:rPr>
      <w:t>1</w:t>
    </w:r>
    <w:r w:rsidRPr="00377E95">
      <w:rPr>
        <w:rStyle w:val="PageNumber"/>
        <w:sz w:val="22"/>
      </w:rPr>
      <w:fldChar w:fldCharType="end"/>
    </w:r>
    <w:r w:rsidRPr="00377E95">
      <w:rPr>
        <w:rStyle w:val="PageNumber"/>
        <w:sz w:val="22"/>
      </w:rPr>
      <w:t xml:space="preserve"> of </w:t>
    </w:r>
    <w:r w:rsidRPr="00377E95">
      <w:rPr>
        <w:rStyle w:val="PageNumber"/>
        <w:sz w:val="22"/>
      </w:rPr>
      <w:fldChar w:fldCharType="begin"/>
    </w:r>
    <w:r w:rsidRPr="00377E95">
      <w:rPr>
        <w:rStyle w:val="PageNumber"/>
        <w:sz w:val="22"/>
      </w:rPr>
      <w:instrText xml:space="preserve"> NUMPAGES </w:instrText>
    </w:r>
    <w:r w:rsidRPr="00377E95">
      <w:rPr>
        <w:rStyle w:val="PageNumber"/>
        <w:sz w:val="22"/>
      </w:rPr>
      <w:fldChar w:fldCharType="separate"/>
    </w:r>
    <w:r w:rsidRPr="00377E95">
      <w:rPr>
        <w:rStyle w:val="PageNumber"/>
        <w:sz w:val="22"/>
      </w:rPr>
      <w:t>18</w:t>
    </w:r>
    <w:r w:rsidRPr="00377E95">
      <w:rPr>
        <w:rStyle w:val="PageNumber"/>
        <w:sz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37A30E" w14:textId="77777777" w:rsidR="00177D8E" w:rsidRDefault="00177D8E" w:rsidP="00F01BAF">
      <w:pPr>
        <w:spacing w:after="0" w:line="240" w:lineRule="auto"/>
      </w:pPr>
      <w:r>
        <w:separator/>
      </w:r>
    </w:p>
  </w:footnote>
  <w:footnote w:type="continuationSeparator" w:id="0">
    <w:p w14:paraId="7A34ECF2" w14:textId="77777777" w:rsidR="00177D8E" w:rsidRDefault="00177D8E" w:rsidP="00F01BAF">
      <w:pPr>
        <w:spacing w:after="0" w:line="240" w:lineRule="auto"/>
      </w:pPr>
      <w:r>
        <w:continuationSeparator/>
      </w:r>
    </w:p>
    <w:p w14:paraId="5B72F361" w14:textId="77777777" w:rsidR="00177D8E" w:rsidRDefault="00177D8E"/>
  </w:footnote>
  <w:footnote w:type="continuationNotice" w:id="1">
    <w:p w14:paraId="7BD858E2" w14:textId="77777777" w:rsidR="00177D8E" w:rsidRDefault="00177D8E">
      <w:pPr>
        <w:spacing w:after="0" w:line="240" w:lineRule="auto"/>
      </w:pPr>
    </w:p>
  </w:footnote>
  <w:footnote w:id="2">
    <w:p w14:paraId="24137243" w14:textId="2CD0CA45" w:rsidR="00BC31E9" w:rsidRDefault="00BC31E9" w:rsidP="00B609F3">
      <w:pPr>
        <w:pStyle w:val="FootnoteText"/>
        <w:spacing w:after="0"/>
        <w:contextualSpacing/>
      </w:pPr>
      <w:r w:rsidRPr="002612F7">
        <w:rPr>
          <w:rStyle w:val="FootnoteReference"/>
        </w:rPr>
        <w:footnoteRef/>
      </w:r>
      <w:r>
        <w:t xml:space="preserve"> Functional Assessment of Cancer Therapy – Breast </w:t>
      </w:r>
    </w:p>
  </w:footnote>
  <w:footnote w:id="3">
    <w:p w14:paraId="619D18C3" w14:textId="533D02C4" w:rsidR="00661253" w:rsidRDefault="00BC31E9" w:rsidP="00B609F3">
      <w:pPr>
        <w:pStyle w:val="FootnoteText"/>
        <w:spacing w:after="0"/>
        <w:contextualSpacing/>
      </w:pPr>
      <w:r w:rsidRPr="002612F7">
        <w:rPr>
          <w:rStyle w:val="FootnoteReference"/>
        </w:rPr>
        <w:footnoteRef/>
      </w:r>
      <w:r>
        <w:t xml:space="preserve"> </w:t>
      </w:r>
      <w:r w:rsidR="00661253">
        <w:t>Functional Assessment of Cancer Therapy – General</w:t>
      </w:r>
    </w:p>
  </w:footnote>
  <w:footnote w:id="4">
    <w:p w14:paraId="45E0B8AE" w14:textId="615BFD04" w:rsidR="00661253" w:rsidRDefault="00661253" w:rsidP="00B609F3">
      <w:pPr>
        <w:pStyle w:val="FootnoteText"/>
        <w:spacing w:after="0"/>
        <w:contextualSpacing/>
      </w:pPr>
      <w:r w:rsidRPr="002612F7">
        <w:rPr>
          <w:rStyle w:val="FootnoteReference"/>
        </w:rPr>
        <w:footnoteRef/>
      </w:r>
      <w:r>
        <w:t xml:space="preserve"> EuroQol-5 Dimensions-5 Level </w:t>
      </w:r>
    </w:p>
  </w:footnote>
  <w:footnote w:id="5">
    <w:p w14:paraId="166ED511" w14:textId="4689F9AB" w:rsidR="00661253" w:rsidRDefault="00661253" w:rsidP="00B609F3">
      <w:pPr>
        <w:pStyle w:val="FootnoteText"/>
        <w:spacing w:after="0"/>
        <w:contextualSpacing/>
      </w:pPr>
      <w:r w:rsidRPr="002612F7">
        <w:rPr>
          <w:rStyle w:val="FootnoteReference"/>
        </w:rPr>
        <w:footnoteRef/>
      </w:r>
      <w:r>
        <w:t xml:space="preserve"> </w:t>
      </w:r>
      <w:r w:rsidR="00B2787D">
        <w:t xml:space="preserve">Work Productivity and Activity Impairment </w:t>
      </w:r>
    </w:p>
  </w:footnote>
  <w:footnote w:id="6">
    <w:p w14:paraId="618AEC8B" w14:textId="77777777" w:rsidR="00C46F01" w:rsidRDefault="00C46F01" w:rsidP="00B609F3">
      <w:pPr>
        <w:pStyle w:val="FootnoteText"/>
        <w:spacing w:after="0"/>
        <w:contextualSpacing/>
      </w:pPr>
      <w:r w:rsidRPr="002612F7">
        <w:rPr>
          <w:rStyle w:val="FootnoteReference"/>
        </w:rPr>
        <w:footnoteRef/>
      </w:r>
      <w:r>
        <w:t xml:space="preserve"> Defined as </w:t>
      </w:r>
      <w:r w:rsidRPr="003E002E">
        <w:t>fractures, the need for radiation to the bone to control pain or tumour burden, spinal cord compression, or bone surgery</w:t>
      </w:r>
    </w:p>
  </w:footnote>
  <w:footnote w:id="7">
    <w:p w14:paraId="29A1829D" w14:textId="77777777" w:rsidR="00C46F01" w:rsidRDefault="00C46F01" w:rsidP="00B609F3">
      <w:pPr>
        <w:pStyle w:val="FootnoteText"/>
        <w:spacing w:after="0"/>
        <w:contextualSpacing/>
      </w:pPr>
      <w:r w:rsidRPr="002612F7">
        <w:rPr>
          <w:rStyle w:val="FootnoteReference"/>
        </w:rPr>
        <w:footnoteRef/>
      </w:r>
      <w:r>
        <w:t xml:space="preserve"> A clinically meaningful worsening in pain was a ≥2-point increase from baseline in pain scores according to the </w:t>
      </w:r>
      <w:r w:rsidRPr="001210D2">
        <w:t>Brief Pain Inventory Short Form (BPI-SF)</w:t>
      </w:r>
      <w:r>
        <w:t>.</w:t>
      </w:r>
    </w:p>
  </w:footnote>
  <w:footnote w:id="8">
    <w:p w14:paraId="0A7680C8" w14:textId="558D8361" w:rsidR="001F3665" w:rsidRDefault="001F3665" w:rsidP="001F3665">
      <w:pPr>
        <w:pStyle w:val="FootnoteText"/>
      </w:pPr>
      <w:r w:rsidRPr="002612F7">
        <w:rPr>
          <w:rStyle w:val="FootnoteReference"/>
        </w:rPr>
        <w:footnoteRef/>
      </w:r>
      <w:r>
        <w:t xml:space="preserve"> Unlike</w:t>
      </w:r>
      <w:r w:rsidRPr="00D30D35">
        <w:t xml:space="preserve"> BC generally, </w:t>
      </w:r>
      <w:r w:rsidR="0005190D">
        <w:t>HER2-positive</w:t>
      </w:r>
      <w:r w:rsidRPr="00D30D35">
        <w:t xml:space="preserve"> BC is more common in younger women</w:t>
      </w:r>
      <w:r>
        <w:t xml:space="preserve"> (defined as those aged &lt;56 years) than older women (defined as those aged ≥56 years).</w:t>
      </w:r>
      <w:r w:rsidR="00E20057">
        <w:t xml:space="preserve"> </w:t>
      </w:r>
    </w:p>
  </w:footnote>
  <w:footnote w:id="9">
    <w:p w14:paraId="41FA10AF" w14:textId="77777777" w:rsidR="00057A9B" w:rsidRDefault="00057A9B" w:rsidP="00057A9B">
      <w:pPr>
        <w:pStyle w:val="FootnoteText"/>
      </w:pPr>
      <w:r w:rsidRPr="002612F7">
        <w:rPr>
          <w:rStyle w:val="FootnoteReference"/>
        </w:rPr>
        <w:footnoteRef/>
      </w:r>
      <w:r>
        <w:t xml:space="preserve"> As the TPC agent was declared for each patient prior to randomisation, it was possible to exclude patients that would’ve been assigned to second-line eribulin from both arms. </w:t>
      </w:r>
    </w:p>
  </w:footnote>
  <w:footnote w:id="10">
    <w:p w14:paraId="0BC47F7A" w14:textId="77777777" w:rsidR="000B148D" w:rsidRPr="00C16730" w:rsidRDefault="000B148D" w:rsidP="000B148D">
      <w:pPr>
        <w:pStyle w:val="FootnoteText"/>
      </w:pPr>
      <w:r w:rsidRPr="002612F7">
        <w:rPr>
          <w:rStyle w:val="FootnoteReference"/>
        </w:rPr>
        <w:footnoteRef/>
      </w:r>
      <w:r w:rsidRPr="009546A9">
        <w:rPr>
          <w:color w:val="0070C0"/>
        </w:rPr>
        <w:t xml:space="preserve"> </w:t>
      </w:r>
      <w:r w:rsidRPr="00C16730">
        <w:t>If recurrence occurred within 6 months of (neo)adjuvant chemotherapy, (neo)adjuvant therapy was counted as 1 line of chemotherapy in the advanced disease setting. Patients with 0 and 3 prior lines of chemotherapy represent protocol deviations.</w:t>
      </w:r>
    </w:p>
  </w:footnote>
  <w:footnote w:id="11">
    <w:p w14:paraId="0C5B30A2" w14:textId="77777777" w:rsidR="000B148D" w:rsidRDefault="000B148D" w:rsidP="000B148D">
      <w:pPr>
        <w:pStyle w:val="FootnoteText"/>
      </w:pPr>
      <w:r w:rsidRPr="002612F7">
        <w:rPr>
          <w:rStyle w:val="FootnoteReference"/>
        </w:rPr>
        <w:footnoteRef/>
      </w:r>
      <w:r>
        <w:t xml:space="preserve"> </w:t>
      </w:r>
      <w:r w:rsidRPr="00054570">
        <w:t>One subject in the T-DXd arm who had a confirmed best overall response of complete or partial response had a baseline scan done after randomisation but before the first dose and thus was considered a non-responder in the calculation of confirmed ORR</w:t>
      </w:r>
    </w:p>
  </w:footnote>
  <w:footnote w:id="12">
    <w:p w14:paraId="21656B01" w14:textId="77777777" w:rsidR="000B148D" w:rsidRPr="00011BE1" w:rsidRDefault="000B148D" w:rsidP="000B148D">
      <w:pPr>
        <w:pStyle w:val="FootnoteText"/>
        <w:spacing w:after="0"/>
        <w:rPr>
          <w:sz w:val="14"/>
          <w:szCs w:val="18"/>
          <w:u w:val="single"/>
        </w:rPr>
      </w:pPr>
      <w:r w:rsidRPr="002612F7">
        <w:rPr>
          <w:rStyle w:val="FootnoteReference"/>
        </w:rPr>
        <w:footnoteRef/>
      </w:r>
      <w:r w:rsidRPr="00011BE1">
        <w:t xml:space="preserve"> </w:t>
      </w:r>
      <w:r>
        <w:t>The s</w:t>
      </w:r>
      <w:r w:rsidRPr="00011BE1">
        <w:t>tarting dose w</w:t>
      </w:r>
      <w:r>
        <w:t>as</w:t>
      </w:r>
      <w:r w:rsidRPr="00011BE1">
        <w:t xml:space="preserve"> 5.4 mg/kg for T</w:t>
      </w:r>
      <w:r w:rsidRPr="00011BE1">
        <w:noBreakHyphen/>
        <w:t>DXd. Two dose reductions were permitted for each treatment arm in the event of toxicity, with withdrawal from study drug if toxicity continued after two dose reductions. Increases in study drug were not permitted.</w:t>
      </w:r>
    </w:p>
  </w:footnote>
  <w:footnote w:id="13">
    <w:p w14:paraId="4AC6C906" w14:textId="77777777" w:rsidR="000B148D" w:rsidRPr="004B1AF9" w:rsidRDefault="000B148D" w:rsidP="000B148D">
      <w:pPr>
        <w:pStyle w:val="FootnoteText"/>
        <w:spacing w:after="0"/>
        <w:rPr>
          <w:szCs w:val="16"/>
        </w:rPr>
      </w:pPr>
      <w:r w:rsidRPr="002612F7">
        <w:rPr>
          <w:rStyle w:val="FootnoteReference"/>
        </w:rPr>
        <w:footnoteRef/>
      </w:r>
      <w:r w:rsidRPr="00011BE1">
        <w:t xml:space="preserve"> </w:t>
      </w:r>
      <w:r>
        <w:rPr>
          <w:szCs w:val="16"/>
        </w:rPr>
        <w:t>RDI for T-DXd was calculated using an a</w:t>
      </w:r>
      <w:r w:rsidRPr="0050702F">
        <w:rPr>
          <w:szCs w:val="16"/>
        </w:rPr>
        <w:t xml:space="preserve">mended </w:t>
      </w:r>
      <w:r>
        <w:rPr>
          <w:szCs w:val="16"/>
        </w:rPr>
        <w:t>methodology to that stated in the CSR: RDI</w:t>
      </w:r>
      <w:r w:rsidRPr="0050702F">
        <w:rPr>
          <w:szCs w:val="16"/>
        </w:rPr>
        <w:t xml:space="preserve"> (%) = Dose Intensity/Planned Dose Intensity</w:t>
      </w:r>
      <w:r>
        <w:rPr>
          <w:szCs w:val="16"/>
        </w:rPr>
        <w:t xml:space="preserve"> </w:t>
      </w:r>
      <w:r w:rsidRPr="00054570">
        <w:rPr>
          <w:rFonts w:cs="Arial"/>
          <w:sz w:val="18"/>
          <w:szCs w:val="18"/>
        </w:rPr>
        <w:t>×</w:t>
      </w:r>
      <w:r>
        <w:rPr>
          <w:rFonts w:cs="Arial"/>
          <w:sz w:val="18"/>
          <w:szCs w:val="18"/>
        </w:rPr>
        <w:t xml:space="preserve"> </w:t>
      </w:r>
      <w:r w:rsidRPr="0050702F">
        <w:rPr>
          <w:szCs w:val="16"/>
        </w:rPr>
        <w:t xml:space="preserve">100, where Planned Dose Intensity for T-DXd = 5.4 mg/kg / Duration of exposure (day) </w:t>
      </w:r>
      <w:r w:rsidRPr="00054570">
        <w:rPr>
          <w:rFonts w:cs="Arial"/>
          <w:sz w:val="18"/>
          <w:szCs w:val="18"/>
        </w:rPr>
        <w:t>×</w:t>
      </w:r>
      <w:r w:rsidRPr="0050702F">
        <w:rPr>
          <w:szCs w:val="16"/>
        </w:rPr>
        <w:t xml:space="preserve"> cycle length in days </w:t>
      </w:r>
      <w:r w:rsidRPr="00054570">
        <w:rPr>
          <w:rFonts w:cs="Arial"/>
          <w:sz w:val="18"/>
          <w:szCs w:val="18"/>
        </w:rPr>
        <w:t>×</w:t>
      </w:r>
      <w:r w:rsidRPr="0050702F">
        <w:rPr>
          <w:szCs w:val="16"/>
        </w:rPr>
        <w:t xml:space="preserve"> expected number of cycles, where cycle length is 21 days for T-DXd and number of cycles expected is based on the duration of treatment exposure</w:t>
      </w:r>
      <w:r w:rsidRPr="00011BE1">
        <w:t xml:space="preserve">. </w:t>
      </w:r>
    </w:p>
  </w:footnote>
  <w:footnote w:id="14">
    <w:p w14:paraId="471AC5D8" w14:textId="77777777" w:rsidR="000B148D" w:rsidRPr="007F6002" w:rsidRDefault="000B148D" w:rsidP="000B148D">
      <w:pPr>
        <w:pStyle w:val="FootnoteText"/>
        <w:rPr>
          <w:szCs w:val="16"/>
        </w:rPr>
      </w:pPr>
      <w:r w:rsidRPr="002612F7">
        <w:rPr>
          <w:rStyle w:val="FootnoteReference"/>
        </w:rPr>
        <w:footnoteRef/>
      </w:r>
      <w:r>
        <w:t xml:space="preserve"> </w:t>
      </w:r>
      <w:r w:rsidRPr="0025519B">
        <w:rPr>
          <w:szCs w:val="16"/>
        </w:rPr>
        <w:t xml:space="preserve">RDI for TPC was calculated </w:t>
      </w:r>
      <w:r>
        <w:rPr>
          <w:szCs w:val="16"/>
        </w:rPr>
        <w:t>as per the CSR:</w:t>
      </w:r>
      <w:r w:rsidRPr="0025519B">
        <w:rPr>
          <w:szCs w:val="16"/>
        </w:rPr>
        <w:t xml:space="preserve"> </w:t>
      </w:r>
      <w:r>
        <w:t>RDI (%) = dose intensity / planned dose intensity ×100, where planned dose intensity (units/cycle lengths in weeks) = planned cumulative dose (units)/planned duration of exposure (day)/cycle length in day. Due to different cycle durations among the individual TPC treatments, relative dose intensity is not presented for the overall TPC arm.</w:t>
      </w:r>
    </w:p>
  </w:footnote>
  <w:footnote w:id="15">
    <w:p w14:paraId="6924C110" w14:textId="77777777" w:rsidR="000B148D" w:rsidRDefault="000B148D" w:rsidP="000B148D">
      <w:pPr>
        <w:pStyle w:val="FootnoteText"/>
      </w:pPr>
      <w:r w:rsidRPr="002612F7">
        <w:rPr>
          <w:rStyle w:val="FootnoteReference"/>
        </w:rPr>
        <w:footnoteRef/>
      </w:r>
      <w:r>
        <w:t xml:space="preserve"> Two dose reductions were permitted for each treatment arm in the event of toxicity, with withdrawal from study drug if toxicity continued after two dose reductions.</w:t>
      </w:r>
    </w:p>
  </w:footnote>
  <w:footnote w:id="16">
    <w:p w14:paraId="420F7B99" w14:textId="77777777" w:rsidR="000B148D" w:rsidRDefault="000B148D" w:rsidP="000B148D">
      <w:pPr>
        <w:pStyle w:val="FootnoteText"/>
      </w:pPr>
      <w:r w:rsidRPr="002612F7">
        <w:rPr>
          <w:rStyle w:val="FootnoteReference"/>
        </w:rPr>
        <w:footnoteRef/>
      </w:r>
      <w:r w:rsidRPr="001F64B9">
        <w:t xml:space="preserve"> Doses could be interrupted for ≤28 days from the planned date of administration. If a subject was assessed as requiring a dose delay ≥28 days (≥49 days from last infusion date) the subject was permanently discontinued from study treatment and followed for surviv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477A8" w14:textId="77777777" w:rsidR="00036EA7" w:rsidRDefault="00036E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A18A2E" w14:textId="77777777" w:rsidR="00EC2472" w:rsidRDefault="00EC247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094FC2" w14:textId="77777777" w:rsidR="00EC2472" w:rsidRDefault="00EC247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1CBFA9" w14:textId="77777777" w:rsidR="00E0576A" w:rsidRDefault="00E057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6032E5" w14:textId="77777777" w:rsidR="00E0576A" w:rsidRDefault="00E057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16D42DD8"/>
    <w:lvl w:ilvl="0">
      <w:start w:val="1"/>
      <w:numFmt w:val="bullet"/>
      <w:pStyle w:val="ListBullet"/>
      <w:lvlText w:val=""/>
      <w:lvlJc w:val="left"/>
      <w:pPr>
        <w:tabs>
          <w:tab w:val="num" w:pos="360"/>
        </w:tabs>
        <w:ind w:left="360" w:hanging="360"/>
      </w:pPr>
      <w:rPr>
        <w:rFonts w:ascii="Segoe UI" w:hAnsi="Segoe UI" w:hint="default"/>
      </w:rPr>
    </w:lvl>
  </w:abstractNum>
  <w:abstractNum w:abstractNumId="1" w15:restartNumberingAfterBreak="0">
    <w:nsid w:val="01054A52"/>
    <w:multiLevelType w:val="hybridMultilevel"/>
    <w:tmpl w:val="CFBAC7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3247EA"/>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3" w15:restartNumberingAfterBreak="0">
    <w:nsid w:val="03B27A3A"/>
    <w:multiLevelType w:val="multilevel"/>
    <w:tmpl w:val="D4AC8288"/>
    <w:lvl w:ilvl="0">
      <w:start w:val="1"/>
      <w:numFmt w:val="decimal"/>
      <w:pStyle w:val="Heading1"/>
      <w:lvlText w:val="B.%1"/>
      <w:lvlJc w:val="left"/>
      <w:pPr>
        <w:tabs>
          <w:tab w:val="num" w:pos="851"/>
        </w:tabs>
        <w:ind w:left="0" w:firstLine="0"/>
      </w:pPr>
      <w:rPr>
        <w:rFonts w:hint="default"/>
      </w:rPr>
    </w:lvl>
    <w:lvl w:ilvl="1">
      <w:start w:val="1"/>
      <w:numFmt w:val="decimal"/>
      <w:pStyle w:val="Heading2"/>
      <w:lvlText w:val="B.%1.%2"/>
      <w:lvlJc w:val="left"/>
      <w:pPr>
        <w:tabs>
          <w:tab w:val="num" w:pos="1077"/>
        </w:tabs>
        <w:ind w:left="0" w:firstLine="0"/>
      </w:pPr>
      <w:rPr>
        <w:rFonts w:hint="default"/>
      </w:rPr>
    </w:lvl>
    <w:lvl w:ilvl="2">
      <w:start w:val="1"/>
      <w:numFmt w:val="decimal"/>
      <w:pStyle w:val="Heading3"/>
      <w:lvlText w:val="B.%1.%2.%3"/>
      <w:lvlJc w:val="left"/>
      <w:pPr>
        <w:tabs>
          <w:tab w:val="num" w:pos="1134"/>
        </w:tabs>
        <w:ind w:left="0" w:firstLine="0"/>
      </w:pPr>
      <w:rPr>
        <w:rFonts w:hint="default"/>
      </w:rPr>
    </w:lvl>
    <w:lvl w:ilvl="3">
      <w:start w:val="1"/>
      <w:numFmt w:val="decimal"/>
      <w:pStyle w:val="Heading4"/>
      <w:lvlText w:val="B.%1.%2.%3.%4"/>
      <w:lvlJc w:val="left"/>
      <w:pPr>
        <w:tabs>
          <w:tab w:val="num" w:pos="1276"/>
        </w:tabs>
        <w:ind w:left="0" w:firstLine="0"/>
      </w:pPr>
      <w:rPr>
        <w:rFonts w:hint="default"/>
      </w:rPr>
    </w:lvl>
    <w:lvl w:ilvl="4">
      <w:start w:val="1"/>
      <w:numFmt w:val="decimal"/>
      <w:pStyle w:val="Heading5"/>
      <w:lvlText w:val="B.%1.%2.%3.%4.%5"/>
      <w:lvlJc w:val="left"/>
      <w:pPr>
        <w:ind w:left="0" w:firstLine="0"/>
      </w:pPr>
      <w:rPr>
        <w:rFonts w:hint="default"/>
        <w:i/>
        <w:iCs w:val="0"/>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 w15:restartNumberingAfterBreak="0">
    <w:nsid w:val="04821F45"/>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5" w15:restartNumberingAfterBreak="0">
    <w:nsid w:val="063543CA"/>
    <w:multiLevelType w:val="hybridMultilevel"/>
    <w:tmpl w:val="9054808C"/>
    <w:styleLink w:val="Tablebulletlist"/>
    <w:lvl w:ilvl="0" w:tplc="775EBA9A">
      <w:start w:val="1"/>
      <w:numFmt w:val="bullet"/>
      <w:pStyle w:val="Tablebullet1"/>
      <w:lvlText w:val=""/>
      <w:lvlJc w:val="left"/>
      <w:pPr>
        <w:ind w:left="227" w:hanging="227"/>
      </w:pPr>
      <w:rPr>
        <w:rFonts w:ascii="Symbol" w:hAnsi="Symbol" w:hint="default"/>
      </w:rPr>
    </w:lvl>
    <w:lvl w:ilvl="1" w:tplc="28BE8750">
      <w:start w:val="1"/>
      <w:numFmt w:val="bullet"/>
      <w:pStyle w:val="Tablebullet2"/>
      <w:lvlText w:val=""/>
      <w:lvlJc w:val="left"/>
      <w:pPr>
        <w:ind w:left="454" w:hanging="227"/>
      </w:pPr>
      <w:rPr>
        <w:rFonts w:ascii="Symbol" w:hAnsi="Symbol" w:hint="default"/>
        <w:color w:val="auto"/>
      </w:rPr>
    </w:lvl>
    <w:lvl w:ilvl="2" w:tplc="88082DDA">
      <w:start w:val="1"/>
      <w:numFmt w:val="bullet"/>
      <w:pStyle w:val="Tablebullet3"/>
      <w:lvlText w:val=""/>
      <w:lvlJc w:val="left"/>
      <w:pPr>
        <w:ind w:left="681" w:hanging="227"/>
      </w:pPr>
      <w:rPr>
        <w:rFonts w:ascii="Symbol" w:hAnsi="Symbol" w:hint="default"/>
        <w:color w:val="auto"/>
      </w:rPr>
    </w:lvl>
    <w:lvl w:ilvl="3" w:tplc="4C98ED8A">
      <w:start w:val="1"/>
      <w:numFmt w:val="bullet"/>
      <w:lvlText w:val=""/>
      <w:lvlJc w:val="left"/>
      <w:pPr>
        <w:ind w:left="908" w:hanging="227"/>
      </w:pPr>
      <w:rPr>
        <w:rFonts w:ascii="Symbol" w:hAnsi="Symbol" w:hint="default"/>
      </w:rPr>
    </w:lvl>
    <w:lvl w:ilvl="4" w:tplc="58506196">
      <w:start w:val="1"/>
      <w:numFmt w:val="lowerLetter"/>
      <w:lvlText w:val="(%5)"/>
      <w:lvlJc w:val="left"/>
      <w:pPr>
        <w:ind w:left="1135" w:hanging="227"/>
      </w:pPr>
      <w:rPr>
        <w:rFonts w:hint="default"/>
      </w:rPr>
    </w:lvl>
    <w:lvl w:ilvl="5" w:tplc="4C5E441C">
      <w:start w:val="1"/>
      <w:numFmt w:val="lowerRoman"/>
      <w:lvlText w:val="(%6)"/>
      <w:lvlJc w:val="left"/>
      <w:pPr>
        <w:ind w:left="1362" w:hanging="227"/>
      </w:pPr>
      <w:rPr>
        <w:rFonts w:hint="default"/>
      </w:rPr>
    </w:lvl>
    <w:lvl w:ilvl="6" w:tplc="725CC388">
      <w:start w:val="1"/>
      <w:numFmt w:val="decimal"/>
      <w:lvlText w:val="%7."/>
      <w:lvlJc w:val="left"/>
      <w:pPr>
        <w:ind w:left="1589" w:hanging="227"/>
      </w:pPr>
      <w:rPr>
        <w:rFonts w:hint="default"/>
      </w:rPr>
    </w:lvl>
    <w:lvl w:ilvl="7" w:tplc="CC264260">
      <w:start w:val="1"/>
      <w:numFmt w:val="lowerLetter"/>
      <w:lvlText w:val="%8."/>
      <w:lvlJc w:val="left"/>
      <w:pPr>
        <w:ind w:left="1816" w:hanging="227"/>
      </w:pPr>
      <w:rPr>
        <w:rFonts w:hint="default"/>
      </w:rPr>
    </w:lvl>
    <w:lvl w:ilvl="8" w:tplc="BD608338">
      <w:start w:val="1"/>
      <w:numFmt w:val="lowerRoman"/>
      <w:lvlText w:val="%9."/>
      <w:lvlJc w:val="left"/>
      <w:pPr>
        <w:ind w:left="2043" w:hanging="227"/>
      </w:pPr>
      <w:rPr>
        <w:rFonts w:hint="default"/>
      </w:rPr>
    </w:lvl>
  </w:abstractNum>
  <w:abstractNum w:abstractNumId="6" w15:restartNumberingAfterBreak="0">
    <w:nsid w:val="065651A5"/>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7" w15:restartNumberingAfterBreak="0">
    <w:nsid w:val="073A62C6"/>
    <w:multiLevelType w:val="hybridMultilevel"/>
    <w:tmpl w:val="047EB9AE"/>
    <w:lvl w:ilvl="0" w:tplc="DEAE7A1E">
      <w:start w:val="1"/>
      <w:numFmt w:val="bullet"/>
      <w:lvlText w:val=""/>
      <w:lvlJc w:val="left"/>
      <w:pPr>
        <w:ind w:left="720" w:hanging="360"/>
      </w:pPr>
      <w:rPr>
        <w:rFonts w:ascii="Symbol" w:hAnsi="Symbol"/>
      </w:rPr>
    </w:lvl>
    <w:lvl w:ilvl="1" w:tplc="748C860E">
      <w:start w:val="1"/>
      <w:numFmt w:val="bullet"/>
      <w:lvlText w:val=""/>
      <w:lvlJc w:val="left"/>
      <w:pPr>
        <w:ind w:left="720" w:hanging="360"/>
      </w:pPr>
      <w:rPr>
        <w:rFonts w:ascii="Symbol" w:hAnsi="Symbol"/>
      </w:rPr>
    </w:lvl>
    <w:lvl w:ilvl="2" w:tplc="64EAC174">
      <w:start w:val="1"/>
      <w:numFmt w:val="bullet"/>
      <w:lvlText w:val=""/>
      <w:lvlJc w:val="left"/>
      <w:pPr>
        <w:ind w:left="720" w:hanging="360"/>
      </w:pPr>
      <w:rPr>
        <w:rFonts w:ascii="Symbol" w:hAnsi="Symbol"/>
      </w:rPr>
    </w:lvl>
    <w:lvl w:ilvl="3" w:tplc="121AC922">
      <w:start w:val="1"/>
      <w:numFmt w:val="bullet"/>
      <w:lvlText w:val=""/>
      <w:lvlJc w:val="left"/>
      <w:pPr>
        <w:ind w:left="720" w:hanging="360"/>
      </w:pPr>
      <w:rPr>
        <w:rFonts w:ascii="Symbol" w:hAnsi="Symbol"/>
      </w:rPr>
    </w:lvl>
    <w:lvl w:ilvl="4" w:tplc="971C9460">
      <w:start w:val="1"/>
      <w:numFmt w:val="bullet"/>
      <w:lvlText w:val=""/>
      <w:lvlJc w:val="left"/>
      <w:pPr>
        <w:ind w:left="720" w:hanging="360"/>
      </w:pPr>
      <w:rPr>
        <w:rFonts w:ascii="Symbol" w:hAnsi="Symbol"/>
      </w:rPr>
    </w:lvl>
    <w:lvl w:ilvl="5" w:tplc="904A1210">
      <w:start w:val="1"/>
      <w:numFmt w:val="bullet"/>
      <w:lvlText w:val=""/>
      <w:lvlJc w:val="left"/>
      <w:pPr>
        <w:ind w:left="720" w:hanging="360"/>
      </w:pPr>
      <w:rPr>
        <w:rFonts w:ascii="Symbol" w:hAnsi="Symbol"/>
      </w:rPr>
    </w:lvl>
    <w:lvl w:ilvl="6" w:tplc="43FA2DCA">
      <w:start w:val="1"/>
      <w:numFmt w:val="bullet"/>
      <w:lvlText w:val=""/>
      <w:lvlJc w:val="left"/>
      <w:pPr>
        <w:ind w:left="720" w:hanging="360"/>
      </w:pPr>
      <w:rPr>
        <w:rFonts w:ascii="Symbol" w:hAnsi="Symbol"/>
      </w:rPr>
    </w:lvl>
    <w:lvl w:ilvl="7" w:tplc="FDFC3E5A">
      <w:start w:val="1"/>
      <w:numFmt w:val="bullet"/>
      <w:lvlText w:val=""/>
      <w:lvlJc w:val="left"/>
      <w:pPr>
        <w:ind w:left="720" w:hanging="360"/>
      </w:pPr>
      <w:rPr>
        <w:rFonts w:ascii="Symbol" w:hAnsi="Symbol"/>
      </w:rPr>
    </w:lvl>
    <w:lvl w:ilvl="8" w:tplc="50CAE8B2">
      <w:start w:val="1"/>
      <w:numFmt w:val="bullet"/>
      <w:lvlText w:val=""/>
      <w:lvlJc w:val="left"/>
      <w:pPr>
        <w:ind w:left="720" w:hanging="360"/>
      </w:pPr>
      <w:rPr>
        <w:rFonts w:ascii="Symbol" w:hAnsi="Symbol"/>
      </w:rPr>
    </w:lvl>
  </w:abstractNum>
  <w:abstractNum w:abstractNumId="8" w15:restartNumberingAfterBreak="0">
    <w:nsid w:val="0DA06AC9"/>
    <w:multiLevelType w:val="hybridMultilevel"/>
    <w:tmpl w:val="FCC01C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FCD4CF5"/>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10" w15:restartNumberingAfterBreak="0">
    <w:nsid w:val="1001165D"/>
    <w:multiLevelType w:val="multilevel"/>
    <w:tmpl w:val="C3FE955C"/>
    <w:styleLink w:val="EODBullets"/>
    <w:lvl w:ilvl="0">
      <w:start w:val="1"/>
      <w:numFmt w:val="bullet"/>
      <w:lvlText w:val=""/>
      <w:lvlJc w:val="left"/>
      <w:pPr>
        <w:tabs>
          <w:tab w:val="num" w:pos="357"/>
        </w:tabs>
        <w:ind w:left="360" w:hanging="360"/>
      </w:pPr>
      <w:rPr>
        <w:rFonts w:ascii="Symbol" w:hAnsi="Symbol" w:hint="default"/>
        <w:color w:val="8496B0" w:themeColor="text2" w:themeTint="99"/>
      </w:rPr>
    </w:lvl>
    <w:lvl w:ilvl="1">
      <w:start w:val="1"/>
      <w:numFmt w:val="bullet"/>
      <w:lvlText w:val=""/>
      <w:lvlJc w:val="left"/>
      <w:pPr>
        <w:tabs>
          <w:tab w:val="num" w:pos="720"/>
        </w:tabs>
        <w:ind w:left="720" w:hanging="360"/>
      </w:pPr>
      <w:rPr>
        <w:rFonts w:ascii="Symbol" w:hAnsi="Symbol" w:hint="default"/>
        <w:color w:val="8496B0" w:themeColor="text2" w:themeTint="99"/>
      </w:rPr>
    </w:lvl>
    <w:lvl w:ilvl="2">
      <w:start w:val="1"/>
      <w:numFmt w:val="bullet"/>
      <w:lvlText w:val="○"/>
      <w:lvlJc w:val="left"/>
      <w:pPr>
        <w:tabs>
          <w:tab w:val="num" w:pos="1077"/>
        </w:tabs>
        <w:ind w:left="1080" w:hanging="360"/>
      </w:pPr>
      <w:rPr>
        <w:rFonts w:ascii="Calibri" w:hAnsi="Calibri" w:hint="default"/>
        <w:color w:val="8496B0" w:themeColor="text2" w:themeTint="99"/>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04A1A8A"/>
    <w:multiLevelType w:val="hybridMultilevel"/>
    <w:tmpl w:val="87F2CBD0"/>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11A1062B"/>
    <w:multiLevelType w:val="hybridMultilevel"/>
    <w:tmpl w:val="BFEA0A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3CC2F19"/>
    <w:multiLevelType w:val="hybridMultilevel"/>
    <w:tmpl w:val="421EDA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4E126DE"/>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15" w15:restartNumberingAfterBreak="0">
    <w:nsid w:val="17EE4572"/>
    <w:multiLevelType w:val="multilevel"/>
    <w:tmpl w:val="BD7CE28C"/>
    <w:lvl w:ilvl="0">
      <w:start w:val="1"/>
      <w:numFmt w:val="decimal"/>
      <w:lvlText w:val="%1."/>
      <w:lvlJc w:val="left"/>
      <w:pPr>
        <w:ind w:left="-1749" w:hanging="170"/>
      </w:pPr>
      <w:rPr>
        <w:rFonts w:hint="default"/>
      </w:rPr>
    </w:lvl>
    <w:lvl w:ilvl="1">
      <w:start w:val="1"/>
      <w:numFmt w:val="bullet"/>
      <w:lvlText w:val="o"/>
      <w:lvlJc w:val="left"/>
      <w:pPr>
        <w:tabs>
          <w:tab w:val="num" w:pos="-1579"/>
        </w:tabs>
        <w:ind w:left="-1579" w:hanging="170"/>
      </w:pPr>
      <w:rPr>
        <w:rFonts w:ascii="Segoe UI Emoji" w:hAnsi="Segoe UI Emoji" w:hint="default"/>
      </w:rPr>
    </w:lvl>
    <w:lvl w:ilvl="2">
      <w:start w:val="1"/>
      <w:numFmt w:val="bullet"/>
      <w:lvlText w:val=""/>
      <w:lvlJc w:val="left"/>
      <w:pPr>
        <w:ind w:left="-1219" w:hanging="360"/>
      </w:pPr>
      <w:rPr>
        <w:rFonts w:ascii="Wingdings" w:hAnsi="Wingdings" w:hint="default"/>
      </w:rPr>
    </w:lvl>
    <w:lvl w:ilvl="3">
      <w:start w:val="1"/>
      <w:numFmt w:val="bullet"/>
      <w:lvlText w:val=""/>
      <w:lvlJc w:val="left"/>
      <w:pPr>
        <w:tabs>
          <w:tab w:val="num" w:pos="-1182"/>
        </w:tabs>
        <w:ind w:left="-1182" w:hanging="170"/>
      </w:pPr>
      <w:rPr>
        <w:rFonts w:ascii="Symbol" w:hAnsi="Symbol" w:hint="default"/>
      </w:rPr>
    </w:lvl>
    <w:lvl w:ilvl="4">
      <w:start w:val="1"/>
      <w:numFmt w:val="bullet"/>
      <w:lvlText w:val="o"/>
      <w:lvlJc w:val="left"/>
      <w:pPr>
        <w:tabs>
          <w:tab w:val="num" w:pos="-615"/>
        </w:tabs>
        <w:ind w:left="-615" w:hanging="227"/>
      </w:pPr>
      <w:rPr>
        <w:rFonts w:ascii="Symbol" w:hAnsi="Symbol" w:hint="default"/>
      </w:rPr>
    </w:lvl>
    <w:lvl w:ilvl="5">
      <w:start w:val="1"/>
      <w:numFmt w:val="bullet"/>
      <w:lvlText w:val=""/>
      <w:lvlJc w:val="left"/>
      <w:pPr>
        <w:tabs>
          <w:tab w:val="num" w:pos="-388"/>
        </w:tabs>
        <w:ind w:left="-388" w:hanging="170"/>
      </w:pPr>
      <w:rPr>
        <w:rFonts w:ascii="TimesNewRoman" w:hAnsi="TimesNewRoman" w:hint="default"/>
      </w:rPr>
    </w:lvl>
    <w:lvl w:ilvl="6">
      <w:start w:val="1"/>
      <w:numFmt w:val="bullet"/>
      <w:lvlText w:val=""/>
      <w:lvlJc w:val="left"/>
      <w:pPr>
        <w:tabs>
          <w:tab w:val="num" w:pos="-105"/>
        </w:tabs>
        <w:ind w:left="-48" w:hanging="284"/>
      </w:pPr>
      <w:rPr>
        <w:rFonts w:ascii="Segoe UI" w:hAnsi="Segoe UI" w:hint="default"/>
      </w:rPr>
    </w:lvl>
    <w:lvl w:ilvl="7">
      <w:start w:val="1"/>
      <w:numFmt w:val="bullet"/>
      <w:lvlText w:val="o"/>
      <w:lvlJc w:val="left"/>
      <w:pPr>
        <w:tabs>
          <w:tab w:val="num" w:pos="179"/>
        </w:tabs>
        <w:ind w:left="292" w:hanging="340"/>
      </w:pPr>
      <w:rPr>
        <w:rFonts w:ascii="Segoe UI Emoji" w:hAnsi="Segoe UI Emoji" w:hint="default"/>
      </w:rPr>
    </w:lvl>
    <w:lvl w:ilvl="8">
      <w:start w:val="1"/>
      <w:numFmt w:val="decimal"/>
      <w:lvlText w:val="%9."/>
      <w:lvlJc w:val="left"/>
      <w:pPr>
        <w:ind w:left="595" w:hanging="360"/>
      </w:pPr>
    </w:lvl>
  </w:abstractNum>
  <w:abstractNum w:abstractNumId="16" w15:restartNumberingAfterBreak="0">
    <w:nsid w:val="18FC427E"/>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17" w15:restartNumberingAfterBreak="0">
    <w:nsid w:val="1A8B72D2"/>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18" w15:restartNumberingAfterBreak="0">
    <w:nsid w:val="1B111332"/>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19" w15:restartNumberingAfterBreak="0">
    <w:nsid w:val="1DD9426E"/>
    <w:multiLevelType w:val="hybridMultilevel"/>
    <w:tmpl w:val="94C25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2C22BA8"/>
    <w:multiLevelType w:val="hybridMultilevel"/>
    <w:tmpl w:val="191A4934"/>
    <w:lvl w:ilvl="0" w:tplc="E7C28008">
      <w:start w:val="4"/>
      <w:numFmt w:val="bullet"/>
      <w:pStyle w:val="Bulletindent1last"/>
      <w:lvlText w:val=""/>
      <w:lvlJc w:val="left"/>
      <w:pPr>
        <w:tabs>
          <w:tab w:val="num" w:pos="1418"/>
        </w:tabs>
        <w:ind w:left="1418" w:hanging="284"/>
      </w:pPr>
      <w:rPr>
        <w:rFonts w:ascii="Segoe UI" w:hAnsi="Segoe UI" w:hint="default"/>
        <w:color w:val="auto"/>
        <w:sz w:val="24"/>
        <w:szCs w:val="24"/>
      </w:rPr>
    </w:lvl>
    <w:lvl w:ilvl="1" w:tplc="08090003" w:tentative="1">
      <w:start w:val="1"/>
      <w:numFmt w:val="bullet"/>
      <w:lvlText w:val="o"/>
      <w:lvlJc w:val="left"/>
      <w:pPr>
        <w:tabs>
          <w:tab w:val="num" w:pos="1440"/>
        </w:tabs>
        <w:ind w:left="1440" w:hanging="360"/>
      </w:pPr>
      <w:rPr>
        <w:rFonts w:ascii="Segoe UI Emoji" w:hAnsi="Segoe UI Emoji" w:cs="Segoe UI Emoji" w:hint="default"/>
      </w:rPr>
    </w:lvl>
    <w:lvl w:ilvl="2" w:tplc="08090005" w:tentative="1">
      <w:start w:val="1"/>
      <w:numFmt w:val="bullet"/>
      <w:lvlText w:val=""/>
      <w:lvlJc w:val="left"/>
      <w:pPr>
        <w:tabs>
          <w:tab w:val="num" w:pos="2160"/>
        </w:tabs>
        <w:ind w:left="2160" w:hanging="360"/>
      </w:pPr>
      <w:rPr>
        <w:rFonts w:ascii="TimesNewRoman" w:hAnsi="TimesNewRoman" w:hint="default"/>
      </w:rPr>
    </w:lvl>
    <w:lvl w:ilvl="3" w:tplc="08090001" w:tentative="1">
      <w:start w:val="1"/>
      <w:numFmt w:val="bullet"/>
      <w:lvlText w:val=""/>
      <w:lvlJc w:val="left"/>
      <w:pPr>
        <w:tabs>
          <w:tab w:val="num" w:pos="2880"/>
        </w:tabs>
        <w:ind w:left="2880" w:hanging="360"/>
      </w:pPr>
      <w:rPr>
        <w:rFonts w:ascii="Segoe UI" w:hAnsi="Segoe UI" w:hint="default"/>
      </w:rPr>
    </w:lvl>
    <w:lvl w:ilvl="4" w:tplc="08090003" w:tentative="1">
      <w:start w:val="1"/>
      <w:numFmt w:val="bullet"/>
      <w:lvlText w:val="o"/>
      <w:lvlJc w:val="left"/>
      <w:pPr>
        <w:tabs>
          <w:tab w:val="num" w:pos="3600"/>
        </w:tabs>
        <w:ind w:left="3600" w:hanging="360"/>
      </w:pPr>
      <w:rPr>
        <w:rFonts w:ascii="Segoe UI Emoji" w:hAnsi="Segoe UI Emoji" w:cs="Segoe UI Emoji" w:hint="default"/>
      </w:rPr>
    </w:lvl>
    <w:lvl w:ilvl="5" w:tplc="08090005" w:tentative="1">
      <w:start w:val="1"/>
      <w:numFmt w:val="bullet"/>
      <w:lvlText w:val=""/>
      <w:lvlJc w:val="left"/>
      <w:pPr>
        <w:tabs>
          <w:tab w:val="num" w:pos="4320"/>
        </w:tabs>
        <w:ind w:left="4320" w:hanging="360"/>
      </w:pPr>
      <w:rPr>
        <w:rFonts w:ascii="TimesNewRoman" w:hAnsi="TimesNewRoman" w:hint="default"/>
      </w:rPr>
    </w:lvl>
    <w:lvl w:ilvl="6" w:tplc="08090001" w:tentative="1">
      <w:start w:val="1"/>
      <w:numFmt w:val="bullet"/>
      <w:lvlText w:val=""/>
      <w:lvlJc w:val="left"/>
      <w:pPr>
        <w:tabs>
          <w:tab w:val="num" w:pos="5040"/>
        </w:tabs>
        <w:ind w:left="5040" w:hanging="360"/>
      </w:pPr>
      <w:rPr>
        <w:rFonts w:ascii="Segoe UI" w:hAnsi="Segoe UI" w:hint="default"/>
      </w:rPr>
    </w:lvl>
    <w:lvl w:ilvl="7" w:tplc="08090003" w:tentative="1">
      <w:start w:val="1"/>
      <w:numFmt w:val="bullet"/>
      <w:lvlText w:val="o"/>
      <w:lvlJc w:val="left"/>
      <w:pPr>
        <w:tabs>
          <w:tab w:val="num" w:pos="5760"/>
        </w:tabs>
        <w:ind w:left="5760" w:hanging="360"/>
      </w:pPr>
      <w:rPr>
        <w:rFonts w:ascii="Segoe UI Emoji" w:hAnsi="Segoe UI Emoji" w:cs="Segoe UI Emoji" w:hint="default"/>
      </w:rPr>
    </w:lvl>
    <w:lvl w:ilvl="8" w:tplc="08090005" w:tentative="1">
      <w:start w:val="1"/>
      <w:numFmt w:val="bullet"/>
      <w:lvlText w:val=""/>
      <w:lvlJc w:val="left"/>
      <w:pPr>
        <w:tabs>
          <w:tab w:val="num" w:pos="6480"/>
        </w:tabs>
        <w:ind w:left="6480" w:hanging="360"/>
      </w:pPr>
      <w:rPr>
        <w:rFonts w:ascii="TimesNewRoman" w:hAnsi="TimesNewRoman" w:hint="default"/>
      </w:rPr>
    </w:lvl>
  </w:abstractNum>
  <w:abstractNum w:abstractNumId="21" w15:restartNumberingAfterBreak="0">
    <w:nsid w:val="245C240F"/>
    <w:multiLevelType w:val="hybridMultilevel"/>
    <w:tmpl w:val="EC840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65711E"/>
    <w:multiLevelType w:val="hybridMultilevel"/>
    <w:tmpl w:val="94F616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25695B31"/>
    <w:multiLevelType w:val="hybridMultilevel"/>
    <w:tmpl w:val="73FC09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6E6777D"/>
    <w:multiLevelType w:val="hybridMultilevel"/>
    <w:tmpl w:val="83B8C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9EE3DFB"/>
    <w:multiLevelType w:val="hybridMultilevel"/>
    <w:tmpl w:val="26ECB7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B087A1C"/>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27" w15:restartNumberingAfterBreak="0">
    <w:nsid w:val="31BF3872"/>
    <w:multiLevelType w:val="hybridMultilevel"/>
    <w:tmpl w:val="6A18AF48"/>
    <w:lvl w:ilvl="0" w:tplc="05700BA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5455ACC"/>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29" w15:restartNumberingAfterBreak="0">
    <w:nsid w:val="35B63F16"/>
    <w:multiLevelType w:val="hybridMultilevel"/>
    <w:tmpl w:val="EE0CC8AE"/>
    <w:lvl w:ilvl="0" w:tplc="6BD67A3A">
      <w:start w:val="1"/>
      <w:numFmt w:val="bullet"/>
      <w:lvlText w:val=""/>
      <w:lvlJc w:val="left"/>
      <w:pPr>
        <w:ind w:left="720" w:hanging="360"/>
      </w:pPr>
      <w:rPr>
        <w:rFonts w:ascii="Symbol" w:hAnsi="Symbol"/>
      </w:rPr>
    </w:lvl>
    <w:lvl w:ilvl="1" w:tplc="956CC8A8">
      <w:start w:val="1"/>
      <w:numFmt w:val="bullet"/>
      <w:lvlText w:val=""/>
      <w:lvlJc w:val="left"/>
      <w:pPr>
        <w:ind w:left="720" w:hanging="360"/>
      </w:pPr>
      <w:rPr>
        <w:rFonts w:ascii="Symbol" w:hAnsi="Symbol"/>
      </w:rPr>
    </w:lvl>
    <w:lvl w:ilvl="2" w:tplc="8370C08A">
      <w:start w:val="1"/>
      <w:numFmt w:val="bullet"/>
      <w:lvlText w:val=""/>
      <w:lvlJc w:val="left"/>
      <w:pPr>
        <w:ind w:left="720" w:hanging="360"/>
      </w:pPr>
      <w:rPr>
        <w:rFonts w:ascii="Symbol" w:hAnsi="Symbol"/>
      </w:rPr>
    </w:lvl>
    <w:lvl w:ilvl="3" w:tplc="E18C37C6">
      <w:start w:val="1"/>
      <w:numFmt w:val="bullet"/>
      <w:lvlText w:val=""/>
      <w:lvlJc w:val="left"/>
      <w:pPr>
        <w:ind w:left="720" w:hanging="360"/>
      </w:pPr>
      <w:rPr>
        <w:rFonts w:ascii="Symbol" w:hAnsi="Symbol"/>
      </w:rPr>
    </w:lvl>
    <w:lvl w:ilvl="4" w:tplc="1D8E59C8">
      <w:start w:val="1"/>
      <w:numFmt w:val="bullet"/>
      <w:lvlText w:val=""/>
      <w:lvlJc w:val="left"/>
      <w:pPr>
        <w:ind w:left="720" w:hanging="360"/>
      </w:pPr>
      <w:rPr>
        <w:rFonts w:ascii="Symbol" w:hAnsi="Symbol"/>
      </w:rPr>
    </w:lvl>
    <w:lvl w:ilvl="5" w:tplc="BD283E54">
      <w:start w:val="1"/>
      <w:numFmt w:val="bullet"/>
      <w:lvlText w:val=""/>
      <w:lvlJc w:val="left"/>
      <w:pPr>
        <w:ind w:left="720" w:hanging="360"/>
      </w:pPr>
      <w:rPr>
        <w:rFonts w:ascii="Symbol" w:hAnsi="Symbol"/>
      </w:rPr>
    </w:lvl>
    <w:lvl w:ilvl="6" w:tplc="69A2E152">
      <w:start w:val="1"/>
      <w:numFmt w:val="bullet"/>
      <w:lvlText w:val=""/>
      <w:lvlJc w:val="left"/>
      <w:pPr>
        <w:ind w:left="720" w:hanging="360"/>
      </w:pPr>
      <w:rPr>
        <w:rFonts w:ascii="Symbol" w:hAnsi="Symbol"/>
      </w:rPr>
    </w:lvl>
    <w:lvl w:ilvl="7" w:tplc="825436C6">
      <w:start w:val="1"/>
      <w:numFmt w:val="bullet"/>
      <w:lvlText w:val=""/>
      <w:lvlJc w:val="left"/>
      <w:pPr>
        <w:ind w:left="720" w:hanging="360"/>
      </w:pPr>
      <w:rPr>
        <w:rFonts w:ascii="Symbol" w:hAnsi="Symbol"/>
      </w:rPr>
    </w:lvl>
    <w:lvl w:ilvl="8" w:tplc="D6FAD428">
      <w:start w:val="1"/>
      <w:numFmt w:val="bullet"/>
      <w:lvlText w:val=""/>
      <w:lvlJc w:val="left"/>
      <w:pPr>
        <w:ind w:left="720" w:hanging="360"/>
      </w:pPr>
      <w:rPr>
        <w:rFonts w:ascii="Symbol" w:hAnsi="Symbol"/>
      </w:rPr>
    </w:lvl>
  </w:abstractNum>
  <w:abstractNum w:abstractNumId="30" w15:restartNumberingAfterBreak="0">
    <w:nsid w:val="36592C04"/>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31" w15:restartNumberingAfterBreak="0">
    <w:nsid w:val="36CD181A"/>
    <w:multiLevelType w:val="hybridMultilevel"/>
    <w:tmpl w:val="87E842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7044420"/>
    <w:multiLevelType w:val="hybridMultilevel"/>
    <w:tmpl w:val="EC8406B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7586AED"/>
    <w:multiLevelType w:val="hybridMultilevel"/>
    <w:tmpl w:val="C756BD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9647386"/>
    <w:multiLevelType w:val="hybridMultilevel"/>
    <w:tmpl w:val="5328787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3B3E69D1"/>
    <w:multiLevelType w:val="hybridMultilevel"/>
    <w:tmpl w:val="9C5CF3C2"/>
    <w:lvl w:ilvl="0" w:tplc="08090001">
      <w:start w:val="1"/>
      <w:numFmt w:val="bullet"/>
      <w:lvlText w:val=""/>
      <w:lvlJc w:val="left"/>
      <w:pPr>
        <w:ind w:left="1012" w:hanging="360"/>
      </w:pPr>
      <w:rPr>
        <w:rFonts w:ascii="Symbol" w:hAnsi="Symbol" w:hint="default"/>
      </w:rPr>
    </w:lvl>
    <w:lvl w:ilvl="1" w:tplc="08090003" w:tentative="1">
      <w:start w:val="1"/>
      <w:numFmt w:val="bullet"/>
      <w:lvlText w:val="o"/>
      <w:lvlJc w:val="left"/>
      <w:pPr>
        <w:ind w:left="1732" w:hanging="360"/>
      </w:pPr>
      <w:rPr>
        <w:rFonts w:ascii="Courier New" w:hAnsi="Courier New" w:cs="Courier New" w:hint="default"/>
      </w:rPr>
    </w:lvl>
    <w:lvl w:ilvl="2" w:tplc="08090005" w:tentative="1">
      <w:start w:val="1"/>
      <w:numFmt w:val="bullet"/>
      <w:lvlText w:val=""/>
      <w:lvlJc w:val="left"/>
      <w:pPr>
        <w:ind w:left="2452" w:hanging="360"/>
      </w:pPr>
      <w:rPr>
        <w:rFonts w:ascii="Wingdings" w:hAnsi="Wingdings" w:hint="default"/>
      </w:rPr>
    </w:lvl>
    <w:lvl w:ilvl="3" w:tplc="08090001" w:tentative="1">
      <w:start w:val="1"/>
      <w:numFmt w:val="bullet"/>
      <w:lvlText w:val=""/>
      <w:lvlJc w:val="left"/>
      <w:pPr>
        <w:ind w:left="3172" w:hanging="360"/>
      </w:pPr>
      <w:rPr>
        <w:rFonts w:ascii="Symbol" w:hAnsi="Symbol" w:hint="default"/>
      </w:rPr>
    </w:lvl>
    <w:lvl w:ilvl="4" w:tplc="08090003" w:tentative="1">
      <w:start w:val="1"/>
      <w:numFmt w:val="bullet"/>
      <w:lvlText w:val="o"/>
      <w:lvlJc w:val="left"/>
      <w:pPr>
        <w:ind w:left="3892" w:hanging="360"/>
      </w:pPr>
      <w:rPr>
        <w:rFonts w:ascii="Courier New" w:hAnsi="Courier New" w:cs="Courier New" w:hint="default"/>
      </w:rPr>
    </w:lvl>
    <w:lvl w:ilvl="5" w:tplc="08090005" w:tentative="1">
      <w:start w:val="1"/>
      <w:numFmt w:val="bullet"/>
      <w:lvlText w:val=""/>
      <w:lvlJc w:val="left"/>
      <w:pPr>
        <w:ind w:left="4612" w:hanging="360"/>
      </w:pPr>
      <w:rPr>
        <w:rFonts w:ascii="Wingdings" w:hAnsi="Wingdings" w:hint="default"/>
      </w:rPr>
    </w:lvl>
    <w:lvl w:ilvl="6" w:tplc="08090001" w:tentative="1">
      <w:start w:val="1"/>
      <w:numFmt w:val="bullet"/>
      <w:lvlText w:val=""/>
      <w:lvlJc w:val="left"/>
      <w:pPr>
        <w:ind w:left="5332" w:hanging="360"/>
      </w:pPr>
      <w:rPr>
        <w:rFonts w:ascii="Symbol" w:hAnsi="Symbol" w:hint="default"/>
      </w:rPr>
    </w:lvl>
    <w:lvl w:ilvl="7" w:tplc="08090003" w:tentative="1">
      <w:start w:val="1"/>
      <w:numFmt w:val="bullet"/>
      <w:lvlText w:val="o"/>
      <w:lvlJc w:val="left"/>
      <w:pPr>
        <w:ind w:left="6052" w:hanging="360"/>
      </w:pPr>
      <w:rPr>
        <w:rFonts w:ascii="Courier New" w:hAnsi="Courier New" w:cs="Courier New" w:hint="default"/>
      </w:rPr>
    </w:lvl>
    <w:lvl w:ilvl="8" w:tplc="08090005" w:tentative="1">
      <w:start w:val="1"/>
      <w:numFmt w:val="bullet"/>
      <w:lvlText w:val=""/>
      <w:lvlJc w:val="left"/>
      <w:pPr>
        <w:ind w:left="6772" w:hanging="360"/>
      </w:pPr>
      <w:rPr>
        <w:rFonts w:ascii="Wingdings" w:hAnsi="Wingdings" w:hint="default"/>
      </w:rPr>
    </w:lvl>
  </w:abstractNum>
  <w:abstractNum w:abstractNumId="36" w15:restartNumberingAfterBreak="0">
    <w:nsid w:val="3DE958D2"/>
    <w:multiLevelType w:val="hybridMultilevel"/>
    <w:tmpl w:val="5F106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E12727C"/>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38" w15:restartNumberingAfterBreak="0">
    <w:nsid w:val="3E5C183D"/>
    <w:multiLevelType w:val="hybridMultilevel"/>
    <w:tmpl w:val="16D2B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FE90B75"/>
    <w:multiLevelType w:val="hybridMultilevel"/>
    <w:tmpl w:val="5666F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41D01AD3"/>
    <w:multiLevelType w:val="hybridMultilevel"/>
    <w:tmpl w:val="960A7F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31A7650"/>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42" w15:restartNumberingAfterBreak="0">
    <w:nsid w:val="4339264E"/>
    <w:multiLevelType w:val="hybridMultilevel"/>
    <w:tmpl w:val="5EFEB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3AE3CFE"/>
    <w:multiLevelType w:val="hybridMultilevel"/>
    <w:tmpl w:val="957416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41B7135"/>
    <w:multiLevelType w:val="multilevel"/>
    <w:tmpl w:val="65E8D622"/>
    <w:lvl w:ilvl="0">
      <w:start w:val="1"/>
      <w:numFmt w:val="bullet"/>
      <w:lvlText w:val=""/>
      <w:lvlJc w:val="left"/>
      <w:pPr>
        <w:tabs>
          <w:tab w:val="num" w:pos="1418"/>
        </w:tabs>
        <w:ind w:left="1418" w:hanging="284"/>
      </w:pPr>
      <w:rPr>
        <w:rFonts w:ascii="Symbol" w:hAnsi="Symbol" w:hint="default"/>
        <w:color w:val="auto"/>
      </w:rPr>
    </w:lvl>
    <w:lvl w:ilvl="1">
      <w:start w:val="1"/>
      <w:numFmt w:val="bullet"/>
      <w:pStyle w:val="Bulletindent2"/>
      <w:lvlText w:val=""/>
      <w:lvlJc w:val="left"/>
      <w:pPr>
        <w:tabs>
          <w:tab w:val="num" w:pos="1701"/>
        </w:tabs>
        <w:ind w:left="1701" w:hanging="283"/>
      </w:pPr>
      <w:rPr>
        <w:rFonts w:ascii="Symbol" w:hAnsi="Symbol" w:hint="default"/>
      </w:rPr>
    </w:lvl>
    <w:lvl w:ilvl="2">
      <w:start w:val="1"/>
      <w:numFmt w:val="decimal"/>
      <w:lvlText w:val="%3.%1.%2"/>
      <w:lvlJc w:val="left"/>
      <w:pPr>
        <w:tabs>
          <w:tab w:val="num" w:pos="1968"/>
        </w:tabs>
        <w:ind w:left="1968" w:hanging="964"/>
      </w:pPr>
      <w:rPr>
        <w:rFonts w:hint="default"/>
      </w:rPr>
    </w:lvl>
    <w:lvl w:ilvl="3">
      <w:start w:val="1"/>
      <w:numFmt w:val="decimal"/>
      <w:lvlText w:val="%1.%2.%3.%4"/>
      <w:lvlJc w:val="left"/>
      <w:pPr>
        <w:tabs>
          <w:tab w:val="num" w:pos="1968"/>
        </w:tabs>
        <w:ind w:left="1968" w:hanging="964"/>
      </w:pPr>
      <w:rPr>
        <w:rFonts w:hint="default"/>
      </w:rPr>
    </w:lvl>
    <w:lvl w:ilvl="4">
      <w:start w:val="1"/>
      <w:numFmt w:val="decimal"/>
      <w:lvlText w:val="%1.%2.%3.%4.%5."/>
      <w:lvlJc w:val="left"/>
      <w:pPr>
        <w:tabs>
          <w:tab w:val="num" w:pos="5324"/>
        </w:tabs>
        <w:ind w:left="3236" w:hanging="792"/>
      </w:pPr>
      <w:rPr>
        <w:rFonts w:hint="default"/>
      </w:rPr>
    </w:lvl>
    <w:lvl w:ilvl="5">
      <w:start w:val="1"/>
      <w:numFmt w:val="decimal"/>
      <w:lvlText w:val="%1.%2.%3.%4.%5.%6."/>
      <w:lvlJc w:val="left"/>
      <w:pPr>
        <w:tabs>
          <w:tab w:val="num" w:pos="6404"/>
        </w:tabs>
        <w:ind w:left="3740" w:hanging="936"/>
      </w:pPr>
      <w:rPr>
        <w:rFonts w:hint="default"/>
      </w:rPr>
    </w:lvl>
    <w:lvl w:ilvl="6">
      <w:start w:val="1"/>
      <w:numFmt w:val="decimal"/>
      <w:lvlText w:val="%1.%2.%3.%4.%5.%6.%7."/>
      <w:lvlJc w:val="left"/>
      <w:pPr>
        <w:tabs>
          <w:tab w:val="num" w:pos="7484"/>
        </w:tabs>
        <w:ind w:left="4244" w:hanging="1080"/>
      </w:pPr>
      <w:rPr>
        <w:rFonts w:hint="default"/>
      </w:rPr>
    </w:lvl>
    <w:lvl w:ilvl="7">
      <w:start w:val="1"/>
      <w:numFmt w:val="decimal"/>
      <w:lvlText w:val="%1.%2.%3.%4.%5.%6.%7.%8."/>
      <w:lvlJc w:val="left"/>
      <w:pPr>
        <w:tabs>
          <w:tab w:val="num" w:pos="8204"/>
        </w:tabs>
        <w:ind w:left="4748" w:hanging="1224"/>
      </w:pPr>
      <w:rPr>
        <w:rFonts w:hint="default"/>
      </w:rPr>
    </w:lvl>
    <w:lvl w:ilvl="8">
      <w:start w:val="1"/>
      <w:numFmt w:val="decimal"/>
      <w:lvlText w:val="%1.%2.%3.%4.%5.%6.%7.%8.%9."/>
      <w:lvlJc w:val="left"/>
      <w:pPr>
        <w:tabs>
          <w:tab w:val="num" w:pos="9284"/>
        </w:tabs>
        <w:ind w:left="5324" w:hanging="1440"/>
      </w:pPr>
      <w:rPr>
        <w:rFonts w:hint="default"/>
      </w:rPr>
    </w:lvl>
  </w:abstractNum>
  <w:abstractNum w:abstractNumId="45" w15:restartNumberingAfterBreak="0">
    <w:nsid w:val="45EF33A4"/>
    <w:multiLevelType w:val="hybridMultilevel"/>
    <w:tmpl w:val="D0BA05A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46" w15:restartNumberingAfterBreak="0">
    <w:nsid w:val="47A410BF"/>
    <w:multiLevelType w:val="hybridMultilevel"/>
    <w:tmpl w:val="4BE877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495B7948"/>
    <w:multiLevelType w:val="hybridMultilevel"/>
    <w:tmpl w:val="A66CEF72"/>
    <w:lvl w:ilvl="0" w:tplc="825C65C8">
      <w:start w:val="1"/>
      <w:numFmt w:val="bullet"/>
      <w:pStyle w:val="TableTextBullet"/>
      <w:lvlText w:val=""/>
      <w:lvlJc w:val="left"/>
      <w:pPr>
        <w:ind w:left="360" w:hanging="360"/>
      </w:pPr>
      <w:rPr>
        <w:rFonts w:ascii="Wingdings" w:hAnsi="Wingdings" w:hint="default"/>
        <w:color w:val="002060"/>
      </w:rPr>
    </w:lvl>
    <w:lvl w:ilvl="1" w:tplc="C75EE262">
      <w:start w:val="1"/>
      <w:numFmt w:val="bullet"/>
      <w:lvlText w:val="-"/>
      <w:lvlJc w:val="left"/>
      <w:pPr>
        <w:ind w:left="502" w:hanging="360"/>
      </w:pPr>
      <w:rPr>
        <w:rFonts w:ascii="Courier New" w:hAnsi="Courier New" w:hint="default"/>
        <w:color w:val="002060"/>
      </w:rPr>
    </w:lvl>
    <w:lvl w:ilvl="2" w:tplc="C7F0EF3A">
      <w:start w:val="1"/>
      <w:numFmt w:val="bullet"/>
      <w:lvlText w:val="-"/>
      <w:lvlJc w:val="left"/>
      <w:pPr>
        <w:ind w:left="644" w:hanging="360"/>
      </w:pPr>
      <w:rPr>
        <w:rFonts w:ascii="Courier New" w:hAnsi="Courier New" w:hint="default"/>
        <w:color w:val="002060"/>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AF96EFC"/>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49" w15:restartNumberingAfterBreak="0">
    <w:nsid w:val="4AF97B22"/>
    <w:multiLevelType w:val="hybridMultilevel"/>
    <w:tmpl w:val="27DE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4D8C2B7D"/>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51" w15:restartNumberingAfterBreak="0">
    <w:nsid w:val="4FAC32CC"/>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52" w15:restartNumberingAfterBreak="0">
    <w:nsid w:val="50D424D6"/>
    <w:multiLevelType w:val="hybridMultilevel"/>
    <w:tmpl w:val="F2B006F4"/>
    <w:lvl w:ilvl="0" w:tplc="0D54925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43E198B"/>
    <w:multiLevelType w:val="hybridMultilevel"/>
    <w:tmpl w:val="D362D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70B0427"/>
    <w:multiLevelType w:val="hybridMultilevel"/>
    <w:tmpl w:val="0B90CE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BEF270F"/>
    <w:multiLevelType w:val="hybridMultilevel"/>
    <w:tmpl w:val="3236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628667A3"/>
    <w:multiLevelType w:val="hybridMultilevel"/>
    <w:tmpl w:val="63BC7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3C5474A"/>
    <w:multiLevelType w:val="hybridMultilevel"/>
    <w:tmpl w:val="58FE5F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4682526"/>
    <w:multiLevelType w:val="hybridMultilevel"/>
    <w:tmpl w:val="3BF81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64D80074"/>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60" w15:restartNumberingAfterBreak="0">
    <w:nsid w:val="68A600C6"/>
    <w:multiLevelType w:val="hybridMultilevel"/>
    <w:tmpl w:val="C722164C"/>
    <w:lvl w:ilvl="0" w:tplc="A8A40AF4">
      <w:start w:val="1"/>
      <w:numFmt w:val="bullet"/>
      <w:lvlText w:val=""/>
      <w:lvlJc w:val="left"/>
      <w:pPr>
        <w:ind w:left="720" w:hanging="360"/>
      </w:pPr>
      <w:rPr>
        <w:rFonts w:ascii="Symbol" w:hAnsi="Symbol"/>
      </w:rPr>
    </w:lvl>
    <w:lvl w:ilvl="1" w:tplc="B2F63DB4">
      <w:start w:val="1"/>
      <w:numFmt w:val="bullet"/>
      <w:lvlText w:val=""/>
      <w:lvlJc w:val="left"/>
      <w:pPr>
        <w:ind w:left="720" w:hanging="360"/>
      </w:pPr>
      <w:rPr>
        <w:rFonts w:ascii="Symbol" w:hAnsi="Symbol"/>
      </w:rPr>
    </w:lvl>
    <w:lvl w:ilvl="2" w:tplc="76FE7FA2">
      <w:start w:val="1"/>
      <w:numFmt w:val="bullet"/>
      <w:lvlText w:val=""/>
      <w:lvlJc w:val="left"/>
      <w:pPr>
        <w:ind w:left="720" w:hanging="360"/>
      </w:pPr>
      <w:rPr>
        <w:rFonts w:ascii="Symbol" w:hAnsi="Symbol"/>
      </w:rPr>
    </w:lvl>
    <w:lvl w:ilvl="3" w:tplc="D1C066C4">
      <w:start w:val="1"/>
      <w:numFmt w:val="bullet"/>
      <w:lvlText w:val=""/>
      <w:lvlJc w:val="left"/>
      <w:pPr>
        <w:ind w:left="720" w:hanging="360"/>
      </w:pPr>
      <w:rPr>
        <w:rFonts w:ascii="Symbol" w:hAnsi="Symbol"/>
      </w:rPr>
    </w:lvl>
    <w:lvl w:ilvl="4" w:tplc="C2D87148">
      <w:start w:val="1"/>
      <w:numFmt w:val="bullet"/>
      <w:lvlText w:val=""/>
      <w:lvlJc w:val="left"/>
      <w:pPr>
        <w:ind w:left="720" w:hanging="360"/>
      </w:pPr>
      <w:rPr>
        <w:rFonts w:ascii="Symbol" w:hAnsi="Symbol"/>
      </w:rPr>
    </w:lvl>
    <w:lvl w:ilvl="5" w:tplc="7A825FB8">
      <w:start w:val="1"/>
      <w:numFmt w:val="bullet"/>
      <w:lvlText w:val=""/>
      <w:lvlJc w:val="left"/>
      <w:pPr>
        <w:ind w:left="720" w:hanging="360"/>
      </w:pPr>
      <w:rPr>
        <w:rFonts w:ascii="Symbol" w:hAnsi="Symbol"/>
      </w:rPr>
    </w:lvl>
    <w:lvl w:ilvl="6" w:tplc="8C74D748">
      <w:start w:val="1"/>
      <w:numFmt w:val="bullet"/>
      <w:lvlText w:val=""/>
      <w:lvlJc w:val="left"/>
      <w:pPr>
        <w:ind w:left="720" w:hanging="360"/>
      </w:pPr>
      <w:rPr>
        <w:rFonts w:ascii="Symbol" w:hAnsi="Symbol"/>
      </w:rPr>
    </w:lvl>
    <w:lvl w:ilvl="7" w:tplc="78967460">
      <w:start w:val="1"/>
      <w:numFmt w:val="bullet"/>
      <w:lvlText w:val=""/>
      <w:lvlJc w:val="left"/>
      <w:pPr>
        <w:ind w:left="720" w:hanging="360"/>
      </w:pPr>
      <w:rPr>
        <w:rFonts w:ascii="Symbol" w:hAnsi="Symbol"/>
      </w:rPr>
    </w:lvl>
    <w:lvl w:ilvl="8" w:tplc="0ABAD548">
      <w:start w:val="1"/>
      <w:numFmt w:val="bullet"/>
      <w:lvlText w:val=""/>
      <w:lvlJc w:val="left"/>
      <w:pPr>
        <w:ind w:left="720" w:hanging="360"/>
      </w:pPr>
      <w:rPr>
        <w:rFonts w:ascii="Symbol" w:hAnsi="Symbol"/>
      </w:rPr>
    </w:lvl>
  </w:abstractNum>
  <w:abstractNum w:abstractNumId="61" w15:restartNumberingAfterBreak="0">
    <w:nsid w:val="69FF2C15"/>
    <w:multiLevelType w:val="hybridMultilevel"/>
    <w:tmpl w:val="9EB87B48"/>
    <w:lvl w:ilvl="0" w:tplc="0809000D">
      <w:start w:val="1"/>
      <w:numFmt w:val="bullet"/>
      <w:lvlText w:val=""/>
      <w:lvlJc w:val="left"/>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A4C23F8"/>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63" w15:restartNumberingAfterBreak="0">
    <w:nsid w:val="6E0E5A82"/>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64" w15:restartNumberingAfterBreak="0">
    <w:nsid w:val="738500FF"/>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65" w15:restartNumberingAfterBreak="0">
    <w:nsid w:val="73BF3700"/>
    <w:multiLevelType w:val="hybridMultilevel"/>
    <w:tmpl w:val="84F8B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756C12CC"/>
    <w:multiLevelType w:val="multilevel"/>
    <w:tmpl w:val="E462114E"/>
    <w:lvl w:ilvl="0">
      <w:start w:val="3"/>
      <w:numFmt w:val="upperLetter"/>
      <w:pStyle w:val="Appendix1heading"/>
      <w:lvlText w:val="Appendix %1"/>
      <w:lvlJc w:val="left"/>
      <w:pPr>
        <w:ind w:left="357" w:hanging="357"/>
      </w:pPr>
      <w:rPr>
        <w:rFonts w:hint="default"/>
      </w:rPr>
    </w:lvl>
    <w:lvl w:ilvl="1">
      <w:start w:val="1"/>
      <w:numFmt w:val="decimal"/>
      <w:pStyle w:val="Appendix2heading"/>
      <w:lvlText w:val="%1.%2"/>
      <w:lvlJc w:val="left"/>
      <w:pPr>
        <w:ind w:left="964" w:hanging="964"/>
      </w:pPr>
      <w:rPr>
        <w:rFonts w:hint="default"/>
      </w:rPr>
    </w:lvl>
    <w:lvl w:ilvl="2">
      <w:start w:val="1"/>
      <w:numFmt w:val="decimal"/>
      <w:pStyle w:val="Appendix3heading"/>
      <w:lvlText w:val="%1.%2.%3"/>
      <w:lvlJc w:val="left"/>
      <w:pPr>
        <w:ind w:left="1021" w:hanging="1021"/>
      </w:pPr>
      <w:rPr>
        <w:rFonts w:hint="default"/>
      </w:rPr>
    </w:lvl>
    <w:lvl w:ilvl="3">
      <w:start w:val="1"/>
      <w:numFmt w:val="decimal"/>
      <w:pStyle w:val="Appendix4heading"/>
      <w:lvlText w:val="%1.%2.%3.%4"/>
      <w:lvlJc w:val="left"/>
      <w:pPr>
        <w:ind w:left="1247" w:hanging="1247"/>
      </w:pPr>
      <w:rPr>
        <w:rFonts w:hint="default"/>
      </w:rPr>
    </w:lvl>
    <w:lvl w:ilvl="4">
      <w:start w:val="1"/>
      <w:numFmt w:val="decimal"/>
      <w:lvlText w:val="%1.%2.%3.%4.%5"/>
      <w:lvlJc w:val="left"/>
      <w:pPr>
        <w:ind w:left="1871" w:hanging="1871"/>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67" w15:restartNumberingAfterBreak="0">
    <w:nsid w:val="77566C35"/>
    <w:multiLevelType w:val="hybridMultilevel"/>
    <w:tmpl w:val="01B82B64"/>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8" w15:restartNumberingAfterBreak="0">
    <w:nsid w:val="787B648B"/>
    <w:multiLevelType w:val="multilevel"/>
    <w:tmpl w:val="1FBE0914"/>
    <w:lvl w:ilvl="0">
      <w:start w:val="1"/>
      <w:numFmt w:val="decimal"/>
      <w:pStyle w:val="NICEHeading1"/>
      <w:lvlText w:val="B.%1."/>
      <w:lvlJc w:val="left"/>
      <w:pPr>
        <w:ind w:left="360" w:hanging="360"/>
      </w:pPr>
      <w:rPr>
        <w:rFonts w:hint="default"/>
      </w:rPr>
    </w:lvl>
    <w:lvl w:ilvl="1">
      <w:start w:val="1"/>
      <w:numFmt w:val="decimal"/>
      <w:pStyle w:val="NICEHeader2"/>
      <w:lvlText w:val="B.%1.%2."/>
      <w:lvlJc w:val="left"/>
      <w:pPr>
        <w:ind w:left="792" w:hanging="792"/>
      </w:pPr>
      <w:rPr>
        <w:rFonts w:hint="default"/>
      </w:rPr>
    </w:lvl>
    <w:lvl w:ilvl="2">
      <w:start w:val="1"/>
      <w:numFmt w:val="decimal"/>
      <w:pStyle w:val="NICEHeader3"/>
      <w:lvlText w:val="B.%1.%2.%3."/>
      <w:lvlJc w:val="left"/>
      <w:pPr>
        <w:ind w:left="340" w:hanging="3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9" w15:restartNumberingAfterBreak="0">
    <w:nsid w:val="7B345821"/>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70" w15:restartNumberingAfterBreak="0">
    <w:nsid w:val="7C092DB8"/>
    <w:multiLevelType w:val="multilevel"/>
    <w:tmpl w:val="A8D6A330"/>
    <w:lvl w:ilvl="0">
      <w:start w:val="1"/>
      <w:numFmt w:val="bullet"/>
      <w:lvlText w:val=""/>
      <w:lvlJc w:val="left"/>
      <w:pPr>
        <w:ind w:left="227" w:hanging="170"/>
      </w:pPr>
      <w:rPr>
        <w:rFonts w:ascii="Symbol" w:hAnsi="Symbol" w:hint="default"/>
      </w:rPr>
    </w:lvl>
    <w:lvl w:ilvl="1">
      <w:start w:val="1"/>
      <w:numFmt w:val="bullet"/>
      <w:lvlText w:val="o"/>
      <w:lvlJc w:val="left"/>
      <w:pPr>
        <w:tabs>
          <w:tab w:val="num" w:pos="397"/>
        </w:tabs>
        <w:ind w:left="397" w:hanging="170"/>
      </w:pPr>
      <w:rPr>
        <w:rFonts w:ascii="Segoe UI Emoji" w:hAnsi="Segoe UI Emoji" w:hint="default"/>
      </w:rPr>
    </w:lvl>
    <w:lvl w:ilvl="2">
      <w:start w:val="1"/>
      <w:numFmt w:val="bullet"/>
      <w:lvlText w:val=""/>
      <w:lvlJc w:val="left"/>
      <w:pPr>
        <w:ind w:left="757" w:hanging="360"/>
      </w:pPr>
      <w:rPr>
        <w:rFonts w:ascii="Wingdings" w:hAnsi="Wingdings" w:hint="default"/>
      </w:rPr>
    </w:lvl>
    <w:lvl w:ilvl="3">
      <w:start w:val="1"/>
      <w:numFmt w:val="bullet"/>
      <w:lvlText w:val=""/>
      <w:lvlJc w:val="left"/>
      <w:pPr>
        <w:tabs>
          <w:tab w:val="num" w:pos="794"/>
        </w:tabs>
        <w:ind w:left="794" w:hanging="170"/>
      </w:pPr>
      <w:rPr>
        <w:rFonts w:ascii="Symbol" w:hAnsi="Symbol" w:hint="default"/>
      </w:rPr>
    </w:lvl>
    <w:lvl w:ilvl="4">
      <w:start w:val="1"/>
      <w:numFmt w:val="bullet"/>
      <w:lvlText w:val="o"/>
      <w:lvlJc w:val="left"/>
      <w:pPr>
        <w:tabs>
          <w:tab w:val="num" w:pos="1361"/>
        </w:tabs>
        <w:ind w:left="1361" w:hanging="227"/>
      </w:pPr>
      <w:rPr>
        <w:rFonts w:ascii="Symbol" w:hAnsi="Symbol" w:hint="default"/>
      </w:rPr>
    </w:lvl>
    <w:lvl w:ilvl="5">
      <w:start w:val="1"/>
      <w:numFmt w:val="bullet"/>
      <w:lvlText w:val=""/>
      <w:lvlJc w:val="left"/>
      <w:pPr>
        <w:tabs>
          <w:tab w:val="num" w:pos="1588"/>
        </w:tabs>
        <w:ind w:left="1588" w:hanging="170"/>
      </w:pPr>
      <w:rPr>
        <w:rFonts w:ascii="TimesNewRoman" w:hAnsi="TimesNewRoman" w:hint="default"/>
      </w:rPr>
    </w:lvl>
    <w:lvl w:ilvl="6">
      <w:start w:val="1"/>
      <w:numFmt w:val="bullet"/>
      <w:lvlText w:val=""/>
      <w:lvlJc w:val="left"/>
      <w:pPr>
        <w:tabs>
          <w:tab w:val="num" w:pos="1871"/>
        </w:tabs>
        <w:ind w:left="1928" w:hanging="284"/>
      </w:pPr>
      <w:rPr>
        <w:rFonts w:ascii="Segoe UI" w:hAnsi="Segoe UI" w:hint="default"/>
      </w:rPr>
    </w:lvl>
    <w:lvl w:ilvl="7">
      <w:start w:val="1"/>
      <w:numFmt w:val="bullet"/>
      <w:lvlText w:val="o"/>
      <w:lvlJc w:val="left"/>
      <w:pPr>
        <w:tabs>
          <w:tab w:val="num" w:pos="2155"/>
        </w:tabs>
        <w:ind w:left="2268" w:hanging="340"/>
      </w:pPr>
      <w:rPr>
        <w:rFonts w:ascii="Segoe UI Emoji" w:hAnsi="Segoe UI Emoji" w:hint="default"/>
      </w:rPr>
    </w:lvl>
    <w:lvl w:ilvl="8">
      <w:start w:val="1"/>
      <w:numFmt w:val="bullet"/>
      <w:lvlText w:val=""/>
      <w:lvlJc w:val="left"/>
      <w:pPr>
        <w:ind w:left="2495" w:hanging="284"/>
      </w:pPr>
      <w:rPr>
        <w:rFonts w:ascii="TimesNewRoman" w:hAnsi="TimesNewRoman" w:hint="default"/>
      </w:rPr>
    </w:lvl>
  </w:abstractNum>
  <w:abstractNum w:abstractNumId="71" w15:restartNumberingAfterBreak="0">
    <w:nsid w:val="7D2A134A"/>
    <w:multiLevelType w:val="multilevel"/>
    <w:tmpl w:val="DA00D124"/>
    <w:styleLink w:val="FieconNumberList"/>
    <w:lvl w:ilvl="0">
      <w:start w:val="1"/>
      <w:numFmt w:val="decimal"/>
      <w:pStyle w:val="ListNumber"/>
      <w:lvlText w:val="%1)"/>
      <w:lvlJc w:val="left"/>
      <w:pPr>
        <w:tabs>
          <w:tab w:val="num" w:pos="567"/>
        </w:tabs>
        <w:ind w:left="567" w:hanging="283"/>
      </w:pPr>
      <w:rPr>
        <w:rFonts w:hint="default"/>
      </w:rPr>
    </w:lvl>
    <w:lvl w:ilvl="1">
      <w:start w:val="1"/>
      <w:numFmt w:val="lowerLetter"/>
      <w:pStyle w:val="ListNumber2"/>
      <w:lvlText w:val="%2)"/>
      <w:lvlJc w:val="left"/>
      <w:pPr>
        <w:tabs>
          <w:tab w:val="num" w:pos="851"/>
        </w:tabs>
        <w:ind w:left="851" w:hanging="284"/>
      </w:pPr>
      <w:rPr>
        <w:rFonts w:hint="default"/>
      </w:rPr>
    </w:lvl>
    <w:lvl w:ilvl="2">
      <w:start w:val="1"/>
      <w:numFmt w:val="lowerRoman"/>
      <w:pStyle w:val="ListNumber3"/>
      <w:lvlText w:val="%3)"/>
      <w:lvlJc w:val="left"/>
      <w:pPr>
        <w:tabs>
          <w:tab w:val="num" w:pos="1134"/>
        </w:tabs>
        <w:ind w:left="1134" w:hanging="28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2136437211">
    <w:abstractNumId w:val="0"/>
  </w:num>
  <w:num w:numId="2" w16cid:durableId="345862234">
    <w:abstractNumId w:val="66"/>
  </w:num>
  <w:num w:numId="3" w16cid:durableId="1807116211">
    <w:abstractNumId w:val="50"/>
  </w:num>
  <w:num w:numId="4" w16cid:durableId="1430733770">
    <w:abstractNumId w:val="3"/>
  </w:num>
  <w:num w:numId="5" w16cid:durableId="2099399676">
    <w:abstractNumId w:val="20"/>
  </w:num>
  <w:num w:numId="6" w16cid:durableId="583422349">
    <w:abstractNumId w:val="16"/>
  </w:num>
  <w:num w:numId="7" w16cid:durableId="430663424">
    <w:abstractNumId w:val="1"/>
  </w:num>
  <w:num w:numId="8" w16cid:durableId="1929802649">
    <w:abstractNumId w:val="69"/>
  </w:num>
  <w:num w:numId="9" w16cid:durableId="1956405989">
    <w:abstractNumId w:val="64"/>
  </w:num>
  <w:num w:numId="10" w16cid:durableId="1426609326">
    <w:abstractNumId w:val="2"/>
  </w:num>
  <w:num w:numId="11" w16cid:durableId="1730156264">
    <w:abstractNumId w:val="6"/>
  </w:num>
  <w:num w:numId="12" w16cid:durableId="829978794">
    <w:abstractNumId w:val="18"/>
  </w:num>
  <w:num w:numId="13" w16cid:durableId="20134724">
    <w:abstractNumId w:val="4"/>
  </w:num>
  <w:num w:numId="14" w16cid:durableId="784151716">
    <w:abstractNumId w:val="48"/>
  </w:num>
  <w:num w:numId="15" w16cid:durableId="2113356653">
    <w:abstractNumId w:val="70"/>
  </w:num>
  <w:num w:numId="16" w16cid:durableId="12653117">
    <w:abstractNumId w:val="5"/>
  </w:num>
  <w:num w:numId="17" w16cid:durableId="406466358">
    <w:abstractNumId w:val="9"/>
  </w:num>
  <w:num w:numId="18" w16cid:durableId="1237738899">
    <w:abstractNumId w:val="51"/>
  </w:num>
  <w:num w:numId="19" w16cid:durableId="1986081287">
    <w:abstractNumId w:val="17"/>
  </w:num>
  <w:num w:numId="20" w16cid:durableId="232668854">
    <w:abstractNumId w:val="41"/>
  </w:num>
  <w:num w:numId="21" w16cid:durableId="1767145194">
    <w:abstractNumId w:val="63"/>
  </w:num>
  <w:num w:numId="22" w16cid:durableId="443580332">
    <w:abstractNumId w:val="59"/>
  </w:num>
  <w:num w:numId="23" w16cid:durableId="427309017">
    <w:abstractNumId w:val="14"/>
  </w:num>
  <w:num w:numId="24" w16cid:durableId="533344463">
    <w:abstractNumId w:val="30"/>
  </w:num>
  <w:num w:numId="25" w16cid:durableId="1670676063">
    <w:abstractNumId w:val="37"/>
  </w:num>
  <w:num w:numId="26" w16cid:durableId="835535428">
    <w:abstractNumId w:val="26"/>
  </w:num>
  <w:num w:numId="27" w16cid:durableId="1035234573">
    <w:abstractNumId w:val="62"/>
  </w:num>
  <w:num w:numId="28" w16cid:durableId="127212048">
    <w:abstractNumId w:val="28"/>
  </w:num>
  <w:num w:numId="29" w16cid:durableId="263000054">
    <w:abstractNumId w:val="68"/>
  </w:num>
  <w:num w:numId="30" w16cid:durableId="343938939">
    <w:abstractNumId w:val="47"/>
  </w:num>
  <w:num w:numId="31" w16cid:durableId="851914904">
    <w:abstractNumId w:val="43"/>
  </w:num>
  <w:num w:numId="32" w16cid:durableId="1026253922">
    <w:abstractNumId w:val="19"/>
  </w:num>
  <w:num w:numId="33" w16cid:durableId="992368337">
    <w:abstractNumId w:val="57"/>
  </w:num>
  <w:num w:numId="34" w16cid:durableId="913662713">
    <w:abstractNumId w:val="55"/>
  </w:num>
  <w:num w:numId="35" w16cid:durableId="1880702333">
    <w:abstractNumId w:val="23"/>
  </w:num>
  <w:num w:numId="36" w16cid:durableId="68235385">
    <w:abstractNumId w:val="45"/>
  </w:num>
  <w:num w:numId="37" w16cid:durableId="1028025952">
    <w:abstractNumId w:val="22"/>
  </w:num>
  <w:num w:numId="38" w16cid:durableId="1748769199">
    <w:abstractNumId w:val="11"/>
  </w:num>
  <w:num w:numId="39" w16cid:durableId="1753431330">
    <w:abstractNumId w:val="15"/>
  </w:num>
  <w:num w:numId="40" w16cid:durableId="131679566">
    <w:abstractNumId w:val="35"/>
  </w:num>
  <w:num w:numId="41" w16cid:durableId="615597603">
    <w:abstractNumId w:val="71"/>
  </w:num>
  <w:num w:numId="42" w16cid:durableId="1919437192">
    <w:abstractNumId w:val="10"/>
  </w:num>
  <w:num w:numId="43" w16cid:durableId="537280869">
    <w:abstractNumId w:val="42"/>
  </w:num>
  <w:num w:numId="44" w16cid:durableId="848760966">
    <w:abstractNumId w:val="12"/>
  </w:num>
  <w:num w:numId="45" w16cid:durableId="1428967512">
    <w:abstractNumId w:val="58"/>
  </w:num>
  <w:num w:numId="46" w16cid:durableId="1610576924">
    <w:abstractNumId w:val="44"/>
  </w:num>
  <w:num w:numId="47" w16cid:durableId="1590430838">
    <w:abstractNumId w:val="25"/>
  </w:num>
  <w:num w:numId="48" w16cid:durableId="1078988486">
    <w:abstractNumId w:val="33"/>
  </w:num>
  <w:num w:numId="49" w16cid:durableId="726299704">
    <w:abstractNumId w:val="49"/>
  </w:num>
  <w:num w:numId="50" w16cid:durableId="1298293413">
    <w:abstractNumId w:val="56"/>
  </w:num>
  <w:num w:numId="51" w16cid:durableId="1397359936">
    <w:abstractNumId w:val="46"/>
  </w:num>
  <w:num w:numId="52" w16cid:durableId="2146504408">
    <w:abstractNumId w:val="13"/>
  </w:num>
  <w:num w:numId="53" w16cid:durableId="1697804915">
    <w:abstractNumId w:val="61"/>
  </w:num>
  <w:num w:numId="54" w16cid:durableId="1810390707">
    <w:abstractNumId w:val="8"/>
  </w:num>
  <w:num w:numId="55" w16cid:durableId="822745244">
    <w:abstractNumId w:val="27"/>
  </w:num>
  <w:num w:numId="56" w16cid:durableId="1596403085">
    <w:abstractNumId w:val="34"/>
  </w:num>
  <w:num w:numId="57" w16cid:durableId="1268807298">
    <w:abstractNumId w:val="53"/>
  </w:num>
  <w:num w:numId="58" w16cid:durableId="218060607">
    <w:abstractNumId w:val="31"/>
  </w:num>
  <w:num w:numId="59" w16cid:durableId="1023827451">
    <w:abstractNumId w:val="52"/>
  </w:num>
  <w:num w:numId="60" w16cid:durableId="134027530">
    <w:abstractNumId w:val="39"/>
  </w:num>
  <w:num w:numId="61" w16cid:durableId="1325816369">
    <w:abstractNumId w:val="24"/>
  </w:num>
  <w:num w:numId="62" w16cid:durableId="1177840763">
    <w:abstractNumId w:val="65"/>
  </w:num>
  <w:num w:numId="63" w16cid:durableId="1775901288">
    <w:abstractNumId w:val="21"/>
  </w:num>
  <w:num w:numId="64" w16cid:durableId="869296469">
    <w:abstractNumId w:val="32"/>
  </w:num>
  <w:num w:numId="65" w16cid:durableId="1511484643">
    <w:abstractNumId w:val="38"/>
  </w:num>
  <w:num w:numId="66" w16cid:durableId="1496145024">
    <w:abstractNumId w:val="60"/>
  </w:num>
  <w:num w:numId="67" w16cid:durableId="983511299">
    <w:abstractNumId w:val="29"/>
  </w:num>
  <w:num w:numId="68" w16cid:durableId="1728675674">
    <w:abstractNumId w:val="7"/>
  </w:num>
  <w:num w:numId="69" w16cid:durableId="1439981537">
    <w:abstractNumId w:val="67"/>
  </w:num>
  <w:num w:numId="70" w16cid:durableId="1548637539">
    <w:abstractNumId w:val="40"/>
  </w:num>
  <w:num w:numId="71" w16cid:durableId="1488477525">
    <w:abstractNumId w:val="54"/>
  </w:num>
  <w:num w:numId="72" w16cid:durableId="1130704101">
    <w:abstractNumId w:val="36"/>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numFmt w:val="lowerLette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RT LONG_LIV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sraxr2sldvt0herzw7x5028s0efeazsx9r0&quot;&gt;DSI_NICE_T-DXd_breast_cancer_2022-03-14&lt;record-ids&gt;&lt;item&gt;1&lt;/item&gt;&lt;item&gt;2&lt;/item&gt;&lt;item&gt;9&lt;/item&gt;&lt;item&gt;10&lt;/item&gt;&lt;item&gt;11&lt;/item&gt;&lt;item&gt;12&lt;/item&gt;&lt;item&gt;13&lt;/item&gt;&lt;item&gt;16&lt;/item&gt;&lt;item&gt;18&lt;/item&gt;&lt;item&gt;19&lt;/item&gt;&lt;item&gt;20&lt;/item&gt;&lt;item&gt;23&lt;/item&gt;&lt;item&gt;24&lt;/item&gt;&lt;item&gt;26&lt;/item&gt;&lt;item&gt;28&lt;/item&gt;&lt;item&gt;33&lt;/item&gt;&lt;item&gt;34&lt;/item&gt;&lt;item&gt;36&lt;/item&gt;&lt;item&gt;38&lt;/item&gt;&lt;item&gt;39&lt;/item&gt;&lt;item&gt;40&lt;/item&gt;&lt;item&gt;41&lt;/item&gt;&lt;item&gt;42&lt;/item&gt;&lt;item&gt;44&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1&lt;/item&gt;&lt;item&gt;67&lt;/item&gt;&lt;item&gt;68&lt;/item&gt;&lt;item&gt;70&lt;/item&gt;&lt;item&gt;72&lt;/item&gt;&lt;item&gt;73&lt;/item&gt;&lt;item&gt;74&lt;/item&gt;&lt;item&gt;78&lt;/item&gt;&lt;item&gt;79&lt;/item&gt;&lt;item&gt;80&lt;/item&gt;&lt;item&gt;81&lt;/item&gt;&lt;item&gt;82&lt;/item&gt;&lt;item&gt;83&lt;/item&gt;&lt;item&gt;84&lt;/item&gt;&lt;item&gt;85&lt;/item&gt;&lt;item&gt;86&lt;/item&gt;&lt;item&gt;87&lt;/item&gt;&lt;item&gt;89&lt;/item&gt;&lt;item&gt;90&lt;/item&gt;&lt;item&gt;91&lt;/item&gt;&lt;item&gt;93&lt;/item&gt;&lt;item&gt;95&lt;/item&gt;&lt;item&gt;96&lt;/item&gt;&lt;item&gt;97&lt;/item&gt;&lt;item&gt;99&lt;/item&gt;&lt;item&gt;100&lt;/item&gt;&lt;item&gt;101&lt;/item&gt;&lt;item&gt;102&lt;/item&gt;&lt;item&gt;103&lt;/item&gt;&lt;item&gt;105&lt;/item&gt;&lt;item&gt;106&lt;/item&gt;&lt;item&gt;107&lt;/item&gt;&lt;item&gt;109&lt;/item&gt;&lt;item&gt;110&lt;/item&gt;&lt;item&gt;111&lt;/item&gt;&lt;item&gt;113&lt;/item&gt;&lt;item&gt;116&lt;/item&gt;&lt;item&gt;117&lt;/item&gt;&lt;item&gt;118&lt;/item&gt;&lt;item&gt;119&lt;/item&gt;&lt;item&gt;120&lt;/item&gt;&lt;item&gt;121&lt;/item&gt;&lt;item&gt;122&lt;/item&gt;&lt;item&gt;123&lt;/item&gt;&lt;item&gt;124&lt;/item&gt;&lt;item&gt;125&lt;/item&gt;&lt;item&gt;126&lt;/item&gt;&lt;item&gt;127&lt;/item&gt;&lt;item&gt;131&lt;/item&gt;&lt;item&gt;132&lt;/item&gt;&lt;item&gt;133&lt;/item&gt;&lt;item&gt;134&lt;/item&gt;&lt;item&gt;135&lt;/item&gt;&lt;item&gt;137&lt;/item&gt;&lt;item&gt;140&lt;/item&gt;&lt;item&gt;141&lt;/item&gt;&lt;item&gt;145&lt;/item&gt;&lt;item&gt;146&lt;/item&gt;&lt;item&gt;147&lt;/item&gt;&lt;item&gt;148&lt;/item&gt;&lt;item&gt;149&lt;/item&gt;&lt;item&gt;150&lt;/item&gt;&lt;item&gt;151&lt;/item&gt;&lt;item&gt;152&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4&lt;/item&gt;&lt;item&gt;205&lt;/item&gt;&lt;item&gt;206&lt;/item&gt;&lt;item&gt;207&lt;/item&gt;&lt;item&gt;209&lt;/item&gt;&lt;item&gt;211&lt;/item&gt;&lt;item&gt;212&lt;/item&gt;&lt;item&gt;213&lt;/item&gt;&lt;item&gt;216&lt;/item&gt;&lt;item&gt;217&lt;/item&gt;&lt;item&gt;219&lt;/item&gt;&lt;item&gt;220&lt;/item&gt;&lt;item&gt;222&lt;/item&gt;&lt;item&gt;234&lt;/item&gt;&lt;item&gt;235&lt;/item&gt;&lt;item&gt;236&lt;/item&gt;&lt;/record-ids&gt;&lt;/item&gt;&lt;/Libraries&gt;"/>
  </w:docVars>
  <w:rsids>
    <w:rsidRoot w:val="00AA636C"/>
    <w:rsid w:val="000000E3"/>
    <w:rsid w:val="00000252"/>
    <w:rsid w:val="0000025E"/>
    <w:rsid w:val="000002EE"/>
    <w:rsid w:val="00000302"/>
    <w:rsid w:val="000003A5"/>
    <w:rsid w:val="000005B9"/>
    <w:rsid w:val="000005BB"/>
    <w:rsid w:val="00000608"/>
    <w:rsid w:val="00000622"/>
    <w:rsid w:val="00000783"/>
    <w:rsid w:val="000007A5"/>
    <w:rsid w:val="000007C4"/>
    <w:rsid w:val="000007D3"/>
    <w:rsid w:val="000007E8"/>
    <w:rsid w:val="00000895"/>
    <w:rsid w:val="000008EF"/>
    <w:rsid w:val="0000093C"/>
    <w:rsid w:val="00000A21"/>
    <w:rsid w:val="00000A4A"/>
    <w:rsid w:val="00000C4E"/>
    <w:rsid w:val="00000C65"/>
    <w:rsid w:val="00000C7D"/>
    <w:rsid w:val="00000DEA"/>
    <w:rsid w:val="00000E8D"/>
    <w:rsid w:val="00000F43"/>
    <w:rsid w:val="00000F8A"/>
    <w:rsid w:val="00001002"/>
    <w:rsid w:val="0000104B"/>
    <w:rsid w:val="0000105B"/>
    <w:rsid w:val="00001077"/>
    <w:rsid w:val="000010BC"/>
    <w:rsid w:val="000011B0"/>
    <w:rsid w:val="00001267"/>
    <w:rsid w:val="000012CD"/>
    <w:rsid w:val="00001359"/>
    <w:rsid w:val="0000142F"/>
    <w:rsid w:val="0000144A"/>
    <w:rsid w:val="000014A8"/>
    <w:rsid w:val="00001516"/>
    <w:rsid w:val="00001588"/>
    <w:rsid w:val="000015AE"/>
    <w:rsid w:val="000016ED"/>
    <w:rsid w:val="00001709"/>
    <w:rsid w:val="00001710"/>
    <w:rsid w:val="0000185F"/>
    <w:rsid w:val="00001868"/>
    <w:rsid w:val="00001892"/>
    <w:rsid w:val="0000196C"/>
    <w:rsid w:val="000019B3"/>
    <w:rsid w:val="000019CC"/>
    <w:rsid w:val="00001C16"/>
    <w:rsid w:val="00001C24"/>
    <w:rsid w:val="00001D23"/>
    <w:rsid w:val="00001DC6"/>
    <w:rsid w:val="00001E41"/>
    <w:rsid w:val="00001E4B"/>
    <w:rsid w:val="0000204C"/>
    <w:rsid w:val="000020AE"/>
    <w:rsid w:val="000020AF"/>
    <w:rsid w:val="000020B0"/>
    <w:rsid w:val="000020C4"/>
    <w:rsid w:val="000020FD"/>
    <w:rsid w:val="000022C0"/>
    <w:rsid w:val="000022D8"/>
    <w:rsid w:val="00002327"/>
    <w:rsid w:val="000023E3"/>
    <w:rsid w:val="000024E3"/>
    <w:rsid w:val="000024F1"/>
    <w:rsid w:val="00002565"/>
    <w:rsid w:val="000025E4"/>
    <w:rsid w:val="00002650"/>
    <w:rsid w:val="0000268D"/>
    <w:rsid w:val="00002781"/>
    <w:rsid w:val="0000286C"/>
    <w:rsid w:val="000028DB"/>
    <w:rsid w:val="00002923"/>
    <w:rsid w:val="00002969"/>
    <w:rsid w:val="00002AF5"/>
    <w:rsid w:val="00002B34"/>
    <w:rsid w:val="00002C81"/>
    <w:rsid w:val="00002D35"/>
    <w:rsid w:val="00002DD5"/>
    <w:rsid w:val="00003048"/>
    <w:rsid w:val="0000308F"/>
    <w:rsid w:val="000031BE"/>
    <w:rsid w:val="000033E3"/>
    <w:rsid w:val="00003427"/>
    <w:rsid w:val="00003462"/>
    <w:rsid w:val="000034F0"/>
    <w:rsid w:val="00003554"/>
    <w:rsid w:val="000035C2"/>
    <w:rsid w:val="00003627"/>
    <w:rsid w:val="000036FE"/>
    <w:rsid w:val="000039E7"/>
    <w:rsid w:val="00003C7E"/>
    <w:rsid w:val="00003F29"/>
    <w:rsid w:val="00003F46"/>
    <w:rsid w:val="00003FE1"/>
    <w:rsid w:val="0000402B"/>
    <w:rsid w:val="00004040"/>
    <w:rsid w:val="00004107"/>
    <w:rsid w:val="000041F9"/>
    <w:rsid w:val="000042BC"/>
    <w:rsid w:val="000043DF"/>
    <w:rsid w:val="000043EB"/>
    <w:rsid w:val="00004486"/>
    <w:rsid w:val="0000481D"/>
    <w:rsid w:val="00004872"/>
    <w:rsid w:val="00004875"/>
    <w:rsid w:val="00004A77"/>
    <w:rsid w:val="00004AC1"/>
    <w:rsid w:val="00004B56"/>
    <w:rsid w:val="00004CCF"/>
    <w:rsid w:val="00004CD4"/>
    <w:rsid w:val="00004D0E"/>
    <w:rsid w:val="00004EAE"/>
    <w:rsid w:val="00004ECA"/>
    <w:rsid w:val="00004FCC"/>
    <w:rsid w:val="00005183"/>
    <w:rsid w:val="000052A7"/>
    <w:rsid w:val="000052F3"/>
    <w:rsid w:val="000052F8"/>
    <w:rsid w:val="000054D4"/>
    <w:rsid w:val="00005611"/>
    <w:rsid w:val="00005710"/>
    <w:rsid w:val="00005717"/>
    <w:rsid w:val="00005780"/>
    <w:rsid w:val="000058D1"/>
    <w:rsid w:val="000058EB"/>
    <w:rsid w:val="0000590D"/>
    <w:rsid w:val="000059EA"/>
    <w:rsid w:val="00005ADA"/>
    <w:rsid w:val="00005AE5"/>
    <w:rsid w:val="00005AED"/>
    <w:rsid w:val="00005B40"/>
    <w:rsid w:val="00005C38"/>
    <w:rsid w:val="00005C49"/>
    <w:rsid w:val="00005C65"/>
    <w:rsid w:val="00005D3D"/>
    <w:rsid w:val="00005F8F"/>
    <w:rsid w:val="00006033"/>
    <w:rsid w:val="00006145"/>
    <w:rsid w:val="000061D3"/>
    <w:rsid w:val="00006223"/>
    <w:rsid w:val="00006289"/>
    <w:rsid w:val="000062D9"/>
    <w:rsid w:val="00006309"/>
    <w:rsid w:val="00006326"/>
    <w:rsid w:val="000063B1"/>
    <w:rsid w:val="00006634"/>
    <w:rsid w:val="00006713"/>
    <w:rsid w:val="00006762"/>
    <w:rsid w:val="000067EE"/>
    <w:rsid w:val="00006A87"/>
    <w:rsid w:val="00006B14"/>
    <w:rsid w:val="00006B9B"/>
    <w:rsid w:val="00006C11"/>
    <w:rsid w:val="00006D60"/>
    <w:rsid w:val="00006DD5"/>
    <w:rsid w:val="00006E9E"/>
    <w:rsid w:val="00006EB7"/>
    <w:rsid w:val="00007078"/>
    <w:rsid w:val="000070E9"/>
    <w:rsid w:val="00007183"/>
    <w:rsid w:val="00007237"/>
    <w:rsid w:val="00007301"/>
    <w:rsid w:val="0000730A"/>
    <w:rsid w:val="00007339"/>
    <w:rsid w:val="000074A9"/>
    <w:rsid w:val="00007538"/>
    <w:rsid w:val="0000759C"/>
    <w:rsid w:val="000075FB"/>
    <w:rsid w:val="0000771B"/>
    <w:rsid w:val="000077CB"/>
    <w:rsid w:val="000078BA"/>
    <w:rsid w:val="00007963"/>
    <w:rsid w:val="00007ABC"/>
    <w:rsid w:val="00007DB0"/>
    <w:rsid w:val="00007E27"/>
    <w:rsid w:val="00007ED5"/>
    <w:rsid w:val="00007EDC"/>
    <w:rsid w:val="00007F28"/>
    <w:rsid w:val="00007F87"/>
    <w:rsid w:val="000100DA"/>
    <w:rsid w:val="000101F5"/>
    <w:rsid w:val="00010256"/>
    <w:rsid w:val="00010334"/>
    <w:rsid w:val="00010351"/>
    <w:rsid w:val="0001035A"/>
    <w:rsid w:val="0001053C"/>
    <w:rsid w:val="00010ACF"/>
    <w:rsid w:val="00010B19"/>
    <w:rsid w:val="00010CC7"/>
    <w:rsid w:val="00010E66"/>
    <w:rsid w:val="00010F14"/>
    <w:rsid w:val="00010F5C"/>
    <w:rsid w:val="00011047"/>
    <w:rsid w:val="00011171"/>
    <w:rsid w:val="00011232"/>
    <w:rsid w:val="00011292"/>
    <w:rsid w:val="000112FB"/>
    <w:rsid w:val="00011309"/>
    <w:rsid w:val="0001132E"/>
    <w:rsid w:val="00011493"/>
    <w:rsid w:val="00011499"/>
    <w:rsid w:val="000114B8"/>
    <w:rsid w:val="0001159D"/>
    <w:rsid w:val="0001164E"/>
    <w:rsid w:val="000116E2"/>
    <w:rsid w:val="00011763"/>
    <w:rsid w:val="000117D4"/>
    <w:rsid w:val="000117DA"/>
    <w:rsid w:val="000118AF"/>
    <w:rsid w:val="000118EC"/>
    <w:rsid w:val="00011996"/>
    <w:rsid w:val="00011A5B"/>
    <w:rsid w:val="00011AE0"/>
    <w:rsid w:val="00011B3F"/>
    <w:rsid w:val="00011B78"/>
    <w:rsid w:val="00011B93"/>
    <w:rsid w:val="00011BAD"/>
    <w:rsid w:val="00011BB6"/>
    <w:rsid w:val="00011C58"/>
    <w:rsid w:val="00011D60"/>
    <w:rsid w:val="00011D87"/>
    <w:rsid w:val="00011DD8"/>
    <w:rsid w:val="00011ED3"/>
    <w:rsid w:val="00011EDD"/>
    <w:rsid w:val="00011F37"/>
    <w:rsid w:val="0001203D"/>
    <w:rsid w:val="00012091"/>
    <w:rsid w:val="000120A6"/>
    <w:rsid w:val="000120F7"/>
    <w:rsid w:val="0001210F"/>
    <w:rsid w:val="000121F0"/>
    <w:rsid w:val="00012250"/>
    <w:rsid w:val="00012400"/>
    <w:rsid w:val="00012412"/>
    <w:rsid w:val="00012485"/>
    <w:rsid w:val="000124C8"/>
    <w:rsid w:val="000125CD"/>
    <w:rsid w:val="00012791"/>
    <w:rsid w:val="00012846"/>
    <w:rsid w:val="0001285B"/>
    <w:rsid w:val="000128D4"/>
    <w:rsid w:val="000128D9"/>
    <w:rsid w:val="00012939"/>
    <w:rsid w:val="00012987"/>
    <w:rsid w:val="000129B7"/>
    <w:rsid w:val="00012A58"/>
    <w:rsid w:val="00012B25"/>
    <w:rsid w:val="00012B76"/>
    <w:rsid w:val="00012B93"/>
    <w:rsid w:val="00012BED"/>
    <w:rsid w:val="00012CB4"/>
    <w:rsid w:val="00012E16"/>
    <w:rsid w:val="00012E1C"/>
    <w:rsid w:val="00012E7D"/>
    <w:rsid w:val="00012ED8"/>
    <w:rsid w:val="000130C0"/>
    <w:rsid w:val="00013198"/>
    <w:rsid w:val="000131EE"/>
    <w:rsid w:val="0001328A"/>
    <w:rsid w:val="000132E6"/>
    <w:rsid w:val="0001349A"/>
    <w:rsid w:val="00013563"/>
    <w:rsid w:val="000135A8"/>
    <w:rsid w:val="000135A9"/>
    <w:rsid w:val="00013664"/>
    <w:rsid w:val="00013786"/>
    <w:rsid w:val="000137DA"/>
    <w:rsid w:val="00013969"/>
    <w:rsid w:val="000139DB"/>
    <w:rsid w:val="00013BDB"/>
    <w:rsid w:val="00013C23"/>
    <w:rsid w:val="00013D0F"/>
    <w:rsid w:val="00013D83"/>
    <w:rsid w:val="00013E32"/>
    <w:rsid w:val="00013E48"/>
    <w:rsid w:val="00013EF4"/>
    <w:rsid w:val="00013F0E"/>
    <w:rsid w:val="00014153"/>
    <w:rsid w:val="0001418B"/>
    <w:rsid w:val="000141F3"/>
    <w:rsid w:val="000144B9"/>
    <w:rsid w:val="0001455E"/>
    <w:rsid w:val="000145A9"/>
    <w:rsid w:val="0001462A"/>
    <w:rsid w:val="000146AA"/>
    <w:rsid w:val="00014706"/>
    <w:rsid w:val="00014747"/>
    <w:rsid w:val="000147A8"/>
    <w:rsid w:val="000147E4"/>
    <w:rsid w:val="0001498B"/>
    <w:rsid w:val="000149F2"/>
    <w:rsid w:val="00014AEE"/>
    <w:rsid w:val="00014B12"/>
    <w:rsid w:val="00014B75"/>
    <w:rsid w:val="00014C54"/>
    <w:rsid w:val="00014EAD"/>
    <w:rsid w:val="00014ED4"/>
    <w:rsid w:val="00014F7B"/>
    <w:rsid w:val="000150B7"/>
    <w:rsid w:val="00015158"/>
    <w:rsid w:val="000151EA"/>
    <w:rsid w:val="00015247"/>
    <w:rsid w:val="000152A0"/>
    <w:rsid w:val="00015416"/>
    <w:rsid w:val="00015587"/>
    <w:rsid w:val="0001561D"/>
    <w:rsid w:val="00015679"/>
    <w:rsid w:val="000156D0"/>
    <w:rsid w:val="0001574A"/>
    <w:rsid w:val="0001598B"/>
    <w:rsid w:val="00015A6E"/>
    <w:rsid w:val="00015AA8"/>
    <w:rsid w:val="00015D7B"/>
    <w:rsid w:val="00015E50"/>
    <w:rsid w:val="000160D6"/>
    <w:rsid w:val="000161E3"/>
    <w:rsid w:val="00016208"/>
    <w:rsid w:val="0001627F"/>
    <w:rsid w:val="0001658C"/>
    <w:rsid w:val="000165D3"/>
    <w:rsid w:val="00016631"/>
    <w:rsid w:val="0001668F"/>
    <w:rsid w:val="0001673C"/>
    <w:rsid w:val="00016761"/>
    <w:rsid w:val="0001679C"/>
    <w:rsid w:val="0001695E"/>
    <w:rsid w:val="00016A9D"/>
    <w:rsid w:val="00016B1B"/>
    <w:rsid w:val="00016B3C"/>
    <w:rsid w:val="00016B42"/>
    <w:rsid w:val="00016CBA"/>
    <w:rsid w:val="00016CFD"/>
    <w:rsid w:val="00016D3F"/>
    <w:rsid w:val="00016D78"/>
    <w:rsid w:val="00016E54"/>
    <w:rsid w:val="00016E7B"/>
    <w:rsid w:val="00016EBE"/>
    <w:rsid w:val="00016EC0"/>
    <w:rsid w:val="00016EF0"/>
    <w:rsid w:val="00016F6B"/>
    <w:rsid w:val="00016F9A"/>
    <w:rsid w:val="000170F2"/>
    <w:rsid w:val="0001724C"/>
    <w:rsid w:val="000172A8"/>
    <w:rsid w:val="000172B3"/>
    <w:rsid w:val="00017355"/>
    <w:rsid w:val="000174F8"/>
    <w:rsid w:val="00017590"/>
    <w:rsid w:val="000176E2"/>
    <w:rsid w:val="00017705"/>
    <w:rsid w:val="00017737"/>
    <w:rsid w:val="000177A0"/>
    <w:rsid w:val="000177D2"/>
    <w:rsid w:val="000177E3"/>
    <w:rsid w:val="000178B8"/>
    <w:rsid w:val="00017B44"/>
    <w:rsid w:val="00017DB1"/>
    <w:rsid w:val="00017E64"/>
    <w:rsid w:val="00020082"/>
    <w:rsid w:val="00020141"/>
    <w:rsid w:val="00020162"/>
    <w:rsid w:val="0002029C"/>
    <w:rsid w:val="000202B8"/>
    <w:rsid w:val="000204D2"/>
    <w:rsid w:val="000204F7"/>
    <w:rsid w:val="00020653"/>
    <w:rsid w:val="00020798"/>
    <w:rsid w:val="000207CE"/>
    <w:rsid w:val="000209D7"/>
    <w:rsid w:val="00020A51"/>
    <w:rsid w:val="00020AC5"/>
    <w:rsid w:val="00020B69"/>
    <w:rsid w:val="00020BE6"/>
    <w:rsid w:val="00020C49"/>
    <w:rsid w:val="00020CBD"/>
    <w:rsid w:val="00020CC3"/>
    <w:rsid w:val="00020D16"/>
    <w:rsid w:val="00020DFC"/>
    <w:rsid w:val="00020E24"/>
    <w:rsid w:val="0002102E"/>
    <w:rsid w:val="00021117"/>
    <w:rsid w:val="00021142"/>
    <w:rsid w:val="0002121F"/>
    <w:rsid w:val="00021265"/>
    <w:rsid w:val="000212A8"/>
    <w:rsid w:val="000212BF"/>
    <w:rsid w:val="00021393"/>
    <w:rsid w:val="00021501"/>
    <w:rsid w:val="000215D4"/>
    <w:rsid w:val="00021851"/>
    <w:rsid w:val="00021908"/>
    <w:rsid w:val="00021926"/>
    <w:rsid w:val="000219A5"/>
    <w:rsid w:val="000219AB"/>
    <w:rsid w:val="00021A8F"/>
    <w:rsid w:val="00021B52"/>
    <w:rsid w:val="00021B70"/>
    <w:rsid w:val="00021BAE"/>
    <w:rsid w:val="00021C01"/>
    <w:rsid w:val="00021C4C"/>
    <w:rsid w:val="00021CA6"/>
    <w:rsid w:val="00021CB4"/>
    <w:rsid w:val="00021D22"/>
    <w:rsid w:val="00021D60"/>
    <w:rsid w:val="00021E9F"/>
    <w:rsid w:val="00021F00"/>
    <w:rsid w:val="000220AE"/>
    <w:rsid w:val="000220CD"/>
    <w:rsid w:val="000221AC"/>
    <w:rsid w:val="000222F9"/>
    <w:rsid w:val="000223AB"/>
    <w:rsid w:val="00022494"/>
    <w:rsid w:val="000224CA"/>
    <w:rsid w:val="000224D6"/>
    <w:rsid w:val="00022663"/>
    <w:rsid w:val="0002269D"/>
    <w:rsid w:val="0002273C"/>
    <w:rsid w:val="000227B1"/>
    <w:rsid w:val="00022851"/>
    <w:rsid w:val="000228F8"/>
    <w:rsid w:val="0002298A"/>
    <w:rsid w:val="00022A53"/>
    <w:rsid w:val="00022A71"/>
    <w:rsid w:val="00022A7C"/>
    <w:rsid w:val="00022B4C"/>
    <w:rsid w:val="00022BA1"/>
    <w:rsid w:val="00022BB9"/>
    <w:rsid w:val="00022D0D"/>
    <w:rsid w:val="00022D75"/>
    <w:rsid w:val="00022ED7"/>
    <w:rsid w:val="00022F34"/>
    <w:rsid w:val="00022FDE"/>
    <w:rsid w:val="000230E6"/>
    <w:rsid w:val="00023242"/>
    <w:rsid w:val="0002328B"/>
    <w:rsid w:val="000232CD"/>
    <w:rsid w:val="0002340E"/>
    <w:rsid w:val="0002351E"/>
    <w:rsid w:val="00023557"/>
    <w:rsid w:val="00023572"/>
    <w:rsid w:val="000235A2"/>
    <w:rsid w:val="00023621"/>
    <w:rsid w:val="00023667"/>
    <w:rsid w:val="00023791"/>
    <w:rsid w:val="00023832"/>
    <w:rsid w:val="00023855"/>
    <w:rsid w:val="00023856"/>
    <w:rsid w:val="0002387F"/>
    <w:rsid w:val="000238F5"/>
    <w:rsid w:val="00023901"/>
    <w:rsid w:val="00023969"/>
    <w:rsid w:val="0002397C"/>
    <w:rsid w:val="00023980"/>
    <w:rsid w:val="00023A1A"/>
    <w:rsid w:val="00023B22"/>
    <w:rsid w:val="00023B67"/>
    <w:rsid w:val="00023B93"/>
    <w:rsid w:val="00023D53"/>
    <w:rsid w:val="00023D64"/>
    <w:rsid w:val="00023DBB"/>
    <w:rsid w:val="00023F9D"/>
    <w:rsid w:val="000240F5"/>
    <w:rsid w:val="0002411C"/>
    <w:rsid w:val="0002414E"/>
    <w:rsid w:val="00024350"/>
    <w:rsid w:val="0002435F"/>
    <w:rsid w:val="00024557"/>
    <w:rsid w:val="000245C3"/>
    <w:rsid w:val="00024603"/>
    <w:rsid w:val="00024647"/>
    <w:rsid w:val="0002465F"/>
    <w:rsid w:val="000246DC"/>
    <w:rsid w:val="000246E1"/>
    <w:rsid w:val="0002472A"/>
    <w:rsid w:val="0002478E"/>
    <w:rsid w:val="000247CF"/>
    <w:rsid w:val="0002485B"/>
    <w:rsid w:val="000248D8"/>
    <w:rsid w:val="000248EF"/>
    <w:rsid w:val="00024909"/>
    <w:rsid w:val="0002491B"/>
    <w:rsid w:val="0002492B"/>
    <w:rsid w:val="000249AA"/>
    <w:rsid w:val="000249AB"/>
    <w:rsid w:val="000249DB"/>
    <w:rsid w:val="00024A33"/>
    <w:rsid w:val="00024AFA"/>
    <w:rsid w:val="00024B5B"/>
    <w:rsid w:val="00024C5F"/>
    <w:rsid w:val="00024C95"/>
    <w:rsid w:val="00024CCE"/>
    <w:rsid w:val="00024D27"/>
    <w:rsid w:val="00024DCE"/>
    <w:rsid w:val="00024E44"/>
    <w:rsid w:val="00024EED"/>
    <w:rsid w:val="00024FF4"/>
    <w:rsid w:val="0002509A"/>
    <w:rsid w:val="0002516F"/>
    <w:rsid w:val="000251AE"/>
    <w:rsid w:val="000252B9"/>
    <w:rsid w:val="000252ED"/>
    <w:rsid w:val="00025345"/>
    <w:rsid w:val="00025383"/>
    <w:rsid w:val="000253AF"/>
    <w:rsid w:val="000253DF"/>
    <w:rsid w:val="00025459"/>
    <w:rsid w:val="000254B2"/>
    <w:rsid w:val="000254D0"/>
    <w:rsid w:val="000254E2"/>
    <w:rsid w:val="00025685"/>
    <w:rsid w:val="00025732"/>
    <w:rsid w:val="00025767"/>
    <w:rsid w:val="00025770"/>
    <w:rsid w:val="0002577B"/>
    <w:rsid w:val="00025794"/>
    <w:rsid w:val="000258BB"/>
    <w:rsid w:val="00025927"/>
    <w:rsid w:val="000259E0"/>
    <w:rsid w:val="00025AB8"/>
    <w:rsid w:val="00025BC7"/>
    <w:rsid w:val="00025C07"/>
    <w:rsid w:val="00025C0D"/>
    <w:rsid w:val="00025E3E"/>
    <w:rsid w:val="00026038"/>
    <w:rsid w:val="000260C2"/>
    <w:rsid w:val="00026326"/>
    <w:rsid w:val="0002638F"/>
    <w:rsid w:val="000264F0"/>
    <w:rsid w:val="00026544"/>
    <w:rsid w:val="000266EF"/>
    <w:rsid w:val="00026796"/>
    <w:rsid w:val="000268CF"/>
    <w:rsid w:val="000268E5"/>
    <w:rsid w:val="00026907"/>
    <w:rsid w:val="00026A32"/>
    <w:rsid w:val="00026A49"/>
    <w:rsid w:val="00026AEC"/>
    <w:rsid w:val="00026B23"/>
    <w:rsid w:val="00026CF2"/>
    <w:rsid w:val="00026D14"/>
    <w:rsid w:val="00026D82"/>
    <w:rsid w:val="00026DA6"/>
    <w:rsid w:val="00026FC8"/>
    <w:rsid w:val="0002705B"/>
    <w:rsid w:val="0002708F"/>
    <w:rsid w:val="00027149"/>
    <w:rsid w:val="00027167"/>
    <w:rsid w:val="0002718B"/>
    <w:rsid w:val="00027256"/>
    <w:rsid w:val="00027368"/>
    <w:rsid w:val="00027452"/>
    <w:rsid w:val="00027542"/>
    <w:rsid w:val="00027591"/>
    <w:rsid w:val="00027765"/>
    <w:rsid w:val="000277A1"/>
    <w:rsid w:val="00027801"/>
    <w:rsid w:val="0002782D"/>
    <w:rsid w:val="000278A4"/>
    <w:rsid w:val="00027927"/>
    <w:rsid w:val="000279DA"/>
    <w:rsid w:val="000279E6"/>
    <w:rsid w:val="00027B0F"/>
    <w:rsid w:val="00027C02"/>
    <w:rsid w:val="00027DAD"/>
    <w:rsid w:val="00027DD2"/>
    <w:rsid w:val="00027F03"/>
    <w:rsid w:val="00027FEB"/>
    <w:rsid w:val="00030030"/>
    <w:rsid w:val="00030059"/>
    <w:rsid w:val="00030086"/>
    <w:rsid w:val="0003008C"/>
    <w:rsid w:val="000300AF"/>
    <w:rsid w:val="000300B3"/>
    <w:rsid w:val="000301F6"/>
    <w:rsid w:val="00030436"/>
    <w:rsid w:val="00030575"/>
    <w:rsid w:val="00030858"/>
    <w:rsid w:val="00030985"/>
    <w:rsid w:val="000309A0"/>
    <w:rsid w:val="000309F1"/>
    <w:rsid w:val="00030CA9"/>
    <w:rsid w:val="00030D5B"/>
    <w:rsid w:val="00030DA6"/>
    <w:rsid w:val="00030E3D"/>
    <w:rsid w:val="00030E57"/>
    <w:rsid w:val="00030F3F"/>
    <w:rsid w:val="00030F69"/>
    <w:rsid w:val="00030F92"/>
    <w:rsid w:val="0003107D"/>
    <w:rsid w:val="000311E8"/>
    <w:rsid w:val="00031207"/>
    <w:rsid w:val="00031242"/>
    <w:rsid w:val="00031317"/>
    <w:rsid w:val="00031326"/>
    <w:rsid w:val="0003147A"/>
    <w:rsid w:val="00031480"/>
    <w:rsid w:val="000314EC"/>
    <w:rsid w:val="00031599"/>
    <w:rsid w:val="000315C9"/>
    <w:rsid w:val="00031612"/>
    <w:rsid w:val="00031614"/>
    <w:rsid w:val="0003161D"/>
    <w:rsid w:val="0003176E"/>
    <w:rsid w:val="000317EF"/>
    <w:rsid w:val="0003189D"/>
    <w:rsid w:val="00031931"/>
    <w:rsid w:val="00031962"/>
    <w:rsid w:val="00031A21"/>
    <w:rsid w:val="00031A9D"/>
    <w:rsid w:val="00031BF0"/>
    <w:rsid w:val="00031CA5"/>
    <w:rsid w:val="00031DB4"/>
    <w:rsid w:val="00031DFA"/>
    <w:rsid w:val="00031ED3"/>
    <w:rsid w:val="00031F35"/>
    <w:rsid w:val="00032015"/>
    <w:rsid w:val="00032028"/>
    <w:rsid w:val="00032112"/>
    <w:rsid w:val="00032183"/>
    <w:rsid w:val="0003224F"/>
    <w:rsid w:val="00032317"/>
    <w:rsid w:val="00032362"/>
    <w:rsid w:val="00032411"/>
    <w:rsid w:val="00032414"/>
    <w:rsid w:val="00032475"/>
    <w:rsid w:val="0003248D"/>
    <w:rsid w:val="000325D1"/>
    <w:rsid w:val="00032690"/>
    <w:rsid w:val="0003273A"/>
    <w:rsid w:val="00032959"/>
    <w:rsid w:val="0003295E"/>
    <w:rsid w:val="00032A0A"/>
    <w:rsid w:val="00032AF9"/>
    <w:rsid w:val="00032B49"/>
    <w:rsid w:val="00032BDC"/>
    <w:rsid w:val="00032C95"/>
    <w:rsid w:val="00032CB9"/>
    <w:rsid w:val="00032DBA"/>
    <w:rsid w:val="00032DF4"/>
    <w:rsid w:val="00032F41"/>
    <w:rsid w:val="00032F94"/>
    <w:rsid w:val="0003305C"/>
    <w:rsid w:val="0003307B"/>
    <w:rsid w:val="00033094"/>
    <w:rsid w:val="0003309E"/>
    <w:rsid w:val="00033266"/>
    <w:rsid w:val="000332E2"/>
    <w:rsid w:val="0003331C"/>
    <w:rsid w:val="0003336F"/>
    <w:rsid w:val="00033586"/>
    <w:rsid w:val="0003359D"/>
    <w:rsid w:val="000336D8"/>
    <w:rsid w:val="0003374B"/>
    <w:rsid w:val="000337C3"/>
    <w:rsid w:val="00033868"/>
    <w:rsid w:val="0003396C"/>
    <w:rsid w:val="00033AA3"/>
    <w:rsid w:val="00033B3B"/>
    <w:rsid w:val="00033C0C"/>
    <w:rsid w:val="00033C86"/>
    <w:rsid w:val="00033D9D"/>
    <w:rsid w:val="00033E39"/>
    <w:rsid w:val="00033FEF"/>
    <w:rsid w:val="0003410A"/>
    <w:rsid w:val="00034130"/>
    <w:rsid w:val="000342F3"/>
    <w:rsid w:val="000343E4"/>
    <w:rsid w:val="0003443A"/>
    <w:rsid w:val="00034526"/>
    <w:rsid w:val="00034551"/>
    <w:rsid w:val="000346D8"/>
    <w:rsid w:val="00034706"/>
    <w:rsid w:val="00034745"/>
    <w:rsid w:val="000347C7"/>
    <w:rsid w:val="00034969"/>
    <w:rsid w:val="000349AD"/>
    <w:rsid w:val="000349FE"/>
    <w:rsid w:val="00034A1E"/>
    <w:rsid w:val="00034B29"/>
    <w:rsid w:val="00034BFA"/>
    <w:rsid w:val="00034DC5"/>
    <w:rsid w:val="00034E95"/>
    <w:rsid w:val="00034EC3"/>
    <w:rsid w:val="00034EEA"/>
    <w:rsid w:val="00034F49"/>
    <w:rsid w:val="00034F82"/>
    <w:rsid w:val="00035036"/>
    <w:rsid w:val="0003503D"/>
    <w:rsid w:val="00035043"/>
    <w:rsid w:val="000350C9"/>
    <w:rsid w:val="00035129"/>
    <w:rsid w:val="0003514B"/>
    <w:rsid w:val="00035525"/>
    <w:rsid w:val="0003557C"/>
    <w:rsid w:val="00035605"/>
    <w:rsid w:val="0003562C"/>
    <w:rsid w:val="00035776"/>
    <w:rsid w:val="000357DB"/>
    <w:rsid w:val="00035808"/>
    <w:rsid w:val="00035852"/>
    <w:rsid w:val="00035907"/>
    <w:rsid w:val="0003597C"/>
    <w:rsid w:val="0003599E"/>
    <w:rsid w:val="00035BB8"/>
    <w:rsid w:val="00035BD3"/>
    <w:rsid w:val="00035CF9"/>
    <w:rsid w:val="00035DCE"/>
    <w:rsid w:val="00035E82"/>
    <w:rsid w:val="00035FE8"/>
    <w:rsid w:val="00036067"/>
    <w:rsid w:val="0003608B"/>
    <w:rsid w:val="000360A5"/>
    <w:rsid w:val="000360E1"/>
    <w:rsid w:val="0003620D"/>
    <w:rsid w:val="000362DB"/>
    <w:rsid w:val="000363F5"/>
    <w:rsid w:val="000365FD"/>
    <w:rsid w:val="000366D0"/>
    <w:rsid w:val="000367D0"/>
    <w:rsid w:val="0003681A"/>
    <w:rsid w:val="00036827"/>
    <w:rsid w:val="000368F6"/>
    <w:rsid w:val="00036941"/>
    <w:rsid w:val="000369A3"/>
    <w:rsid w:val="00036ABD"/>
    <w:rsid w:val="00036B23"/>
    <w:rsid w:val="00036BC2"/>
    <w:rsid w:val="00036C6D"/>
    <w:rsid w:val="00036CFF"/>
    <w:rsid w:val="00036DE9"/>
    <w:rsid w:val="00036EA7"/>
    <w:rsid w:val="00036EAE"/>
    <w:rsid w:val="00036F11"/>
    <w:rsid w:val="00036FBF"/>
    <w:rsid w:val="0003701D"/>
    <w:rsid w:val="000371C5"/>
    <w:rsid w:val="000371CB"/>
    <w:rsid w:val="000372E3"/>
    <w:rsid w:val="000372EC"/>
    <w:rsid w:val="00037317"/>
    <w:rsid w:val="00037346"/>
    <w:rsid w:val="00037464"/>
    <w:rsid w:val="0003770F"/>
    <w:rsid w:val="000377A0"/>
    <w:rsid w:val="000377C9"/>
    <w:rsid w:val="00037A0A"/>
    <w:rsid w:val="00037ACA"/>
    <w:rsid w:val="00037ADE"/>
    <w:rsid w:val="00037B83"/>
    <w:rsid w:val="00037CD2"/>
    <w:rsid w:val="00037D57"/>
    <w:rsid w:val="00037DC4"/>
    <w:rsid w:val="00037E03"/>
    <w:rsid w:val="00037E68"/>
    <w:rsid w:val="00037F43"/>
    <w:rsid w:val="00037F4A"/>
    <w:rsid w:val="00037F94"/>
    <w:rsid w:val="000400E8"/>
    <w:rsid w:val="00040107"/>
    <w:rsid w:val="000401DC"/>
    <w:rsid w:val="0004034C"/>
    <w:rsid w:val="00040487"/>
    <w:rsid w:val="00040586"/>
    <w:rsid w:val="000405AF"/>
    <w:rsid w:val="00040776"/>
    <w:rsid w:val="000407FF"/>
    <w:rsid w:val="0004082F"/>
    <w:rsid w:val="0004086D"/>
    <w:rsid w:val="000408C3"/>
    <w:rsid w:val="000409D4"/>
    <w:rsid w:val="00040CF4"/>
    <w:rsid w:val="00040D2F"/>
    <w:rsid w:val="00040E5A"/>
    <w:rsid w:val="00040E9E"/>
    <w:rsid w:val="00040EC5"/>
    <w:rsid w:val="00040FAA"/>
    <w:rsid w:val="00041065"/>
    <w:rsid w:val="00041126"/>
    <w:rsid w:val="0004116E"/>
    <w:rsid w:val="000412E2"/>
    <w:rsid w:val="0004139F"/>
    <w:rsid w:val="000413F2"/>
    <w:rsid w:val="0004141F"/>
    <w:rsid w:val="0004142D"/>
    <w:rsid w:val="00041433"/>
    <w:rsid w:val="000415BE"/>
    <w:rsid w:val="000415C6"/>
    <w:rsid w:val="000416E3"/>
    <w:rsid w:val="000416E5"/>
    <w:rsid w:val="0004170F"/>
    <w:rsid w:val="0004182F"/>
    <w:rsid w:val="00041847"/>
    <w:rsid w:val="0004198C"/>
    <w:rsid w:val="0004198E"/>
    <w:rsid w:val="000419CE"/>
    <w:rsid w:val="00041A87"/>
    <w:rsid w:val="00041AA9"/>
    <w:rsid w:val="00041C56"/>
    <w:rsid w:val="00041C65"/>
    <w:rsid w:val="00041C85"/>
    <w:rsid w:val="00041ED5"/>
    <w:rsid w:val="00041F3E"/>
    <w:rsid w:val="00041FE1"/>
    <w:rsid w:val="00041FF5"/>
    <w:rsid w:val="000420FE"/>
    <w:rsid w:val="0004210E"/>
    <w:rsid w:val="000421FC"/>
    <w:rsid w:val="00042352"/>
    <w:rsid w:val="0004238A"/>
    <w:rsid w:val="00042476"/>
    <w:rsid w:val="000424C3"/>
    <w:rsid w:val="000424FA"/>
    <w:rsid w:val="0004251E"/>
    <w:rsid w:val="00042541"/>
    <w:rsid w:val="00042663"/>
    <w:rsid w:val="0004272F"/>
    <w:rsid w:val="000427A4"/>
    <w:rsid w:val="000428AA"/>
    <w:rsid w:val="00042966"/>
    <w:rsid w:val="00042984"/>
    <w:rsid w:val="00042B1C"/>
    <w:rsid w:val="00042BDC"/>
    <w:rsid w:val="00042D40"/>
    <w:rsid w:val="00042D5F"/>
    <w:rsid w:val="00042DEB"/>
    <w:rsid w:val="00042EFA"/>
    <w:rsid w:val="00042F95"/>
    <w:rsid w:val="000431D3"/>
    <w:rsid w:val="000432AB"/>
    <w:rsid w:val="0004332F"/>
    <w:rsid w:val="000434C8"/>
    <w:rsid w:val="0004351C"/>
    <w:rsid w:val="0004365B"/>
    <w:rsid w:val="0004366D"/>
    <w:rsid w:val="000436E7"/>
    <w:rsid w:val="00043727"/>
    <w:rsid w:val="00043839"/>
    <w:rsid w:val="00043840"/>
    <w:rsid w:val="0004385A"/>
    <w:rsid w:val="00043896"/>
    <w:rsid w:val="000439E1"/>
    <w:rsid w:val="00043B13"/>
    <w:rsid w:val="00043C10"/>
    <w:rsid w:val="00043C57"/>
    <w:rsid w:val="00043C5E"/>
    <w:rsid w:val="00043CC7"/>
    <w:rsid w:val="00043CE5"/>
    <w:rsid w:val="00043D2D"/>
    <w:rsid w:val="00043E04"/>
    <w:rsid w:val="00043E3B"/>
    <w:rsid w:val="00043EB1"/>
    <w:rsid w:val="00043EDD"/>
    <w:rsid w:val="00043F3B"/>
    <w:rsid w:val="00044177"/>
    <w:rsid w:val="00044245"/>
    <w:rsid w:val="00044273"/>
    <w:rsid w:val="00044420"/>
    <w:rsid w:val="0004458B"/>
    <w:rsid w:val="000445C4"/>
    <w:rsid w:val="000445E4"/>
    <w:rsid w:val="0004464D"/>
    <w:rsid w:val="0004466A"/>
    <w:rsid w:val="000446ED"/>
    <w:rsid w:val="0004475A"/>
    <w:rsid w:val="00044804"/>
    <w:rsid w:val="00044858"/>
    <w:rsid w:val="00044936"/>
    <w:rsid w:val="00044A5B"/>
    <w:rsid w:val="00044B02"/>
    <w:rsid w:val="00044BB8"/>
    <w:rsid w:val="00044F25"/>
    <w:rsid w:val="0004512F"/>
    <w:rsid w:val="0004535A"/>
    <w:rsid w:val="0004543A"/>
    <w:rsid w:val="00045683"/>
    <w:rsid w:val="000456C6"/>
    <w:rsid w:val="0004584D"/>
    <w:rsid w:val="000458E5"/>
    <w:rsid w:val="0004591D"/>
    <w:rsid w:val="00045961"/>
    <w:rsid w:val="00045A80"/>
    <w:rsid w:val="00045AC0"/>
    <w:rsid w:val="00045C3F"/>
    <w:rsid w:val="00045CB7"/>
    <w:rsid w:val="00045CD5"/>
    <w:rsid w:val="00045D9A"/>
    <w:rsid w:val="00045F43"/>
    <w:rsid w:val="000460A6"/>
    <w:rsid w:val="000460CE"/>
    <w:rsid w:val="00046293"/>
    <w:rsid w:val="000463AB"/>
    <w:rsid w:val="00046466"/>
    <w:rsid w:val="000464EB"/>
    <w:rsid w:val="00046585"/>
    <w:rsid w:val="000466D9"/>
    <w:rsid w:val="0004671C"/>
    <w:rsid w:val="000467C8"/>
    <w:rsid w:val="0004686C"/>
    <w:rsid w:val="000468B4"/>
    <w:rsid w:val="000469C7"/>
    <w:rsid w:val="000469D4"/>
    <w:rsid w:val="000469EB"/>
    <w:rsid w:val="00046AD5"/>
    <w:rsid w:val="00046AFE"/>
    <w:rsid w:val="00046B6F"/>
    <w:rsid w:val="00046BB9"/>
    <w:rsid w:val="00046BD2"/>
    <w:rsid w:val="00046D4E"/>
    <w:rsid w:val="00046DFE"/>
    <w:rsid w:val="00046E91"/>
    <w:rsid w:val="00046EA2"/>
    <w:rsid w:val="00046EB1"/>
    <w:rsid w:val="00046EF3"/>
    <w:rsid w:val="00046F21"/>
    <w:rsid w:val="00046F35"/>
    <w:rsid w:val="00047011"/>
    <w:rsid w:val="000470A0"/>
    <w:rsid w:val="00047136"/>
    <w:rsid w:val="000471A1"/>
    <w:rsid w:val="000472AE"/>
    <w:rsid w:val="0004747B"/>
    <w:rsid w:val="000474C3"/>
    <w:rsid w:val="0004768D"/>
    <w:rsid w:val="000476C6"/>
    <w:rsid w:val="0004778A"/>
    <w:rsid w:val="00047833"/>
    <w:rsid w:val="0004789B"/>
    <w:rsid w:val="00047938"/>
    <w:rsid w:val="00047BCE"/>
    <w:rsid w:val="00047BFF"/>
    <w:rsid w:val="00047C87"/>
    <w:rsid w:val="00047C8A"/>
    <w:rsid w:val="00047CA4"/>
    <w:rsid w:val="00047CD7"/>
    <w:rsid w:val="00047D45"/>
    <w:rsid w:val="00047D4F"/>
    <w:rsid w:val="00047D57"/>
    <w:rsid w:val="00047D8B"/>
    <w:rsid w:val="00047DBF"/>
    <w:rsid w:val="00047EB3"/>
    <w:rsid w:val="00047F7A"/>
    <w:rsid w:val="00047F8E"/>
    <w:rsid w:val="000500CF"/>
    <w:rsid w:val="00050266"/>
    <w:rsid w:val="00050374"/>
    <w:rsid w:val="00050433"/>
    <w:rsid w:val="00050843"/>
    <w:rsid w:val="0005091B"/>
    <w:rsid w:val="0005096A"/>
    <w:rsid w:val="00050A19"/>
    <w:rsid w:val="00050BD1"/>
    <w:rsid w:val="00050C3A"/>
    <w:rsid w:val="00050CE7"/>
    <w:rsid w:val="00050D59"/>
    <w:rsid w:val="00050D5F"/>
    <w:rsid w:val="00050E45"/>
    <w:rsid w:val="00050F87"/>
    <w:rsid w:val="00050FC8"/>
    <w:rsid w:val="00051057"/>
    <w:rsid w:val="000511F3"/>
    <w:rsid w:val="00051302"/>
    <w:rsid w:val="000513E7"/>
    <w:rsid w:val="0005161F"/>
    <w:rsid w:val="000516BC"/>
    <w:rsid w:val="0005174B"/>
    <w:rsid w:val="00051762"/>
    <w:rsid w:val="000518D4"/>
    <w:rsid w:val="0005190D"/>
    <w:rsid w:val="00051938"/>
    <w:rsid w:val="0005196D"/>
    <w:rsid w:val="000519C0"/>
    <w:rsid w:val="00051ADA"/>
    <w:rsid w:val="00051CBA"/>
    <w:rsid w:val="00051D85"/>
    <w:rsid w:val="00051E82"/>
    <w:rsid w:val="00051F22"/>
    <w:rsid w:val="00051F43"/>
    <w:rsid w:val="00051F94"/>
    <w:rsid w:val="00051FD3"/>
    <w:rsid w:val="00051FEA"/>
    <w:rsid w:val="000520A8"/>
    <w:rsid w:val="00052239"/>
    <w:rsid w:val="00052251"/>
    <w:rsid w:val="0005225C"/>
    <w:rsid w:val="000522B2"/>
    <w:rsid w:val="00052314"/>
    <w:rsid w:val="0005233C"/>
    <w:rsid w:val="00052424"/>
    <w:rsid w:val="00052513"/>
    <w:rsid w:val="00052530"/>
    <w:rsid w:val="0005257C"/>
    <w:rsid w:val="000526C6"/>
    <w:rsid w:val="000526D8"/>
    <w:rsid w:val="000527B3"/>
    <w:rsid w:val="00052801"/>
    <w:rsid w:val="0005288E"/>
    <w:rsid w:val="00052ADE"/>
    <w:rsid w:val="00052C7C"/>
    <w:rsid w:val="00052D43"/>
    <w:rsid w:val="00052D44"/>
    <w:rsid w:val="00052FFB"/>
    <w:rsid w:val="00053022"/>
    <w:rsid w:val="0005304B"/>
    <w:rsid w:val="0005312F"/>
    <w:rsid w:val="00053164"/>
    <w:rsid w:val="000531B0"/>
    <w:rsid w:val="000532EA"/>
    <w:rsid w:val="000532F6"/>
    <w:rsid w:val="000536F2"/>
    <w:rsid w:val="00053775"/>
    <w:rsid w:val="00053805"/>
    <w:rsid w:val="0005382B"/>
    <w:rsid w:val="000539B2"/>
    <w:rsid w:val="000539DF"/>
    <w:rsid w:val="00053A87"/>
    <w:rsid w:val="00053C7F"/>
    <w:rsid w:val="00053D1C"/>
    <w:rsid w:val="00053D64"/>
    <w:rsid w:val="00053D80"/>
    <w:rsid w:val="00053E42"/>
    <w:rsid w:val="0005404C"/>
    <w:rsid w:val="00054101"/>
    <w:rsid w:val="00054394"/>
    <w:rsid w:val="0005445F"/>
    <w:rsid w:val="00054570"/>
    <w:rsid w:val="00054605"/>
    <w:rsid w:val="00054660"/>
    <w:rsid w:val="000546AF"/>
    <w:rsid w:val="00054763"/>
    <w:rsid w:val="000547CA"/>
    <w:rsid w:val="00054806"/>
    <w:rsid w:val="00054866"/>
    <w:rsid w:val="0005498A"/>
    <w:rsid w:val="00054A92"/>
    <w:rsid w:val="00054B5A"/>
    <w:rsid w:val="00054B5D"/>
    <w:rsid w:val="00054BEC"/>
    <w:rsid w:val="00054EA0"/>
    <w:rsid w:val="00054F26"/>
    <w:rsid w:val="00054F9D"/>
    <w:rsid w:val="00055071"/>
    <w:rsid w:val="0005508C"/>
    <w:rsid w:val="00055135"/>
    <w:rsid w:val="0005519D"/>
    <w:rsid w:val="000552B9"/>
    <w:rsid w:val="000552EC"/>
    <w:rsid w:val="00055486"/>
    <w:rsid w:val="000554E0"/>
    <w:rsid w:val="00055529"/>
    <w:rsid w:val="00055572"/>
    <w:rsid w:val="000555AF"/>
    <w:rsid w:val="0005560C"/>
    <w:rsid w:val="00055695"/>
    <w:rsid w:val="00055708"/>
    <w:rsid w:val="00055795"/>
    <w:rsid w:val="0005580C"/>
    <w:rsid w:val="000558CF"/>
    <w:rsid w:val="00055951"/>
    <w:rsid w:val="0005597A"/>
    <w:rsid w:val="00055AA5"/>
    <w:rsid w:val="00055B8F"/>
    <w:rsid w:val="00055BFE"/>
    <w:rsid w:val="00055C4E"/>
    <w:rsid w:val="00055D5B"/>
    <w:rsid w:val="00055EBA"/>
    <w:rsid w:val="00055FE8"/>
    <w:rsid w:val="00056045"/>
    <w:rsid w:val="00056112"/>
    <w:rsid w:val="0005617D"/>
    <w:rsid w:val="00056221"/>
    <w:rsid w:val="000563FE"/>
    <w:rsid w:val="00056515"/>
    <w:rsid w:val="000568D7"/>
    <w:rsid w:val="0005691C"/>
    <w:rsid w:val="0005699A"/>
    <w:rsid w:val="00056AC5"/>
    <w:rsid w:val="00056AE7"/>
    <w:rsid w:val="00056BB3"/>
    <w:rsid w:val="00056C4D"/>
    <w:rsid w:val="00056CDF"/>
    <w:rsid w:val="00056D04"/>
    <w:rsid w:val="00056DB0"/>
    <w:rsid w:val="00056DC8"/>
    <w:rsid w:val="00056DDD"/>
    <w:rsid w:val="00056DE4"/>
    <w:rsid w:val="00056E0F"/>
    <w:rsid w:val="00056E22"/>
    <w:rsid w:val="00056E56"/>
    <w:rsid w:val="00056EB2"/>
    <w:rsid w:val="00056F5A"/>
    <w:rsid w:val="00056F67"/>
    <w:rsid w:val="00056F78"/>
    <w:rsid w:val="00057243"/>
    <w:rsid w:val="0005728C"/>
    <w:rsid w:val="00057457"/>
    <w:rsid w:val="000574AF"/>
    <w:rsid w:val="00057699"/>
    <w:rsid w:val="0005775C"/>
    <w:rsid w:val="00057A44"/>
    <w:rsid w:val="00057A9B"/>
    <w:rsid w:val="00057B84"/>
    <w:rsid w:val="00057D67"/>
    <w:rsid w:val="00057D9D"/>
    <w:rsid w:val="00057E5A"/>
    <w:rsid w:val="00057F22"/>
    <w:rsid w:val="00057F98"/>
    <w:rsid w:val="00060176"/>
    <w:rsid w:val="00060224"/>
    <w:rsid w:val="000602AD"/>
    <w:rsid w:val="000603D9"/>
    <w:rsid w:val="0006059F"/>
    <w:rsid w:val="0006064D"/>
    <w:rsid w:val="00060671"/>
    <w:rsid w:val="0006068C"/>
    <w:rsid w:val="000607D8"/>
    <w:rsid w:val="0006098E"/>
    <w:rsid w:val="000609E7"/>
    <w:rsid w:val="00060B06"/>
    <w:rsid w:val="00060B5C"/>
    <w:rsid w:val="00060B7E"/>
    <w:rsid w:val="00060CDA"/>
    <w:rsid w:val="00060E61"/>
    <w:rsid w:val="00060EF5"/>
    <w:rsid w:val="00061083"/>
    <w:rsid w:val="0006114C"/>
    <w:rsid w:val="000611B1"/>
    <w:rsid w:val="000611B4"/>
    <w:rsid w:val="000611DC"/>
    <w:rsid w:val="00061324"/>
    <w:rsid w:val="000614D0"/>
    <w:rsid w:val="00061723"/>
    <w:rsid w:val="000617D0"/>
    <w:rsid w:val="00061880"/>
    <w:rsid w:val="00061A7A"/>
    <w:rsid w:val="00061B29"/>
    <w:rsid w:val="00061DE4"/>
    <w:rsid w:val="00061E08"/>
    <w:rsid w:val="00061EDF"/>
    <w:rsid w:val="00061F35"/>
    <w:rsid w:val="0006204B"/>
    <w:rsid w:val="0006208C"/>
    <w:rsid w:val="000620E5"/>
    <w:rsid w:val="0006214E"/>
    <w:rsid w:val="000621E6"/>
    <w:rsid w:val="00062239"/>
    <w:rsid w:val="00062265"/>
    <w:rsid w:val="00062463"/>
    <w:rsid w:val="000624A0"/>
    <w:rsid w:val="00062508"/>
    <w:rsid w:val="0006258B"/>
    <w:rsid w:val="00062622"/>
    <w:rsid w:val="000626BD"/>
    <w:rsid w:val="00062700"/>
    <w:rsid w:val="00062712"/>
    <w:rsid w:val="000627AD"/>
    <w:rsid w:val="000627CC"/>
    <w:rsid w:val="0006283C"/>
    <w:rsid w:val="00062893"/>
    <w:rsid w:val="0006289A"/>
    <w:rsid w:val="000628BC"/>
    <w:rsid w:val="00062982"/>
    <w:rsid w:val="00062A18"/>
    <w:rsid w:val="00062AEA"/>
    <w:rsid w:val="00062B33"/>
    <w:rsid w:val="00062B38"/>
    <w:rsid w:val="00062B94"/>
    <w:rsid w:val="00062BD9"/>
    <w:rsid w:val="00062C00"/>
    <w:rsid w:val="00062C6F"/>
    <w:rsid w:val="00062EE0"/>
    <w:rsid w:val="00063004"/>
    <w:rsid w:val="000630ED"/>
    <w:rsid w:val="00063186"/>
    <w:rsid w:val="0006326F"/>
    <w:rsid w:val="00063368"/>
    <w:rsid w:val="00063401"/>
    <w:rsid w:val="0006342B"/>
    <w:rsid w:val="00063432"/>
    <w:rsid w:val="000634F3"/>
    <w:rsid w:val="0006351B"/>
    <w:rsid w:val="00063536"/>
    <w:rsid w:val="0006355E"/>
    <w:rsid w:val="00063590"/>
    <w:rsid w:val="00063636"/>
    <w:rsid w:val="0006374B"/>
    <w:rsid w:val="000638AD"/>
    <w:rsid w:val="000638AE"/>
    <w:rsid w:val="000638E4"/>
    <w:rsid w:val="00063A2F"/>
    <w:rsid w:val="00063A41"/>
    <w:rsid w:val="00063AA7"/>
    <w:rsid w:val="00063B70"/>
    <w:rsid w:val="00063BB8"/>
    <w:rsid w:val="00063D2D"/>
    <w:rsid w:val="00063D6F"/>
    <w:rsid w:val="00063DBD"/>
    <w:rsid w:val="00063E56"/>
    <w:rsid w:val="00063F7D"/>
    <w:rsid w:val="00064062"/>
    <w:rsid w:val="000640B5"/>
    <w:rsid w:val="0006420C"/>
    <w:rsid w:val="00064233"/>
    <w:rsid w:val="0006423D"/>
    <w:rsid w:val="00064518"/>
    <w:rsid w:val="000645E3"/>
    <w:rsid w:val="00064608"/>
    <w:rsid w:val="0006488D"/>
    <w:rsid w:val="000648B3"/>
    <w:rsid w:val="00064980"/>
    <w:rsid w:val="00064B63"/>
    <w:rsid w:val="00064B71"/>
    <w:rsid w:val="00064B7F"/>
    <w:rsid w:val="00064BE2"/>
    <w:rsid w:val="00064CC3"/>
    <w:rsid w:val="00064CC4"/>
    <w:rsid w:val="00064D3D"/>
    <w:rsid w:val="00064E27"/>
    <w:rsid w:val="00064E36"/>
    <w:rsid w:val="00064EAC"/>
    <w:rsid w:val="00064EF2"/>
    <w:rsid w:val="00064F8C"/>
    <w:rsid w:val="00064FA0"/>
    <w:rsid w:val="000651AC"/>
    <w:rsid w:val="000651B6"/>
    <w:rsid w:val="000653C3"/>
    <w:rsid w:val="00065574"/>
    <w:rsid w:val="00065609"/>
    <w:rsid w:val="0006574D"/>
    <w:rsid w:val="000657F9"/>
    <w:rsid w:val="00065865"/>
    <w:rsid w:val="000658E3"/>
    <w:rsid w:val="00065901"/>
    <w:rsid w:val="00065A15"/>
    <w:rsid w:val="00065B24"/>
    <w:rsid w:val="00065B63"/>
    <w:rsid w:val="00065B71"/>
    <w:rsid w:val="00065C0F"/>
    <w:rsid w:val="00065DDA"/>
    <w:rsid w:val="00065E3B"/>
    <w:rsid w:val="00065E48"/>
    <w:rsid w:val="00065EAB"/>
    <w:rsid w:val="00065EB4"/>
    <w:rsid w:val="00065EC5"/>
    <w:rsid w:val="00065F20"/>
    <w:rsid w:val="00065F6B"/>
    <w:rsid w:val="0006611F"/>
    <w:rsid w:val="000661B9"/>
    <w:rsid w:val="0006622D"/>
    <w:rsid w:val="000662D1"/>
    <w:rsid w:val="0006645F"/>
    <w:rsid w:val="000664D8"/>
    <w:rsid w:val="00066813"/>
    <w:rsid w:val="00066894"/>
    <w:rsid w:val="000668F9"/>
    <w:rsid w:val="0006691C"/>
    <w:rsid w:val="000669A3"/>
    <w:rsid w:val="00066A20"/>
    <w:rsid w:val="00066A22"/>
    <w:rsid w:val="00066A63"/>
    <w:rsid w:val="00066B00"/>
    <w:rsid w:val="00066CA6"/>
    <w:rsid w:val="00066CDC"/>
    <w:rsid w:val="00066D92"/>
    <w:rsid w:val="00066EAF"/>
    <w:rsid w:val="00067096"/>
    <w:rsid w:val="0006722A"/>
    <w:rsid w:val="0006722E"/>
    <w:rsid w:val="0006723C"/>
    <w:rsid w:val="0006724D"/>
    <w:rsid w:val="0006728B"/>
    <w:rsid w:val="0006733E"/>
    <w:rsid w:val="0006733F"/>
    <w:rsid w:val="00067353"/>
    <w:rsid w:val="000673CD"/>
    <w:rsid w:val="00067461"/>
    <w:rsid w:val="0006749D"/>
    <w:rsid w:val="00067502"/>
    <w:rsid w:val="0006750C"/>
    <w:rsid w:val="00067623"/>
    <w:rsid w:val="000676D3"/>
    <w:rsid w:val="00067751"/>
    <w:rsid w:val="00067801"/>
    <w:rsid w:val="000678B8"/>
    <w:rsid w:val="000678C9"/>
    <w:rsid w:val="00067901"/>
    <w:rsid w:val="00067988"/>
    <w:rsid w:val="000679CF"/>
    <w:rsid w:val="00067A48"/>
    <w:rsid w:val="00067B26"/>
    <w:rsid w:val="00067C1A"/>
    <w:rsid w:val="00067D84"/>
    <w:rsid w:val="00067F2E"/>
    <w:rsid w:val="00067F59"/>
    <w:rsid w:val="00067FCF"/>
    <w:rsid w:val="0007000F"/>
    <w:rsid w:val="00070172"/>
    <w:rsid w:val="00070176"/>
    <w:rsid w:val="000701F7"/>
    <w:rsid w:val="00070201"/>
    <w:rsid w:val="0007020C"/>
    <w:rsid w:val="00070317"/>
    <w:rsid w:val="000703C4"/>
    <w:rsid w:val="000706AB"/>
    <w:rsid w:val="000706BC"/>
    <w:rsid w:val="000706CE"/>
    <w:rsid w:val="00070766"/>
    <w:rsid w:val="000707A5"/>
    <w:rsid w:val="0007086B"/>
    <w:rsid w:val="0007091A"/>
    <w:rsid w:val="000709DB"/>
    <w:rsid w:val="00070A32"/>
    <w:rsid w:val="00070A8E"/>
    <w:rsid w:val="00070AE5"/>
    <w:rsid w:val="00070BA0"/>
    <w:rsid w:val="00070C00"/>
    <w:rsid w:val="00070CAE"/>
    <w:rsid w:val="00070DC8"/>
    <w:rsid w:val="00070E62"/>
    <w:rsid w:val="00070E97"/>
    <w:rsid w:val="00070F89"/>
    <w:rsid w:val="0007120A"/>
    <w:rsid w:val="000712A7"/>
    <w:rsid w:val="00071338"/>
    <w:rsid w:val="00071457"/>
    <w:rsid w:val="00071590"/>
    <w:rsid w:val="000715B5"/>
    <w:rsid w:val="00071728"/>
    <w:rsid w:val="00071739"/>
    <w:rsid w:val="00071824"/>
    <w:rsid w:val="00071941"/>
    <w:rsid w:val="000719AD"/>
    <w:rsid w:val="00071A0F"/>
    <w:rsid w:val="00071A12"/>
    <w:rsid w:val="00071B73"/>
    <w:rsid w:val="00071BC2"/>
    <w:rsid w:val="00071C38"/>
    <w:rsid w:val="00071CFF"/>
    <w:rsid w:val="00071D0E"/>
    <w:rsid w:val="00071F38"/>
    <w:rsid w:val="0007201B"/>
    <w:rsid w:val="0007202D"/>
    <w:rsid w:val="00072060"/>
    <w:rsid w:val="000720FC"/>
    <w:rsid w:val="0007215D"/>
    <w:rsid w:val="0007226B"/>
    <w:rsid w:val="000722BD"/>
    <w:rsid w:val="0007231C"/>
    <w:rsid w:val="00072357"/>
    <w:rsid w:val="00072391"/>
    <w:rsid w:val="0007241A"/>
    <w:rsid w:val="00072492"/>
    <w:rsid w:val="0007251C"/>
    <w:rsid w:val="00072532"/>
    <w:rsid w:val="00072674"/>
    <w:rsid w:val="00072675"/>
    <w:rsid w:val="000729B4"/>
    <w:rsid w:val="00072A21"/>
    <w:rsid w:val="00072A4C"/>
    <w:rsid w:val="00072AB6"/>
    <w:rsid w:val="00072AF5"/>
    <w:rsid w:val="00072B2C"/>
    <w:rsid w:val="00072B8C"/>
    <w:rsid w:val="00072C8D"/>
    <w:rsid w:val="00072D2B"/>
    <w:rsid w:val="00072D99"/>
    <w:rsid w:val="00072DD0"/>
    <w:rsid w:val="00072F4E"/>
    <w:rsid w:val="00072F77"/>
    <w:rsid w:val="00073241"/>
    <w:rsid w:val="00073255"/>
    <w:rsid w:val="00073292"/>
    <w:rsid w:val="000732A8"/>
    <w:rsid w:val="000732E6"/>
    <w:rsid w:val="0007338D"/>
    <w:rsid w:val="0007339C"/>
    <w:rsid w:val="00073539"/>
    <w:rsid w:val="00073773"/>
    <w:rsid w:val="00073775"/>
    <w:rsid w:val="000738AB"/>
    <w:rsid w:val="00073A1B"/>
    <w:rsid w:val="00073AA9"/>
    <w:rsid w:val="00073ABB"/>
    <w:rsid w:val="00073DF4"/>
    <w:rsid w:val="00073E06"/>
    <w:rsid w:val="00073EEA"/>
    <w:rsid w:val="00074017"/>
    <w:rsid w:val="0007401D"/>
    <w:rsid w:val="00074045"/>
    <w:rsid w:val="0007409B"/>
    <w:rsid w:val="000740A9"/>
    <w:rsid w:val="000741F4"/>
    <w:rsid w:val="00074423"/>
    <w:rsid w:val="0007444E"/>
    <w:rsid w:val="000744A3"/>
    <w:rsid w:val="00074565"/>
    <w:rsid w:val="000745FF"/>
    <w:rsid w:val="0007476C"/>
    <w:rsid w:val="0007490A"/>
    <w:rsid w:val="00074922"/>
    <w:rsid w:val="0007493E"/>
    <w:rsid w:val="00074976"/>
    <w:rsid w:val="00074B2F"/>
    <w:rsid w:val="00074B39"/>
    <w:rsid w:val="00074B79"/>
    <w:rsid w:val="00074CF2"/>
    <w:rsid w:val="00074D58"/>
    <w:rsid w:val="00074E18"/>
    <w:rsid w:val="00074EFE"/>
    <w:rsid w:val="00074F26"/>
    <w:rsid w:val="00074F49"/>
    <w:rsid w:val="00074F81"/>
    <w:rsid w:val="00074FE6"/>
    <w:rsid w:val="000752C5"/>
    <w:rsid w:val="0007536B"/>
    <w:rsid w:val="0007536F"/>
    <w:rsid w:val="0007548D"/>
    <w:rsid w:val="00075579"/>
    <w:rsid w:val="00075580"/>
    <w:rsid w:val="000755E4"/>
    <w:rsid w:val="000756E9"/>
    <w:rsid w:val="00075779"/>
    <w:rsid w:val="000757AE"/>
    <w:rsid w:val="000757F2"/>
    <w:rsid w:val="0007585A"/>
    <w:rsid w:val="00075862"/>
    <w:rsid w:val="00075A10"/>
    <w:rsid w:val="00075A1C"/>
    <w:rsid w:val="00075A80"/>
    <w:rsid w:val="00075A86"/>
    <w:rsid w:val="00075B8C"/>
    <w:rsid w:val="00075BFE"/>
    <w:rsid w:val="00075C75"/>
    <w:rsid w:val="00075E64"/>
    <w:rsid w:val="00075F93"/>
    <w:rsid w:val="0007600C"/>
    <w:rsid w:val="0007619E"/>
    <w:rsid w:val="000763B9"/>
    <w:rsid w:val="000765AD"/>
    <w:rsid w:val="000766AB"/>
    <w:rsid w:val="00076771"/>
    <w:rsid w:val="000767B7"/>
    <w:rsid w:val="000767E8"/>
    <w:rsid w:val="000768BF"/>
    <w:rsid w:val="0007694A"/>
    <w:rsid w:val="00076B03"/>
    <w:rsid w:val="00076BA2"/>
    <w:rsid w:val="00076C9A"/>
    <w:rsid w:val="00076CF1"/>
    <w:rsid w:val="00076D7F"/>
    <w:rsid w:val="00076DF5"/>
    <w:rsid w:val="00076E28"/>
    <w:rsid w:val="00077084"/>
    <w:rsid w:val="000773C1"/>
    <w:rsid w:val="000773D3"/>
    <w:rsid w:val="00077441"/>
    <w:rsid w:val="00077707"/>
    <w:rsid w:val="00077947"/>
    <w:rsid w:val="0007796E"/>
    <w:rsid w:val="00077A10"/>
    <w:rsid w:val="00077B4E"/>
    <w:rsid w:val="00077D41"/>
    <w:rsid w:val="00077D68"/>
    <w:rsid w:val="00077D80"/>
    <w:rsid w:val="00080077"/>
    <w:rsid w:val="0008025C"/>
    <w:rsid w:val="000802A1"/>
    <w:rsid w:val="0008047E"/>
    <w:rsid w:val="00080494"/>
    <w:rsid w:val="00080620"/>
    <w:rsid w:val="0008070D"/>
    <w:rsid w:val="0008083C"/>
    <w:rsid w:val="000808DB"/>
    <w:rsid w:val="000808DF"/>
    <w:rsid w:val="000808ED"/>
    <w:rsid w:val="000808F9"/>
    <w:rsid w:val="0008091F"/>
    <w:rsid w:val="00080937"/>
    <w:rsid w:val="000809A8"/>
    <w:rsid w:val="00080A5D"/>
    <w:rsid w:val="00080AB4"/>
    <w:rsid w:val="00080B4C"/>
    <w:rsid w:val="00080B8F"/>
    <w:rsid w:val="00080BDA"/>
    <w:rsid w:val="00080C6A"/>
    <w:rsid w:val="00080CFC"/>
    <w:rsid w:val="00080DA5"/>
    <w:rsid w:val="00080DB2"/>
    <w:rsid w:val="00080FA0"/>
    <w:rsid w:val="000810B2"/>
    <w:rsid w:val="00081163"/>
    <w:rsid w:val="0008148A"/>
    <w:rsid w:val="0008149F"/>
    <w:rsid w:val="000814BF"/>
    <w:rsid w:val="000814EB"/>
    <w:rsid w:val="0008160E"/>
    <w:rsid w:val="00081639"/>
    <w:rsid w:val="000816BB"/>
    <w:rsid w:val="0008175F"/>
    <w:rsid w:val="000818DA"/>
    <w:rsid w:val="000819CF"/>
    <w:rsid w:val="00081A6D"/>
    <w:rsid w:val="00081BD8"/>
    <w:rsid w:val="00081C50"/>
    <w:rsid w:val="00081CD3"/>
    <w:rsid w:val="00081DC1"/>
    <w:rsid w:val="00081DFA"/>
    <w:rsid w:val="00082085"/>
    <w:rsid w:val="0008209E"/>
    <w:rsid w:val="00082183"/>
    <w:rsid w:val="00082284"/>
    <w:rsid w:val="000823B3"/>
    <w:rsid w:val="000823F0"/>
    <w:rsid w:val="000825BC"/>
    <w:rsid w:val="000826BD"/>
    <w:rsid w:val="00082768"/>
    <w:rsid w:val="00082786"/>
    <w:rsid w:val="000827A0"/>
    <w:rsid w:val="000829BF"/>
    <w:rsid w:val="00082BCB"/>
    <w:rsid w:val="00082CFC"/>
    <w:rsid w:val="00082D3F"/>
    <w:rsid w:val="00082F1D"/>
    <w:rsid w:val="00082F4A"/>
    <w:rsid w:val="00082F5F"/>
    <w:rsid w:val="00082FA7"/>
    <w:rsid w:val="00083045"/>
    <w:rsid w:val="00083092"/>
    <w:rsid w:val="0008320F"/>
    <w:rsid w:val="00083270"/>
    <w:rsid w:val="000832AB"/>
    <w:rsid w:val="000832F3"/>
    <w:rsid w:val="00083311"/>
    <w:rsid w:val="0008336E"/>
    <w:rsid w:val="000834DE"/>
    <w:rsid w:val="000834EC"/>
    <w:rsid w:val="000836D6"/>
    <w:rsid w:val="000837B8"/>
    <w:rsid w:val="000838C8"/>
    <w:rsid w:val="000839CE"/>
    <w:rsid w:val="00083B45"/>
    <w:rsid w:val="00083BB8"/>
    <w:rsid w:val="00083C06"/>
    <w:rsid w:val="00083D33"/>
    <w:rsid w:val="00083D39"/>
    <w:rsid w:val="00083DA6"/>
    <w:rsid w:val="00083EC7"/>
    <w:rsid w:val="00083F25"/>
    <w:rsid w:val="00084030"/>
    <w:rsid w:val="00084081"/>
    <w:rsid w:val="000841D1"/>
    <w:rsid w:val="00084276"/>
    <w:rsid w:val="00084357"/>
    <w:rsid w:val="00084520"/>
    <w:rsid w:val="0008458A"/>
    <w:rsid w:val="0008467E"/>
    <w:rsid w:val="000847DD"/>
    <w:rsid w:val="000848D8"/>
    <w:rsid w:val="000848DA"/>
    <w:rsid w:val="000848F3"/>
    <w:rsid w:val="00084920"/>
    <w:rsid w:val="00084929"/>
    <w:rsid w:val="000849D6"/>
    <w:rsid w:val="00084AA2"/>
    <w:rsid w:val="00084B29"/>
    <w:rsid w:val="00084BE5"/>
    <w:rsid w:val="00084D58"/>
    <w:rsid w:val="00084DEE"/>
    <w:rsid w:val="00084E64"/>
    <w:rsid w:val="00085071"/>
    <w:rsid w:val="00085108"/>
    <w:rsid w:val="00085180"/>
    <w:rsid w:val="000851AA"/>
    <w:rsid w:val="00085251"/>
    <w:rsid w:val="000852CD"/>
    <w:rsid w:val="000852CF"/>
    <w:rsid w:val="000854BD"/>
    <w:rsid w:val="000855BB"/>
    <w:rsid w:val="000855E4"/>
    <w:rsid w:val="00085787"/>
    <w:rsid w:val="00085847"/>
    <w:rsid w:val="00085912"/>
    <w:rsid w:val="00085983"/>
    <w:rsid w:val="000859EC"/>
    <w:rsid w:val="00085C67"/>
    <w:rsid w:val="00085D95"/>
    <w:rsid w:val="00085F02"/>
    <w:rsid w:val="00086034"/>
    <w:rsid w:val="000860FF"/>
    <w:rsid w:val="0008610D"/>
    <w:rsid w:val="00086113"/>
    <w:rsid w:val="0008615A"/>
    <w:rsid w:val="000861B6"/>
    <w:rsid w:val="000861E3"/>
    <w:rsid w:val="000862B1"/>
    <w:rsid w:val="000863D7"/>
    <w:rsid w:val="00086414"/>
    <w:rsid w:val="00086433"/>
    <w:rsid w:val="0008645D"/>
    <w:rsid w:val="000864A2"/>
    <w:rsid w:val="000865C9"/>
    <w:rsid w:val="00086614"/>
    <w:rsid w:val="000866BB"/>
    <w:rsid w:val="00086729"/>
    <w:rsid w:val="00086828"/>
    <w:rsid w:val="0008683A"/>
    <w:rsid w:val="000868B8"/>
    <w:rsid w:val="000869D2"/>
    <w:rsid w:val="000869FB"/>
    <w:rsid w:val="00086A4F"/>
    <w:rsid w:val="00086B2E"/>
    <w:rsid w:val="00086C54"/>
    <w:rsid w:val="00086C5C"/>
    <w:rsid w:val="00086C7C"/>
    <w:rsid w:val="00086DC2"/>
    <w:rsid w:val="00086DE3"/>
    <w:rsid w:val="00086E54"/>
    <w:rsid w:val="00086EBC"/>
    <w:rsid w:val="00086ED8"/>
    <w:rsid w:val="00086F4B"/>
    <w:rsid w:val="0008725D"/>
    <w:rsid w:val="000872F9"/>
    <w:rsid w:val="000874E7"/>
    <w:rsid w:val="00087516"/>
    <w:rsid w:val="00087568"/>
    <w:rsid w:val="00087573"/>
    <w:rsid w:val="000875EA"/>
    <w:rsid w:val="000876C9"/>
    <w:rsid w:val="000877DA"/>
    <w:rsid w:val="000877F8"/>
    <w:rsid w:val="00087831"/>
    <w:rsid w:val="000878F2"/>
    <w:rsid w:val="000879DF"/>
    <w:rsid w:val="00087A53"/>
    <w:rsid w:val="00087C70"/>
    <w:rsid w:val="00087D14"/>
    <w:rsid w:val="00087D51"/>
    <w:rsid w:val="00087E23"/>
    <w:rsid w:val="00087E93"/>
    <w:rsid w:val="00090120"/>
    <w:rsid w:val="000901FD"/>
    <w:rsid w:val="00090212"/>
    <w:rsid w:val="00090262"/>
    <w:rsid w:val="00090285"/>
    <w:rsid w:val="000902EA"/>
    <w:rsid w:val="000903BD"/>
    <w:rsid w:val="00090432"/>
    <w:rsid w:val="0009044E"/>
    <w:rsid w:val="0009046A"/>
    <w:rsid w:val="000905A2"/>
    <w:rsid w:val="00090683"/>
    <w:rsid w:val="0009068F"/>
    <w:rsid w:val="000906FD"/>
    <w:rsid w:val="00090743"/>
    <w:rsid w:val="000907A0"/>
    <w:rsid w:val="000907E5"/>
    <w:rsid w:val="00090851"/>
    <w:rsid w:val="0009089E"/>
    <w:rsid w:val="000908D5"/>
    <w:rsid w:val="00090954"/>
    <w:rsid w:val="00090967"/>
    <w:rsid w:val="00090A0B"/>
    <w:rsid w:val="00090A1E"/>
    <w:rsid w:val="00090A26"/>
    <w:rsid w:val="00090B7A"/>
    <w:rsid w:val="00090B9D"/>
    <w:rsid w:val="00090CEF"/>
    <w:rsid w:val="00090D75"/>
    <w:rsid w:val="00090DBE"/>
    <w:rsid w:val="00090DC2"/>
    <w:rsid w:val="00090DC5"/>
    <w:rsid w:val="00090DEA"/>
    <w:rsid w:val="00090E0A"/>
    <w:rsid w:val="00090E40"/>
    <w:rsid w:val="00091105"/>
    <w:rsid w:val="000912D8"/>
    <w:rsid w:val="00091375"/>
    <w:rsid w:val="000913DD"/>
    <w:rsid w:val="00091410"/>
    <w:rsid w:val="00091436"/>
    <w:rsid w:val="00091777"/>
    <w:rsid w:val="0009177B"/>
    <w:rsid w:val="000917CD"/>
    <w:rsid w:val="000917F2"/>
    <w:rsid w:val="00091852"/>
    <w:rsid w:val="00091884"/>
    <w:rsid w:val="000918F7"/>
    <w:rsid w:val="000919DC"/>
    <w:rsid w:val="00091A09"/>
    <w:rsid w:val="00091A54"/>
    <w:rsid w:val="00091A5C"/>
    <w:rsid w:val="00091ADC"/>
    <w:rsid w:val="00091BF8"/>
    <w:rsid w:val="00091C88"/>
    <w:rsid w:val="00091C8C"/>
    <w:rsid w:val="00091C9B"/>
    <w:rsid w:val="00091CE2"/>
    <w:rsid w:val="00091CFA"/>
    <w:rsid w:val="00091D4D"/>
    <w:rsid w:val="00091DAB"/>
    <w:rsid w:val="00091F3A"/>
    <w:rsid w:val="00091FBE"/>
    <w:rsid w:val="00091FC5"/>
    <w:rsid w:val="0009210B"/>
    <w:rsid w:val="000922BF"/>
    <w:rsid w:val="0009230F"/>
    <w:rsid w:val="0009239A"/>
    <w:rsid w:val="000925A1"/>
    <w:rsid w:val="000926F5"/>
    <w:rsid w:val="00092771"/>
    <w:rsid w:val="000927AA"/>
    <w:rsid w:val="0009281C"/>
    <w:rsid w:val="00092947"/>
    <w:rsid w:val="00092AE4"/>
    <w:rsid w:val="00092AF3"/>
    <w:rsid w:val="00092B4A"/>
    <w:rsid w:val="00092BAC"/>
    <w:rsid w:val="00092C4C"/>
    <w:rsid w:val="00092D2D"/>
    <w:rsid w:val="00092D6A"/>
    <w:rsid w:val="00092D71"/>
    <w:rsid w:val="00092FC2"/>
    <w:rsid w:val="00093014"/>
    <w:rsid w:val="0009304A"/>
    <w:rsid w:val="00093050"/>
    <w:rsid w:val="0009309F"/>
    <w:rsid w:val="000930AE"/>
    <w:rsid w:val="00093128"/>
    <w:rsid w:val="000931C9"/>
    <w:rsid w:val="00093282"/>
    <w:rsid w:val="00093444"/>
    <w:rsid w:val="0009387E"/>
    <w:rsid w:val="000938DD"/>
    <w:rsid w:val="00093B81"/>
    <w:rsid w:val="00093BFC"/>
    <w:rsid w:val="00093CA5"/>
    <w:rsid w:val="00093CEC"/>
    <w:rsid w:val="00093E77"/>
    <w:rsid w:val="00093EC2"/>
    <w:rsid w:val="00094050"/>
    <w:rsid w:val="0009407A"/>
    <w:rsid w:val="00094161"/>
    <w:rsid w:val="0009430D"/>
    <w:rsid w:val="00094315"/>
    <w:rsid w:val="0009431E"/>
    <w:rsid w:val="000945CB"/>
    <w:rsid w:val="000947DC"/>
    <w:rsid w:val="00094811"/>
    <w:rsid w:val="0009496D"/>
    <w:rsid w:val="000949A5"/>
    <w:rsid w:val="00094A05"/>
    <w:rsid w:val="00094BA6"/>
    <w:rsid w:val="00094BF7"/>
    <w:rsid w:val="00094C33"/>
    <w:rsid w:val="00094C5E"/>
    <w:rsid w:val="00094D75"/>
    <w:rsid w:val="00094D92"/>
    <w:rsid w:val="00094EF5"/>
    <w:rsid w:val="00094EFC"/>
    <w:rsid w:val="00094F0A"/>
    <w:rsid w:val="00094F43"/>
    <w:rsid w:val="00094F8E"/>
    <w:rsid w:val="00094FEF"/>
    <w:rsid w:val="0009515C"/>
    <w:rsid w:val="0009548E"/>
    <w:rsid w:val="000954A9"/>
    <w:rsid w:val="000954CA"/>
    <w:rsid w:val="00095519"/>
    <w:rsid w:val="0009571F"/>
    <w:rsid w:val="00095787"/>
    <w:rsid w:val="000957C0"/>
    <w:rsid w:val="000957E8"/>
    <w:rsid w:val="00095830"/>
    <w:rsid w:val="000959AB"/>
    <w:rsid w:val="000959C7"/>
    <w:rsid w:val="00095AEA"/>
    <w:rsid w:val="00095B7B"/>
    <w:rsid w:val="00095C2B"/>
    <w:rsid w:val="00095CC5"/>
    <w:rsid w:val="00095D0D"/>
    <w:rsid w:val="00095DC7"/>
    <w:rsid w:val="00095EE9"/>
    <w:rsid w:val="00095F4E"/>
    <w:rsid w:val="00095FB2"/>
    <w:rsid w:val="00095FB8"/>
    <w:rsid w:val="00095FC6"/>
    <w:rsid w:val="00096082"/>
    <w:rsid w:val="00096174"/>
    <w:rsid w:val="00096176"/>
    <w:rsid w:val="000961DE"/>
    <w:rsid w:val="000961FB"/>
    <w:rsid w:val="0009632C"/>
    <w:rsid w:val="00096526"/>
    <w:rsid w:val="00096598"/>
    <w:rsid w:val="000965B0"/>
    <w:rsid w:val="0009669E"/>
    <w:rsid w:val="00096733"/>
    <w:rsid w:val="0009677C"/>
    <w:rsid w:val="00096940"/>
    <w:rsid w:val="00096AD0"/>
    <w:rsid w:val="00096C35"/>
    <w:rsid w:val="00096E16"/>
    <w:rsid w:val="00096E18"/>
    <w:rsid w:val="00096E7F"/>
    <w:rsid w:val="00096EC0"/>
    <w:rsid w:val="00096ED0"/>
    <w:rsid w:val="00096F11"/>
    <w:rsid w:val="00096F67"/>
    <w:rsid w:val="00097296"/>
    <w:rsid w:val="000972B2"/>
    <w:rsid w:val="0009743C"/>
    <w:rsid w:val="000974D9"/>
    <w:rsid w:val="00097543"/>
    <w:rsid w:val="00097551"/>
    <w:rsid w:val="0009759D"/>
    <w:rsid w:val="000976E7"/>
    <w:rsid w:val="00097793"/>
    <w:rsid w:val="000977C8"/>
    <w:rsid w:val="000977CE"/>
    <w:rsid w:val="00097858"/>
    <w:rsid w:val="000978EE"/>
    <w:rsid w:val="0009790E"/>
    <w:rsid w:val="00097916"/>
    <w:rsid w:val="00097953"/>
    <w:rsid w:val="00097A10"/>
    <w:rsid w:val="00097C6B"/>
    <w:rsid w:val="00097D74"/>
    <w:rsid w:val="00097F6F"/>
    <w:rsid w:val="000A0039"/>
    <w:rsid w:val="000A0099"/>
    <w:rsid w:val="000A01B2"/>
    <w:rsid w:val="000A020B"/>
    <w:rsid w:val="000A0210"/>
    <w:rsid w:val="000A0222"/>
    <w:rsid w:val="000A0284"/>
    <w:rsid w:val="000A032C"/>
    <w:rsid w:val="000A037B"/>
    <w:rsid w:val="000A0390"/>
    <w:rsid w:val="000A040B"/>
    <w:rsid w:val="000A040C"/>
    <w:rsid w:val="000A050A"/>
    <w:rsid w:val="000A062F"/>
    <w:rsid w:val="000A0688"/>
    <w:rsid w:val="000A0A0B"/>
    <w:rsid w:val="000A0A45"/>
    <w:rsid w:val="000A0B44"/>
    <w:rsid w:val="000A0BA5"/>
    <w:rsid w:val="000A0BB2"/>
    <w:rsid w:val="000A0CD4"/>
    <w:rsid w:val="000A0CF6"/>
    <w:rsid w:val="000A0D97"/>
    <w:rsid w:val="000A0E97"/>
    <w:rsid w:val="000A0FCC"/>
    <w:rsid w:val="000A108E"/>
    <w:rsid w:val="000A11B9"/>
    <w:rsid w:val="000A11CB"/>
    <w:rsid w:val="000A121A"/>
    <w:rsid w:val="000A12F9"/>
    <w:rsid w:val="000A1312"/>
    <w:rsid w:val="000A1399"/>
    <w:rsid w:val="000A14F0"/>
    <w:rsid w:val="000A156F"/>
    <w:rsid w:val="000A15B0"/>
    <w:rsid w:val="000A173C"/>
    <w:rsid w:val="000A186A"/>
    <w:rsid w:val="000A1904"/>
    <w:rsid w:val="000A192D"/>
    <w:rsid w:val="000A1950"/>
    <w:rsid w:val="000A1985"/>
    <w:rsid w:val="000A19AB"/>
    <w:rsid w:val="000A1B9F"/>
    <w:rsid w:val="000A1C51"/>
    <w:rsid w:val="000A1CA3"/>
    <w:rsid w:val="000A1D90"/>
    <w:rsid w:val="000A1DC9"/>
    <w:rsid w:val="000A1E81"/>
    <w:rsid w:val="000A1F01"/>
    <w:rsid w:val="000A1F05"/>
    <w:rsid w:val="000A1F8F"/>
    <w:rsid w:val="000A1F9F"/>
    <w:rsid w:val="000A1FD6"/>
    <w:rsid w:val="000A209B"/>
    <w:rsid w:val="000A2200"/>
    <w:rsid w:val="000A2233"/>
    <w:rsid w:val="000A227F"/>
    <w:rsid w:val="000A2289"/>
    <w:rsid w:val="000A2399"/>
    <w:rsid w:val="000A242D"/>
    <w:rsid w:val="000A2491"/>
    <w:rsid w:val="000A2523"/>
    <w:rsid w:val="000A254E"/>
    <w:rsid w:val="000A257C"/>
    <w:rsid w:val="000A2584"/>
    <w:rsid w:val="000A25AD"/>
    <w:rsid w:val="000A2689"/>
    <w:rsid w:val="000A26BC"/>
    <w:rsid w:val="000A2831"/>
    <w:rsid w:val="000A2A08"/>
    <w:rsid w:val="000A2A34"/>
    <w:rsid w:val="000A2AC7"/>
    <w:rsid w:val="000A2AE4"/>
    <w:rsid w:val="000A2B8B"/>
    <w:rsid w:val="000A2CBC"/>
    <w:rsid w:val="000A2E76"/>
    <w:rsid w:val="000A2EB3"/>
    <w:rsid w:val="000A2F43"/>
    <w:rsid w:val="000A2F55"/>
    <w:rsid w:val="000A3185"/>
    <w:rsid w:val="000A323B"/>
    <w:rsid w:val="000A32AF"/>
    <w:rsid w:val="000A3321"/>
    <w:rsid w:val="000A3371"/>
    <w:rsid w:val="000A3553"/>
    <w:rsid w:val="000A3680"/>
    <w:rsid w:val="000A3744"/>
    <w:rsid w:val="000A378B"/>
    <w:rsid w:val="000A3874"/>
    <w:rsid w:val="000A39E0"/>
    <w:rsid w:val="000A3A1C"/>
    <w:rsid w:val="000A3B50"/>
    <w:rsid w:val="000A3BBC"/>
    <w:rsid w:val="000A3C19"/>
    <w:rsid w:val="000A3D79"/>
    <w:rsid w:val="000A3DE9"/>
    <w:rsid w:val="000A3E62"/>
    <w:rsid w:val="000A4033"/>
    <w:rsid w:val="000A406B"/>
    <w:rsid w:val="000A40DA"/>
    <w:rsid w:val="000A4110"/>
    <w:rsid w:val="000A4202"/>
    <w:rsid w:val="000A420E"/>
    <w:rsid w:val="000A439E"/>
    <w:rsid w:val="000A449A"/>
    <w:rsid w:val="000A44F6"/>
    <w:rsid w:val="000A45A4"/>
    <w:rsid w:val="000A45D3"/>
    <w:rsid w:val="000A45D9"/>
    <w:rsid w:val="000A4617"/>
    <w:rsid w:val="000A476F"/>
    <w:rsid w:val="000A482C"/>
    <w:rsid w:val="000A484A"/>
    <w:rsid w:val="000A4BBC"/>
    <w:rsid w:val="000A4C58"/>
    <w:rsid w:val="000A4C9F"/>
    <w:rsid w:val="000A4CFA"/>
    <w:rsid w:val="000A4E1D"/>
    <w:rsid w:val="000A4EE9"/>
    <w:rsid w:val="000A4FED"/>
    <w:rsid w:val="000A4FFE"/>
    <w:rsid w:val="000A50A1"/>
    <w:rsid w:val="000A5244"/>
    <w:rsid w:val="000A5512"/>
    <w:rsid w:val="000A5521"/>
    <w:rsid w:val="000A55DF"/>
    <w:rsid w:val="000A567E"/>
    <w:rsid w:val="000A58A2"/>
    <w:rsid w:val="000A5950"/>
    <w:rsid w:val="000A5A62"/>
    <w:rsid w:val="000A5A76"/>
    <w:rsid w:val="000A5B3B"/>
    <w:rsid w:val="000A5B5F"/>
    <w:rsid w:val="000A5CC9"/>
    <w:rsid w:val="000A5D87"/>
    <w:rsid w:val="000A5DA1"/>
    <w:rsid w:val="000A5DED"/>
    <w:rsid w:val="000A5E97"/>
    <w:rsid w:val="000A61FA"/>
    <w:rsid w:val="000A627A"/>
    <w:rsid w:val="000A6298"/>
    <w:rsid w:val="000A62DC"/>
    <w:rsid w:val="000A6394"/>
    <w:rsid w:val="000A63CC"/>
    <w:rsid w:val="000A63ED"/>
    <w:rsid w:val="000A64AC"/>
    <w:rsid w:val="000A6525"/>
    <w:rsid w:val="000A657A"/>
    <w:rsid w:val="000A65A4"/>
    <w:rsid w:val="000A667B"/>
    <w:rsid w:val="000A6717"/>
    <w:rsid w:val="000A674D"/>
    <w:rsid w:val="000A67D2"/>
    <w:rsid w:val="000A688C"/>
    <w:rsid w:val="000A6935"/>
    <w:rsid w:val="000A6AAA"/>
    <w:rsid w:val="000A6C8B"/>
    <w:rsid w:val="000A6CD0"/>
    <w:rsid w:val="000A6F74"/>
    <w:rsid w:val="000A6FF6"/>
    <w:rsid w:val="000A7300"/>
    <w:rsid w:val="000A7389"/>
    <w:rsid w:val="000A74FC"/>
    <w:rsid w:val="000A75E5"/>
    <w:rsid w:val="000A7610"/>
    <w:rsid w:val="000A7787"/>
    <w:rsid w:val="000A77A9"/>
    <w:rsid w:val="000A7837"/>
    <w:rsid w:val="000A7AEA"/>
    <w:rsid w:val="000A7BA9"/>
    <w:rsid w:val="000A7C1C"/>
    <w:rsid w:val="000A7C37"/>
    <w:rsid w:val="000A7C8E"/>
    <w:rsid w:val="000A7CAE"/>
    <w:rsid w:val="000A7CD9"/>
    <w:rsid w:val="000A7DDF"/>
    <w:rsid w:val="000A7E24"/>
    <w:rsid w:val="000A7EBF"/>
    <w:rsid w:val="000A7F6D"/>
    <w:rsid w:val="000A7FD0"/>
    <w:rsid w:val="000B010F"/>
    <w:rsid w:val="000B0239"/>
    <w:rsid w:val="000B0372"/>
    <w:rsid w:val="000B0425"/>
    <w:rsid w:val="000B06A6"/>
    <w:rsid w:val="000B07B7"/>
    <w:rsid w:val="000B08BD"/>
    <w:rsid w:val="000B092F"/>
    <w:rsid w:val="000B0A54"/>
    <w:rsid w:val="000B0B51"/>
    <w:rsid w:val="000B0D7F"/>
    <w:rsid w:val="000B0E07"/>
    <w:rsid w:val="000B0E1B"/>
    <w:rsid w:val="000B0E78"/>
    <w:rsid w:val="000B0E9A"/>
    <w:rsid w:val="000B0F06"/>
    <w:rsid w:val="000B10F0"/>
    <w:rsid w:val="000B12B1"/>
    <w:rsid w:val="000B12B2"/>
    <w:rsid w:val="000B1305"/>
    <w:rsid w:val="000B1364"/>
    <w:rsid w:val="000B148D"/>
    <w:rsid w:val="000B14EE"/>
    <w:rsid w:val="000B170A"/>
    <w:rsid w:val="000B172A"/>
    <w:rsid w:val="000B1A30"/>
    <w:rsid w:val="000B1A9A"/>
    <w:rsid w:val="000B1AFD"/>
    <w:rsid w:val="000B1BF0"/>
    <w:rsid w:val="000B1C70"/>
    <w:rsid w:val="000B1CA2"/>
    <w:rsid w:val="000B1E2E"/>
    <w:rsid w:val="000B1EC1"/>
    <w:rsid w:val="000B1EDF"/>
    <w:rsid w:val="000B1F52"/>
    <w:rsid w:val="000B1F5C"/>
    <w:rsid w:val="000B1F72"/>
    <w:rsid w:val="000B1F76"/>
    <w:rsid w:val="000B1FC1"/>
    <w:rsid w:val="000B1FC6"/>
    <w:rsid w:val="000B2267"/>
    <w:rsid w:val="000B22E7"/>
    <w:rsid w:val="000B239B"/>
    <w:rsid w:val="000B23E0"/>
    <w:rsid w:val="000B2455"/>
    <w:rsid w:val="000B27FF"/>
    <w:rsid w:val="000B2807"/>
    <w:rsid w:val="000B29C8"/>
    <w:rsid w:val="000B2A1E"/>
    <w:rsid w:val="000B2AA9"/>
    <w:rsid w:val="000B2B17"/>
    <w:rsid w:val="000B2B19"/>
    <w:rsid w:val="000B2B72"/>
    <w:rsid w:val="000B2C64"/>
    <w:rsid w:val="000B2CF3"/>
    <w:rsid w:val="000B2CF8"/>
    <w:rsid w:val="000B2D3E"/>
    <w:rsid w:val="000B2D4C"/>
    <w:rsid w:val="000B2E68"/>
    <w:rsid w:val="000B2FD3"/>
    <w:rsid w:val="000B304F"/>
    <w:rsid w:val="000B31F2"/>
    <w:rsid w:val="000B3228"/>
    <w:rsid w:val="000B327D"/>
    <w:rsid w:val="000B3310"/>
    <w:rsid w:val="000B3453"/>
    <w:rsid w:val="000B371F"/>
    <w:rsid w:val="000B376C"/>
    <w:rsid w:val="000B38A1"/>
    <w:rsid w:val="000B391F"/>
    <w:rsid w:val="000B3921"/>
    <w:rsid w:val="000B39B5"/>
    <w:rsid w:val="000B3BAD"/>
    <w:rsid w:val="000B3BF2"/>
    <w:rsid w:val="000B3CE5"/>
    <w:rsid w:val="000B3E50"/>
    <w:rsid w:val="000B3ECC"/>
    <w:rsid w:val="000B3F7B"/>
    <w:rsid w:val="000B3F8D"/>
    <w:rsid w:val="000B4052"/>
    <w:rsid w:val="000B4129"/>
    <w:rsid w:val="000B41E8"/>
    <w:rsid w:val="000B4253"/>
    <w:rsid w:val="000B432C"/>
    <w:rsid w:val="000B4372"/>
    <w:rsid w:val="000B45A9"/>
    <w:rsid w:val="000B482A"/>
    <w:rsid w:val="000B4921"/>
    <w:rsid w:val="000B4976"/>
    <w:rsid w:val="000B4A63"/>
    <w:rsid w:val="000B4BC6"/>
    <w:rsid w:val="000B4C34"/>
    <w:rsid w:val="000B4D8C"/>
    <w:rsid w:val="000B4E57"/>
    <w:rsid w:val="000B4E77"/>
    <w:rsid w:val="000B4F19"/>
    <w:rsid w:val="000B4F3A"/>
    <w:rsid w:val="000B50D7"/>
    <w:rsid w:val="000B50E3"/>
    <w:rsid w:val="000B50FA"/>
    <w:rsid w:val="000B5325"/>
    <w:rsid w:val="000B5428"/>
    <w:rsid w:val="000B548B"/>
    <w:rsid w:val="000B5497"/>
    <w:rsid w:val="000B5513"/>
    <w:rsid w:val="000B556E"/>
    <w:rsid w:val="000B55AB"/>
    <w:rsid w:val="000B5615"/>
    <w:rsid w:val="000B5723"/>
    <w:rsid w:val="000B575A"/>
    <w:rsid w:val="000B57F1"/>
    <w:rsid w:val="000B5829"/>
    <w:rsid w:val="000B585B"/>
    <w:rsid w:val="000B592A"/>
    <w:rsid w:val="000B59C8"/>
    <w:rsid w:val="000B5A5F"/>
    <w:rsid w:val="000B5AAD"/>
    <w:rsid w:val="000B5C10"/>
    <w:rsid w:val="000B5CA7"/>
    <w:rsid w:val="000B5DB8"/>
    <w:rsid w:val="000B5E90"/>
    <w:rsid w:val="000B5E9C"/>
    <w:rsid w:val="000B5FE0"/>
    <w:rsid w:val="000B60BB"/>
    <w:rsid w:val="000B6173"/>
    <w:rsid w:val="000B619E"/>
    <w:rsid w:val="000B6318"/>
    <w:rsid w:val="000B6368"/>
    <w:rsid w:val="000B63ED"/>
    <w:rsid w:val="000B64ED"/>
    <w:rsid w:val="000B6559"/>
    <w:rsid w:val="000B6598"/>
    <w:rsid w:val="000B6857"/>
    <w:rsid w:val="000B6864"/>
    <w:rsid w:val="000B6884"/>
    <w:rsid w:val="000B68A3"/>
    <w:rsid w:val="000B69F3"/>
    <w:rsid w:val="000B6A84"/>
    <w:rsid w:val="000B6AAF"/>
    <w:rsid w:val="000B6AE4"/>
    <w:rsid w:val="000B6BE8"/>
    <w:rsid w:val="000B6C47"/>
    <w:rsid w:val="000B6ECE"/>
    <w:rsid w:val="000B6ED8"/>
    <w:rsid w:val="000B6F96"/>
    <w:rsid w:val="000B7013"/>
    <w:rsid w:val="000B727D"/>
    <w:rsid w:val="000B72AA"/>
    <w:rsid w:val="000B7405"/>
    <w:rsid w:val="000B7414"/>
    <w:rsid w:val="000B74F7"/>
    <w:rsid w:val="000B758E"/>
    <w:rsid w:val="000B773B"/>
    <w:rsid w:val="000B7873"/>
    <w:rsid w:val="000B79DE"/>
    <w:rsid w:val="000B7A8D"/>
    <w:rsid w:val="000B7BA1"/>
    <w:rsid w:val="000B7C1B"/>
    <w:rsid w:val="000B7C89"/>
    <w:rsid w:val="000B7D88"/>
    <w:rsid w:val="000B7E66"/>
    <w:rsid w:val="000B7EF5"/>
    <w:rsid w:val="000C00D9"/>
    <w:rsid w:val="000C0104"/>
    <w:rsid w:val="000C024A"/>
    <w:rsid w:val="000C030D"/>
    <w:rsid w:val="000C033C"/>
    <w:rsid w:val="000C0533"/>
    <w:rsid w:val="000C0570"/>
    <w:rsid w:val="000C05E4"/>
    <w:rsid w:val="000C0663"/>
    <w:rsid w:val="000C066D"/>
    <w:rsid w:val="000C0686"/>
    <w:rsid w:val="000C06A9"/>
    <w:rsid w:val="000C071F"/>
    <w:rsid w:val="000C0791"/>
    <w:rsid w:val="000C07C0"/>
    <w:rsid w:val="000C0839"/>
    <w:rsid w:val="000C08E6"/>
    <w:rsid w:val="000C0920"/>
    <w:rsid w:val="000C0952"/>
    <w:rsid w:val="000C095E"/>
    <w:rsid w:val="000C0A6E"/>
    <w:rsid w:val="000C0A7D"/>
    <w:rsid w:val="000C0B1A"/>
    <w:rsid w:val="000C0BAD"/>
    <w:rsid w:val="000C0C0E"/>
    <w:rsid w:val="000C0DC9"/>
    <w:rsid w:val="000C0E1E"/>
    <w:rsid w:val="000C0EBD"/>
    <w:rsid w:val="000C0ECF"/>
    <w:rsid w:val="000C11B1"/>
    <w:rsid w:val="000C11EE"/>
    <w:rsid w:val="000C1236"/>
    <w:rsid w:val="000C1276"/>
    <w:rsid w:val="000C138A"/>
    <w:rsid w:val="000C1442"/>
    <w:rsid w:val="000C155C"/>
    <w:rsid w:val="000C15A8"/>
    <w:rsid w:val="000C16F9"/>
    <w:rsid w:val="000C1702"/>
    <w:rsid w:val="000C17D0"/>
    <w:rsid w:val="000C19AE"/>
    <w:rsid w:val="000C1ABF"/>
    <w:rsid w:val="000C1B04"/>
    <w:rsid w:val="000C1B23"/>
    <w:rsid w:val="000C1BDC"/>
    <w:rsid w:val="000C1BEA"/>
    <w:rsid w:val="000C1D07"/>
    <w:rsid w:val="000C1D13"/>
    <w:rsid w:val="000C1D1E"/>
    <w:rsid w:val="000C1D6D"/>
    <w:rsid w:val="000C1DAC"/>
    <w:rsid w:val="000C1DCC"/>
    <w:rsid w:val="000C1F22"/>
    <w:rsid w:val="000C1F99"/>
    <w:rsid w:val="000C1FDD"/>
    <w:rsid w:val="000C212C"/>
    <w:rsid w:val="000C213B"/>
    <w:rsid w:val="000C2149"/>
    <w:rsid w:val="000C217B"/>
    <w:rsid w:val="000C21AE"/>
    <w:rsid w:val="000C21B9"/>
    <w:rsid w:val="000C21E6"/>
    <w:rsid w:val="000C2236"/>
    <w:rsid w:val="000C22A5"/>
    <w:rsid w:val="000C2318"/>
    <w:rsid w:val="000C2455"/>
    <w:rsid w:val="000C2555"/>
    <w:rsid w:val="000C25E4"/>
    <w:rsid w:val="000C26C2"/>
    <w:rsid w:val="000C2762"/>
    <w:rsid w:val="000C2766"/>
    <w:rsid w:val="000C28F5"/>
    <w:rsid w:val="000C2909"/>
    <w:rsid w:val="000C2A94"/>
    <w:rsid w:val="000C2A99"/>
    <w:rsid w:val="000C2AA2"/>
    <w:rsid w:val="000C2AAC"/>
    <w:rsid w:val="000C2ABC"/>
    <w:rsid w:val="000C2B73"/>
    <w:rsid w:val="000C2BA0"/>
    <w:rsid w:val="000C2C43"/>
    <w:rsid w:val="000C2D89"/>
    <w:rsid w:val="000C2FA3"/>
    <w:rsid w:val="000C31A1"/>
    <w:rsid w:val="000C326B"/>
    <w:rsid w:val="000C32E8"/>
    <w:rsid w:val="000C3359"/>
    <w:rsid w:val="000C34D5"/>
    <w:rsid w:val="000C371A"/>
    <w:rsid w:val="000C3779"/>
    <w:rsid w:val="000C38E3"/>
    <w:rsid w:val="000C38FD"/>
    <w:rsid w:val="000C3A41"/>
    <w:rsid w:val="000C3ABE"/>
    <w:rsid w:val="000C3B0C"/>
    <w:rsid w:val="000C3B29"/>
    <w:rsid w:val="000C3CCE"/>
    <w:rsid w:val="000C3D6C"/>
    <w:rsid w:val="000C3DBD"/>
    <w:rsid w:val="000C3E02"/>
    <w:rsid w:val="000C3ED6"/>
    <w:rsid w:val="000C40FD"/>
    <w:rsid w:val="000C42AA"/>
    <w:rsid w:val="000C42AB"/>
    <w:rsid w:val="000C4363"/>
    <w:rsid w:val="000C4678"/>
    <w:rsid w:val="000C47BE"/>
    <w:rsid w:val="000C48D3"/>
    <w:rsid w:val="000C48E8"/>
    <w:rsid w:val="000C48F8"/>
    <w:rsid w:val="000C49E0"/>
    <w:rsid w:val="000C4A56"/>
    <w:rsid w:val="000C4B60"/>
    <w:rsid w:val="000C4B79"/>
    <w:rsid w:val="000C4BE9"/>
    <w:rsid w:val="000C4C10"/>
    <w:rsid w:val="000C4C6E"/>
    <w:rsid w:val="000C51AE"/>
    <w:rsid w:val="000C51BB"/>
    <w:rsid w:val="000C53A9"/>
    <w:rsid w:val="000C55E6"/>
    <w:rsid w:val="000C5805"/>
    <w:rsid w:val="000C5856"/>
    <w:rsid w:val="000C58B3"/>
    <w:rsid w:val="000C58E7"/>
    <w:rsid w:val="000C58F3"/>
    <w:rsid w:val="000C5944"/>
    <w:rsid w:val="000C595C"/>
    <w:rsid w:val="000C59F4"/>
    <w:rsid w:val="000C5AD3"/>
    <w:rsid w:val="000C5B02"/>
    <w:rsid w:val="000C5BB6"/>
    <w:rsid w:val="000C5C0B"/>
    <w:rsid w:val="000C5C22"/>
    <w:rsid w:val="000C5C80"/>
    <w:rsid w:val="000C5CC1"/>
    <w:rsid w:val="000C5D97"/>
    <w:rsid w:val="000C5E86"/>
    <w:rsid w:val="000C5F58"/>
    <w:rsid w:val="000C5FD1"/>
    <w:rsid w:val="000C5FE0"/>
    <w:rsid w:val="000C601E"/>
    <w:rsid w:val="000C618A"/>
    <w:rsid w:val="000C61AC"/>
    <w:rsid w:val="000C6260"/>
    <w:rsid w:val="000C6272"/>
    <w:rsid w:val="000C6345"/>
    <w:rsid w:val="000C6418"/>
    <w:rsid w:val="000C6618"/>
    <w:rsid w:val="000C6724"/>
    <w:rsid w:val="000C6765"/>
    <w:rsid w:val="000C67B8"/>
    <w:rsid w:val="000C684E"/>
    <w:rsid w:val="000C6958"/>
    <w:rsid w:val="000C6A37"/>
    <w:rsid w:val="000C6B00"/>
    <w:rsid w:val="000C6B67"/>
    <w:rsid w:val="000C6B9A"/>
    <w:rsid w:val="000C6C14"/>
    <w:rsid w:val="000C6C63"/>
    <w:rsid w:val="000C6CA0"/>
    <w:rsid w:val="000C6D02"/>
    <w:rsid w:val="000C6DCC"/>
    <w:rsid w:val="000C6E6B"/>
    <w:rsid w:val="000C6F0E"/>
    <w:rsid w:val="000C6F81"/>
    <w:rsid w:val="000C7037"/>
    <w:rsid w:val="000C70C3"/>
    <w:rsid w:val="000C7127"/>
    <w:rsid w:val="000C716B"/>
    <w:rsid w:val="000C7409"/>
    <w:rsid w:val="000C7431"/>
    <w:rsid w:val="000C74FE"/>
    <w:rsid w:val="000C75A6"/>
    <w:rsid w:val="000C75C7"/>
    <w:rsid w:val="000C7625"/>
    <w:rsid w:val="000C765B"/>
    <w:rsid w:val="000C7736"/>
    <w:rsid w:val="000C7748"/>
    <w:rsid w:val="000C779C"/>
    <w:rsid w:val="000C77C6"/>
    <w:rsid w:val="000C78E6"/>
    <w:rsid w:val="000C791F"/>
    <w:rsid w:val="000C796F"/>
    <w:rsid w:val="000C7975"/>
    <w:rsid w:val="000C7A1B"/>
    <w:rsid w:val="000C7A50"/>
    <w:rsid w:val="000C7A74"/>
    <w:rsid w:val="000C7A9B"/>
    <w:rsid w:val="000C7AF0"/>
    <w:rsid w:val="000C7C09"/>
    <w:rsid w:val="000C7C12"/>
    <w:rsid w:val="000C7D73"/>
    <w:rsid w:val="000C7DB1"/>
    <w:rsid w:val="000C7E17"/>
    <w:rsid w:val="000C7E4E"/>
    <w:rsid w:val="000C7E5D"/>
    <w:rsid w:val="000C7F24"/>
    <w:rsid w:val="000C7FAF"/>
    <w:rsid w:val="000D0016"/>
    <w:rsid w:val="000D0056"/>
    <w:rsid w:val="000D0063"/>
    <w:rsid w:val="000D00C2"/>
    <w:rsid w:val="000D0135"/>
    <w:rsid w:val="000D019F"/>
    <w:rsid w:val="000D01FA"/>
    <w:rsid w:val="000D0291"/>
    <w:rsid w:val="000D02DF"/>
    <w:rsid w:val="000D038B"/>
    <w:rsid w:val="000D03E1"/>
    <w:rsid w:val="000D05D3"/>
    <w:rsid w:val="000D0601"/>
    <w:rsid w:val="000D069D"/>
    <w:rsid w:val="000D06DC"/>
    <w:rsid w:val="000D06F0"/>
    <w:rsid w:val="000D071C"/>
    <w:rsid w:val="000D081C"/>
    <w:rsid w:val="000D0BC2"/>
    <w:rsid w:val="000D0CB3"/>
    <w:rsid w:val="000D0CE0"/>
    <w:rsid w:val="000D0D5A"/>
    <w:rsid w:val="000D0E44"/>
    <w:rsid w:val="000D0F1F"/>
    <w:rsid w:val="000D0F6F"/>
    <w:rsid w:val="000D1025"/>
    <w:rsid w:val="000D103A"/>
    <w:rsid w:val="000D118A"/>
    <w:rsid w:val="000D1264"/>
    <w:rsid w:val="000D12A2"/>
    <w:rsid w:val="000D1349"/>
    <w:rsid w:val="000D134F"/>
    <w:rsid w:val="000D1399"/>
    <w:rsid w:val="000D13A4"/>
    <w:rsid w:val="000D1408"/>
    <w:rsid w:val="000D16F5"/>
    <w:rsid w:val="000D179F"/>
    <w:rsid w:val="000D1833"/>
    <w:rsid w:val="000D1855"/>
    <w:rsid w:val="000D1903"/>
    <w:rsid w:val="000D193F"/>
    <w:rsid w:val="000D19DB"/>
    <w:rsid w:val="000D19ED"/>
    <w:rsid w:val="000D1A61"/>
    <w:rsid w:val="000D1A9E"/>
    <w:rsid w:val="000D1C10"/>
    <w:rsid w:val="000D1C2C"/>
    <w:rsid w:val="000D1C36"/>
    <w:rsid w:val="000D1D23"/>
    <w:rsid w:val="000D1DF8"/>
    <w:rsid w:val="000D1E18"/>
    <w:rsid w:val="000D1E19"/>
    <w:rsid w:val="000D1FF2"/>
    <w:rsid w:val="000D207D"/>
    <w:rsid w:val="000D20CD"/>
    <w:rsid w:val="000D2145"/>
    <w:rsid w:val="000D221C"/>
    <w:rsid w:val="000D2370"/>
    <w:rsid w:val="000D244F"/>
    <w:rsid w:val="000D24F9"/>
    <w:rsid w:val="000D2562"/>
    <w:rsid w:val="000D2594"/>
    <w:rsid w:val="000D2668"/>
    <w:rsid w:val="000D26B6"/>
    <w:rsid w:val="000D2772"/>
    <w:rsid w:val="000D278A"/>
    <w:rsid w:val="000D27D0"/>
    <w:rsid w:val="000D28A3"/>
    <w:rsid w:val="000D2983"/>
    <w:rsid w:val="000D2A82"/>
    <w:rsid w:val="000D2C6D"/>
    <w:rsid w:val="000D2C6F"/>
    <w:rsid w:val="000D2CB8"/>
    <w:rsid w:val="000D2CE3"/>
    <w:rsid w:val="000D2D3A"/>
    <w:rsid w:val="000D2F13"/>
    <w:rsid w:val="000D2F3B"/>
    <w:rsid w:val="000D2FA9"/>
    <w:rsid w:val="000D3022"/>
    <w:rsid w:val="000D3058"/>
    <w:rsid w:val="000D31B7"/>
    <w:rsid w:val="000D3216"/>
    <w:rsid w:val="000D32A7"/>
    <w:rsid w:val="000D32F8"/>
    <w:rsid w:val="000D343C"/>
    <w:rsid w:val="000D3466"/>
    <w:rsid w:val="000D3541"/>
    <w:rsid w:val="000D35B2"/>
    <w:rsid w:val="000D3785"/>
    <w:rsid w:val="000D378B"/>
    <w:rsid w:val="000D3995"/>
    <w:rsid w:val="000D3A95"/>
    <w:rsid w:val="000D3B52"/>
    <w:rsid w:val="000D3B80"/>
    <w:rsid w:val="000D3CC9"/>
    <w:rsid w:val="000D3CFE"/>
    <w:rsid w:val="000D3D00"/>
    <w:rsid w:val="000D3D3C"/>
    <w:rsid w:val="000D3E90"/>
    <w:rsid w:val="000D3F35"/>
    <w:rsid w:val="000D3F3A"/>
    <w:rsid w:val="000D3F9C"/>
    <w:rsid w:val="000D4063"/>
    <w:rsid w:val="000D40BF"/>
    <w:rsid w:val="000D40E8"/>
    <w:rsid w:val="000D4110"/>
    <w:rsid w:val="000D4258"/>
    <w:rsid w:val="000D4326"/>
    <w:rsid w:val="000D4356"/>
    <w:rsid w:val="000D4445"/>
    <w:rsid w:val="000D447E"/>
    <w:rsid w:val="000D45A9"/>
    <w:rsid w:val="000D45AE"/>
    <w:rsid w:val="000D45EF"/>
    <w:rsid w:val="000D4638"/>
    <w:rsid w:val="000D4654"/>
    <w:rsid w:val="000D47F0"/>
    <w:rsid w:val="000D4974"/>
    <w:rsid w:val="000D4B5C"/>
    <w:rsid w:val="000D4BC6"/>
    <w:rsid w:val="000D4CD5"/>
    <w:rsid w:val="000D4DDE"/>
    <w:rsid w:val="000D4E0F"/>
    <w:rsid w:val="000D4E40"/>
    <w:rsid w:val="000D4E94"/>
    <w:rsid w:val="000D4EC2"/>
    <w:rsid w:val="000D4F71"/>
    <w:rsid w:val="000D5014"/>
    <w:rsid w:val="000D5087"/>
    <w:rsid w:val="000D5089"/>
    <w:rsid w:val="000D50C7"/>
    <w:rsid w:val="000D5204"/>
    <w:rsid w:val="000D5246"/>
    <w:rsid w:val="000D52C6"/>
    <w:rsid w:val="000D536E"/>
    <w:rsid w:val="000D53A4"/>
    <w:rsid w:val="000D5409"/>
    <w:rsid w:val="000D5544"/>
    <w:rsid w:val="000D557D"/>
    <w:rsid w:val="000D5588"/>
    <w:rsid w:val="000D55C7"/>
    <w:rsid w:val="000D55E5"/>
    <w:rsid w:val="000D566B"/>
    <w:rsid w:val="000D574F"/>
    <w:rsid w:val="000D5995"/>
    <w:rsid w:val="000D5A2B"/>
    <w:rsid w:val="000D5BD2"/>
    <w:rsid w:val="000D5D77"/>
    <w:rsid w:val="000D5E3C"/>
    <w:rsid w:val="000D629A"/>
    <w:rsid w:val="000D6344"/>
    <w:rsid w:val="000D6422"/>
    <w:rsid w:val="000D6609"/>
    <w:rsid w:val="000D6794"/>
    <w:rsid w:val="000D686B"/>
    <w:rsid w:val="000D6871"/>
    <w:rsid w:val="000D690D"/>
    <w:rsid w:val="000D691E"/>
    <w:rsid w:val="000D6A81"/>
    <w:rsid w:val="000D6B87"/>
    <w:rsid w:val="000D6C48"/>
    <w:rsid w:val="000D6C66"/>
    <w:rsid w:val="000D6CBB"/>
    <w:rsid w:val="000D6EC7"/>
    <w:rsid w:val="000D6EDE"/>
    <w:rsid w:val="000D6F05"/>
    <w:rsid w:val="000D6F39"/>
    <w:rsid w:val="000D705D"/>
    <w:rsid w:val="000D7105"/>
    <w:rsid w:val="000D73BD"/>
    <w:rsid w:val="000D743A"/>
    <w:rsid w:val="000D759C"/>
    <w:rsid w:val="000D761A"/>
    <w:rsid w:val="000D768D"/>
    <w:rsid w:val="000D771D"/>
    <w:rsid w:val="000D77E8"/>
    <w:rsid w:val="000D7948"/>
    <w:rsid w:val="000D7B65"/>
    <w:rsid w:val="000D7B87"/>
    <w:rsid w:val="000D7C5C"/>
    <w:rsid w:val="000D7D03"/>
    <w:rsid w:val="000D7DDB"/>
    <w:rsid w:val="000D7E4A"/>
    <w:rsid w:val="000D7F1D"/>
    <w:rsid w:val="000D7F65"/>
    <w:rsid w:val="000D7FAD"/>
    <w:rsid w:val="000E0048"/>
    <w:rsid w:val="000E0211"/>
    <w:rsid w:val="000E03E5"/>
    <w:rsid w:val="000E040E"/>
    <w:rsid w:val="000E0572"/>
    <w:rsid w:val="000E0587"/>
    <w:rsid w:val="000E065A"/>
    <w:rsid w:val="000E068E"/>
    <w:rsid w:val="000E06B0"/>
    <w:rsid w:val="000E0716"/>
    <w:rsid w:val="000E0732"/>
    <w:rsid w:val="000E081C"/>
    <w:rsid w:val="000E0867"/>
    <w:rsid w:val="000E0893"/>
    <w:rsid w:val="000E096A"/>
    <w:rsid w:val="000E09E6"/>
    <w:rsid w:val="000E0A5F"/>
    <w:rsid w:val="000E0AAF"/>
    <w:rsid w:val="000E0AF3"/>
    <w:rsid w:val="000E0CA5"/>
    <w:rsid w:val="000E0F6C"/>
    <w:rsid w:val="000E0FEA"/>
    <w:rsid w:val="000E118C"/>
    <w:rsid w:val="000E126B"/>
    <w:rsid w:val="000E1302"/>
    <w:rsid w:val="000E1348"/>
    <w:rsid w:val="000E1401"/>
    <w:rsid w:val="000E1421"/>
    <w:rsid w:val="000E1463"/>
    <w:rsid w:val="000E14EC"/>
    <w:rsid w:val="000E1533"/>
    <w:rsid w:val="000E1579"/>
    <w:rsid w:val="000E1635"/>
    <w:rsid w:val="000E1640"/>
    <w:rsid w:val="000E165A"/>
    <w:rsid w:val="000E168B"/>
    <w:rsid w:val="000E16CD"/>
    <w:rsid w:val="000E1751"/>
    <w:rsid w:val="000E17AC"/>
    <w:rsid w:val="000E1837"/>
    <w:rsid w:val="000E185F"/>
    <w:rsid w:val="000E19A5"/>
    <w:rsid w:val="000E19B9"/>
    <w:rsid w:val="000E19E7"/>
    <w:rsid w:val="000E1AD0"/>
    <w:rsid w:val="000E1B0D"/>
    <w:rsid w:val="000E1B3A"/>
    <w:rsid w:val="000E1BEE"/>
    <w:rsid w:val="000E1C3C"/>
    <w:rsid w:val="000E1F7E"/>
    <w:rsid w:val="000E1F8C"/>
    <w:rsid w:val="000E2009"/>
    <w:rsid w:val="000E2023"/>
    <w:rsid w:val="000E20D3"/>
    <w:rsid w:val="000E2144"/>
    <w:rsid w:val="000E21CD"/>
    <w:rsid w:val="000E22B5"/>
    <w:rsid w:val="000E231D"/>
    <w:rsid w:val="000E23F9"/>
    <w:rsid w:val="000E23FA"/>
    <w:rsid w:val="000E25A5"/>
    <w:rsid w:val="000E2605"/>
    <w:rsid w:val="000E2752"/>
    <w:rsid w:val="000E2791"/>
    <w:rsid w:val="000E28BE"/>
    <w:rsid w:val="000E28F2"/>
    <w:rsid w:val="000E2904"/>
    <w:rsid w:val="000E2917"/>
    <w:rsid w:val="000E2ABA"/>
    <w:rsid w:val="000E2D16"/>
    <w:rsid w:val="000E2E53"/>
    <w:rsid w:val="000E2E6F"/>
    <w:rsid w:val="000E2E90"/>
    <w:rsid w:val="000E2F3F"/>
    <w:rsid w:val="000E3026"/>
    <w:rsid w:val="000E3083"/>
    <w:rsid w:val="000E32BC"/>
    <w:rsid w:val="000E32C1"/>
    <w:rsid w:val="000E33FC"/>
    <w:rsid w:val="000E357C"/>
    <w:rsid w:val="000E364F"/>
    <w:rsid w:val="000E3663"/>
    <w:rsid w:val="000E378F"/>
    <w:rsid w:val="000E386A"/>
    <w:rsid w:val="000E3878"/>
    <w:rsid w:val="000E3979"/>
    <w:rsid w:val="000E3A90"/>
    <w:rsid w:val="000E3C0C"/>
    <w:rsid w:val="000E3C39"/>
    <w:rsid w:val="000E3C41"/>
    <w:rsid w:val="000E3E03"/>
    <w:rsid w:val="000E3EE4"/>
    <w:rsid w:val="000E428D"/>
    <w:rsid w:val="000E42AF"/>
    <w:rsid w:val="000E4361"/>
    <w:rsid w:val="000E4439"/>
    <w:rsid w:val="000E4722"/>
    <w:rsid w:val="000E475C"/>
    <w:rsid w:val="000E4773"/>
    <w:rsid w:val="000E48BD"/>
    <w:rsid w:val="000E49B6"/>
    <w:rsid w:val="000E4A54"/>
    <w:rsid w:val="000E4AC9"/>
    <w:rsid w:val="000E4B24"/>
    <w:rsid w:val="000E4B7F"/>
    <w:rsid w:val="000E4BDE"/>
    <w:rsid w:val="000E4D0F"/>
    <w:rsid w:val="000E4DEF"/>
    <w:rsid w:val="000E4DFC"/>
    <w:rsid w:val="000E4FAE"/>
    <w:rsid w:val="000E4FBE"/>
    <w:rsid w:val="000E4FE3"/>
    <w:rsid w:val="000E4FF3"/>
    <w:rsid w:val="000E5154"/>
    <w:rsid w:val="000E5460"/>
    <w:rsid w:val="000E549B"/>
    <w:rsid w:val="000E5573"/>
    <w:rsid w:val="000E5578"/>
    <w:rsid w:val="000E55A3"/>
    <w:rsid w:val="000E55D6"/>
    <w:rsid w:val="000E55FE"/>
    <w:rsid w:val="000E59B7"/>
    <w:rsid w:val="000E59CB"/>
    <w:rsid w:val="000E5A60"/>
    <w:rsid w:val="000E5AA8"/>
    <w:rsid w:val="000E5B7A"/>
    <w:rsid w:val="000E5BF3"/>
    <w:rsid w:val="000E5DE3"/>
    <w:rsid w:val="000E5F0C"/>
    <w:rsid w:val="000E5F4F"/>
    <w:rsid w:val="000E6368"/>
    <w:rsid w:val="000E6388"/>
    <w:rsid w:val="000E63BC"/>
    <w:rsid w:val="000E648B"/>
    <w:rsid w:val="000E66F2"/>
    <w:rsid w:val="000E6823"/>
    <w:rsid w:val="000E6863"/>
    <w:rsid w:val="000E6A87"/>
    <w:rsid w:val="000E6AD0"/>
    <w:rsid w:val="000E6AFA"/>
    <w:rsid w:val="000E6AFE"/>
    <w:rsid w:val="000E6B9C"/>
    <w:rsid w:val="000E6C55"/>
    <w:rsid w:val="000E6DE9"/>
    <w:rsid w:val="000E6E13"/>
    <w:rsid w:val="000E6E33"/>
    <w:rsid w:val="000E6EBA"/>
    <w:rsid w:val="000E6F46"/>
    <w:rsid w:val="000E7042"/>
    <w:rsid w:val="000E70D5"/>
    <w:rsid w:val="000E7198"/>
    <w:rsid w:val="000E739B"/>
    <w:rsid w:val="000E7492"/>
    <w:rsid w:val="000E7655"/>
    <w:rsid w:val="000E76E3"/>
    <w:rsid w:val="000E773B"/>
    <w:rsid w:val="000E774A"/>
    <w:rsid w:val="000E77B1"/>
    <w:rsid w:val="000E77B2"/>
    <w:rsid w:val="000E79E2"/>
    <w:rsid w:val="000E7B93"/>
    <w:rsid w:val="000E7DC4"/>
    <w:rsid w:val="000E7DFD"/>
    <w:rsid w:val="000E7E20"/>
    <w:rsid w:val="000E7F54"/>
    <w:rsid w:val="000E7F99"/>
    <w:rsid w:val="000F00C0"/>
    <w:rsid w:val="000F01B1"/>
    <w:rsid w:val="000F02DD"/>
    <w:rsid w:val="000F0326"/>
    <w:rsid w:val="000F03AE"/>
    <w:rsid w:val="000F0628"/>
    <w:rsid w:val="000F076C"/>
    <w:rsid w:val="000F0867"/>
    <w:rsid w:val="000F0870"/>
    <w:rsid w:val="000F0A4E"/>
    <w:rsid w:val="000F0AA8"/>
    <w:rsid w:val="000F0AEA"/>
    <w:rsid w:val="000F0CB1"/>
    <w:rsid w:val="000F0CD8"/>
    <w:rsid w:val="000F0D17"/>
    <w:rsid w:val="000F0D3E"/>
    <w:rsid w:val="000F0F63"/>
    <w:rsid w:val="000F1119"/>
    <w:rsid w:val="000F1130"/>
    <w:rsid w:val="000F1173"/>
    <w:rsid w:val="000F1274"/>
    <w:rsid w:val="000F130B"/>
    <w:rsid w:val="000F149A"/>
    <w:rsid w:val="000F1579"/>
    <w:rsid w:val="000F1663"/>
    <w:rsid w:val="000F173B"/>
    <w:rsid w:val="000F17DA"/>
    <w:rsid w:val="000F17E5"/>
    <w:rsid w:val="000F1825"/>
    <w:rsid w:val="000F1941"/>
    <w:rsid w:val="000F1A31"/>
    <w:rsid w:val="000F1A64"/>
    <w:rsid w:val="000F1A94"/>
    <w:rsid w:val="000F1AA9"/>
    <w:rsid w:val="000F1AE7"/>
    <w:rsid w:val="000F1B90"/>
    <w:rsid w:val="000F1C11"/>
    <w:rsid w:val="000F1C56"/>
    <w:rsid w:val="000F1D0E"/>
    <w:rsid w:val="000F1DAD"/>
    <w:rsid w:val="000F1F88"/>
    <w:rsid w:val="000F201E"/>
    <w:rsid w:val="000F2053"/>
    <w:rsid w:val="000F2151"/>
    <w:rsid w:val="000F2352"/>
    <w:rsid w:val="000F23DA"/>
    <w:rsid w:val="000F2425"/>
    <w:rsid w:val="000F2549"/>
    <w:rsid w:val="000F2658"/>
    <w:rsid w:val="000F2666"/>
    <w:rsid w:val="000F266E"/>
    <w:rsid w:val="000F2783"/>
    <w:rsid w:val="000F2797"/>
    <w:rsid w:val="000F280C"/>
    <w:rsid w:val="000F281E"/>
    <w:rsid w:val="000F2998"/>
    <w:rsid w:val="000F29B1"/>
    <w:rsid w:val="000F2AA0"/>
    <w:rsid w:val="000F2AEB"/>
    <w:rsid w:val="000F2B77"/>
    <w:rsid w:val="000F2D2B"/>
    <w:rsid w:val="000F2D43"/>
    <w:rsid w:val="000F2DFB"/>
    <w:rsid w:val="000F2E83"/>
    <w:rsid w:val="000F2F08"/>
    <w:rsid w:val="000F313F"/>
    <w:rsid w:val="000F322A"/>
    <w:rsid w:val="000F323A"/>
    <w:rsid w:val="000F32B1"/>
    <w:rsid w:val="000F32B8"/>
    <w:rsid w:val="000F3388"/>
    <w:rsid w:val="000F347F"/>
    <w:rsid w:val="000F34D2"/>
    <w:rsid w:val="000F3658"/>
    <w:rsid w:val="000F367D"/>
    <w:rsid w:val="000F382D"/>
    <w:rsid w:val="000F38CA"/>
    <w:rsid w:val="000F399E"/>
    <w:rsid w:val="000F3A48"/>
    <w:rsid w:val="000F3B09"/>
    <w:rsid w:val="000F3B97"/>
    <w:rsid w:val="000F3BA6"/>
    <w:rsid w:val="000F3C13"/>
    <w:rsid w:val="000F3D0A"/>
    <w:rsid w:val="000F3D8A"/>
    <w:rsid w:val="000F3E32"/>
    <w:rsid w:val="000F3E36"/>
    <w:rsid w:val="000F3E73"/>
    <w:rsid w:val="000F3EE2"/>
    <w:rsid w:val="000F3F47"/>
    <w:rsid w:val="000F4144"/>
    <w:rsid w:val="000F4290"/>
    <w:rsid w:val="000F42FD"/>
    <w:rsid w:val="000F434D"/>
    <w:rsid w:val="000F4364"/>
    <w:rsid w:val="000F4392"/>
    <w:rsid w:val="000F445C"/>
    <w:rsid w:val="000F4471"/>
    <w:rsid w:val="000F4479"/>
    <w:rsid w:val="000F4500"/>
    <w:rsid w:val="000F4552"/>
    <w:rsid w:val="000F4564"/>
    <w:rsid w:val="000F45AC"/>
    <w:rsid w:val="000F4776"/>
    <w:rsid w:val="000F47E3"/>
    <w:rsid w:val="000F4805"/>
    <w:rsid w:val="000F49C3"/>
    <w:rsid w:val="000F4A62"/>
    <w:rsid w:val="000F4CE3"/>
    <w:rsid w:val="000F4E15"/>
    <w:rsid w:val="000F4E1C"/>
    <w:rsid w:val="000F4F34"/>
    <w:rsid w:val="000F4FD8"/>
    <w:rsid w:val="000F5021"/>
    <w:rsid w:val="000F50CD"/>
    <w:rsid w:val="000F5254"/>
    <w:rsid w:val="000F52BD"/>
    <w:rsid w:val="000F52D2"/>
    <w:rsid w:val="000F534F"/>
    <w:rsid w:val="000F5400"/>
    <w:rsid w:val="000F548A"/>
    <w:rsid w:val="000F5570"/>
    <w:rsid w:val="000F55A9"/>
    <w:rsid w:val="000F569A"/>
    <w:rsid w:val="000F5793"/>
    <w:rsid w:val="000F5798"/>
    <w:rsid w:val="000F57ED"/>
    <w:rsid w:val="000F5841"/>
    <w:rsid w:val="000F58C4"/>
    <w:rsid w:val="000F58D9"/>
    <w:rsid w:val="000F58E1"/>
    <w:rsid w:val="000F590B"/>
    <w:rsid w:val="000F594A"/>
    <w:rsid w:val="000F5A3B"/>
    <w:rsid w:val="000F5A8E"/>
    <w:rsid w:val="000F5B0D"/>
    <w:rsid w:val="000F5B2A"/>
    <w:rsid w:val="000F5BB7"/>
    <w:rsid w:val="000F5BC3"/>
    <w:rsid w:val="000F5BE3"/>
    <w:rsid w:val="000F5D38"/>
    <w:rsid w:val="000F5DE1"/>
    <w:rsid w:val="000F6008"/>
    <w:rsid w:val="000F615D"/>
    <w:rsid w:val="000F6160"/>
    <w:rsid w:val="000F61CB"/>
    <w:rsid w:val="000F6252"/>
    <w:rsid w:val="000F63E7"/>
    <w:rsid w:val="000F675D"/>
    <w:rsid w:val="000F6A93"/>
    <w:rsid w:val="000F6BDA"/>
    <w:rsid w:val="000F6CA7"/>
    <w:rsid w:val="000F6D02"/>
    <w:rsid w:val="000F6E17"/>
    <w:rsid w:val="000F6ED6"/>
    <w:rsid w:val="000F6F57"/>
    <w:rsid w:val="000F6F71"/>
    <w:rsid w:val="000F6FFE"/>
    <w:rsid w:val="000F715E"/>
    <w:rsid w:val="000F718C"/>
    <w:rsid w:val="000F71EE"/>
    <w:rsid w:val="000F7369"/>
    <w:rsid w:val="000F7423"/>
    <w:rsid w:val="000F748E"/>
    <w:rsid w:val="000F752D"/>
    <w:rsid w:val="000F7548"/>
    <w:rsid w:val="000F759F"/>
    <w:rsid w:val="000F7635"/>
    <w:rsid w:val="000F76CB"/>
    <w:rsid w:val="000F771D"/>
    <w:rsid w:val="000F77CC"/>
    <w:rsid w:val="000F79BE"/>
    <w:rsid w:val="000F7A7A"/>
    <w:rsid w:val="000F7B09"/>
    <w:rsid w:val="000F7BD6"/>
    <w:rsid w:val="000F7C0A"/>
    <w:rsid w:val="000F7C42"/>
    <w:rsid w:val="000F7C87"/>
    <w:rsid w:val="000F7DE2"/>
    <w:rsid w:val="000F7E1E"/>
    <w:rsid w:val="000F7E36"/>
    <w:rsid w:val="000F7F5E"/>
    <w:rsid w:val="000F7FD1"/>
    <w:rsid w:val="000F7FF5"/>
    <w:rsid w:val="00100032"/>
    <w:rsid w:val="00100039"/>
    <w:rsid w:val="001000C7"/>
    <w:rsid w:val="001000ED"/>
    <w:rsid w:val="00100150"/>
    <w:rsid w:val="0010017C"/>
    <w:rsid w:val="0010021A"/>
    <w:rsid w:val="00100397"/>
    <w:rsid w:val="001003F3"/>
    <w:rsid w:val="0010040D"/>
    <w:rsid w:val="00100417"/>
    <w:rsid w:val="00100445"/>
    <w:rsid w:val="001005D5"/>
    <w:rsid w:val="001005E5"/>
    <w:rsid w:val="001005F3"/>
    <w:rsid w:val="001006C0"/>
    <w:rsid w:val="00100738"/>
    <w:rsid w:val="00100850"/>
    <w:rsid w:val="001009A8"/>
    <w:rsid w:val="00100A4F"/>
    <w:rsid w:val="00100A6C"/>
    <w:rsid w:val="00100A83"/>
    <w:rsid w:val="00100AC6"/>
    <w:rsid w:val="00100B14"/>
    <w:rsid w:val="00100BC8"/>
    <w:rsid w:val="00100C31"/>
    <w:rsid w:val="00100C7A"/>
    <w:rsid w:val="00100D23"/>
    <w:rsid w:val="00100D58"/>
    <w:rsid w:val="00100E2A"/>
    <w:rsid w:val="00100FD9"/>
    <w:rsid w:val="00100FEB"/>
    <w:rsid w:val="00100FEC"/>
    <w:rsid w:val="00101082"/>
    <w:rsid w:val="0010112C"/>
    <w:rsid w:val="00101171"/>
    <w:rsid w:val="00101256"/>
    <w:rsid w:val="00101381"/>
    <w:rsid w:val="001013E3"/>
    <w:rsid w:val="001014EB"/>
    <w:rsid w:val="0010150C"/>
    <w:rsid w:val="0010151C"/>
    <w:rsid w:val="001015BB"/>
    <w:rsid w:val="001015CD"/>
    <w:rsid w:val="00101645"/>
    <w:rsid w:val="00101767"/>
    <w:rsid w:val="001017DC"/>
    <w:rsid w:val="00101914"/>
    <w:rsid w:val="001019DF"/>
    <w:rsid w:val="00101AF4"/>
    <w:rsid w:val="00101D07"/>
    <w:rsid w:val="00101D92"/>
    <w:rsid w:val="00101EA1"/>
    <w:rsid w:val="00101EE0"/>
    <w:rsid w:val="00101F2D"/>
    <w:rsid w:val="00101F90"/>
    <w:rsid w:val="0010202D"/>
    <w:rsid w:val="00102082"/>
    <w:rsid w:val="001020A2"/>
    <w:rsid w:val="001020E4"/>
    <w:rsid w:val="0010214B"/>
    <w:rsid w:val="001021FE"/>
    <w:rsid w:val="0010221A"/>
    <w:rsid w:val="00102287"/>
    <w:rsid w:val="00102337"/>
    <w:rsid w:val="00102434"/>
    <w:rsid w:val="001026D4"/>
    <w:rsid w:val="00102714"/>
    <w:rsid w:val="001027F4"/>
    <w:rsid w:val="00102818"/>
    <w:rsid w:val="00102822"/>
    <w:rsid w:val="001028F7"/>
    <w:rsid w:val="00102A46"/>
    <w:rsid w:val="00102A6E"/>
    <w:rsid w:val="00102A72"/>
    <w:rsid w:val="00102A77"/>
    <w:rsid w:val="00102BF1"/>
    <w:rsid w:val="00102C2B"/>
    <w:rsid w:val="00102D4C"/>
    <w:rsid w:val="00102DD3"/>
    <w:rsid w:val="00102DF1"/>
    <w:rsid w:val="00102E2F"/>
    <w:rsid w:val="00102EE0"/>
    <w:rsid w:val="00102EF5"/>
    <w:rsid w:val="00102F78"/>
    <w:rsid w:val="0010301A"/>
    <w:rsid w:val="001030C0"/>
    <w:rsid w:val="0010314C"/>
    <w:rsid w:val="001031CA"/>
    <w:rsid w:val="0010325A"/>
    <w:rsid w:val="00103325"/>
    <w:rsid w:val="00103335"/>
    <w:rsid w:val="0010333F"/>
    <w:rsid w:val="00103345"/>
    <w:rsid w:val="00103365"/>
    <w:rsid w:val="00103379"/>
    <w:rsid w:val="0010345F"/>
    <w:rsid w:val="00103478"/>
    <w:rsid w:val="00103617"/>
    <w:rsid w:val="00103722"/>
    <w:rsid w:val="001037B3"/>
    <w:rsid w:val="001037D3"/>
    <w:rsid w:val="00103848"/>
    <w:rsid w:val="0010389A"/>
    <w:rsid w:val="001039A0"/>
    <w:rsid w:val="001039B2"/>
    <w:rsid w:val="00103A7B"/>
    <w:rsid w:val="00103B99"/>
    <w:rsid w:val="00103CEB"/>
    <w:rsid w:val="00103D80"/>
    <w:rsid w:val="00103DEE"/>
    <w:rsid w:val="00103E70"/>
    <w:rsid w:val="00103F22"/>
    <w:rsid w:val="00103FAE"/>
    <w:rsid w:val="001040E6"/>
    <w:rsid w:val="00104200"/>
    <w:rsid w:val="00104254"/>
    <w:rsid w:val="00104275"/>
    <w:rsid w:val="00104342"/>
    <w:rsid w:val="001045FC"/>
    <w:rsid w:val="0010461E"/>
    <w:rsid w:val="001046E1"/>
    <w:rsid w:val="001047FF"/>
    <w:rsid w:val="00104A79"/>
    <w:rsid w:val="00104B44"/>
    <w:rsid w:val="00104CEE"/>
    <w:rsid w:val="00104D7A"/>
    <w:rsid w:val="00104E79"/>
    <w:rsid w:val="00104EAF"/>
    <w:rsid w:val="001050A1"/>
    <w:rsid w:val="001050CD"/>
    <w:rsid w:val="0010512E"/>
    <w:rsid w:val="001051C9"/>
    <w:rsid w:val="00105215"/>
    <w:rsid w:val="0010525F"/>
    <w:rsid w:val="0010528A"/>
    <w:rsid w:val="001052B3"/>
    <w:rsid w:val="00105335"/>
    <w:rsid w:val="00105386"/>
    <w:rsid w:val="001053AE"/>
    <w:rsid w:val="00105427"/>
    <w:rsid w:val="0010545B"/>
    <w:rsid w:val="0010545E"/>
    <w:rsid w:val="001054F7"/>
    <w:rsid w:val="001055C0"/>
    <w:rsid w:val="001056D3"/>
    <w:rsid w:val="001056D6"/>
    <w:rsid w:val="00105786"/>
    <w:rsid w:val="001058BD"/>
    <w:rsid w:val="00105A3F"/>
    <w:rsid w:val="00105AD1"/>
    <w:rsid w:val="00105B98"/>
    <w:rsid w:val="00105CD3"/>
    <w:rsid w:val="00105E8D"/>
    <w:rsid w:val="00105EF3"/>
    <w:rsid w:val="00106055"/>
    <w:rsid w:val="00106167"/>
    <w:rsid w:val="001063C9"/>
    <w:rsid w:val="001063E4"/>
    <w:rsid w:val="001064DC"/>
    <w:rsid w:val="0010654E"/>
    <w:rsid w:val="001067E6"/>
    <w:rsid w:val="001068AB"/>
    <w:rsid w:val="001068BF"/>
    <w:rsid w:val="00106945"/>
    <w:rsid w:val="001069DC"/>
    <w:rsid w:val="00106A71"/>
    <w:rsid w:val="00106A82"/>
    <w:rsid w:val="00106AB9"/>
    <w:rsid w:val="00106B8E"/>
    <w:rsid w:val="00106B9E"/>
    <w:rsid w:val="00106C93"/>
    <w:rsid w:val="00106D81"/>
    <w:rsid w:val="00106D84"/>
    <w:rsid w:val="00106E40"/>
    <w:rsid w:val="00106EB5"/>
    <w:rsid w:val="00106EE8"/>
    <w:rsid w:val="00106FDF"/>
    <w:rsid w:val="00107069"/>
    <w:rsid w:val="001070DC"/>
    <w:rsid w:val="00107168"/>
    <w:rsid w:val="00107325"/>
    <w:rsid w:val="001076DC"/>
    <w:rsid w:val="001077EE"/>
    <w:rsid w:val="00107880"/>
    <w:rsid w:val="001079CC"/>
    <w:rsid w:val="00107A3B"/>
    <w:rsid w:val="00107A77"/>
    <w:rsid w:val="00107B3D"/>
    <w:rsid w:val="00107B71"/>
    <w:rsid w:val="00107C36"/>
    <w:rsid w:val="00107CF2"/>
    <w:rsid w:val="00107D0E"/>
    <w:rsid w:val="00107EFB"/>
    <w:rsid w:val="00107FD7"/>
    <w:rsid w:val="00110060"/>
    <w:rsid w:val="001100B3"/>
    <w:rsid w:val="00110129"/>
    <w:rsid w:val="00110149"/>
    <w:rsid w:val="001101AE"/>
    <w:rsid w:val="00110281"/>
    <w:rsid w:val="00110394"/>
    <w:rsid w:val="001103D9"/>
    <w:rsid w:val="00110406"/>
    <w:rsid w:val="0011042F"/>
    <w:rsid w:val="00110468"/>
    <w:rsid w:val="0011049B"/>
    <w:rsid w:val="001104C5"/>
    <w:rsid w:val="0011051B"/>
    <w:rsid w:val="00110585"/>
    <w:rsid w:val="00110589"/>
    <w:rsid w:val="00110592"/>
    <w:rsid w:val="001105A1"/>
    <w:rsid w:val="001105EC"/>
    <w:rsid w:val="0011060A"/>
    <w:rsid w:val="00110691"/>
    <w:rsid w:val="00110726"/>
    <w:rsid w:val="00110790"/>
    <w:rsid w:val="001107D1"/>
    <w:rsid w:val="00110952"/>
    <w:rsid w:val="00110AE1"/>
    <w:rsid w:val="00110B1A"/>
    <w:rsid w:val="00110C0A"/>
    <w:rsid w:val="00110C25"/>
    <w:rsid w:val="00110C2D"/>
    <w:rsid w:val="00110C34"/>
    <w:rsid w:val="00110C86"/>
    <w:rsid w:val="00110CF0"/>
    <w:rsid w:val="00110D6A"/>
    <w:rsid w:val="00110D6D"/>
    <w:rsid w:val="00110EC3"/>
    <w:rsid w:val="0011104B"/>
    <w:rsid w:val="00111094"/>
    <w:rsid w:val="001110EC"/>
    <w:rsid w:val="0011124A"/>
    <w:rsid w:val="0011124E"/>
    <w:rsid w:val="00111281"/>
    <w:rsid w:val="0011128D"/>
    <w:rsid w:val="00111367"/>
    <w:rsid w:val="001113B0"/>
    <w:rsid w:val="0011155C"/>
    <w:rsid w:val="001115B4"/>
    <w:rsid w:val="0011161D"/>
    <w:rsid w:val="00111707"/>
    <w:rsid w:val="00111989"/>
    <w:rsid w:val="00111A3E"/>
    <w:rsid w:val="00111A4D"/>
    <w:rsid w:val="00111AF5"/>
    <w:rsid w:val="00111AFB"/>
    <w:rsid w:val="00111B71"/>
    <w:rsid w:val="00111B88"/>
    <w:rsid w:val="00111C8B"/>
    <w:rsid w:val="00111CCB"/>
    <w:rsid w:val="00111D48"/>
    <w:rsid w:val="00111DA4"/>
    <w:rsid w:val="00111EB9"/>
    <w:rsid w:val="00111F20"/>
    <w:rsid w:val="00112165"/>
    <w:rsid w:val="00112193"/>
    <w:rsid w:val="001121FF"/>
    <w:rsid w:val="00112232"/>
    <w:rsid w:val="00112259"/>
    <w:rsid w:val="00112316"/>
    <w:rsid w:val="00112355"/>
    <w:rsid w:val="00112428"/>
    <w:rsid w:val="00112459"/>
    <w:rsid w:val="001124D5"/>
    <w:rsid w:val="00112780"/>
    <w:rsid w:val="001127C9"/>
    <w:rsid w:val="00112835"/>
    <w:rsid w:val="00112858"/>
    <w:rsid w:val="0011290A"/>
    <w:rsid w:val="00112976"/>
    <w:rsid w:val="001129C0"/>
    <w:rsid w:val="00112A79"/>
    <w:rsid w:val="00112A9C"/>
    <w:rsid w:val="00112C01"/>
    <w:rsid w:val="00112C2E"/>
    <w:rsid w:val="00112CE3"/>
    <w:rsid w:val="00112E1C"/>
    <w:rsid w:val="00112F13"/>
    <w:rsid w:val="00113020"/>
    <w:rsid w:val="0011304F"/>
    <w:rsid w:val="00113057"/>
    <w:rsid w:val="00113061"/>
    <w:rsid w:val="001132D4"/>
    <w:rsid w:val="00113380"/>
    <w:rsid w:val="001133AB"/>
    <w:rsid w:val="0011348A"/>
    <w:rsid w:val="00113547"/>
    <w:rsid w:val="00113592"/>
    <w:rsid w:val="001136C0"/>
    <w:rsid w:val="00113872"/>
    <w:rsid w:val="00113899"/>
    <w:rsid w:val="001139CB"/>
    <w:rsid w:val="001139FD"/>
    <w:rsid w:val="00113B73"/>
    <w:rsid w:val="00113C67"/>
    <w:rsid w:val="00113CF5"/>
    <w:rsid w:val="00113D24"/>
    <w:rsid w:val="00113FA9"/>
    <w:rsid w:val="00114024"/>
    <w:rsid w:val="00114060"/>
    <w:rsid w:val="001141E0"/>
    <w:rsid w:val="00114208"/>
    <w:rsid w:val="0011424B"/>
    <w:rsid w:val="00114357"/>
    <w:rsid w:val="0011435D"/>
    <w:rsid w:val="0011435F"/>
    <w:rsid w:val="00114430"/>
    <w:rsid w:val="001144F0"/>
    <w:rsid w:val="0011455A"/>
    <w:rsid w:val="001145D8"/>
    <w:rsid w:val="001146A4"/>
    <w:rsid w:val="0011479C"/>
    <w:rsid w:val="0011498C"/>
    <w:rsid w:val="001149BD"/>
    <w:rsid w:val="00114A11"/>
    <w:rsid w:val="00114A31"/>
    <w:rsid w:val="00114BFF"/>
    <w:rsid w:val="00114C18"/>
    <w:rsid w:val="00114C99"/>
    <w:rsid w:val="00114E0C"/>
    <w:rsid w:val="00114E59"/>
    <w:rsid w:val="00114E8C"/>
    <w:rsid w:val="00115178"/>
    <w:rsid w:val="001152BD"/>
    <w:rsid w:val="0011534A"/>
    <w:rsid w:val="00115388"/>
    <w:rsid w:val="00115399"/>
    <w:rsid w:val="00115462"/>
    <w:rsid w:val="001154D0"/>
    <w:rsid w:val="001154EF"/>
    <w:rsid w:val="001155AD"/>
    <w:rsid w:val="00115657"/>
    <w:rsid w:val="001156B2"/>
    <w:rsid w:val="001156D9"/>
    <w:rsid w:val="001156DF"/>
    <w:rsid w:val="0011570F"/>
    <w:rsid w:val="00115716"/>
    <w:rsid w:val="00115720"/>
    <w:rsid w:val="00115746"/>
    <w:rsid w:val="00115747"/>
    <w:rsid w:val="00115785"/>
    <w:rsid w:val="00115829"/>
    <w:rsid w:val="0011591B"/>
    <w:rsid w:val="001159ED"/>
    <w:rsid w:val="00115B53"/>
    <w:rsid w:val="00115C34"/>
    <w:rsid w:val="00115C6E"/>
    <w:rsid w:val="00115D37"/>
    <w:rsid w:val="00115E71"/>
    <w:rsid w:val="00115E91"/>
    <w:rsid w:val="00115EAC"/>
    <w:rsid w:val="00115F5B"/>
    <w:rsid w:val="00115F7C"/>
    <w:rsid w:val="00115FAC"/>
    <w:rsid w:val="00115FFC"/>
    <w:rsid w:val="001161B6"/>
    <w:rsid w:val="00116241"/>
    <w:rsid w:val="00116273"/>
    <w:rsid w:val="0011627B"/>
    <w:rsid w:val="0011632E"/>
    <w:rsid w:val="0011635E"/>
    <w:rsid w:val="00116579"/>
    <w:rsid w:val="00116583"/>
    <w:rsid w:val="00116590"/>
    <w:rsid w:val="0011669A"/>
    <w:rsid w:val="001167FA"/>
    <w:rsid w:val="001168EC"/>
    <w:rsid w:val="0011690F"/>
    <w:rsid w:val="00116A3D"/>
    <w:rsid w:val="00116A6F"/>
    <w:rsid w:val="00116C56"/>
    <w:rsid w:val="00116C93"/>
    <w:rsid w:val="00116CA3"/>
    <w:rsid w:val="00116CA8"/>
    <w:rsid w:val="00116D94"/>
    <w:rsid w:val="00116DEA"/>
    <w:rsid w:val="00116E3B"/>
    <w:rsid w:val="00116EFA"/>
    <w:rsid w:val="00116FEC"/>
    <w:rsid w:val="0011716C"/>
    <w:rsid w:val="001172AC"/>
    <w:rsid w:val="001172E7"/>
    <w:rsid w:val="0011740E"/>
    <w:rsid w:val="00117585"/>
    <w:rsid w:val="00117590"/>
    <w:rsid w:val="00117747"/>
    <w:rsid w:val="001179F3"/>
    <w:rsid w:val="00117A56"/>
    <w:rsid w:val="00117B07"/>
    <w:rsid w:val="00117B61"/>
    <w:rsid w:val="00117C44"/>
    <w:rsid w:val="00117C81"/>
    <w:rsid w:val="00117D5B"/>
    <w:rsid w:val="00117E8E"/>
    <w:rsid w:val="00117EC1"/>
    <w:rsid w:val="00117FA2"/>
    <w:rsid w:val="0012006A"/>
    <w:rsid w:val="00120085"/>
    <w:rsid w:val="00120123"/>
    <w:rsid w:val="00120306"/>
    <w:rsid w:val="001203CA"/>
    <w:rsid w:val="0012054F"/>
    <w:rsid w:val="001206A0"/>
    <w:rsid w:val="00120746"/>
    <w:rsid w:val="00120827"/>
    <w:rsid w:val="0012089B"/>
    <w:rsid w:val="00120A5A"/>
    <w:rsid w:val="00120A98"/>
    <w:rsid w:val="00120AC7"/>
    <w:rsid w:val="00120AF5"/>
    <w:rsid w:val="00120B5E"/>
    <w:rsid w:val="00120BF3"/>
    <w:rsid w:val="00120C96"/>
    <w:rsid w:val="00120CA9"/>
    <w:rsid w:val="00120CD5"/>
    <w:rsid w:val="00120DCD"/>
    <w:rsid w:val="00120E00"/>
    <w:rsid w:val="00120EE0"/>
    <w:rsid w:val="00120F57"/>
    <w:rsid w:val="00120F96"/>
    <w:rsid w:val="00120FB4"/>
    <w:rsid w:val="00120FE0"/>
    <w:rsid w:val="001210C0"/>
    <w:rsid w:val="001210D2"/>
    <w:rsid w:val="00121258"/>
    <w:rsid w:val="00121340"/>
    <w:rsid w:val="00121387"/>
    <w:rsid w:val="001213A1"/>
    <w:rsid w:val="0012143C"/>
    <w:rsid w:val="00121480"/>
    <w:rsid w:val="001214EE"/>
    <w:rsid w:val="001215A3"/>
    <w:rsid w:val="001216D3"/>
    <w:rsid w:val="0012176A"/>
    <w:rsid w:val="0012176E"/>
    <w:rsid w:val="00121814"/>
    <w:rsid w:val="0012193B"/>
    <w:rsid w:val="00121A9E"/>
    <w:rsid w:val="00121AD8"/>
    <w:rsid w:val="00121DB3"/>
    <w:rsid w:val="00121E4B"/>
    <w:rsid w:val="00121E81"/>
    <w:rsid w:val="00121F5A"/>
    <w:rsid w:val="00121F65"/>
    <w:rsid w:val="00121F8D"/>
    <w:rsid w:val="00121FE7"/>
    <w:rsid w:val="00122059"/>
    <w:rsid w:val="00122087"/>
    <w:rsid w:val="001221A6"/>
    <w:rsid w:val="001221F8"/>
    <w:rsid w:val="00122368"/>
    <w:rsid w:val="00122457"/>
    <w:rsid w:val="0012258B"/>
    <w:rsid w:val="001226A1"/>
    <w:rsid w:val="001226BB"/>
    <w:rsid w:val="0012278C"/>
    <w:rsid w:val="001228DB"/>
    <w:rsid w:val="00122941"/>
    <w:rsid w:val="00122ACC"/>
    <w:rsid w:val="00122B51"/>
    <w:rsid w:val="00122D8A"/>
    <w:rsid w:val="00122E04"/>
    <w:rsid w:val="00122E75"/>
    <w:rsid w:val="0012304D"/>
    <w:rsid w:val="00123103"/>
    <w:rsid w:val="00123121"/>
    <w:rsid w:val="0012313F"/>
    <w:rsid w:val="00123175"/>
    <w:rsid w:val="0012325B"/>
    <w:rsid w:val="00123362"/>
    <w:rsid w:val="00123369"/>
    <w:rsid w:val="00123419"/>
    <w:rsid w:val="0012358D"/>
    <w:rsid w:val="0012359E"/>
    <w:rsid w:val="001236A4"/>
    <w:rsid w:val="001236C7"/>
    <w:rsid w:val="001236CE"/>
    <w:rsid w:val="001236F1"/>
    <w:rsid w:val="001236F9"/>
    <w:rsid w:val="0012384A"/>
    <w:rsid w:val="0012393F"/>
    <w:rsid w:val="00123948"/>
    <w:rsid w:val="00123970"/>
    <w:rsid w:val="001239E2"/>
    <w:rsid w:val="00123A13"/>
    <w:rsid w:val="00123BF0"/>
    <w:rsid w:val="00123C08"/>
    <w:rsid w:val="00123C6D"/>
    <w:rsid w:val="00123C86"/>
    <w:rsid w:val="00123CFE"/>
    <w:rsid w:val="00123D17"/>
    <w:rsid w:val="00123EF1"/>
    <w:rsid w:val="00123F08"/>
    <w:rsid w:val="00123F39"/>
    <w:rsid w:val="00123FBF"/>
    <w:rsid w:val="00124142"/>
    <w:rsid w:val="0012416C"/>
    <w:rsid w:val="001241CB"/>
    <w:rsid w:val="00124299"/>
    <w:rsid w:val="00124317"/>
    <w:rsid w:val="001243C0"/>
    <w:rsid w:val="0012453F"/>
    <w:rsid w:val="001245FF"/>
    <w:rsid w:val="00124606"/>
    <w:rsid w:val="00124654"/>
    <w:rsid w:val="00124663"/>
    <w:rsid w:val="00124680"/>
    <w:rsid w:val="00124695"/>
    <w:rsid w:val="0012472E"/>
    <w:rsid w:val="0012483A"/>
    <w:rsid w:val="00124844"/>
    <w:rsid w:val="0012487B"/>
    <w:rsid w:val="001248C2"/>
    <w:rsid w:val="001249C1"/>
    <w:rsid w:val="00124B19"/>
    <w:rsid w:val="00124B4F"/>
    <w:rsid w:val="00124B81"/>
    <w:rsid w:val="00124BBE"/>
    <w:rsid w:val="00124BCE"/>
    <w:rsid w:val="00124C66"/>
    <w:rsid w:val="00124CBB"/>
    <w:rsid w:val="00124D15"/>
    <w:rsid w:val="00124D7C"/>
    <w:rsid w:val="00124D7E"/>
    <w:rsid w:val="00124E21"/>
    <w:rsid w:val="00124EA5"/>
    <w:rsid w:val="00124EE2"/>
    <w:rsid w:val="00124F2B"/>
    <w:rsid w:val="00124FED"/>
    <w:rsid w:val="0012502B"/>
    <w:rsid w:val="0012511C"/>
    <w:rsid w:val="00125136"/>
    <w:rsid w:val="0012516F"/>
    <w:rsid w:val="001251FA"/>
    <w:rsid w:val="00125277"/>
    <w:rsid w:val="0012531C"/>
    <w:rsid w:val="001253A3"/>
    <w:rsid w:val="001253AB"/>
    <w:rsid w:val="00125488"/>
    <w:rsid w:val="001254A0"/>
    <w:rsid w:val="001254A5"/>
    <w:rsid w:val="00125557"/>
    <w:rsid w:val="001255A1"/>
    <w:rsid w:val="00125802"/>
    <w:rsid w:val="00125806"/>
    <w:rsid w:val="00125832"/>
    <w:rsid w:val="00125A14"/>
    <w:rsid w:val="00125B6F"/>
    <w:rsid w:val="00125C25"/>
    <w:rsid w:val="00125C38"/>
    <w:rsid w:val="00125C86"/>
    <w:rsid w:val="00125CC0"/>
    <w:rsid w:val="00125CD6"/>
    <w:rsid w:val="00125DB8"/>
    <w:rsid w:val="00125DD5"/>
    <w:rsid w:val="00125E38"/>
    <w:rsid w:val="00125E7B"/>
    <w:rsid w:val="00126023"/>
    <w:rsid w:val="001260CD"/>
    <w:rsid w:val="0012615B"/>
    <w:rsid w:val="00126261"/>
    <w:rsid w:val="00126377"/>
    <w:rsid w:val="00126462"/>
    <w:rsid w:val="00126502"/>
    <w:rsid w:val="001265D4"/>
    <w:rsid w:val="001266FF"/>
    <w:rsid w:val="001267A9"/>
    <w:rsid w:val="0012687C"/>
    <w:rsid w:val="00126AA3"/>
    <w:rsid w:val="00126AA6"/>
    <w:rsid w:val="00126D0D"/>
    <w:rsid w:val="00126ED0"/>
    <w:rsid w:val="00127147"/>
    <w:rsid w:val="00127157"/>
    <w:rsid w:val="00127429"/>
    <w:rsid w:val="00127444"/>
    <w:rsid w:val="00127594"/>
    <w:rsid w:val="0012761F"/>
    <w:rsid w:val="00127648"/>
    <w:rsid w:val="00127697"/>
    <w:rsid w:val="00127700"/>
    <w:rsid w:val="0012781D"/>
    <w:rsid w:val="001278EF"/>
    <w:rsid w:val="00127C25"/>
    <w:rsid w:val="00127CB3"/>
    <w:rsid w:val="00127EBF"/>
    <w:rsid w:val="00127F9E"/>
    <w:rsid w:val="00127FA5"/>
    <w:rsid w:val="001301F9"/>
    <w:rsid w:val="00130297"/>
    <w:rsid w:val="001303FF"/>
    <w:rsid w:val="00130419"/>
    <w:rsid w:val="001304A0"/>
    <w:rsid w:val="0013057B"/>
    <w:rsid w:val="00130607"/>
    <w:rsid w:val="0013064F"/>
    <w:rsid w:val="0013068D"/>
    <w:rsid w:val="00130770"/>
    <w:rsid w:val="001307B4"/>
    <w:rsid w:val="001307DF"/>
    <w:rsid w:val="0013084F"/>
    <w:rsid w:val="00130887"/>
    <w:rsid w:val="0013094B"/>
    <w:rsid w:val="00130A16"/>
    <w:rsid w:val="00130AC6"/>
    <w:rsid w:val="00130AF2"/>
    <w:rsid w:val="00130B13"/>
    <w:rsid w:val="00130B26"/>
    <w:rsid w:val="00130BE9"/>
    <w:rsid w:val="00130C40"/>
    <w:rsid w:val="00130C89"/>
    <w:rsid w:val="00130E5C"/>
    <w:rsid w:val="00130EAD"/>
    <w:rsid w:val="00130EE5"/>
    <w:rsid w:val="00130F95"/>
    <w:rsid w:val="001310CA"/>
    <w:rsid w:val="00131173"/>
    <w:rsid w:val="001311FA"/>
    <w:rsid w:val="00131221"/>
    <w:rsid w:val="00131417"/>
    <w:rsid w:val="001315CB"/>
    <w:rsid w:val="001316A4"/>
    <w:rsid w:val="0013180E"/>
    <w:rsid w:val="00131863"/>
    <w:rsid w:val="001318EF"/>
    <w:rsid w:val="001319A6"/>
    <w:rsid w:val="00131A34"/>
    <w:rsid w:val="00131AE4"/>
    <w:rsid w:val="00131B7B"/>
    <w:rsid w:val="00131CA1"/>
    <w:rsid w:val="00131F94"/>
    <w:rsid w:val="00131F95"/>
    <w:rsid w:val="00131FC5"/>
    <w:rsid w:val="00131FD6"/>
    <w:rsid w:val="00132096"/>
    <w:rsid w:val="00132302"/>
    <w:rsid w:val="0013237F"/>
    <w:rsid w:val="0013238B"/>
    <w:rsid w:val="00132501"/>
    <w:rsid w:val="00132518"/>
    <w:rsid w:val="00132534"/>
    <w:rsid w:val="001325C8"/>
    <w:rsid w:val="00132685"/>
    <w:rsid w:val="0013271B"/>
    <w:rsid w:val="00132921"/>
    <w:rsid w:val="0013298B"/>
    <w:rsid w:val="001329FD"/>
    <w:rsid w:val="00132A1D"/>
    <w:rsid w:val="00132A48"/>
    <w:rsid w:val="00132A9D"/>
    <w:rsid w:val="00132AFB"/>
    <w:rsid w:val="00132B0F"/>
    <w:rsid w:val="00132B45"/>
    <w:rsid w:val="00132C1C"/>
    <w:rsid w:val="00132C53"/>
    <w:rsid w:val="00132D5B"/>
    <w:rsid w:val="00132D93"/>
    <w:rsid w:val="00132DB1"/>
    <w:rsid w:val="00132DB9"/>
    <w:rsid w:val="00132E3F"/>
    <w:rsid w:val="00132E43"/>
    <w:rsid w:val="00132E54"/>
    <w:rsid w:val="00132F85"/>
    <w:rsid w:val="00132F8D"/>
    <w:rsid w:val="00132F98"/>
    <w:rsid w:val="00133189"/>
    <w:rsid w:val="00133276"/>
    <w:rsid w:val="00133426"/>
    <w:rsid w:val="0013347D"/>
    <w:rsid w:val="001334D5"/>
    <w:rsid w:val="00133556"/>
    <w:rsid w:val="00133580"/>
    <w:rsid w:val="00133584"/>
    <w:rsid w:val="00133608"/>
    <w:rsid w:val="00133654"/>
    <w:rsid w:val="0013384F"/>
    <w:rsid w:val="001338A6"/>
    <w:rsid w:val="00133B10"/>
    <w:rsid w:val="00133B43"/>
    <w:rsid w:val="00133B67"/>
    <w:rsid w:val="00133BEA"/>
    <w:rsid w:val="00133E0E"/>
    <w:rsid w:val="00133F2A"/>
    <w:rsid w:val="00133F72"/>
    <w:rsid w:val="001340B4"/>
    <w:rsid w:val="00134553"/>
    <w:rsid w:val="001347E2"/>
    <w:rsid w:val="001347FA"/>
    <w:rsid w:val="00134837"/>
    <w:rsid w:val="0013488A"/>
    <w:rsid w:val="001349CD"/>
    <w:rsid w:val="001349F9"/>
    <w:rsid w:val="00134B42"/>
    <w:rsid w:val="00134B59"/>
    <w:rsid w:val="00134C18"/>
    <w:rsid w:val="00134C72"/>
    <w:rsid w:val="00134C7D"/>
    <w:rsid w:val="00134C7E"/>
    <w:rsid w:val="00134C85"/>
    <w:rsid w:val="00134CE2"/>
    <w:rsid w:val="00134E59"/>
    <w:rsid w:val="0013511A"/>
    <w:rsid w:val="00135399"/>
    <w:rsid w:val="0013546B"/>
    <w:rsid w:val="0013561E"/>
    <w:rsid w:val="0013571F"/>
    <w:rsid w:val="00135800"/>
    <w:rsid w:val="001358A8"/>
    <w:rsid w:val="00135913"/>
    <w:rsid w:val="001359B2"/>
    <w:rsid w:val="00135A60"/>
    <w:rsid w:val="00135B4F"/>
    <w:rsid w:val="00135BFC"/>
    <w:rsid w:val="00135CC7"/>
    <w:rsid w:val="00135D6C"/>
    <w:rsid w:val="00135D99"/>
    <w:rsid w:val="00135DE3"/>
    <w:rsid w:val="00135EAA"/>
    <w:rsid w:val="00135EC3"/>
    <w:rsid w:val="00135FD8"/>
    <w:rsid w:val="00136054"/>
    <w:rsid w:val="0013606F"/>
    <w:rsid w:val="001360B0"/>
    <w:rsid w:val="001360D6"/>
    <w:rsid w:val="00136192"/>
    <w:rsid w:val="00136257"/>
    <w:rsid w:val="0013634A"/>
    <w:rsid w:val="001363A8"/>
    <w:rsid w:val="00136479"/>
    <w:rsid w:val="001364AB"/>
    <w:rsid w:val="0013674F"/>
    <w:rsid w:val="001367A4"/>
    <w:rsid w:val="001367DE"/>
    <w:rsid w:val="00136877"/>
    <w:rsid w:val="001368C7"/>
    <w:rsid w:val="00136C01"/>
    <w:rsid w:val="00136E46"/>
    <w:rsid w:val="00136EF2"/>
    <w:rsid w:val="00136F9F"/>
    <w:rsid w:val="0013717E"/>
    <w:rsid w:val="00137268"/>
    <w:rsid w:val="001372D1"/>
    <w:rsid w:val="0013739E"/>
    <w:rsid w:val="0013752F"/>
    <w:rsid w:val="00137557"/>
    <w:rsid w:val="0013757B"/>
    <w:rsid w:val="001375A9"/>
    <w:rsid w:val="001376CA"/>
    <w:rsid w:val="00137729"/>
    <w:rsid w:val="001377D8"/>
    <w:rsid w:val="0013782A"/>
    <w:rsid w:val="00137847"/>
    <w:rsid w:val="00137851"/>
    <w:rsid w:val="00137963"/>
    <w:rsid w:val="00137A2D"/>
    <w:rsid w:val="00137B41"/>
    <w:rsid w:val="00137BDA"/>
    <w:rsid w:val="00137CA5"/>
    <w:rsid w:val="00137E50"/>
    <w:rsid w:val="00137E5E"/>
    <w:rsid w:val="00137E9E"/>
    <w:rsid w:val="0014001D"/>
    <w:rsid w:val="001400D3"/>
    <w:rsid w:val="0014016D"/>
    <w:rsid w:val="00140181"/>
    <w:rsid w:val="00140305"/>
    <w:rsid w:val="00140398"/>
    <w:rsid w:val="0014050F"/>
    <w:rsid w:val="001408D7"/>
    <w:rsid w:val="00140950"/>
    <w:rsid w:val="00140977"/>
    <w:rsid w:val="00140A1C"/>
    <w:rsid w:val="00140B01"/>
    <w:rsid w:val="00140B39"/>
    <w:rsid w:val="00140BB5"/>
    <w:rsid w:val="00140DA3"/>
    <w:rsid w:val="00140DC2"/>
    <w:rsid w:val="00140FD3"/>
    <w:rsid w:val="0014104F"/>
    <w:rsid w:val="001411EF"/>
    <w:rsid w:val="00141230"/>
    <w:rsid w:val="00141343"/>
    <w:rsid w:val="00141380"/>
    <w:rsid w:val="001413AC"/>
    <w:rsid w:val="00141522"/>
    <w:rsid w:val="001416BB"/>
    <w:rsid w:val="00141937"/>
    <w:rsid w:val="001419DB"/>
    <w:rsid w:val="00141A7B"/>
    <w:rsid w:val="00141AC1"/>
    <w:rsid w:val="00141B03"/>
    <w:rsid w:val="00141F7E"/>
    <w:rsid w:val="0014219C"/>
    <w:rsid w:val="001421BC"/>
    <w:rsid w:val="001421DF"/>
    <w:rsid w:val="0014226C"/>
    <w:rsid w:val="001422AD"/>
    <w:rsid w:val="0014236F"/>
    <w:rsid w:val="00142445"/>
    <w:rsid w:val="0014247D"/>
    <w:rsid w:val="001425A9"/>
    <w:rsid w:val="001425CD"/>
    <w:rsid w:val="001425D3"/>
    <w:rsid w:val="001427BD"/>
    <w:rsid w:val="001428DA"/>
    <w:rsid w:val="001428DE"/>
    <w:rsid w:val="00142AE3"/>
    <w:rsid w:val="00142AF4"/>
    <w:rsid w:val="00142CB0"/>
    <w:rsid w:val="00142E16"/>
    <w:rsid w:val="00142E51"/>
    <w:rsid w:val="00142EA1"/>
    <w:rsid w:val="001430CF"/>
    <w:rsid w:val="0014311A"/>
    <w:rsid w:val="0014316D"/>
    <w:rsid w:val="00143176"/>
    <w:rsid w:val="001431AB"/>
    <w:rsid w:val="0014321A"/>
    <w:rsid w:val="0014325D"/>
    <w:rsid w:val="001432B3"/>
    <w:rsid w:val="001432D6"/>
    <w:rsid w:val="0014334F"/>
    <w:rsid w:val="001433E5"/>
    <w:rsid w:val="001433E9"/>
    <w:rsid w:val="001434A1"/>
    <w:rsid w:val="001434BF"/>
    <w:rsid w:val="001434DC"/>
    <w:rsid w:val="0014354C"/>
    <w:rsid w:val="00143685"/>
    <w:rsid w:val="001436D5"/>
    <w:rsid w:val="00143713"/>
    <w:rsid w:val="001437A9"/>
    <w:rsid w:val="0014382B"/>
    <w:rsid w:val="001439A1"/>
    <w:rsid w:val="001439F2"/>
    <w:rsid w:val="00143B78"/>
    <w:rsid w:val="00143CB2"/>
    <w:rsid w:val="00143D24"/>
    <w:rsid w:val="00143DA4"/>
    <w:rsid w:val="00143E15"/>
    <w:rsid w:val="00143EEA"/>
    <w:rsid w:val="00143F86"/>
    <w:rsid w:val="00143F94"/>
    <w:rsid w:val="00143FBF"/>
    <w:rsid w:val="001442C5"/>
    <w:rsid w:val="00144335"/>
    <w:rsid w:val="001443EE"/>
    <w:rsid w:val="001444BD"/>
    <w:rsid w:val="00144632"/>
    <w:rsid w:val="00144634"/>
    <w:rsid w:val="00144664"/>
    <w:rsid w:val="001446DE"/>
    <w:rsid w:val="00144755"/>
    <w:rsid w:val="001447DD"/>
    <w:rsid w:val="001448CA"/>
    <w:rsid w:val="00144933"/>
    <w:rsid w:val="0014495E"/>
    <w:rsid w:val="0014496F"/>
    <w:rsid w:val="00144A11"/>
    <w:rsid w:val="00144A35"/>
    <w:rsid w:val="00144A48"/>
    <w:rsid w:val="00144B32"/>
    <w:rsid w:val="00144BE0"/>
    <w:rsid w:val="00144C6B"/>
    <w:rsid w:val="00144CCF"/>
    <w:rsid w:val="00144E04"/>
    <w:rsid w:val="00144EC8"/>
    <w:rsid w:val="00144FB0"/>
    <w:rsid w:val="00144FC0"/>
    <w:rsid w:val="001450BE"/>
    <w:rsid w:val="001450F5"/>
    <w:rsid w:val="00145173"/>
    <w:rsid w:val="00145471"/>
    <w:rsid w:val="00145502"/>
    <w:rsid w:val="00145545"/>
    <w:rsid w:val="001455E4"/>
    <w:rsid w:val="00145632"/>
    <w:rsid w:val="001456BE"/>
    <w:rsid w:val="001456C0"/>
    <w:rsid w:val="0014576F"/>
    <w:rsid w:val="00145833"/>
    <w:rsid w:val="001458A2"/>
    <w:rsid w:val="00145999"/>
    <w:rsid w:val="00145A3A"/>
    <w:rsid w:val="00145AD4"/>
    <w:rsid w:val="00145B72"/>
    <w:rsid w:val="00145CCD"/>
    <w:rsid w:val="00145D4B"/>
    <w:rsid w:val="00145D64"/>
    <w:rsid w:val="00145F42"/>
    <w:rsid w:val="00146197"/>
    <w:rsid w:val="001464F5"/>
    <w:rsid w:val="0014657C"/>
    <w:rsid w:val="00146637"/>
    <w:rsid w:val="001466A2"/>
    <w:rsid w:val="001466D5"/>
    <w:rsid w:val="00146769"/>
    <w:rsid w:val="001467C8"/>
    <w:rsid w:val="001468FF"/>
    <w:rsid w:val="00146985"/>
    <w:rsid w:val="001469B2"/>
    <w:rsid w:val="001469E0"/>
    <w:rsid w:val="00146A20"/>
    <w:rsid w:val="00146A36"/>
    <w:rsid w:val="00146AC9"/>
    <w:rsid w:val="00146B3A"/>
    <w:rsid w:val="00146B59"/>
    <w:rsid w:val="00146BF7"/>
    <w:rsid w:val="00146C50"/>
    <w:rsid w:val="00146CAA"/>
    <w:rsid w:val="00146D7A"/>
    <w:rsid w:val="00146E0A"/>
    <w:rsid w:val="00146E29"/>
    <w:rsid w:val="00146EB8"/>
    <w:rsid w:val="00146EE9"/>
    <w:rsid w:val="00146F81"/>
    <w:rsid w:val="00147023"/>
    <w:rsid w:val="00147036"/>
    <w:rsid w:val="0014705A"/>
    <w:rsid w:val="00147091"/>
    <w:rsid w:val="001470FC"/>
    <w:rsid w:val="00147167"/>
    <w:rsid w:val="001471A5"/>
    <w:rsid w:val="001471FF"/>
    <w:rsid w:val="00147255"/>
    <w:rsid w:val="0014732F"/>
    <w:rsid w:val="00147365"/>
    <w:rsid w:val="001473B9"/>
    <w:rsid w:val="00147424"/>
    <w:rsid w:val="0014749B"/>
    <w:rsid w:val="0014749D"/>
    <w:rsid w:val="001474AD"/>
    <w:rsid w:val="001474BF"/>
    <w:rsid w:val="001474D8"/>
    <w:rsid w:val="001474DA"/>
    <w:rsid w:val="001477FF"/>
    <w:rsid w:val="00147948"/>
    <w:rsid w:val="00147A53"/>
    <w:rsid w:val="00147A91"/>
    <w:rsid w:val="00147ABF"/>
    <w:rsid w:val="00147AF1"/>
    <w:rsid w:val="00147B28"/>
    <w:rsid w:val="00147B50"/>
    <w:rsid w:val="00147C56"/>
    <w:rsid w:val="00147C82"/>
    <w:rsid w:val="00147D97"/>
    <w:rsid w:val="00147E60"/>
    <w:rsid w:val="001500BC"/>
    <w:rsid w:val="001500BF"/>
    <w:rsid w:val="0015027E"/>
    <w:rsid w:val="00150305"/>
    <w:rsid w:val="0015039F"/>
    <w:rsid w:val="001503A8"/>
    <w:rsid w:val="00150443"/>
    <w:rsid w:val="00150527"/>
    <w:rsid w:val="001505D7"/>
    <w:rsid w:val="001505E9"/>
    <w:rsid w:val="00150682"/>
    <w:rsid w:val="001506C3"/>
    <w:rsid w:val="0015077D"/>
    <w:rsid w:val="001507AA"/>
    <w:rsid w:val="0015082B"/>
    <w:rsid w:val="001508F7"/>
    <w:rsid w:val="00150908"/>
    <w:rsid w:val="001509D4"/>
    <w:rsid w:val="00150A36"/>
    <w:rsid w:val="00150B9F"/>
    <w:rsid w:val="00150BE7"/>
    <w:rsid w:val="00150BFE"/>
    <w:rsid w:val="00150C02"/>
    <w:rsid w:val="00150C2D"/>
    <w:rsid w:val="00150CED"/>
    <w:rsid w:val="00150CFA"/>
    <w:rsid w:val="00150D45"/>
    <w:rsid w:val="00150E04"/>
    <w:rsid w:val="00150F58"/>
    <w:rsid w:val="0015102F"/>
    <w:rsid w:val="00151124"/>
    <w:rsid w:val="00151591"/>
    <w:rsid w:val="00151606"/>
    <w:rsid w:val="0015168E"/>
    <w:rsid w:val="00151699"/>
    <w:rsid w:val="00151723"/>
    <w:rsid w:val="001518C7"/>
    <w:rsid w:val="0015195F"/>
    <w:rsid w:val="0015198B"/>
    <w:rsid w:val="001519C7"/>
    <w:rsid w:val="00151AD7"/>
    <w:rsid w:val="00151B93"/>
    <w:rsid w:val="00151C03"/>
    <w:rsid w:val="00151C6F"/>
    <w:rsid w:val="00151DF4"/>
    <w:rsid w:val="00151E41"/>
    <w:rsid w:val="00151ED6"/>
    <w:rsid w:val="00151F10"/>
    <w:rsid w:val="00152016"/>
    <w:rsid w:val="00152115"/>
    <w:rsid w:val="00152301"/>
    <w:rsid w:val="0015231B"/>
    <w:rsid w:val="001523D9"/>
    <w:rsid w:val="001523EE"/>
    <w:rsid w:val="00152474"/>
    <w:rsid w:val="001526C2"/>
    <w:rsid w:val="001526CE"/>
    <w:rsid w:val="00152710"/>
    <w:rsid w:val="00152741"/>
    <w:rsid w:val="001527CA"/>
    <w:rsid w:val="001528E0"/>
    <w:rsid w:val="00152A02"/>
    <w:rsid w:val="00152A61"/>
    <w:rsid w:val="00152B6C"/>
    <w:rsid w:val="00152C66"/>
    <w:rsid w:val="00152CE9"/>
    <w:rsid w:val="00152E09"/>
    <w:rsid w:val="00152E38"/>
    <w:rsid w:val="00152E57"/>
    <w:rsid w:val="00152F24"/>
    <w:rsid w:val="00152F5A"/>
    <w:rsid w:val="00152F71"/>
    <w:rsid w:val="00153368"/>
    <w:rsid w:val="0015336D"/>
    <w:rsid w:val="00153423"/>
    <w:rsid w:val="0015354F"/>
    <w:rsid w:val="001535A1"/>
    <w:rsid w:val="001535F0"/>
    <w:rsid w:val="001538AE"/>
    <w:rsid w:val="00153929"/>
    <w:rsid w:val="00153937"/>
    <w:rsid w:val="00153AF2"/>
    <w:rsid w:val="00153B44"/>
    <w:rsid w:val="00153B92"/>
    <w:rsid w:val="00153BD3"/>
    <w:rsid w:val="00153CA6"/>
    <w:rsid w:val="00153CC5"/>
    <w:rsid w:val="00153DDC"/>
    <w:rsid w:val="00153E12"/>
    <w:rsid w:val="00153E63"/>
    <w:rsid w:val="00153F0D"/>
    <w:rsid w:val="00153F12"/>
    <w:rsid w:val="00153FF0"/>
    <w:rsid w:val="0015407D"/>
    <w:rsid w:val="001540AC"/>
    <w:rsid w:val="0015416B"/>
    <w:rsid w:val="00154178"/>
    <w:rsid w:val="00154197"/>
    <w:rsid w:val="00154292"/>
    <w:rsid w:val="001542BA"/>
    <w:rsid w:val="00154338"/>
    <w:rsid w:val="001543E8"/>
    <w:rsid w:val="0015443D"/>
    <w:rsid w:val="00154468"/>
    <w:rsid w:val="001545BC"/>
    <w:rsid w:val="0015461B"/>
    <w:rsid w:val="001546C9"/>
    <w:rsid w:val="00154746"/>
    <w:rsid w:val="001548C9"/>
    <w:rsid w:val="0015492A"/>
    <w:rsid w:val="00154A27"/>
    <w:rsid w:val="00154AEA"/>
    <w:rsid w:val="00154B66"/>
    <w:rsid w:val="00154D25"/>
    <w:rsid w:val="00154DEF"/>
    <w:rsid w:val="00154F59"/>
    <w:rsid w:val="00154FB2"/>
    <w:rsid w:val="00154FBF"/>
    <w:rsid w:val="001550C2"/>
    <w:rsid w:val="001550ED"/>
    <w:rsid w:val="00155349"/>
    <w:rsid w:val="00155680"/>
    <w:rsid w:val="0015584F"/>
    <w:rsid w:val="001558DB"/>
    <w:rsid w:val="001559A5"/>
    <w:rsid w:val="001559D6"/>
    <w:rsid w:val="00155A45"/>
    <w:rsid w:val="00155BD8"/>
    <w:rsid w:val="00155BE5"/>
    <w:rsid w:val="00155CAF"/>
    <w:rsid w:val="00155D46"/>
    <w:rsid w:val="00155D89"/>
    <w:rsid w:val="00155E63"/>
    <w:rsid w:val="00155E69"/>
    <w:rsid w:val="00155EDA"/>
    <w:rsid w:val="00155FE1"/>
    <w:rsid w:val="0015605B"/>
    <w:rsid w:val="00156083"/>
    <w:rsid w:val="001560BF"/>
    <w:rsid w:val="001560F1"/>
    <w:rsid w:val="0015621E"/>
    <w:rsid w:val="00156236"/>
    <w:rsid w:val="00156274"/>
    <w:rsid w:val="001562F0"/>
    <w:rsid w:val="0015636C"/>
    <w:rsid w:val="001563B1"/>
    <w:rsid w:val="001564DC"/>
    <w:rsid w:val="001564F9"/>
    <w:rsid w:val="001565A4"/>
    <w:rsid w:val="0015661D"/>
    <w:rsid w:val="001566A2"/>
    <w:rsid w:val="001566F2"/>
    <w:rsid w:val="001567AF"/>
    <w:rsid w:val="00156819"/>
    <w:rsid w:val="0015687F"/>
    <w:rsid w:val="00156920"/>
    <w:rsid w:val="0015699E"/>
    <w:rsid w:val="001569B3"/>
    <w:rsid w:val="00156A5E"/>
    <w:rsid w:val="00156A8F"/>
    <w:rsid w:val="00156B0A"/>
    <w:rsid w:val="00156C2D"/>
    <w:rsid w:val="00156C83"/>
    <w:rsid w:val="00156CBD"/>
    <w:rsid w:val="00156DC6"/>
    <w:rsid w:val="00156EF6"/>
    <w:rsid w:val="00156F68"/>
    <w:rsid w:val="00156F75"/>
    <w:rsid w:val="00156FB8"/>
    <w:rsid w:val="00156FDF"/>
    <w:rsid w:val="00157077"/>
    <w:rsid w:val="001570E0"/>
    <w:rsid w:val="0015717E"/>
    <w:rsid w:val="001572B9"/>
    <w:rsid w:val="00157482"/>
    <w:rsid w:val="001574C0"/>
    <w:rsid w:val="001574CD"/>
    <w:rsid w:val="00157626"/>
    <w:rsid w:val="0015763F"/>
    <w:rsid w:val="001576AC"/>
    <w:rsid w:val="001577C8"/>
    <w:rsid w:val="001577ED"/>
    <w:rsid w:val="0015785C"/>
    <w:rsid w:val="00157888"/>
    <w:rsid w:val="001579AB"/>
    <w:rsid w:val="00157A40"/>
    <w:rsid w:val="00157AB9"/>
    <w:rsid w:val="00157B64"/>
    <w:rsid w:val="00157B8C"/>
    <w:rsid w:val="00157B8E"/>
    <w:rsid w:val="00157C60"/>
    <w:rsid w:val="00157CB5"/>
    <w:rsid w:val="00157E08"/>
    <w:rsid w:val="00157F65"/>
    <w:rsid w:val="00157FCE"/>
    <w:rsid w:val="001600BB"/>
    <w:rsid w:val="00160107"/>
    <w:rsid w:val="00160119"/>
    <w:rsid w:val="00160135"/>
    <w:rsid w:val="0016014B"/>
    <w:rsid w:val="001601C9"/>
    <w:rsid w:val="001602E8"/>
    <w:rsid w:val="00160378"/>
    <w:rsid w:val="001603AC"/>
    <w:rsid w:val="001603D4"/>
    <w:rsid w:val="0016042E"/>
    <w:rsid w:val="0016064D"/>
    <w:rsid w:val="0016066D"/>
    <w:rsid w:val="001606E4"/>
    <w:rsid w:val="001606E8"/>
    <w:rsid w:val="001606FB"/>
    <w:rsid w:val="00160703"/>
    <w:rsid w:val="00160770"/>
    <w:rsid w:val="001607C4"/>
    <w:rsid w:val="0016084E"/>
    <w:rsid w:val="001608C4"/>
    <w:rsid w:val="00160A4D"/>
    <w:rsid w:val="00160A92"/>
    <w:rsid w:val="00160C22"/>
    <w:rsid w:val="00160D55"/>
    <w:rsid w:val="00160D5A"/>
    <w:rsid w:val="00160D9D"/>
    <w:rsid w:val="00160DAD"/>
    <w:rsid w:val="00160DD8"/>
    <w:rsid w:val="00160EE1"/>
    <w:rsid w:val="00160F24"/>
    <w:rsid w:val="00161198"/>
    <w:rsid w:val="00161236"/>
    <w:rsid w:val="00161246"/>
    <w:rsid w:val="001613A5"/>
    <w:rsid w:val="001613BE"/>
    <w:rsid w:val="001613E0"/>
    <w:rsid w:val="00161511"/>
    <w:rsid w:val="00161533"/>
    <w:rsid w:val="00161603"/>
    <w:rsid w:val="0016161C"/>
    <w:rsid w:val="001616BA"/>
    <w:rsid w:val="001619F0"/>
    <w:rsid w:val="00161B08"/>
    <w:rsid w:val="00161B4B"/>
    <w:rsid w:val="00161B78"/>
    <w:rsid w:val="00161C33"/>
    <w:rsid w:val="00161C97"/>
    <w:rsid w:val="00161C9C"/>
    <w:rsid w:val="00161CF9"/>
    <w:rsid w:val="00161DD7"/>
    <w:rsid w:val="00161E32"/>
    <w:rsid w:val="00161EF9"/>
    <w:rsid w:val="00161F71"/>
    <w:rsid w:val="001620AE"/>
    <w:rsid w:val="001620B9"/>
    <w:rsid w:val="001620BE"/>
    <w:rsid w:val="001620DD"/>
    <w:rsid w:val="00162162"/>
    <w:rsid w:val="00162282"/>
    <w:rsid w:val="00162285"/>
    <w:rsid w:val="001622D8"/>
    <w:rsid w:val="001622FB"/>
    <w:rsid w:val="001623FC"/>
    <w:rsid w:val="001624C3"/>
    <w:rsid w:val="001624DE"/>
    <w:rsid w:val="00162545"/>
    <w:rsid w:val="00162548"/>
    <w:rsid w:val="0016256C"/>
    <w:rsid w:val="00162570"/>
    <w:rsid w:val="0016258B"/>
    <w:rsid w:val="001625B4"/>
    <w:rsid w:val="0016269A"/>
    <w:rsid w:val="00162708"/>
    <w:rsid w:val="0016270F"/>
    <w:rsid w:val="00162713"/>
    <w:rsid w:val="00162796"/>
    <w:rsid w:val="00162809"/>
    <w:rsid w:val="001628A9"/>
    <w:rsid w:val="00162A2A"/>
    <w:rsid w:val="00162AEF"/>
    <w:rsid w:val="00162B66"/>
    <w:rsid w:val="00162B9E"/>
    <w:rsid w:val="00162C7B"/>
    <w:rsid w:val="00162D57"/>
    <w:rsid w:val="00162D5A"/>
    <w:rsid w:val="00162DE8"/>
    <w:rsid w:val="00162F0E"/>
    <w:rsid w:val="001631B6"/>
    <w:rsid w:val="00163262"/>
    <w:rsid w:val="00163460"/>
    <w:rsid w:val="001634B0"/>
    <w:rsid w:val="001634D5"/>
    <w:rsid w:val="001635E7"/>
    <w:rsid w:val="00163682"/>
    <w:rsid w:val="001636A6"/>
    <w:rsid w:val="00163744"/>
    <w:rsid w:val="001638D2"/>
    <w:rsid w:val="001638D4"/>
    <w:rsid w:val="00163951"/>
    <w:rsid w:val="0016399B"/>
    <w:rsid w:val="001639B3"/>
    <w:rsid w:val="00163A4F"/>
    <w:rsid w:val="00163B26"/>
    <w:rsid w:val="00163B98"/>
    <w:rsid w:val="00163C14"/>
    <w:rsid w:val="00163C8F"/>
    <w:rsid w:val="00163D46"/>
    <w:rsid w:val="00163F68"/>
    <w:rsid w:val="00163FA1"/>
    <w:rsid w:val="00163FDE"/>
    <w:rsid w:val="0016402A"/>
    <w:rsid w:val="0016408B"/>
    <w:rsid w:val="0016408E"/>
    <w:rsid w:val="00164105"/>
    <w:rsid w:val="0016417C"/>
    <w:rsid w:val="00164367"/>
    <w:rsid w:val="001643E8"/>
    <w:rsid w:val="00164490"/>
    <w:rsid w:val="00164506"/>
    <w:rsid w:val="00164597"/>
    <w:rsid w:val="001646DD"/>
    <w:rsid w:val="0016473E"/>
    <w:rsid w:val="00164752"/>
    <w:rsid w:val="00164769"/>
    <w:rsid w:val="00164964"/>
    <w:rsid w:val="0016496B"/>
    <w:rsid w:val="001649D9"/>
    <w:rsid w:val="00164A11"/>
    <w:rsid w:val="00164B0E"/>
    <w:rsid w:val="00164BA1"/>
    <w:rsid w:val="00164BAA"/>
    <w:rsid w:val="00164BEF"/>
    <w:rsid w:val="00164C3B"/>
    <w:rsid w:val="00164D41"/>
    <w:rsid w:val="00164EAE"/>
    <w:rsid w:val="0016502A"/>
    <w:rsid w:val="001650D4"/>
    <w:rsid w:val="0016513B"/>
    <w:rsid w:val="00165181"/>
    <w:rsid w:val="00165259"/>
    <w:rsid w:val="00165286"/>
    <w:rsid w:val="001652A8"/>
    <w:rsid w:val="001652D3"/>
    <w:rsid w:val="00165359"/>
    <w:rsid w:val="00165389"/>
    <w:rsid w:val="001653F6"/>
    <w:rsid w:val="0016545D"/>
    <w:rsid w:val="0016547E"/>
    <w:rsid w:val="001654D8"/>
    <w:rsid w:val="00165742"/>
    <w:rsid w:val="0016574F"/>
    <w:rsid w:val="0016580B"/>
    <w:rsid w:val="001658EC"/>
    <w:rsid w:val="00165918"/>
    <w:rsid w:val="00165AA3"/>
    <w:rsid w:val="00165C1C"/>
    <w:rsid w:val="00165E0A"/>
    <w:rsid w:val="00165E47"/>
    <w:rsid w:val="001660A0"/>
    <w:rsid w:val="00166114"/>
    <w:rsid w:val="00166141"/>
    <w:rsid w:val="001661AA"/>
    <w:rsid w:val="00166230"/>
    <w:rsid w:val="0016633D"/>
    <w:rsid w:val="00166405"/>
    <w:rsid w:val="00166439"/>
    <w:rsid w:val="0016646A"/>
    <w:rsid w:val="00166488"/>
    <w:rsid w:val="001664E2"/>
    <w:rsid w:val="0016660C"/>
    <w:rsid w:val="00166644"/>
    <w:rsid w:val="0016666A"/>
    <w:rsid w:val="001666B9"/>
    <w:rsid w:val="001668E4"/>
    <w:rsid w:val="00166B5B"/>
    <w:rsid w:val="00166C97"/>
    <w:rsid w:val="00166D7F"/>
    <w:rsid w:val="00166EE0"/>
    <w:rsid w:val="00166F31"/>
    <w:rsid w:val="00166FBC"/>
    <w:rsid w:val="0016703F"/>
    <w:rsid w:val="001670E0"/>
    <w:rsid w:val="001671D8"/>
    <w:rsid w:val="0016722A"/>
    <w:rsid w:val="0016732A"/>
    <w:rsid w:val="0016733E"/>
    <w:rsid w:val="00167342"/>
    <w:rsid w:val="001674B4"/>
    <w:rsid w:val="00167510"/>
    <w:rsid w:val="00167537"/>
    <w:rsid w:val="00167566"/>
    <w:rsid w:val="00167625"/>
    <w:rsid w:val="0016766B"/>
    <w:rsid w:val="001676EC"/>
    <w:rsid w:val="0016782D"/>
    <w:rsid w:val="0016784D"/>
    <w:rsid w:val="00167894"/>
    <w:rsid w:val="0016789F"/>
    <w:rsid w:val="001678FA"/>
    <w:rsid w:val="00167928"/>
    <w:rsid w:val="00167A7C"/>
    <w:rsid w:val="00167AAC"/>
    <w:rsid w:val="00167B64"/>
    <w:rsid w:val="00167BC5"/>
    <w:rsid w:val="00167D28"/>
    <w:rsid w:val="00167DED"/>
    <w:rsid w:val="00167E15"/>
    <w:rsid w:val="0017007B"/>
    <w:rsid w:val="001700C1"/>
    <w:rsid w:val="00170148"/>
    <w:rsid w:val="001701CF"/>
    <w:rsid w:val="00170396"/>
    <w:rsid w:val="00170409"/>
    <w:rsid w:val="0017046E"/>
    <w:rsid w:val="00170488"/>
    <w:rsid w:val="001705EB"/>
    <w:rsid w:val="0017079F"/>
    <w:rsid w:val="00170924"/>
    <w:rsid w:val="00170984"/>
    <w:rsid w:val="001709FE"/>
    <w:rsid w:val="00170A6A"/>
    <w:rsid w:val="00170C0C"/>
    <w:rsid w:val="00170C53"/>
    <w:rsid w:val="00170C97"/>
    <w:rsid w:val="00170CEC"/>
    <w:rsid w:val="00170D57"/>
    <w:rsid w:val="00170D9B"/>
    <w:rsid w:val="00170DA3"/>
    <w:rsid w:val="00170DD8"/>
    <w:rsid w:val="00170ECA"/>
    <w:rsid w:val="00170F6B"/>
    <w:rsid w:val="00171230"/>
    <w:rsid w:val="001712CF"/>
    <w:rsid w:val="00171315"/>
    <w:rsid w:val="0017138D"/>
    <w:rsid w:val="00171391"/>
    <w:rsid w:val="001713C1"/>
    <w:rsid w:val="001714EC"/>
    <w:rsid w:val="0017159D"/>
    <w:rsid w:val="001716AF"/>
    <w:rsid w:val="0017170C"/>
    <w:rsid w:val="00171777"/>
    <w:rsid w:val="001717EC"/>
    <w:rsid w:val="001717F2"/>
    <w:rsid w:val="00171835"/>
    <w:rsid w:val="00171A8A"/>
    <w:rsid w:val="00171AD3"/>
    <w:rsid w:val="00171B94"/>
    <w:rsid w:val="00171CDC"/>
    <w:rsid w:val="00171D1C"/>
    <w:rsid w:val="00171F11"/>
    <w:rsid w:val="0017200A"/>
    <w:rsid w:val="00172151"/>
    <w:rsid w:val="001721AA"/>
    <w:rsid w:val="00172309"/>
    <w:rsid w:val="0017231E"/>
    <w:rsid w:val="00172396"/>
    <w:rsid w:val="001723A7"/>
    <w:rsid w:val="00172422"/>
    <w:rsid w:val="00172450"/>
    <w:rsid w:val="0017246F"/>
    <w:rsid w:val="00172539"/>
    <w:rsid w:val="00172541"/>
    <w:rsid w:val="00172555"/>
    <w:rsid w:val="001725B6"/>
    <w:rsid w:val="001725EC"/>
    <w:rsid w:val="00172647"/>
    <w:rsid w:val="00172819"/>
    <w:rsid w:val="0017289F"/>
    <w:rsid w:val="001728E8"/>
    <w:rsid w:val="00172910"/>
    <w:rsid w:val="00172A17"/>
    <w:rsid w:val="00172BF6"/>
    <w:rsid w:val="00172D82"/>
    <w:rsid w:val="00172D99"/>
    <w:rsid w:val="00172DB1"/>
    <w:rsid w:val="00172EF7"/>
    <w:rsid w:val="00172F08"/>
    <w:rsid w:val="001732E5"/>
    <w:rsid w:val="00173448"/>
    <w:rsid w:val="00173461"/>
    <w:rsid w:val="00173473"/>
    <w:rsid w:val="001734DB"/>
    <w:rsid w:val="00173546"/>
    <w:rsid w:val="00173591"/>
    <w:rsid w:val="001735B8"/>
    <w:rsid w:val="001736F2"/>
    <w:rsid w:val="001736F5"/>
    <w:rsid w:val="001737B7"/>
    <w:rsid w:val="00173937"/>
    <w:rsid w:val="00173964"/>
    <w:rsid w:val="0017399A"/>
    <w:rsid w:val="00173A82"/>
    <w:rsid w:val="00173AF2"/>
    <w:rsid w:val="00173AF9"/>
    <w:rsid w:val="00173BC8"/>
    <w:rsid w:val="00173C92"/>
    <w:rsid w:val="00173CC4"/>
    <w:rsid w:val="00173D6A"/>
    <w:rsid w:val="00173D6E"/>
    <w:rsid w:val="00173DBD"/>
    <w:rsid w:val="00173E9B"/>
    <w:rsid w:val="00173EB3"/>
    <w:rsid w:val="00173FAB"/>
    <w:rsid w:val="001742F6"/>
    <w:rsid w:val="0017433D"/>
    <w:rsid w:val="001743C3"/>
    <w:rsid w:val="001745BA"/>
    <w:rsid w:val="00174640"/>
    <w:rsid w:val="00174668"/>
    <w:rsid w:val="001746B6"/>
    <w:rsid w:val="001746C4"/>
    <w:rsid w:val="00174717"/>
    <w:rsid w:val="00174753"/>
    <w:rsid w:val="00174A6E"/>
    <w:rsid w:val="00174B3C"/>
    <w:rsid w:val="00174C2D"/>
    <w:rsid w:val="00174C61"/>
    <w:rsid w:val="00174D0C"/>
    <w:rsid w:val="00174D7F"/>
    <w:rsid w:val="00174DDA"/>
    <w:rsid w:val="00174E45"/>
    <w:rsid w:val="00174E51"/>
    <w:rsid w:val="00174F9E"/>
    <w:rsid w:val="0017506A"/>
    <w:rsid w:val="00175091"/>
    <w:rsid w:val="00175121"/>
    <w:rsid w:val="00175175"/>
    <w:rsid w:val="0017517C"/>
    <w:rsid w:val="00175197"/>
    <w:rsid w:val="001751DD"/>
    <w:rsid w:val="00175334"/>
    <w:rsid w:val="001755E0"/>
    <w:rsid w:val="0017580D"/>
    <w:rsid w:val="00175819"/>
    <w:rsid w:val="00175888"/>
    <w:rsid w:val="00175897"/>
    <w:rsid w:val="00175B18"/>
    <w:rsid w:val="00175C79"/>
    <w:rsid w:val="00175CE2"/>
    <w:rsid w:val="00175D72"/>
    <w:rsid w:val="00175F47"/>
    <w:rsid w:val="00175F98"/>
    <w:rsid w:val="00176025"/>
    <w:rsid w:val="00176187"/>
    <w:rsid w:val="001762AF"/>
    <w:rsid w:val="001762B7"/>
    <w:rsid w:val="001762DF"/>
    <w:rsid w:val="00176418"/>
    <w:rsid w:val="001764C8"/>
    <w:rsid w:val="001764F9"/>
    <w:rsid w:val="001764FC"/>
    <w:rsid w:val="00176573"/>
    <w:rsid w:val="0017657F"/>
    <w:rsid w:val="00176691"/>
    <w:rsid w:val="001766F0"/>
    <w:rsid w:val="001767DE"/>
    <w:rsid w:val="00176816"/>
    <w:rsid w:val="0017681C"/>
    <w:rsid w:val="001768E2"/>
    <w:rsid w:val="001768F4"/>
    <w:rsid w:val="00176917"/>
    <w:rsid w:val="0017691C"/>
    <w:rsid w:val="00176924"/>
    <w:rsid w:val="00176B93"/>
    <w:rsid w:val="00176BAF"/>
    <w:rsid w:val="00176BBE"/>
    <w:rsid w:val="00176BF0"/>
    <w:rsid w:val="00176BF3"/>
    <w:rsid w:val="00176BF8"/>
    <w:rsid w:val="00176BFF"/>
    <w:rsid w:val="00176D30"/>
    <w:rsid w:val="00176D4F"/>
    <w:rsid w:val="00176DAE"/>
    <w:rsid w:val="00176E3A"/>
    <w:rsid w:val="00176E54"/>
    <w:rsid w:val="00176E9A"/>
    <w:rsid w:val="0017709F"/>
    <w:rsid w:val="0017712E"/>
    <w:rsid w:val="00177294"/>
    <w:rsid w:val="001772EB"/>
    <w:rsid w:val="0017736F"/>
    <w:rsid w:val="00177412"/>
    <w:rsid w:val="001774CC"/>
    <w:rsid w:val="001775E6"/>
    <w:rsid w:val="001775EB"/>
    <w:rsid w:val="00177794"/>
    <w:rsid w:val="001778A1"/>
    <w:rsid w:val="00177B1A"/>
    <w:rsid w:val="00177B38"/>
    <w:rsid w:val="00177CCC"/>
    <w:rsid w:val="00177D77"/>
    <w:rsid w:val="00177D8E"/>
    <w:rsid w:val="00177E35"/>
    <w:rsid w:val="00177E78"/>
    <w:rsid w:val="00177FE3"/>
    <w:rsid w:val="001800BF"/>
    <w:rsid w:val="0018010A"/>
    <w:rsid w:val="00180118"/>
    <w:rsid w:val="00180138"/>
    <w:rsid w:val="001801E3"/>
    <w:rsid w:val="001802C8"/>
    <w:rsid w:val="001803A4"/>
    <w:rsid w:val="001803B6"/>
    <w:rsid w:val="00180474"/>
    <w:rsid w:val="0018057C"/>
    <w:rsid w:val="001805C7"/>
    <w:rsid w:val="001805DC"/>
    <w:rsid w:val="001806F0"/>
    <w:rsid w:val="00180736"/>
    <w:rsid w:val="00180921"/>
    <w:rsid w:val="001809B2"/>
    <w:rsid w:val="00180ACE"/>
    <w:rsid w:val="00180B16"/>
    <w:rsid w:val="00180C89"/>
    <w:rsid w:val="00180CBE"/>
    <w:rsid w:val="00180CD9"/>
    <w:rsid w:val="00180CEB"/>
    <w:rsid w:val="00180E60"/>
    <w:rsid w:val="00180F5D"/>
    <w:rsid w:val="00181040"/>
    <w:rsid w:val="001810DE"/>
    <w:rsid w:val="0018118C"/>
    <w:rsid w:val="00181309"/>
    <w:rsid w:val="001815B0"/>
    <w:rsid w:val="001815C3"/>
    <w:rsid w:val="001815CE"/>
    <w:rsid w:val="0018163A"/>
    <w:rsid w:val="001817C8"/>
    <w:rsid w:val="001817D4"/>
    <w:rsid w:val="001818DE"/>
    <w:rsid w:val="00181B9E"/>
    <w:rsid w:val="00181C41"/>
    <w:rsid w:val="00181E60"/>
    <w:rsid w:val="00181FCA"/>
    <w:rsid w:val="00181FF4"/>
    <w:rsid w:val="00182013"/>
    <w:rsid w:val="0018205B"/>
    <w:rsid w:val="00182060"/>
    <w:rsid w:val="0018209F"/>
    <w:rsid w:val="00182194"/>
    <w:rsid w:val="0018223E"/>
    <w:rsid w:val="00182277"/>
    <w:rsid w:val="001822FA"/>
    <w:rsid w:val="00182337"/>
    <w:rsid w:val="001823C7"/>
    <w:rsid w:val="00182655"/>
    <w:rsid w:val="0018266D"/>
    <w:rsid w:val="00182767"/>
    <w:rsid w:val="00182818"/>
    <w:rsid w:val="001828AA"/>
    <w:rsid w:val="001828BF"/>
    <w:rsid w:val="00182930"/>
    <w:rsid w:val="001829D0"/>
    <w:rsid w:val="00182A06"/>
    <w:rsid w:val="00182A95"/>
    <w:rsid w:val="00182ADC"/>
    <w:rsid w:val="00182B02"/>
    <w:rsid w:val="00182B16"/>
    <w:rsid w:val="00182B1C"/>
    <w:rsid w:val="00182B55"/>
    <w:rsid w:val="00182BB0"/>
    <w:rsid w:val="00182C40"/>
    <w:rsid w:val="00182D6E"/>
    <w:rsid w:val="00182D97"/>
    <w:rsid w:val="00182DC8"/>
    <w:rsid w:val="0018312F"/>
    <w:rsid w:val="001831ED"/>
    <w:rsid w:val="00183291"/>
    <w:rsid w:val="00183375"/>
    <w:rsid w:val="001833EB"/>
    <w:rsid w:val="00183460"/>
    <w:rsid w:val="0018358F"/>
    <w:rsid w:val="00183602"/>
    <w:rsid w:val="001838E3"/>
    <w:rsid w:val="0018392B"/>
    <w:rsid w:val="0018398C"/>
    <w:rsid w:val="00183A12"/>
    <w:rsid w:val="00183A5A"/>
    <w:rsid w:val="00183AA1"/>
    <w:rsid w:val="00183B96"/>
    <w:rsid w:val="00183CA9"/>
    <w:rsid w:val="00183E67"/>
    <w:rsid w:val="00183ED4"/>
    <w:rsid w:val="00183FB2"/>
    <w:rsid w:val="0018407B"/>
    <w:rsid w:val="00184196"/>
    <w:rsid w:val="001841B5"/>
    <w:rsid w:val="001842CE"/>
    <w:rsid w:val="0018432C"/>
    <w:rsid w:val="00184376"/>
    <w:rsid w:val="001844ED"/>
    <w:rsid w:val="001844F3"/>
    <w:rsid w:val="00184722"/>
    <w:rsid w:val="001848C8"/>
    <w:rsid w:val="00184A30"/>
    <w:rsid w:val="00184D07"/>
    <w:rsid w:val="00184F56"/>
    <w:rsid w:val="00184FB3"/>
    <w:rsid w:val="00185118"/>
    <w:rsid w:val="0018518B"/>
    <w:rsid w:val="00185264"/>
    <w:rsid w:val="00185306"/>
    <w:rsid w:val="00185385"/>
    <w:rsid w:val="00185399"/>
    <w:rsid w:val="001853E5"/>
    <w:rsid w:val="001853FB"/>
    <w:rsid w:val="001854FC"/>
    <w:rsid w:val="00185534"/>
    <w:rsid w:val="00185543"/>
    <w:rsid w:val="001855A8"/>
    <w:rsid w:val="00185785"/>
    <w:rsid w:val="00185858"/>
    <w:rsid w:val="001858D3"/>
    <w:rsid w:val="001859C5"/>
    <w:rsid w:val="00185ACE"/>
    <w:rsid w:val="00185B69"/>
    <w:rsid w:val="00185B9D"/>
    <w:rsid w:val="00185C42"/>
    <w:rsid w:val="00185C4D"/>
    <w:rsid w:val="00185D0B"/>
    <w:rsid w:val="00185DE2"/>
    <w:rsid w:val="00185E5C"/>
    <w:rsid w:val="00185EAD"/>
    <w:rsid w:val="00185F45"/>
    <w:rsid w:val="00185F59"/>
    <w:rsid w:val="00185F69"/>
    <w:rsid w:val="00186037"/>
    <w:rsid w:val="0018607A"/>
    <w:rsid w:val="001861C5"/>
    <w:rsid w:val="0018626B"/>
    <w:rsid w:val="00186289"/>
    <w:rsid w:val="001862C8"/>
    <w:rsid w:val="00186374"/>
    <w:rsid w:val="001864D7"/>
    <w:rsid w:val="001865C8"/>
    <w:rsid w:val="00186614"/>
    <w:rsid w:val="00186634"/>
    <w:rsid w:val="00186659"/>
    <w:rsid w:val="0018672F"/>
    <w:rsid w:val="0018676C"/>
    <w:rsid w:val="00186772"/>
    <w:rsid w:val="001868C2"/>
    <w:rsid w:val="00186A45"/>
    <w:rsid w:val="00186ACA"/>
    <w:rsid w:val="00186BAB"/>
    <w:rsid w:val="00186C05"/>
    <w:rsid w:val="00186C99"/>
    <w:rsid w:val="00186CB9"/>
    <w:rsid w:val="00186CC8"/>
    <w:rsid w:val="00186E01"/>
    <w:rsid w:val="00186FCD"/>
    <w:rsid w:val="001871B2"/>
    <w:rsid w:val="001873F4"/>
    <w:rsid w:val="0018742A"/>
    <w:rsid w:val="0018746F"/>
    <w:rsid w:val="00187483"/>
    <w:rsid w:val="001874B9"/>
    <w:rsid w:val="0018753D"/>
    <w:rsid w:val="00187541"/>
    <w:rsid w:val="00187594"/>
    <w:rsid w:val="0018769C"/>
    <w:rsid w:val="001876AE"/>
    <w:rsid w:val="001876F5"/>
    <w:rsid w:val="0018773C"/>
    <w:rsid w:val="0018774F"/>
    <w:rsid w:val="00187770"/>
    <w:rsid w:val="00187881"/>
    <w:rsid w:val="0018796D"/>
    <w:rsid w:val="00187B7E"/>
    <w:rsid w:val="00187CA0"/>
    <w:rsid w:val="00187D73"/>
    <w:rsid w:val="00187D7E"/>
    <w:rsid w:val="00187E56"/>
    <w:rsid w:val="00187FCA"/>
    <w:rsid w:val="0019008F"/>
    <w:rsid w:val="00190266"/>
    <w:rsid w:val="001902A5"/>
    <w:rsid w:val="0019030D"/>
    <w:rsid w:val="00190377"/>
    <w:rsid w:val="001903A5"/>
    <w:rsid w:val="001903BE"/>
    <w:rsid w:val="0019050B"/>
    <w:rsid w:val="00190618"/>
    <w:rsid w:val="00190632"/>
    <w:rsid w:val="001907EC"/>
    <w:rsid w:val="00190847"/>
    <w:rsid w:val="001908E0"/>
    <w:rsid w:val="001909B7"/>
    <w:rsid w:val="00190B02"/>
    <w:rsid w:val="00190F43"/>
    <w:rsid w:val="00190FDD"/>
    <w:rsid w:val="00191085"/>
    <w:rsid w:val="00191210"/>
    <w:rsid w:val="0019126B"/>
    <w:rsid w:val="00191310"/>
    <w:rsid w:val="001913B1"/>
    <w:rsid w:val="001913C6"/>
    <w:rsid w:val="001913D5"/>
    <w:rsid w:val="0019146E"/>
    <w:rsid w:val="001914CB"/>
    <w:rsid w:val="00191500"/>
    <w:rsid w:val="001916DC"/>
    <w:rsid w:val="0019172D"/>
    <w:rsid w:val="0019181C"/>
    <w:rsid w:val="0019191F"/>
    <w:rsid w:val="0019198A"/>
    <w:rsid w:val="001919EC"/>
    <w:rsid w:val="00191A69"/>
    <w:rsid w:val="00191AAD"/>
    <w:rsid w:val="00191ADE"/>
    <w:rsid w:val="00191C33"/>
    <w:rsid w:val="001920CD"/>
    <w:rsid w:val="0019218B"/>
    <w:rsid w:val="00192224"/>
    <w:rsid w:val="00192389"/>
    <w:rsid w:val="00192434"/>
    <w:rsid w:val="001926C6"/>
    <w:rsid w:val="001926D0"/>
    <w:rsid w:val="001926F8"/>
    <w:rsid w:val="0019273F"/>
    <w:rsid w:val="00192789"/>
    <w:rsid w:val="00192793"/>
    <w:rsid w:val="001927D3"/>
    <w:rsid w:val="00192902"/>
    <w:rsid w:val="00192A52"/>
    <w:rsid w:val="00192A5B"/>
    <w:rsid w:val="00192B40"/>
    <w:rsid w:val="00192B79"/>
    <w:rsid w:val="00192F53"/>
    <w:rsid w:val="001930BB"/>
    <w:rsid w:val="001930D5"/>
    <w:rsid w:val="00193110"/>
    <w:rsid w:val="00193162"/>
    <w:rsid w:val="0019339C"/>
    <w:rsid w:val="00193447"/>
    <w:rsid w:val="0019353B"/>
    <w:rsid w:val="00193644"/>
    <w:rsid w:val="00193667"/>
    <w:rsid w:val="001936E1"/>
    <w:rsid w:val="00193837"/>
    <w:rsid w:val="00193877"/>
    <w:rsid w:val="00193BAE"/>
    <w:rsid w:val="00193BB7"/>
    <w:rsid w:val="00193C9D"/>
    <w:rsid w:val="00193E1B"/>
    <w:rsid w:val="00193F4A"/>
    <w:rsid w:val="00194034"/>
    <w:rsid w:val="00194107"/>
    <w:rsid w:val="0019414B"/>
    <w:rsid w:val="00194246"/>
    <w:rsid w:val="001942F1"/>
    <w:rsid w:val="0019475D"/>
    <w:rsid w:val="001947B8"/>
    <w:rsid w:val="00194941"/>
    <w:rsid w:val="00194995"/>
    <w:rsid w:val="001949ED"/>
    <w:rsid w:val="001949F5"/>
    <w:rsid w:val="00194A13"/>
    <w:rsid w:val="00194AFB"/>
    <w:rsid w:val="00194BDA"/>
    <w:rsid w:val="00194C5B"/>
    <w:rsid w:val="00194D28"/>
    <w:rsid w:val="00194EF5"/>
    <w:rsid w:val="00194F9E"/>
    <w:rsid w:val="00194FA4"/>
    <w:rsid w:val="001950A8"/>
    <w:rsid w:val="00195101"/>
    <w:rsid w:val="001951BB"/>
    <w:rsid w:val="0019529B"/>
    <w:rsid w:val="00195347"/>
    <w:rsid w:val="001953AC"/>
    <w:rsid w:val="00195449"/>
    <w:rsid w:val="0019553D"/>
    <w:rsid w:val="001955A3"/>
    <w:rsid w:val="00195607"/>
    <w:rsid w:val="00195612"/>
    <w:rsid w:val="0019578F"/>
    <w:rsid w:val="001957BA"/>
    <w:rsid w:val="001957FC"/>
    <w:rsid w:val="001958A5"/>
    <w:rsid w:val="001958E2"/>
    <w:rsid w:val="0019593E"/>
    <w:rsid w:val="00195A3B"/>
    <w:rsid w:val="00195B06"/>
    <w:rsid w:val="00195C95"/>
    <w:rsid w:val="00195D01"/>
    <w:rsid w:val="00195DF6"/>
    <w:rsid w:val="00195E6E"/>
    <w:rsid w:val="00195EB0"/>
    <w:rsid w:val="00195F17"/>
    <w:rsid w:val="0019607E"/>
    <w:rsid w:val="00196408"/>
    <w:rsid w:val="0019648A"/>
    <w:rsid w:val="0019656C"/>
    <w:rsid w:val="001966A2"/>
    <w:rsid w:val="001966FA"/>
    <w:rsid w:val="00196745"/>
    <w:rsid w:val="001967B4"/>
    <w:rsid w:val="001968A0"/>
    <w:rsid w:val="001968FC"/>
    <w:rsid w:val="001969A0"/>
    <w:rsid w:val="001969DA"/>
    <w:rsid w:val="00196A3D"/>
    <w:rsid w:val="00196B9A"/>
    <w:rsid w:val="00196BD2"/>
    <w:rsid w:val="00196C11"/>
    <w:rsid w:val="00196D03"/>
    <w:rsid w:val="00196D37"/>
    <w:rsid w:val="00196D6F"/>
    <w:rsid w:val="00196EA7"/>
    <w:rsid w:val="00196F70"/>
    <w:rsid w:val="00197095"/>
    <w:rsid w:val="001970B6"/>
    <w:rsid w:val="001970B9"/>
    <w:rsid w:val="001970C9"/>
    <w:rsid w:val="0019719B"/>
    <w:rsid w:val="00197256"/>
    <w:rsid w:val="00197393"/>
    <w:rsid w:val="001973DC"/>
    <w:rsid w:val="001973EA"/>
    <w:rsid w:val="001975A0"/>
    <w:rsid w:val="00197602"/>
    <w:rsid w:val="00197663"/>
    <w:rsid w:val="0019770A"/>
    <w:rsid w:val="00197792"/>
    <w:rsid w:val="001977E7"/>
    <w:rsid w:val="001978E8"/>
    <w:rsid w:val="001979C1"/>
    <w:rsid w:val="00197B13"/>
    <w:rsid w:val="00197D5D"/>
    <w:rsid w:val="00197DF5"/>
    <w:rsid w:val="00197DFD"/>
    <w:rsid w:val="00197E22"/>
    <w:rsid w:val="00197E3B"/>
    <w:rsid w:val="00197E4D"/>
    <w:rsid w:val="00197EC1"/>
    <w:rsid w:val="001A0034"/>
    <w:rsid w:val="001A00C5"/>
    <w:rsid w:val="001A0309"/>
    <w:rsid w:val="001A036B"/>
    <w:rsid w:val="001A041C"/>
    <w:rsid w:val="001A0477"/>
    <w:rsid w:val="001A04E9"/>
    <w:rsid w:val="001A0528"/>
    <w:rsid w:val="001A0583"/>
    <w:rsid w:val="001A05D6"/>
    <w:rsid w:val="001A065F"/>
    <w:rsid w:val="001A0989"/>
    <w:rsid w:val="001A0A3A"/>
    <w:rsid w:val="001A0ACE"/>
    <w:rsid w:val="001A0C7D"/>
    <w:rsid w:val="001A0CA4"/>
    <w:rsid w:val="001A0DD0"/>
    <w:rsid w:val="001A0DD8"/>
    <w:rsid w:val="001A0DE3"/>
    <w:rsid w:val="001A0E54"/>
    <w:rsid w:val="001A0EB5"/>
    <w:rsid w:val="001A0F79"/>
    <w:rsid w:val="001A1056"/>
    <w:rsid w:val="001A1148"/>
    <w:rsid w:val="001A1197"/>
    <w:rsid w:val="001A121D"/>
    <w:rsid w:val="001A1281"/>
    <w:rsid w:val="001A1283"/>
    <w:rsid w:val="001A129A"/>
    <w:rsid w:val="001A12B8"/>
    <w:rsid w:val="001A12F4"/>
    <w:rsid w:val="001A13FF"/>
    <w:rsid w:val="001A1804"/>
    <w:rsid w:val="001A1A2D"/>
    <w:rsid w:val="001A1A93"/>
    <w:rsid w:val="001A1B32"/>
    <w:rsid w:val="001A1B78"/>
    <w:rsid w:val="001A1B85"/>
    <w:rsid w:val="001A1BC7"/>
    <w:rsid w:val="001A1C81"/>
    <w:rsid w:val="001A1D64"/>
    <w:rsid w:val="001A1D65"/>
    <w:rsid w:val="001A1D96"/>
    <w:rsid w:val="001A1DBE"/>
    <w:rsid w:val="001A1E56"/>
    <w:rsid w:val="001A1E6A"/>
    <w:rsid w:val="001A1EBF"/>
    <w:rsid w:val="001A1FA2"/>
    <w:rsid w:val="001A20A1"/>
    <w:rsid w:val="001A20A2"/>
    <w:rsid w:val="001A21FC"/>
    <w:rsid w:val="001A227C"/>
    <w:rsid w:val="001A22CA"/>
    <w:rsid w:val="001A2567"/>
    <w:rsid w:val="001A26C2"/>
    <w:rsid w:val="001A2784"/>
    <w:rsid w:val="001A2996"/>
    <w:rsid w:val="001A2AA6"/>
    <w:rsid w:val="001A2B19"/>
    <w:rsid w:val="001A2C06"/>
    <w:rsid w:val="001A2C12"/>
    <w:rsid w:val="001A2CF0"/>
    <w:rsid w:val="001A2EDC"/>
    <w:rsid w:val="001A2F6B"/>
    <w:rsid w:val="001A2F71"/>
    <w:rsid w:val="001A2FA3"/>
    <w:rsid w:val="001A2FDE"/>
    <w:rsid w:val="001A30B5"/>
    <w:rsid w:val="001A31E5"/>
    <w:rsid w:val="001A32C1"/>
    <w:rsid w:val="001A32F3"/>
    <w:rsid w:val="001A3365"/>
    <w:rsid w:val="001A337A"/>
    <w:rsid w:val="001A3544"/>
    <w:rsid w:val="001A359C"/>
    <w:rsid w:val="001A3672"/>
    <w:rsid w:val="001A36E0"/>
    <w:rsid w:val="001A3718"/>
    <w:rsid w:val="001A37A8"/>
    <w:rsid w:val="001A37C2"/>
    <w:rsid w:val="001A37EE"/>
    <w:rsid w:val="001A3810"/>
    <w:rsid w:val="001A3814"/>
    <w:rsid w:val="001A395D"/>
    <w:rsid w:val="001A3A8B"/>
    <w:rsid w:val="001A3B8F"/>
    <w:rsid w:val="001A3CC5"/>
    <w:rsid w:val="001A3CE9"/>
    <w:rsid w:val="001A3D7A"/>
    <w:rsid w:val="001A3DE2"/>
    <w:rsid w:val="001A3E05"/>
    <w:rsid w:val="001A3E5F"/>
    <w:rsid w:val="001A3E78"/>
    <w:rsid w:val="001A3E89"/>
    <w:rsid w:val="001A3EC7"/>
    <w:rsid w:val="001A3F89"/>
    <w:rsid w:val="001A4092"/>
    <w:rsid w:val="001A416B"/>
    <w:rsid w:val="001A425F"/>
    <w:rsid w:val="001A42AF"/>
    <w:rsid w:val="001A42F3"/>
    <w:rsid w:val="001A4502"/>
    <w:rsid w:val="001A4545"/>
    <w:rsid w:val="001A4580"/>
    <w:rsid w:val="001A46AF"/>
    <w:rsid w:val="001A46CA"/>
    <w:rsid w:val="001A46F6"/>
    <w:rsid w:val="001A4748"/>
    <w:rsid w:val="001A4797"/>
    <w:rsid w:val="001A4919"/>
    <w:rsid w:val="001A491C"/>
    <w:rsid w:val="001A4928"/>
    <w:rsid w:val="001A49F5"/>
    <w:rsid w:val="001A4A21"/>
    <w:rsid w:val="001A4D5C"/>
    <w:rsid w:val="001A5021"/>
    <w:rsid w:val="001A5055"/>
    <w:rsid w:val="001A50D8"/>
    <w:rsid w:val="001A50E5"/>
    <w:rsid w:val="001A51D1"/>
    <w:rsid w:val="001A52AA"/>
    <w:rsid w:val="001A534B"/>
    <w:rsid w:val="001A54A1"/>
    <w:rsid w:val="001A5551"/>
    <w:rsid w:val="001A557F"/>
    <w:rsid w:val="001A562E"/>
    <w:rsid w:val="001A567F"/>
    <w:rsid w:val="001A5754"/>
    <w:rsid w:val="001A5847"/>
    <w:rsid w:val="001A5A8E"/>
    <w:rsid w:val="001A5A9B"/>
    <w:rsid w:val="001A5A9F"/>
    <w:rsid w:val="001A5ADD"/>
    <w:rsid w:val="001A5B16"/>
    <w:rsid w:val="001A5C97"/>
    <w:rsid w:val="001A5CA3"/>
    <w:rsid w:val="001A5DA0"/>
    <w:rsid w:val="001A5F19"/>
    <w:rsid w:val="001A5F1A"/>
    <w:rsid w:val="001A5FCB"/>
    <w:rsid w:val="001A604B"/>
    <w:rsid w:val="001A60EC"/>
    <w:rsid w:val="001A6497"/>
    <w:rsid w:val="001A64F7"/>
    <w:rsid w:val="001A6527"/>
    <w:rsid w:val="001A657D"/>
    <w:rsid w:val="001A657F"/>
    <w:rsid w:val="001A659A"/>
    <w:rsid w:val="001A65C4"/>
    <w:rsid w:val="001A661C"/>
    <w:rsid w:val="001A66D3"/>
    <w:rsid w:val="001A66ED"/>
    <w:rsid w:val="001A68EB"/>
    <w:rsid w:val="001A698D"/>
    <w:rsid w:val="001A6A00"/>
    <w:rsid w:val="001A6A27"/>
    <w:rsid w:val="001A6A63"/>
    <w:rsid w:val="001A6BF7"/>
    <w:rsid w:val="001A6CA1"/>
    <w:rsid w:val="001A6D19"/>
    <w:rsid w:val="001A6D3E"/>
    <w:rsid w:val="001A6D73"/>
    <w:rsid w:val="001A6DC3"/>
    <w:rsid w:val="001A6DCC"/>
    <w:rsid w:val="001A6DF2"/>
    <w:rsid w:val="001A6EC8"/>
    <w:rsid w:val="001A7047"/>
    <w:rsid w:val="001A71DC"/>
    <w:rsid w:val="001A7252"/>
    <w:rsid w:val="001A72CA"/>
    <w:rsid w:val="001A7354"/>
    <w:rsid w:val="001A73E6"/>
    <w:rsid w:val="001A748B"/>
    <w:rsid w:val="001A751E"/>
    <w:rsid w:val="001A752B"/>
    <w:rsid w:val="001A754D"/>
    <w:rsid w:val="001A758F"/>
    <w:rsid w:val="001A767C"/>
    <w:rsid w:val="001A7705"/>
    <w:rsid w:val="001A77A1"/>
    <w:rsid w:val="001A7BD6"/>
    <w:rsid w:val="001A7BFD"/>
    <w:rsid w:val="001A7C42"/>
    <w:rsid w:val="001A7C45"/>
    <w:rsid w:val="001A7D17"/>
    <w:rsid w:val="001A7D3A"/>
    <w:rsid w:val="001A7D64"/>
    <w:rsid w:val="001A7DA1"/>
    <w:rsid w:val="001A7E04"/>
    <w:rsid w:val="001A7E31"/>
    <w:rsid w:val="001A7E3D"/>
    <w:rsid w:val="001A7F60"/>
    <w:rsid w:val="001A7F9C"/>
    <w:rsid w:val="001B007E"/>
    <w:rsid w:val="001B0125"/>
    <w:rsid w:val="001B0154"/>
    <w:rsid w:val="001B01A2"/>
    <w:rsid w:val="001B0318"/>
    <w:rsid w:val="001B035B"/>
    <w:rsid w:val="001B039C"/>
    <w:rsid w:val="001B0419"/>
    <w:rsid w:val="001B041B"/>
    <w:rsid w:val="001B0460"/>
    <w:rsid w:val="001B050C"/>
    <w:rsid w:val="001B0546"/>
    <w:rsid w:val="001B05FF"/>
    <w:rsid w:val="001B06D0"/>
    <w:rsid w:val="001B0839"/>
    <w:rsid w:val="001B088D"/>
    <w:rsid w:val="001B090A"/>
    <w:rsid w:val="001B0A8E"/>
    <w:rsid w:val="001B0BEF"/>
    <w:rsid w:val="001B0C28"/>
    <w:rsid w:val="001B0D3C"/>
    <w:rsid w:val="001B0DBE"/>
    <w:rsid w:val="001B0EA9"/>
    <w:rsid w:val="001B0F5B"/>
    <w:rsid w:val="001B105A"/>
    <w:rsid w:val="001B1065"/>
    <w:rsid w:val="001B1124"/>
    <w:rsid w:val="001B11AE"/>
    <w:rsid w:val="001B11ED"/>
    <w:rsid w:val="001B1304"/>
    <w:rsid w:val="001B1343"/>
    <w:rsid w:val="001B13C0"/>
    <w:rsid w:val="001B14A3"/>
    <w:rsid w:val="001B1560"/>
    <w:rsid w:val="001B164F"/>
    <w:rsid w:val="001B16D8"/>
    <w:rsid w:val="001B17CA"/>
    <w:rsid w:val="001B1A6E"/>
    <w:rsid w:val="001B1A82"/>
    <w:rsid w:val="001B1ABB"/>
    <w:rsid w:val="001B1C42"/>
    <w:rsid w:val="001B1C74"/>
    <w:rsid w:val="001B1D5C"/>
    <w:rsid w:val="001B1FFC"/>
    <w:rsid w:val="001B203E"/>
    <w:rsid w:val="001B204F"/>
    <w:rsid w:val="001B211C"/>
    <w:rsid w:val="001B223C"/>
    <w:rsid w:val="001B2272"/>
    <w:rsid w:val="001B237F"/>
    <w:rsid w:val="001B249C"/>
    <w:rsid w:val="001B24CB"/>
    <w:rsid w:val="001B24D1"/>
    <w:rsid w:val="001B25F7"/>
    <w:rsid w:val="001B25FF"/>
    <w:rsid w:val="001B26C0"/>
    <w:rsid w:val="001B2807"/>
    <w:rsid w:val="001B290D"/>
    <w:rsid w:val="001B2A5D"/>
    <w:rsid w:val="001B2A7C"/>
    <w:rsid w:val="001B2B8F"/>
    <w:rsid w:val="001B2BAF"/>
    <w:rsid w:val="001B2C86"/>
    <w:rsid w:val="001B2D04"/>
    <w:rsid w:val="001B2E56"/>
    <w:rsid w:val="001B2E57"/>
    <w:rsid w:val="001B2EA5"/>
    <w:rsid w:val="001B2EEF"/>
    <w:rsid w:val="001B2F7D"/>
    <w:rsid w:val="001B307B"/>
    <w:rsid w:val="001B31B5"/>
    <w:rsid w:val="001B3306"/>
    <w:rsid w:val="001B33A9"/>
    <w:rsid w:val="001B33B0"/>
    <w:rsid w:val="001B33D7"/>
    <w:rsid w:val="001B33FE"/>
    <w:rsid w:val="001B3513"/>
    <w:rsid w:val="001B366B"/>
    <w:rsid w:val="001B36D4"/>
    <w:rsid w:val="001B3709"/>
    <w:rsid w:val="001B3727"/>
    <w:rsid w:val="001B381F"/>
    <w:rsid w:val="001B38D8"/>
    <w:rsid w:val="001B3974"/>
    <w:rsid w:val="001B3B03"/>
    <w:rsid w:val="001B3B2B"/>
    <w:rsid w:val="001B3B36"/>
    <w:rsid w:val="001B3F7F"/>
    <w:rsid w:val="001B3F90"/>
    <w:rsid w:val="001B40F9"/>
    <w:rsid w:val="001B428A"/>
    <w:rsid w:val="001B43C1"/>
    <w:rsid w:val="001B4466"/>
    <w:rsid w:val="001B44B1"/>
    <w:rsid w:val="001B44CF"/>
    <w:rsid w:val="001B45D7"/>
    <w:rsid w:val="001B4651"/>
    <w:rsid w:val="001B46F6"/>
    <w:rsid w:val="001B4746"/>
    <w:rsid w:val="001B4859"/>
    <w:rsid w:val="001B4A3C"/>
    <w:rsid w:val="001B4A90"/>
    <w:rsid w:val="001B4B2B"/>
    <w:rsid w:val="001B4B77"/>
    <w:rsid w:val="001B4BA4"/>
    <w:rsid w:val="001B4D4D"/>
    <w:rsid w:val="001B4DB7"/>
    <w:rsid w:val="001B4DE4"/>
    <w:rsid w:val="001B4E13"/>
    <w:rsid w:val="001B4E5C"/>
    <w:rsid w:val="001B4E7D"/>
    <w:rsid w:val="001B4F0A"/>
    <w:rsid w:val="001B502E"/>
    <w:rsid w:val="001B518C"/>
    <w:rsid w:val="001B51CA"/>
    <w:rsid w:val="001B538B"/>
    <w:rsid w:val="001B53EA"/>
    <w:rsid w:val="001B53F9"/>
    <w:rsid w:val="001B5467"/>
    <w:rsid w:val="001B546B"/>
    <w:rsid w:val="001B54F2"/>
    <w:rsid w:val="001B5582"/>
    <w:rsid w:val="001B5681"/>
    <w:rsid w:val="001B57A8"/>
    <w:rsid w:val="001B57FC"/>
    <w:rsid w:val="001B581F"/>
    <w:rsid w:val="001B582F"/>
    <w:rsid w:val="001B5894"/>
    <w:rsid w:val="001B58A3"/>
    <w:rsid w:val="001B58A4"/>
    <w:rsid w:val="001B59A4"/>
    <w:rsid w:val="001B5A02"/>
    <w:rsid w:val="001B5A58"/>
    <w:rsid w:val="001B5A91"/>
    <w:rsid w:val="001B5AF1"/>
    <w:rsid w:val="001B5AF6"/>
    <w:rsid w:val="001B5B70"/>
    <w:rsid w:val="001B5BD0"/>
    <w:rsid w:val="001B5C40"/>
    <w:rsid w:val="001B5F4A"/>
    <w:rsid w:val="001B60EA"/>
    <w:rsid w:val="001B60EE"/>
    <w:rsid w:val="001B60FD"/>
    <w:rsid w:val="001B60FE"/>
    <w:rsid w:val="001B60FF"/>
    <w:rsid w:val="001B610B"/>
    <w:rsid w:val="001B61DB"/>
    <w:rsid w:val="001B6260"/>
    <w:rsid w:val="001B62A4"/>
    <w:rsid w:val="001B6358"/>
    <w:rsid w:val="001B6388"/>
    <w:rsid w:val="001B638C"/>
    <w:rsid w:val="001B66C6"/>
    <w:rsid w:val="001B6750"/>
    <w:rsid w:val="001B677D"/>
    <w:rsid w:val="001B67A1"/>
    <w:rsid w:val="001B6888"/>
    <w:rsid w:val="001B68C5"/>
    <w:rsid w:val="001B6A4F"/>
    <w:rsid w:val="001B6A7E"/>
    <w:rsid w:val="001B6B70"/>
    <w:rsid w:val="001B6E3E"/>
    <w:rsid w:val="001B6FF0"/>
    <w:rsid w:val="001B7160"/>
    <w:rsid w:val="001B717B"/>
    <w:rsid w:val="001B71FF"/>
    <w:rsid w:val="001B7209"/>
    <w:rsid w:val="001B72F4"/>
    <w:rsid w:val="001B7308"/>
    <w:rsid w:val="001B761B"/>
    <w:rsid w:val="001B7642"/>
    <w:rsid w:val="001B76D7"/>
    <w:rsid w:val="001B772F"/>
    <w:rsid w:val="001B77F3"/>
    <w:rsid w:val="001B7883"/>
    <w:rsid w:val="001B7AA5"/>
    <w:rsid w:val="001B7AB0"/>
    <w:rsid w:val="001B7B15"/>
    <w:rsid w:val="001B7BD5"/>
    <w:rsid w:val="001B7BEB"/>
    <w:rsid w:val="001B7C5D"/>
    <w:rsid w:val="001B7C6C"/>
    <w:rsid w:val="001B7ED7"/>
    <w:rsid w:val="001B7F1A"/>
    <w:rsid w:val="001B7FAC"/>
    <w:rsid w:val="001B7FC9"/>
    <w:rsid w:val="001C009D"/>
    <w:rsid w:val="001C0224"/>
    <w:rsid w:val="001C0286"/>
    <w:rsid w:val="001C034E"/>
    <w:rsid w:val="001C042F"/>
    <w:rsid w:val="001C04C7"/>
    <w:rsid w:val="001C05CE"/>
    <w:rsid w:val="001C06FA"/>
    <w:rsid w:val="001C0742"/>
    <w:rsid w:val="001C0754"/>
    <w:rsid w:val="001C0794"/>
    <w:rsid w:val="001C0844"/>
    <w:rsid w:val="001C085D"/>
    <w:rsid w:val="001C097B"/>
    <w:rsid w:val="001C0995"/>
    <w:rsid w:val="001C0B4F"/>
    <w:rsid w:val="001C0D5A"/>
    <w:rsid w:val="001C0DD0"/>
    <w:rsid w:val="001C0F40"/>
    <w:rsid w:val="001C1250"/>
    <w:rsid w:val="001C1293"/>
    <w:rsid w:val="001C135E"/>
    <w:rsid w:val="001C1365"/>
    <w:rsid w:val="001C1382"/>
    <w:rsid w:val="001C14BF"/>
    <w:rsid w:val="001C14C6"/>
    <w:rsid w:val="001C15E6"/>
    <w:rsid w:val="001C1609"/>
    <w:rsid w:val="001C162B"/>
    <w:rsid w:val="001C163C"/>
    <w:rsid w:val="001C16DB"/>
    <w:rsid w:val="001C17E0"/>
    <w:rsid w:val="001C193E"/>
    <w:rsid w:val="001C1946"/>
    <w:rsid w:val="001C1B99"/>
    <w:rsid w:val="001C1BA3"/>
    <w:rsid w:val="001C1E2C"/>
    <w:rsid w:val="001C1E61"/>
    <w:rsid w:val="001C1FE6"/>
    <w:rsid w:val="001C208C"/>
    <w:rsid w:val="001C20B3"/>
    <w:rsid w:val="001C2115"/>
    <w:rsid w:val="001C2143"/>
    <w:rsid w:val="001C2190"/>
    <w:rsid w:val="001C21CE"/>
    <w:rsid w:val="001C229D"/>
    <w:rsid w:val="001C22E4"/>
    <w:rsid w:val="001C24B2"/>
    <w:rsid w:val="001C254A"/>
    <w:rsid w:val="001C254B"/>
    <w:rsid w:val="001C2589"/>
    <w:rsid w:val="001C25AD"/>
    <w:rsid w:val="001C25FC"/>
    <w:rsid w:val="001C26D0"/>
    <w:rsid w:val="001C2780"/>
    <w:rsid w:val="001C27D8"/>
    <w:rsid w:val="001C2A4A"/>
    <w:rsid w:val="001C2AD9"/>
    <w:rsid w:val="001C2B9A"/>
    <w:rsid w:val="001C2C32"/>
    <w:rsid w:val="001C2C3C"/>
    <w:rsid w:val="001C2CBA"/>
    <w:rsid w:val="001C2CEE"/>
    <w:rsid w:val="001C2D3D"/>
    <w:rsid w:val="001C2E66"/>
    <w:rsid w:val="001C2F29"/>
    <w:rsid w:val="001C2F39"/>
    <w:rsid w:val="001C2F88"/>
    <w:rsid w:val="001C2FA7"/>
    <w:rsid w:val="001C2FD9"/>
    <w:rsid w:val="001C2FE1"/>
    <w:rsid w:val="001C314C"/>
    <w:rsid w:val="001C31E3"/>
    <w:rsid w:val="001C32AD"/>
    <w:rsid w:val="001C33F1"/>
    <w:rsid w:val="001C3410"/>
    <w:rsid w:val="001C34F1"/>
    <w:rsid w:val="001C3532"/>
    <w:rsid w:val="001C3632"/>
    <w:rsid w:val="001C37B1"/>
    <w:rsid w:val="001C3840"/>
    <w:rsid w:val="001C38D7"/>
    <w:rsid w:val="001C3A68"/>
    <w:rsid w:val="001C3ADC"/>
    <w:rsid w:val="001C3B61"/>
    <w:rsid w:val="001C3C4A"/>
    <w:rsid w:val="001C3EC5"/>
    <w:rsid w:val="001C3F1E"/>
    <w:rsid w:val="001C3FDE"/>
    <w:rsid w:val="001C4033"/>
    <w:rsid w:val="001C4126"/>
    <w:rsid w:val="001C42C1"/>
    <w:rsid w:val="001C42E1"/>
    <w:rsid w:val="001C42E5"/>
    <w:rsid w:val="001C433D"/>
    <w:rsid w:val="001C438F"/>
    <w:rsid w:val="001C444A"/>
    <w:rsid w:val="001C4461"/>
    <w:rsid w:val="001C47B2"/>
    <w:rsid w:val="001C4A80"/>
    <w:rsid w:val="001C4A9F"/>
    <w:rsid w:val="001C4AF9"/>
    <w:rsid w:val="001C4B7E"/>
    <w:rsid w:val="001C4B81"/>
    <w:rsid w:val="001C4B92"/>
    <w:rsid w:val="001C4C21"/>
    <w:rsid w:val="001C4C59"/>
    <w:rsid w:val="001C4CA6"/>
    <w:rsid w:val="001C4CBD"/>
    <w:rsid w:val="001C4D22"/>
    <w:rsid w:val="001C4D28"/>
    <w:rsid w:val="001C4D7F"/>
    <w:rsid w:val="001C4D83"/>
    <w:rsid w:val="001C4DC0"/>
    <w:rsid w:val="001C4F32"/>
    <w:rsid w:val="001C4F55"/>
    <w:rsid w:val="001C4FAB"/>
    <w:rsid w:val="001C51A5"/>
    <w:rsid w:val="001C51E5"/>
    <w:rsid w:val="001C527F"/>
    <w:rsid w:val="001C529A"/>
    <w:rsid w:val="001C5351"/>
    <w:rsid w:val="001C53D2"/>
    <w:rsid w:val="001C540E"/>
    <w:rsid w:val="001C557F"/>
    <w:rsid w:val="001C5583"/>
    <w:rsid w:val="001C569A"/>
    <w:rsid w:val="001C56C9"/>
    <w:rsid w:val="001C576A"/>
    <w:rsid w:val="001C57A9"/>
    <w:rsid w:val="001C589A"/>
    <w:rsid w:val="001C59AE"/>
    <w:rsid w:val="001C5A05"/>
    <w:rsid w:val="001C5B47"/>
    <w:rsid w:val="001C5CB6"/>
    <w:rsid w:val="001C5D69"/>
    <w:rsid w:val="001C5E0D"/>
    <w:rsid w:val="001C5E1B"/>
    <w:rsid w:val="001C5F01"/>
    <w:rsid w:val="001C5F49"/>
    <w:rsid w:val="001C5FA8"/>
    <w:rsid w:val="001C61D8"/>
    <w:rsid w:val="001C63A1"/>
    <w:rsid w:val="001C6407"/>
    <w:rsid w:val="001C6638"/>
    <w:rsid w:val="001C6644"/>
    <w:rsid w:val="001C668E"/>
    <w:rsid w:val="001C6852"/>
    <w:rsid w:val="001C6885"/>
    <w:rsid w:val="001C68A5"/>
    <w:rsid w:val="001C69BD"/>
    <w:rsid w:val="001C6B47"/>
    <w:rsid w:val="001C6C72"/>
    <w:rsid w:val="001C6D28"/>
    <w:rsid w:val="001C6E7D"/>
    <w:rsid w:val="001C6EBC"/>
    <w:rsid w:val="001C6EED"/>
    <w:rsid w:val="001C6EF0"/>
    <w:rsid w:val="001C6EF5"/>
    <w:rsid w:val="001C6FA9"/>
    <w:rsid w:val="001C7075"/>
    <w:rsid w:val="001C71FD"/>
    <w:rsid w:val="001C722B"/>
    <w:rsid w:val="001C7265"/>
    <w:rsid w:val="001C7333"/>
    <w:rsid w:val="001C7343"/>
    <w:rsid w:val="001C7365"/>
    <w:rsid w:val="001C73BC"/>
    <w:rsid w:val="001C7499"/>
    <w:rsid w:val="001C7500"/>
    <w:rsid w:val="001C752C"/>
    <w:rsid w:val="001C75BE"/>
    <w:rsid w:val="001C76E0"/>
    <w:rsid w:val="001C7762"/>
    <w:rsid w:val="001C77F5"/>
    <w:rsid w:val="001C78CF"/>
    <w:rsid w:val="001C793A"/>
    <w:rsid w:val="001C7968"/>
    <w:rsid w:val="001C79DC"/>
    <w:rsid w:val="001C7C78"/>
    <w:rsid w:val="001C7DEF"/>
    <w:rsid w:val="001C7E58"/>
    <w:rsid w:val="001D000E"/>
    <w:rsid w:val="001D0025"/>
    <w:rsid w:val="001D006E"/>
    <w:rsid w:val="001D0164"/>
    <w:rsid w:val="001D0284"/>
    <w:rsid w:val="001D02D8"/>
    <w:rsid w:val="001D031D"/>
    <w:rsid w:val="001D0389"/>
    <w:rsid w:val="001D03E6"/>
    <w:rsid w:val="001D0465"/>
    <w:rsid w:val="001D0553"/>
    <w:rsid w:val="001D0580"/>
    <w:rsid w:val="001D059E"/>
    <w:rsid w:val="001D05E7"/>
    <w:rsid w:val="001D066A"/>
    <w:rsid w:val="001D0787"/>
    <w:rsid w:val="001D0794"/>
    <w:rsid w:val="001D07A5"/>
    <w:rsid w:val="001D0B07"/>
    <w:rsid w:val="001D0B0E"/>
    <w:rsid w:val="001D0D1A"/>
    <w:rsid w:val="001D0D22"/>
    <w:rsid w:val="001D0D30"/>
    <w:rsid w:val="001D0D59"/>
    <w:rsid w:val="001D0D5C"/>
    <w:rsid w:val="001D0DA4"/>
    <w:rsid w:val="001D0E47"/>
    <w:rsid w:val="001D0E9C"/>
    <w:rsid w:val="001D1131"/>
    <w:rsid w:val="001D1258"/>
    <w:rsid w:val="001D129E"/>
    <w:rsid w:val="001D12AA"/>
    <w:rsid w:val="001D12E6"/>
    <w:rsid w:val="001D13D6"/>
    <w:rsid w:val="001D14D2"/>
    <w:rsid w:val="001D15AF"/>
    <w:rsid w:val="001D175C"/>
    <w:rsid w:val="001D17AB"/>
    <w:rsid w:val="001D1A53"/>
    <w:rsid w:val="001D1A99"/>
    <w:rsid w:val="001D1AF8"/>
    <w:rsid w:val="001D1B66"/>
    <w:rsid w:val="001D1BFB"/>
    <w:rsid w:val="001D1BFC"/>
    <w:rsid w:val="001D1C44"/>
    <w:rsid w:val="001D1CE4"/>
    <w:rsid w:val="001D1D7A"/>
    <w:rsid w:val="001D1E58"/>
    <w:rsid w:val="001D1F04"/>
    <w:rsid w:val="001D1F6C"/>
    <w:rsid w:val="001D1F7F"/>
    <w:rsid w:val="001D206D"/>
    <w:rsid w:val="001D206E"/>
    <w:rsid w:val="001D20C4"/>
    <w:rsid w:val="001D2162"/>
    <w:rsid w:val="001D229A"/>
    <w:rsid w:val="001D22F0"/>
    <w:rsid w:val="001D2533"/>
    <w:rsid w:val="001D2659"/>
    <w:rsid w:val="001D2669"/>
    <w:rsid w:val="001D2735"/>
    <w:rsid w:val="001D2809"/>
    <w:rsid w:val="001D2822"/>
    <w:rsid w:val="001D2876"/>
    <w:rsid w:val="001D297C"/>
    <w:rsid w:val="001D2A2E"/>
    <w:rsid w:val="001D2A3F"/>
    <w:rsid w:val="001D2B4D"/>
    <w:rsid w:val="001D2B5D"/>
    <w:rsid w:val="001D2BED"/>
    <w:rsid w:val="001D2C11"/>
    <w:rsid w:val="001D2CCD"/>
    <w:rsid w:val="001D2E8C"/>
    <w:rsid w:val="001D2EE1"/>
    <w:rsid w:val="001D2EF1"/>
    <w:rsid w:val="001D2F0C"/>
    <w:rsid w:val="001D2F48"/>
    <w:rsid w:val="001D2F58"/>
    <w:rsid w:val="001D2F97"/>
    <w:rsid w:val="001D2FB7"/>
    <w:rsid w:val="001D3120"/>
    <w:rsid w:val="001D314C"/>
    <w:rsid w:val="001D32AD"/>
    <w:rsid w:val="001D3316"/>
    <w:rsid w:val="001D3354"/>
    <w:rsid w:val="001D3358"/>
    <w:rsid w:val="001D3394"/>
    <w:rsid w:val="001D33C3"/>
    <w:rsid w:val="001D33EF"/>
    <w:rsid w:val="001D3410"/>
    <w:rsid w:val="001D358D"/>
    <w:rsid w:val="001D362A"/>
    <w:rsid w:val="001D3783"/>
    <w:rsid w:val="001D37F3"/>
    <w:rsid w:val="001D381C"/>
    <w:rsid w:val="001D3937"/>
    <w:rsid w:val="001D39C1"/>
    <w:rsid w:val="001D3ADC"/>
    <w:rsid w:val="001D3AFA"/>
    <w:rsid w:val="001D3B33"/>
    <w:rsid w:val="001D3B5B"/>
    <w:rsid w:val="001D3BD0"/>
    <w:rsid w:val="001D3BF0"/>
    <w:rsid w:val="001D3C74"/>
    <w:rsid w:val="001D3CF4"/>
    <w:rsid w:val="001D40DA"/>
    <w:rsid w:val="001D41F2"/>
    <w:rsid w:val="001D42C3"/>
    <w:rsid w:val="001D42D3"/>
    <w:rsid w:val="001D43AB"/>
    <w:rsid w:val="001D43EB"/>
    <w:rsid w:val="001D4408"/>
    <w:rsid w:val="001D4427"/>
    <w:rsid w:val="001D4434"/>
    <w:rsid w:val="001D44C8"/>
    <w:rsid w:val="001D45B5"/>
    <w:rsid w:val="001D45C1"/>
    <w:rsid w:val="001D45CC"/>
    <w:rsid w:val="001D45FD"/>
    <w:rsid w:val="001D466B"/>
    <w:rsid w:val="001D4745"/>
    <w:rsid w:val="001D47A0"/>
    <w:rsid w:val="001D49A5"/>
    <w:rsid w:val="001D49EE"/>
    <w:rsid w:val="001D4A74"/>
    <w:rsid w:val="001D4A7A"/>
    <w:rsid w:val="001D4B89"/>
    <w:rsid w:val="001D4C38"/>
    <w:rsid w:val="001D4D9E"/>
    <w:rsid w:val="001D4DD8"/>
    <w:rsid w:val="001D4E2C"/>
    <w:rsid w:val="001D4E76"/>
    <w:rsid w:val="001D4F11"/>
    <w:rsid w:val="001D4F27"/>
    <w:rsid w:val="001D4F97"/>
    <w:rsid w:val="001D501F"/>
    <w:rsid w:val="001D509A"/>
    <w:rsid w:val="001D50D8"/>
    <w:rsid w:val="001D5117"/>
    <w:rsid w:val="001D512C"/>
    <w:rsid w:val="001D5339"/>
    <w:rsid w:val="001D5403"/>
    <w:rsid w:val="001D543D"/>
    <w:rsid w:val="001D54D6"/>
    <w:rsid w:val="001D550E"/>
    <w:rsid w:val="001D5522"/>
    <w:rsid w:val="001D554A"/>
    <w:rsid w:val="001D5736"/>
    <w:rsid w:val="001D57C9"/>
    <w:rsid w:val="001D57E6"/>
    <w:rsid w:val="001D5853"/>
    <w:rsid w:val="001D58CB"/>
    <w:rsid w:val="001D593D"/>
    <w:rsid w:val="001D598E"/>
    <w:rsid w:val="001D59B5"/>
    <w:rsid w:val="001D59F6"/>
    <w:rsid w:val="001D5A9E"/>
    <w:rsid w:val="001D5AEF"/>
    <w:rsid w:val="001D5B1E"/>
    <w:rsid w:val="001D5BB6"/>
    <w:rsid w:val="001D5DBB"/>
    <w:rsid w:val="001D5E73"/>
    <w:rsid w:val="001D5E8B"/>
    <w:rsid w:val="001D5EB5"/>
    <w:rsid w:val="001D5F6F"/>
    <w:rsid w:val="001D605B"/>
    <w:rsid w:val="001D6143"/>
    <w:rsid w:val="001D6149"/>
    <w:rsid w:val="001D6161"/>
    <w:rsid w:val="001D62AF"/>
    <w:rsid w:val="001D62EB"/>
    <w:rsid w:val="001D636A"/>
    <w:rsid w:val="001D639A"/>
    <w:rsid w:val="001D64C3"/>
    <w:rsid w:val="001D6500"/>
    <w:rsid w:val="001D6580"/>
    <w:rsid w:val="001D661D"/>
    <w:rsid w:val="001D6620"/>
    <w:rsid w:val="001D66FA"/>
    <w:rsid w:val="001D6734"/>
    <w:rsid w:val="001D684B"/>
    <w:rsid w:val="001D68D5"/>
    <w:rsid w:val="001D698D"/>
    <w:rsid w:val="001D6A5B"/>
    <w:rsid w:val="001D6B4B"/>
    <w:rsid w:val="001D6B5A"/>
    <w:rsid w:val="001D6C71"/>
    <w:rsid w:val="001D6CC2"/>
    <w:rsid w:val="001D6D0A"/>
    <w:rsid w:val="001D6D99"/>
    <w:rsid w:val="001D6E5D"/>
    <w:rsid w:val="001D6E7C"/>
    <w:rsid w:val="001D6F33"/>
    <w:rsid w:val="001D6F48"/>
    <w:rsid w:val="001D708D"/>
    <w:rsid w:val="001D7114"/>
    <w:rsid w:val="001D7130"/>
    <w:rsid w:val="001D7152"/>
    <w:rsid w:val="001D716B"/>
    <w:rsid w:val="001D717C"/>
    <w:rsid w:val="001D719D"/>
    <w:rsid w:val="001D7273"/>
    <w:rsid w:val="001D73C0"/>
    <w:rsid w:val="001D743C"/>
    <w:rsid w:val="001D7601"/>
    <w:rsid w:val="001D76E4"/>
    <w:rsid w:val="001D76F2"/>
    <w:rsid w:val="001D7A55"/>
    <w:rsid w:val="001D7AFC"/>
    <w:rsid w:val="001D7C7E"/>
    <w:rsid w:val="001D7CED"/>
    <w:rsid w:val="001D7D72"/>
    <w:rsid w:val="001D7D85"/>
    <w:rsid w:val="001D7E96"/>
    <w:rsid w:val="001E004A"/>
    <w:rsid w:val="001E00C5"/>
    <w:rsid w:val="001E00D2"/>
    <w:rsid w:val="001E0212"/>
    <w:rsid w:val="001E02BF"/>
    <w:rsid w:val="001E0372"/>
    <w:rsid w:val="001E03BB"/>
    <w:rsid w:val="001E03ED"/>
    <w:rsid w:val="001E0595"/>
    <w:rsid w:val="001E05D7"/>
    <w:rsid w:val="001E0703"/>
    <w:rsid w:val="001E0728"/>
    <w:rsid w:val="001E073E"/>
    <w:rsid w:val="001E07F6"/>
    <w:rsid w:val="001E084C"/>
    <w:rsid w:val="001E0876"/>
    <w:rsid w:val="001E093A"/>
    <w:rsid w:val="001E09CB"/>
    <w:rsid w:val="001E0A8A"/>
    <w:rsid w:val="001E0B14"/>
    <w:rsid w:val="001E0B5C"/>
    <w:rsid w:val="001E0DB9"/>
    <w:rsid w:val="001E0E87"/>
    <w:rsid w:val="001E0EA9"/>
    <w:rsid w:val="001E0F1E"/>
    <w:rsid w:val="001E10A7"/>
    <w:rsid w:val="001E1145"/>
    <w:rsid w:val="001E1164"/>
    <w:rsid w:val="001E124B"/>
    <w:rsid w:val="001E12CF"/>
    <w:rsid w:val="001E1302"/>
    <w:rsid w:val="001E131A"/>
    <w:rsid w:val="001E1355"/>
    <w:rsid w:val="001E13E4"/>
    <w:rsid w:val="001E155D"/>
    <w:rsid w:val="001E1616"/>
    <w:rsid w:val="001E163E"/>
    <w:rsid w:val="001E1688"/>
    <w:rsid w:val="001E16AE"/>
    <w:rsid w:val="001E17F9"/>
    <w:rsid w:val="001E1835"/>
    <w:rsid w:val="001E19B3"/>
    <w:rsid w:val="001E1C96"/>
    <w:rsid w:val="001E1E35"/>
    <w:rsid w:val="001E1E5B"/>
    <w:rsid w:val="001E1EBF"/>
    <w:rsid w:val="001E1EF0"/>
    <w:rsid w:val="001E1EF2"/>
    <w:rsid w:val="001E1F73"/>
    <w:rsid w:val="001E2169"/>
    <w:rsid w:val="001E2197"/>
    <w:rsid w:val="001E21A0"/>
    <w:rsid w:val="001E21A1"/>
    <w:rsid w:val="001E23DF"/>
    <w:rsid w:val="001E2624"/>
    <w:rsid w:val="001E2747"/>
    <w:rsid w:val="001E28F2"/>
    <w:rsid w:val="001E29B1"/>
    <w:rsid w:val="001E2B02"/>
    <w:rsid w:val="001E2C64"/>
    <w:rsid w:val="001E2CE3"/>
    <w:rsid w:val="001E2D55"/>
    <w:rsid w:val="001E2D92"/>
    <w:rsid w:val="001E2E39"/>
    <w:rsid w:val="001E2E85"/>
    <w:rsid w:val="001E2F2D"/>
    <w:rsid w:val="001E3018"/>
    <w:rsid w:val="001E3090"/>
    <w:rsid w:val="001E3144"/>
    <w:rsid w:val="001E3567"/>
    <w:rsid w:val="001E371E"/>
    <w:rsid w:val="001E375A"/>
    <w:rsid w:val="001E377F"/>
    <w:rsid w:val="001E37CC"/>
    <w:rsid w:val="001E38E9"/>
    <w:rsid w:val="001E398B"/>
    <w:rsid w:val="001E39A1"/>
    <w:rsid w:val="001E3A62"/>
    <w:rsid w:val="001E3A6A"/>
    <w:rsid w:val="001E3A96"/>
    <w:rsid w:val="001E3AFD"/>
    <w:rsid w:val="001E3B23"/>
    <w:rsid w:val="001E3B62"/>
    <w:rsid w:val="001E3C2C"/>
    <w:rsid w:val="001E3C2F"/>
    <w:rsid w:val="001E3CED"/>
    <w:rsid w:val="001E3E69"/>
    <w:rsid w:val="001E3E6A"/>
    <w:rsid w:val="001E3E6C"/>
    <w:rsid w:val="001E3ED4"/>
    <w:rsid w:val="001E3EEE"/>
    <w:rsid w:val="001E3EF0"/>
    <w:rsid w:val="001E4127"/>
    <w:rsid w:val="001E41C3"/>
    <w:rsid w:val="001E430F"/>
    <w:rsid w:val="001E4527"/>
    <w:rsid w:val="001E4721"/>
    <w:rsid w:val="001E47D8"/>
    <w:rsid w:val="001E47D9"/>
    <w:rsid w:val="001E4AC2"/>
    <w:rsid w:val="001E4B7A"/>
    <w:rsid w:val="001E4BB2"/>
    <w:rsid w:val="001E4C6C"/>
    <w:rsid w:val="001E4EE4"/>
    <w:rsid w:val="001E4EF0"/>
    <w:rsid w:val="001E4F49"/>
    <w:rsid w:val="001E4F93"/>
    <w:rsid w:val="001E4FD7"/>
    <w:rsid w:val="001E50FF"/>
    <w:rsid w:val="001E53DE"/>
    <w:rsid w:val="001E55F0"/>
    <w:rsid w:val="001E57FC"/>
    <w:rsid w:val="001E583B"/>
    <w:rsid w:val="001E5844"/>
    <w:rsid w:val="001E5864"/>
    <w:rsid w:val="001E59A4"/>
    <w:rsid w:val="001E5B1C"/>
    <w:rsid w:val="001E5B64"/>
    <w:rsid w:val="001E5BA3"/>
    <w:rsid w:val="001E5BBF"/>
    <w:rsid w:val="001E5C79"/>
    <w:rsid w:val="001E5D2C"/>
    <w:rsid w:val="001E5D4C"/>
    <w:rsid w:val="001E5D7C"/>
    <w:rsid w:val="001E5D90"/>
    <w:rsid w:val="001E5DC1"/>
    <w:rsid w:val="001E5DE5"/>
    <w:rsid w:val="001E5EDF"/>
    <w:rsid w:val="001E5F65"/>
    <w:rsid w:val="001E5F73"/>
    <w:rsid w:val="001E5FEC"/>
    <w:rsid w:val="001E6015"/>
    <w:rsid w:val="001E605A"/>
    <w:rsid w:val="001E6068"/>
    <w:rsid w:val="001E60AE"/>
    <w:rsid w:val="001E6182"/>
    <w:rsid w:val="001E61AA"/>
    <w:rsid w:val="001E61D9"/>
    <w:rsid w:val="001E61E6"/>
    <w:rsid w:val="001E6242"/>
    <w:rsid w:val="001E63E4"/>
    <w:rsid w:val="001E6630"/>
    <w:rsid w:val="001E66DA"/>
    <w:rsid w:val="001E67F9"/>
    <w:rsid w:val="001E687E"/>
    <w:rsid w:val="001E6916"/>
    <w:rsid w:val="001E6919"/>
    <w:rsid w:val="001E6A39"/>
    <w:rsid w:val="001E6A9C"/>
    <w:rsid w:val="001E6C23"/>
    <w:rsid w:val="001E6D03"/>
    <w:rsid w:val="001E6D33"/>
    <w:rsid w:val="001E6D90"/>
    <w:rsid w:val="001E6DBE"/>
    <w:rsid w:val="001E6DFE"/>
    <w:rsid w:val="001E6E4E"/>
    <w:rsid w:val="001E6E65"/>
    <w:rsid w:val="001E6E81"/>
    <w:rsid w:val="001E6EFA"/>
    <w:rsid w:val="001E6F62"/>
    <w:rsid w:val="001E6FA8"/>
    <w:rsid w:val="001E6FFC"/>
    <w:rsid w:val="001E70DD"/>
    <w:rsid w:val="001E7364"/>
    <w:rsid w:val="001E7366"/>
    <w:rsid w:val="001E73E5"/>
    <w:rsid w:val="001E73E7"/>
    <w:rsid w:val="001E7598"/>
    <w:rsid w:val="001E7655"/>
    <w:rsid w:val="001E78AB"/>
    <w:rsid w:val="001E7917"/>
    <w:rsid w:val="001E79DA"/>
    <w:rsid w:val="001E7B7B"/>
    <w:rsid w:val="001E7B94"/>
    <w:rsid w:val="001E7D9D"/>
    <w:rsid w:val="001E7DC9"/>
    <w:rsid w:val="001F0035"/>
    <w:rsid w:val="001F0096"/>
    <w:rsid w:val="001F00AB"/>
    <w:rsid w:val="001F0105"/>
    <w:rsid w:val="001F0113"/>
    <w:rsid w:val="001F01A4"/>
    <w:rsid w:val="001F02BF"/>
    <w:rsid w:val="001F05BE"/>
    <w:rsid w:val="001F060B"/>
    <w:rsid w:val="001F06C2"/>
    <w:rsid w:val="001F07DD"/>
    <w:rsid w:val="001F088D"/>
    <w:rsid w:val="001F09B4"/>
    <w:rsid w:val="001F0AB4"/>
    <w:rsid w:val="001F0AD3"/>
    <w:rsid w:val="001F0B3B"/>
    <w:rsid w:val="001F0BAB"/>
    <w:rsid w:val="001F0C3C"/>
    <w:rsid w:val="001F0CCC"/>
    <w:rsid w:val="001F0CF1"/>
    <w:rsid w:val="001F0D12"/>
    <w:rsid w:val="001F0D15"/>
    <w:rsid w:val="001F0DFA"/>
    <w:rsid w:val="001F0E9F"/>
    <w:rsid w:val="001F0EAF"/>
    <w:rsid w:val="001F0F6C"/>
    <w:rsid w:val="001F0FC8"/>
    <w:rsid w:val="001F0FE0"/>
    <w:rsid w:val="001F1059"/>
    <w:rsid w:val="001F10B9"/>
    <w:rsid w:val="001F11C8"/>
    <w:rsid w:val="001F130D"/>
    <w:rsid w:val="001F144C"/>
    <w:rsid w:val="001F1510"/>
    <w:rsid w:val="001F15B0"/>
    <w:rsid w:val="001F169C"/>
    <w:rsid w:val="001F16A3"/>
    <w:rsid w:val="001F16F1"/>
    <w:rsid w:val="001F1772"/>
    <w:rsid w:val="001F1796"/>
    <w:rsid w:val="001F179A"/>
    <w:rsid w:val="001F1817"/>
    <w:rsid w:val="001F18D9"/>
    <w:rsid w:val="001F1975"/>
    <w:rsid w:val="001F1993"/>
    <w:rsid w:val="001F19F6"/>
    <w:rsid w:val="001F1A88"/>
    <w:rsid w:val="001F1C86"/>
    <w:rsid w:val="001F1CDD"/>
    <w:rsid w:val="001F1E83"/>
    <w:rsid w:val="001F1F3A"/>
    <w:rsid w:val="001F1FB8"/>
    <w:rsid w:val="001F2132"/>
    <w:rsid w:val="001F2170"/>
    <w:rsid w:val="001F2346"/>
    <w:rsid w:val="001F234F"/>
    <w:rsid w:val="001F237C"/>
    <w:rsid w:val="001F23A9"/>
    <w:rsid w:val="001F23E3"/>
    <w:rsid w:val="001F242C"/>
    <w:rsid w:val="001F24E2"/>
    <w:rsid w:val="001F2500"/>
    <w:rsid w:val="001F2530"/>
    <w:rsid w:val="001F253B"/>
    <w:rsid w:val="001F26F0"/>
    <w:rsid w:val="001F27BF"/>
    <w:rsid w:val="001F27F8"/>
    <w:rsid w:val="001F29D5"/>
    <w:rsid w:val="001F2A3E"/>
    <w:rsid w:val="001F2A49"/>
    <w:rsid w:val="001F2B64"/>
    <w:rsid w:val="001F2BB1"/>
    <w:rsid w:val="001F2C49"/>
    <w:rsid w:val="001F2C6F"/>
    <w:rsid w:val="001F2C9A"/>
    <w:rsid w:val="001F2CD0"/>
    <w:rsid w:val="001F2D4B"/>
    <w:rsid w:val="001F2DE5"/>
    <w:rsid w:val="001F2E01"/>
    <w:rsid w:val="001F2E15"/>
    <w:rsid w:val="001F2E8E"/>
    <w:rsid w:val="001F2EB9"/>
    <w:rsid w:val="001F2F68"/>
    <w:rsid w:val="001F305F"/>
    <w:rsid w:val="001F31A0"/>
    <w:rsid w:val="001F31AA"/>
    <w:rsid w:val="001F31B1"/>
    <w:rsid w:val="001F31C0"/>
    <w:rsid w:val="001F31F3"/>
    <w:rsid w:val="001F32BC"/>
    <w:rsid w:val="001F32D5"/>
    <w:rsid w:val="001F3362"/>
    <w:rsid w:val="001F341D"/>
    <w:rsid w:val="001F34B3"/>
    <w:rsid w:val="001F35D8"/>
    <w:rsid w:val="001F3665"/>
    <w:rsid w:val="001F366C"/>
    <w:rsid w:val="001F3693"/>
    <w:rsid w:val="001F378D"/>
    <w:rsid w:val="001F38F0"/>
    <w:rsid w:val="001F39DA"/>
    <w:rsid w:val="001F39FE"/>
    <w:rsid w:val="001F3A60"/>
    <w:rsid w:val="001F3A62"/>
    <w:rsid w:val="001F3A6A"/>
    <w:rsid w:val="001F3B05"/>
    <w:rsid w:val="001F3B3A"/>
    <w:rsid w:val="001F3B51"/>
    <w:rsid w:val="001F3C2D"/>
    <w:rsid w:val="001F3CD1"/>
    <w:rsid w:val="001F3CD4"/>
    <w:rsid w:val="001F3D5C"/>
    <w:rsid w:val="001F3DF8"/>
    <w:rsid w:val="001F3E7D"/>
    <w:rsid w:val="001F3EFF"/>
    <w:rsid w:val="001F3F97"/>
    <w:rsid w:val="001F40E7"/>
    <w:rsid w:val="001F41CB"/>
    <w:rsid w:val="001F41E3"/>
    <w:rsid w:val="001F41E9"/>
    <w:rsid w:val="001F421C"/>
    <w:rsid w:val="001F4232"/>
    <w:rsid w:val="001F4243"/>
    <w:rsid w:val="001F4253"/>
    <w:rsid w:val="001F4278"/>
    <w:rsid w:val="001F4297"/>
    <w:rsid w:val="001F42E0"/>
    <w:rsid w:val="001F439C"/>
    <w:rsid w:val="001F43D0"/>
    <w:rsid w:val="001F43DA"/>
    <w:rsid w:val="001F43FE"/>
    <w:rsid w:val="001F4418"/>
    <w:rsid w:val="001F4533"/>
    <w:rsid w:val="001F45DB"/>
    <w:rsid w:val="001F45F4"/>
    <w:rsid w:val="001F4681"/>
    <w:rsid w:val="001F46CF"/>
    <w:rsid w:val="001F4773"/>
    <w:rsid w:val="001F478C"/>
    <w:rsid w:val="001F4797"/>
    <w:rsid w:val="001F47B0"/>
    <w:rsid w:val="001F489E"/>
    <w:rsid w:val="001F49E7"/>
    <w:rsid w:val="001F4B95"/>
    <w:rsid w:val="001F4BB2"/>
    <w:rsid w:val="001F4C1B"/>
    <w:rsid w:val="001F4D48"/>
    <w:rsid w:val="001F4DE2"/>
    <w:rsid w:val="001F4E24"/>
    <w:rsid w:val="001F4E83"/>
    <w:rsid w:val="001F4F4D"/>
    <w:rsid w:val="001F5005"/>
    <w:rsid w:val="001F50BE"/>
    <w:rsid w:val="001F5391"/>
    <w:rsid w:val="001F5572"/>
    <w:rsid w:val="001F557A"/>
    <w:rsid w:val="001F570F"/>
    <w:rsid w:val="001F580D"/>
    <w:rsid w:val="001F5952"/>
    <w:rsid w:val="001F5A37"/>
    <w:rsid w:val="001F5AA9"/>
    <w:rsid w:val="001F5AC1"/>
    <w:rsid w:val="001F5ACB"/>
    <w:rsid w:val="001F5AFF"/>
    <w:rsid w:val="001F5C05"/>
    <w:rsid w:val="001F5C3E"/>
    <w:rsid w:val="001F5D2F"/>
    <w:rsid w:val="001F5F43"/>
    <w:rsid w:val="001F5F4D"/>
    <w:rsid w:val="001F5F51"/>
    <w:rsid w:val="001F6019"/>
    <w:rsid w:val="001F601E"/>
    <w:rsid w:val="001F60CA"/>
    <w:rsid w:val="001F6226"/>
    <w:rsid w:val="001F6270"/>
    <w:rsid w:val="001F6352"/>
    <w:rsid w:val="001F63CD"/>
    <w:rsid w:val="001F63D9"/>
    <w:rsid w:val="001F6584"/>
    <w:rsid w:val="001F6680"/>
    <w:rsid w:val="001F6685"/>
    <w:rsid w:val="001F689F"/>
    <w:rsid w:val="001F6902"/>
    <w:rsid w:val="001F6911"/>
    <w:rsid w:val="001F6A2B"/>
    <w:rsid w:val="001F6A49"/>
    <w:rsid w:val="001F6BA9"/>
    <w:rsid w:val="001F6CB0"/>
    <w:rsid w:val="001F6CF7"/>
    <w:rsid w:val="001F6DC8"/>
    <w:rsid w:val="001F6E87"/>
    <w:rsid w:val="001F6EA5"/>
    <w:rsid w:val="001F6ED7"/>
    <w:rsid w:val="001F6F82"/>
    <w:rsid w:val="001F70F2"/>
    <w:rsid w:val="001F7178"/>
    <w:rsid w:val="001F723A"/>
    <w:rsid w:val="001F72E4"/>
    <w:rsid w:val="001F72E6"/>
    <w:rsid w:val="001F730E"/>
    <w:rsid w:val="001F732C"/>
    <w:rsid w:val="001F7336"/>
    <w:rsid w:val="001F7407"/>
    <w:rsid w:val="001F7546"/>
    <w:rsid w:val="001F75E8"/>
    <w:rsid w:val="001F766D"/>
    <w:rsid w:val="001F76AE"/>
    <w:rsid w:val="001F76D7"/>
    <w:rsid w:val="001F775E"/>
    <w:rsid w:val="001F77D0"/>
    <w:rsid w:val="001F77F7"/>
    <w:rsid w:val="001F780D"/>
    <w:rsid w:val="001F7839"/>
    <w:rsid w:val="001F78A0"/>
    <w:rsid w:val="001F7920"/>
    <w:rsid w:val="001F79A8"/>
    <w:rsid w:val="001F79BE"/>
    <w:rsid w:val="001F7A75"/>
    <w:rsid w:val="001F7DA5"/>
    <w:rsid w:val="002000C7"/>
    <w:rsid w:val="00200202"/>
    <w:rsid w:val="0020022C"/>
    <w:rsid w:val="002002B0"/>
    <w:rsid w:val="002002E7"/>
    <w:rsid w:val="0020033D"/>
    <w:rsid w:val="002003AB"/>
    <w:rsid w:val="002003B1"/>
    <w:rsid w:val="00200475"/>
    <w:rsid w:val="00200501"/>
    <w:rsid w:val="00200627"/>
    <w:rsid w:val="00200700"/>
    <w:rsid w:val="00200756"/>
    <w:rsid w:val="0020086A"/>
    <w:rsid w:val="0020087F"/>
    <w:rsid w:val="0020088E"/>
    <w:rsid w:val="002009CB"/>
    <w:rsid w:val="002009E1"/>
    <w:rsid w:val="00200CC7"/>
    <w:rsid w:val="00200D02"/>
    <w:rsid w:val="00200D21"/>
    <w:rsid w:val="00200D37"/>
    <w:rsid w:val="00200DEC"/>
    <w:rsid w:val="00200E82"/>
    <w:rsid w:val="00200EC6"/>
    <w:rsid w:val="00200F22"/>
    <w:rsid w:val="00200FB0"/>
    <w:rsid w:val="00200FE6"/>
    <w:rsid w:val="00201034"/>
    <w:rsid w:val="002010D1"/>
    <w:rsid w:val="0020129C"/>
    <w:rsid w:val="00201300"/>
    <w:rsid w:val="00201338"/>
    <w:rsid w:val="00201545"/>
    <w:rsid w:val="00201646"/>
    <w:rsid w:val="002016C3"/>
    <w:rsid w:val="002016E3"/>
    <w:rsid w:val="002017B1"/>
    <w:rsid w:val="002017B9"/>
    <w:rsid w:val="00201885"/>
    <w:rsid w:val="00201976"/>
    <w:rsid w:val="00201B0C"/>
    <w:rsid w:val="00201BB8"/>
    <w:rsid w:val="00201BD3"/>
    <w:rsid w:val="00201DC5"/>
    <w:rsid w:val="00201E46"/>
    <w:rsid w:val="00201FFC"/>
    <w:rsid w:val="0020203D"/>
    <w:rsid w:val="002020A7"/>
    <w:rsid w:val="002020AA"/>
    <w:rsid w:val="0020214A"/>
    <w:rsid w:val="0020217F"/>
    <w:rsid w:val="002021F4"/>
    <w:rsid w:val="0020221A"/>
    <w:rsid w:val="0020221B"/>
    <w:rsid w:val="002023D9"/>
    <w:rsid w:val="00202490"/>
    <w:rsid w:val="00202509"/>
    <w:rsid w:val="00202545"/>
    <w:rsid w:val="0020255A"/>
    <w:rsid w:val="00202572"/>
    <w:rsid w:val="00202629"/>
    <w:rsid w:val="00202742"/>
    <w:rsid w:val="0020285E"/>
    <w:rsid w:val="0020290D"/>
    <w:rsid w:val="0020298D"/>
    <w:rsid w:val="002029C5"/>
    <w:rsid w:val="002029CB"/>
    <w:rsid w:val="00202BE8"/>
    <w:rsid w:val="00202CCC"/>
    <w:rsid w:val="00202DF8"/>
    <w:rsid w:val="00202E77"/>
    <w:rsid w:val="00202EAF"/>
    <w:rsid w:val="00202EBB"/>
    <w:rsid w:val="0020318B"/>
    <w:rsid w:val="002031C0"/>
    <w:rsid w:val="00203215"/>
    <w:rsid w:val="00203384"/>
    <w:rsid w:val="002033CE"/>
    <w:rsid w:val="002034C2"/>
    <w:rsid w:val="002034EC"/>
    <w:rsid w:val="0020351E"/>
    <w:rsid w:val="002035E9"/>
    <w:rsid w:val="00203606"/>
    <w:rsid w:val="0020378B"/>
    <w:rsid w:val="00203822"/>
    <w:rsid w:val="002038A9"/>
    <w:rsid w:val="00203940"/>
    <w:rsid w:val="00203950"/>
    <w:rsid w:val="00203A48"/>
    <w:rsid w:val="00203AE9"/>
    <w:rsid w:val="00203B08"/>
    <w:rsid w:val="00203B78"/>
    <w:rsid w:val="00203C88"/>
    <w:rsid w:val="00203CA0"/>
    <w:rsid w:val="00203CAD"/>
    <w:rsid w:val="00203CD7"/>
    <w:rsid w:val="00203CF4"/>
    <w:rsid w:val="00203D0F"/>
    <w:rsid w:val="00203D47"/>
    <w:rsid w:val="00203D9B"/>
    <w:rsid w:val="00203E18"/>
    <w:rsid w:val="00203E5C"/>
    <w:rsid w:val="00203E9B"/>
    <w:rsid w:val="00203F9E"/>
    <w:rsid w:val="0020401B"/>
    <w:rsid w:val="00204050"/>
    <w:rsid w:val="00204074"/>
    <w:rsid w:val="002040C2"/>
    <w:rsid w:val="002042AF"/>
    <w:rsid w:val="00204377"/>
    <w:rsid w:val="00204398"/>
    <w:rsid w:val="00204493"/>
    <w:rsid w:val="002044BA"/>
    <w:rsid w:val="0020456E"/>
    <w:rsid w:val="0020458B"/>
    <w:rsid w:val="00204617"/>
    <w:rsid w:val="00204695"/>
    <w:rsid w:val="00204706"/>
    <w:rsid w:val="00204ADE"/>
    <w:rsid w:val="00204B9A"/>
    <w:rsid w:val="00204BF5"/>
    <w:rsid w:val="00204C4C"/>
    <w:rsid w:val="00204C76"/>
    <w:rsid w:val="00204DD4"/>
    <w:rsid w:val="00204DE1"/>
    <w:rsid w:val="00204EC9"/>
    <w:rsid w:val="00205065"/>
    <w:rsid w:val="00205094"/>
    <w:rsid w:val="0020513E"/>
    <w:rsid w:val="0020514A"/>
    <w:rsid w:val="0020518E"/>
    <w:rsid w:val="002051E6"/>
    <w:rsid w:val="00205404"/>
    <w:rsid w:val="002054D6"/>
    <w:rsid w:val="0020550E"/>
    <w:rsid w:val="0020565F"/>
    <w:rsid w:val="002057B9"/>
    <w:rsid w:val="00205861"/>
    <w:rsid w:val="00205923"/>
    <w:rsid w:val="00205943"/>
    <w:rsid w:val="0020594C"/>
    <w:rsid w:val="00205BB8"/>
    <w:rsid w:val="00205BE9"/>
    <w:rsid w:val="00205DB5"/>
    <w:rsid w:val="00205ED0"/>
    <w:rsid w:val="00205F27"/>
    <w:rsid w:val="00205FA1"/>
    <w:rsid w:val="0020608F"/>
    <w:rsid w:val="002060AD"/>
    <w:rsid w:val="00206391"/>
    <w:rsid w:val="00206509"/>
    <w:rsid w:val="00206684"/>
    <w:rsid w:val="002066EE"/>
    <w:rsid w:val="002068DB"/>
    <w:rsid w:val="0020691A"/>
    <w:rsid w:val="0020692A"/>
    <w:rsid w:val="00206946"/>
    <w:rsid w:val="00206A64"/>
    <w:rsid w:val="00206AC2"/>
    <w:rsid w:val="00206C65"/>
    <w:rsid w:val="00206DDE"/>
    <w:rsid w:val="00206E07"/>
    <w:rsid w:val="00206E84"/>
    <w:rsid w:val="00206EC6"/>
    <w:rsid w:val="00206EE8"/>
    <w:rsid w:val="00207064"/>
    <w:rsid w:val="002070EA"/>
    <w:rsid w:val="0020725C"/>
    <w:rsid w:val="00207481"/>
    <w:rsid w:val="00207621"/>
    <w:rsid w:val="00207652"/>
    <w:rsid w:val="002076E5"/>
    <w:rsid w:val="00207702"/>
    <w:rsid w:val="002077E0"/>
    <w:rsid w:val="00207865"/>
    <w:rsid w:val="002079A9"/>
    <w:rsid w:val="00207AE1"/>
    <w:rsid w:val="00207B87"/>
    <w:rsid w:val="00207C6B"/>
    <w:rsid w:val="00207CF6"/>
    <w:rsid w:val="00207E2C"/>
    <w:rsid w:val="00207EE2"/>
    <w:rsid w:val="00207EE4"/>
    <w:rsid w:val="002100F2"/>
    <w:rsid w:val="00210148"/>
    <w:rsid w:val="002103D2"/>
    <w:rsid w:val="002104D3"/>
    <w:rsid w:val="00210556"/>
    <w:rsid w:val="0021061F"/>
    <w:rsid w:val="00210740"/>
    <w:rsid w:val="00210758"/>
    <w:rsid w:val="002107AB"/>
    <w:rsid w:val="002108ED"/>
    <w:rsid w:val="00210900"/>
    <w:rsid w:val="00210909"/>
    <w:rsid w:val="0021093B"/>
    <w:rsid w:val="0021095A"/>
    <w:rsid w:val="002109C7"/>
    <w:rsid w:val="00210A48"/>
    <w:rsid w:val="00210A6F"/>
    <w:rsid w:val="00210ABE"/>
    <w:rsid w:val="00210AF8"/>
    <w:rsid w:val="00210BFA"/>
    <w:rsid w:val="00210D68"/>
    <w:rsid w:val="00210DE7"/>
    <w:rsid w:val="00210EEA"/>
    <w:rsid w:val="00211252"/>
    <w:rsid w:val="002112EF"/>
    <w:rsid w:val="0021143D"/>
    <w:rsid w:val="00211670"/>
    <w:rsid w:val="00211683"/>
    <w:rsid w:val="002116BA"/>
    <w:rsid w:val="002119D6"/>
    <w:rsid w:val="002119F3"/>
    <w:rsid w:val="00211A7E"/>
    <w:rsid w:val="00211BB1"/>
    <w:rsid w:val="00211BB5"/>
    <w:rsid w:val="00211C0E"/>
    <w:rsid w:val="00211CAF"/>
    <w:rsid w:val="00211DCF"/>
    <w:rsid w:val="00211E43"/>
    <w:rsid w:val="00211E53"/>
    <w:rsid w:val="00211EB7"/>
    <w:rsid w:val="00212061"/>
    <w:rsid w:val="002120D4"/>
    <w:rsid w:val="00212212"/>
    <w:rsid w:val="0021238E"/>
    <w:rsid w:val="00212413"/>
    <w:rsid w:val="00212436"/>
    <w:rsid w:val="0021244B"/>
    <w:rsid w:val="002124E9"/>
    <w:rsid w:val="002124F7"/>
    <w:rsid w:val="00212578"/>
    <w:rsid w:val="00212585"/>
    <w:rsid w:val="00212659"/>
    <w:rsid w:val="002127F5"/>
    <w:rsid w:val="00212807"/>
    <w:rsid w:val="0021284C"/>
    <w:rsid w:val="00212912"/>
    <w:rsid w:val="00212962"/>
    <w:rsid w:val="00212987"/>
    <w:rsid w:val="002129CD"/>
    <w:rsid w:val="00212A1A"/>
    <w:rsid w:val="00212AF3"/>
    <w:rsid w:val="00212AFC"/>
    <w:rsid w:val="00212BC0"/>
    <w:rsid w:val="00212C16"/>
    <w:rsid w:val="00212C37"/>
    <w:rsid w:val="00212C99"/>
    <w:rsid w:val="00212D9D"/>
    <w:rsid w:val="00212E43"/>
    <w:rsid w:val="00212E84"/>
    <w:rsid w:val="00212EB6"/>
    <w:rsid w:val="00212F2B"/>
    <w:rsid w:val="00212F44"/>
    <w:rsid w:val="00213007"/>
    <w:rsid w:val="00213034"/>
    <w:rsid w:val="00213039"/>
    <w:rsid w:val="002131AC"/>
    <w:rsid w:val="0021322F"/>
    <w:rsid w:val="00213352"/>
    <w:rsid w:val="002133B8"/>
    <w:rsid w:val="00213469"/>
    <w:rsid w:val="002134A4"/>
    <w:rsid w:val="002134E6"/>
    <w:rsid w:val="002134F9"/>
    <w:rsid w:val="002135D2"/>
    <w:rsid w:val="00213811"/>
    <w:rsid w:val="00213834"/>
    <w:rsid w:val="002138BC"/>
    <w:rsid w:val="002138EB"/>
    <w:rsid w:val="00213A4E"/>
    <w:rsid w:val="00213AE8"/>
    <w:rsid w:val="00213AF7"/>
    <w:rsid w:val="00213D04"/>
    <w:rsid w:val="00213F33"/>
    <w:rsid w:val="0021403A"/>
    <w:rsid w:val="00214094"/>
    <w:rsid w:val="00214334"/>
    <w:rsid w:val="0021434A"/>
    <w:rsid w:val="00214395"/>
    <w:rsid w:val="002143F8"/>
    <w:rsid w:val="00214411"/>
    <w:rsid w:val="00214469"/>
    <w:rsid w:val="00214487"/>
    <w:rsid w:val="00214521"/>
    <w:rsid w:val="0021457B"/>
    <w:rsid w:val="002145FC"/>
    <w:rsid w:val="00214653"/>
    <w:rsid w:val="0021479D"/>
    <w:rsid w:val="00214838"/>
    <w:rsid w:val="0021483D"/>
    <w:rsid w:val="00214940"/>
    <w:rsid w:val="0021498C"/>
    <w:rsid w:val="002149D7"/>
    <w:rsid w:val="00214B47"/>
    <w:rsid w:val="00214B75"/>
    <w:rsid w:val="00214C0D"/>
    <w:rsid w:val="00214C2C"/>
    <w:rsid w:val="00214D0E"/>
    <w:rsid w:val="00214D3E"/>
    <w:rsid w:val="00214D57"/>
    <w:rsid w:val="00214D91"/>
    <w:rsid w:val="00214EC6"/>
    <w:rsid w:val="00214F15"/>
    <w:rsid w:val="00214F38"/>
    <w:rsid w:val="00215103"/>
    <w:rsid w:val="00215117"/>
    <w:rsid w:val="0021519E"/>
    <w:rsid w:val="00215364"/>
    <w:rsid w:val="002154CC"/>
    <w:rsid w:val="0021553D"/>
    <w:rsid w:val="00215640"/>
    <w:rsid w:val="002156A7"/>
    <w:rsid w:val="0021573D"/>
    <w:rsid w:val="00215882"/>
    <w:rsid w:val="002158BD"/>
    <w:rsid w:val="0021592E"/>
    <w:rsid w:val="00215ABC"/>
    <w:rsid w:val="00215C34"/>
    <w:rsid w:val="00215CA9"/>
    <w:rsid w:val="00215D0C"/>
    <w:rsid w:val="00215DDB"/>
    <w:rsid w:val="00215DFB"/>
    <w:rsid w:val="00215E2D"/>
    <w:rsid w:val="00215EC9"/>
    <w:rsid w:val="0021623A"/>
    <w:rsid w:val="00216376"/>
    <w:rsid w:val="002163EA"/>
    <w:rsid w:val="00216418"/>
    <w:rsid w:val="002164E2"/>
    <w:rsid w:val="0021657F"/>
    <w:rsid w:val="00216613"/>
    <w:rsid w:val="00216742"/>
    <w:rsid w:val="00216778"/>
    <w:rsid w:val="002167B4"/>
    <w:rsid w:val="00216968"/>
    <w:rsid w:val="002169AF"/>
    <w:rsid w:val="002169C6"/>
    <w:rsid w:val="00216A03"/>
    <w:rsid w:val="00216B3A"/>
    <w:rsid w:val="00216B99"/>
    <w:rsid w:val="00216BC9"/>
    <w:rsid w:val="00216BD4"/>
    <w:rsid w:val="00216C00"/>
    <w:rsid w:val="00216CDC"/>
    <w:rsid w:val="00216D95"/>
    <w:rsid w:val="00216F0C"/>
    <w:rsid w:val="00216F41"/>
    <w:rsid w:val="00216F71"/>
    <w:rsid w:val="002170B1"/>
    <w:rsid w:val="0021710C"/>
    <w:rsid w:val="00217323"/>
    <w:rsid w:val="00217352"/>
    <w:rsid w:val="00217423"/>
    <w:rsid w:val="00217428"/>
    <w:rsid w:val="00217444"/>
    <w:rsid w:val="00217450"/>
    <w:rsid w:val="00217529"/>
    <w:rsid w:val="0021756F"/>
    <w:rsid w:val="00217612"/>
    <w:rsid w:val="00217651"/>
    <w:rsid w:val="00217735"/>
    <w:rsid w:val="0021774E"/>
    <w:rsid w:val="00217761"/>
    <w:rsid w:val="0021785E"/>
    <w:rsid w:val="002179D1"/>
    <w:rsid w:val="002179D9"/>
    <w:rsid w:val="00217B74"/>
    <w:rsid w:val="00217C52"/>
    <w:rsid w:val="00217C5B"/>
    <w:rsid w:val="00217C64"/>
    <w:rsid w:val="00217CB2"/>
    <w:rsid w:val="00217CBC"/>
    <w:rsid w:val="00217DBB"/>
    <w:rsid w:val="00217DC9"/>
    <w:rsid w:val="002200AE"/>
    <w:rsid w:val="002200EA"/>
    <w:rsid w:val="00220104"/>
    <w:rsid w:val="0022018C"/>
    <w:rsid w:val="00220352"/>
    <w:rsid w:val="00220446"/>
    <w:rsid w:val="0022057D"/>
    <w:rsid w:val="00220603"/>
    <w:rsid w:val="00220616"/>
    <w:rsid w:val="00220630"/>
    <w:rsid w:val="002206A5"/>
    <w:rsid w:val="002206D3"/>
    <w:rsid w:val="002206EC"/>
    <w:rsid w:val="0022070E"/>
    <w:rsid w:val="0022074F"/>
    <w:rsid w:val="002209ED"/>
    <w:rsid w:val="00220BC7"/>
    <w:rsid w:val="00220C26"/>
    <w:rsid w:val="00220CBF"/>
    <w:rsid w:val="00220EA3"/>
    <w:rsid w:val="00221047"/>
    <w:rsid w:val="0022107B"/>
    <w:rsid w:val="0022109F"/>
    <w:rsid w:val="002210DB"/>
    <w:rsid w:val="0022121C"/>
    <w:rsid w:val="00221227"/>
    <w:rsid w:val="00221247"/>
    <w:rsid w:val="002212D9"/>
    <w:rsid w:val="002212F8"/>
    <w:rsid w:val="0022132B"/>
    <w:rsid w:val="002214EB"/>
    <w:rsid w:val="002215D9"/>
    <w:rsid w:val="002215E2"/>
    <w:rsid w:val="002216AD"/>
    <w:rsid w:val="002216B3"/>
    <w:rsid w:val="0022188A"/>
    <w:rsid w:val="0022196B"/>
    <w:rsid w:val="00221A15"/>
    <w:rsid w:val="00221A95"/>
    <w:rsid w:val="00221BC8"/>
    <w:rsid w:val="00221BC9"/>
    <w:rsid w:val="00221C00"/>
    <w:rsid w:val="00221DC8"/>
    <w:rsid w:val="00221E8A"/>
    <w:rsid w:val="00221EF1"/>
    <w:rsid w:val="0022204A"/>
    <w:rsid w:val="002222D3"/>
    <w:rsid w:val="00222315"/>
    <w:rsid w:val="0022242D"/>
    <w:rsid w:val="00222513"/>
    <w:rsid w:val="00222516"/>
    <w:rsid w:val="0022262C"/>
    <w:rsid w:val="002226A9"/>
    <w:rsid w:val="002226FA"/>
    <w:rsid w:val="002227EC"/>
    <w:rsid w:val="002227F3"/>
    <w:rsid w:val="0022284E"/>
    <w:rsid w:val="00222893"/>
    <w:rsid w:val="002228C6"/>
    <w:rsid w:val="00222B1E"/>
    <w:rsid w:val="00222B65"/>
    <w:rsid w:val="00222C50"/>
    <w:rsid w:val="00222C53"/>
    <w:rsid w:val="00222E7E"/>
    <w:rsid w:val="00222E86"/>
    <w:rsid w:val="00223081"/>
    <w:rsid w:val="002230B3"/>
    <w:rsid w:val="002230B4"/>
    <w:rsid w:val="002231A0"/>
    <w:rsid w:val="002235FE"/>
    <w:rsid w:val="0022364E"/>
    <w:rsid w:val="00223690"/>
    <w:rsid w:val="00223967"/>
    <w:rsid w:val="00223AEF"/>
    <w:rsid w:val="00223D0C"/>
    <w:rsid w:val="00223D28"/>
    <w:rsid w:val="00223E01"/>
    <w:rsid w:val="002240F5"/>
    <w:rsid w:val="0022410A"/>
    <w:rsid w:val="00224127"/>
    <w:rsid w:val="00224140"/>
    <w:rsid w:val="0022425A"/>
    <w:rsid w:val="002243C7"/>
    <w:rsid w:val="002244D3"/>
    <w:rsid w:val="00224610"/>
    <w:rsid w:val="002246B8"/>
    <w:rsid w:val="002246CB"/>
    <w:rsid w:val="002247CE"/>
    <w:rsid w:val="00224A16"/>
    <w:rsid w:val="00224BEA"/>
    <w:rsid w:val="00224D36"/>
    <w:rsid w:val="00224D41"/>
    <w:rsid w:val="00224DBC"/>
    <w:rsid w:val="00224DC7"/>
    <w:rsid w:val="00224DDE"/>
    <w:rsid w:val="00224F05"/>
    <w:rsid w:val="00224F14"/>
    <w:rsid w:val="00224FFD"/>
    <w:rsid w:val="0022505A"/>
    <w:rsid w:val="0022505E"/>
    <w:rsid w:val="00225082"/>
    <w:rsid w:val="00225129"/>
    <w:rsid w:val="00225157"/>
    <w:rsid w:val="002251A9"/>
    <w:rsid w:val="00225351"/>
    <w:rsid w:val="00225360"/>
    <w:rsid w:val="002255B2"/>
    <w:rsid w:val="0022569A"/>
    <w:rsid w:val="002258CE"/>
    <w:rsid w:val="0022594A"/>
    <w:rsid w:val="00225960"/>
    <w:rsid w:val="002259E9"/>
    <w:rsid w:val="00225BC8"/>
    <w:rsid w:val="00225BCF"/>
    <w:rsid w:val="00225BF1"/>
    <w:rsid w:val="00225C0A"/>
    <w:rsid w:val="00225D52"/>
    <w:rsid w:val="00225E69"/>
    <w:rsid w:val="00226173"/>
    <w:rsid w:val="00226299"/>
    <w:rsid w:val="002262D5"/>
    <w:rsid w:val="00226393"/>
    <w:rsid w:val="00226452"/>
    <w:rsid w:val="002265A6"/>
    <w:rsid w:val="00226850"/>
    <w:rsid w:val="002268E3"/>
    <w:rsid w:val="00226A13"/>
    <w:rsid w:val="00226ABF"/>
    <w:rsid w:val="00226B1F"/>
    <w:rsid w:val="00226CCB"/>
    <w:rsid w:val="00226D5A"/>
    <w:rsid w:val="00226E06"/>
    <w:rsid w:val="00226EAC"/>
    <w:rsid w:val="00226F20"/>
    <w:rsid w:val="00226F70"/>
    <w:rsid w:val="00226F7D"/>
    <w:rsid w:val="00226F8E"/>
    <w:rsid w:val="00226FAD"/>
    <w:rsid w:val="002270B9"/>
    <w:rsid w:val="00227209"/>
    <w:rsid w:val="002272DA"/>
    <w:rsid w:val="00227344"/>
    <w:rsid w:val="002273B2"/>
    <w:rsid w:val="00227448"/>
    <w:rsid w:val="00227528"/>
    <w:rsid w:val="00227534"/>
    <w:rsid w:val="00227546"/>
    <w:rsid w:val="00227671"/>
    <w:rsid w:val="0022777B"/>
    <w:rsid w:val="002277B5"/>
    <w:rsid w:val="002277CD"/>
    <w:rsid w:val="002277EC"/>
    <w:rsid w:val="002279F0"/>
    <w:rsid w:val="00227AFE"/>
    <w:rsid w:val="00227BA3"/>
    <w:rsid w:val="00227C4E"/>
    <w:rsid w:val="00227CB3"/>
    <w:rsid w:val="00227E81"/>
    <w:rsid w:val="00227EBF"/>
    <w:rsid w:val="00230028"/>
    <w:rsid w:val="00230060"/>
    <w:rsid w:val="002300A6"/>
    <w:rsid w:val="0023018B"/>
    <w:rsid w:val="002301B0"/>
    <w:rsid w:val="002301E4"/>
    <w:rsid w:val="002302A9"/>
    <w:rsid w:val="00230463"/>
    <w:rsid w:val="002305AB"/>
    <w:rsid w:val="0023062D"/>
    <w:rsid w:val="00230655"/>
    <w:rsid w:val="00230722"/>
    <w:rsid w:val="002308FC"/>
    <w:rsid w:val="0023092C"/>
    <w:rsid w:val="002309CE"/>
    <w:rsid w:val="002309FA"/>
    <w:rsid w:val="00230A60"/>
    <w:rsid w:val="00230A62"/>
    <w:rsid w:val="00230B4A"/>
    <w:rsid w:val="00230B4F"/>
    <w:rsid w:val="00230B73"/>
    <w:rsid w:val="00230C89"/>
    <w:rsid w:val="00230ED5"/>
    <w:rsid w:val="00230EDE"/>
    <w:rsid w:val="00230F51"/>
    <w:rsid w:val="00230F97"/>
    <w:rsid w:val="0023104C"/>
    <w:rsid w:val="00231108"/>
    <w:rsid w:val="00231111"/>
    <w:rsid w:val="00231113"/>
    <w:rsid w:val="002311A8"/>
    <w:rsid w:val="002311DC"/>
    <w:rsid w:val="00231304"/>
    <w:rsid w:val="002313E2"/>
    <w:rsid w:val="002314D4"/>
    <w:rsid w:val="00231660"/>
    <w:rsid w:val="00231694"/>
    <w:rsid w:val="002316FA"/>
    <w:rsid w:val="002318C5"/>
    <w:rsid w:val="00231942"/>
    <w:rsid w:val="00231B28"/>
    <w:rsid w:val="00231B47"/>
    <w:rsid w:val="00231B76"/>
    <w:rsid w:val="00231CEA"/>
    <w:rsid w:val="00231D6A"/>
    <w:rsid w:val="00231E72"/>
    <w:rsid w:val="00231E8D"/>
    <w:rsid w:val="00231ECC"/>
    <w:rsid w:val="00231F99"/>
    <w:rsid w:val="00231FDB"/>
    <w:rsid w:val="002320D4"/>
    <w:rsid w:val="0023214F"/>
    <w:rsid w:val="002321A0"/>
    <w:rsid w:val="00232209"/>
    <w:rsid w:val="002322CA"/>
    <w:rsid w:val="002322E4"/>
    <w:rsid w:val="002323A7"/>
    <w:rsid w:val="0023247E"/>
    <w:rsid w:val="002324D8"/>
    <w:rsid w:val="00232551"/>
    <w:rsid w:val="002325C4"/>
    <w:rsid w:val="0023260C"/>
    <w:rsid w:val="00232659"/>
    <w:rsid w:val="00232709"/>
    <w:rsid w:val="00232833"/>
    <w:rsid w:val="0023289A"/>
    <w:rsid w:val="002329E2"/>
    <w:rsid w:val="00232A82"/>
    <w:rsid w:val="00232AEE"/>
    <w:rsid w:val="00232B37"/>
    <w:rsid w:val="00232D54"/>
    <w:rsid w:val="00232D8A"/>
    <w:rsid w:val="00232EC7"/>
    <w:rsid w:val="0023324D"/>
    <w:rsid w:val="002332D2"/>
    <w:rsid w:val="002333EA"/>
    <w:rsid w:val="00233412"/>
    <w:rsid w:val="0023353D"/>
    <w:rsid w:val="00233557"/>
    <w:rsid w:val="0023367A"/>
    <w:rsid w:val="002338C0"/>
    <w:rsid w:val="0023391A"/>
    <w:rsid w:val="00233995"/>
    <w:rsid w:val="002339A4"/>
    <w:rsid w:val="00233A02"/>
    <w:rsid w:val="00233A11"/>
    <w:rsid w:val="00233AB3"/>
    <w:rsid w:val="00233ABD"/>
    <w:rsid w:val="00233C6E"/>
    <w:rsid w:val="00233CAF"/>
    <w:rsid w:val="00233E97"/>
    <w:rsid w:val="00233ED3"/>
    <w:rsid w:val="00233F88"/>
    <w:rsid w:val="00233FB2"/>
    <w:rsid w:val="002341E3"/>
    <w:rsid w:val="0023428C"/>
    <w:rsid w:val="002342A8"/>
    <w:rsid w:val="002342E0"/>
    <w:rsid w:val="00234499"/>
    <w:rsid w:val="0023454B"/>
    <w:rsid w:val="0023458A"/>
    <w:rsid w:val="00234752"/>
    <w:rsid w:val="00234850"/>
    <w:rsid w:val="0023499B"/>
    <w:rsid w:val="002349B0"/>
    <w:rsid w:val="002349BE"/>
    <w:rsid w:val="002349DA"/>
    <w:rsid w:val="002349F2"/>
    <w:rsid w:val="00234A07"/>
    <w:rsid w:val="00234BB8"/>
    <w:rsid w:val="00234C27"/>
    <w:rsid w:val="00234D1D"/>
    <w:rsid w:val="00234E5C"/>
    <w:rsid w:val="00234EE1"/>
    <w:rsid w:val="00234EF0"/>
    <w:rsid w:val="00234F05"/>
    <w:rsid w:val="0023506A"/>
    <w:rsid w:val="00235171"/>
    <w:rsid w:val="002351EA"/>
    <w:rsid w:val="0023528F"/>
    <w:rsid w:val="002352F8"/>
    <w:rsid w:val="0023551D"/>
    <w:rsid w:val="00235558"/>
    <w:rsid w:val="0023556F"/>
    <w:rsid w:val="002355CD"/>
    <w:rsid w:val="00235700"/>
    <w:rsid w:val="002357AF"/>
    <w:rsid w:val="00235854"/>
    <w:rsid w:val="00235A16"/>
    <w:rsid w:val="00235BC4"/>
    <w:rsid w:val="00235C32"/>
    <w:rsid w:val="00235C5F"/>
    <w:rsid w:val="00235DAC"/>
    <w:rsid w:val="00235E23"/>
    <w:rsid w:val="0023603D"/>
    <w:rsid w:val="0023605E"/>
    <w:rsid w:val="002362EC"/>
    <w:rsid w:val="00236351"/>
    <w:rsid w:val="0023644A"/>
    <w:rsid w:val="0023644B"/>
    <w:rsid w:val="002364D4"/>
    <w:rsid w:val="0023650C"/>
    <w:rsid w:val="00236568"/>
    <w:rsid w:val="002365CF"/>
    <w:rsid w:val="002365DF"/>
    <w:rsid w:val="00236687"/>
    <w:rsid w:val="0023669B"/>
    <w:rsid w:val="002366D3"/>
    <w:rsid w:val="00236729"/>
    <w:rsid w:val="00236775"/>
    <w:rsid w:val="00236909"/>
    <w:rsid w:val="00236B3E"/>
    <w:rsid w:val="00236C1C"/>
    <w:rsid w:val="00236CDE"/>
    <w:rsid w:val="00236E86"/>
    <w:rsid w:val="00236F25"/>
    <w:rsid w:val="00236FF0"/>
    <w:rsid w:val="00237007"/>
    <w:rsid w:val="00237047"/>
    <w:rsid w:val="0023722B"/>
    <w:rsid w:val="00237272"/>
    <w:rsid w:val="0023728A"/>
    <w:rsid w:val="002372CC"/>
    <w:rsid w:val="002372E0"/>
    <w:rsid w:val="00237324"/>
    <w:rsid w:val="0023733E"/>
    <w:rsid w:val="00237366"/>
    <w:rsid w:val="002374C5"/>
    <w:rsid w:val="002375D8"/>
    <w:rsid w:val="0023768B"/>
    <w:rsid w:val="00237722"/>
    <w:rsid w:val="002377CD"/>
    <w:rsid w:val="00237811"/>
    <w:rsid w:val="0023784B"/>
    <w:rsid w:val="002378B7"/>
    <w:rsid w:val="002378C9"/>
    <w:rsid w:val="002378E4"/>
    <w:rsid w:val="002379C1"/>
    <w:rsid w:val="00237A19"/>
    <w:rsid w:val="00237B23"/>
    <w:rsid w:val="00237BFE"/>
    <w:rsid w:val="00240010"/>
    <w:rsid w:val="002400E4"/>
    <w:rsid w:val="002404DC"/>
    <w:rsid w:val="002404E9"/>
    <w:rsid w:val="0024076E"/>
    <w:rsid w:val="002408F1"/>
    <w:rsid w:val="002409F9"/>
    <w:rsid w:val="00240AF5"/>
    <w:rsid w:val="00240B1E"/>
    <w:rsid w:val="00240B7D"/>
    <w:rsid w:val="00240BC6"/>
    <w:rsid w:val="00240D55"/>
    <w:rsid w:val="00240DA6"/>
    <w:rsid w:val="00240DDA"/>
    <w:rsid w:val="00240E69"/>
    <w:rsid w:val="00240E92"/>
    <w:rsid w:val="00240F7B"/>
    <w:rsid w:val="00240F95"/>
    <w:rsid w:val="00240FC3"/>
    <w:rsid w:val="00241087"/>
    <w:rsid w:val="00241124"/>
    <w:rsid w:val="002415E9"/>
    <w:rsid w:val="00241661"/>
    <w:rsid w:val="00241811"/>
    <w:rsid w:val="002418BA"/>
    <w:rsid w:val="002418EA"/>
    <w:rsid w:val="00241A68"/>
    <w:rsid w:val="00241A6E"/>
    <w:rsid w:val="00241A7A"/>
    <w:rsid w:val="00241B19"/>
    <w:rsid w:val="00241B58"/>
    <w:rsid w:val="00241C1A"/>
    <w:rsid w:val="00241C68"/>
    <w:rsid w:val="00241D10"/>
    <w:rsid w:val="00241E16"/>
    <w:rsid w:val="00241E76"/>
    <w:rsid w:val="00241E78"/>
    <w:rsid w:val="00241EA5"/>
    <w:rsid w:val="00241FCE"/>
    <w:rsid w:val="00242093"/>
    <w:rsid w:val="002420C7"/>
    <w:rsid w:val="002420D7"/>
    <w:rsid w:val="002423F1"/>
    <w:rsid w:val="00242447"/>
    <w:rsid w:val="002426F0"/>
    <w:rsid w:val="0024273A"/>
    <w:rsid w:val="00242810"/>
    <w:rsid w:val="002428A1"/>
    <w:rsid w:val="002428A7"/>
    <w:rsid w:val="002429C3"/>
    <w:rsid w:val="00242B01"/>
    <w:rsid w:val="00242BA0"/>
    <w:rsid w:val="00242BD2"/>
    <w:rsid w:val="00242CF6"/>
    <w:rsid w:val="00242D29"/>
    <w:rsid w:val="00242D6F"/>
    <w:rsid w:val="00242E2E"/>
    <w:rsid w:val="00242F55"/>
    <w:rsid w:val="00243027"/>
    <w:rsid w:val="00243123"/>
    <w:rsid w:val="002432E0"/>
    <w:rsid w:val="002433D3"/>
    <w:rsid w:val="002433D4"/>
    <w:rsid w:val="00243412"/>
    <w:rsid w:val="00243485"/>
    <w:rsid w:val="002434F6"/>
    <w:rsid w:val="00243576"/>
    <w:rsid w:val="0024361A"/>
    <w:rsid w:val="002436AD"/>
    <w:rsid w:val="002437A7"/>
    <w:rsid w:val="002437E5"/>
    <w:rsid w:val="00243A9E"/>
    <w:rsid w:val="00243B22"/>
    <w:rsid w:val="00243B7F"/>
    <w:rsid w:val="00243BA8"/>
    <w:rsid w:val="00243BC3"/>
    <w:rsid w:val="00243BE9"/>
    <w:rsid w:val="00243D85"/>
    <w:rsid w:val="00243E09"/>
    <w:rsid w:val="00243E50"/>
    <w:rsid w:val="00243F0A"/>
    <w:rsid w:val="002440BA"/>
    <w:rsid w:val="00244125"/>
    <w:rsid w:val="00244184"/>
    <w:rsid w:val="0024419B"/>
    <w:rsid w:val="002441AD"/>
    <w:rsid w:val="00244271"/>
    <w:rsid w:val="00244272"/>
    <w:rsid w:val="002442C9"/>
    <w:rsid w:val="002443F1"/>
    <w:rsid w:val="00244467"/>
    <w:rsid w:val="0024446A"/>
    <w:rsid w:val="00244523"/>
    <w:rsid w:val="002446F7"/>
    <w:rsid w:val="0024478D"/>
    <w:rsid w:val="0024479F"/>
    <w:rsid w:val="002447B5"/>
    <w:rsid w:val="0024481C"/>
    <w:rsid w:val="0024490B"/>
    <w:rsid w:val="00244A0C"/>
    <w:rsid w:val="00244A9E"/>
    <w:rsid w:val="00244AFD"/>
    <w:rsid w:val="00244B35"/>
    <w:rsid w:val="00244B55"/>
    <w:rsid w:val="00244C42"/>
    <w:rsid w:val="00244DAD"/>
    <w:rsid w:val="00244E74"/>
    <w:rsid w:val="00244EFC"/>
    <w:rsid w:val="00244F2E"/>
    <w:rsid w:val="00244F59"/>
    <w:rsid w:val="00244FAD"/>
    <w:rsid w:val="0024500F"/>
    <w:rsid w:val="002450D6"/>
    <w:rsid w:val="00245192"/>
    <w:rsid w:val="0024529F"/>
    <w:rsid w:val="002452FB"/>
    <w:rsid w:val="00245484"/>
    <w:rsid w:val="0024552F"/>
    <w:rsid w:val="002456C9"/>
    <w:rsid w:val="002456F5"/>
    <w:rsid w:val="00245751"/>
    <w:rsid w:val="0024578E"/>
    <w:rsid w:val="002457D7"/>
    <w:rsid w:val="00245881"/>
    <w:rsid w:val="002458CE"/>
    <w:rsid w:val="00245941"/>
    <w:rsid w:val="00245942"/>
    <w:rsid w:val="00245945"/>
    <w:rsid w:val="002459AC"/>
    <w:rsid w:val="002459DF"/>
    <w:rsid w:val="00245AA9"/>
    <w:rsid w:val="00245BE8"/>
    <w:rsid w:val="00245BF5"/>
    <w:rsid w:val="00245DB4"/>
    <w:rsid w:val="00245E8F"/>
    <w:rsid w:val="00245F91"/>
    <w:rsid w:val="00245F97"/>
    <w:rsid w:val="00245FC5"/>
    <w:rsid w:val="00246016"/>
    <w:rsid w:val="00246289"/>
    <w:rsid w:val="0024628F"/>
    <w:rsid w:val="00246291"/>
    <w:rsid w:val="002462B7"/>
    <w:rsid w:val="0024639D"/>
    <w:rsid w:val="0024652C"/>
    <w:rsid w:val="00246550"/>
    <w:rsid w:val="00246571"/>
    <w:rsid w:val="002465C8"/>
    <w:rsid w:val="002465FA"/>
    <w:rsid w:val="002466D3"/>
    <w:rsid w:val="002466EC"/>
    <w:rsid w:val="002467E4"/>
    <w:rsid w:val="00246887"/>
    <w:rsid w:val="002468C0"/>
    <w:rsid w:val="0024690C"/>
    <w:rsid w:val="00246980"/>
    <w:rsid w:val="00246A55"/>
    <w:rsid w:val="00246A5F"/>
    <w:rsid w:val="00246AD7"/>
    <w:rsid w:val="00246B4D"/>
    <w:rsid w:val="00246C6A"/>
    <w:rsid w:val="00246C87"/>
    <w:rsid w:val="00246CB1"/>
    <w:rsid w:val="00246DC5"/>
    <w:rsid w:val="00246E74"/>
    <w:rsid w:val="00246ED1"/>
    <w:rsid w:val="00246FDF"/>
    <w:rsid w:val="0024717B"/>
    <w:rsid w:val="0024718C"/>
    <w:rsid w:val="00247230"/>
    <w:rsid w:val="0024744F"/>
    <w:rsid w:val="002474C1"/>
    <w:rsid w:val="002474C2"/>
    <w:rsid w:val="002475D3"/>
    <w:rsid w:val="00247643"/>
    <w:rsid w:val="00247688"/>
    <w:rsid w:val="0024776B"/>
    <w:rsid w:val="0024777C"/>
    <w:rsid w:val="002477CF"/>
    <w:rsid w:val="0024781B"/>
    <w:rsid w:val="00247904"/>
    <w:rsid w:val="0024795C"/>
    <w:rsid w:val="00247B79"/>
    <w:rsid w:val="00247C1C"/>
    <w:rsid w:val="00247C5C"/>
    <w:rsid w:val="00247D36"/>
    <w:rsid w:val="00247E50"/>
    <w:rsid w:val="00247E6A"/>
    <w:rsid w:val="00250039"/>
    <w:rsid w:val="00250052"/>
    <w:rsid w:val="002500A3"/>
    <w:rsid w:val="0025019C"/>
    <w:rsid w:val="00250206"/>
    <w:rsid w:val="002502AE"/>
    <w:rsid w:val="002502AF"/>
    <w:rsid w:val="002502BB"/>
    <w:rsid w:val="002502F6"/>
    <w:rsid w:val="00250407"/>
    <w:rsid w:val="00250572"/>
    <w:rsid w:val="00250597"/>
    <w:rsid w:val="002505A8"/>
    <w:rsid w:val="002506BD"/>
    <w:rsid w:val="002507F3"/>
    <w:rsid w:val="002508F3"/>
    <w:rsid w:val="00250995"/>
    <w:rsid w:val="00250B39"/>
    <w:rsid w:val="00250B40"/>
    <w:rsid w:val="00250B8F"/>
    <w:rsid w:val="00250C58"/>
    <w:rsid w:val="00250C71"/>
    <w:rsid w:val="00250CA3"/>
    <w:rsid w:val="00250CA4"/>
    <w:rsid w:val="00250D74"/>
    <w:rsid w:val="00250D8A"/>
    <w:rsid w:val="00250D9A"/>
    <w:rsid w:val="00250DAC"/>
    <w:rsid w:val="00250DF2"/>
    <w:rsid w:val="00250ED6"/>
    <w:rsid w:val="00250EF4"/>
    <w:rsid w:val="002510D2"/>
    <w:rsid w:val="00251131"/>
    <w:rsid w:val="0025125E"/>
    <w:rsid w:val="002512C2"/>
    <w:rsid w:val="00251309"/>
    <w:rsid w:val="00251446"/>
    <w:rsid w:val="002514A2"/>
    <w:rsid w:val="00251519"/>
    <w:rsid w:val="0025184D"/>
    <w:rsid w:val="002518E4"/>
    <w:rsid w:val="00251922"/>
    <w:rsid w:val="002519B8"/>
    <w:rsid w:val="002519D4"/>
    <w:rsid w:val="00251A19"/>
    <w:rsid w:val="00251AE2"/>
    <w:rsid w:val="00251D02"/>
    <w:rsid w:val="00251DE2"/>
    <w:rsid w:val="00251E12"/>
    <w:rsid w:val="00251E25"/>
    <w:rsid w:val="00251E75"/>
    <w:rsid w:val="00251FE4"/>
    <w:rsid w:val="00251FFA"/>
    <w:rsid w:val="0025200E"/>
    <w:rsid w:val="00252028"/>
    <w:rsid w:val="0025227F"/>
    <w:rsid w:val="00252386"/>
    <w:rsid w:val="00252416"/>
    <w:rsid w:val="002524FB"/>
    <w:rsid w:val="0025256A"/>
    <w:rsid w:val="0025256E"/>
    <w:rsid w:val="00252570"/>
    <w:rsid w:val="00252604"/>
    <w:rsid w:val="0025273C"/>
    <w:rsid w:val="00252831"/>
    <w:rsid w:val="00252858"/>
    <w:rsid w:val="00252B6D"/>
    <w:rsid w:val="00252C08"/>
    <w:rsid w:val="00252C79"/>
    <w:rsid w:val="00252C8D"/>
    <w:rsid w:val="00252C9B"/>
    <w:rsid w:val="00252CBE"/>
    <w:rsid w:val="00252DB7"/>
    <w:rsid w:val="002530F6"/>
    <w:rsid w:val="00253217"/>
    <w:rsid w:val="002532D8"/>
    <w:rsid w:val="0025330D"/>
    <w:rsid w:val="00253393"/>
    <w:rsid w:val="00253596"/>
    <w:rsid w:val="0025359C"/>
    <w:rsid w:val="00253635"/>
    <w:rsid w:val="002536B0"/>
    <w:rsid w:val="0025395D"/>
    <w:rsid w:val="002539E3"/>
    <w:rsid w:val="00253A69"/>
    <w:rsid w:val="00253A8F"/>
    <w:rsid w:val="00253B94"/>
    <w:rsid w:val="00253D0A"/>
    <w:rsid w:val="00253FCD"/>
    <w:rsid w:val="00254010"/>
    <w:rsid w:val="002540BF"/>
    <w:rsid w:val="0025410F"/>
    <w:rsid w:val="002541D2"/>
    <w:rsid w:val="002542F0"/>
    <w:rsid w:val="002543CA"/>
    <w:rsid w:val="0025445F"/>
    <w:rsid w:val="00254500"/>
    <w:rsid w:val="00254537"/>
    <w:rsid w:val="00254554"/>
    <w:rsid w:val="00254573"/>
    <w:rsid w:val="002545DE"/>
    <w:rsid w:val="00254664"/>
    <w:rsid w:val="00254673"/>
    <w:rsid w:val="002546E7"/>
    <w:rsid w:val="002547A9"/>
    <w:rsid w:val="00254953"/>
    <w:rsid w:val="0025495B"/>
    <w:rsid w:val="00254A8A"/>
    <w:rsid w:val="00254ADD"/>
    <w:rsid w:val="00254E18"/>
    <w:rsid w:val="00254E33"/>
    <w:rsid w:val="00254E7C"/>
    <w:rsid w:val="00254E9D"/>
    <w:rsid w:val="00254F34"/>
    <w:rsid w:val="00254F47"/>
    <w:rsid w:val="00254F6A"/>
    <w:rsid w:val="00254F90"/>
    <w:rsid w:val="002550C2"/>
    <w:rsid w:val="002550DD"/>
    <w:rsid w:val="00255104"/>
    <w:rsid w:val="00255157"/>
    <w:rsid w:val="002551CC"/>
    <w:rsid w:val="00255239"/>
    <w:rsid w:val="002552DD"/>
    <w:rsid w:val="0025539E"/>
    <w:rsid w:val="002553E4"/>
    <w:rsid w:val="002554C7"/>
    <w:rsid w:val="00255788"/>
    <w:rsid w:val="002558B0"/>
    <w:rsid w:val="002558E2"/>
    <w:rsid w:val="002559B1"/>
    <w:rsid w:val="002559D6"/>
    <w:rsid w:val="00255B01"/>
    <w:rsid w:val="00255C70"/>
    <w:rsid w:val="00255CD8"/>
    <w:rsid w:val="00255E49"/>
    <w:rsid w:val="00255EBE"/>
    <w:rsid w:val="00255FFD"/>
    <w:rsid w:val="00256172"/>
    <w:rsid w:val="002561E0"/>
    <w:rsid w:val="0025626C"/>
    <w:rsid w:val="0025627A"/>
    <w:rsid w:val="0025629B"/>
    <w:rsid w:val="002562EF"/>
    <w:rsid w:val="002563A2"/>
    <w:rsid w:val="0025641C"/>
    <w:rsid w:val="002564DC"/>
    <w:rsid w:val="002564E2"/>
    <w:rsid w:val="002566F8"/>
    <w:rsid w:val="002567A8"/>
    <w:rsid w:val="00256892"/>
    <w:rsid w:val="00256920"/>
    <w:rsid w:val="00256944"/>
    <w:rsid w:val="00256948"/>
    <w:rsid w:val="00256958"/>
    <w:rsid w:val="0025695D"/>
    <w:rsid w:val="002569AF"/>
    <w:rsid w:val="002569FC"/>
    <w:rsid w:val="00256A5E"/>
    <w:rsid w:val="00256B34"/>
    <w:rsid w:val="00256B5C"/>
    <w:rsid w:val="00256D39"/>
    <w:rsid w:val="00256E40"/>
    <w:rsid w:val="00256E62"/>
    <w:rsid w:val="00257009"/>
    <w:rsid w:val="00257012"/>
    <w:rsid w:val="002571F7"/>
    <w:rsid w:val="00257343"/>
    <w:rsid w:val="00257418"/>
    <w:rsid w:val="00257521"/>
    <w:rsid w:val="0025753C"/>
    <w:rsid w:val="002575F4"/>
    <w:rsid w:val="002576AF"/>
    <w:rsid w:val="00257789"/>
    <w:rsid w:val="002577EF"/>
    <w:rsid w:val="00257833"/>
    <w:rsid w:val="00257877"/>
    <w:rsid w:val="00257996"/>
    <w:rsid w:val="00257A5C"/>
    <w:rsid w:val="00257C23"/>
    <w:rsid w:val="00257C73"/>
    <w:rsid w:val="00257DDF"/>
    <w:rsid w:val="00257E7F"/>
    <w:rsid w:val="00257F36"/>
    <w:rsid w:val="00257F7C"/>
    <w:rsid w:val="002601F6"/>
    <w:rsid w:val="0026039A"/>
    <w:rsid w:val="00260416"/>
    <w:rsid w:val="00260450"/>
    <w:rsid w:val="002604A7"/>
    <w:rsid w:val="002605C8"/>
    <w:rsid w:val="00260646"/>
    <w:rsid w:val="0026081C"/>
    <w:rsid w:val="0026086C"/>
    <w:rsid w:val="00260887"/>
    <w:rsid w:val="00260BC6"/>
    <w:rsid w:val="00260C1D"/>
    <w:rsid w:val="00260C57"/>
    <w:rsid w:val="00260D61"/>
    <w:rsid w:val="00260D88"/>
    <w:rsid w:val="00260E55"/>
    <w:rsid w:val="00260E93"/>
    <w:rsid w:val="00260F96"/>
    <w:rsid w:val="002611BE"/>
    <w:rsid w:val="002612F7"/>
    <w:rsid w:val="0026141B"/>
    <w:rsid w:val="002614EE"/>
    <w:rsid w:val="00261548"/>
    <w:rsid w:val="002615F8"/>
    <w:rsid w:val="0026168B"/>
    <w:rsid w:val="00261731"/>
    <w:rsid w:val="0026175F"/>
    <w:rsid w:val="0026176B"/>
    <w:rsid w:val="002617E9"/>
    <w:rsid w:val="0026180B"/>
    <w:rsid w:val="002618CC"/>
    <w:rsid w:val="00261AC8"/>
    <w:rsid w:val="00261B7B"/>
    <w:rsid w:val="00261DB1"/>
    <w:rsid w:val="00261DF5"/>
    <w:rsid w:val="00261FF1"/>
    <w:rsid w:val="00262023"/>
    <w:rsid w:val="0026206F"/>
    <w:rsid w:val="002620DC"/>
    <w:rsid w:val="00262244"/>
    <w:rsid w:val="00262291"/>
    <w:rsid w:val="002622BD"/>
    <w:rsid w:val="00262304"/>
    <w:rsid w:val="00262319"/>
    <w:rsid w:val="002626A1"/>
    <w:rsid w:val="00262729"/>
    <w:rsid w:val="0026275D"/>
    <w:rsid w:val="00262AE6"/>
    <w:rsid w:val="00262BEE"/>
    <w:rsid w:val="00262C31"/>
    <w:rsid w:val="00262DC3"/>
    <w:rsid w:val="00262EB9"/>
    <w:rsid w:val="00262F32"/>
    <w:rsid w:val="00262F95"/>
    <w:rsid w:val="00262FB2"/>
    <w:rsid w:val="0026302A"/>
    <w:rsid w:val="0026322D"/>
    <w:rsid w:val="0026324D"/>
    <w:rsid w:val="002632A4"/>
    <w:rsid w:val="002632D5"/>
    <w:rsid w:val="002633F4"/>
    <w:rsid w:val="0026340D"/>
    <w:rsid w:val="002635CD"/>
    <w:rsid w:val="00263634"/>
    <w:rsid w:val="00263740"/>
    <w:rsid w:val="00263811"/>
    <w:rsid w:val="0026388A"/>
    <w:rsid w:val="002638EB"/>
    <w:rsid w:val="00263923"/>
    <w:rsid w:val="00263963"/>
    <w:rsid w:val="00263CB2"/>
    <w:rsid w:val="00263CD0"/>
    <w:rsid w:val="00263E10"/>
    <w:rsid w:val="00263E1E"/>
    <w:rsid w:val="00263E7B"/>
    <w:rsid w:val="00263F1B"/>
    <w:rsid w:val="00263F37"/>
    <w:rsid w:val="00263F5B"/>
    <w:rsid w:val="00263FC0"/>
    <w:rsid w:val="00264004"/>
    <w:rsid w:val="00264018"/>
    <w:rsid w:val="00264058"/>
    <w:rsid w:val="00264143"/>
    <w:rsid w:val="00264464"/>
    <w:rsid w:val="002644F3"/>
    <w:rsid w:val="00264569"/>
    <w:rsid w:val="002645DA"/>
    <w:rsid w:val="00264628"/>
    <w:rsid w:val="002646AE"/>
    <w:rsid w:val="002646F6"/>
    <w:rsid w:val="002647A7"/>
    <w:rsid w:val="002647B9"/>
    <w:rsid w:val="002647EB"/>
    <w:rsid w:val="0026484D"/>
    <w:rsid w:val="00264855"/>
    <w:rsid w:val="00264A6D"/>
    <w:rsid w:val="00264ABB"/>
    <w:rsid w:val="00264ADC"/>
    <w:rsid w:val="00264B96"/>
    <w:rsid w:val="00264D86"/>
    <w:rsid w:val="00264DC6"/>
    <w:rsid w:val="00264EA3"/>
    <w:rsid w:val="00264F0B"/>
    <w:rsid w:val="00264F1F"/>
    <w:rsid w:val="0026500A"/>
    <w:rsid w:val="00265037"/>
    <w:rsid w:val="00265054"/>
    <w:rsid w:val="002650C2"/>
    <w:rsid w:val="002650C7"/>
    <w:rsid w:val="002650E1"/>
    <w:rsid w:val="002651C6"/>
    <w:rsid w:val="0026524D"/>
    <w:rsid w:val="0026524E"/>
    <w:rsid w:val="0026531F"/>
    <w:rsid w:val="00265417"/>
    <w:rsid w:val="00265490"/>
    <w:rsid w:val="00265537"/>
    <w:rsid w:val="00265571"/>
    <w:rsid w:val="002655CC"/>
    <w:rsid w:val="002655FE"/>
    <w:rsid w:val="00265620"/>
    <w:rsid w:val="00265635"/>
    <w:rsid w:val="0026563C"/>
    <w:rsid w:val="002656E5"/>
    <w:rsid w:val="002657B5"/>
    <w:rsid w:val="00265830"/>
    <w:rsid w:val="002658A1"/>
    <w:rsid w:val="00265B6B"/>
    <w:rsid w:val="00265D11"/>
    <w:rsid w:val="00265E32"/>
    <w:rsid w:val="0026610C"/>
    <w:rsid w:val="0026614F"/>
    <w:rsid w:val="0026615C"/>
    <w:rsid w:val="002661AB"/>
    <w:rsid w:val="00266306"/>
    <w:rsid w:val="002663CB"/>
    <w:rsid w:val="0026652B"/>
    <w:rsid w:val="00266643"/>
    <w:rsid w:val="002666C6"/>
    <w:rsid w:val="00266747"/>
    <w:rsid w:val="00266764"/>
    <w:rsid w:val="00266861"/>
    <w:rsid w:val="00266A6B"/>
    <w:rsid w:val="00266ABD"/>
    <w:rsid w:val="00266C14"/>
    <w:rsid w:val="00266D5F"/>
    <w:rsid w:val="00266E81"/>
    <w:rsid w:val="00266EED"/>
    <w:rsid w:val="00266FF0"/>
    <w:rsid w:val="00267133"/>
    <w:rsid w:val="00267334"/>
    <w:rsid w:val="00267428"/>
    <w:rsid w:val="0026747D"/>
    <w:rsid w:val="002674B3"/>
    <w:rsid w:val="00267530"/>
    <w:rsid w:val="00267571"/>
    <w:rsid w:val="002675D4"/>
    <w:rsid w:val="002675EA"/>
    <w:rsid w:val="00267827"/>
    <w:rsid w:val="00267842"/>
    <w:rsid w:val="002678BB"/>
    <w:rsid w:val="00267947"/>
    <w:rsid w:val="00267951"/>
    <w:rsid w:val="00267953"/>
    <w:rsid w:val="00267978"/>
    <w:rsid w:val="00267A47"/>
    <w:rsid w:val="00267B47"/>
    <w:rsid w:val="00267B4B"/>
    <w:rsid w:val="00267BCB"/>
    <w:rsid w:val="00267C4C"/>
    <w:rsid w:val="00267D6E"/>
    <w:rsid w:val="00267E7E"/>
    <w:rsid w:val="00267FF9"/>
    <w:rsid w:val="0027016E"/>
    <w:rsid w:val="00270313"/>
    <w:rsid w:val="00270380"/>
    <w:rsid w:val="0027039D"/>
    <w:rsid w:val="002703B9"/>
    <w:rsid w:val="00270434"/>
    <w:rsid w:val="00270512"/>
    <w:rsid w:val="00270661"/>
    <w:rsid w:val="0027068A"/>
    <w:rsid w:val="002706FA"/>
    <w:rsid w:val="00270769"/>
    <w:rsid w:val="00270785"/>
    <w:rsid w:val="00270863"/>
    <w:rsid w:val="0027091D"/>
    <w:rsid w:val="00270965"/>
    <w:rsid w:val="00270BD8"/>
    <w:rsid w:val="00270BEA"/>
    <w:rsid w:val="00270C05"/>
    <w:rsid w:val="00270C63"/>
    <w:rsid w:val="00270CEE"/>
    <w:rsid w:val="00270CF9"/>
    <w:rsid w:val="00270D0C"/>
    <w:rsid w:val="00270D70"/>
    <w:rsid w:val="00270D90"/>
    <w:rsid w:val="00270DE6"/>
    <w:rsid w:val="00270F10"/>
    <w:rsid w:val="00270F83"/>
    <w:rsid w:val="00270FBF"/>
    <w:rsid w:val="00271207"/>
    <w:rsid w:val="002712A4"/>
    <w:rsid w:val="00271333"/>
    <w:rsid w:val="00271432"/>
    <w:rsid w:val="0027144A"/>
    <w:rsid w:val="00271563"/>
    <w:rsid w:val="002715BA"/>
    <w:rsid w:val="00271685"/>
    <w:rsid w:val="00271745"/>
    <w:rsid w:val="00271811"/>
    <w:rsid w:val="00271872"/>
    <w:rsid w:val="002718B9"/>
    <w:rsid w:val="002718FF"/>
    <w:rsid w:val="0027195F"/>
    <w:rsid w:val="00271A48"/>
    <w:rsid w:val="00271ADA"/>
    <w:rsid w:val="00271B69"/>
    <w:rsid w:val="00271BD1"/>
    <w:rsid w:val="00271CDA"/>
    <w:rsid w:val="00271DA5"/>
    <w:rsid w:val="00271DEE"/>
    <w:rsid w:val="00271F9A"/>
    <w:rsid w:val="00271FCF"/>
    <w:rsid w:val="002721B6"/>
    <w:rsid w:val="00272233"/>
    <w:rsid w:val="0027227D"/>
    <w:rsid w:val="00272319"/>
    <w:rsid w:val="00272320"/>
    <w:rsid w:val="00272356"/>
    <w:rsid w:val="00272361"/>
    <w:rsid w:val="00272406"/>
    <w:rsid w:val="0027260F"/>
    <w:rsid w:val="0027284B"/>
    <w:rsid w:val="00272887"/>
    <w:rsid w:val="00272AF3"/>
    <w:rsid w:val="00272B12"/>
    <w:rsid w:val="00272BB0"/>
    <w:rsid w:val="00272C18"/>
    <w:rsid w:val="00272CD1"/>
    <w:rsid w:val="00272D4D"/>
    <w:rsid w:val="00272D7E"/>
    <w:rsid w:val="00272DA5"/>
    <w:rsid w:val="00272E50"/>
    <w:rsid w:val="00272E9B"/>
    <w:rsid w:val="00272F44"/>
    <w:rsid w:val="00272FDE"/>
    <w:rsid w:val="00273070"/>
    <w:rsid w:val="0027309D"/>
    <w:rsid w:val="00273166"/>
    <w:rsid w:val="00273302"/>
    <w:rsid w:val="0027334A"/>
    <w:rsid w:val="00273428"/>
    <w:rsid w:val="00273541"/>
    <w:rsid w:val="002735AF"/>
    <w:rsid w:val="002735E9"/>
    <w:rsid w:val="00273618"/>
    <w:rsid w:val="0027371B"/>
    <w:rsid w:val="00273A31"/>
    <w:rsid w:val="00273C59"/>
    <w:rsid w:val="00273C8F"/>
    <w:rsid w:val="00273CBD"/>
    <w:rsid w:val="00273CDA"/>
    <w:rsid w:val="00273DAC"/>
    <w:rsid w:val="00273F04"/>
    <w:rsid w:val="00273F4E"/>
    <w:rsid w:val="00273FAD"/>
    <w:rsid w:val="00274073"/>
    <w:rsid w:val="002740BE"/>
    <w:rsid w:val="0027410E"/>
    <w:rsid w:val="0027411C"/>
    <w:rsid w:val="002742C3"/>
    <w:rsid w:val="002744C9"/>
    <w:rsid w:val="002744E0"/>
    <w:rsid w:val="002745E4"/>
    <w:rsid w:val="00274657"/>
    <w:rsid w:val="002746B2"/>
    <w:rsid w:val="00274714"/>
    <w:rsid w:val="00274762"/>
    <w:rsid w:val="00274798"/>
    <w:rsid w:val="002747AA"/>
    <w:rsid w:val="0027483D"/>
    <w:rsid w:val="0027487C"/>
    <w:rsid w:val="00274A6E"/>
    <w:rsid w:val="00274A8B"/>
    <w:rsid w:val="00274B1F"/>
    <w:rsid w:val="00274C5E"/>
    <w:rsid w:val="00274C9B"/>
    <w:rsid w:val="00274D43"/>
    <w:rsid w:val="00274D70"/>
    <w:rsid w:val="00274DD6"/>
    <w:rsid w:val="00274DD7"/>
    <w:rsid w:val="00274E37"/>
    <w:rsid w:val="00274E49"/>
    <w:rsid w:val="00274F91"/>
    <w:rsid w:val="00275187"/>
    <w:rsid w:val="0027518E"/>
    <w:rsid w:val="0027524E"/>
    <w:rsid w:val="00275283"/>
    <w:rsid w:val="00275285"/>
    <w:rsid w:val="002752C2"/>
    <w:rsid w:val="0027532A"/>
    <w:rsid w:val="00275422"/>
    <w:rsid w:val="00275534"/>
    <w:rsid w:val="00275551"/>
    <w:rsid w:val="0027564B"/>
    <w:rsid w:val="00275670"/>
    <w:rsid w:val="00275764"/>
    <w:rsid w:val="00275810"/>
    <w:rsid w:val="00275899"/>
    <w:rsid w:val="002758B8"/>
    <w:rsid w:val="0027591B"/>
    <w:rsid w:val="002759F7"/>
    <w:rsid w:val="00275B32"/>
    <w:rsid w:val="00275BDB"/>
    <w:rsid w:val="00275C9D"/>
    <w:rsid w:val="00275D5D"/>
    <w:rsid w:val="00275DB4"/>
    <w:rsid w:val="00275F15"/>
    <w:rsid w:val="0027605E"/>
    <w:rsid w:val="002760AB"/>
    <w:rsid w:val="002760DF"/>
    <w:rsid w:val="00276160"/>
    <w:rsid w:val="0027622E"/>
    <w:rsid w:val="002762D3"/>
    <w:rsid w:val="00276338"/>
    <w:rsid w:val="00276376"/>
    <w:rsid w:val="0027649A"/>
    <w:rsid w:val="00276505"/>
    <w:rsid w:val="0027663C"/>
    <w:rsid w:val="0027664F"/>
    <w:rsid w:val="00276675"/>
    <w:rsid w:val="00276692"/>
    <w:rsid w:val="002766BB"/>
    <w:rsid w:val="00276723"/>
    <w:rsid w:val="0027674E"/>
    <w:rsid w:val="0027683D"/>
    <w:rsid w:val="00276877"/>
    <w:rsid w:val="00276A4F"/>
    <w:rsid w:val="00276A6E"/>
    <w:rsid w:val="00276E61"/>
    <w:rsid w:val="00276F42"/>
    <w:rsid w:val="00276FB2"/>
    <w:rsid w:val="002771D2"/>
    <w:rsid w:val="0027720D"/>
    <w:rsid w:val="00277255"/>
    <w:rsid w:val="0027725A"/>
    <w:rsid w:val="0027734E"/>
    <w:rsid w:val="00277393"/>
    <w:rsid w:val="002773B8"/>
    <w:rsid w:val="0027740C"/>
    <w:rsid w:val="00277517"/>
    <w:rsid w:val="00277948"/>
    <w:rsid w:val="00277A3E"/>
    <w:rsid w:val="00277A9A"/>
    <w:rsid w:val="00277C35"/>
    <w:rsid w:val="00277CC9"/>
    <w:rsid w:val="00277CD2"/>
    <w:rsid w:val="00277CE4"/>
    <w:rsid w:val="00277D67"/>
    <w:rsid w:val="00277DF5"/>
    <w:rsid w:val="00277ED0"/>
    <w:rsid w:val="00277F72"/>
    <w:rsid w:val="00277FAE"/>
    <w:rsid w:val="00280105"/>
    <w:rsid w:val="00280195"/>
    <w:rsid w:val="0028026D"/>
    <w:rsid w:val="002803C5"/>
    <w:rsid w:val="00280408"/>
    <w:rsid w:val="00280426"/>
    <w:rsid w:val="00280471"/>
    <w:rsid w:val="002804CA"/>
    <w:rsid w:val="0028057A"/>
    <w:rsid w:val="0028072B"/>
    <w:rsid w:val="00280761"/>
    <w:rsid w:val="0028077F"/>
    <w:rsid w:val="002807BE"/>
    <w:rsid w:val="002808FB"/>
    <w:rsid w:val="002809CA"/>
    <w:rsid w:val="00280B87"/>
    <w:rsid w:val="00280BEC"/>
    <w:rsid w:val="00280C0A"/>
    <w:rsid w:val="00280C97"/>
    <w:rsid w:val="00280D85"/>
    <w:rsid w:val="00280DA2"/>
    <w:rsid w:val="00280DB4"/>
    <w:rsid w:val="00280E47"/>
    <w:rsid w:val="00280F4E"/>
    <w:rsid w:val="00280FF1"/>
    <w:rsid w:val="002810C2"/>
    <w:rsid w:val="002811A6"/>
    <w:rsid w:val="0028120A"/>
    <w:rsid w:val="002812EB"/>
    <w:rsid w:val="00281320"/>
    <w:rsid w:val="002813CB"/>
    <w:rsid w:val="002814C9"/>
    <w:rsid w:val="002815B6"/>
    <w:rsid w:val="002815B8"/>
    <w:rsid w:val="00281714"/>
    <w:rsid w:val="00281893"/>
    <w:rsid w:val="00281894"/>
    <w:rsid w:val="00281979"/>
    <w:rsid w:val="0028198D"/>
    <w:rsid w:val="00281DA4"/>
    <w:rsid w:val="00281DD3"/>
    <w:rsid w:val="00281DDD"/>
    <w:rsid w:val="00281EBD"/>
    <w:rsid w:val="00282000"/>
    <w:rsid w:val="00282054"/>
    <w:rsid w:val="0028207C"/>
    <w:rsid w:val="002820A4"/>
    <w:rsid w:val="002822D5"/>
    <w:rsid w:val="002822E3"/>
    <w:rsid w:val="002822EC"/>
    <w:rsid w:val="002824AA"/>
    <w:rsid w:val="00282533"/>
    <w:rsid w:val="002825FC"/>
    <w:rsid w:val="002827A4"/>
    <w:rsid w:val="002827F5"/>
    <w:rsid w:val="0028284D"/>
    <w:rsid w:val="0028285B"/>
    <w:rsid w:val="0028287E"/>
    <w:rsid w:val="002829F2"/>
    <w:rsid w:val="00282A1B"/>
    <w:rsid w:val="00282A49"/>
    <w:rsid w:val="00282AF8"/>
    <w:rsid w:val="00282B05"/>
    <w:rsid w:val="00282BF3"/>
    <w:rsid w:val="00282C17"/>
    <w:rsid w:val="00282C69"/>
    <w:rsid w:val="00282D43"/>
    <w:rsid w:val="00282D45"/>
    <w:rsid w:val="00282D4D"/>
    <w:rsid w:val="00282EE8"/>
    <w:rsid w:val="00282F04"/>
    <w:rsid w:val="00282FF1"/>
    <w:rsid w:val="002830B9"/>
    <w:rsid w:val="002830E2"/>
    <w:rsid w:val="0028310F"/>
    <w:rsid w:val="00283116"/>
    <w:rsid w:val="0028316B"/>
    <w:rsid w:val="00283188"/>
    <w:rsid w:val="00283196"/>
    <w:rsid w:val="002831DD"/>
    <w:rsid w:val="00283204"/>
    <w:rsid w:val="00283627"/>
    <w:rsid w:val="0028363C"/>
    <w:rsid w:val="00283702"/>
    <w:rsid w:val="002837A1"/>
    <w:rsid w:val="002837B2"/>
    <w:rsid w:val="0028386D"/>
    <w:rsid w:val="002838AE"/>
    <w:rsid w:val="0028392E"/>
    <w:rsid w:val="00283942"/>
    <w:rsid w:val="00283992"/>
    <w:rsid w:val="00283A20"/>
    <w:rsid w:val="00283A6B"/>
    <w:rsid w:val="00283ACD"/>
    <w:rsid w:val="00283B29"/>
    <w:rsid w:val="00283BCD"/>
    <w:rsid w:val="00283C17"/>
    <w:rsid w:val="00283CEF"/>
    <w:rsid w:val="00283D6E"/>
    <w:rsid w:val="00283DE2"/>
    <w:rsid w:val="00283E39"/>
    <w:rsid w:val="00283EC4"/>
    <w:rsid w:val="00284009"/>
    <w:rsid w:val="002841BE"/>
    <w:rsid w:val="00284201"/>
    <w:rsid w:val="0028420C"/>
    <w:rsid w:val="002842B2"/>
    <w:rsid w:val="002842E5"/>
    <w:rsid w:val="00284349"/>
    <w:rsid w:val="002843A6"/>
    <w:rsid w:val="002844E1"/>
    <w:rsid w:val="0028452B"/>
    <w:rsid w:val="00284599"/>
    <w:rsid w:val="002846DB"/>
    <w:rsid w:val="0028480C"/>
    <w:rsid w:val="00284916"/>
    <w:rsid w:val="002849A0"/>
    <w:rsid w:val="002849BC"/>
    <w:rsid w:val="002849DD"/>
    <w:rsid w:val="00284A97"/>
    <w:rsid w:val="00284B5D"/>
    <w:rsid w:val="00284B8A"/>
    <w:rsid w:val="00284C60"/>
    <w:rsid w:val="00284CD8"/>
    <w:rsid w:val="00284CFD"/>
    <w:rsid w:val="00284E13"/>
    <w:rsid w:val="00284E2D"/>
    <w:rsid w:val="00284EB2"/>
    <w:rsid w:val="00285025"/>
    <w:rsid w:val="00285034"/>
    <w:rsid w:val="00285041"/>
    <w:rsid w:val="002851BE"/>
    <w:rsid w:val="00285206"/>
    <w:rsid w:val="002853BC"/>
    <w:rsid w:val="00285401"/>
    <w:rsid w:val="00285439"/>
    <w:rsid w:val="002854AF"/>
    <w:rsid w:val="002855FE"/>
    <w:rsid w:val="002856D5"/>
    <w:rsid w:val="00285711"/>
    <w:rsid w:val="00285758"/>
    <w:rsid w:val="00285839"/>
    <w:rsid w:val="002858BA"/>
    <w:rsid w:val="00285AA1"/>
    <w:rsid w:val="00285AEB"/>
    <w:rsid w:val="00285C36"/>
    <w:rsid w:val="00285C8A"/>
    <w:rsid w:val="00285C8E"/>
    <w:rsid w:val="00285C8F"/>
    <w:rsid w:val="00285DC7"/>
    <w:rsid w:val="00285F7D"/>
    <w:rsid w:val="00285F80"/>
    <w:rsid w:val="00285FDA"/>
    <w:rsid w:val="00285FF5"/>
    <w:rsid w:val="0028601C"/>
    <w:rsid w:val="0028608F"/>
    <w:rsid w:val="00286121"/>
    <w:rsid w:val="0028618A"/>
    <w:rsid w:val="0028630B"/>
    <w:rsid w:val="0028640D"/>
    <w:rsid w:val="0028643B"/>
    <w:rsid w:val="00286560"/>
    <w:rsid w:val="002865D6"/>
    <w:rsid w:val="00286674"/>
    <w:rsid w:val="00286688"/>
    <w:rsid w:val="002866FF"/>
    <w:rsid w:val="00286711"/>
    <w:rsid w:val="00286772"/>
    <w:rsid w:val="002867D4"/>
    <w:rsid w:val="002867F5"/>
    <w:rsid w:val="0028681C"/>
    <w:rsid w:val="0028681F"/>
    <w:rsid w:val="00286967"/>
    <w:rsid w:val="002869E3"/>
    <w:rsid w:val="00286A19"/>
    <w:rsid w:val="00286AE1"/>
    <w:rsid w:val="00286B99"/>
    <w:rsid w:val="00286BB1"/>
    <w:rsid w:val="00286C6C"/>
    <w:rsid w:val="00286C97"/>
    <w:rsid w:val="00286D14"/>
    <w:rsid w:val="00286E80"/>
    <w:rsid w:val="00286E91"/>
    <w:rsid w:val="00286ECB"/>
    <w:rsid w:val="00286FA0"/>
    <w:rsid w:val="00286FC4"/>
    <w:rsid w:val="002871F4"/>
    <w:rsid w:val="002872D7"/>
    <w:rsid w:val="00287324"/>
    <w:rsid w:val="002873BF"/>
    <w:rsid w:val="00287696"/>
    <w:rsid w:val="002876D3"/>
    <w:rsid w:val="00287815"/>
    <w:rsid w:val="00287830"/>
    <w:rsid w:val="0028785F"/>
    <w:rsid w:val="002879D5"/>
    <w:rsid w:val="00287A6C"/>
    <w:rsid w:val="00287AC1"/>
    <w:rsid w:val="00287ACE"/>
    <w:rsid w:val="00287AFC"/>
    <w:rsid w:val="00287B48"/>
    <w:rsid w:val="00287C36"/>
    <w:rsid w:val="00287C84"/>
    <w:rsid w:val="00287CDF"/>
    <w:rsid w:val="00287D3A"/>
    <w:rsid w:val="00287D90"/>
    <w:rsid w:val="00287E96"/>
    <w:rsid w:val="00287F4C"/>
    <w:rsid w:val="00287F8D"/>
    <w:rsid w:val="00287F8E"/>
    <w:rsid w:val="00290115"/>
    <w:rsid w:val="0029031E"/>
    <w:rsid w:val="0029037B"/>
    <w:rsid w:val="002904A5"/>
    <w:rsid w:val="002904CF"/>
    <w:rsid w:val="00290571"/>
    <w:rsid w:val="002905A0"/>
    <w:rsid w:val="002905EF"/>
    <w:rsid w:val="002905F7"/>
    <w:rsid w:val="0029062D"/>
    <w:rsid w:val="002906F5"/>
    <w:rsid w:val="002907F7"/>
    <w:rsid w:val="002908A3"/>
    <w:rsid w:val="002908BB"/>
    <w:rsid w:val="00290A0A"/>
    <w:rsid w:val="00290A7E"/>
    <w:rsid w:val="00290AB9"/>
    <w:rsid w:val="00290B13"/>
    <w:rsid w:val="00290B5A"/>
    <w:rsid w:val="00290B5F"/>
    <w:rsid w:val="00290B75"/>
    <w:rsid w:val="00290BB3"/>
    <w:rsid w:val="00290C26"/>
    <w:rsid w:val="00290C8D"/>
    <w:rsid w:val="00290D28"/>
    <w:rsid w:val="002910EF"/>
    <w:rsid w:val="00291113"/>
    <w:rsid w:val="0029117C"/>
    <w:rsid w:val="00291194"/>
    <w:rsid w:val="00291220"/>
    <w:rsid w:val="002912CB"/>
    <w:rsid w:val="002913A5"/>
    <w:rsid w:val="00291407"/>
    <w:rsid w:val="00291469"/>
    <w:rsid w:val="002914DB"/>
    <w:rsid w:val="00291529"/>
    <w:rsid w:val="002916A6"/>
    <w:rsid w:val="002916D8"/>
    <w:rsid w:val="002916E0"/>
    <w:rsid w:val="002916E9"/>
    <w:rsid w:val="0029174E"/>
    <w:rsid w:val="00291769"/>
    <w:rsid w:val="0029176F"/>
    <w:rsid w:val="0029177C"/>
    <w:rsid w:val="00291885"/>
    <w:rsid w:val="002918E9"/>
    <w:rsid w:val="0029191C"/>
    <w:rsid w:val="002919A5"/>
    <w:rsid w:val="002919EF"/>
    <w:rsid w:val="00291A3D"/>
    <w:rsid w:val="00291A88"/>
    <w:rsid w:val="00291A8F"/>
    <w:rsid w:val="00291B76"/>
    <w:rsid w:val="00291C6F"/>
    <w:rsid w:val="00291D77"/>
    <w:rsid w:val="00291DE6"/>
    <w:rsid w:val="00291E0F"/>
    <w:rsid w:val="00291F07"/>
    <w:rsid w:val="00291FA9"/>
    <w:rsid w:val="00291FE9"/>
    <w:rsid w:val="00292177"/>
    <w:rsid w:val="00292197"/>
    <w:rsid w:val="002922A1"/>
    <w:rsid w:val="00292449"/>
    <w:rsid w:val="00292612"/>
    <w:rsid w:val="0029263D"/>
    <w:rsid w:val="002926B9"/>
    <w:rsid w:val="002926CB"/>
    <w:rsid w:val="00292740"/>
    <w:rsid w:val="00292757"/>
    <w:rsid w:val="002927A3"/>
    <w:rsid w:val="0029283E"/>
    <w:rsid w:val="0029284B"/>
    <w:rsid w:val="00292920"/>
    <w:rsid w:val="0029297C"/>
    <w:rsid w:val="002929D0"/>
    <w:rsid w:val="002929D8"/>
    <w:rsid w:val="00292AEE"/>
    <w:rsid w:val="00292B41"/>
    <w:rsid w:val="00292C30"/>
    <w:rsid w:val="00292CCD"/>
    <w:rsid w:val="00292DD8"/>
    <w:rsid w:val="00292E4B"/>
    <w:rsid w:val="00292F2B"/>
    <w:rsid w:val="002930F2"/>
    <w:rsid w:val="0029317B"/>
    <w:rsid w:val="002931E5"/>
    <w:rsid w:val="00293241"/>
    <w:rsid w:val="0029331C"/>
    <w:rsid w:val="00293466"/>
    <w:rsid w:val="002934ED"/>
    <w:rsid w:val="0029350B"/>
    <w:rsid w:val="00293528"/>
    <w:rsid w:val="00293553"/>
    <w:rsid w:val="0029358B"/>
    <w:rsid w:val="0029358E"/>
    <w:rsid w:val="002937C6"/>
    <w:rsid w:val="00293851"/>
    <w:rsid w:val="002938EA"/>
    <w:rsid w:val="002938F5"/>
    <w:rsid w:val="00293931"/>
    <w:rsid w:val="002939CF"/>
    <w:rsid w:val="00293A8F"/>
    <w:rsid w:val="00293B02"/>
    <w:rsid w:val="00293B5D"/>
    <w:rsid w:val="00293C18"/>
    <w:rsid w:val="00293D16"/>
    <w:rsid w:val="00293D96"/>
    <w:rsid w:val="00293DC0"/>
    <w:rsid w:val="00293E72"/>
    <w:rsid w:val="00293F5E"/>
    <w:rsid w:val="00293FDF"/>
    <w:rsid w:val="00293FEF"/>
    <w:rsid w:val="002940F3"/>
    <w:rsid w:val="002941D8"/>
    <w:rsid w:val="002943A3"/>
    <w:rsid w:val="002944A1"/>
    <w:rsid w:val="002944CB"/>
    <w:rsid w:val="00294697"/>
    <w:rsid w:val="002947C8"/>
    <w:rsid w:val="002947E9"/>
    <w:rsid w:val="00294809"/>
    <w:rsid w:val="00294888"/>
    <w:rsid w:val="002948FE"/>
    <w:rsid w:val="00294944"/>
    <w:rsid w:val="002949D3"/>
    <w:rsid w:val="00294B23"/>
    <w:rsid w:val="00294B8F"/>
    <w:rsid w:val="00294D45"/>
    <w:rsid w:val="00294F2D"/>
    <w:rsid w:val="00294F5C"/>
    <w:rsid w:val="00294FDC"/>
    <w:rsid w:val="0029503F"/>
    <w:rsid w:val="0029505F"/>
    <w:rsid w:val="00295083"/>
    <w:rsid w:val="00295166"/>
    <w:rsid w:val="00295306"/>
    <w:rsid w:val="00295354"/>
    <w:rsid w:val="0029537B"/>
    <w:rsid w:val="002953C8"/>
    <w:rsid w:val="002954D5"/>
    <w:rsid w:val="002955DF"/>
    <w:rsid w:val="002956A4"/>
    <w:rsid w:val="002957F7"/>
    <w:rsid w:val="00295869"/>
    <w:rsid w:val="002958B3"/>
    <w:rsid w:val="0029595E"/>
    <w:rsid w:val="00295A4B"/>
    <w:rsid w:val="00295BBC"/>
    <w:rsid w:val="00295C51"/>
    <w:rsid w:val="00295EB0"/>
    <w:rsid w:val="00295FB0"/>
    <w:rsid w:val="0029600F"/>
    <w:rsid w:val="00296022"/>
    <w:rsid w:val="00296173"/>
    <w:rsid w:val="002961B1"/>
    <w:rsid w:val="002961F1"/>
    <w:rsid w:val="00296251"/>
    <w:rsid w:val="002962D6"/>
    <w:rsid w:val="002963AD"/>
    <w:rsid w:val="002964F6"/>
    <w:rsid w:val="002965D1"/>
    <w:rsid w:val="002965F8"/>
    <w:rsid w:val="00296676"/>
    <w:rsid w:val="00296690"/>
    <w:rsid w:val="0029676B"/>
    <w:rsid w:val="0029691A"/>
    <w:rsid w:val="00296A30"/>
    <w:rsid w:val="00296A49"/>
    <w:rsid w:val="00296AB0"/>
    <w:rsid w:val="00296BA6"/>
    <w:rsid w:val="00296BD4"/>
    <w:rsid w:val="00296BEA"/>
    <w:rsid w:val="00296D1F"/>
    <w:rsid w:val="00296E15"/>
    <w:rsid w:val="00296E55"/>
    <w:rsid w:val="00296F7A"/>
    <w:rsid w:val="00297003"/>
    <w:rsid w:val="00297148"/>
    <w:rsid w:val="00297180"/>
    <w:rsid w:val="00297392"/>
    <w:rsid w:val="002973B5"/>
    <w:rsid w:val="00297524"/>
    <w:rsid w:val="00297530"/>
    <w:rsid w:val="00297532"/>
    <w:rsid w:val="00297582"/>
    <w:rsid w:val="00297694"/>
    <w:rsid w:val="00297772"/>
    <w:rsid w:val="00297822"/>
    <w:rsid w:val="00297872"/>
    <w:rsid w:val="00297C34"/>
    <w:rsid w:val="00297C7D"/>
    <w:rsid w:val="00297CA5"/>
    <w:rsid w:val="00297CBF"/>
    <w:rsid w:val="00297CE3"/>
    <w:rsid w:val="00297D64"/>
    <w:rsid w:val="00297E06"/>
    <w:rsid w:val="00297F58"/>
    <w:rsid w:val="00297F81"/>
    <w:rsid w:val="00297F9C"/>
    <w:rsid w:val="002A00DA"/>
    <w:rsid w:val="002A0184"/>
    <w:rsid w:val="002A01D6"/>
    <w:rsid w:val="002A0230"/>
    <w:rsid w:val="002A026F"/>
    <w:rsid w:val="002A040B"/>
    <w:rsid w:val="002A044F"/>
    <w:rsid w:val="002A045F"/>
    <w:rsid w:val="002A05D5"/>
    <w:rsid w:val="002A069C"/>
    <w:rsid w:val="002A073D"/>
    <w:rsid w:val="002A076C"/>
    <w:rsid w:val="002A0896"/>
    <w:rsid w:val="002A089C"/>
    <w:rsid w:val="002A0A7F"/>
    <w:rsid w:val="002A0B5A"/>
    <w:rsid w:val="002A0C15"/>
    <w:rsid w:val="002A0C55"/>
    <w:rsid w:val="002A0E20"/>
    <w:rsid w:val="002A0E83"/>
    <w:rsid w:val="002A0EF1"/>
    <w:rsid w:val="002A0EFD"/>
    <w:rsid w:val="002A0F0D"/>
    <w:rsid w:val="002A1054"/>
    <w:rsid w:val="002A1250"/>
    <w:rsid w:val="002A12A0"/>
    <w:rsid w:val="002A135A"/>
    <w:rsid w:val="002A1385"/>
    <w:rsid w:val="002A149A"/>
    <w:rsid w:val="002A14FA"/>
    <w:rsid w:val="002A15A5"/>
    <w:rsid w:val="002A163F"/>
    <w:rsid w:val="002A1640"/>
    <w:rsid w:val="002A1655"/>
    <w:rsid w:val="002A1664"/>
    <w:rsid w:val="002A1762"/>
    <w:rsid w:val="002A1A33"/>
    <w:rsid w:val="002A1AF6"/>
    <w:rsid w:val="002A1C67"/>
    <w:rsid w:val="002A1D4F"/>
    <w:rsid w:val="002A1D80"/>
    <w:rsid w:val="002A1E76"/>
    <w:rsid w:val="002A1EBB"/>
    <w:rsid w:val="002A1F3B"/>
    <w:rsid w:val="002A1F4A"/>
    <w:rsid w:val="002A2035"/>
    <w:rsid w:val="002A2134"/>
    <w:rsid w:val="002A223F"/>
    <w:rsid w:val="002A224A"/>
    <w:rsid w:val="002A2484"/>
    <w:rsid w:val="002A2514"/>
    <w:rsid w:val="002A2543"/>
    <w:rsid w:val="002A2555"/>
    <w:rsid w:val="002A2562"/>
    <w:rsid w:val="002A28C1"/>
    <w:rsid w:val="002A2960"/>
    <w:rsid w:val="002A2A4C"/>
    <w:rsid w:val="002A2B98"/>
    <w:rsid w:val="002A2BA4"/>
    <w:rsid w:val="002A2C13"/>
    <w:rsid w:val="002A2C3C"/>
    <w:rsid w:val="002A2D86"/>
    <w:rsid w:val="002A2ED8"/>
    <w:rsid w:val="002A2FD4"/>
    <w:rsid w:val="002A33AA"/>
    <w:rsid w:val="002A344A"/>
    <w:rsid w:val="002A3452"/>
    <w:rsid w:val="002A345A"/>
    <w:rsid w:val="002A347E"/>
    <w:rsid w:val="002A3482"/>
    <w:rsid w:val="002A355B"/>
    <w:rsid w:val="002A3680"/>
    <w:rsid w:val="002A370B"/>
    <w:rsid w:val="002A370E"/>
    <w:rsid w:val="002A371F"/>
    <w:rsid w:val="002A3742"/>
    <w:rsid w:val="002A3793"/>
    <w:rsid w:val="002A3832"/>
    <w:rsid w:val="002A3860"/>
    <w:rsid w:val="002A39BA"/>
    <w:rsid w:val="002A39D1"/>
    <w:rsid w:val="002A3A14"/>
    <w:rsid w:val="002A3A16"/>
    <w:rsid w:val="002A3A2F"/>
    <w:rsid w:val="002A3A67"/>
    <w:rsid w:val="002A3CFA"/>
    <w:rsid w:val="002A3E39"/>
    <w:rsid w:val="002A3E95"/>
    <w:rsid w:val="002A4067"/>
    <w:rsid w:val="002A40E7"/>
    <w:rsid w:val="002A4216"/>
    <w:rsid w:val="002A42FD"/>
    <w:rsid w:val="002A43A2"/>
    <w:rsid w:val="002A43BA"/>
    <w:rsid w:val="002A45CA"/>
    <w:rsid w:val="002A463F"/>
    <w:rsid w:val="002A46E1"/>
    <w:rsid w:val="002A47A4"/>
    <w:rsid w:val="002A4881"/>
    <w:rsid w:val="002A497C"/>
    <w:rsid w:val="002A4B10"/>
    <w:rsid w:val="002A4B6A"/>
    <w:rsid w:val="002A4C24"/>
    <w:rsid w:val="002A4C6A"/>
    <w:rsid w:val="002A4C6B"/>
    <w:rsid w:val="002A4E10"/>
    <w:rsid w:val="002A4EB3"/>
    <w:rsid w:val="002A4ECA"/>
    <w:rsid w:val="002A4ECF"/>
    <w:rsid w:val="002A5053"/>
    <w:rsid w:val="002A507D"/>
    <w:rsid w:val="002A5145"/>
    <w:rsid w:val="002A5170"/>
    <w:rsid w:val="002A52D4"/>
    <w:rsid w:val="002A534A"/>
    <w:rsid w:val="002A553D"/>
    <w:rsid w:val="002A558B"/>
    <w:rsid w:val="002A5787"/>
    <w:rsid w:val="002A587E"/>
    <w:rsid w:val="002A5B8A"/>
    <w:rsid w:val="002A5CAE"/>
    <w:rsid w:val="002A5CC5"/>
    <w:rsid w:val="002A5D8C"/>
    <w:rsid w:val="002A5E9D"/>
    <w:rsid w:val="002A5F60"/>
    <w:rsid w:val="002A603A"/>
    <w:rsid w:val="002A60E4"/>
    <w:rsid w:val="002A60EE"/>
    <w:rsid w:val="002A6203"/>
    <w:rsid w:val="002A6265"/>
    <w:rsid w:val="002A626E"/>
    <w:rsid w:val="002A62BD"/>
    <w:rsid w:val="002A62FA"/>
    <w:rsid w:val="002A640A"/>
    <w:rsid w:val="002A6454"/>
    <w:rsid w:val="002A6652"/>
    <w:rsid w:val="002A6805"/>
    <w:rsid w:val="002A691C"/>
    <w:rsid w:val="002A692B"/>
    <w:rsid w:val="002A6A0A"/>
    <w:rsid w:val="002A6A30"/>
    <w:rsid w:val="002A6A8C"/>
    <w:rsid w:val="002A6AE2"/>
    <w:rsid w:val="002A6AEE"/>
    <w:rsid w:val="002A6B3D"/>
    <w:rsid w:val="002A6CC6"/>
    <w:rsid w:val="002A6E33"/>
    <w:rsid w:val="002A6FCB"/>
    <w:rsid w:val="002A7059"/>
    <w:rsid w:val="002A70CD"/>
    <w:rsid w:val="002A713A"/>
    <w:rsid w:val="002A720B"/>
    <w:rsid w:val="002A7341"/>
    <w:rsid w:val="002A7364"/>
    <w:rsid w:val="002A756A"/>
    <w:rsid w:val="002A759A"/>
    <w:rsid w:val="002A75B6"/>
    <w:rsid w:val="002A7634"/>
    <w:rsid w:val="002A7683"/>
    <w:rsid w:val="002A773A"/>
    <w:rsid w:val="002A77E2"/>
    <w:rsid w:val="002A78B2"/>
    <w:rsid w:val="002A7AF8"/>
    <w:rsid w:val="002A7B78"/>
    <w:rsid w:val="002A7BBB"/>
    <w:rsid w:val="002A7BC9"/>
    <w:rsid w:val="002A7C02"/>
    <w:rsid w:val="002A7C43"/>
    <w:rsid w:val="002A7D33"/>
    <w:rsid w:val="002A7D79"/>
    <w:rsid w:val="002A7DC4"/>
    <w:rsid w:val="002A7E81"/>
    <w:rsid w:val="002A7F9A"/>
    <w:rsid w:val="002A7FE9"/>
    <w:rsid w:val="002B002B"/>
    <w:rsid w:val="002B0180"/>
    <w:rsid w:val="002B01C1"/>
    <w:rsid w:val="002B02AE"/>
    <w:rsid w:val="002B035F"/>
    <w:rsid w:val="002B03A6"/>
    <w:rsid w:val="002B0475"/>
    <w:rsid w:val="002B04C3"/>
    <w:rsid w:val="002B08AF"/>
    <w:rsid w:val="002B096D"/>
    <w:rsid w:val="002B09E9"/>
    <w:rsid w:val="002B0A71"/>
    <w:rsid w:val="002B0AD1"/>
    <w:rsid w:val="002B0B1F"/>
    <w:rsid w:val="002B0B60"/>
    <w:rsid w:val="002B0B71"/>
    <w:rsid w:val="002B0E58"/>
    <w:rsid w:val="002B0F40"/>
    <w:rsid w:val="002B10A7"/>
    <w:rsid w:val="002B10D3"/>
    <w:rsid w:val="002B1109"/>
    <w:rsid w:val="002B117C"/>
    <w:rsid w:val="002B11C0"/>
    <w:rsid w:val="002B1261"/>
    <w:rsid w:val="002B1325"/>
    <w:rsid w:val="002B13C1"/>
    <w:rsid w:val="002B15D3"/>
    <w:rsid w:val="002B15FE"/>
    <w:rsid w:val="002B16C1"/>
    <w:rsid w:val="002B18B5"/>
    <w:rsid w:val="002B18EB"/>
    <w:rsid w:val="002B1BEC"/>
    <w:rsid w:val="002B1CEE"/>
    <w:rsid w:val="002B1D5D"/>
    <w:rsid w:val="002B1DC0"/>
    <w:rsid w:val="002B1EFB"/>
    <w:rsid w:val="002B1F47"/>
    <w:rsid w:val="002B1F82"/>
    <w:rsid w:val="002B1FE6"/>
    <w:rsid w:val="002B20E6"/>
    <w:rsid w:val="002B2209"/>
    <w:rsid w:val="002B236B"/>
    <w:rsid w:val="002B236C"/>
    <w:rsid w:val="002B2420"/>
    <w:rsid w:val="002B259E"/>
    <w:rsid w:val="002B270B"/>
    <w:rsid w:val="002B2727"/>
    <w:rsid w:val="002B2766"/>
    <w:rsid w:val="002B282B"/>
    <w:rsid w:val="002B2847"/>
    <w:rsid w:val="002B284A"/>
    <w:rsid w:val="002B2859"/>
    <w:rsid w:val="002B295B"/>
    <w:rsid w:val="002B2AF6"/>
    <w:rsid w:val="002B2C23"/>
    <w:rsid w:val="002B2C25"/>
    <w:rsid w:val="002B2DAC"/>
    <w:rsid w:val="002B2E1E"/>
    <w:rsid w:val="002B2EBF"/>
    <w:rsid w:val="002B2F7F"/>
    <w:rsid w:val="002B302D"/>
    <w:rsid w:val="002B3310"/>
    <w:rsid w:val="002B3362"/>
    <w:rsid w:val="002B336F"/>
    <w:rsid w:val="002B33CF"/>
    <w:rsid w:val="002B346F"/>
    <w:rsid w:val="002B359B"/>
    <w:rsid w:val="002B35B6"/>
    <w:rsid w:val="002B36A3"/>
    <w:rsid w:val="002B37DB"/>
    <w:rsid w:val="002B38FF"/>
    <w:rsid w:val="002B3960"/>
    <w:rsid w:val="002B39E8"/>
    <w:rsid w:val="002B3A04"/>
    <w:rsid w:val="002B3ACA"/>
    <w:rsid w:val="002B3AF5"/>
    <w:rsid w:val="002B3BD4"/>
    <w:rsid w:val="002B3C80"/>
    <w:rsid w:val="002B3CBB"/>
    <w:rsid w:val="002B3EBB"/>
    <w:rsid w:val="002B3F92"/>
    <w:rsid w:val="002B415A"/>
    <w:rsid w:val="002B42CE"/>
    <w:rsid w:val="002B431F"/>
    <w:rsid w:val="002B449E"/>
    <w:rsid w:val="002B48A5"/>
    <w:rsid w:val="002B4927"/>
    <w:rsid w:val="002B49BF"/>
    <w:rsid w:val="002B49DC"/>
    <w:rsid w:val="002B4A52"/>
    <w:rsid w:val="002B4B45"/>
    <w:rsid w:val="002B4CA3"/>
    <w:rsid w:val="002B4DAE"/>
    <w:rsid w:val="002B4E85"/>
    <w:rsid w:val="002B4EAD"/>
    <w:rsid w:val="002B4F23"/>
    <w:rsid w:val="002B4F76"/>
    <w:rsid w:val="002B51CD"/>
    <w:rsid w:val="002B51D5"/>
    <w:rsid w:val="002B538F"/>
    <w:rsid w:val="002B547B"/>
    <w:rsid w:val="002B551B"/>
    <w:rsid w:val="002B5532"/>
    <w:rsid w:val="002B567C"/>
    <w:rsid w:val="002B5769"/>
    <w:rsid w:val="002B591B"/>
    <w:rsid w:val="002B595D"/>
    <w:rsid w:val="002B5970"/>
    <w:rsid w:val="002B5976"/>
    <w:rsid w:val="002B5993"/>
    <w:rsid w:val="002B5996"/>
    <w:rsid w:val="002B59B1"/>
    <w:rsid w:val="002B5AD4"/>
    <w:rsid w:val="002B5C97"/>
    <w:rsid w:val="002B5DA0"/>
    <w:rsid w:val="002B5E3E"/>
    <w:rsid w:val="002B6032"/>
    <w:rsid w:val="002B6071"/>
    <w:rsid w:val="002B6100"/>
    <w:rsid w:val="002B6178"/>
    <w:rsid w:val="002B623A"/>
    <w:rsid w:val="002B6385"/>
    <w:rsid w:val="002B63AD"/>
    <w:rsid w:val="002B6467"/>
    <w:rsid w:val="002B6493"/>
    <w:rsid w:val="002B6548"/>
    <w:rsid w:val="002B6641"/>
    <w:rsid w:val="002B6696"/>
    <w:rsid w:val="002B669A"/>
    <w:rsid w:val="002B682A"/>
    <w:rsid w:val="002B68FA"/>
    <w:rsid w:val="002B691F"/>
    <w:rsid w:val="002B6982"/>
    <w:rsid w:val="002B6AD1"/>
    <w:rsid w:val="002B6AE8"/>
    <w:rsid w:val="002B6CEC"/>
    <w:rsid w:val="002B6D02"/>
    <w:rsid w:val="002B6D10"/>
    <w:rsid w:val="002B6D21"/>
    <w:rsid w:val="002B6DFD"/>
    <w:rsid w:val="002B6E0F"/>
    <w:rsid w:val="002B6E67"/>
    <w:rsid w:val="002B6E79"/>
    <w:rsid w:val="002B6E97"/>
    <w:rsid w:val="002B6ED8"/>
    <w:rsid w:val="002B6F5B"/>
    <w:rsid w:val="002B6FF0"/>
    <w:rsid w:val="002B70B6"/>
    <w:rsid w:val="002B70BA"/>
    <w:rsid w:val="002B70C8"/>
    <w:rsid w:val="002B7176"/>
    <w:rsid w:val="002B72E7"/>
    <w:rsid w:val="002B73A1"/>
    <w:rsid w:val="002B73B5"/>
    <w:rsid w:val="002B7442"/>
    <w:rsid w:val="002B7531"/>
    <w:rsid w:val="002B7583"/>
    <w:rsid w:val="002B75E9"/>
    <w:rsid w:val="002B7678"/>
    <w:rsid w:val="002B76AC"/>
    <w:rsid w:val="002B7825"/>
    <w:rsid w:val="002B79B0"/>
    <w:rsid w:val="002B79C5"/>
    <w:rsid w:val="002B7C5E"/>
    <w:rsid w:val="002B7DB2"/>
    <w:rsid w:val="002B7EDA"/>
    <w:rsid w:val="002B7F81"/>
    <w:rsid w:val="002C0123"/>
    <w:rsid w:val="002C017A"/>
    <w:rsid w:val="002C01AD"/>
    <w:rsid w:val="002C027C"/>
    <w:rsid w:val="002C0332"/>
    <w:rsid w:val="002C0485"/>
    <w:rsid w:val="002C04E7"/>
    <w:rsid w:val="002C04F4"/>
    <w:rsid w:val="002C05E9"/>
    <w:rsid w:val="002C0698"/>
    <w:rsid w:val="002C074A"/>
    <w:rsid w:val="002C07BF"/>
    <w:rsid w:val="002C07DE"/>
    <w:rsid w:val="002C0838"/>
    <w:rsid w:val="002C0840"/>
    <w:rsid w:val="002C094F"/>
    <w:rsid w:val="002C0C69"/>
    <w:rsid w:val="002C0D34"/>
    <w:rsid w:val="002C0ED0"/>
    <w:rsid w:val="002C0FC9"/>
    <w:rsid w:val="002C0FF3"/>
    <w:rsid w:val="002C10F1"/>
    <w:rsid w:val="002C1103"/>
    <w:rsid w:val="002C11BB"/>
    <w:rsid w:val="002C121F"/>
    <w:rsid w:val="002C149D"/>
    <w:rsid w:val="002C14A8"/>
    <w:rsid w:val="002C164E"/>
    <w:rsid w:val="002C1974"/>
    <w:rsid w:val="002C19BC"/>
    <w:rsid w:val="002C1A34"/>
    <w:rsid w:val="002C1A43"/>
    <w:rsid w:val="002C1B0F"/>
    <w:rsid w:val="002C1B7B"/>
    <w:rsid w:val="002C1CA1"/>
    <w:rsid w:val="002C1E37"/>
    <w:rsid w:val="002C1FB8"/>
    <w:rsid w:val="002C1FCA"/>
    <w:rsid w:val="002C20A9"/>
    <w:rsid w:val="002C2137"/>
    <w:rsid w:val="002C220D"/>
    <w:rsid w:val="002C2265"/>
    <w:rsid w:val="002C22B6"/>
    <w:rsid w:val="002C22E0"/>
    <w:rsid w:val="002C2320"/>
    <w:rsid w:val="002C23AF"/>
    <w:rsid w:val="002C2453"/>
    <w:rsid w:val="002C2541"/>
    <w:rsid w:val="002C2589"/>
    <w:rsid w:val="002C2592"/>
    <w:rsid w:val="002C2607"/>
    <w:rsid w:val="002C26CF"/>
    <w:rsid w:val="002C2926"/>
    <w:rsid w:val="002C2A00"/>
    <w:rsid w:val="002C2A3B"/>
    <w:rsid w:val="002C2A4B"/>
    <w:rsid w:val="002C2AD5"/>
    <w:rsid w:val="002C2B39"/>
    <w:rsid w:val="002C2B73"/>
    <w:rsid w:val="002C2B9A"/>
    <w:rsid w:val="002C2C04"/>
    <w:rsid w:val="002C2C96"/>
    <w:rsid w:val="002C2CBF"/>
    <w:rsid w:val="002C2D15"/>
    <w:rsid w:val="002C2D6B"/>
    <w:rsid w:val="002C2E79"/>
    <w:rsid w:val="002C2EFF"/>
    <w:rsid w:val="002C2F86"/>
    <w:rsid w:val="002C3064"/>
    <w:rsid w:val="002C3158"/>
    <w:rsid w:val="002C327E"/>
    <w:rsid w:val="002C3580"/>
    <w:rsid w:val="002C3604"/>
    <w:rsid w:val="002C370E"/>
    <w:rsid w:val="002C3768"/>
    <w:rsid w:val="002C385C"/>
    <w:rsid w:val="002C3899"/>
    <w:rsid w:val="002C3944"/>
    <w:rsid w:val="002C39E7"/>
    <w:rsid w:val="002C3C02"/>
    <w:rsid w:val="002C3C41"/>
    <w:rsid w:val="002C3D4F"/>
    <w:rsid w:val="002C3D68"/>
    <w:rsid w:val="002C3D90"/>
    <w:rsid w:val="002C3E37"/>
    <w:rsid w:val="002C3EDD"/>
    <w:rsid w:val="002C4060"/>
    <w:rsid w:val="002C415D"/>
    <w:rsid w:val="002C41E9"/>
    <w:rsid w:val="002C4342"/>
    <w:rsid w:val="002C447D"/>
    <w:rsid w:val="002C44F6"/>
    <w:rsid w:val="002C4527"/>
    <w:rsid w:val="002C4585"/>
    <w:rsid w:val="002C4661"/>
    <w:rsid w:val="002C46A5"/>
    <w:rsid w:val="002C4783"/>
    <w:rsid w:val="002C4808"/>
    <w:rsid w:val="002C48D7"/>
    <w:rsid w:val="002C48E9"/>
    <w:rsid w:val="002C4923"/>
    <w:rsid w:val="002C4924"/>
    <w:rsid w:val="002C4975"/>
    <w:rsid w:val="002C4A30"/>
    <w:rsid w:val="002C4A84"/>
    <w:rsid w:val="002C4AEF"/>
    <w:rsid w:val="002C4B36"/>
    <w:rsid w:val="002C4BD9"/>
    <w:rsid w:val="002C4C46"/>
    <w:rsid w:val="002C4C48"/>
    <w:rsid w:val="002C4DC9"/>
    <w:rsid w:val="002C4E77"/>
    <w:rsid w:val="002C4F26"/>
    <w:rsid w:val="002C4F4D"/>
    <w:rsid w:val="002C4F84"/>
    <w:rsid w:val="002C4F87"/>
    <w:rsid w:val="002C5034"/>
    <w:rsid w:val="002C5043"/>
    <w:rsid w:val="002C514A"/>
    <w:rsid w:val="002C51DE"/>
    <w:rsid w:val="002C5347"/>
    <w:rsid w:val="002C55E2"/>
    <w:rsid w:val="002C5605"/>
    <w:rsid w:val="002C5677"/>
    <w:rsid w:val="002C579E"/>
    <w:rsid w:val="002C57AF"/>
    <w:rsid w:val="002C5A5F"/>
    <w:rsid w:val="002C5B41"/>
    <w:rsid w:val="002C5B66"/>
    <w:rsid w:val="002C5B6E"/>
    <w:rsid w:val="002C5B9F"/>
    <w:rsid w:val="002C5BDE"/>
    <w:rsid w:val="002C5D35"/>
    <w:rsid w:val="002C5D66"/>
    <w:rsid w:val="002C5F53"/>
    <w:rsid w:val="002C5F75"/>
    <w:rsid w:val="002C5FB2"/>
    <w:rsid w:val="002C604A"/>
    <w:rsid w:val="002C60A7"/>
    <w:rsid w:val="002C6194"/>
    <w:rsid w:val="002C61E4"/>
    <w:rsid w:val="002C6450"/>
    <w:rsid w:val="002C6638"/>
    <w:rsid w:val="002C670E"/>
    <w:rsid w:val="002C6741"/>
    <w:rsid w:val="002C6B66"/>
    <w:rsid w:val="002C6C57"/>
    <w:rsid w:val="002C6D02"/>
    <w:rsid w:val="002C6D55"/>
    <w:rsid w:val="002C6E0C"/>
    <w:rsid w:val="002C6E54"/>
    <w:rsid w:val="002C6F01"/>
    <w:rsid w:val="002C6F7A"/>
    <w:rsid w:val="002C701C"/>
    <w:rsid w:val="002C7378"/>
    <w:rsid w:val="002C74AB"/>
    <w:rsid w:val="002C74F7"/>
    <w:rsid w:val="002C75F2"/>
    <w:rsid w:val="002C7638"/>
    <w:rsid w:val="002C7791"/>
    <w:rsid w:val="002C77A1"/>
    <w:rsid w:val="002C77C2"/>
    <w:rsid w:val="002C7893"/>
    <w:rsid w:val="002C78D7"/>
    <w:rsid w:val="002C7A44"/>
    <w:rsid w:val="002C7B9F"/>
    <w:rsid w:val="002C7CC6"/>
    <w:rsid w:val="002C7DC9"/>
    <w:rsid w:val="002C7EB5"/>
    <w:rsid w:val="002C7F9C"/>
    <w:rsid w:val="002C7FC9"/>
    <w:rsid w:val="002D0017"/>
    <w:rsid w:val="002D010A"/>
    <w:rsid w:val="002D021E"/>
    <w:rsid w:val="002D0294"/>
    <w:rsid w:val="002D0336"/>
    <w:rsid w:val="002D036C"/>
    <w:rsid w:val="002D0425"/>
    <w:rsid w:val="002D06B4"/>
    <w:rsid w:val="002D0711"/>
    <w:rsid w:val="002D0718"/>
    <w:rsid w:val="002D086B"/>
    <w:rsid w:val="002D088E"/>
    <w:rsid w:val="002D08A0"/>
    <w:rsid w:val="002D08B0"/>
    <w:rsid w:val="002D08E7"/>
    <w:rsid w:val="002D0A85"/>
    <w:rsid w:val="002D0A8A"/>
    <w:rsid w:val="002D0C7F"/>
    <w:rsid w:val="002D0CDA"/>
    <w:rsid w:val="002D0FB7"/>
    <w:rsid w:val="002D103E"/>
    <w:rsid w:val="002D103F"/>
    <w:rsid w:val="002D1042"/>
    <w:rsid w:val="002D1117"/>
    <w:rsid w:val="002D12E7"/>
    <w:rsid w:val="002D13FC"/>
    <w:rsid w:val="002D14A6"/>
    <w:rsid w:val="002D14BA"/>
    <w:rsid w:val="002D1549"/>
    <w:rsid w:val="002D1596"/>
    <w:rsid w:val="002D15B9"/>
    <w:rsid w:val="002D15E3"/>
    <w:rsid w:val="002D162D"/>
    <w:rsid w:val="002D1769"/>
    <w:rsid w:val="002D17BA"/>
    <w:rsid w:val="002D1836"/>
    <w:rsid w:val="002D18DF"/>
    <w:rsid w:val="002D18F3"/>
    <w:rsid w:val="002D197D"/>
    <w:rsid w:val="002D19D8"/>
    <w:rsid w:val="002D1B47"/>
    <w:rsid w:val="002D1B8A"/>
    <w:rsid w:val="002D1BCA"/>
    <w:rsid w:val="002D1C2A"/>
    <w:rsid w:val="002D1CCC"/>
    <w:rsid w:val="002D1ED2"/>
    <w:rsid w:val="002D21E6"/>
    <w:rsid w:val="002D2245"/>
    <w:rsid w:val="002D22F4"/>
    <w:rsid w:val="002D2358"/>
    <w:rsid w:val="002D24B3"/>
    <w:rsid w:val="002D2511"/>
    <w:rsid w:val="002D2546"/>
    <w:rsid w:val="002D255A"/>
    <w:rsid w:val="002D2581"/>
    <w:rsid w:val="002D25E8"/>
    <w:rsid w:val="002D2651"/>
    <w:rsid w:val="002D284C"/>
    <w:rsid w:val="002D2866"/>
    <w:rsid w:val="002D2891"/>
    <w:rsid w:val="002D2BB8"/>
    <w:rsid w:val="002D2C6B"/>
    <w:rsid w:val="002D2C86"/>
    <w:rsid w:val="002D3134"/>
    <w:rsid w:val="002D31A0"/>
    <w:rsid w:val="002D31A9"/>
    <w:rsid w:val="002D3223"/>
    <w:rsid w:val="002D3298"/>
    <w:rsid w:val="002D32CA"/>
    <w:rsid w:val="002D342D"/>
    <w:rsid w:val="002D3568"/>
    <w:rsid w:val="002D364C"/>
    <w:rsid w:val="002D37C0"/>
    <w:rsid w:val="002D381D"/>
    <w:rsid w:val="002D390A"/>
    <w:rsid w:val="002D3995"/>
    <w:rsid w:val="002D39A5"/>
    <w:rsid w:val="002D3AA9"/>
    <w:rsid w:val="002D3AF1"/>
    <w:rsid w:val="002D3B5D"/>
    <w:rsid w:val="002D3CD3"/>
    <w:rsid w:val="002D3FE1"/>
    <w:rsid w:val="002D4066"/>
    <w:rsid w:val="002D40F5"/>
    <w:rsid w:val="002D412D"/>
    <w:rsid w:val="002D41FD"/>
    <w:rsid w:val="002D4243"/>
    <w:rsid w:val="002D4349"/>
    <w:rsid w:val="002D4383"/>
    <w:rsid w:val="002D444E"/>
    <w:rsid w:val="002D4462"/>
    <w:rsid w:val="002D44FA"/>
    <w:rsid w:val="002D460C"/>
    <w:rsid w:val="002D481F"/>
    <w:rsid w:val="002D48DC"/>
    <w:rsid w:val="002D48EB"/>
    <w:rsid w:val="002D4A83"/>
    <w:rsid w:val="002D4D33"/>
    <w:rsid w:val="002D4E1E"/>
    <w:rsid w:val="002D4EA5"/>
    <w:rsid w:val="002D4EEE"/>
    <w:rsid w:val="002D5137"/>
    <w:rsid w:val="002D516F"/>
    <w:rsid w:val="002D52F2"/>
    <w:rsid w:val="002D53B6"/>
    <w:rsid w:val="002D53E6"/>
    <w:rsid w:val="002D54C8"/>
    <w:rsid w:val="002D55EB"/>
    <w:rsid w:val="002D5672"/>
    <w:rsid w:val="002D57CA"/>
    <w:rsid w:val="002D5889"/>
    <w:rsid w:val="002D58A5"/>
    <w:rsid w:val="002D58CA"/>
    <w:rsid w:val="002D5925"/>
    <w:rsid w:val="002D5A74"/>
    <w:rsid w:val="002D5AA6"/>
    <w:rsid w:val="002D5E2A"/>
    <w:rsid w:val="002D5E35"/>
    <w:rsid w:val="002D5E82"/>
    <w:rsid w:val="002D5EDE"/>
    <w:rsid w:val="002D5F75"/>
    <w:rsid w:val="002D601A"/>
    <w:rsid w:val="002D60EB"/>
    <w:rsid w:val="002D60FF"/>
    <w:rsid w:val="002D6214"/>
    <w:rsid w:val="002D6578"/>
    <w:rsid w:val="002D6584"/>
    <w:rsid w:val="002D6641"/>
    <w:rsid w:val="002D666A"/>
    <w:rsid w:val="002D66C8"/>
    <w:rsid w:val="002D672A"/>
    <w:rsid w:val="002D6844"/>
    <w:rsid w:val="002D68D5"/>
    <w:rsid w:val="002D692B"/>
    <w:rsid w:val="002D6998"/>
    <w:rsid w:val="002D69DE"/>
    <w:rsid w:val="002D6A49"/>
    <w:rsid w:val="002D6AFB"/>
    <w:rsid w:val="002D6B3A"/>
    <w:rsid w:val="002D6BA1"/>
    <w:rsid w:val="002D6C2B"/>
    <w:rsid w:val="002D6C60"/>
    <w:rsid w:val="002D6C6E"/>
    <w:rsid w:val="002D6C71"/>
    <w:rsid w:val="002D6CB2"/>
    <w:rsid w:val="002D6CE7"/>
    <w:rsid w:val="002D6D3D"/>
    <w:rsid w:val="002D6D51"/>
    <w:rsid w:val="002D6D8D"/>
    <w:rsid w:val="002D6DB8"/>
    <w:rsid w:val="002D6DE3"/>
    <w:rsid w:val="002D6F39"/>
    <w:rsid w:val="002D700F"/>
    <w:rsid w:val="002D7031"/>
    <w:rsid w:val="002D73AA"/>
    <w:rsid w:val="002D74AA"/>
    <w:rsid w:val="002D7774"/>
    <w:rsid w:val="002D779F"/>
    <w:rsid w:val="002D796B"/>
    <w:rsid w:val="002D79D6"/>
    <w:rsid w:val="002D79DC"/>
    <w:rsid w:val="002D7AD5"/>
    <w:rsid w:val="002D7B09"/>
    <w:rsid w:val="002D7B81"/>
    <w:rsid w:val="002D7BB4"/>
    <w:rsid w:val="002D7C0E"/>
    <w:rsid w:val="002D7D27"/>
    <w:rsid w:val="002D7DFB"/>
    <w:rsid w:val="002D7E1C"/>
    <w:rsid w:val="002D7EC8"/>
    <w:rsid w:val="002D7FDC"/>
    <w:rsid w:val="002E0084"/>
    <w:rsid w:val="002E015D"/>
    <w:rsid w:val="002E01C7"/>
    <w:rsid w:val="002E0375"/>
    <w:rsid w:val="002E0406"/>
    <w:rsid w:val="002E0535"/>
    <w:rsid w:val="002E05E2"/>
    <w:rsid w:val="002E07C7"/>
    <w:rsid w:val="002E081F"/>
    <w:rsid w:val="002E08AD"/>
    <w:rsid w:val="002E08D1"/>
    <w:rsid w:val="002E0AD2"/>
    <w:rsid w:val="002E0B06"/>
    <w:rsid w:val="002E0B9C"/>
    <w:rsid w:val="002E0C5B"/>
    <w:rsid w:val="002E0CAA"/>
    <w:rsid w:val="002E0D25"/>
    <w:rsid w:val="002E0E97"/>
    <w:rsid w:val="002E0F39"/>
    <w:rsid w:val="002E0F72"/>
    <w:rsid w:val="002E0FF2"/>
    <w:rsid w:val="002E102D"/>
    <w:rsid w:val="002E110F"/>
    <w:rsid w:val="002E1130"/>
    <w:rsid w:val="002E11A3"/>
    <w:rsid w:val="002E12A0"/>
    <w:rsid w:val="002E14A2"/>
    <w:rsid w:val="002E154B"/>
    <w:rsid w:val="002E16CD"/>
    <w:rsid w:val="002E16DD"/>
    <w:rsid w:val="002E1731"/>
    <w:rsid w:val="002E176D"/>
    <w:rsid w:val="002E17C4"/>
    <w:rsid w:val="002E17CD"/>
    <w:rsid w:val="002E1842"/>
    <w:rsid w:val="002E1977"/>
    <w:rsid w:val="002E1A5C"/>
    <w:rsid w:val="002E1ACD"/>
    <w:rsid w:val="002E1B7A"/>
    <w:rsid w:val="002E1D4F"/>
    <w:rsid w:val="002E1D84"/>
    <w:rsid w:val="002E1D89"/>
    <w:rsid w:val="002E1E60"/>
    <w:rsid w:val="002E1E80"/>
    <w:rsid w:val="002E2030"/>
    <w:rsid w:val="002E203E"/>
    <w:rsid w:val="002E2111"/>
    <w:rsid w:val="002E213E"/>
    <w:rsid w:val="002E218B"/>
    <w:rsid w:val="002E22D4"/>
    <w:rsid w:val="002E2535"/>
    <w:rsid w:val="002E258E"/>
    <w:rsid w:val="002E2666"/>
    <w:rsid w:val="002E26A4"/>
    <w:rsid w:val="002E2723"/>
    <w:rsid w:val="002E2759"/>
    <w:rsid w:val="002E2874"/>
    <w:rsid w:val="002E29C0"/>
    <w:rsid w:val="002E29D2"/>
    <w:rsid w:val="002E29FB"/>
    <w:rsid w:val="002E2AB8"/>
    <w:rsid w:val="002E2BD7"/>
    <w:rsid w:val="002E2BFC"/>
    <w:rsid w:val="002E2E0D"/>
    <w:rsid w:val="002E2E56"/>
    <w:rsid w:val="002E2F3D"/>
    <w:rsid w:val="002E2F67"/>
    <w:rsid w:val="002E301C"/>
    <w:rsid w:val="002E304F"/>
    <w:rsid w:val="002E30DF"/>
    <w:rsid w:val="002E3165"/>
    <w:rsid w:val="002E31A9"/>
    <w:rsid w:val="002E3200"/>
    <w:rsid w:val="002E32A0"/>
    <w:rsid w:val="002E3622"/>
    <w:rsid w:val="002E385C"/>
    <w:rsid w:val="002E3A92"/>
    <w:rsid w:val="002E3BA8"/>
    <w:rsid w:val="002E3CAB"/>
    <w:rsid w:val="002E3D8E"/>
    <w:rsid w:val="002E3E0A"/>
    <w:rsid w:val="002E3E79"/>
    <w:rsid w:val="002E3EDC"/>
    <w:rsid w:val="002E4010"/>
    <w:rsid w:val="002E403D"/>
    <w:rsid w:val="002E419A"/>
    <w:rsid w:val="002E42D9"/>
    <w:rsid w:val="002E436A"/>
    <w:rsid w:val="002E43B1"/>
    <w:rsid w:val="002E455F"/>
    <w:rsid w:val="002E47A9"/>
    <w:rsid w:val="002E485B"/>
    <w:rsid w:val="002E4A0F"/>
    <w:rsid w:val="002E4BBD"/>
    <w:rsid w:val="002E4CD6"/>
    <w:rsid w:val="002E4DB3"/>
    <w:rsid w:val="002E4DB9"/>
    <w:rsid w:val="002E4E13"/>
    <w:rsid w:val="002E4E72"/>
    <w:rsid w:val="002E4ECD"/>
    <w:rsid w:val="002E4ED8"/>
    <w:rsid w:val="002E4F89"/>
    <w:rsid w:val="002E500D"/>
    <w:rsid w:val="002E5043"/>
    <w:rsid w:val="002E50E9"/>
    <w:rsid w:val="002E50F8"/>
    <w:rsid w:val="002E513B"/>
    <w:rsid w:val="002E52D3"/>
    <w:rsid w:val="002E5329"/>
    <w:rsid w:val="002E5404"/>
    <w:rsid w:val="002E5472"/>
    <w:rsid w:val="002E5483"/>
    <w:rsid w:val="002E54E3"/>
    <w:rsid w:val="002E5501"/>
    <w:rsid w:val="002E5550"/>
    <w:rsid w:val="002E5599"/>
    <w:rsid w:val="002E562C"/>
    <w:rsid w:val="002E562D"/>
    <w:rsid w:val="002E5716"/>
    <w:rsid w:val="002E578A"/>
    <w:rsid w:val="002E57C3"/>
    <w:rsid w:val="002E5860"/>
    <w:rsid w:val="002E5890"/>
    <w:rsid w:val="002E59A6"/>
    <w:rsid w:val="002E59AC"/>
    <w:rsid w:val="002E5AB9"/>
    <w:rsid w:val="002E5B48"/>
    <w:rsid w:val="002E5B76"/>
    <w:rsid w:val="002E5BB0"/>
    <w:rsid w:val="002E5DFD"/>
    <w:rsid w:val="002E5E8D"/>
    <w:rsid w:val="002E5FF3"/>
    <w:rsid w:val="002E6031"/>
    <w:rsid w:val="002E61F5"/>
    <w:rsid w:val="002E626F"/>
    <w:rsid w:val="002E6310"/>
    <w:rsid w:val="002E6341"/>
    <w:rsid w:val="002E6446"/>
    <w:rsid w:val="002E64D9"/>
    <w:rsid w:val="002E6589"/>
    <w:rsid w:val="002E658B"/>
    <w:rsid w:val="002E65DF"/>
    <w:rsid w:val="002E65F0"/>
    <w:rsid w:val="002E66CF"/>
    <w:rsid w:val="002E67AF"/>
    <w:rsid w:val="002E69B7"/>
    <w:rsid w:val="002E6AE7"/>
    <w:rsid w:val="002E6B1F"/>
    <w:rsid w:val="002E6B37"/>
    <w:rsid w:val="002E6BCD"/>
    <w:rsid w:val="002E6BEC"/>
    <w:rsid w:val="002E6C41"/>
    <w:rsid w:val="002E6CA3"/>
    <w:rsid w:val="002E6DDB"/>
    <w:rsid w:val="002E6DF9"/>
    <w:rsid w:val="002E6F3C"/>
    <w:rsid w:val="002E6FED"/>
    <w:rsid w:val="002E7140"/>
    <w:rsid w:val="002E73A4"/>
    <w:rsid w:val="002E754D"/>
    <w:rsid w:val="002E7692"/>
    <w:rsid w:val="002E76E2"/>
    <w:rsid w:val="002E7712"/>
    <w:rsid w:val="002E7734"/>
    <w:rsid w:val="002E783A"/>
    <w:rsid w:val="002E791B"/>
    <w:rsid w:val="002E7AB3"/>
    <w:rsid w:val="002E7AF9"/>
    <w:rsid w:val="002E7B73"/>
    <w:rsid w:val="002E7C3F"/>
    <w:rsid w:val="002E7CFD"/>
    <w:rsid w:val="002E7D33"/>
    <w:rsid w:val="002E7DC2"/>
    <w:rsid w:val="002E7E3D"/>
    <w:rsid w:val="002E7EDB"/>
    <w:rsid w:val="002E7F26"/>
    <w:rsid w:val="002E7F60"/>
    <w:rsid w:val="002E7F79"/>
    <w:rsid w:val="002F0051"/>
    <w:rsid w:val="002F0054"/>
    <w:rsid w:val="002F00A1"/>
    <w:rsid w:val="002F029F"/>
    <w:rsid w:val="002F03B2"/>
    <w:rsid w:val="002F0565"/>
    <w:rsid w:val="002F059C"/>
    <w:rsid w:val="002F05E7"/>
    <w:rsid w:val="002F0632"/>
    <w:rsid w:val="002F06D7"/>
    <w:rsid w:val="002F0962"/>
    <w:rsid w:val="002F0A11"/>
    <w:rsid w:val="002F0A3A"/>
    <w:rsid w:val="002F0ACD"/>
    <w:rsid w:val="002F0BAA"/>
    <w:rsid w:val="002F0C5C"/>
    <w:rsid w:val="002F0C61"/>
    <w:rsid w:val="002F0D3C"/>
    <w:rsid w:val="002F0D81"/>
    <w:rsid w:val="002F0E6E"/>
    <w:rsid w:val="002F0EE7"/>
    <w:rsid w:val="002F0EF1"/>
    <w:rsid w:val="002F0FA1"/>
    <w:rsid w:val="002F0FAC"/>
    <w:rsid w:val="002F1066"/>
    <w:rsid w:val="002F138A"/>
    <w:rsid w:val="002F13C9"/>
    <w:rsid w:val="002F13CE"/>
    <w:rsid w:val="002F14E2"/>
    <w:rsid w:val="002F1503"/>
    <w:rsid w:val="002F1717"/>
    <w:rsid w:val="002F1797"/>
    <w:rsid w:val="002F1893"/>
    <w:rsid w:val="002F19BD"/>
    <w:rsid w:val="002F1A15"/>
    <w:rsid w:val="002F1A50"/>
    <w:rsid w:val="002F1B29"/>
    <w:rsid w:val="002F1B5E"/>
    <w:rsid w:val="002F1C3D"/>
    <w:rsid w:val="002F1CA6"/>
    <w:rsid w:val="002F1CA8"/>
    <w:rsid w:val="002F1D4A"/>
    <w:rsid w:val="002F1D9A"/>
    <w:rsid w:val="002F1E1C"/>
    <w:rsid w:val="002F1FB3"/>
    <w:rsid w:val="002F2085"/>
    <w:rsid w:val="002F24E4"/>
    <w:rsid w:val="002F265C"/>
    <w:rsid w:val="002F289E"/>
    <w:rsid w:val="002F297D"/>
    <w:rsid w:val="002F2BD4"/>
    <w:rsid w:val="002F2C32"/>
    <w:rsid w:val="002F2E7A"/>
    <w:rsid w:val="002F2F58"/>
    <w:rsid w:val="002F3061"/>
    <w:rsid w:val="002F30CA"/>
    <w:rsid w:val="002F31C1"/>
    <w:rsid w:val="002F3255"/>
    <w:rsid w:val="002F32DA"/>
    <w:rsid w:val="002F338C"/>
    <w:rsid w:val="002F347A"/>
    <w:rsid w:val="002F348A"/>
    <w:rsid w:val="002F34EB"/>
    <w:rsid w:val="002F3557"/>
    <w:rsid w:val="002F3581"/>
    <w:rsid w:val="002F3609"/>
    <w:rsid w:val="002F37A5"/>
    <w:rsid w:val="002F37AD"/>
    <w:rsid w:val="002F3842"/>
    <w:rsid w:val="002F3884"/>
    <w:rsid w:val="002F3974"/>
    <w:rsid w:val="002F3A8E"/>
    <w:rsid w:val="002F3CA0"/>
    <w:rsid w:val="002F3DEF"/>
    <w:rsid w:val="002F3E17"/>
    <w:rsid w:val="002F3E3F"/>
    <w:rsid w:val="002F3FBB"/>
    <w:rsid w:val="002F40D4"/>
    <w:rsid w:val="002F4145"/>
    <w:rsid w:val="002F4152"/>
    <w:rsid w:val="002F41F6"/>
    <w:rsid w:val="002F4225"/>
    <w:rsid w:val="002F43BB"/>
    <w:rsid w:val="002F43BF"/>
    <w:rsid w:val="002F43D9"/>
    <w:rsid w:val="002F44F5"/>
    <w:rsid w:val="002F44FB"/>
    <w:rsid w:val="002F4576"/>
    <w:rsid w:val="002F4600"/>
    <w:rsid w:val="002F46F5"/>
    <w:rsid w:val="002F476C"/>
    <w:rsid w:val="002F48DE"/>
    <w:rsid w:val="002F49CF"/>
    <w:rsid w:val="002F49DD"/>
    <w:rsid w:val="002F4A2E"/>
    <w:rsid w:val="002F4C5E"/>
    <w:rsid w:val="002F4C7F"/>
    <w:rsid w:val="002F4CE5"/>
    <w:rsid w:val="002F4CF7"/>
    <w:rsid w:val="002F4D04"/>
    <w:rsid w:val="002F4D09"/>
    <w:rsid w:val="002F4EA9"/>
    <w:rsid w:val="002F4F15"/>
    <w:rsid w:val="002F4FC7"/>
    <w:rsid w:val="002F504C"/>
    <w:rsid w:val="002F518E"/>
    <w:rsid w:val="002F51B7"/>
    <w:rsid w:val="002F527B"/>
    <w:rsid w:val="002F5325"/>
    <w:rsid w:val="002F538D"/>
    <w:rsid w:val="002F53F9"/>
    <w:rsid w:val="002F5448"/>
    <w:rsid w:val="002F54C2"/>
    <w:rsid w:val="002F5527"/>
    <w:rsid w:val="002F5575"/>
    <w:rsid w:val="002F56F7"/>
    <w:rsid w:val="002F5819"/>
    <w:rsid w:val="002F5826"/>
    <w:rsid w:val="002F5827"/>
    <w:rsid w:val="002F5844"/>
    <w:rsid w:val="002F5866"/>
    <w:rsid w:val="002F586B"/>
    <w:rsid w:val="002F5915"/>
    <w:rsid w:val="002F5A5F"/>
    <w:rsid w:val="002F5AC8"/>
    <w:rsid w:val="002F5ADC"/>
    <w:rsid w:val="002F5B33"/>
    <w:rsid w:val="002F5BC0"/>
    <w:rsid w:val="002F5CFE"/>
    <w:rsid w:val="002F5D99"/>
    <w:rsid w:val="002F5DE5"/>
    <w:rsid w:val="002F5E06"/>
    <w:rsid w:val="002F5EC0"/>
    <w:rsid w:val="002F61B7"/>
    <w:rsid w:val="002F624E"/>
    <w:rsid w:val="002F6305"/>
    <w:rsid w:val="002F6315"/>
    <w:rsid w:val="002F63B7"/>
    <w:rsid w:val="002F641A"/>
    <w:rsid w:val="002F6468"/>
    <w:rsid w:val="002F656E"/>
    <w:rsid w:val="002F669B"/>
    <w:rsid w:val="002F67A7"/>
    <w:rsid w:val="002F68FD"/>
    <w:rsid w:val="002F6A99"/>
    <w:rsid w:val="002F6AC5"/>
    <w:rsid w:val="002F6B70"/>
    <w:rsid w:val="002F6CC8"/>
    <w:rsid w:val="002F6D1F"/>
    <w:rsid w:val="002F6EDC"/>
    <w:rsid w:val="002F6F48"/>
    <w:rsid w:val="002F702D"/>
    <w:rsid w:val="002F70F2"/>
    <w:rsid w:val="002F710C"/>
    <w:rsid w:val="002F71EA"/>
    <w:rsid w:val="002F7203"/>
    <w:rsid w:val="002F7432"/>
    <w:rsid w:val="002F74BD"/>
    <w:rsid w:val="002F755D"/>
    <w:rsid w:val="002F75E3"/>
    <w:rsid w:val="002F75FE"/>
    <w:rsid w:val="002F761E"/>
    <w:rsid w:val="002F76A7"/>
    <w:rsid w:val="002F76A9"/>
    <w:rsid w:val="002F771B"/>
    <w:rsid w:val="002F7781"/>
    <w:rsid w:val="002F77EB"/>
    <w:rsid w:val="002F7813"/>
    <w:rsid w:val="002F7818"/>
    <w:rsid w:val="002F78EB"/>
    <w:rsid w:val="002F78F8"/>
    <w:rsid w:val="002F79E3"/>
    <w:rsid w:val="002F7B62"/>
    <w:rsid w:val="002F7BC0"/>
    <w:rsid w:val="002F7C1D"/>
    <w:rsid w:val="002F7CC4"/>
    <w:rsid w:val="002F7D8A"/>
    <w:rsid w:val="002F7D9C"/>
    <w:rsid w:val="002F7F47"/>
    <w:rsid w:val="00300191"/>
    <w:rsid w:val="00300281"/>
    <w:rsid w:val="003002AE"/>
    <w:rsid w:val="00300311"/>
    <w:rsid w:val="00300328"/>
    <w:rsid w:val="0030034E"/>
    <w:rsid w:val="00300445"/>
    <w:rsid w:val="00300447"/>
    <w:rsid w:val="003004A1"/>
    <w:rsid w:val="00300706"/>
    <w:rsid w:val="00300870"/>
    <w:rsid w:val="00300872"/>
    <w:rsid w:val="00300A4E"/>
    <w:rsid w:val="00300A70"/>
    <w:rsid w:val="00300B25"/>
    <w:rsid w:val="00300BAD"/>
    <w:rsid w:val="00300CA3"/>
    <w:rsid w:val="00300CBD"/>
    <w:rsid w:val="00300D5B"/>
    <w:rsid w:val="00300D60"/>
    <w:rsid w:val="00300DBB"/>
    <w:rsid w:val="00300DC8"/>
    <w:rsid w:val="00300E5D"/>
    <w:rsid w:val="00300E6D"/>
    <w:rsid w:val="00300E9D"/>
    <w:rsid w:val="00301030"/>
    <w:rsid w:val="00301234"/>
    <w:rsid w:val="003012D0"/>
    <w:rsid w:val="003012D7"/>
    <w:rsid w:val="00301386"/>
    <w:rsid w:val="003013D6"/>
    <w:rsid w:val="003013D8"/>
    <w:rsid w:val="003016C3"/>
    <w:rsid w:val="003018CD"/>
    <w:rsid w:val="003019E5"/>
    <w:rsid w:val="00301AA2"/>
    <w:rsid w:val="00301AA7"/>
    <w:rsid w:val="00301AF4"/>
    <w:rsid w:val="00301B97"/>
    <w:rsid w:val="00301B98"/>
    <w:rsid w:val="00301C23"/>
    <w:rsid w:val="00301C42"/>
    <w:rsid w:val="00301D72"/>
    <w:rsid w:val="00301D73"/>
    <w:rsid w:val="00301D8C"/>
    <w:rsid w:val="00301DC2"/>
    <w:rsid w:val="00301EAC"/>
    <w:rsid w:val="00301EC7"/>
    <w:rsid w:val="00301FD0"/>
    <w:rsid w:val="00301FD4"/>
    <w:rsid w:val="00301FF7"/>
    <w:rsid w:val="0030206C"/>
    <w:rsid w:val="003021A8"/>
    <w:rsid w:val="003021AE"/>
    <w:rsid w:val="0030233F"/>
    <w:rsid w:val="003023A3"/>
    <w:rsid w:val="0030240D"/>
    <w:rsid w:val="00302469"/>
    <w:rsid w:val="003025A0"/>
    <w:rsid w:val="0030262D"/>
    <w:rsid w:val="003026B8"/>
    <w:rsid w:val="0030283D"/>
    <w:rsid w:val="00302861"/>
    <w:rsid w:val="00302881"/>
    <w:rsid w:val="0030297B"/>
    <w:rsid w:val="00302A16"/>
    <w:rsid w:val="00302A79"/>
    <w:rsid w:val="00302AA3"/>
    <w:rsid w:val="00302B20"/>
    <w:rsid w:val="00302B41"/>
    <w:rsid w:val="00302C3A"/>
    <w:rsid w:val="00302C4B"/>
    <w:rsid w:val="00302CD5"/>
    <w:rsid w:val="00302D1C"/>
    <w:rsid w:val="00302D6F"/>
    <w:rsid w:val="00302F32"/>
    <w:rsid w:val="0030308D"/>
    <w:rsid w:val="003030CA"/>
    <w:rsid w:val="0030315F"/>
    <w:rsid w:val="00303187"/>
    <w:rsid w:val="00303222"/>
    <w:rsid w:val="0030344E"/>
    <w:rsid w:val="003034C9"/>
    <w:rsid w:val="00303659"/>
    <w:rsid w:val="003036EB"/>
    <w:rsid w:val="0030378E"/>
    <w:rsid w:val="00303814"/>
    <w:rsid w:val="00303861"/>
    <w:rsid w:val="00303901"/>
    <w:rsid w:val="0030392C"/>
    <w:rsid w:val="0030399A"/>
    <w:rsid w:val="003039C0"/>
    <w:rsid w:val="00303A6C"/>
    <w:rsid w:val="00303AF8"/>
    <w:rsid w:val="00303AFD"/>
    <w:rsid w:val="00303CB4"/>
    <w:rsid w:val="00303CB7"/>
    <w:rsid w:val="00303CE2"/>
    <w:rsid w:val="00303D9E"/>
    <w:rsid w:val="00303E4A"/>
    <w:rsid w:val="00303F11"/>
    <w:rsid w:val="00303F96"/>
    <w:rsid w:val="00303F9B"/>
    <w:rsid w:val="00303FC7"/>
    <w:rsid w:val="00304022"/>
    <w:rsid w:val="0030407B"/>
    <w:rsid w:val="00304212"/>
    <w:rsid w:val="00304297"/>
    <w:rsid w:val="00304372"/>
    <w:rsid w:val="003043C7"/>
    <w:rsid w:val="0030470A"/>
    <w:rsid w:val="00304776"/>
    <w:rsid w:val="003047A4"/>
    <w:rsid w:val="003047CF"/>
    <w:rsid w:val="003047EF"/>
    <w:rsid w:val="00304883"/>
    <w:rsid w:val="003049EC"/>
    <w:rsid w:val="00304A04"/>
    <w:rsid w:val="00304B49"/>
    <w:rsid w:val="00304BBF"/>
    <w:rsid w:val="00304C24"/>
    <w:rsid w:val="00304C41"/>
    <w:rsid w:val="00304D25"/>
    <w:rsid w:val="00304D8B"/>
    <w:rsid w:val="00304DC1"/>
    <w:rsid w:val="00304E4A"/>
    <w:rsid w:val="00304E8B"/>
    <w:rsid w:val="00304E96"/>
    <w:rsid w:val="00304E97"/>
    <w:rsid w:val="00304EAF"/>
    <w:rsid w:val="00304ED8"/>
    <w:rsid w:val="00304F3B"/>
    <w:rsid w:val="0030501C"/>
    <w:rsid w:val="00305320"/>
    <w:rsid w:val="00305519"/>
    <w:rsid w:val="003055CB"/>
    <w:rsid w:val="003055EE"/>
    <w:rsid w:val="0030576A"/>
    <w:rsid w:val="0030580A"/>
    <w:rsid w:val="00305874"/>
    <w:rsid w:val="003059EF"/>
    <w:rsid w:val="003059F1"/>
    <w:rsid w:val="00305A34"/>
    <w:rsid w:val="00305AC6"/>
    <w:rsid w:val="00305AEF"/>
    <w:rsid w:val="00305BF8"/>
    <w:rsid w:val="00305BFE"/>
    <w:rsid w:val="00305C5F"/>
    <w:rsid w:val="00305CC4"/>
    <w:rsid w:val="00305E81"/>
    <w:rsid w:val="00305FB3"/>
    <w:rsid w:val="00305FCC"/>
    <w:rsid w:val="00305FF7"/>
    <w:rsid w:val="003060DF"/>
    <w:rsid w:val="003061AD"/>
    <w:rsid w:val="00306341"/>
    <w:rsid w:val="00306480"/>
    <w:rsid w:val="00306522"/>
    <w:rsid w:val="00306556"/>
    <w:rsid w:val="003066C2"/>
    <w:rsid w:val="003066FC"/>
    <w:rsid w:val="0030675A"/>
    <w:rsid w:val="003067D9"/>
    <w:rsid w:val="00306859"/>
    <w:rsid w:val="0030685C"/>
    <w:rsid w:val="00306861"/>
    <w:rsid w:val="0030689B"/>
    <w:rsid w:val="00306A0C"/>
    <w:rsid w:val="00306AAA"/>
    <w:rsid w:val="00306B18"/>
    <w:rsid w:val="00306BC8"/>
    <w:rsid w:val="00306D2C"/>
    <w:rsid w:val="00306D6D"/>
    <w:rsid w:val="00306DB0"/>
    <w:rsid w:val="00306DDB"/>
    <w:rsid w:val="00306E2D"/>
    <w:rsid w:val="003070EF"/>
    <w:rsid w:val="0030727A"/>
    <w:rsid w:val="00307302"/>
    <w:rsid w:val="003073AA"/>
    <w:rsid w:val="00307417"/>
    <w:rsid w:val="00307446"/>
    <w:rsid w:val="003074D3"/>
    <w:rsid w:val="00307531"/>
    <w:rsid w:val="00307577"/>
    <w:rsid w:val="003077CB"/>
    <w:rsid w:val="00307846"/>
    <w:rsid w:val="003078DF"/>
    <w:rsid w:val="00307964"/>
    <w:rsid w:val="00307A25"/>
    <w:rsid w:val="00307AD3"/>
    <w:rsid w:val="00307AE2"/>
    <w:rsid w:val="00307AE8"/>
    <w:rsid w:val="00307AEB"/>
    <w:rsid w:val="00307AF7"/>
    <w:rsid w:val="00307BA9"/>
    <w:rsid w:val="00307CE3"/>
    <w:rsid w:val="00307D33"/>
    <w:rsid w:val="00307D40"/>
    <w:rsid w:val="00307DFC"/>
    <w:rsid w:val="0031005E"/>
    <w:rsid w:val="0031026C"/>
    <w:rsid w:val="0031043B"/>
    <w:rsid w:val="003104E2"/>
    <w:rsid w:val="003104E7"/>
    <w:rsid w:val="003106B1"/>
    <w:rsid w:val="003106B6"/>
    <w:rsid w:val="003106E7"/>
    <w:rsid w:val="00310967"/>
    <w:rsid w:val="003109CF"/>
    <w:rsid w:val="003109E6"/>
    <w:rsid w:val="00310A4E"/>
    <w:rsid w:val="00310A75"/>
    <w:rsid w:val="00310B7D"/>
    <w:rsid w:val="00310B91"/>
    <w:rsid w:val="00310BB1"/>
    <w:rsid w:val="00310D8F"/>
    <w:rsid w:val="00310F3E"/>
    <w:rsid w:val="00310F80"/>
    <w:rsid w:val="0031112A"/>
    <w:rsid w:val="00311143"/>
    <w:rsid w:val="00311306"/>
    <w:rsid w:val="00311317"/>
    <w:rsid w:val="00311350"/>
    <w:rsid w:val="0031143B"/>
    <w:rsid w:val="003114B5"/>
    <w:rsid w:val="00311546"/>
    <w:rsid w:val="003115A5"/>
    <w:rsid w:val="003115B1"/>
    <w:rsid w:val="003116C2"/>
    <w:rsid w:val="003116C6"/>
    <w:rsid w:val="003116D2"/>
    <w:rsid w:val="00311729"/>
    <w:rsid w:val="00311777"/>
    <w:rsid w:val="003117E1"/>
    <w:rsid w:val="003118DF"/>
    <w:rsid w:val="0031190C"/>
    <w:rsid w:val="003119A6"/>
    <w:rsid w:val="003119DF"/>
    <w:rsid w:val="00311A68"/>
    <w:rsid w:val="00311D2A"/>
    <w:rsid w:val="00311D48"/>
    <w:rsid w:val="00311DBD"/>
    <w:rsid w:val="00311E64"/>
    <w:rsid w:val="00311FB8"/>
    <w:rsid w:val="003120F2"/>
    <w:rsid w:val="00312118"/>
    <w:rsid w:val="0031214F"/>
    <w:rsid w:val="00312378"/>
    <w:rsid w:val="003123EF"/>
    <w:rsid w:val="00312415"/>
    <w:rsid w:val="00312453"/>
    <w:rsid w:val="0031247B"/>
    <w:rsid w:val="00312533"/>
    <w:rsid w:val="00312625"/>
    <w:rsid w:val="003126A8"/>
    <w:rsid w:val="00312709"/>
    <w:rsid w:val="0031270D"/>
    <w:rsid w:val="00312762"/>
    <w:rsid w:val="0031283D"/>
    <w:rsid w:val="003128AF"/>
    <w:rsid w:val="003128BC"/>
    <w:rsid w:val="003128E4"/>
    <w:rsid w:val="003129EC"/>
    <w:rsid w:val="00312A77"/>
    <w:rsid w:val="00312A8B"/>
    <w:rsid w:val="00312AEC"/>
    <w:rsid w:val="00312AFA"/>
    <w:rsid w:val="00312B90"/>
    <w:rsid w:val="00312B92"/>
    <w:rsid w:val="00312C04"/>
    <w:rsid w:val="00312D25"/>
    <w:rsid w:val="00312E56"/>
    <w:rsid w:val="00312EFC"/>
    <w:rsid w:val="00312F6B"/>
    <w:rsid w:val="0031333A"/>
    <w:rsid w:val="00313371"/>
    <w:rsid w:val="003133B2"/>
    <w:rsid w:val="0031356E"/>
    <w:rsid w:val="00313650"/>
    <w:rsid w:val="003136BF"/>
    <w:rsid w:val="003136D2"/>
    <w:rsid w:val="003137BF"/>
    <w:rsid w:val="00313929"/>
    <w:rsid w:val="003139C3"/>
    <w:rsid w:val="00313A7E"/>
    <w:rsid w:val="00313A86"/>
    <w:rsid w:val="00313B25"/>
    <w:rsid w:val="00313D25"/>
    <w:rsid w:val="00313D56"/>
    <w:rsid w:val="00313DBE"/>
    <w:rsid w:val="00313F35"/>
    <w:rsid w:val="00313F68"/>
    <w:rsid w:val="00313FBE"/>
    <w:rsid w:val="00313FDB"/>
    <w:rsid w:val="003141A5"/>
    <w:rsid w:val="003141DF"/>
    <w:rsid w:val="0031428D"/>
    <w:rsid w:val="00314290"/>
    <w:rsid w:val="0031429F"/>
    <w:rsid w:val="003144A4"/>
    <w:rsid w:val="00314502"/>
    <w:rsid w:val="00314706"/>
    <w:rsid w:val="00314850"/>
    <w:rsid w:val="00314898"/>
    <w:rsid w:val="0031490A"/>
    <w:rsid w:val="0031494A"/>
    <w:rsid w:val="003149BE"/>
    <w:rsid w:val="00314B72"/>
    <w:rsid w:val="00314BF2"/>
    <w:rsid w:val="00314CBF"/>
    <w:rsid w:val="00314D4E"/>
    <w:rsid w:val="00314DBC"/>
    <w:rsid w:val="00314DCE"/>
    <w:rsid w:val="00314DF5"/>
    <w:rsid w:val="00314E1A"/>
    <w:rsid w:val="00314E2D"/>
    <w:rsid w:val="00314F31"/>
    <w:rsid w:val="00314F9C"/>
    <w:rsid w:val="00315064"/>
    <w:rsid w:val="00315145"/>
    <w:rsid w:val="0031518D"/>
    <w:rsid w:val="00315197"/>
    <w:rsid w:val="003151B0"/>
    <w:rsid w:val="003151C2"/>
    <w:rsid w:val="003151F3"/>
    <w:rsid w:val="003152EB"/>
    <w:rsid w:val="003152EC"/>
    <w:rsid w:val="00315451"/>
    <w:rsid w:val="0031558C"/>
    <w:rsid w:val="003155E9"/>
    <w:rsid w:val="003157F3"/>
    <w:rsid w:val="0031583B"/>
    <w:rsid w:val="00315858"/>
    <w:rsid w:val="00315960"/>
    <w:rsid w:val="00315A10"/>
    <w:rsid w:val="00315A34"/>
    <w:rsid w:val="00315A93"/>
    <w:rsid w:val="00315B61"/>
    <w:rsid w:val="00315C13"/>
    <w:rsid w:val="00315CDA"/>
    <w:rsid w:val="00315F01"/>
    <w:rsid w:val="0031605E"/>
    <w:rsid w:val="00316100"/>
    <w:rsid w:val="00316374"/>
    <w:rsid w:val="003163E2"/>
    <w:rsid w:val="003163E4"/>
    <w:rsid w:val="00316483"/>
    <w:rsid w:val="003164BE"/>
    <w:rsid w:val="003164DB"/>
    <w:rsid w:val="00316668"/>
    <w:rsid w:val="0031668F"/>
    <w:rsid w:val="003166D8"/>
    <w:rsid w:val="003166E3"/>
    <w:rsid w:val="003166E5"/>
    <w:rsid w:val="00316772"/>
    <w:rsid w:val="003167C3"/>
    <w:rsid w:val="0031682E"/>
    <w:rsid w:val="00316924"/>
    <w:rsid w:val="00316A77"/>
    <w:rsid w:val="00316ADA"/>
    <w:rsid w:val="00316BD6"/>
    <w:rsid w:val="00316D65"/>
    <w:rsid w:val="00316E6A"/>
    <w:rsid w:val="00316F03"/>
    <w:rsid w:val="00316F19"/>
    <w:rsid w:val="00316F6C"/>
    <w:rsid w:val="00316F7F"/>
    <w:rsid w:val="00317044"/>
    <w:rsid w:val="003172F7"/>
    <w:rsid w:val="00317300"/>
    <w:rsid w:val="00317378"/>
    <w:rsid w:val="003173AE"/>
    <w:rsid w:val="003173D9"/>
    <w:rsid w:val="0031741B"/>
    <w:rsid w:val="003174C7"/>
    <w:rsid w:val="003174CC"/>
    <w:rsid w:val="0031756C"/>
    <w:rsid w:val="0031765E"/>
    <w:rsid w:val="00317729"/>
    <w:rsid w:val="00317824"/>
    <w:rsid w:val="003178B9"/>
    <w:rsid w:val="00317AA7"/>
    <w:rsid w:val="00317AD5"/>
    <w:rsid w:val="00317C95"/>
    <w:rsid w:val="00317DBE"/>
    <w:rsid w:val="00317E98"/>
    <w:rsid w:val="00320160"/>
    <w:rsid w:val="0032016E"/>
    <w:rsid w:val="003203D1"/>
    <w:rsid w:val="00320443"/>
    <w:rsid w:val="003204A8"/>
    <w:rsid w:val="00320558"/>
    <w:rsid w:val="0032063B"/>
    <w:rsid w:val="003206E1"/>
    <w:rsid w:val="00320790"/>
    <w:rsid w:val="00320947"/>
    <w:rsid w:val="00320958"/>
    <w:rsid w:val="003209E7"/>
    <w:rsid w:val="00320B63"/>
    <w:rsid w:val="00320B6F"/>
    <w:rsid w:val="00320CF9"/>
    <w:rsid w:val="00320D81"/>
    <w:rsid w:val="00320FD0"/>
    <w:rsid w:val="00321018"/>
    <w:rsid w:val="00321131"/>
    <w:rsid w:val="00321271"/>
    <w:rsid w:val="003212F7"/>
    <w:rsid w:val="0032133E"/>
    <w:rsid w:val="003213DC"/>
    <w:rsid w:val="003213FD"/>
    <w:rsid w:val="00321467"/>
    <w:rsid w:val="003214D0"/>
    <w:rsid w:val="00321581"/>
    <w:rsid w:val="0032159D"/>
    <w:rsid w:val="003216B5"/>
    <w:rsid w:val="003218A6"/>
    <w:rsid w:val="003218F9"/>
    <w:rsid w:val="00321970"/>
    <w:rsid w:val="003219CA"/>
    <w:rsid w:val="00321A6D"/>
    <w:rsid w:val="00321A74"/>
    <w:rsid w:val="00321A90"/>
    <w:rsid w:val="00321B40"/>
    <w:rsid w:val="00321B6B"/>
    <w:rsid w:val="00321D09"/>
    <w:rsid w:val="00321D56"/>
    <w:rsid w:val="00321D5E"/>
    <w:rsid w:val="00321D60"/>
    <w:rsid w:val="00321E08"/>
    <w:rsid w:val="00321E7F"/>
    <w:rsid w:val="00321EFC"/>
    <w:rsid w:val="00322031"/>
    <w:rsid w:val="00322085"/>
    <w:rsid w:val="003221E6"/>
    <w:rsid w:val="00322295"/>
    <w:rsid w:val="00322342"/>
    <w:rsid w:val="003223A2"/>
    <w:rsid w:val="0032271C"/>
    <w:rsid w:val="00322836"/>
    <w:rsid w:val="00322837"/>
    <w:rsid w:val="00322941"/>
    <w:rsid w:val="003229A9"/>
    <w:rsid w:val="00322AFA"/>
    <w:rsid w:val="00322B78"/>
    <w:rsid w:val="00322E9D"/>
    <w:rsid w:val="00323033"/>
    <w:rsid w:val="0032307F"/>
    <w:rsid w:val="00323164"/>
    <w:rsid w:val="00323252"/>
    <w:rsid w:val="003232FC"/>
    <w:rsid w:val="00323375"/>
    <w:rsid w:val="003233D2"/>
    <w:rsid w:val="00323413"/>
    <w:rsid w:val="0032344A"/>
    <w:rsid w:val="003234A2"/>
    <w:rsid w:val="003234F5"/>
    <w:rsid w:val="003235A8"/>
    <w:rsid w:val="00323615"/>
    <w:rsid w:val="0032383A"/>
    <w:rsid w:val="00323913"/>
    <w:rsid w:val="0032395C"/>
    <w:rsid w:val="0032399A"/>
    <w:rsid w:val="003239D8"/>
    <w:rsid w:val="003239E5"/>
    <w:rsid w:val="00323A4E"/>
    <w:rsid w:val="00323A99"/>
    <w:rsid w:val="00323B0D"/>
    <w:rsid w:val="00323B50"/>
    <w:rsid w:val="00323B5D"/>
    <w:rsid w:val="00323B86"/>
    <w:rsid w:val="00323CB7"/>
    <w:rsid w:val="00323DBC"/>
    <w:rsid w:val="00323E7E"/>
    <w:rsid w:val="00323EC0"/>
    <w:rsid w:val="00323EE3"/>
    <w:rsid w:val="0032401A"/>
    <w:rsid w:val="00324221"/>
    <w:rsid w:val="00324227"/>
    <w:rsid w:val="0032422A"/>
    <w:rsid w:val="00324236"/>
    <w:rsid w:val="00324269"/>
    <w:rsid w:val="003243AE"/>
    <w:rsid w:val="003243E4"/>
    <w:rsid w:val="003243EE"/>
    <w:rsid w:val="00324484"/>
    <w:rsid w:val="003244F7"/>
    <w:rsid w:val="00324545"/>
    <w:rsid w:val="0032455A"/>
    <w:rsid w:val="0032466E"/>
    <w:rsid w:val="00324674"/>
    <w:rsid w:val="00324718"/>
    <w:rsid w:val="003247B0"/>
    <w:rsid w:val="003247F8"/>
    <w:rsid w:val="0032483A"/>
    <w:rsid w:val="0032488A"/>
    <w:rsid w:val="0032494E"/>
    <w:rsid w:val="0032495B"/>
    <w:rsid w:val="003249C6"/>
    <w:rsid w:val="00324A2E"/>
    <w:rsid w:val="00324A62"/>
    <w:rsid w:val="00324B3E"/>
    <w:rsid w:val="00324BF0"/>
    <w:rsid w:val="00324CE3"/>
    <w:rsid w:val="00324CF5"/>
    <w:rsid w:val="00324D0E"/>
    <w:rsid w:val="00324D13"/>
    <w:rsid w:val="00324D8A"/>
    <w:rsid w:val="00324E6C"/>
    <w:rsid w:val="00324F48"/>
    <w:rsid w:val="003250D4"/>
    <w:rsid w:val="003250D9"/>
    <w:rsid w:val="003251DB"/>
    <w:rsid w:val="003252A2"/>
    <w:rsid w:val="003252F6"/>
    <w:rsid w:val="003253EC"/>
    <w:rsid w:val="00325465"/>
    <w:rsid w:val="00325678"/>
    <w:rsid w:val="00325791"/>
    <w:rsid w:val="003257EA"/>
    <w:rsid w:val="00325828"/>
    <w:rsid w:val="003259AF"/>
    <w:rsid w:val="00325B07"/>
    <w:rsid w:val="00325B2E"/>
    <w:rsid w:val="00325D2E"/>
    <w:rsid w:val="00325D5E"/>
    <w:rsid w:val="00325E2E"/>
    <w:rsid w:val="0032603F"/>
    <w:rsid w:val="00326068"/>
    <w:rsid w:val="0032607C"/>
    <w:rsid w:val="0032629C"/>
    <w:rsid w:val="003262D3"/>
    <w:rsid w:val="003262DD"/>
    <w:rsid w:val="00326343"/>
    <w:rsid w:val="0032646E"/>
    <w:rsid w:val="00326564"/>
    <w:rsid w:val="00326664"/>
    <w:rsid w:val="003266D2"/>
    <w:rsid w:val="00326737"/>
    <w:rsid w:val="00326742"/>
    <w:rsid w:val="003267CA"/>
    <w:rsid w:val="003268F6"/>
    <w:rsid w:val="00326912"/>
    <w:rsid w:val="00326A33"/>
    <w:rsid w:val="00326ABE"/>
    <w:rsid w:val="00326B2E"/>
    <w:rsid w:val="00326C0D"/>
    <w:rsid w:val="00326C2C"/>
    <w:rsid w:val="00326D55"/>
    <w:rsid w:val="00326F01"/>
    <w:rsid w:val="00326FAD"/>
    <w:rsid w:val="0032705B"/>
    <w:rsid w:val="00327075"/>
    <w:rsid w:val="0032712B"/>
    <w:rsid w:val="0032719B"/>
    <w:rsid w:val="003271EC"/>
    <w:rsid w:val="0032724A"/>
    <w:rsid w:val="0032725F"/>
    <w:rsid w:val="0032726D"/>
    <w:rsid w:val="00327287"/>
    <w:rsid w:val="0032737C"/>
    <w:rsid w:val="003273C2"/>
    <w:rsid w:val="003273EE"/>
    <w:rsid w:val="0032754D"/>
    <w:rsid w:val="003275E0"/>
    <w:rsid w:val="0032771E"/>
    <w:rsid w:val="0032779D"/>
    <w:rsid w:val="003277A4"/>
    <w:rsid w:val="00327A23"/>
    <w:rsid w:val="00327A3E"/>
    <w:rsid w:val="00327BC5"/>
    <w:rsid w:val="00327C05"/>
    <w:rsid w:val="00327C07"/>
    <w:rsid w:val="00327D76"/>
    <w:rsid w:val="00327DC7"/>
    <w:rsid w:val="00327E20"/>
    <w:rsid w:val="00327F7B"/>
    <w:rsid w:val="00327FDD"/>
    <w:rsid w:val="00330000"/>
    <w:rsid w:val="00330015"/>
    <w:rsid w:val="003300A9"/>
    <w:rsid w:val="0033014F"/>
    <w:rsid w:val="00330439"/>
    <w:rsid w:val="0033045B"/>
    <w:rsid w:val="0033057D"/>
    <w:rsid w:val="003305BB"/>
    <w:rsid w:val="003305D4"/>
    <w:rsid w:val="00330625"/>
    <w:rsid w:val="0033069F"/>
    <w:rsid w:val="003306E1"/>
    <w:rsid w:val="00330774"/>
    <w:rsid w:val="0033090B"/>
    <w:rsid w:val="003309A7"/>
    <w:rsid w:val="00330C73"/>
    <w:rsid w:val="00330D02"/>
    <w:rsid w:val="00330D05"/>
    <w:rsid w:val="00330DAB"/>
    <w:rsid w:val="00330E6A"/>
    <w:rsid w:val="00330EB0"/>
    <w:rsid w:val="00330ECD"/>
    <w:rsid w:val="00330F6D"/>
    <w:rsid w:val="00330FE1"/>
    <w:rsid w:val="003310E9"/>
    <w:rsid w:val="003310F0"/>
    <w:rsid w:val="00331115"/>
    <w:rsid w:val="00331389"/>
    <w:rsid w:val="003313BC"/>
    <w:rsid w:val="0033147A"/>
    <w:rsid w:val="00331540"/>
    <w:rsid w:val="0033161D"/>
    <w:rsid w:val="0033168F"/>
    <w:rsid w:val="00331730"/>
    <w:rsid w:val="00331796"/>
    <w:rsid w:val="0033184B"/>
    <w:rsid w:val="0033188F"/>
    <w:rsid w:val="00331907"/>
    <w:rsid w:val="00331994"/>
    <w:rsid w:val="003319B8"/>
    <w:rsid w:val="003319F6"/>
    <w:rsid w:val="00331A07"/>
    <w:rsid w:val="00331A46"/>
    <w:rsid w:val="00331C1A"/>
    <w:rsid w:val="00331C28"/>
    <w:rsid w:val="00331C39"/>
    <w:rsid w:val="00331DEB"/>
    <w:rsid w:val="00331E55"/>
    <w:rsid w:val="00331F8A"/>
    <w:rsid w:val="00331FF0"/>
    <w:rsid w:val="00331FFB"/>
    <w:rsid w:val="00332006"/>
    <w:rsid w:val="0033203A"/>
    <w:rsid w:val="003320F2"/>
    <w:rsid w:val="00332159"/>
    <w:rsid w:val="0033218E"/>
    <w:rsid w:val="003322F5"/>
    <w:rsid w:val="003323B2"/>
    <w:rsid w:val="003325F9"/>
    <w:rsid w:val="00332656"/>
    <w:rsid w:val="00332765"/>
    <w:rsid w:val="0033277F"/>
    <w:rsid w:val="00332789"/>
    <w:rsid w:val="00332926"/>
    <w:rsid w:val="00332A01"/>
    <w:rsid w:val="00332A76"/>
    <w:rsid w:val="00332B06"/>
    <w:rsid w:val="00332B1B"/>
    <w:rsid w:val="00332C6D"/>
    <w:rsid w:val="00332DED"/>
    <w:rsid w:val="00332E00"/>
    <w:rsid w:val="003330CB"/>
    <w:rsid w:val="0033328C"/>
    <w:rsid w:val="003333B6"/>
    <w:rsid w:val="003333D8"/>
    <w:rsid w:val="003334C2"/>
    <w:rsid w:val="00333517"/>
    <w:rsid w:val="0033351F"/>
    <w:rsid w:val="003335FF"/>
    <w:rsid w:val="00333653"/>
    <w:rsid w:val="0033366D"/>
    <w:rsid w:val="00333714"/>
    <w:rsid w:val="00333739"/>
    <w:rsid w:val="00333770"/>
    <w:rsid w:val="00333885"/>
    <w:rsid w:val="0033393B"/>
    <w:rsid w:val="003339B0"/>
    <w:rsid w:val="00333A19"/>
    <w:rsid w:val="00333AAC"/>
    <w:rsid w:val="00333ACA"/>
    <w:rsid w:val="00333ADA"/>
    <w:rsid w:val="00333B8E"/>
    <w:rsid w:val="00333BD2"/>
    <w:rsid w:val="00333C29"/>
    <w:rsid w:val="00333C56"/>
    <w:rsid w:val="00333E64"/>
    <w:rsid w:val="00333EDA"/>
    <w:rsid w:val="00333EF0"/>
    <w:rsid w:val="00333FF4"/>
    <w:rsid w:val="0033404D"/>
    <w:rsid w:val="0033405B"/>
    <w:rsid w:val="0033406A"/>
    <w:rsid w:val="00334098"/>
    <w:rsid w:val="0033409D"/>
    <w:rsid w:val="0033416B"/>
    <w:rsid w:val="00334343"/>
    <w:rsid w:val="0033439E"/>
    <w:rsid w:val="00334439"/>
    <w:rsid w:val="0033443E"/>
    <w:rsid w:val="00334460"/>
    <w:rsid w:val="003344DE"/>
    <w:rsid w:val="0033455B"/>
    <w:rsid w:val="003345F7"/>
    <w:rsid w:val="00334674"/>
    <w:rsid w:val="00334716"/>
    <w:rsid w:val="00334718"/>
    <w:rsid w:val="003347A2"/>
    <w:rsid w:val="003347BF"/>
    <w:rsid w:val="00334861"/>
    <w:rsid w:val="0033491D"/>
    <w:rsid w:val="003349A0"/>
    <w:rsid w:val="003349EC"/>
    <w:rsid w:val="00334A57"/>
    <w:rsid w:val="00334D97"/>
    <w:rsid w:val="00334F59"/>
    <w:rsid w:val="00334F7C"/>
    <w:rsid w:val="00334F9C"/>
    <w:rsid w:val="00334FBB"/>
    <w:rsid w:val="00335013"/>
    <w:rsid w:val="0033503E"/>
    <w:rsid w:val="0033507C"/>
    <w:rsid w:val="003350AB"/>
    <w:rsid w:val="00335284"/>
    <w:rsid w:val="003352BB"/>
    <w:rsid w:val="003354B6"/>
    <w:rsid w:val="00335624"/>
    <w:rsid w:val="00335685"/>
    <w:rsid w:val="0033568D"/>
    <w:rsid w:val="0033588A"/>
    <w:rsid w:val="00335950"/>
    <w:rsid w:val="0033596E"/>
    <w:rsid w:val="00335A5E"/>
    <w:rsid w:val="00335B7D"/>
    <w:rsid w:val="00335BBF"/>
    <w:rsid w:val="00335C93"/>
    <w:rsid w:val="00335D4C"/>
    <w:rsid w:val="00335EF5"/>
    <w:rsid w:val="00335F4C"/>
    <w:rsid w:val="003360B0"/>
    <w:rsid w:val="003361C9"/>
    <w:rsid w:val="00336213"/>
    <w:rsid w:val="00336264"/>
    <w:rsid w:val="00336290"/>
    <w:rsid w:val="00336373"/>
    <w:rsid w:val="00336394"/>
    <w:rsid w:val="003363AF"/>
    <w:rsid w:val="00336474"/>
    <w:rsid w:val="003364EA"/>
    <w:rsid w:val="00336654"/>
    <w:rsid w:val="00336806"/>
    <w:rsid w:val="003368A6"/>
    <w:rsid w:val="0033692E"/>
    <w:rsid w:val="00336A0C"/>
    <w:rsid w:val="00336A10"/>
    <w:rsid w:val="00336BAC"/>
    <w:rsid w:val="00336BB2"/>
    <w:rsid w:val="00336C94"/>
    <w:rsid w:val="00336CE8"/>
    <w:rsid w:val="00336D99"/>
    <w:rsid w:val="00336E9C"/>
    <w:rsid w:val="00336EFE"/>
    <w:rsid w:val="00336F22"/>
    <w:rsid w:val="00336FA6"/>
    <w:rsid w:val="00336FD7"/>
    <w:rsid w:val="00337029"/>
    <w:rsid w:val="0033707C"/>
    <w:rsid w:val="00337133"/>
    <w:rsid w:val="003371E1"/>
    <w:rsid w:val="0033722A"/>
    <w:rsid w:val="003372C6"/>
    <w:rsid w:val="00337315"/>
    <w:rsid w:val="0033731E"/>
    <w:rsid w:val="0033736F"/>
    <w:rsid w:val="00337456"/>
    <w:rsid w:val="003374A3"/>
    <w:rsid w:val="00337535"/>
    <w:rsid w:val="0033764E"/>
    <w:rsid w:val="003376C6"/>
    <w:rsid w:val="003376D7"/>
    <w:rsid w:val="0033784B"/>
    <w:rsid w:val="0033784D"/>
    <w:rsid w:val="003378B1"/>
    <w:rsid w:val="003378E4"/>
    <w:rsid w:val="003379A6"/>
    <w:rsid w:val="00337B12"/>
    <w:rsid w:val="00337CBC"/>
    <w:rsid w:val="00337CDB"/>
    <w:rsid w:val="00337D70"/>
    <w:rsid w:val="00337DC6"/>
    <w:rsid w:val="00337DF9"/>
    <w:rsid w:val="00337EC9"/>
    <w:rsid w:val="00337F6F"/>
    <w:rsid w:val="0034006B"/>
    <w:rsid w:val="0034006C"/>
    <w:rsid w:val="003400B3"/>
    <w:rsid w:val="0034011B"/>
    <w:rsid w:val="003401A0"/>
    <w:rsid w:val="003401D9"/>
    <w:rsid w:val="00340389"/>
    <w:rsid w:val="00340493"/>
    <w:rsid w:val="003405C6"/>
    <w:rsid w:val="003405E7"/>
    <w:rsid w:val="00340700"/>
    <w:rsid w:val="00340791"/>
    <w:rsid w:val="003407CF"/>
    <w:rsid w:val="00340839"/>
    <w:rsid w:val="003408E1"/>
    <w:rsid w:val="0034092C"/>
    <w:rsid w:val="00340A36"/>
    <w:rsid w:val="00340ACA"/>
    <w:rsid w:val="00340C69"/>
    <w:rsid w:val="00340CC6"/>
    <w:rsid w:val="00340D45"/>
    <w:rsid w:val="00340D5B"/>
    <w:rsid w:val="00340D65"/>
    <w:rsid w:val="00341002"/>
    <w:rsid w:val="003411B6"/>
    <w:rsid w:val="003412A8"/>
    <w:rsid w:val="00341343"/>
    <w:rsid w:val="0034137F"/>
    <w:rsid w:val="003414D9"/>
    <w:rsid w:val="00341504"/>
    <w:rsid w:val="00341567"/>
    <w:rsid w:val="00341660"/>
    <w:rsid w:val="0034183E"/>
    <w:rsid w:val="003418FC"/>
    <w:rsid w:val="00341A6D"/>
    <w:rsid w:val="00341A9B"/>
    <w:rsid w:val="00341D28"/>
    <w:rsid w:val="00341E5D"/>
    <w:rsid w:val="00341EEC"/>
    <w:rsid w:val="00341FF1"/>
    <w:rsid w:val="00341FFD"/>
    <w:rsid w:val="003420CD"/>
    <w:rsid w:val="0034223B"/>
    <w:rsid w:val="003422B3"/>
    <w:rsid w:val="00342495"/>
    <w:rsid w:val="003424A7"/>
    <w:rsid w:val="00342510"/>
    <w:rsid w:val="003426A7"/>
    <w:rsid w:val="003426EE"/>
    <w:rsid w:val="00342729"/>
    <w:rsid w:val="0034290D"/>
    <w:rsid w:val="00342922"/>
    <w:rsid w:val="00342924"/>
    <w:rsid w:val="00342B3B"/>
    <w:rsid w:val="00342B77"/>
    <w:rsid w:val="00342C06"/>
    <w:rsid w:val="00342DD7"/>
    <w:rsid w:val="00342E2D"/>
    <w:rsid w:val="00342EC3"/>
    <w:rsid w:val="00342EC8"/>
    <w:rsid w:val="00342EFA"/>
    <w:rsid w:val="00342F36"/>
    <w:rsid w:val="00342F57"/>
    <w:rsid w:val="003431A6"/>
    <w:rsid w:val="00343292"/>
    <w:rsid w:val="0034331F"/>
    <w:rsid w:val="003434C6"/>
    <w:rsid w:val="003434E8"/>
    <w:rsid w:val="0034355D"/>
    <w:rsid w:val="003435B9"/>
    <w:rsid w:val="003436B3"/>
    <w:rsid w:val="0034377D"/>
    <w:rsid w:val="003437DD"/>
    <w:rsid w:val="003438DB"/>
    <w:rsid w:val="003439A6"/>
    <w:rsid w:val="00343AE8"/>
    <w:rsid w:val="00343BB6"/>
    <w:rsid w:val="00343C90"/>
    <w:rsid w:val="00343D46"/>
    <w:rsid w:val="00343D55"/>
    <w:rsid w:val="00343DAF"/>
    <w:rsid w:val="00343E17"/>
    <w:rsid w:val="00343E2E"/>
    <w:rsid w:val="00343E55"/>
    <w:rsid w:val="00343F67"/>
    <w:rsid w:val="00344012"/>
    <w:rsid w:val="00344037"/>
    <w:rsid w:val="003440C3"/>
    <w:rsid w:val="00344154"/>
    <w:rsid w:val="00344159"/>
    <w:rsid w:val="003442E2"/>
    <w:rsid w:val="00344320"/>
    <w:rsid w:val="003445B7"/>
    <w:rsid w:val="00344687"/>
    <w:rsid w:val="003446D0"/>
    <w:rsid w:val="0034478C"/>
    <w:rsid w:val="00344AFD"/>
    <w:rsid w:val="00344B04"/>
    <w:rsid w:val="00344B4A"/>
    <w:rsid w:val="00344CE0"/>
    <w:rsid w:val="00344E62"/>
    <w:rsid w:val="00344F3B"/>
    <w:rsid w:val="003450C0"/>
    <w:rsid w:val="00345237"/>
    <w:rsid w:val="00345369"/>
    <w:rsid w:val="003453CD"/>
    <w:rsid w:val="0034553B"/>
    <w:rsid w:val="0034559D"/>
    <w:rsid w:val="00345656"/>
    <w:rsid w:val="003457BC"/>
    <w:rsid w:val="00345814"/>
    <w:rsid w:val="00345850"/>
    <w:rsid w:val="0034585E"/>
    <w:rsid w:val="003458E4"/>
    <w:rsid w:val="00345924"/>
    <w:rsid w:val="0034595B"/>
    <w:rsid w:val="00345996"/>
    <w:rsid w:val="00345A95"/>
    <w:rsid w:val="00345AC5"/>
    <w:rsid w:val="00345B57"/>
    <w:rsid w:val="00345D21"/>
    <w:rsid w:val="00345EB5"/>
    <w:rsid w:val="00345F87"/>
    <w:rsid w:val="0034607F"/>
    <w:rsid w:val="00346174"/>
    <w:rsid w:val="00346324"/>
    <w:rsid w:val="003463B2"/>
    <w:rsid w:val="00346438"/>
    <w:rsid w:val="00346560"/>
    <w:rsid w:val="003465A3"/>
    <w:rsid w:val="003465B9"/>
    <w:rsid w:val="003465C0"/>
    <w:rsid w:val="003465DC"/>
    <w:rsid w:val="00346871"/>
    <w:rsid w:val="003468C8"/>
    <w:rsid w:val="0034692D"/>
    <w:rsid w:val="0034698A"/>
    <w:rsid w:val="0034699C"/>
    <w:rsid w:val="003469F5"/>
    <w:rsid w:val="00346B75"/>
    <w:rsid w:val="00346CF7"/>
    <w:rsid w:val="00346E3A"/>
    <w:rsid w:val="00346EFF"/>
    <w:rsid w:val="00346F76"/>
    <w:rsid w:val="00346FCA"/>
    <w:rsid w:val="0034707E"/>
    <w:rsid w:val="003470B1"/>
    <w:rsid w:val="003470C3"/>
    <w:rsid w:val="003470C7"/>
    <w:rsid w:val="00347174"/>
    <w:rsid w:val="003471CA"/>
    <w:rsid w:val="003471D7"/>
    <w:rsid w:val="0034727E"/>
    <w:rsid w:val="003472D5"/>
    <w:rsid w:val="003473C4"/>
    <w:rsid w:val="0034743C"/>
    <w:rsid w:val="0034747C"/>
    <w:rsid w:val="003475A5"/>
    <w:rsid w:val="003475EB"/>
    <w:rsid w:val="00347706"/>
    <w:rsid w:val="00347721"/>
    <w:rsid w:val="0034772C"/>
    <w:rsid w:val="003477AC"/>
    <w:rsid w:val="00347855"/>
    <w:rsid w:val="003478BC"/>
    <w:rsid w:val="00347A17"/>
    <w:rsid w:val="00347A82"/>
    <w:rsid w:val="00347B16"/>
    <w:rsid w:val="00347B69"/>
    <w:rsid w:val="00347B8F"/>
    <w:rsid w:val="00347CA0"/>
    <w:rsid w:val="00347D2F"/>
    <w:rsid w:val="00347D7E"/>
    <w:rsid w:val="00347E40"/>
    <w:rsid w:val="0035000D"/>
    <w:rsid w:val="00350027"/>
    <w:rsid w:val="003500DC"/>
    <w:rsid w:val="0035018B"/>
    <w:rsid w:val="0035018D"/>
    <w:rsid w:val="00350370"/>
    <w:rsid w:val="003503A6"/>
    <w:rsid w:val="00350473"/>
    <w:rsid w:val="0035052A"/>
    <w:rsid w:val="0035053C"/>
    <w:rsid w:val="0035057F"/>
    <w:rsid w:val="003507E5"/>
    <w:rsid w:val="0035088E"/>
    <w:rsid w:val="00350969"/>
    <w:rsid w:val="00350978"/>
    <w:rsid w:val="003509E4"/>
    <w:rsid w:val="00350A44"/>
    <w:rsid w:val="00350A4C"/>
    <w:rsid w:val="00350B09"/>
    <w:rsid w:val="00350B3D"/>
    <w:rsid w:val="00350B5F"/>
    <w:rsid w:val="00350BB7"/>
    <w:rsid w:val="00350DC9"/>
    <w:rsid w:val="00350DED"/>
    <w:rsid w:val="00350EA3"/>
    <w:rsid w:val="00350F42"/>
    <w:rsid w:val="00350F97"/>
    <w:rsid w:val="003510AC"/>
    <w:rsid w:val="00351137"/>
    <w:rsid w:val="003511B6"/>
    <w:rsid w:val="00351267"/>
    <w:rsid w:val="00351495"/>
    <w:rsid w:val="003514A7"/>
    <w:rsid w:val="003514D8"/>
    <w:rsid w:val="003515B0"/>
    <w:rsid w:val="003515CC"/>
    <w:rsid w:val="003517D7"/>
    <w:rsid w:val="00351903"/>
    <w:rsid w:val="0035190B"/>
    <w:rsid w:val="0035195F"/>
    <w:rsid w:val="00351979"/>
    <w:rsid w:val="003519B9"/>
    <w:rsid w:val="00351A97"/>
    <w:rsid w:val="00351BC3"/>
    <w:rsid w:val="00351C20"/>
    <w:rsid w:val="00351C36"/>
    <w:rsid w:val="00351C39"/>
    <w:rsid w:val="00351C98"/>
    <w:rsid w:val="00351DE8"/>
    <w:rsid w:val="00351E6E"/>
    <w:rsid w:val="00351E71"/>
    <w:rsid w:val="00351F30"/>
    <w:rsid w:val="00351F36"/>
    <w:rsid w:val="00351FF2"/>
    <w:rsid w:val="0035206D"/>
    <w:rsid w:val="00352145"/>
    <w:rsid w:val="003521FC"/>
    <w:rsid w:val="0035221B"/>
    <w:rsid w:val="003522F9"/>
    <w:rsid w:val="0035251D"/>
    <w:rsid w:val="0035252D"/>
    <w:rsid w:val="00352564"/>
    <w:rsid w:val="00352592"/>
    <w:rsid w:val="003525A6"/>
    <w:rsid w:val="0035270C"/>
    <w:rsid w:val="00352813"/>
    <w:rsid w:val="003528D6"/>
    <w:rsid w:val="00352936"/>
    <w:rsid w:val="003529B2"/>
    <w:rsid w:val="00352AF1"/>
    <w:rsid w:val="00352B36"/>
    <w:rsid w:val="00352C95"/>
    <w:rsid w:val="00352CAF"/>
    <w:rsid w:val="00352CD0"/>
    <w:rsid w:val="00352D7C"/>
    <w:rsid w:val="00352DC0"/>
    <w:rsid w:val="00352EB2"/>
    <w:rsid w:val="00352FD5"/>
    <w:rsid w:val="00353045"/>
    <w:rsid w:val="00353051"/>
    <w:rsid w:val="0035305C"/>
    <w:rsid w:val="00353089"/>
    <w:rsid w:val="003530B9"/>
    <w:rsid w:val="0035319C"/>
    <w:rsid w:val="003532BA"/>
    <w:rsid w:val="003533AD"/>
    <w:rsid w:val="003534EF"/>
    <w:rsid w:val="0035353A"/>
    <w:rsid w:val="00353727"/>
    <w:rsid w:val="0035395A"/>
    <w:rsid w:val="00353A99"/>
    <w:rsid w:val="00353B76"/>
    <w:rsid w:val="00353C2E"/>
    <w:rsid w:val="00353D74"/>
    <w:rsid w:val="00353DCC"/>
    <w:rsid w:val="00353E59"/>
    <w:rsid w:val="00353F6B"/>
    <w:rsid w:val="003540FE"/>
    <w:rsid w:val="00354126"/>
    <w:rsid w:val="0035418F"/>
    <w:rsid w:val="0035431C"/>
    <w:rsid w:val="00354375"/>
    <w:rsid w:val="0035439A"/>
    <w:rsid w:val="003543C6"/>
    <w:rsid w:val="00354553"/>
    <w:rsid w:val="003545AC"/>
    <w:rsid w:val="0035466A"/>
    <w:rsid w:val="0035478E"/>
    <w:rsid w:val="00354959"/>
    <w:rsid w:val="003549D6"/>
    <w:rsid w:val="00354A8C"/>
    <w:rsid w:val="00354B1F"/>
    <w:rsid w:val="00354CC5"/>
    <w:rsid w:val="00354D1E"/>
    <w:rsid w:val="00354DEF"/>
    <w:rsid w:val="00354E79"/>
    <w:rsid w:val="00354F09"/>
    <w:rsid w:val="00354F58"/>
    <w:rsid w:val="00354FA4"/>
    <w:rsid w:val="00354FA7"/>
    <w:rsid w:val="00354FAC"/>
    <w:rsid w:val="00355236"/>
    <w:rsid w:val="00355242"/>
    <w:rsid w:val="00355316"/>
    <w:rsid w:val="00355351"/>
    <w:rsid w:val="003554EE"/>
    <w:rsid w:val="003555F1"/>
    <w:rsid w:val="00355648"/>
    <w:rsid w:val="003556C5"/>
    <w:rsid w:val="003558D6"/>
    <w:rsid w:val="00355926"/>
    <w:rsid w:val="00355960"/>
    <w:rsid w:val="003559CD"/>
    <w:rsid w:val="003559D5"/>
    <w:rsid w:val="00355BC3"/>
    <w:rsid w:val="00355BEE"/>
    <w:rsid w:val="00355EE7"/>
    <w:rsid w:val="00355F91"/>
    <w:rsid w:val="00356009"/>
    <w:rsid w:val="003561DA"/>
    <w:rsid w:val="00356351"/>
    <w:rsid w:val="0035647A"/>
    <w:rsid w:val="003564DA"/>
    <w:rsid w:val="003564E4"/>
    <w:rsid w:val="00356570"/>
    <w:rsid w:val="0035659F"/>
    <w:rsid w:val="003565BB"/>
    <w:rsid w:val="003566F0"/>
    <w:rsid w:val="00356720"/>
    <w:rsid w:val="00356770"/>
    <w:rsid w:val="00356916"/>
    <w:rsid w:val="00356A1D"/>
    <w:rsid w:val="00356B1F"/>
    <w:rsid w:val="00356B33"/>
    <w:rsid w:val="00356B49"/>
    <w:rsid w:val="00356BE2"/>
    <w:rsid w:val="00356C6B"/>
    <w:rsid w:val="00356CC3"/>
    <w:rsid w:val="00356D2F"/>
    <w:rsid w:val="00356D97"/>
    <w:rsid w:val="00356E7A"/>
    <w:rsid w:val="00356F7E"/>
    <w:rsid w:val="00356FAE"/>
    <w:rsid w:val="0035706F"/>
    <w:rsid w:val="00357103"/>
    <w:rsid w:val="003571C7"/>
    <w:rsid w:val="0035721E"/>
    <w:rsid w:val="003573E2"/>
    <w:rsid w:val="00357405"/>
    <w:rsid w:val="003574D2"/>
    <w:rsid w:val="0035752B"/>
    <w:rsid w:val="003575B5"/>
    <w:rsid w:val="003576CC"/>
    <w:rsid w:val="0035780F"/>
    <w:rsid w:val="00357818"/>
    <w:rsid w:val="00357945"/>
    <w:rsid w:val="0035796A"/>
    <w:rsid w:val="003579F3"/>
    <w:rsid w:val="00357A9B"/>
    <w:rsid w:val="00357ADC"/>
    <w:rsid w:val="00357B99"/>
    <w:rsid w:val="00357C31"/>
    <w:rsid w:val="00357C55"/>
    <w:rsid w:val="00357CDA"/>
    <w:rsid w:val="00357D06"/>
    <w:rsid w:val="00357E20"/>
    <w:rsid w:val="00357E61"/>
    <w:rsid w:val="00357FC9"/>
    <w:rsid w:val="003600E9"/>
    <w:rsid w:val="003601A1"/>
    <w:rsid w:val="00360294"/>
    <w:rsid w:val="003603A7"/>
    <w:rsid w:val="003603CC"/>
    <w:rsid w:val="003603FE"/>
    <w:rsid w:val="0036045F"/>
    <w:rsid w:val="003604BF"/>
    <w:rsid w:val="00360533"/>
    <w:rsid w:val="00360743"/>
    <w:rsid w:val="003607A0"/>
    <w:rsid w:val="003607FE"/>
    <w:rsid w:val="00360844"/>
    <w:rsid w:val="0036086E"/>
    <w:rsid w:val="00360881"/>
    <w:rsid w:val="00360949"/>
    <w:rsid w:val="0036096F"/>
    <w:rsid w:val="00360A56"/>
    <w:rsid w:val="00360B23"/>
    <w:rsid w:val="00360BC0"/>
    <w:rsid w:val="00360BEB"/>
    <w:rsid w:val="00360D0E"/>
    <w:rsid w:val="00360D1A"/>
    <w:rsid w:val="00360F22"/>
    <w:rsid w:val="00360F6F"/>
    <w:rsid w:val="00360FC8"/>
    <w:rsid w:val="0036108B"/>
    <w:rsid w:val="003610F8"/>
    <w:rsid w:val="00361105"/>
    <w:rsid w:val="00361139"/>
    <w:rsid w:val="003613F3"/>
    <w:rsid w:val="00361406"/>
    <w:rsid w:val="00361427"/>
    <w:rsid w:val="0036146D"/>
    <w:rsid w:val="003614A8"/>
    <w:rsid w:val="0036160E"/>
    <w:rsid w:val="00361692"/>
    <w:rsid w:val="003616E0"/>
    <w:rsid w:val="00361822"/>
    <w:rsid w:val="0036182A"/>
    <w:rsid w:val="00361883"/>
    <w:rsid w:val="00361AE3"/>
    <w:rsid w:val="00361AF8"/>
    <w:rsid w:val="00361B72"/>
    <w:rsid w:val="00361C2F"/>
    <w:rsid w:val="00361DCD"/>
    <w:rsid w:val="00361E2C"/>
    <w:rsid w:val="00361E5E"/>
    <w:rsid w:val="00361E7A"/>
    <w:rsid w:val="00361E84"/>
    <w:rsid w:val="00361F7D"/>
    <w:rsid w:val="00361F89"/>
    <w:rsid w:val="003620F9"/>
    <w:rsid w:val="0036223D"/>
    <w:rsid w:val="003622EC"/>
    <w:rsid w:val="0036242F"/>
    <w:rsid w:val="00362437"/>
    <w:rsid w:val="0036259A"/>
    <w:rsid w:val="00362779"/>
    <w:rsid w:val="003629DB"/>
    <w:rsid w:val="003629F0"/>
    <w:rsid w:val="00362A36"/>
    <w:rsid w:val="00362AAC"/>
    <w:rsid w:val="00362AD4"/>
    <w:rsid w:val="00362C98"/>
    <w:rsid w:val="00362CCA"/>
    <w:rsid w:val="00362D45"/>
    <w:rsid w:val="00362DD2"/>
    <w:rsid w:val="00362E79"/>
    <w:rsid w:val="00362ECA"/>
    <w:rsid w:val="00362F09"/>
    <w:rsid w:val="00362FE7"/>
    <w:rsid w:val="00363052"/>
    <w:rsid w:val="003631B3"/>
    <w:rsid w:val="003631FE"/>
    <w:rsid w:val="00363223"/>
    <w:rsid w:val="0036323A"/>
    <w:rsid w:val="00363425"/>
    <w:rsid w:val="00363498"/>
    <w:rsid w:val="003634A5"/>
    <w:rsid w:val="0036351A"/>
    <w:rsid w:val="003635CB"/>
    <w:rsid w:val="00363642"/>
    <w:rsid w:val="0036365F"/>
    <w:rsid w:val="0036374F"/>
    <w:rsid w:val="0036376E"/>
    <w:rsid w:val="00363776"/>
    <w:rsid w:val="003637CD"/>
    <w:rsid w:val="003637F7"/>
    <w:rsid w:val="0036383D"/>
    <w:rsid w:val="00363930"/>
    <w:rsid w:val="00363942"/>
    <w:rsid w:val="0036394C"/>
    <w:rsid w:val="003639B9"/>
    <w:rsid w:val="00363A81"/>
    <w:rsid w:val="00363AF1"/>
    <w:rsid w:val="00363B24"/>
    <w:rsid w:val="00363BC0"/>
    <w:rsid w:val="00363CBF"/>
    <w:rsid w:val="00363DCB"/>
    <w:rsid w:val="00363DCE"/>
    <w:rsid w:val="00363F6D"/>
    <w:rsid w:val="00364292"/>
    <w:rsid w:val="003642A6"/>
    <w:rsid w:val="003642DF"/>
    <w:rsid w:val="003642EF"/>
    <w:rsid w:val="00364364"/>
    <w:rsid w:val="0036447A"/>
    <w:rsid w:val="003644B7"/>
    <w:rsid w:val="00364525"/>
    <w:rsid w:val="003647EF"/>
    <w:rsid w:val="00364871"/>
    <w:rsid w:val="0036498E"/>
    <w:rsid w:val="00364A76"/>
    <w:rsid w:val="00364A95"/>
    <w:rsid w:val="00364DEB"/>
    <w:rsid w:val="00364E55"/>
    <w:rsid w:val="00364EF9"/>
    <w:rsid w:val="00364F1B"/>
    <w:rsid w:val="00364F22"/>
    <w:rsid w:val="00364FC0"/>
    <w:rsid w:val="00365024"/>
    <w:rsid w:val="003650DB"/>
    <w:rsid w:val="003650E0"/>
    <w:rsid w:val="0036510F"/>
    <w:rsid w:val="0036516F"/>
    <w:rsid w:val="003651EB"/>
    <w:rsid w:val="0036529E"/>
    <w:rsid w:val="003652B1"/>
    <w:rsid w:val="003652D6"/>
    <w:rsid w:val="003652DB"/>
    <w:rsid w:val="00365302"/>
    <w:rsid w:val="00365309"/>
    <w:rsid w:val="00365382"/>
    <w:rsid w:val="003653D3"/>
    <w:rsid w:val="0036563E"/>
    <w:rsid w:val="003657B5"/>
    <w:rsid w:val="003657F5"/>
    <w:rsid w:val="003658FD"/>
    <w:rsid w:val="003659D3"/>
    <w:rsid w:val="00365A18"/>
    <w:rsid w:val="00365AB5"/>
    <w:rsid w:val="00365AE6"/>
    <w:rsid w:val="00365D26"/>
    <w:rsid w:val="00365D42"/>
    <w:rsid w:val="00365DF0"/>
    <w:rsid w:val="00365F7C"/>
    <w:rsid w:val="00365F81"/>
    <w:rsid w:val="00366054"/>
    <w:rsid w:val="0036612C"/>
    <w:rsid w:val="0036619B"/>
    <w:rsid w:val="00366367"/>
    <w:rsid w:val="0036639F"/>
    <w:rsid w:val="00366424"/>
    <w:rsid w:val="003664EB"/>
    <w:rsid w:val="003666D9"/>
    <w:rsid w:val="003668FD"/>
    <w:rsid w:val="00366A08"/>
    <w:rsid w:val="00366B1E"/>
    <w:rsid w:val="00366B36"/>
    <w:rsid w:val="00366CF8"/>
    <w:rsid w:val="00366D73"/>
    <w:rsid w:val="00366E83"/>
    <w:rsid w:val="00366FF2"/>
    <w:rsid w:val="00367081"/>
    <w:rsid w:val="00367096"/>
    <w:rsid w:val="00367188"/>
    <w:rsid w:val="00367313"/>
    <w:rsid w:val="0036734C"/>
    <w:rsid w:val="003674B3"/>
    <w:rsid w:val="0036771E"/>
    <w:rsid w:val="003678E0"/>
    <w:rsid w:val="00367951"/>
    <w:rsid w:val="00367C4D"/>
    <w:rsid w:val="00367CEC"/>
    <w:rsid w:val="00367E44"/>
    <w:rsid w:val="00367ED4"/>
    <w:rsid w:val="00370003"/>
    <w:rsid w:val="00370056"/>
    <w:rsid w:val="0037009F"/>
    <w:rsid w:val="003700F5"/>
    <w:rsid w:val="00370169"/>
    <w:rsid w:val="00370244"/>
    <w:rsid w:val="00370529"/>
    <w:rsid w:val="00370536"/>
    <w:rsid w:val="003706C7"/>
    <w:rsid w:val="0037095F"/>
    <w:rsid w:val="00370968"/>
    <w:rsid w:val="00370983"/>
    <w:rsid w:val="003709EB"/>
    <w:rsid w:val="00370A1C"/>
    <w:rsid w:val="00370AD8"/>
    <w:rsid w:val="00370B6D"/>
    <w:rsid w:val="00370C43"/>
    <w:rsid w:val="00370C78"/>
    <w:rsid w:val="00370C7C"/>
    <w:rsid w:val="00370D6A"/>
    <w:rsid w:val="00370F53"/>
    <w:rsid w:val="00370F5D"/>
    <w:rsid w:val="00370FA8"/>
    <w:rsid w:val="00371009"/>
    <w:rsid w:val="00371046"/>
    <w:rsid w:val="00371069"/>
    <w:rsid w:val="003710AF"/>
    <w:rsid w:val="003711D4"/>
    <w:rsid w:val="00371248"/>
    <w:rsid w:val="003712EE"/>
    <w:rsid w:val="00371459"/>
    <w:rsid w:val="00371472"/>
    <w:rsid w:val="0037154A"/>
    <w:rsid w:val="00371690"/>
    <w:rsid w:val="003716A1"/>
    <w:rsid w:val="003716C6"/>
    <w:rsid w:val="0037175E"/>
    <w:rsid w:val="00371789"/>
    <w:rsid w:val="0037179C"/>
    <w:rsid w:val="003717C3"/>
    <w:rsid w:val="003717F1"/>
    <w:rsid w:val="003718E3"/>
    <w:rsid w:val="00371A0E"/>
    <w:rsid w:val="00371A4D"/>
    <w:rsid w:val="00371BC4"/>
    <w:rsid w:val="00371C4D"/>
    <w:rsid w:val="00371C53"/>
    <w:rsid w:val="00371C56"/>
    <w:rsid w:val="00371CD8"/>
    <w:rsid w:val="00371D1F"/>
    <w:rsid w:val="00371DFF"/>
    <w:rsid w:val="00371EB3"/>
    <w:rsid w:val="00371EB7"/>
    <w:rsid w:val="00372011"/>
    <w:rsid w:val="00372114"/>
    <w:rsid w:val="00372233"/>
    <w:rsid w:val="003722C9"/>
    <w:rsid w:val="0037236B"/>
    <w:rsid w:val="0037237D"/>
    <w:rsid w:val="003723D5"/>
    <w:rsid w:val="00372472"/>
    <w:rsid w:val="003724E6"/>
    <w:rsid w:val="0037259D"/>
    <w:rsid w:val="0037261C"/>
    <w:rsid w:val="00372845"/>
    <w:rsid w:val="003728AA"/>
    <w:rsid w:val="0037290A"/>
    <w:rsid w:val="00372A95"/>
    <w:rsid w:val="00372B1E"/>
    <w:rsid w:val="00372B8E"/>
    <w:rsid w:val="00372BD1"/>
    <w:rsid w:val="00372C62"/>
    <w:rsid w:val="00372CD0"/>
    <w:rsid w:val="00372CF9"/>
    <w:rsid w:val="00372D40"/>
    <w:rsid w:val="00372E56"/>
    <w:rsid w:val="00372ED7"/>
    <w:rsid w:val="00372F72"/>
    <w:rsid w:val="00372FA0"/>
    <w:rsid w:val="00373520"/>
    <w:rsid w:val="00373522"/>
    <w:rsid w:val="0037353B"/>
    <w:rsid w:val="00373543"/>
    <w:rsid w:val="0037362B"/>
    <w:rsid w:val="0037367F"/>
    <w:rsid w:val="003736C8"/>
    <w:rsid w:val="0037373D"/>
    <w:rsid w:val="0037375A"/>
    <w:rsid w:val="003737DC"/>
    <w:rsid w:val="003737EE"/>
    <w:rsid w:val="00373998"/>
    <w:rsid w:val="00373A36"/>
    <w:rsid w:val="00373CE0"/>
    <w:rsid w:val="00373D01"/>
    <w:rsid w:val="00373FB4"/>
    <w:rsid w:val="00374038"/>
    <w:rsid w:val="00374074"/>
    <w:rsid w:val="003740CC"/>
    <w:rsid w:val="00374252"/>
    <w:rsid w:val="0037425A"/>
    <w:rsid w:val="0037425E"/>
    <w:rsid w:val="00374290"/>
    <w:rsid w:val="003742E1"/>
    <w:rsid w:val="00374306"/>
    <w:rsid w:val="00374383"/>
    <w:rsid w:val="0037443A"/>
    <w:rsid w:val="003746A4"/>
    <w:rsid w:val="00374781"/>
    <w:rsid w:val="0037480F"/>
    <w:rsid w:val="0037491A"/>
    <w:rsid w:val="00374927"/>
    <w:rsid w:val="003749F6"/>
    <w:rsid w:val="00374A0A"/>
    <w:rsid w:val="00374A0D"/>
    <w:rsid w:val="00374AA5"/>
    <w:rsid w:val="00374ACF"/>
    <w:rsid w:val="00374AF0"/>
    <w:rsid w:val="00374BE8"/>
    <w:rsid w:val="00374DBD"/>
    <w:rsid w:val="00374E1F"/>
    <w:rsid w:val="00374E78"/>
    <w:rsid w:val="0037501B"/>
    <w:rsid w:val="00375072"/>
    <w:rsid w:val="0037512E"/>
    <w:rsid w:val="00375138"/>
    <w:rsid w:val="00375199"/>
    <w:rsid w:val="003751C7"/>
    <w:rsid w:val="0037533B"/>
    <w:rsid w:val="003754E4"/>
    <w:rsid w:val="00375591"/>
    <w:rsid w:val="00375594"/>
    <w:rsid w:val="003755F9"/>
    <w:rsid w:val="00375618"/>
    <w:rsid w:val="00375686"/>
    <w:rsid w:val="003757B7"/>
    <w:rsid w:val="003757D0"/>
    <w:rsid w:val="0037583A"/>
    <w:rsid w:val="0037583F"/>
    <w:rsid w:val="00375887"/>
    <w:rsid w:val="003759B9"/>
    <w:rsid w:val="00375B43"/>
    <w:rsid w:val="00375B80"/>
    <w:rsid w:val="00375BA4"/>
    <w:rsid w:val="00375D66"/>
    <w:rsid w:val="00375D7A"/>
    <w:rsid w:val="00375D86"/>
    <w:rsid w:val="00375D8A"/>
    <w:rsid w:val="00375DF1"/>
    <w:rsid w:val="00375DF7"/>
    <w:rsid w:val="00375E00"/>
    <w:rsid w:val="00375E02"/>
    <w:rsid w:val="00375E61"/>
    <w:rsid w:val="00376208"/>
    <w:rsid w:val="00376265"/>
    <w:rsid w:val="00376271"/>
    <w:rsid w:val="003762A4"/>
    <w:rsid w:val="00376462"/>
    <w:rsid w:val="0037658B"/>
    <w:rsid w:val="0037662E"/>
    <w:rsid w:val="003766B1"/>
    <w:rsid w:val="003767B4"/>
    <w:rsid w:val="00376868"/>
    <w:rsid w:val="0037692B"/>
    <w:rsid w:val="0037698C"/>
    <w:rsid w:val="00376A56"/>
    <w:rsid w:val="00376A73"/>
    <w:rsid w:val="00376A87"/>
    <w:rsid w:val="00376B1A"/>
    <w:rsid w:val="00376B96"/>
    <w:rsid w:val="00376D46"/>
    <w:rsid w:val="00376DE4"/>
    <w:rsid w:val="00376E77"/>
    <w:rsid w:val="00376F3E"/>
    <w:rsid w:val="00376FAC"/>
    <w:rsid w:val="0037704A"/>
    <w:rsid w:val="0037705D"/>
    <w:rsid w:val="003770C8"/>
    <w:rsid w:val="00377126"/>
    <w:rsid w:val="0037715B"/>
    <w:rsid w:val="003771B3"/>
    <w:rsid w:val="0037724B"/>
    <w:rsid w:val="0037733F"/>
    <w:rsid w:val="00377368"/>
    <w:rsid w:val="003773B9"/>
    <w:rsid w:val="00377473"/>
    <w:rsid w:val="003774E0"/>
    <w:rsid w:val="00377520"/>
    <w:rsid w:val="00377613"/>
    <w:rsid w:val="00377651"/>
    <w:rsid w:val="003776DB"/>
    <w:rsid w:val="00377806"/>
    <w:rsid w:val="00377A4E"/>
    <w:rsid w:val="00377B63"/>
    <w:rsid w:val="00377CDA"/>
    <w:rsid w:val="00377E95"/>
    <w:rsid w:val="00377F51"/>
    <w:rsid w:val="00380021"/>
    <w:rsid w:val="003801DC"/>
    <w:rsid w:val="00380242"/>
    <w:rsid w:val="00380288"/>
    <w:rsid w:val="0038034D"/>
    <w:rsid w:val="00380372"/>
    <w:rsid w:val="003803FF"/>
    <w:rsid w:val="00380622"/>
    <w:rsid w:val="003807ED"/>
    <w:rsid w:val="0038080A"/>
    <w:rsid w:val="0038086E"/>
    <w:rsid w:val="003809E4"/>
    <w:rsid w:val="00380C53"/>
    <w:rsid w:val="00380E93"/>
    <w:rsid w:val="00380E9B"/>
    <w:rsid w:val="00380F25"/>
    <w:rsid w:val="00381072"/>
    <w:rsid w:val="00381091"/>
    <w:rsid w:val="003810BC"/>
    <w:rsid w:val="00381374"/>
    <w:rsid w:val="003813A2"/>
    <w:rsid w:val="003813B9"/>
    <w:rsid w:val="00381506"/>
    <w:rsid w:val="0038151D"/>
    <w:rsid w:val="003815F4"/>
    <w:rsid w:val="0038164B"/>
    <w:rsid w:val="0038166A"/>
    <w:rsid w:val="0038170D"/>
    <w:rsid w:val="00381823"/>
    <w:rsid w:val="003818C7"/>
    <w:rsid w:val="00381927"/>
    <w:rsid w:val="0038192D"/>
    <w:rsid w:val="00381AA0"/>
    <w:rsid w:val="00381B96"/>
    <w:rsid w:val="00381C71"/>
    <w:rsid w:val="00381D08"/>
    <w:rsid w:val="00382033"/>
    <w:rsid w:val="00382143"/>
    <w:rsid w:val="003821E0"/>
    <w:rsid w:val="0038222C"/>
    <w:rsid w:val="00382272"/>
    <w:rsid w:val="0038237F"/>
    <w:rsid w:val="00382391"/>
    <w:rsid w:val="003823A3"/>
    <w:rsid w:val="003828B5"/>
    <w:rsid w:val="00382BB9"/>
    <w:rsid w:val="00382C6D"/>
    <w:rsid w:val="00382C77"/>
    <w:rsid w:val="00382C87"/>
    <w:rsid w:val="00382C96"/>
    <w:rsid w:val="00382DFA"/>
    <w:rsid w:val="00382E85"/>
    <w:rsid w:val="00382EA9"/>
    <w:rsid w:val="00382EB4"/>
    <w:rsid w:val="00382FFA"/>
    <w:rsid w:val="0038302A"/>
    <w:rsid w:val="00383051"/>
    <w:rsid w:val="0038325D"/>
    <w:rsid w:val="003833B3"/>
    <w:rsid w:val="003833C1"/>
    <w:rsid w:val="003834EF"/>
    <w:rsid w:val="0038351C"/>
    <w:rsid w:val="0038352E"/>
    <w:rsid w:val="00383593"/>
    <w:rsid w:val="0038362C"/>
    <w:rsid w:val="003836FE"/>
    <w:rsid w:val="003837E2"/>
    <w:rsid w:val="0038391C"/>
    <w:rsid w:val="00383A36"/>
    <w:rsid w:val="00383A69"/>
    <w:rsid w:val="00383A88"/>
    <w:rsid w:val="00383B7A"/>
    <w:rsid w:val="00383BAF"/>
    <w:rsid w:val="00383D20"/>
    <w:rsid w:val="00383DF9"/>
    <w:rsid w:val="00383F8E"/>
    <w:rsid w:val="00384002"/>
    <w:rsid w:val="00384108"/>
    <w:rsid w:val="00384132"/>
    <w:rsid w:val="00384158"/>
    <w:rsid w:val="0038418F"/>
    <w:rsid w:val="00384258"/>
    <w:rsid w:val="00384378"/>
    <w:rsid w:val="00384439"/>
    <w:rsid w:val="003844C8"/>
    <w:rsid w:val="003845CC"/>
    <w:rsid w:val="00384616"/>
    <w:rsid w:val="0038468A"/>
    <w:rsid w:val="0038470C"/>
    <w:rsid w:val="00384735"/>
    <w:rsid w:val="003847E7"/>
    <w:rsid w:val="00384830"/>
    <w:rsid w:val="003848A8"/>
    <w:rsid w:val="003848F9"/>
    <w:rsid w:val="003848FE"/>
    <w:rsid w:val="00384B52"/>
    <w:rsid w:val="00384C68"/>
    <w:rsid w:val="00384D37"/>
    <w:rsid w:val="00384DD3"/>
    <w:rsid w:val="00384F67"/>
    <w:rsid w:val="00384F77"/>
    <w:rsid w:val="0038510A"/>
    <w:rsid w:val="00385126"/>
    <w:rsid w:val="003851AA"/>
    <w:rsid w:val="003851AC"/>
    <w:rsid w:val="00385352"/>
    <w:rsid w:val="00385359"/>
    <w:rsid w:val="00385377"/>
    <w:rsid w:val="003853CC"/>
    <w:rsid w:val="00385403"/>
    <w:rsid w:val="00385638"/>
    <w:rsid w:val="0038571F"/>
    <w:rsid w:val="0038577A"/>
    <w:rsid w:val="00385841"/>
    <w:rsid w:val="00385ADB"/>
    <w:rsid w:val="00385B60"/>
    <w:rsid w:val="00385BA7"/>
    <w:rsid w:val="00385E67"/>
    <w:rsid w:val="00385E8C"/>
    <w:rsid w:val="00385EB4"/>
    <w:rsid w:val="00385ED0"/>
    <w:rsid w:val="00385F87"/>
    <w:rsid w:val="00386139"/>
    <w:rsid w:val="00386265"/>
    <w:rsid w:val="003862CD"/>
    <w:rsid w:val="003862D0"/>
    <w:rsid w:val="0038630B"/>
    <w:rsid w:val="003863F7"/>
    <w:rsid w:val="00386446"/>
    <w:rsid w:val="003864A9"/>
    <w:rsid w:val="00386511"/>
    <w:rsid w:val="00386534"/>
    <w:rsid w:val="00386680"/>
    <w:rsid w:val="0038674B"/>
    <w:rsid w:val="00386760"/>
    <w:rsid w:val="00386907"/>
    <w:rsid w:val="00386930"/>
    <w:rsid w:val="0038693B"/>
    <w:rsid w:val="003869CE"/>
    <w:rsid w:val="00386BDE"/>
    <w:rsid w:val="00386DA4"/>
    <w:rsid w:val="00386E4F"/>
    <w:rsid w:val="00386F25"/>
    <w:rsid w:val="00386F71"/>
    <w:rsid w:val="00386F83"/>
    <w:rsid w:val="00386FF0"/>
    <w:rsid w:val="00387359"/>
    <w:rsid w:val="003873BF"/>
    <w:rsid w:val="0038745A"/>
    <w:rsid w:val="0038745C"/>
    <w:rsid w:val="00387527"/>
    <w:rsid w:val="003875BB"/>
    <w:rsid w:val="0038763E"/>
    <w:rsid w:val="0038766A"/>
    <w:rsid w:val="0038767C"/>
    <w:rsid w:val="00387763"/>
    <w:rsid w:val="00387797"/>
    <w:rsid w:val="003877B6"/>
    <w:rsid w:val="0038783D"/>
    <w:rsid w:val="003878FC"/>
    <w:rsid w:val="003879F4"/>
    <w:rsid w:val="003879F6"/>
    <w:rsid w:val="00387A3A"/>
    <w:rsid w:val="00387AA3"/>
    <w:rsid w:val="00387AAA"/>
    <w:rsid w:val="00387AC0"/>
    <w:rsid w:val="00387AD0"/>
    <w:rsid w:val="00387BFD"/>
    <w:rsid w:val="00387C35"/>
    <w:rsid w:val="00387CE1"/>
    <w:rsid w:val="00387EE6"/>
    <w:rsid w:val="00387F71"/>
    <w:rsid w:val="00387FAA"/>
    <w:rsid w:val="0039001D"/>
    <w:rsid w:val="00390063"/>
    <w:rsid w:val="003900E5"/>
    <w:rsid w:val="0039033E"/>
    <w:rsid w:val="00390386"/>
    <w:rsid w:val="003903E8"/>
    <w:rsid w:val="00390447"/>
    <w:rsid w:val="00390478"/>
    <w:rsid w:val="00390513"/>
    <w:rsid w:val="0039055F"/>
    <w:rsid w:val="003905AC"/>
    <w:rsid w:val="003905E8"/>
    <w:rsid w:val="003906CD"/>
    <w:rsid w:val="003906DF"/>
    <w:rsid w:val="003907BD"/>
    <w:rsid w:val="00390837"/>
    <w:rsid w:val="0039088D"/>
    <w:rsid w:val="003909FD"/>
    <w:rsid w:val="00390A2B"/>
    <w:rsid w:val="00390A46"/>
    <w:rsid w:val="00390B2F"/>
    <w:rsid w:val="00390BF7"/>
    <w:rsid w:val="00390BFA"/>
    <w:rsid w:val="00390C29"/>
    <w:rsid w:val="00390CD2"/>
    <w:rsid w:val="00390D0E"/>
    <w:rsid w:val="00390E62"/>
    <w:rsid w:val="00390E93"/>
    <w:rsid w:val="00390ED5"/>
    <w:rsid w:val="00391114"/>
    <w:rsid w:val="00391169"/>
    <w:rsid w:val="0039116E"/>
    <w:rsid w:val="00391317"/>
    <w:rsid w:val="0039139D"/>
    <w:rsid w:val="003915CD"/>
    <w:rsid w:val="00391743"/>
    <w:rsid w:val="0039174C"/>
    <w:rsid w:val="003917C0"/>
    <w:rsid w:val="00391830"/>
    <w:rsid w:val="0039186E"/>
    <w:rsid w:val="003918B4"/>
    <w:rsid w:val="00391A13"/>
    <w:rsid w:val="00391A52"/>
    <w:rsid w:val="00391A96"/>
    <w:rsid w:val="00391ABB"/>
    <w:rsid w:val="00391AD1"/>
    <w:rsid w:val="00391B0B"/>
    <w:rsid w:val="00391BB7"/>
    <w:rsid w:val="00391BF8"/>
    <w:rsid w:val="00391CC9"/>
    <w:rsid w:val="00391D47"/>
    <w:rsid w:val="00391D8E"/>
    <w:rsid w:val="00391FE2"/>
    <w:rsid w:val="00392092"/>
    <w:rsid w:val="003920A3"/>
    <w:rsid w:val="003920AE"/>
    <w:rsid w:val="00392130"/>
    <w:rsid w:val="00392157"/>
    <w:rsid w:val="00392159"/>
    <w:rsid w:val="00392192"/>
    <w:rsid w:val="003921FC"/>
    <w:rsid w:val="003922CE"/>
    <w:rsid w:val="00392311"/>
    <w:rsid w:val="00392592"/>
    <w:rsid w:val="003925D3"/>
    <w:rsid w:val="00392652"/>
    <w:rsid w:val="003926DB"/>
    <w:rsid w:val="003927A8"/>
    <w:rsid w:val="00392960"/>
    <w:rsid w:val="00392975"/>
    <w:rsid w:val="003929FD"/>
    <w:rsid w:val="00392A31"/>
    <w:rsid w:val="00392C32"/>
    <w:rsid w:val="00392C61"/>
    <w:rsid w:val="00392CDB"/>
    <w:rsid w:val="00392D03"/>
    <w:rsid w:val="00392DC0"/>
    <w:rsid w:val="00392E48"/>
    <w:rsid w:val="00393041"/>
    <w:rsid w:val="00393395"/>
    <w:rsid w:val="0039339D"/>
    <w:rsid w:val="003933B5"/>
    <w:rsid w:val="003933C3"/>
    <w:rsid w:val="00393526"/>
    <w:rsid w:val="003935F7"/>
    <w:rsid w:val="00393651"/>
    <w:rsid w:val="0039366A"/>
    <w:rsid w:val="003936E9"/>
    <w:rsid w:val="003936EC"/>
    <w:rsid w:val="0039396C"/>
    <w:rsid w:val="00393A53"/>
    <w:rsid w:val="00393ABF"/>
    <w:rsid w:val="00393C3C"/>
    <w:rsid w:val="00393C85"/>
    <w:rsid w:val="00393CAA"/>
    <w:rsid w:val="00393CEF"/>
    <w:rsid w:val="00393D76"/>
    <w:rsid w:val="00393E90"/>
    <w:rsid w:val="00393EC5"/>
    <w:rsid w:val="00393F6B"/>
    <w:rsid w:val="00393FDC"/>
    <w:rsid w:val="0039405C"/>
    <w:rsid w:val="0039432A"/>
    <w:rsid w:val="00394352"/>
    <w:rsid w:val="00394387"/>
    <w:rsid w:val="003943DD"/>
    <w:rsid w:val="003943F9"/>
    <w:rsid w:val="00394473"/>
    <w:rsid w:val="0039448F"/>
    <w:rsid w:val="003944AD"/>
    <w:rsid w:val="00394546"/>
    <w:rsid w:val="00394750"/>
    <w:rsid w:val="0039489C"/>
    <w:rsid w:val="0039489F"/>
    <w:rsid w:val="0039497E"/>
    <w:rsid w:val="00394A92"/>
    <w:rsid w:val="00394B1F"/>
    <w:rsid w:val="00394C80"/>
    <w:rsid w:val="00394CBF"/>
    <w:rsid w:val="00394D8A"/>
    <w:rsid w:val="00394DEA"/>
    <w:rsid w:val="00394E33"/>
    <w:rsid w:val="00394EC7"/>
    <w:rsid w:val="00394F0C"/>
    <w:rsid w:val="00394F92"/>
    <w:rsid w:val="00395036"/>
    <w:rsid w:val="0039515C"/>
    <w:rsid w:val="00395170"/>
    <w:rsid w:val="003952A5"/>
    <w:rsid w:val="00395345"/>
    <w:rsid w:val="00395386"/>
    <w:rsid w:val="00395490"/>
    <w:rsid w:val="003954D5"/>
    <w:rsid w:val="00395503"/>
    <w:rsid w:val="00395587"/>
    <w:rsid w:val="00395662"/>
    <w:rsid w:val="00395724"/>
    <w:rsid w:val="00395737"/>
    <w:rsid w:val="003957B1"/>
    <w:rsid w:val="003957B7"/>
    <w:rsid w:val="003957BA"/>
    <w:rsid w:val="00395884"/>
    <w:rsid w:val="00395A31"/>
    <w:rsid w:val="00395AA4"/>
    <w:rsid w:val="00395B1B"/>
    <w:rsid w:val="00395BC8"/>
    <w:rsid w:val="00395F72"/>
    <w:rsid w:val="00396195"/>
    <w:rsid w:val="003962FE"/>
    <w:rsid w:val="00396329"/>
    <w:rsid w:val="00396381"/>
    <w:rsid w:val="003963AA"/>
    <w:rsid w:val="003963E6"/>
    <w:rsid w:val="0039645D"/>
    <w:rsid w:val="00396478"/>
    <w:rsid w:val="003964E1"/>
    <w:rsid w:val="003964F9"/>
    <w:rsid w:val="00396524"/>
    <w:rsid w:val="003965A5"/>
    <w:rsid w:val="003966A2"/>
    <w:rsid w:val="003966E1"/>
    <w:rsid w:val="0039691E"/>
    <w:rsid w:val="00396B7E"/>
    <w:rsid w:val="00396CCF"/>
    <w:rsid w:val="00396D9E"/>
    <w:rsid w:val="00396E26"/>
    <w:rsid w:val="00396E40"/>
    <w:rsid w:val="00396E56"/>
    <w:rsid w:val="00396E68"/>
    <w:rsid w:val="00396E97"/>
    <w:rsid w:val="00396F90"/>
    <w:rsid w:val="00396F92"/>
    <w:rsid w:val="003971CB"/>
    <w:rsid w:val="0039720B"/>
    <w:rsid w:val="00397353"/>
    <w:rsid w:val="003973FD"/>
    <w:rsid w:val="00397570"/>
    <w:rsid w:val="00397600"/>
    <w:rsid w:val="0039761E"/>
    <w:rsid w:val="003976A2"/>
    <w:rsid w:val="00397922"/>
    <w:rsid w:val="00397964"/>
    <w:rsid w:val="0039798B"/>
    <w:rsid w:val="003979B7"/>
    <w:rsid w:val="00397A4D"/>
    <w:rsid w:val="00397B20"/>
    <w:rsid w:val="00397E15"/>
    <w:rsid w:val="00397FCC"/>
    <w:rsid w:val="003A002F"/>
    <w:rsid w:val="003A00F4"/>
    <w:rsid w:val="003A0114"/>
    <w:rsid w:val="003A0130"/>
    <w:rsid w:val="003A0155"/>
    <w:rsid w:val="003A0159"/>
    <w:rsid w:val="003A04A8"/>
    <w:rsid w:val="003A04F8"/>
    <w:rsid w:val="003A06AB"/>
    <w:rsid w:val="003A0701"/>
    <w:rsid w:val="003A0793"/>
    <w:rsid w:val="003A0897"/>
    <w:rsid w:val="003A089E"/>
    <w:rsid w:val="003A096D"/>
    <w:rsid w:val="003A0A0B"/>
    <w:rsid w:val="003A0A52"/>
    <w:rsid w:val="003A0BB0"/>
    <w:rsid w:val="003A0D14"/>
    <w:rsid w:val="003A0D32"/>
    <w:rsid w:val="003A0D7B"/>
    <w:rsid w:val="003A0FFD"/>
    <w:rsid w:val="003A1162"/>
    <w:rsid w:val="003A1197"/>
    <w:rsid w:val="003A11E1"/>
    <w:rsid w:val="003A13FE"/>
    <w:rsid w:val="003A1466"/>
    <w:rsid w:val="003A1567"/>
    <w:rsid w:val="003A171E"/>
    <w:rsid w:val="003A18C8"/>
    <w:rsid w:val="003A19D5"/>
    <w:rsid w:val="003A19F0"/>
    <w:rsid w:val="003A19F2"/>
    <w:rsid w:val="003A1A14"/>
    <w:rsid w:val="003A1B44"/>
    <w:rsid w:val="003A1B4C"/>
    <w:rsid w:val="003A1BBF"/>
    <w:rsid w:val="003A1D02"/>
    <w:rsid w:val="003A1D18"/>
    <w:rsid w:val="003A1D5A"/>
    <w:rsid w:val="003A1D77"/>
    <w:rsid w:val="003A1D8B"/>
    <w:rsid w:val="003A1DB8"/>
    <w:rsid w:val="003A1E2E"/>
    <w:rsid w:val="003A1EA9"/>
    <w:rsid w:val="003A202C"/>
    <w:rsid w:val="003A2111"/>
    <w:rsid w:val="003A223E"/>
    <w:rsid w:val="003A22C7"/>
    <w:rsid w:val="003A2337"/>
    <w:rsid w:val="003A239C"/>
    <w:rsid w:val="003A23CC"/>
    <w:rsid w:val="003A2413"/>
    <w:rsid w:val="003A2434"/>
    <w:rsid w:val="003A2493"/>
    <w:rsid w:val="003A2516"/>
    <w:rsid w:val="003A25D8"/>
    <w:rsid w:val="003A2614"/>
    <w:rsid w:val="003A278A"/>
    <w:rsid w:val="003A27FC"/>
    <w:rsid w:val="003A2814"/>
    <w:rsid w:val="003A2848"/>
    <w:rsid w:val="003A284B"/>
    <w:rsid w:val="003A2860"/>
    <w:rsid w:val="003A2871"/>
    <w:rsid w:val="003A2912"/>
    <w:rsid w:val="003A298E"/>
    <w:rsid w:val="003A29DC"/>
    <w:rsid w:val="003A2AF1"/>
    <w:rsid w:val="003A2B0C"/>
    <w:rsid w:val="003A2D11"/>
    <w:rsid w:val="003A2DFB"/>
    <w:rsid w:val="003A2F69"/>
    <w:rsid w:val="003A3000"/>
    <w:rsid w:val="003A319F"/>
    <w:rsid w:val="003A3341"/>
    <w:rsid w:val="003A34D2"/>
    <w:rsid w:val="003A356F"/>
    <w:rsid w:val="003A3589"/>
    <w:rsid w:val="003A3604"/>
    <w:rsid w:val="003A3672"/>
    <w:rsid w:val="003A38A2"/>
    <w:rsid w:val="003A38C1"/>
    <w:rsid w:val="003A39B2"/>
    <w:rsid w:val="003A3A85"/>
    <w:rsid w:val="003A3A87"/>
    <w:rsid w:val="003A3AB5"/>
    <w:rsid w:val="003A3ABE"/>
    <w:rsid w:val="003A3BF7"/>
    <w:rsid w:val="003A3CF0"/>
    <w:rsid w:val="003A3D29"/>
    <w:rsid w:val="003A3E19"/>
    <w:rsid w:val="003A3E72"/>
    <w:rsid w:val="003A3EFB"/>
    <w:rsid w:val="003A3F1B"/>
    <w:rsid w:val="003A3FC4"/>
    <w:rsid w:val="003A400A"/>
    <w:rsid w:val="003A401F"/>
    <w:rsid w:val="003A4051"/>
    <w:rsid w:val="003A40B2"/>
    <w:rsid w:val="003A439F"/>
    <w:rsid w:val="003A44E9"/>
    <w:rsid w:val="003A46B8"/>
    <w:rsid w:val="003A46C8"/>
    <w:rsid w:val="003A46E5"/>
    <w:rsid w:val="003A471E"/>
    <w:rsid w:val="003A47C3"/>
    <w:rsid w:val="003A47C8"/>
    <w:rsid w:val="003A49C8"/>
    <w:rsid w:val="003A49F8"/>
    <w:rsid w:val="003A4A0B"/>
    <w:rsid w:val="003A4A4F"/>
    <w:rsid w:val="003A4A8C"/>
    <w:rsid w:val="003A4A99"/>
    <w:rsid w:val="003A4AD0"/>
    <w:rsid w:val="003A4B11"/>
    <w:rsid w:val="003A4B3B"/>
    <w:rsid w:val="003A4BB5"/>
    <w:rsid w:val="003A4CE1"/>
    <w:rsid w:val="003A4EFD"/>
    <w:rsid w:val="003A4F36"/>
    <w:rsid w:val="003A512E"/>
    <w:rsid w:val="003A5190"/>
    <w:rsid w:val="003A51B3"/>
    <w:rsid w:val="003A524C"/>
    <w:rsid w:val="003A5387"/>
    <w:rsid w:val="003A54C1"/>
    <w:rsid w:val="003A5507"/>
    <w:rsid w:val="003A555C"/>
    <w:rsid w:val="003A556F"/>
    <w:rsid w:val="003A57E2"/>
    <w:rsid w:val="003A58E7"/>
    <w:rsid w:val="003A58F7"/>
    <w:rsid w:val="003A59DF"/>
    <w:rsid w:val="003A5AB3"/>
    <w:rsid w:val="003A5AC3"/>
    <w:rsid w:val="003A5C80"/>
    <w:rsid w:val="003A5CE0"/>
    <w:rsid w:val="003A5DC0"/>
    <w:rsid w:val="003A5FB5"/>
    <w:rsid w:val="003A6020"/>
    <w:rsid w:val="003A610E"/>
    <w:rsid w:val="003A623B"/>
    <w:rsid w:val="003A633A"/>
    <w:rsid w:val="003A64B1"/>
    <w:rsid w:val="003A65CE"/>
    <w:rsid w:val="003A677C"/>
    <w:rsid w:val="003A69F0"/>
    <w:rsid w:val="003A6A60"/>
    <w:rsid w:val="003A6CA7"/>
    <w:rsid w:val="003A6CF5"/>
    <w:rsid w:val="003A6D2C"/>
    <w:rsid w:val="003A6F77"/>
    <w:rsid w:val="003A7052"/>
    <w:rsid w:val="003A7063"/>
    <w:rsid w:val="003A7187"/>
    <w:rsid w:val="003A7386"/>
    <w:rsid w:val="003A7467"/>
    <w:rsid w:val="003A7494"/>
    <w:rsid w:val="003A751F"/>
    <w:rsid w:val="003A7561"/>
    <w:rsid w:val="003A757D"/>
    <w:rsid w:val="003A75D1"/>
    <w:rsid w:val="003A7656"/>
    <w:rsid w:val="003A76F0"/>
    <w:rsid w:val="003A7785"/>
    <w:rsid w:val="003A7834"/>
    <w:rsid w:val="003A7847"/>
    <w:rsid w:val="003A7928"/>
    <w:rsid w:val="003A7A4F"/>
    <w:rsid w:val="003A7ABE"/>
    <w:rsid w:val="003A7B06"/>
    <w:rsid w:val="003A7B25"/>
    <w:rsid w:val="003A7BD3"/>
    <w:rsid w:val="003A7BF5"/>
    <w:rsid w:val="003A7CE7"/>
    <w:rsid w:val="003A7D0C"/>
    <w:rsid w:val="003A7D76"/>
    <w:rsid w:val="003A7DE4"/>
    <w:rsid w:val="003A7E25"/>
    <w:rsid w:val="003A7E81"/>
    <w:rsid w:val="003B00DF"/>
    <w:rsid w:val="003B0211"/>
    <w:rsid w:val="003B0220"/>
    <w:rsid w:val="003B02E4"/>
    <w:rsid w:val="003B0357"/>
    <w:rsid w:val="003B0471"/>
    <w:rsid w:val="003B05BF"/>
    <w:rsid w:val="003B061B"/>
    <w:rsid w:val="003B089B"/>
    <w:rsid w:val="003B0AE1"/>
    <w:rsid w:val="003B0AF4"/>
    <w:rsid w:val="003B0B6D"/>
    <w:rsid w:val="003B0B85"/>
    <w:rsid w:val="003B0DBC"/>
    <w:rsid w:val="003B0DE9"/>
    <w:rsid w:val="003B0DF7"/>
    <w:rsid w:val="003B0E80"/>
    <w:rsid w:val="003B0EB0"/>
    <w:rsid w:val="003B0ED8"/>
    <w:rsid w:val="003B0EF4"/>
    <w:rsid w:val="003B0F7B"/>
    <w:rsid w:val="003B0FF6"/>
    <w:rsid w:val="003B107A"/>
    <w:rsid w:val="003B10D8"/>
    <w:rsid w:val="003B113B"/>
    <w:rsid w:val="003B11B6"/>
    <w:rsid w:val="003B1211"/>
    <w:rsid w:val="003B1285"/>
    <w:rsid w:val="003B12BD"/>
    <w:rsid w:val="003B1348"/>
    <w:rsid w:val="003B1403"/>
    <w:rsid w:val="003B14FC"/>
    <w:rsid w:val="003B153D"/>
    <w:rsid w:val="003B1661"/>
    <w:rsid w:val="003B16DB"/>
    <w:rsid w:val="003B16F1"/>
    <w:rsid w:val="003B17F8"/>
    <w:rsid w:val="003B18AA"/>
    <w:rsid w:val="003B18BB"/>
    <w:rsid w:val="003B18D8"/>
    <w:rsid w:val="003B1902"/>
    <w:rsid w:val="003B1965"/>
    <w:rsid w:val="003B1A21"/>
    <w:rsid w:val="003B1A25"/>
    <w:rsid w:val="003B1A84"/>
    <w:rsid w:val="003B1AE1"/>
    <w:rsid w:val="003B1B4D"/>
    <w:rsid w:val="003B1B8B"/>
    <w:rsid w:val="003B1BA5"/>
    <w:rsid w:val="003B1C0F"/>
    <w:rsid w:val="003B1C1F"/>
    <w:rsid w:val="003B1CA5"/>
    <w:rsid w:val="003B1D06"/>
    <w:rsid w:val="003B1D8D"/>
    <w:rsid w:val="003B1E61"/>
    <w:rsid w:val="003B1E85"/>
    <w:rsid w:val="003B21F8"/>
    <w:rsid w:val="003B227F"/>
    <w:rsid w:val="003B2293"/>
    <w:rsid w:val="003B2331"/>
    <w:rsid w:val="003B2335"/>
    <w:rsid w:val="003B23F2"/>
    <w:rsid w:val="003B23F8"/>
    <w:rsid w:val="003B2455"/>
    <w:rsid w:val="003B253C"/>
    <w:rsid w:val="003B265B"/>
    <w:rsid w:val="003B2939"/>
    <w:rsid w:val="003B29BA"/>
    <w:rsid w:val="003B29EF"/>
    <w:rsid w:val="003B2AB9"/>
    <w:rsid w:val="003B2B92"/>
    <w:rsid w:val="003B2BA4"/>
    <w:rsid w:val="003B2BC1"/>
    <w:rsid w:val="003B2BFE"/>
    <w:rsid w:val="003B2E33"/>
    <w:rsid w:val="003B2E6E"/>
    <w:rsid w:val="003B2F99"/>
    <w:rsid w:val="003B2FA3"/>
    <w:rsid w:val="003B2FA9"/>
    <w:rsid w:val="003B2FDB"/>
    <w:rsid w:val="003B30E2"/>
    <w:rsid w:val="003B313C"/>
    <w:rsid w:val="003B3142"/>
    <w:rsid w:val="003B3148"/>
    <w:rsid w:val="003B3150"/>
    <w:rsid w:val="003B3186"/>
    <w:rsid w:val="003B31A4"/>
    <w:rsid w:val="003B31FA"/>
    <w:rsid w:val="003B3333"/>
    <w:rsid w:val="003B33DC"/>
    <w:rsid w:val="003B346B"/>
    <w:rsid w:val="003B35DC"/>
    <w:rsid w:val="003B35F6"/>
    <w:rsid w:val="003B365C"/>
    <w:rsid w:val="003B37CB"/>
    <w:rsid w:val="003B38C7"/>
    <w:rsid w:val="003B3980"/>
    <w:rsid w:val="003B39A6"/>
    <w:rsid w:val="003B39C3"/>
    <w:rsid w:val="003B3A1B"/>
    <w:rsid w:val="003B3AA1"/>
    <w:rsid w:val="003B3B57"/>
    <w:rsid w:val="003B3BE6"/>
    <w:rsid w:val="003B3C43"/>
    <w:rsid w:val="003B3C77"/>
    <w:rsid w:val="003B3E75"/>
    <w:rsid w:val="003B400F"/>
    <w:rsid w:val="003B40A2"/>
    <w:rsid w:val="003B40CE"/>
    <w:rsid w:val="003B41B1"/>
    <w:rsid w:val="003B41C5"/>
    <w:rsid w:val="003B427B"/>
    <w:rsid w:val="003B42C6"/>
    <w:rsid w:val="003B450E"/>
    <w:rsid w:val="003B4513"/>
    <w:rsid w:val="003B45B6"/>
    <w:rsid w:val="003B45DC"/>
    <w:rsid w:val="003B4688"/>
    <w:rsid w:val="003B46FC"/>
    <w:rsid w:val="003B474A"/>
    <w:rsid w:val="003B47D5"/>
    <w:rsid w:val="003B4875"/>
    <w:rsid w:val="003B4911"/>
    <w:rsid w:val="003B4918"/>
    <w:rsid w:val="003B4941"/>
    <w:rsid w:val="003B4A3B"/>
    <w:rsid w:val="003B4A7B"/>
    <w:rsid w:val="003B4ACF"/>
    <w:rsid w:val="003B4B07"/>
    <w:rsid w:val="003B4B67"/>
    <w:rsid w:val="003B4C9B"/>
    <w:rsid w:val="003B4D1C"/>
    <w:rsid w:val="003B4D9C"/>
    <w:rsid w:val="003B4EA1"/>
    <w:rsid w:val="003B4F7E"/>
    <w:rsid w:val="003B505E"/>
    <w:rsid w:val="003B50DB"/>
    <w:rsid w:val="003B50EE"/>
    <w:rsid w:val="003B50FA"/>
    <w:rsid w:val="003B524F"/>
    <w:rsid w:val="003B5284"/>
    <w:rsid w:val="003B55A4"/>
    <w:rsid w:val="003B56CA"/>
    <w:rsid w:val="003B572C"/>
    <w:rsid w:val="003B5845"/>
    <w:rsid w:val="003B5871"/>
    <w:rsid w:val="003B595C"/>
    <w:rsid w:val="003B5962"/>
    <w:rsid w:val="003B5A22"/>
    <w:rsid w:val="003B5AEE"/>
    <w:rsid w:val="003B5B3B"/>
    <w:rsid w:val="003B5D86"/>
    <w:rsid w:val="003B5E60"/>
    <w:rsid w:val="003B5EA7"/>
    <w:rsid w:val="003B5FE4"/>
    <w:rsid w:val="003B6000"/>
    <w:rsid w:val="003B607F"/>
    <w:rsid w:val="003B60FE"/>
    <w:rsid w:val="003B617D"/>
    <w:rsid w:val="003B61DB"/>
    <w:rsid w:val="003B61EC"/>
    <w:rsid w:val="003B63C7"/>
    <w:rsid w:val="003B6418"/>
    <w:rsid w:val="003B6547"/>
    <w:rsid w:val="003B6600"/>
    <w:rsid w:val="003B6629"/>
    <w:rsid w:val="003B66E3"/>
    <w:rsid w:val="003B6740"/>
    <w:rsid w:val="003B67DD"/>
    <w:rsid w:val="003B68AC"/>
    <w:rsid w:val="003B68C3"/>
    <w:rsid w:val="003B6AA4"/>
    <w:rsid w:val="003B6BD6"/>
    <w:rsid w:val="003B6C59"/>
    <w:rsid w:val="003B6DC3"/>
    <w:rsid w:val="003B6DDD"/>
    <w:rsid w:val="003B6E1E"/>
    <w:rsid w:val="003B6FAE"/>
    <w:rsid w:val="003B6FFC"/>
    <w:rsid w:val="003B70E4"/>
    <w:rsid w:val="003B7115"/>
    <w:rsid w:val="003B71D7"/>
    <w:rsid w:val="003B71F8"/>
    <w:rsid w:val="003B724B"/>
    <w:rsid w:val="003B725D"/>
    <w:rsid w:val="003B72BE"/>
    <w:rsid w:val="003B7333"/>
    <w:rsid w:val="003B7380"/>
    <w:rsid w:val="003B7428"/>
    <w:rsid w:val="003B746E"/>
    <w:rsid w:val="003B7910"/>
    <w:rsid w:val="003B7995"/>
    <w:rsid w:val="003B7A71"/>
    <w:rsid w:val="003B7AE4"/>
    <w:rsid w:val="003B7EDE"/>
    <w:rsid w:val="003C003C"/>
    <w:rsid w:val="003C00A7"/>
    <w:rsid w:val="003C0121"/>
    <w:rsid w:val="003C018D"/>
    <w:rsid w:val="003C01B3"/>
    <w:rsid w:val="003C02AB"/>
    <w:rsid w:val="003C0452"/>
    <w:rsid w:val="003C049A"/>
    <w:rsid w:val="003C0530"/>
    <w:rsid w:val="003C058E"/>
    <w:rsid w:val="003C05B6"/>
    <w:rsid w:val="003C068E"/>
    <w:rsid w:val="003C073C"/>
    <w:rsid w:val="003C0876"/>
    <w:rsid w:val="003C087C"/>
    <w:rsid w:val="003C0A1F"/>
    <w:rsid w:val="003C0A4B"/>
    <w:rsid w:val="003C0BEF"/>
    <w:rsid w:val="003C0C37"/>
    <w:rsid w:val="003C0D70"/>
    <w:rsid w:val="003C0DA9"/>
    <w:rsid w:val="003C0E1F"/>
    <w:rsid w:val="003C0E20"/>
    <w:rsid w:val="003C0F5C"/>
    <w:rsid w:val="003C0FBF"/>
    <w:rsid w:val="003C11A2"/>
    <w:rsid w:val="003C155F"/>
    <w:rsid w:val="003C160D"/>
    <w:rsid w:val="003C1692"/>
    <w:rsid w:val="003C1714"/>
    <w:rsid w:val="003C1799"/>
    <w:rsid w:val="003C1899"/>
    <w:rsid w:val="003C1B3E"/>
    <w:rsid w:val="003C1B67"/>
    <w:rsid w:val="003C1BBD"/>
    <w:rsid w:val="003C1CA4"/>
    <w:rsid w:val="003C1D2E"/>
    <w:rsid w:val="003C1D87"/>
    <w:rsid w:val="003C1DCB"/>
    <w:rsid w:val="003C1E6E"/>
    <w:rsid w:val="003C1F07"/>
    <w:rsid w:val="003C2161"/>
    <w:rsid w:val="003C21C3"/>
    <w:rsid w:val="003C22A1"/>
    <w:rsid w:val="003C22A3"/>
    <w:rsid w:val="003C25C7"/>
    <w:rsid w:val="003C25F1"/>
    <w:rsid w:val="003C2622"/>
    <w:rsid w:val="003C2683"/>
    <w:rsid w:val="003C268D"/>
    <w:rsid w:val="003C26EC"/>
    <w:rsid w:val="003C26FD"/>
    <w:rsid w:val="003C27AE"/>
    <w:rsid w:val="003C27D1"/>
    <w:rsid w:val="003C2816"/>
    <w:rsid w:val="003C289E"/>
    <w:rsid w:val="003C28E9"/>
    <w:rsid w:val="003C2A60"/>
    <w:rsid w:val="003C2B27"/>
    <w:rsid w:val="003C2CC3"/>
    <w:rsid w:val="003C2CD2"/>
    <w:rsid w:val="003C2DD4"/>
    <w:rsid w:val="003C2E76"/>
    <w:rsid w:val="003C2EB7"/>
    <w:rsid w:val="003C2F94"/>
    <w:rsid w:val="003C2FED"/>
    <w:rsid w:val="003C3024"/>
    <w:rsid w:val="003C308B"/>
    <w:rsid w:val="003C3091"/>
    <w:rsid w:val="003C3098"/>
    <w:rsid w:val="003C3101"/>
    <w:rsid w:val="003C32E4"/>
    <w:rsid w:val="003C33A3"/>
    <w:rsid w:val="003C340C"/>
    <w:rsid w:val="003C356A"/>
    <w:rsid w:val="003C357C"/>
    <w:rsid w:val="003C35E5"/>
    <w:rsid w:val="003C36A2"/>
    <w:rsid w:val="003C3713"/>
    <w:rsid w:val="003C3894"/>
    <w:rsid w:val="003C38B9"/>
    <w:rsid w:val="003C3A51"/>
    <w:rsid w:val="003C3A61"/>
    <w:rsid w:val="003C3C6E"/>
    <w:rsid w:val="003C3E50"/>
    <w:rsid w:val="003C3E93"/>
    <w:rsid w:val="003C3EA8"/>
    <w:rsid w:val="003C3EFF"/>
    <w:rsid w:val="003C3F7A"/>
    <w:rsid w:val="003C3FBA"/>
    <w:rsid w:val="003C4049"/>
    <w:rsid w:val="003C4121"/>
    <w:rsid w:val="003C412D"/>
    <w:rsid w:val="003C4194"/>
    <w:rsid w:val="003C428C"/>
    <w:rsid w:val="003C43BC"/>
    <w:rsid w:val="003C4403"/>
    <w:rsid w:val="003C4467"/>
    <w:rsid w:val="003C4553"/>
    <w:rsid w:val="003C457A"/>
    <w:rsid w:val="003C4740"/>
    <w:rsid w:val="003C474C"/>
    <w:rsid w:val="003C485A"/>
    <w:rsid w:val="003C49A1"/>
    <w:rsid w:val="003C4A47"/>
    <w:rsid w:val="003C4A5B"/>
    <w:rsid w:val="003C4AC9"/>
    <w:rsid w:val="003C4B17"/>
    <w:rsid w:val="003C4B3F"/>
    <w:rsid w:val="003C4D8B"/>
    <w:rsid w:val="003C4DB6"/>
    <w:rsid w:val="003C4E85"/>
    <w:rsid w:val="003C4F98"/>
    <w:rsid w:val="003C525C"/>
    <w:rsid w:val="003C52B2"/>
    <w:rsid w:val="003C52DE"/>
    <w:rsid w:val="003C52FD"/>
    <w:rsid w:val="003C540A"/>
    <w:rsid w:val="003C5433"/>
    <w:rsid w:val="003C545F"/>
    <w:rsid w:val="003C54A4"/>
    <w:rsid w:val="003C54B1"/>
    <w:rsid w:val="003C55A9"/>
    <w:rsid w:val="003C55B9"/>
    <w:rsid w:val="003C5703"/>
    <w:rsid w:val="003C5711"/>
    <w:rsid w:val="003C5E06"/>
    <w:rsid w:val="003C5E16"/>
    <w:rsid w:val="003C600C"/>
    <w:rsid w:val="003C601A"/>
    <w:rsid w:val="003C604D"/>
    <w:rsid w:val="003C6060"/>
    <w:rsid w:val="003C607C"/>
    <w:rsid w:val="003C60F8"/>
    <w:rsid w:val="003C617C"/>
    <w:rsid w:val="003C61B7"/>
    <w:rsid w:val="003C6289"/>
    <w:rsid w:val="003C62F4"/>
    <w:rsid w:val="003C63DC"/>
    <w:rsid w:val="003C63EE"/>
    <w:rsid w:val="003C63F5"/>
    <w:rsid w:val="003C644D"/>
    <w:rsid w:val="003C648C"/>
    <w:rsid w:val="003C648D"/>
    <w:rsid w:val="003C6504"/>
    <w:rsid w:val="003C6562"/>
    <w:rsid w:val="003C674E"/>
    <w:rsid w:val="003C67C8"/>
    <w:rsid w:val="003C67F4"/>
    <w:rsid w:val="003C6903"/>
    <w:rsid w:val="003C69F7"/>
    <w:rsid w:val="003C6A28"/>
    <w:rsid w:val="003C6AD3"/>
    <w:rsid w:val="003C6B2B"/>
    <w:rsid w:val="003C6B54"/>
    <w:rsid w:val="003C6BAD"/>
    <w:rsid w:val="003C6C66"/>
    <w:rsid w:val="003C6D02"/>
    <w:rsid w:val="003C6D53"/>
    <w:rsid w:val="003C6E4E"/>
    <w:rsid w:val="003C6EE0"/>
    <w:rsid w:val="003C6FF8"/>
    <w:rsid w:val="003C706C"/>
    <w:rsid w:val="003C73C8"/>
    <w:rsid w:val="003C75F7"/>
    <w:rsid w:val="003C769F"/>
    <w:rsid w:val="003C76AB"/>
    <w:rsid w:val="003C76D8"/>
    <w:rsid w:val="003C775F"/>
    <w:rsid w:val="003C78FB"/>
    <w:rsid w:val="003C793D"/>
    <w:rsid w:val="003C79D8"/>
    <w:rsid w:val="003C7A17"/>
    <w:rsid w:val="003C7A1F"/>
    <w:rsid w:val="003C7A48"/>
    <w:rsid w:val="003C7A73"/>
    <w:rsid w:val="003C7ACC"/>
    <w:rsid w:val="003C7B40"/>
    <w:rsid w:val="003C7BB5"/>
    <w:rsid w:val="003C7BC4"/>
    <w:rsid w:val="003C7C97"/>
    <w:rsid w:val="003C7CF2"/>
    <w:rsid w:val="003C7CF4"/>
    <w:rsid w:val="003C7DAA"/>
    <w:rsid w:val="003C7DC4"/>
    <w:rsid w:val="003C7DCC"/>
    <w:rsid w:val="003C7DF4"/>
    <w:rsid w:val="003C7E27"/>
    <w:rsid w:val="003C7EC8"/>
    <w:rsid w:val="003D0066"/>
    <w:rsid w:val="003D00E0"/>
    <w:rsid w:val="003D012F"/>
    <w:rsid w:val="003D0225"/>
    <w:rsid w:val="003D02E1"/>
    <w:rsid w:val="003D034E"/>
    <w:rsid w:val="003D04AA"/>
    <w:rsid w:val="003D04ED"/>
    <w:rsid w:val="003D050C"/>
    <w:rsid w:val="003D051D"/>
    <w:rsid w:val="003D058B"/>
    <w:rsid w:val="003D05F5"/>
    <w:rsid w:val="003D0687"/>
    <w:rsid w:val="003D071E"/>
    <w:rsid w:val="003D0819"/>
    <w:rsid w:val="003D0825"/>
    <w:rsid w:val="003D0847"/>
    <w:rsid w:val="003D0975"/>
    <w:rsid w:val="003D0983"/>
    <w:rsid w:val="003D0999"/>
    <w:rsid w:val="003D09B4"/>
    <w:rsid w:val="003D09DE"/>
    <w:rsid w:val="003D0B2C"/>
    <w:rsid w:val="003D0BB4"/>
    <w:rsid w:val="003D0CFB"/>
    <w:rsid w:val="003D0D06"/>
    <w:rsid w:val="003D0DF4"/>
    <w:rsid w:val="003D0E0B"/>
    <w:rsid w:val="003D0E55"/>
    <w:rsid w:val="003D0E79"/>
    <w:rsid w:val="003D0EE8"/>
    <w:rsid w:val="003D1047"/>
    <w:rsid w:val="003D1057"/>
    <w:rsid w:val="003D108C"/>
    <w:rsid w:val="003D10A8"/>
    <w:rsid w:val="003D1141"/>
    <w:rsid w:val="003D1198"/>
    <w:rsid w:val="003D1388"/>
    <w:rsid w:val="003D142D"/>
    <w:rsid w:val="003D14E1"/>
    <w:rsid w:val="003D162D"/>
    <w:rsid w:val="003D1749"/>
    <w:rsid w:val="003D178C"/>
    <w:rsid w:val="003D18EA"/>
    <w:rsid w:val="003D190B"/>
    <w:rsid w:val="003D19B7"/>
    <w:rsid w:val="003D19E3"/>
    <w:rsid w:val="003D1A78"/>
    <w:rsid w:val="003D1B03"/>
    <w:rsid w:val="003D1B6A"/>
    <w:rsid w:val="003D1CB6"/>
    <w:rsid w:val="003D1DFF"/>
    <w:rsid w:val="003D1EE9"/>
    <w:rsid w:val="003D1FDD"/>
    <w:rsid w:val="003D1FFD"/>
    <w:rsid w:val="003D21A4"/>
    <w:rsid w:val="003D234E"/>
    <w:rsid w:val="003D2453"/>
    <w:rsid w:val="003D250D"/>
    <w:rsid w:val="003D2563"/>
    <w:rsid w:val="003D2628"/>
    <w:rsid w:val="003D26C8"/>
    <w:rsid w:val="003D26F4"/>
    <w:rsid w:val="003D273C"/>
    <w:rsid w:val="003D27C1"/>
    <w:rsid w:val="003D29C1"/>
    <w:rsid w:val="003D2BA9"/>
    <w:rsid w:val="003D2D5D"/>
    <w:rsid w:val="003D2F04"/>
    <w:rsid w:val="003D2F70"/>
    <w:rsid w:val="003D3050"/>
    <w:rsid w:val="003D3077"/>
    <w:rsid w:val="003D312E"/>
    <w:rsid w:val="003D3155"/>
    <w:rsid w:val="003D31AE"/>
    <w:rsid w:val="003D3265"/>
    <w:rsid w:val="003D32A5"/>
    <w:rsid w:val="003D338F"/>
    <w:rsid w:val="003D36A3"/>
    <w:rsid w:val="003D3774"/>
    <w:rsid w:val="003D3882"/>
    <w:rsid w:val="003D389D"/>
    <w:rsid w:val="003D3906"/>
    <w:rsid w:val="003D3A08"/>
    <w:rsid w:val="003D3ADB"/>
    <w:rsid w:val="003D3AED"/>
    <w:rsid w:val="003D3BBD"/>
    <w:rsid w:val="003D3D0D"/>
    <w:rsid w:val="003D3D0F"/>
    <w:rsid w:val="003D3F2B"/>
    <w:rsid w:val="003D3FA8"/>
    <w:rsid w:val="003D40FC"/>
    <w:rsid w:val="003D410A"/>
    <w:rsid w:val="003D4132"/>
    <w:rsid w:val="003D41A9"/>
    <w:rsid w:val="003D4504"/>
    <w:rsid w:val="003D457E"/>
    <w:rsid w:val="003D4653"/>
    <w:rsid w:val="003D466A"/>
    <w:rsid w:val="003D4694"/>
    <w:rsid w:val="003D4866"/>
    <w:rsid w:val="003D48F2"/>
    <w:rsid w:val="003D4A2A"/>
    <w:rsid w:val="003D4A45"/>
    <w:rsid w:val="003D4A5C"/>
    <w:rsid w:val="003D4A77"/>
    <w:rsid w:val="003D4AAF"/>
    <w:rsid w:val="003D4B88"/>
    <w:rsid w:val="003D4B96"/>
    <w:rsid w:val="003D4BE8"/>
    <w:rsid w:val="003D4D3C"/>
    <w:rsid w:val="003D4D6C"/>
    <w:rsid w:val="003D4D7C"/>
    <w:rsid w:val="003D4DB4"/>
    <w:rsid w:val="003D4DDC"/>
    <w:rsid w:val="003D4E0A"/>
    <w:rsid w:val="003D50AA"/>
    <w:rsid w:val="003D50CF"/>
    <w:rsid w:val="003D52F4"/>
    <w:rsid w:val="003D5360"/>
    <w:rsid w:val="003D54BF"/>
    <w:rsid w:val="003D55CB"/>
    <w:rsid w:val="003D56DB"/>
    <w:rsid w:val="003D574F"/>
    <w:rsid w:val="003D5768"/>
    <w:rsid w:val="003D595D"/>
    <w:rsid w:val="003D598A"/>
    <w:rsid w:val="003D5A79"/>
    <w:rsid w:val="003D5AB8"/>
    <w:rsid w:val="003D5F72"/>
    <w:rsid w:val="003D6078"/>
    <w:rsid w:val="003D609B"/>
    <w:rsid w:val="003D60EA"/>
    <w:rsid w:val="003D6129"/>
    <w:rsid w:val="003D6131"/>
    <w:rsid w:val="003D62FB"/>
    <w:rsid w:val="003D6354"/>
    <w:rsid w:val="003D6455"/>
    <w:rsid w:val="003D6644"/>
    <w:rsid w:val="003D6684"/>
    <w:rsid w:val="003D66A0"/>
    <w:rsid w:val="003D67DA"/>
    <w:rsid w:val="003D68C8"/>
    <w:rsid w:val="003D6961"/>
    <w:rsid w:val="003D69ED"/>
    <w:rsid w:val="003D6A5D"/>
    <w:rsid w:val="003D6A82"/>
    <w:rsid w:val="003D6B1D"/>
    <w:rsid w:val="003D6BA9"/>
    <w:rsid w:val="003D6C36"/>
    <w:rsid w:val="003D6DD5"/>
    <w:rsid w:val="003D6E51"/>
    <w:rsid w:val="003D6E68"/>
    <w:rsid w:val="003D6F8B"/>
    <w:rsid w:val="003D71E3"/>
    <w:rsid w:val="003D72D7"/>
    <w:rsid w:val="003D72DA"/>
    <w:rsid w:val="003D741F"/>
    <w:rsid w:val="003D74C6"/>
    <w:rsid w:val="003D74DF"/>
    <w:rsid w:val="003D7511"/>
    <w:rsid w:val="003D7641"/>
    <w:rsid w:val="003D764C"/>
    <w:rsid w:val="003D76D6"/>
    <w:rsid w:val="003D78AE"/>
    <w:rsid w:val="003D7902"/>
    <w:rsid w:val="003D790D"/>
    <w:rsid w:val="003D79B1"/>
    <w:rsid w:val="003D79B2"/>
    <w:rsid w:val="003D7B22"/>
    <w:rsid w:val="003D7BD5"/>
    <w:rsid w:val="003D7C6F"/>
    <w:rsid w:val="003D7C93"/>
    <w:rsid w:val="003D7D67"/>
    <w:rsid w:val="003D7DCE"/>
    <w:rsid w:val="003D7E74"/>
    <w:rsid w:val="003D7E9F"/>
    <w:rsid w:val="003D7FD2"/>
    <w:rsid w:val="003E002E"/>
    <w:rsid w:val="003E006C"/>
    <w:rsid w:val="003E01CA"/>
    <w:rsid w:val="003E01ED"/>
    <w:rsid w:val="003E02D1"/>
    <w:rsid w:val="003E035E"/>
    <w:rsid w:val="003E03C5"/>
    <w:rsid w:val="003E040D"/>
    <w:rsid w:val="003E0444"/>
    <w:rsid w:val="003E0478"/>
    <w:rsid w:val="003E052E"/>
    <w:rsid w:val="003E0599"/>
    <w:rsid w:val="003E0659"/>
    <w:rsid w:val="003E0661"/>
    <w:rsid w:val="003E06BE"/>
    <w:rsid w:val="003E06F4"/>
    <w:rsid w:val="003E0753"/>
    <w:rsid w:val="003E07A8"/>
    <w:rsid w:val="003E08CA"/>
    <w:rsid w:val="003E0944"/>
    <w:rsid w:val="003E0977"/>
    <w:rsid w:val="003E0A49"/>
    <w:rsid w:val="003E0A6E"/>
    <w:rsid w:val="003E0BAC"/>
    <w:rsid w:val="003E0C39"/>
    <w:rsid w:val="003E0C5B"/>
    <w:rsid w:val="003E0CC7"/>
    <w:rsid w:val="003E0E09"/>
    <w:rsid w:val="003E0EA3"/>
    <w:rsid w:val="003E0EDC"/>
    <w:rsid w:val="003E1015"/>
    <w:rsid w:val="003E1033"/>
    <w:rsid w:val="003E1067"/>
    <w:rsid w:val="003E106C"/>
    <w:rsid w:val="003E10A5"/>
    <w:rsid w:val="003E10AE"/>
    <w:rsid w:val="003E11B0"/>
    <w:rsid w:val="003E12E5"/>
    <w:rsid w:val="003E137A"/>
    <w:rsid w:val="003E1380"/>
    <w:rsid w:val="003E13AA"/>
    <w:rsid w:val="003E13B5"/>
    <w:rsid w:val="003E1532"/>
    <w:rsid w:val="003E1707"/>
    <w:rsid w:val="003E1768"/>
    <w:rsid w:val="003E17FF"/>
    <w:rsid w:val="003E196A"/>
    <w:rsid w:val="003E1A25"/>
    <w:rsid w:val="003E1BAC"/>
    <w:rsid w:val="003E1BF7"/>
    <w:rsid w:val="003E1C39"/>
    <w:rsid w:val="003E1D00"/>
    <w:rsid w:val="003E1D1D"/>
    <w:rsid w:val="003E1E45"/>
    <w:rsid w:val="003E1E70"/>
    <w:rsid w:val="003E1E90"/>
    <w:rsid w:val="003E1FCE"/>
    <w:rsid w:val="003E205F"/>
    <w:rsid w:val="003E2060"/>
    <w:rsid w:val="003E20B3"/>
    <w:rsid w:val="003E228A"/>
    <w:rsid w:val="003E22A7"/>
    <w:rsid w:val="003E22C2"/>
    <w:rsid w:val="003E230E"/>
    <w:rsid w:val="003E2442"/>
    <w:rsid w:val="003E25C1"/>
    <w:rsid w:val="003E25F4"/>
    <w:rsid w:val="003E2657"/>
    <w:rsid w:val="003E268F"/>
    <w:rsid w:val="003E27A1"/>
    <w:rsid w:val="003E28F0"/>
    <w:rsid w:val="003E29BA"/>
    <w:rsid w:val="003E2B37"/>
    <w:rsid w:val="003E2B48"/>
    <w:rsid w:val="003E2B61"/>
    <w:rsid w:val="003E2D4E"/>
    <w:rsid w:val="003E2E5B"/>
    <w:rsid w:val="003E2E6F"/>
    <w:rsid w:val="003E2F3C"/>
    <w:rsid w:val="003E2F86"/>
    <w:rsid w:val="003E2FB6"/>
    <w:rsid w:val="003E30DF"/>
    <w:rsid w:val="003E31A6"/>
    <w:rsid w:val="003E32A2"/>
    <w:rsid w:val="003E3468"/>
    <w:rsid w:val="003E35A8"/>
    <w:rsid w:val="003E35CF"/>
    <w:rsid w:val="003E36D5"/>
    <w:rsid w:val="003E38B7"/>
    <w:rsid w:val="003E3A2B"/>
    <w:rsid w:val="003E3ACF"/>
    <w:rsid w:val="003E3B36"/>
    <w:rsid w:val="003E3C6D"/>
    <w:rsid w:val="003E3CF1"/>
    <w:rsid w:val="003E3D24"/>
    <w:rsid w:val="003E3DA1"/>
    <w:rsid w:val="003E3DE3"/>
    <w:rsid w:val="003E3E92"/>
    <w:rsid w:val="003E3F07"/>
    <w:rsid w:val="003E3F24"/>
    <w:rsid w:val="003E3F3D"/>
    <w:rsid w:val="003E4023"/>
    <w:rsid w:val="003E40EC"/>
    <w:rsid w:val="003E41B5"/>
    <w:rsid w:val="003E4224"/>
    <w:rsid w:val="003E43B4"/>
    <w:rsid w:val="003E43E1"/>
    <w:rsid w:val="003E441C"/>
    <w:rsid w:val="003E4428"/>
    <w:rsid w:val="003E44E2"/>
    <w:rsid w:val="003E4526"/>
    <w:rsid w:val="003E4637"/>
    <w:rsid w:val="003E4644"/>
    <w:rsid w:val="003E464F"/>
    <w:rsid w:val="003E47E2"/>
    <w:rsid w:val="003E480B"/>
    <w:rsid w:val="003E4812"/>
    <w:rsid w:val="003E483B"/>
    <w:rsid w:val="003E48C8"/>
    <w:rsid w:val="003E4918"/>
    <w:rsid w:val="003E49CB"/>
    <w:rsid w:val="003E4B4E"/>
    <w:rsid w:val="003E4BA3"/>
    <w:rsid w:val="003E4C45"/>
    <w:rsid w:val="003E4E2B"/>
    <w:rsid w:val="003E4FBB"/>
    <w:rsid w:val="003E50A2"/>
    <w:rsid w:val="003E5113"/>
    <w:rsid w:val="003E513C"/>
    <w:rsid w:val="003E5191"/>
    <w:rsid w:val="003E51F3"/>
    <w:rsid w:val="003E5235"/>
    <w:rsid w:val="003E537B"/>
    <w:rsid w:val="003E5383"/>
    <w:rsid w:val="003E540A"/>
    <w:rsid w:val="003E54C3"/>
    <w:rsid w:val="003E54D6"/>
    <w:rsid w:val="003E55DC"/>
    <w:rsid w:val="003E562F"/>
    <w:rsid w:val="003E5849"/>
    <w:rsid w:val="003E58A1"/>
    <w:rsid w:val="003E591C"/>
    <w:rsid w:val="003E5995"/>
    <w:rsid w:val="003E59FE"/>
    <w:rsid w:val="003E5B91"/>
    <w:rsid w:val="003E5B96"/>
    <w:rsid w:val="003E5D0C"/>
    <w:rsid w:val="003E5EC2"/>
    <w:rsid w:val="003E60C6"/>
    <w:rsid w:val="003E6202"/>
    <w:rsid w:val="003E6282"/>
    <w:rsid w:val="003E6300"/>
    <w:rsid w:val="003E639A"/>
    <w:rsid w:val="003E6448"/>
    <w:rsid w:val="003E64E1"/>
    <w:rsid w:val="003E651D"/>
    <w:rsid w:val="003E660F"/>
    <w:rsid w:val="003E6A75"/>
    <w:rsid w:val="003E6ADF"/>
    <w:rsid w:val="003E6B6C"/>
    <w:rsid w:val="003E6C05"/>
    <w:rsid w:val="003E6C41"/>
    <w:rsid w:val="003E6C8A"/>
    <w:rsid w:val="003E6D56"/>
    <w:rsid w:val="003E6D97"/>
    <w:rsid w:val="003E6E5B"/>
    <w:rsid w:val="003E6EC9"/>
    <w:rsid w:val="003E6EF4"/>
    <w:rsid w:val="003E7011"/>
    <w:rsid w:val="003E70B3"/>
    <w:rsid w:val="003E71F8"/>
    <w:rsid w:val="003E72D7"/>
    <w:rsid w:val="003E731A"/>
    <w:rsid w:val="003E73D9"/>
    <w:rsid w:val="003E7579"/>
    <w:rsid w:val="003E7593"/>
    <w:rsid w:val="003E7657"/>
    <w:rsid w:val="003E7671"/>
    <w:rsid w:val="003E7685"/>
    <w:rsid w:val="003E77D6"/>
    <w:rsid w:val="003E7801"/>
    <w:rsid w:val="003E7831"/>
    <w:rsid w:val="003E7833"/>
    <w:rsid w:val="003E789E"/>
    <w:rsid w:val="003E78B9"/>
    <w:rsid w:val="003E7949"/>
    <w:rsid w:val="003E797B"/>
    <w:rsid w:val="003E7A36"/>
    <w:rsid w:val="003E7C18"/>
    <w:rsid w:val="003E7CAE"/>
    <w:rsid w:val="003E7D82"/>
    <w:rsid w:val="003E7D88"/>
    <w:rsid w:val="003E7DDD"/>
    <w:rsid w:val="003E7E40"/>
    <w:rsid w:val="003E7E8B"/>
    <w:rsid w:val="003E7F23"/>
    <w:rsid w:val="003E7FD1"/>
    <w:rsid w:val="003F001F"/>
    <w:rsid w:val="003F02AF"/>
    <w:rsid w:val="003F032C"/>
    <w:rsid w:val="003F042D"/>
    <w:rsid w:val="003F0451"/>
    <w:rsid w:val="003F04D9"/>
    <w:rsid w:val="003F0528"/>
    <w:rsid w:val="003F06F8"/>
    <w:rsid w:val="003F08E5"/>
    <w:rsid w:val="003F08EA"/>
    <w:rsid w:val="003F0905"/>
    <w:rsid w:val="003F091B"/>
    <w:rsid w:val="003F0A5B"/>
    <w:rsid w:val="003F0AB6"/>
    <w:rsid w:val="003F0AC7"/>
    <w:rsid w:val="003F0AFA"/>
    <w:rsid w:val="003F0B9D"/>
    <w:rsid w:val="003F0BBE"/>
    <w:rsid w:val="003F0BE7"/>
    <w:rsid w:val="003F0C61"/>
    <w:rsid w:val="003F0CAD"/>
    <w:rsid w:val="003F0D73"/>
    <w:rsid w:val="003F0DA3"/>
    <w:rsid w:val="003F0DA5"/>
    <w:rsid w:val="003F0E21"/>
    <w:rsid w:val="003F0E39"/>
    <w:rsid w:val="003F10E9"/>
    <w:rsid w:val="003F1291"/>
    <w:rsid w:val="003F1411"/>
    <w:rsid w:val="003F15E5"/>
    <w:rsid w:val="003F1668"/>
    <w:rsid w:val="003F166B"/>
    <w:rsid w:val="003F16B8"/>
    <w:rsid w:val="003F170F"/>
    <w:rsid w:val="003F17D5"/>
    <w:rsid w:val="003F1889"/>
    <w:rsid w:val="003F1990"/>
    <w:rsid w:val="003F19DC"/>
    <w:rsid w:val="003F1A24"/>
    <w:rsid w:val="003F1B48"/>
    <w:rsid w:val="003F1B51"/>
    <w:rsid w:val="003F1C13"/>
    <w:rsid w:val="003F1F99"/>
    <w:rsid w:val="003F2083"/>
    <w:rsid w:val="003F229B"/>
    <w:rsid w:val="003F23AF"/>
    <w:rsid w:val="003F240C"/>
    <w:rsid w:val="003F2471"/>
    <w:rsid w:val="003F24FA"/>
    <w:rsid w:val="003F2558"/>
    <w:rsid w:val="003F25A6"/>
    <w:rsid w:val="003F25FB"/>
    <w:rsid w:val="003F2658"/>
    <w:rsid w:val="003F2662"/>
    <w:rsid w:val="003F2664"/>
    <w:rsid w:val="003F26B7"/>
    <w:rsid w:val="003F26BA"/>
    <w:rsid w:val="003F274C"/>
    <w:rsid w:val="003F2B52"/>
    <w:rsid w:val="003F2C14"/>
    <w:rsid w:val="003F2C32"/>
    <w:rsid w:val="003F2CCF"/>
    <w:rsid w:val="003F2D3C"/>
    <w:rsid w:val="003F2E38"/>
    <w:rsid w:val="003F2E4F"/>
    <w:rsid w:val="003F2EC9"/>
    <w:rsid w:val="003F2FA5"/>
    <w:rsid w:val="003F3102"/>
    <w:rsid w:val="003F3138"/>
    <w:rsid w:val="003F31BD"/>
    <w:rsid w:val="003F323B"/>
    <w:rsid w:val="003F32C8"/>
    <w:rsid w:val="003F3348"/>
    <w:rsid w:val="003F33A9"/>
    <w:rsid w:val="003F33F6"/>
    <w:rsid w:val="003F3486"/>
    <w:rsid w:val="003F34D8"/>
    <w:rsid w:val="003F3616"/>
    <w:rsid w:val="003F364D"/>
    <w:rsid w:val="003F36D5"/>
    <w:rsid w:val="003F378B"/>
    <w:rsid w:val="003F3839"/>
    <w:rsid w:val="003F38AB"/>
    <w:rsid w:val="003F3A6F"/>
    <w:rsid w:val="003F3A94"/>
    <w:rsid w:val="003F3B51"/>
    <w:rsid w:val="003F3B6C"/>
    <w:rsid w:val="003F3C20"/>
    <w:rsid w:val="003F3C4E"/>
    <w:rsid w:val="003F3D5E"/>
    <w:rsid w:val="003F3D65"/>
    <w:rsid w:val="003F3D8D"/>
    <w:rsid w:val="003F3DD3"/>
    <w:rsid w:val="003F3E11"/>
    <w:rsid w:val="003F3E61"/>
    <w:rsid w:val="003F3F74"/>
    <w:rsid w:val="003F3FCC"/>
    <w:rsid w:val="003F4158"/>
    <w:rsid w:val="003F417F"/>
    <w:rsid w:val="003F4276"/>
    <w:rsid w:val="003F4330"/>
    <w:rsid w:val="003F456E"/>
    <w:rsid w:val="003F45DE"/>
    <w:rsid w:val="003F4652"/>
    <w:rsid w:val="003F4726"/>
    <w:rsid w:val="003F4758"/>
    <w:rsid w:val="003F489E"/>
    <w:rsid w:val="003F48E5"/>
    <w:rsid w:val="003F4900"/>
    <w:rsid w:val="003F492E"/>
    <w:rsid w:val="003F4C4A"/>
    <w:rsid w:val="003F4DCB"/>
    <w:rsid w:val="003F4E3F"/>
    <w:rsid w:val="003F4E89"/>
    <w:rsid w:val="003F4ED3"/>
    <w:rsid w:val="003F4FC7"/>
    <w:rsid w:val="003F5008"/>
    <w:rsid w:val="003F50BE"/>
    <w:rsid w:val="003F52A8"/>
    <w:rsid w:val="003F52B3"/>
    <w:rsid w:val="003F52DE"/>
    <w:rsid w:val="003F539B"/>
    <w:rsid w:val="003F53AD"/>
    <w:rsid w:val="003F554A"/>
    <w:rsid w:val="003F55B9"/>
    <w:rsid w:val="003F5679"/>
    <w:rsid w:val="003F573E"/>
    <w:rsid w:val="003F57ED"/>
    <w:rsid w:val="003F5807"/>
    <w:rsid w:val="003F594E"/>
    <w:rsid w:val="003F59D2"/>
    <w:rsid w:val="003F59D7"/>
    <w:rsid w:val="003F5C09"/>
    <w:rsid w:val="003F5C2A"/>
    <w:rsid w:val="003F5D07"/>
    <w:rsid w:val="003F5DB3"/>
    <w:rsid w:val="003F5ED7"/>
    <w:rsid w:val="003F5F0A"/>
    <w:rsid w:val="003F5F44"/>
    <w:rsid w:val="003F5F59"/>
    <w:rsid w:val="003F6177"/>
    <w:rsid w:val="003F61A7"/>
    <w:rsid w:val="003F61E3"/>
    <w:rsid w:val="003F62BA"/>
    <w:rsid w:val="003F637E"/>
    <w:rsid w:val="003F63BB"/>
    <w:rsid w:val="003F6538"/>
    <w:rsid w:val="003F65B5"/>
    <w:rsid w:val="003F65D1"/>
    <w:rsid w:val="003F65DF"/>
    <w:rsid w:val="003F665C"/>
    <w:rsid w:val="003F665F"/>
    <w:rsid w:val="003F66E5"/>
    <w:rsid w:val="003F6852"/>
    <w:rsid w:val="003F68BE"/>
    <w:rsid w:val="003F6959"/>
    <w:rsid w:val="003F69DC"/>
    <w:rsid w:val="003F6B03"/>
    <w:rsid w:val="003F6BA9"/>
    <w:rsid w:val="003F6D34"/>
    <w:rsid w:val="003F6E98"/>
    <w:rsid w:val="003F6F07"/>
    <w:rsid w:val="003F6F34"/>
    <w:rsid w:val="003F6F63"/>
    <w:rsid w:val="003F6F78"/>
    <w:rsid w:val="003F7004"/>
    <w:rsid w:val="003F7149"/>
    <w:rsid w:val="003F725F"/>
    <w:rsid w:val="003F7289"/>
    <w:rsid w:val="003F72CC"/>
    <w:rsid w:val="003F7315"/>
    <w:rsid w:val="003F73E6"/>
    <w:rsid w:val="003F743C"/>
    <w:rsid w:val="003F750F"/>
    <w:rsid w:val="003F764F"/>
    <w:rsid w:val="003F76F1"/>
    <w:rsid w:val="003F7892"/>
    <w:rsid w:val="003F78DE"/>
    <w:rsid w:val="003F7964"/>
    <w:rsid w:val="003F7987"/>
    <w:rsid w:val="003F79C2"/>
    <w:rsid w:val="003F79E7"/>
    <w:rsid w:val="003F7A28"/>
    <w:rsid w:val="003F7A68"/>
    <w:rsid w:val="003F7B55"/>
    <w:rsid w:val="003F7C70"/>
    <w:rsid w:val="003F7C79"/>
    <w:rsid w:val="003F7CEC"/>
    <w:rsid w:val="003F7D59"/>
    <w:rsid w:val="003F7EE8"/>
    <w:rsid w:val="003F7EFA"/>
    <w:rsid w:val="003F7F64"/>
    <w:rsid w:val="004001DA"/>
    <w:rsid w:val="004002D5"/>
    <w:rsid w:val="00400302"/>
    <w:rsid w:val="00400314"/>
    <w:rsid w:val="00400331"/>
    <w:rsid w:val="004003CB"/>
    <w:rsid w:val="004003FE"/>
    <w:rsid w:val="00400437"/>
    <w:rsid w:val="0040044E"/>
    <w:rsid w:val="00400463"/>
    <w:rsid w:val="0040047E"/>
    <w:rsid w:val="0040050F"/>
    <w:rsid w:val="00400554"/>
    <w:rsid w:val="0040057C"/>
    <w:rsid w:val="004005A4"/>
    <w:rsid w:val="004005C0"/>
    <w:rsid w:val="004005EE"/>
    <w:rsid w:val="00400632"/>
    <w:rsid w:val="004006AC"/>
    <w:rsid w:val="004006C1"/>
    <w:rsid w:val="00400801"/>
    <w:rsid w:val="00400AFB"/>
    <w:rsid w:val="00400BE9"/>
    <w:rsid w:val="00400C61"/>
    <w:rsid w:val="00400C84"/>
    <w:rsid w:val="00400CCD"/>
    <w:rsid w:val="00400CFA"/>
    <w:rsid w:val="00400D60"/>
    <w:rsid w:val="00400DDD"/>
    <w:rsid w:val="00400EEC"/>
    <w:rsid w:val="00400F31"/>
    <w:rsid w:val="004010C4"/>
    <w:rsid w:val="00401148"/>
    <w:rsid w:val="004011E3"/>
    <w:rsid w:val="004011E6"/>
    <w:rsid w:val="0040133C"/>
    <w:rsid w:val="00401591"/>
    <w:rsid w:val="0040163D"/>
    <w:rsid w:val="00401675"/>
    <w:rsid w:val="004016E0"/>
    <w:rsid w:val="004016EE"/>
    <w:rsid w:val="00401776"/>
    <w:rsid w:val="0040184E"/>
    <w:rsid w:val="004018C5"/>
    <w:rsid w:val="004018E4"/>
    <w:rsid w:val="00401938"/>
    <w:rsid w:val="004019D4"/>
    <w:rsid w:val="00401A79"/>
    <w:rsid w:val="00401CFF"/>
    <w:rsid w:val="00401EA4"/>
    <w:rsid w:val="00401ED4"/>
    <w:rsid w:val="00401FA6"/>
    <w:rsid w:val="00402030"/>
    <w:rsid w:val="00402097"/>
    <w:rsid w:val="0040229D"/>
    <w:rsid w:val="00402301"/>
    <w:rsid w:val="00402331"/>
    <w:rsid w:val="00402466"/>
    <w:rsid w:val="004024A4"/>
    <w:rsid w:val="0040253C"/>
    <w:rsid w:val="004025DB"/>
    <w:rsid w:val="0040273F"/>
    <w:rsid w:val="0040276F"/>
    <w:rsid w:val="00402AB2"/>
    <w:rsid w:val="00402BA5"/>
    <w:rsid w:val="00402C5B"/>
    <w:rsid w:val="00402D13"/>
    <w:rsid w:val="00402D75"/>
    <w:rsid w:val="00402EF2"/>
    <w:rsid w:val="00402F9A"/>
    <w:rsid w:val="00402FA3"/>
    <w:rsid w:val="00402FFD"/>
    <w:rsid w:val="00403061"/>
    <w:rsid w:val="004030DE"/>
    <w:rsid w:val="0040327B"/>
    <w:rsid w:val="004033ED"/>
    <w:rsid w:val="004034BC"/>
    <w:rsid w:val="0040356B"/>
    <w:rsid w:val="004035A9"/>
    <w:rsid w:val="0040365B"/>
    <w:rsid w:val="0040371F"/>
    <w:rsid w:val="004037D5"/>
    <w:rsid w:val="004038CA"/>
    <w:rsid w:val="004038D8"/>
    <w:rsid w:val="0040391C"/>
    <w:rsid w:val="00403945"/>
    <w:rsid w:val="0040398B"/>
    <w:rsid w:val="004039C4"/>
    <w:rsid w:val="004039D3"/>
    <w:rsid w:val="00403B53"/>
    <w:rsid w:val="00403B94"/>
    <w:rsid w:val="00403C36"/>
    <w:rsid w:val="00403C6E"/>
    <w:rsid w:val="00403DEF"/>
    <w:rsid w:val="00403E09"/>
    <w:rsid w:val="00403EB4"/>
    <w:rsid w:val="00403F8E"/>
    <w:rsid w:val="00404107"/>
    <w:rsid w:val="00404119"/>
    <w:rsid w:val="004041DB"/>
    <w:rsid w:val="0040432C"/>
    <w:rsid w:val="0040438C"/>
    <w:rsid w:val="004043C1"/>
    <w:rsid w:val="0040457E"/>
    <w:rsid w:val="00404680"/>
    <w:rsid w:val="004047B3"/>
    <w:rsid w:val="004048BF"/>
    <w:rsid w:val="004048EE"/>
    <w:rsid w:val="00404911"/>
    <w:rsid w:val="00404A04"/>
    <w:rsid w:val="00404C00"/>
    <w:rsid w:val="00404C04"/>
    <w:rsid w:val="00404C5F"/>
    <w:rsid w:val="00404C8D"/>
    <w:rsid w:val="00404D5B"/>
    <w:rsid w:val="00404DD2"/>
    <w:rsid w:val="00404EFA"/>
    <w:rsid w:val="004051BA"/>
    <w:rsid w:val="004051C4"/>
    <w:rsid w:val="00405233"/>
    <w:rsid w:val="004052FA"/>
    <w:rsid w:val="004053BE"/>
    <w:rsid w:val="004053D4"/>
    <w:rsid w:val="0040547E"/>
    <w:rsid w:val="004054A9"/>
    <w:rsid w:val="00405504"/>
    <w:rsid w:val="0040552D"/>
    <w:rsid w:val="004055BB"/>
    <w:rsid w:val="004055FD"/>
    <w:rsid w:val="00405600"/>
    <w:rsid w:val="00405694"/>
    <w:rsid w:val="00405711"/>
    <w:rsid w:val="00405731"/>
    <w:rsid w:val="004057D2"/>
    <w:rsid w:val="0040586C"/>
    <w:rsid w:val="00405924"/>
    <w:rsid w:val="004059C3"/>
    <w:rsid w:val="00405A16"/>
    <w:rsid w:val="00405AB9"/>
    <w:rsid w:val="00405B7B"/>
    <w:rsid w:val="00405C31"/>
    <w:rsid w:val="00405C79"/>
    <w:rsid w:val="00405CE2"/>
    <w:rsid w:val="00405CFC"/>
    <w:rsid w:val="00405FA8"/>
    <w:rsid w:val="00405FE2"/>
    <w:rsid w:val="0040608E"/>
    <w:rsid w:val="00406160"/>
    <w:rsid w:val="0040633E"/>
    <w:rsid w:val="00406433"/>
    <w:rsid w:val="004064CE"/>
    <w:rsid w:val="004064E2"/>
    <w:rsid w:val="004064E6"/>
    <w:rsid w:val="00406628"/>
    <w:rsid w:val="004066F9"/>
    <w:rsid w:val="00406778"/>
    <w:rsid w:val="004067FD"/>
    <w:rsid w:val="004068AF"/>
    <w:rsid w:val="0040691F"/>
    <w:rsid w:val="0040693B"/>
    <w:rsid w:val="00406A3D"/>
    <w:rsid w:val="00406A70"/>
    <w:rsid w:val="00406D6F"/>
    <w:rsid w:val="00406F3E"/>
    <w:rsid w:val="00406FD8"/>
    <w:rsid w:val="0040711D"/>
    <w:rsid w:val="0040715C"/>
    <w:rsid w:val="004071B0"/>
    <w:rsid w:val="004071B3"/>
    <w:rsid w:val="004071E1"/>
    <w:rsid w:val="00407342"/>
    <w:rsid w:val="0040741B"/>
    <w:rsid w:val="004074C5"/>
    <w:rsid w:val="00407543"/>
    <w:rsid w:val="0040754F"/>
    <w:rsid w:val="004076A2"/>
    <w:rsid w:val="004076DA"/>
    <w:rsid w:val="004076FB"/>
    <w:rsid w:val="004077EC"/>
    <w:rsid w:val="004078A2"/>
    <w:rsid w:val="00407C04"/>
    <w:rsid w:val="00407C2E"/>
    <w:rsid w:val="00407D06"/>
    <w:rsid w:val="00407D57"/>
    <w:rsid w:val="00407EA8"/>
    <w:rsid w:val="00407F15"/>
    <w:rsid w:val="00407F2F"/>
    <w:rsid w:val="00407FB5"/>
    <w:rsid w:val="004100A9"/>
    <w:rsid w:val="004100EA"/>
    <w:rsid w:val="0041015F"/>
    <w:rsid w:val="0041023F"/>
    <w:rsid w:val="00410256"/>
    <w:rsid w:val="00410285"/>
    <w:rsid w:val="004102E0"/>
    <w:rsid w:val="00410424"/>
    <w:rsid w:val="0041042D"/>
    <w:rsid w:val="0041048F"/>
    <w:rsid w:val="00410578"/>
    <w:rsid w:val="004106CB"/>
    <w:rsid w:val="00410784"/>
    <w:rsid w:val="0041097E"/>
    <w:rsid w:val="004109B8"/>
    <w:rsid w:val="00410A4D"/>
    <w:rsid w:val="00410CE5"/>
    <w:rsid w:val="00410E16"/>
    <w:rsid w:val="00410F2E"/>
    <w:rsid w:val="00411203"/>
    <w:rsid w:val="004113A0"/>
    <w:rsid w:val="004113C2"/>
    <w:rsid w:val="00411404"/>
    <w:rsid w:val="0041147B"/>
    <w:rsid w:val="004114F8"/>
    <w:rsid w:val="004115DF"/>
    <w:rsid w:val="00411650"/>
    <w:rsid w:val="004116A6"/>
    <w:rsid w:val="004116D9"/>
    <w:rsid w:val="004116FA"/>
    <w:rsid w:val="004117CD"/>
    <w:rsid w:val="00411839"/>
    <w:rsid w:val="00411A80"/>
    <w:rsid w:val="00411CE7"/>
    <w:rsid w:val="00411D99"/>
    <w:rsid w:val="00411DF6"/>
    <w:rsid w:val="00411F2C"/>
    <w:rsid w:val="00411F50"/>
    <w:rsid w:val="00411F5F"/>
    <w:rsid w:val="00411FCF"/>
    <w:rsid w:val="00412046"/>
    <w:rsid w:val="00412067"/>
    <w:rsid w:val="00412158"/>
    <w:rsid w:val="004122A9"/>
    <w:rsid w:val="004122CF"/>
    <w:rsid w:val="00412410"/>
    <w:rsid w:val="004124EE"/>
    <w:rsid w:val="00412533"/>
    <w:rsid w:val="004126F8"/>
    <w:rsid w:val="0041275E"/>
    <w:rsid w:val="004127EF"/>
    <w:rsid w:val="00412849"/>
    <w:rsid w:val="00412855"/>
    <w:rsid w:val="0041298B"/>
    <w:rsid w:val="004129F6"/>
    <w:rsid w:val="00412AFF"/>
    <w:rsid w:val="00412B65"/>
    <w:rsid w:val="00412CB9"/>
    <w:rsid w:val="00412E2F"/>
    <w:rsid w:val="00412E5A"/>
    <w:rsid w:val="00412E6B"/>
    <w:rsid w:val="00412F68"/>
    <w:rsid w:val="00412F87"/>
    <w:rsid w:val="00412FCF"/>
    <w:rsid w:val="00413039"/>
    <w:rsid w:val="00413087"/>
    <w:rsid w:val="004130A7"/>
    <w:rsid w:val="004130F7"/>
    <w:rsid w:val="00413523"/>
    <w:rsid w:val="00413641"/>
    <w:rsid w:val="00413669"/>
    <w:rsid w:val="004136E6"/>
    <w:rsid w:val="004136E9"/>
    <w:rsid w:val="004137A0"/>
    <w:rsid w:val="004137A8"/>
    <w:rsid w:val="0041384A"/>
    <w:rsid w:val="00413853"/>
    <w:rsid w:val="0041391E"/>
    <w:rsid w:val="00413991"/>
    <w:rsid w:val="00413A67"/>
    <w:rsid w:val="00413AED"/>
    <w:rsid w:val="00413C27"/>
    <w:rsid w:val="00413C5F"/>
    <w:rsid w:val="00413CBC"/>
    <w:rsid w:val="00413D9D"/>
    <w:rsid w:val="00413EBF"/>
    <w:rsid w:val="00413F6A"/>
    <w:rsid w:val="00413FFF"/>
    <w:rsid w:val="00414010"/>
    <w:rsid w:val="00414026"/>
    <w:rsid w:val="00414199"/>
    <w:rsid w:val="004141B0"/>
    <w:rsid w:val="00414238"/>
    <w:rsid w:val="00414788"/>
    <w:rsid w:val="004147F3"/>
    <w:rsid w:val="00414856"/>
    <w:rsid w:val="00414874"/>
    <w:rsid w:val="0041489F"/>
    <w:rsid w:val="004148C2"/>
    <w:rsid w:val="00414914"/>
    <w:rsid w:val="00414A62"/>
    <w:rsid w:val="00414B39"/>
    <w:rsid w:val="00414B6F"/>
    <w:rsid w:val="00414B81"/>
    <w:rsid w:val="00414BBF"/>
    <w:rsid w:val="00414D5C"/>
    <w:rsid w:val="00414E0B"/>
    <w:rsid w:val="00414FBB"/>
    <w:rsid w:val="00414FD0"/>
    <w:rsid w:val="004150F8"/>
    <w:rsid w:val="0041527F"/>
    <w:rsid w:val="004152B4"/>
    <w:rsid w:val="00415352"/>
    <w:rsid w:val="004153B6"/>
    <w:rsid w:val="00415445"/>
    <w:rsid w:val="004155B2"/>
    <w:rsid w:val="004155B5"/>
    <w:rsid w:val="0041564F"/>
    <w:rsid w:val="00415698"/>
    <w:rsid w:val="00415737"/>
    <w:rsid w:val="00415747"/>
    <w:rsid w:val="0041582B"/>
    <w:rsid w:val="004158D1"/>
    <w:rsid w:val="0041592A"/>
    <w:rsid w:val="00415930"/>
    <w:rsid w:val="0041596B"/>
    <w:rsid w:val="004159D0"/>
    <w:rsid w:val="00415A70"/>
    <w:rsid w:val="00415AD8"/>
    <w:rsid w:val="00415C71"/>
    <w:rsid w:val="00415CCF"/>
    <w:rsid w:val="00415D20"/>
    <w:rsid w:val="00415EC2"/>
    <w:rsid w:val="00415F47"/>
    <w:rsid w:val="00416064"/>
    <w:rsid w:val="00416065"/>
    <w:rsid w:val="00416077"/>
    <w:rsid w:val="00416085"/>
    <w:rsid w:val="004160E4"/>
    <w:rsid w:val="004161A4"/>
    <w:rsid w:val="00416272"/>
    <w:rsid w:val="0041651A"/>
    <w:rsid w:val="00416559"/>
    <w:rsid w:val="004165DA"/>
    <w:rsid w:val="004165FC"/>
    <w:rsid w:val="00416677"/>
    <w:rsid w:val="004167B4"/>
    <w:rsid w:val="00416958"/>
    <w:rsid w:val="00416AFB"/>
    <w:rsid w:val="00416C37"/>
    <w:rsid w:val="00416C57"/>
    <w:rsid w:val="00416CF7"/>
    <w:rsid w:val="00416D4D"/>
    <w:rsid w:val="00416D71"/>
    <w:rsid w:val="00416F1D"/>
    <w:rsid w:val="00416F5F"/>
    <w:rsid w:val="0041705B"/>
    <w:rsid w:val="00417062"/>
    <w:rsid w:val="0041708D"/>
    <w:rsid w:val="00417124"/>
    <w:rsid w:val="0041717C"/>
    <w:rsid w:val="0041718F"/>
    <w:rsid w:val="004171BF"/>
    <w:rsid w:val="00417213"/>
    <w:rsid w:val="00417409"/>
    <w:rsid w:val="004174F8"/>
    <w:rsid w:val="004175C9"/>
    <w:rsid w:val="0041782A"/>
    <w:rsid w:val="00417880"/>
    <w:rsid w:val="00417949"/>
    <w:rsid w:val="00417968"/>
    <w:rsid w:val="004179A4"/>
    <w:rsid w:val="00417A9A"/>
    <w:rsid w:val="00417B6F"/>
    <w:rsid w:val="00417C92"/>
    <w:rsid w:val="00417E42"/>
    <w:rsid w:val="00417E7A"/>
    <w:rsid w:val="00417F07"/>
    <w:rsid w:val="0042004C"/>
    <w:rsid w:val="0042012F"/>
    <w:rsid w:val="00420341"/>
    <w:rsid w:val="004204B2"/>
    <w:rsid w:val="004204E7"/>
    <w:rsid w:val="0042055C"/>
    <w:rsid w:val="0042056B"/>
    <w:rsid w:val="004206C7"/>
    <w:rsid w:val="00420817"/>
    <w:rsid w:val="00420879"/>
    <w:rsid w:val="00420A7B"/>
    <w:rsid w:val="00420AEE"/>
    <w:rsid w:val="00420B5F"/>
    <w:rsid w:val="00420C14"/>
    <w:rsid w:val="00420D3D"/>
    <w:rsid w:val="00420E5E"/>
    <w:rsid w:val="00420E9B"/>
    <w:rsid w:val="00420EE0"/>
    <w:rsid w:val="00420EEE"/>
    <w:rsid w:val="004210DB"/>
    <w:rsid w:val="0042119C"/>
    <w:rsid w:val="0042129C"/>
    <w:rsid w:val="004212C4"/>
    <w:rsid w:val="00421339"/>
    <w:rsid w:val="004213E6"/>
    <w:rsid w:val="004215CD"/>
    <w:rsid w:val="00421762"/>
    <w:rsid w:val="004217EC"/>
    <w:rsid w:val="00421816"/>
    <w:rsid w:val="00421831"/>
    <w:rsid w:val="00421872"/>
    <w:rsid w:val="0042194D"/>
    <w:rsid w:val="00421957"/>
    <w:rsid w:val="00421983"/>
    <w:rsid w:val="0042198A"/>
    <w:rsid w:val="00421A41"/>
    <w:rsid w:val="00421A49"/>
    <w:rsid w:val="00421AC4"/>
    <w:rsid w:val="00421AFF"/>
    <w:rsid w:val="00421B3D"/>
    <w:rsid w:val="00421BA3"/>
    <w:rsid w:val="00421CDD"/>
    <w:rsid w:val="00421D58"/>
    <w:rsid w:val="00421DB5"/>
    <w:rsid w:val="00421E54"/>
    <w:rsid w:val="00421F08"/>
    <w:rsid w:val="0042202B"/>
    <w:rsid w:val="0042205F"/>
    <w:rsid w:val="004220CB"/>
    <w:rsid w:val="0042213D"/>
    <w:rsid w:val="00422181"/>
    <w:rsid w:val="004223F3"/>
    <w:rsid w:val="004224AA"/>
    <w:rsid w:val="0042255E"/>
    <w:rsid w:val="00422579"/>
    <w:rsid w:val="004225DE"/>
    <w:rsid w:val="00422610"/>
    <w:rsid w:val="004226C7"/>
    <w:rsid w:val="004226EB"/>
    <w:rsid w:val="00422747"/>
    <w:rsid w:val="0042276D"/>
    <w:rsid w:val="00422910"/>
    <w:rsid w:val="00422954"/>
    <w:rsid w:val="00422C05"/>
    <w:rsid w:val="00422D77"/>
    <w:rsid w:val="00422F75"/>
    <w:rsid w:val="00422FA9"/>
    <w:rsid w:val="00422FCE"/>
    <w:rsid w:val="00422FE4"/>
    <w:rsid w:val="00423075"/>
    <w:rsid w:val="0042329B"/>
    <w:rsid w:val="004232DF"/>
    <w:rsid w:val="00423331"/>
    <w:rsid w:val="0042335D"/>
    <w:rsid w:val="004234DC"/>
    <w:rsid w:val="004235D1"/>
    <w:rsid w:val="00423610"/>
    <w:rsid w:val="004236B0"/>
    <w:rsid w:val="004236BA"/>
    <w:rsid w:val="00423942"/>
    <w:rsid w:val="00423970"/>
    <w:rsid w:val="00423AEC"/>
    <w:rsid w:val="00423B66"/>
    <w:rsid w:val="00423BA4"/>
    <w:rsid w:val="00423BF2"/>
    <w:rsid w:val="00423C48"/>
    <w:rsid w:val="00423C9B"/>
    <w:rsid w:val="00423D32"/>
    <w:rsid w:val="00423D3A"/>
    <w:rsid w:val="004242C4"/>
    <w:rsid w:val="00424378"/>
    <w:rsid w:val="00424787"/>
    <w:rsid w:val="00424879"/>
    <w:rsid w:val="00424948"/>
    <w:rsid w:val="00424AB1"/>
    <w:rsid w:val="00424B8D"/>
    <w:rsid w:val="00424CFE"/>
    <w:rsid w:val="00424DA7"/>
    <w:rsid w:val="00424DAF"/>
    <w:rsid w:val="00424E5A"/>
    <w:rsid w:val="00424EAD"/>
    <w:rsid w:val="00424EFD"/>
    <w:rsid w:val="00424F30"/>
    <w:rsid w:val="00424FB6"/>
    <w:rsid w:val="004250FC"/>
    <w:rsid w:val="00425106"/>
    <w:rsid w:val="00425124"/>
    <w:rsid w:val="00425193"/>
    <w:rsid w:val="004252A6"/>
    <w:rsid w:val="00425364"/>
    <w:rsid w:val="004255F0"/>
    <w:rsid w:val="004256C5"/>
    <w:rsid w:val="00425702"/>
    <w:rsid w:val="00425776"/>
    <w:rsid w:val="00425807"/>
    <w:rsid w:val="004258CC"/>
    <w:rsid w:val="00425A64"/>
    <w:rsid w:val="00425A68"/>
    <w:rsid w:val="00425BDC"/>
    <w:rsid w:val="00425C01"/>
    <w:rsid w:val="00425C53"/>
    <w:rsid w:val="00425DAD"/>
    <w:rsid w:val="00425E03"/>
    <w:rsid w:val="00425E54"/>
    <w:rsid w:val="00425E6D"/>
    <w:rsid w:val="00425E9E"/>
    <w:rsid w:val="00425EBA"/>
    <w:rsid w:val="00426091"/>
    <w:rsid w:val="00426154"/>
    <w:rsid w:val="004261B5"/>
    <w:rsid w:val="004262C5"/>
    <w:rsid w:val="004262D5"/>
    <w:rsid w:val="004262E9"/>
    <w:rsid w:val="00426351"/>
    <w:rsid w:val="004263C2"/>
    <w:rsid w:val="0042647D"/>
    <w:rsid w:val="004264AF"/>
    <w:rsid w:val="004264EF"/>
    <w:rsid w:val="00426526"/>
    <w:rsid w:val="00426556"/>
    <w:rsid w:val="00426599"/>
    <w:rsid w:val="004265A1"/>
    <w:rsid w:val="004265E1"/>
    <w:rsid w:val="00426608"/>
    <w:rsid w:val="00426655"/>
    <w:rsid w:val="00426692"/>
    <w:rsid w:val="004267DC"/>
    <w:rsid w:val="0042688C"/>
    <w:rsid w:val="004268AB"/>
    <w:rsid w:val="0042690D"/>
    <w:rsid w:val="00426912"/>
    <w:rsid w:val="004269D6"/>
    <w:rsid w:val="00426A34"/>
    <w:rsid w:val="00426AA8"/>
    <w:rsid w:val="00426CB4"/>
    <w:rsid w:val="00426CC8"/>
    <w:rsid w:val="00426CDB"/>
    <w:rsid w:val="00426DA9"/>
    <w:rsid w:val="00426E8B"/>
    <w:rsid w:val="00426ECC"/>
    <w:rsid w:val="00426FC1"/>
    <w:rsid w:val="00427011"/>
    <w:rsid w:val="0042708F"/>
    <w:rsid w:val="004271DD"/>
    <w:rsid w:val="00427534"/>
    <w:rsid w:val="004275FE"/>
    <w:rsid w:val="00427606"/>
    <w:rsid w:val="004276E9"/>
    <w:rsid w:val="00427741"/>
    <w:rsid w:val="00427886"/>
    <w:rsid w:val="004278AF"/>
    <w:rsid w:val="004278FE"/>
    <w:rsid w:val="00427928"/>
    <w:rsid w:val="004279C5"/>
    <w:rsid w:val="00427A2B"/>
    <w:rsid w:val="00427BF9"/>
    <w:rsid w:val="00427C23"/>
    <w:rsid w:val="00427CB3"/>
    <w:rsid w:val="00427D2B"/>
    <w:rsid w:val="00427DB6"/>
    <w:rsid w:val="00427E2D"/>
    <w:rsid w:val="00427E30"/>
    <w:rsid w:val="00427E88"/>
    <w:rsid w:val="00427E8B"/>
    <w:rsid w:val="00427EAA"/>
    <w:rsid w:val="00427EC2"/>
    <w:rsid w:val="00427F41"/>
    <w:rsid w:val="00427F57"/>
    <w:rsid w:val="00427F71"/>
    <w:rsid w:val="004301C1"/>
    <w:rsid w:val="00430217"/>
    <w:rsid w:val="004302ED"/>
    <w:rsid w:val="004303D4"/>
    <w:rsid w:val="00430477"/>
    <w:rsid w:val="0043057E"/>
    <w:rsid w:val="00430583"/>
    <w:rsid w:val="004305A5"/>
    <w:rsid w:val="00430604"/>
    <w:rsid w:val="0043067F"/>
    <w:rsid w:val="004306BC"/>
    <w:rsid w:val="0043071B"/>
    <w:rsid w:val="00430843"/>
    <w:rsid w:val="00430942"/>
    <w:rsid w:val="004309DD"/>
    <w:rsid w:val="00430A50"/>
    <w:rsid w:val="00430ADE"/>
    <w:rsid w:val="00430B93"/>
    <w:rsid w:val="00430B9A"/>
    <w:rsid w:val="00430C08"/>
    <w:rsid w:val="00430C0C"/>
    <w:rsid w:val="00430C9D"/>
    <w:rsid w:val="00430D75"/>
    <w:rsid w:val="00430E60"/>
    <w:rsid w:val="00430E61"/>
    <w:rsid w:val="00430E83"/>
    <w:rsid w:val="0043110B"/>
    <w:rsid w:val="0043117A"/>
    <w:rsid w:val="00431296"/>
    <w:rsid w:val="004312AA"/>
    <w:rsid w:val="004312F0"/>
    <w:rsid w:val="004313A8"/>
    <w:rsid w:val="00431450"/>
    <w:rsid w:val="0043146F"/>
    <w:rsid w:val="004314AC"/>
    <w:rsid w:val="0043155E"/>
    <w:rsid w:val="00431571"/>
    <w:rsid w:val="00431572"/>
    <w:rsid w:val="004315A1"/>
    <w:rsid w:val="0043171D"/>
    <w:rsid w:val="004317B5"/>
    <w:rsid w:val="004317CE"/>
    <w:rsid w:val="004317E5"/>
    <w:rsid w:val="00431ABF"/>
    <w:rsid w:val="00431B58"/>
    <w:rsid w:val="00431B86"/>
    <w:rsid w:val="00431C5F"/>
    <w:rsid w:val="00431CBB"/>
    <w:rsid w:val="00431CF7"/>
    <w:rsid w:val="00431ED2"/>
    <w:rsid w:val="00431F2A"/>
    <w:rsid w:val="0043212C"/>
    <w:rsid w:val="00432149"/>
    <w:rsid w:val="0043215F"/>
    <w:rsid w:val="004321E8"/>
    <w:rsid w:val="004322A0"/>
    <w:rsid w:val="004322C5"/>
    <w:rsid w:val="0043231D"/>
    <w:rsid w:val="004324E6"/>
    <w:rsid w:val="00432533"/>
    <w:rsid w:val="00432578"/>
    <w:rsid w:val="004327DD"/>
    <w:rsid w:val="00432873"/>
    <w:rsid w:val="00432879"/>
    <w:rsid w:val="0043289A"/>
    <w:rsid w:val="00432A70"/>
    <w:rsid w:val="00432AD5"/>
    <w:rsid w:val="00432C22"/>
    <w:rsid w:val="00432C7E"/>
    <w:rsid w:val="00432CA8"/>
    <w:rsid w:val="00432CCB"/>
    <w:rsid w:val="00432EDA"/>
    <w:rsid w:val="00432FE0"/>
    <w:rsid w:val="00433094"/>
    <w:rsid w:val="00433095"/>
    <w:rsid w:val="004330BB"/>
    <w:rsid w:val="004330C0"/>
    <w:rsid w:val="00433183"/>
    <w:rsid w:val="0043321C"/>
    <w:rsid w:val="0043333E"/>
    <w:rsid w:val="004333C5"/>
    <w:rsid w:val="00433402"/>
    <w:rsid w:val="00433478"/>
    <w:rsid w:val="00433537"/>
    <w:rsid w:val="00433650"/>
    <w:rsid w:val="00433676"/>
    <w:rsid w:val="004337AC"/>
    <w:rsid w:val="00433883"/>
    <w:rsid w:val="00433997"/>
    <w:rsid w:val="004339EE"/>
    <w:rsid w:val="00433A5B"/>
    <w:rsid w:val="00433A61"/>
    <w:rsid w:val="00433AC4"/>
    <w:rsid w:val="00433AD7"/>
    <w:rsid w:val="00433B79"/>
    <w:rsid w:val="00433C09"/>
    <w:rsid w:val="00433D0E"/>
    <w:rsid w:val="00433D54"/>
    <w:rsid w:val="00433D8F"/>
    <w:rsid w:val="00433DF9"/>
    <w:rsid w:val="00433E2A"/>
    <w:rsid w:val="00433E9A"/>
    <w:rsid w:val="00433F05"/>
    <w:rsid w:val="00433F1D"/>
    <w:rsid w:val="00433FFC"/>
    <w:rsid w:val="00434134"/>
    <w:rsid w:val="004341E0"/>
    <w:rsid w:val="004341F2"/>
    <w:rsid w:val="00434225"/>
    <w:rsid w:val="0043430A"/>
    <w:rsid w:val="00434362"/>
    <w:rsid w:val="0043437F"/>
    <w:rsid w:val="004343CC"/>
    <w:rsid w:val="0043443E"/>
    <w:rsid w:val="0043446B"/>
    <w:rsid w:val="0043446D"/>
    <w:rsid w:val="00434541"/>
    <w:rsid w:val="0043458C"/>
    <w:rsid w:val="004345A7"/>
    <w:rsid w:val="0043472C"/>
    <w:rsid w:val="0043479E"/>
    <w:rsid w:val="00434896"/>
    <w:rsid w:val="004348EE"/>
    <w:rsid w:val="00434B4B"/>
    <w:rsid w:val="00434BEC"/>
    <w:rsid w:val="00434DB0"/>
    <w:rsid w:val="00434F0B"/>
    <w:rsid w:val="00434F62"/>
    <w:rsid w:val="0043537A"/>
    <w:rsid w:val="00435449"/>
    <w:rsid w:val="004354FC"/>
    <w:rsid w:val="004356A1"/>
    <w:rsid w:val="004356A8"/>
    <w:rsid w:val="0043586C"/>
    <w:rsid w:val="004358AB"/>
    <w:rsid w:val="00435A93"/>
    <w:rsid w:val="00435ADB"/>
    <w:rsid w:val="00435C21"/>
    <w:rsid w:val="00435C78"/>
    <w:rsid w:val="00435DB9"/>
    <w:rsid w:val="00435E9B"/>
    <w:rsid w:val="00435F89"/>
    <w:rsid w:val="00435F91"/>
    <w:rsid w:val="00435FD0"/>
    <w:rsid w:val="00435FE0"/>
    <w:rsid w:val="00436049"/>
    <w:rsid w:val="0043611B"/>
    <w:rsid w:val="00436194"/>
    <w:rsid w:val="00436196"/>
    <w:rsid w:val="004362CF"/>
    <w:rsid w:val="0043631C"/>
    <w:rsid w:val="0043632A"/>
    <w:rsid w:val="0043637A"/>
    <w:rsid w:val="0043638F"/>
    <w:rsid w:val="004363E0"/>
    <w:rsid w:val="00436571"/>
    <w:rsid w:val="004365BB"/>
    <w:rsid w:val="004365CF"/>
    <w:rsid w:val="004365D2"/>
    <w:rsid w:val="00436667"/>
    <w:rsid w:val="0043674B"/>
    <w:rsid w:val="00436771"/>
    <w:rsid w:val="00436881"/>
    <w:rsid w:val="00436A6E"/>
    <w:rsid w:val="00436A74"/>
    <w:rsid w:val="00436AD0"/>
    <w:rsid w:val="00436BAE"/>
    <w:rsid w:val="00436D18"/>
    <w:rsid w:val="00436D8C"/>
    <w:rsid w:val="00436D93"/>
    <w:rsid w:val="00436E1C"/>
    <w:rsid w:val="00436E47"/>
    <w:rsid w:val="00436E9F"/>
    <w:rsid w:val="0043704E"/>
    <w:rsid w:val="0043705E"/>
    <w:rsid w:val="00437188"/>
    <w:rsid w:val="004371B1"/>
    <w:rsid w:val="0043735E"/>
    <w:rsid w:val="0043735F"/>
    <w:rsid w:val="004373ED"/>
    <w:rsid w:val="00437491"/>
    <w:rsid w:val="004374AC"/>
    <w:rsid w:val="00437533"/>
    <w:rsid w:val="004375DE"/>
    <w:rsid w:val="004375DF"/>
    <w:rsid w:val="00437642"/>
    <w:rsid w:val="004376B4"/>
    <w:rsid w:val="004376CD"/>
    <w:rsid w:val="00437866"/>
    <w:rsid w:val="00437889"/>
    <w:rsid w:val="004378C5"/>
    <w:rsid w:val="00437965"/>
    <w:rsid w:val="00437983"/>
    <w:rsid w:val="004379E8"/>
    <w:rsid w:val="00437A9F"/>
    <w:rsid w:val="00437B87"/>
    <w:rsid w:val="00437BC5"/>
    <w:rsid w:val="00437BD0"/>
    <w:rsid w:val="00437C14"/>
    <w:rsid w:val="00437C24"/>
    <w:rsid w:val="00437C72"/>
    <w:rsid w:val="00437CAE"/>
    <w:rsid w:val="00437CDE"/>
    <w:rsid w:val="00437DBC"/>
    <w:rsid w:val="00437E56"/>
    <w:rsid w:val="00437F83"/>
    <w:rsid w:val="004400EA"/>
    <w:rsid w:val="00440186"/>
    <w:rsid w:val="00440259"/>
    <w:rsid w:val="00440260"/>
    <w:rsid w:val="0044036C"/>
    <w:rsid w:val="00440444"/>
    <w:rsid w:val="00440502"/>
    <w:rsid w:val="0044060D"/>
    <w:rsid w:val="00440651"/>
    <w:rsid w:val="00440677"/>
    <w:rsid w:val="00440758"/>
    <w:rsid w:val="0044084F"/>
    <w:rsid w:val="00440A2B"/>
    <w:rsid w:val="00440A61"/>
    <w:rsid w:val="00440D46"/>
    <w:rsid w:val="00440D56"/>
    <w:rsid w:val="00440D61"/>
    <w:rsid w:val="00440D8D"/>
    <w:rsid w:val="00440E8F"/>
    <w:rsid w:val="00440EE6"/>
    <w:rsid w:val="0044103C"/>
    <w:rsid w:val="00441099"/>
    <w:rsid w:val="0044121A"/>
    <w:rsid w:val="00441232"/>
    <w:rsid w:val="00441272"/>
    <w:rsid w:val="0044168A"/>
    <w:rsid w:val="004417E8"/>
    <w:rsid w:val="0044192E"/>
    <w:rsid w:val="00441A08"/>
    <w:rsid w:val="00441A59"/>
    <w:rsid w:val="00441B11"/>
    <w:rsid w:val="00441BD4"/>
    <w:rsid w:val="00441CED"/>
    <w:rsid w:val="00441DB5"/>
    <w:rsid w:val="00441DFC"/>
    <w:rsid w:val="00441EE3"/>
    <w:rsid w:val="00441F1E"/>
    <w:rsid w:val="004420A0"/>
    <w:rsid w:val="004420BF"/>
    <w:rsid w:val="004420C5"/>
    <w:rsid w:val="00442315"/>
    <w:rsid w:val="00442347"/>
    <w:rsid w:val="00442597"/>
    <w:rsid w:val="0044264F"/>
    <w:rsid w:val="004426CC"/>
    <w:rsid w:val="0044271F"/>
    <w:rsid w:val="0044274C"/>
    <w:rsid w:val="00442776"/>
    <w:rsid w:val="004428CC"/>
    <w:rsid w:val="00442962"/>
    <w:rsid w:val="00442A3E"/>
    <w:rsid w:val="00442AB0"/>
    <w:rsid w:val="00442C7A"/>
    <w:rsid w:val="00442D1F"/>
    <w:rsid w:val="00442D60"/>
    <w:rsid w:val="00442D8B"/>
    <w:rsid w:val="00442E38"/>
    <w:rsid w:val="00442E72"/>
    <w:rsid w:val="00443076"/>
    <w:rsid w:val="00443089"/>
    <w:rsid w:val="004432BF"/>
    <w:rsid w:val="00443308"/>
    <w:rsid w:val="0044332C"/>
    <w:rsid w:val="0044353E"/>
    <w:rsid w:val="0044354E"/>
    <w:rsid w:val="0044371C"/>
    <w:rsid w:val="0044375E"/>
    <w:rsid w:val="0044376C"/>
    <w:rsid w:val="0044379F"/>
    <w:rsid w:val="00443869"/>
    <w:rsid w:val="00443A72"/>
    <w:rsid w:val="00443A87"/>
    <w:rsid w:val="00443B03"/>
    <w:rsid w:val="00443B78"/>
    <w:rsid w:val="00443C9E"/>
    <w:rsid w:val="00443E64"/>
    <w:rsid w:val="00443E8B"/>
    <w:rsid w:val="00443EB5"/>
    <w:rsid w:val="00443EFD"/>
    <w:rsid w:val="00443F28"/>
    <w:rsid w:val="00443FFF"/>
    <w:rsid w:val="004441A0"/>
    <w:rsid w:val="004441FD"/>
    <w:rsid w:val="00444261"/>
    <w:rsid w:val="004442FC"/>
    <w:rsid w:val="00444338"/>
    <w:rsid w:val="004444B2"/>
    <w:rsid w:val="004444DE"/>
    <w:rsid w:val="00444534"/>
    <w:rsid w:val="0044457D"/>
    <w:rsid w:val="00444713"/>
    <w:rsid w:val="004447BB"/>
    <w:rsid w:val="0044481F"/>
    <w:rsid w:val="004448AD"/>
    <w:rsid w:val="0044498B"/>
    <w:rsid w:val="00444A6B"/>
    <w:rsid w:val="00444B08"/>
    <w:rsid w:val="00444B2A"/>
    <w:rsid w:val="00444B77"/>
    <w:rsid w:val="00444BF1"/>
    <w:rsid w:val="00444BFB"/>
    <w:rsid w:val="00444C81"/>
    <w:rsid w:val="00444D42"/>
    <w:rsid w:val="00444EF2"/>
    <w:rsid w:val="00444FD4"/>
    <w:rsid w:val="00444FE7"/>
    <w:rsid w:val="004450B9"/>
    <w:rsid w:val="00445124"/>
    <w:rsid w:val="004453B1"/>
    <w:rsid w:val="004453EA"/>
    <w:rsid w:val="004454C6"/>
    <w:rsid w:val="00445612"/>
    <w:rsid w:val="00445671"/>
    <w:rsid w:val="0044571C"/>
    <w:rsid w:val="00445741"/>
    <w:rsid w:val="00445800"/>
    <w:rsid w:val="0044588E"/>
    <w:rsid w:val="0044589A"/>
    <w:rsid w:val="004458E1"/>
    <w:rsid w:val="00445914"/>
    <w:rsid w:val="004459D8"/>
    <w:rsid w:val="004459F1"/>
    <w:rsid w:val="00445B6D"/>
    <w:rsid w:val="00445BA5"/>
    <w:rsid w:val="00445BE1"/>
    <w:rsid w:val="00445C04"/>
    <w:rsid w:val="00445D03"/>
    <w:rsid w:val="00445D70"/>
    <w:rsid w:val="00445DA1"/>
    <w:rsid w:val="00445DFF"/>
    <w:rsid w:val="00445F1F"/>
    <w:rsid w:val="00445F49"/>
    <w:rsid w:val="00445FA5"/>
    <w:rsid w:val="00445FB8"/>
    <w:rsid w:val="00445FE8"/>
    <w:rsid w:val="0044600A"/>
    <w:rsid w:val="00446027"/>
    <w:rsid w:val="004460DA"/>
    <w:rsid w:val="0044628F"/>
    <w:rsid w:val="0044629E"/>
    <w:rsid w:val="004462B2"/>
    <w:rsid w:val="004462C9"/>
    <w:rsid w:val="004462D5"/>
    <w:rsid w:val="0044634A"/>
    <w:rsid w:val="004463F7"/>
    <w:rsid w:val="00446410"/>
    <w:rsid w:val="0044642F"/>
    <w:rsid w:val="00446598"/>
    <w:rsid w:val="00446766"/>
    <w:rsid w:val="00446819"/>
    <w:rsid w:val="00446914"/>
    <w:rsid w:val="00446B40"/>
    <w:rsid w:val="00446DC7"/>
    <w:rsid w:val="00446E92"/>
    <w:rsid w:val="00446F91"/>
    <w:rsid w:val="00446F94"/>
    <w:rsid w:val="00446FE5"/>
    <w:rsid w:val="004471C7"/>
    <w:rsid w:val="00447265"/>
    <w:rsid w:val="004472F1"/>
    <w:rsid w:val="0044732A"/>
    <w:rsid w:val="004473EF"/>
    <w:rsid w:val="00447438"/>
    <w:rsid w:val="0044765A"/>
    <w:rsid w:val="00447681"/>
    <w:rsid w:val="004476A9"/>
    <w:rsid w:val="004478AD"/>
    <w:rsid w:val="0044791C"/>
    <w:rsid w:val="004479D5"/>
    <w:rsid w:val="00447AA6"/>
    <w:rsid w:val="00447AD4"/>
    <w:rsid w:val="00447BBB"/>
    <w:rsid w:val="00447C7C"/>
    <w:rsid w:val="00447C99"/>
    <w:rsid w:val="00447E42"/>
    <w:rsid w:val="00447FD5"/>
    <w:rsid w:val="00450001"/>
    <w:rsid w:val="004500A5"/>
    <w:rsid w:val="004500F9"/>
    <w:rsid w:val="004502D0"/>
    <w:rsid w:val="004502D1"/>
    <w:rsid w:val="004502D7"/>
    <w:rsid w:val="004504DD"/>
    <w:rsid w:val="00450599"/>
    <w:rsid w:val="00450681"/>
    <w:rsid w:val="004506E4"/>
    <w:rsid w:val="0045072E"/>
    <w:rsid w:val="00450741"/>
    <w:rsid w:val="00450770"/>
    <w:rsid w:val="004507E3"/>
    <w:rsid w:val="00450847"/>
    <w:rsid w:val="00450952"/>
    <w:rsid w:val="0045095A"/>
    <w:rsid w:val="0045096F"/>
    <w:rsid w:val="00450997"/>
    <w:rsid w:val="004509F4"/>
    <w:rsid w:val="00450C0A"/>
    <w:rsid w:val="00450EBD"/>
    <w:rsid w:val="00450EC9"/>
    <w:rsid w:val="00450FA9"/>
    <w:rsid w:val="004510B4"/>
    <w:rsid w:val="004510F3"/>
    <w:rsid w:val="00451107"/>
    <w:rsid w:val="004511BC"/>
    <w:rsid w:val="0045121A"/>
    <w:rsid w:val="0045128C"/>
    <w:rsid w:val="0045129C"/>
    <w:rsid w:val="00451337"/>
    <w:rsid w:val="00451377"/>
    <w:rsid w:val="00451468"/>
    <w:rsid w:val="004514C1"/>
    <w:rsid w:val="00451775"/>
    <w:rsid w:val="0045181D"/>
    <w:rsid w:val="004518A3"/>
    <w:rsid w:val="00451A0C"/>
    <w:rsid w:val="00451A7D"/>
    <w:rsid w:val="00451B11"/>
    <w:rsid w:val="00451C11"/>
    <w:rsid w:val="00451CD8"/>
    <w:rsid w:val="00451E48"/>
    <w:rsid w:val="00451E60"/>
    <w:rsid w:val="00451FEF"/>
    <w:rsid w:val="00452046"/>
    <w:rsid w:val="0045204A"/>
    <w:rsid w:val="00452059"/>
    <w:rsid w:val="00452082"/>
    <w:rsid w:val="004523A1"/>
    <w:rsid w:val="004524BA"/>
    <w:rsid w:val="0045252D"/>
    <w:rsid w:val="00452545"/>
    <w:rsid w:val="004525D0"/>
    <w:rsid w:val="00452604"/>
    <w:rsid w:val="00452646"/>
    <w:rsid w:val="00452721"/>
    <w:rsid w:val="0045284E"/>
    <w:rsid w:val="004528DC"/>
    <w:rsid w:val="004528FB"/>
    <w:rsid w:val="00452A10"/>
    <w:rsid w:val="00452A7A"/>
    <w:rsid w:val="00452B84"/>
    <w:rsid w:val="00452D7C"/>
    <w:rsid w:val="00452E56"/>
    <w:rsid w:val="00452E90"/>
    <w:rsid w:val="00452F73"/>
    <w:rsid w:val="0045302F"/>
    <w:rsid w:val="0045319E"/>
    <w:rsid w:val="004531F0"/>
    <w:rsid w:val="00453227"/>
    <w:rsid w:val="0045324D"/>
    <w:rsid w:val="004534F7"/>
    <w:rsid w:val="004535B9"/>
    <w:rsid w:val="00453706"/>
    <w:rsid w:val="0045372E"/>
    <w:rsid w:val="00453828"/>
    <w:rsid w:val="00453834"/>
    <w:rsid w:val="00453A37"/>
    <w:rsid w:val="00453A4B"/>
    <w:rsid w:val="00453A51"/>
    <w:rsid w:val="00453A8B"/>
    <w:rsid w:val="00453ABC"/>
    <w:rsid w:val="00453ABE"/>
    <w:rsid w:val="00453CEA"/>
    <w:rsid w:val="00453E20"/>
    <w:rsid w:val="00453EE9"/>
    <w:rsid w:val="00453EF1"/>
    <w:rsid w:val="00453F03"/>
    <w:rsid w:val="00453F60"/>
    <w:rsid w:val="00453FF1"/>
    <w:rsid w:val="004540AE"/>
    <w:rsid w:val="004540E6"/>
    <w:rsid w:val="004540EC"/>
    <w:rsid w:val="004541B0"/>
    <w:rsid w:val="00454253"/>
    <w:rsid w:val="0045434E"/>
    <w:rsid w:val="0045449A"/>
    <w:rsid w:val="004544A9"/>
    <w:rsid w:val="00454584"/>
    <w:rsid w:val="00454585"/>
    <w:rsid w:val="004545D5"/>
    <w:rsid w:val="004545E2"/>
    <w:rsid w:val="0045461E"/>
    <w:rsid w:val="00454872"/>
    <w:rsid w:val="0045495B"/>
    <w:rsid w:val="004549F5"/>
    <w:rsid w:val="00454A3D"/>
    <w:rsid w:val="00454A4D"/>
    <w:rsid w:val="00454A82"/>
    <w:rsid w:val="00454B3B"/>
    <w:rsid w:val="00454B86"/>
    <w:rsid w:val="00454B9B"/>
    <w:rsid w:val="00454BAE"/>
    <w:rsid w:val="00454C32"/>
    <w:rsid w:val="00454CC2"/>
    <w:rsid w:val="00454DDE"/>
    <w:rsid w:val="00454ECA"/>
    <w:rsid w:val="00454F35"/>
    <w:rsid w:val="00454F79"/>
    <w:rsid w:val="0045504F"/>
    <w:rsid w:val="0045510A"/>
    <w:rsid w:val="00455115"/>
    <w:rsid w:val="00455148"/>
    <w:rsid w:val="004552B9"/>
    <w:rsid w:val="00455330"/>
    <w:rsid w:val="00455505"/>
    <w:rsid w:val="004556D2"/>
    <w:rsid w:val="004556E6"/>
    <w:rsid w:val="00455771"/>
    <w:rsid w:val="004557D0"/>
    <w:rsid w:val="0045591D"/>
    <w:rsid w:val="004559A6"/>
    <w:rsid w:val="00455A0D"/>
    <w:rsid w:val="00455A4E"/>
    <w:rsid w:val="00455AD3"/>
    <w:rsid w:val="00455BD0"/>
    <w:rsid w:val="00455CFD"/>
    <w:rsid w:val="00455D81"/>
    <w:rsid w:val="00455DED"/>
    <w:rsid w:val="0045608A"/>
    <w:rsid w:val="0045617B"/>
    <w:rsid w:val="0045620C"/>
    <w:rsid w:val="0045627A"/>
    <w:rsid w:val="004562FF"/>
    <w:rsid w:val="00456346"/>
    <w:rsid w:val="00456376"/>
    <w:rsid w:val="00456377"/>
    <w:rsid w:val="00456470"/>
    <w:rsid w:val="00456501"/>
    <w:rsid w:val="00456618"/>
    <w:rsid w:val="00456693"/>
    <w:rsid w:val="00456715"/>
    <w:rsid w:val="004567CD"/>
    <w:rsid w:val="00456860"/>
    <w:rsid w:val="004569A6"/>
    <w:rsid w:val="00456A62"/>
    <w:rsid w:val="00456B47"/>
    <w:rsid w:val="00456BAF"/>
    <w:rsid w:val="00456D56"/>
    <w:rsid w:val="00456D79"/>
    <w:rsid w:val="00456D96"/>
    <w:rsid w:val="00456E22"/>
    <w:rsid w:val="00456E56"/>
    <w:rsid w:val="00457017"/>
    <w:rsid w:val="00457068"/>
    <w:rsid w:val="0045708F"/>
    <w:rsid w:val="0045715F"/>
    <w:rsid w:val="004572F4"/>
    <w:rsid w:val="004573A8"/>
    <w:rsid w:val="004573B8"/>
    <w:rsid w:val="00457451"/>
    <w:rsid w:val="0045750E"/>
    <w:rsid w:val="00457605"/>
    <w:rsid w:val="00457668"/>
    <w:rsid w:val="0045768C"/>
    <w:rsid w:val="004579AD"/>
    <w:rsid w:val="00457A3F"/>
    <w:rsid w:val="00457BA1"/>
    <w:rsid w:val="00457C33"/>
    <w:rsid w:val="00457CC4"/>
    <w:rsid w:val="00457D49"/>
    <w:rsid w:val="00457DA7"/>
    <w:rsid w:val="00457FBF"/>
    <w:rsid w:val="0046000A"/>
    <w:rsid w:val="00460072"/>
    <w:rsid w:val="004601B4"/>
    <w:rsid w:val="004601F6"/>
    <w:rsid w:val="0046028A"/>
    <w:rsid w:val="0046034D"/>
    <w:rsid w:val="0046040E"/>
    <w:rsid w:val="00460419"/>
    <w:rsid w:val="0046043E"/>
    <w:rsid w:val="00460497"/>
    <w:rsid w:val="004605F6"/>
    <w:rsid w:val="004606F6"/>
    <w:rsid w:val="004608AC"/>
    <w:rsid w:val="00460919"/>
    <w:rsid w:val="00460971"/>
    <w:rsid w:val="0046099B"/>
    <w:rsid w:val="00460A06"/>
    <w:rsid w:val="00460A79"/>
    <w:rsid w:val="00460D01"/>
    <w:rsid w:val="00460D9C"/>
    <w:rsid w:val="00460E85"/>
    <w:rsid w:val="00460F34"/>
    <w:rsid w:val="00460F39"/>
    <w:rsid w:val="00460FF0"/>
    <w:rsid w:val="00461052"/>
    <w:rsid w:val="00461245"/>
    <w:rsid w:val="0046126E"/>
    <w:rsid w:val="00461280"/>
    <w:rsid w:val="00461354"/>
    <w:rsid w:val="0046140F"/>
    <w:rsid w:val="00461475"/>
    <w:rsid w:val="00461572"/>
    <w:rsid w:val="00461578"/>
    <w:rsid w:val="004615F1"/>
    <w:rsid w:val="004615FD"/>
    <w:rsid w:val="0046162F"/>
    <w:rsid w:val="0046166A"/>
    <w:rsid w:val="00461686"/>
    <w:rsid w:val="0046169B"/>
    <w:rsid w:val="0046184F"/>
    <w:rsid w:val="00461884"/>
    <w:rsid w:val="00461994"/>
    <w:rsid w:val="00461A19"/>
    <w:rsid w:val="00461A1B"/>
    <w:rsid w:val="00461A61"/>
    <w:rsid w:val="00461B1A"/>
    <w:rsid w:val="00461B94"/>
    <w:rsid w:val="00461BC6"/>
    <w:rsid w:val="00461BD3"/>
    <w:rsid w:val="00461CDD"/>
    <w:rsid w:val="00461D78"/>
    <w:rsid w:val="00461DE8"/>
    <w:rsid w:val="00461E20"/>
    <w:rsid w:val="00461E8D"/>
    <w:rsid w:val="00461FB2"/>
    <w:rsid w:val="00462183"/>
    <w:rsid w:val="004622EB"/>
    <w:rsid w:val="00462350"/>
    <w:rsid w:val="00462422"/>
    <w:rsid w:val="00462426"/>
    <w:rsid w:val="00462511"/>
    <w:rsid w:val="00462563"/>
    <w:rsid w:val="004625C1"/>
    <w:rsid w:val="004627FF"/>
    <w:rsid w:val="0046285D"/>
    <w:rsid w:val="004628A0"/>
    <w:rsid w:val="004628B9"/>
    <w:rsid w:val="0046298B"/>
    <w:rsid w:val="00462A53"/>
    <w:rsid w:val="00462B17"/>
    <w:rsid w:val="00462C99"/>
    <w:rsid w:val="00462D0B"/>
    <w:rsid w:val="00462D37"/>
    <w:rsid w:val="00462D77"/>
    <w:rsid w:val="00462DFA"/>
    <w:rsid w:val="00462EB3"/>
    <w:rsid w:val="00463099"/>
    <w:rsid w:val="004630E2"/>
    <w:rsid w:val="00463287"/>
    <w:rsid w:val="0046339E"/>
    <w:rsid w:val="00463436"/>
    <w:rsid w:val="00463444"/>
    <w:rsid w:val="00463527"/>
    <w:rsid w:val="00463659"/>
    <w:rsid w:val="00463689"/>
    <w:rsid w:val="004636F1"/>
    <w:rsid w:val="0046370B"/>
    <w:rsid w:val="004637B9"/>
    <w:rsid w:val="004638E1"/>
    <w:rsid w:val="00463D8D"/>
    <w:rsid w:val="00463DA7"/>
    <w:rsid w:val="00463E77"/>
    <w:rsid w:val="00463EAA"/>
    <w:rsid w:val="00463F1A"/>
    <w:rsid w:val="00463FBF"/>
    <w:rsid w:val="00463FE0"/>
    <w:rsid w:val="00463FE3"/>
    <w:rsid w:val="004640AC"/>
    <w:rsid w:val="00464176"/>
    <w:rsid w:val="0046420F"/>
    <w:rsid w:val="004643BF"/>
    <w:rsid w:val="004644D0"/>
    <w:rsid w:val="004644D8"/>
    <w:rsid w:val="0046453C"/>
    <w:rsid w:val="004645DB"/>
    <w:rsid w:val="00464853"/>
    <w:rsid w:val="0046496E"/>
    <w:rsid w:val="00464AE9"/>
    <w:rsid w:val="00464B71"/>
    <w:rsid w:val="00464C37"/>
    <w:rsid w:val="00464C38"/>
    <w:rsid w:val="00464C5D"/>
    <w:rsid w:val="00464CBC"/>
    <w:rsid w:val="00464D1C"/>
    <w:rsid w:val="00464E40"/>
    <w:rsid w:val="00464F35"/>
    <w:rsid w:val="00464FE0"/>
    <w:rsid w:val="00464FEB"/>
    <w:rsid w:val="004650CB"/>
    <w:rsid w:val="004650FF"/>
    <w:rsid w:val="0046516E"/>
    <w:rsid w:val="004651DC"/>
    <w:rsid w:val="004653D5"/>
    <w:rsid w:val="004654A3"/>
    <w:rsid w:val="0046550B"/>
    <w:rsid w:val="004656CA"/>
    <w:rsid w:val="004657D4"/>
    <w:rsid w:val="004657D6"/>
    <w:rsid w:val="004658E6"/>
    <w:rsid w:val="004659A5"/>
    <w:rsid w:val="004659B4"/>
    <w:rsid w:val="00465AD5"/>
    <w:rsid w:val="00465AE6"/>
    <w:rsid w:val="00465B71"/>
    <w:rsid w:val="00465BE9"/>
    <w:rsid w:val="00465C22"/>
    <w:rsid w:val="00465C2A"/>
    <w:rsid w:val="00465CF5"/>
    <w:rsid w:val="00465EF8"/>
    <w:rsid w:val="00465FB8"/>
    <w:rsid w:val="0046614E"/>
    <w:rsid w:val="00466231"/>
    <w:rsid w:val="00466277"/>
    <w:rsid w:val="0046637E"/>
    <w:rsid w:val="0046638F"/>
    <w:rsid w:val="0046641B"/>
    <w:rsid w:val="004664C6"/>
    <w:rsid w:val="004664F3"/>
    <w:rsid w:val="004664F7"/>
    <w:rsid w:val="00466579"/>
    <w:rsid w:val="00466586"/>
    <w:rsid w:val="0046683F"/>
    <w:rsid w:val="00466902"/>
    <w:rsid w:val="0046690E"/>
    <w:rsid w:val="0046692B"/>
    <w:rsid w:val="00466A27"/>
    <w:rsid w:val="00466ADA"/>
    <w:rsid w:val="00466AE5"/>
    <w:rsid w:val="00466B08"/>
    <w:rsid w:val="00466B4A"/>
    <w:rsid w:val="00466B55"/>
    <w:rsid w:val="00466B8D"/>
    <w:rsid w:val="00466C26"/>
    <w:rsid w:val="00466CCC"/>
    <w:rsid w:val="00466D16"/>
    <w:rsid w:val="00466D86"/>
    <w:rsid w:val="00466D8B"/>
    <w:rsid w:val="00466D9D"/>
    <w:rsid w:val="00466DBF"/>
    <w:rsid w:val="00466E6A"/>
    <w:rsid w:val="00466ED6"/>
    <w:rsid w:val="00466EF1"/>
    <w:rsid w:val="00466FE9"/>
    <w:rsid w:val="00466FF2"/>
    <w:rsid w:val="00467030"/>
    <w:rsid w:val="0046707B"/>
    <w:rsid w:val="00467091"/>
    <w:rsid w:val="004670AD"/>
    <w:rsid w:val="00467157"/>
    <w:rsid w:val="00467182"/>
    <w:rsid w:val="00467279"/>
    <w:rsid w:val="004672CD"/>
    <w:rsid w:val="00467344"/>
    <w:rsid w:val="00467498"/>
    <w:rsid w:val="00467619"/>
    <w:rsid w:val="00467624"/>
    <w:rsid w:val="00467770"/>
    <w:rsid w:val="00467879"/>
    <w:rsid w:val="00467A1B"/>
    <w:rsid w:val="00467A46"/>
    <w:rsid w:val="00467A4E"/>
    <w:rsid w:val="00467ABC"/>
    <w:rsid w:val="00467B79"/>
    <w:rsid w:val="00467BD1"/>
    <w:rsid w:val="00467C29"/>
    <w:rsid w:val="00467CF3"/>
    <w:rsid w:val="00467D27"/>
    <w:rsid w:val="00467E51"/>
    <w:rsid w:val="00467E62"/>
    <w:rsid w:val="00467EA9"/>
    <w:rsid w:val="00467F0E"/>
    <w:rsid w:val="00467F63"/>
    <w:rsid w:val="00467F72"/>
    <w:rsid w:val="00467FD4"/>
    <w:rsid w:val="00467FFA"/>
    <w:rsid w:val="00470037"/>
    <w:rsid w:val="0047004B"/>
    <w:rsid w:val="00470087"/>
    <w:rsid w:val="0047008B"/>
    <w:rsid w:val="00470129"/>
    <w:rsid w:val="0047013D"/>
    <w:rsid w:val="00470162"/>
    <w:rsid w:val="004701B6"/>
    <w:rsid w:val="004701DD"/>
    <w:rsid w:val="00470244"/>
    <w:rsid w:val="004702E8"/>
    <w:rsid w:val="00470392"/>
    <w:rsid w:val="00470571"/>
    <w:rsid w:val="004705CE"/>
    <w:rsid w:val="0047064A"/>
    <w:rsid w:val="004708CF"/>
    <w:rsid w:val="004708F9"/>
    <w:rsid w:val="0047097C"/>
    <w:rsid w:val="00470A7F"/>
    <w:rsid w:val="00470AC5"/>
    <w:rsid w:val="00470AE1"/>
    <w:rsid w:val="00470C02"/>
    <w:rsid w:val="00470CAD"/>
    <w:rsid w:val="00470DA4"/>
    <w:rsid w:val="00470E0C"/>
    <w:rsid w:val="00470ED9"/>
    <w:rsid w:val="00470F99"/>
    <w:rsid w:val="00471062"/>
    <w:rsid w:val="00471111"/>
    <w:rsid w:val="00471112"/>
    <w:rsid w:val="0047111B"/>
    <w:rsid w:val="0047119E"/>
    <w:rsid w:val="004711BA"/>
    <w:rsid w:val="004711BF"/>
    <w:rsid w:val="004711E1"/>
    <w:rsid w:val="004711E4"/>
    <w:rsid w:val="004711EA"/>
    <w:rsid w:val="0047128E"/>
    <w:rsid w:val="004712D8"/>
    <w:rsid w:val="0047135A"/>
    <w:rsid w:val="0047142D"/>
    <w:rsid w:val="00471496"/>
    <w:rsid w:val="00471555"/>
    <w:rsid w:val="00471561"/>
    <w:rsid w:val="00471755"/>
    <w:rsid w:val="00471874"/>
    <w:rsid w:val="00471938"/>
    <w:rsid w:val="004719B0"/>
    <w:rsid w:val="00471BB4"/>
    <w:rsid w:val="00471CD2"/>
    <w:rsid w:val="00471D93"/>
    <w:rsid w:val="00471DA9"/>
    <w:rsid w:val="00472091"/>
    <w:rsid w:val="0047213B"/>
    <w:rsid w:val="004721F5"/>
    <w:rsid w:val="0047224B"/>
    <w:rsid w:val="00472359"/>
    <w:rsid w:val="0047236B"/>
    <w:rsid w:val="004723E3"/>
    <w:rsid w:val="004724B6"/>
    <w:rsid w:val="0047253F"/>
    <w:rsid w:val="0047254F"/>
    <w:rsid w:val="0047269A"/>
    <w:rsid w:val="0047269E"/>
    <w:rsid w:val="00472922"/>
    <w:rsid w:val="0047296F"/>
    <w:rsid w:val="004729EB"/>
    <w:rsid w:val="00472B08"/>
    <w:rsid w:val="00472CDA"/>
    <w:rsid w:val="00472CDC"/>
    <w:rsid w:val="00472D1C"/>
    <w:rsid w:val="00472EC8"/>
    <w:rsid w:val="00472F0B"/>
    <w:rsid w:val="00472FDE"/>
    <w:rsid w:val="004730BD"/>
    <w:rsid w:val="0047315B"/>
    <w:rsid w:val="004732C1"/>
    <w:rsid w:val="0047330A"/>
    <w:rsid w:val="00473318"/>
    <w:rsid w:val="004733B5"/>
    <w:rsid w:val="004733CA"/>
    <w:rsid w:val="00473432"/>
    <w:rsid w:val="004735A1"/>
    <w:rsid w:val="0047363D"/>
    <w:rsid w:val="0047367D"/>
    <w:rsid w:val="004737BB"/>
    <w:rsid w:val="004738E6"/>
    <w:rsid w:val="004739B6"/>
    <w:rsid w:val="004739D6"/>
    <w:rsid w:val="004739D8"/>
    <w:rsid w:val="00473A11"/>
    <w:rsid w:val="00473A54"/>
    <w:rsid w:val="00473B1A"/>
    <w:rsid w:val="00473BD9"/>
    <w:rsid w:val="00473CC3"/>
    <w:rsid w:val="00473DF9"/>
    <w:rsid w:val="00473E8F"/>
    <w:rsid w:val="00473E94"/>
    <w:rsid w:val="00473EAB"/>
    <w:rsid w:val="00473EB6"/>
    <w:rsid w:val="00474015"/>
    <w:rsid w:val="00474028"/>
    <w:rsid w:val="0047402F"/>
    <w:rsid w:val="0047404B"/>
    <w:rsid w:val="00474166"/>
    <w:rsid w:val="00474230"/>
    <w:rsid w:val="004743CA"/>
    <w:rsid w:val="004743DB"/>
    <w:rsid w:val="00474468"/>
    <w:rsid w:val="0047465F"/>
    <w:rsid w:val="004748DD"/>
    <w:rsid w:val="00474982"/>
    <w:rsid w:val="0047499A"/>
    <w:rsid w:val="00474A24"/>
    <w:rsid w:val="00474A71"/>
    <w:rsid w:val="00474A8E"/>
    <w:rsid w:val="00474B50"/>
    <w:rsid w:val="00474B82"/>
    <w:rsid w:val="00474D61"/>
    <w:rsid w:val="00474E02"/>
    <w:rsid w:val="00474E47"/>
    <w:rsid w:val="00474EA9"/>
    <w:rsid w:val="00474EC3"/>
    <w:rsid w:val="00474F07"/>
    <w:rsid w:val="00475034"/>
    <w:rsid w:val="004750BC"/>
    <w:rsid w:val="004753CF"/>
    <w:rsid w:val="00475412"/>
    <w:rsid w:val="00475768"/>
    <w:rsid w:val="00475AB1"/>
    <w:rsid w:val="00475B1A"/>
    <w:rsid w:val="00475B4F"/>
    <w:rsid w:val="00475C12"/>
    <w:rsid w:val="00475CD8"/>
    <w:rsid w:val="00475CEE"/>
    <w:rsid w:val="00475D06"/>
    <w:rsid w:val="00475E78"/>
    <w:rsid w:val="00475F63"/>
    <w:rsid w:val="00475FD2"/>
    <w:rsid w:val="00476152"/>
    <w:rsid w:val="00476215"/>
    <w:rsid w:val="00476237"/>
    <w:rsid w:val="0047623A"/>
    <w:rsid w:val="00476249"/>
    <w:rsid w:val="0047627C"/>
    <w:rsid w:val="004763DC"/>
    <w:rsid w:val="0047647D"/>
    <w:rsid w:val="0047649F"/>
    <w:rsid w:val="00476661"/>
    <w:rsid w:val="0047666E"/>
    <w:rsid w:val="00476678"/>
    <w:rsid w:val="00476731"/>
    <w:rsid w:val="0047688E"/>
    <w:rsid w:val="00476BAD"/>
    <w:rsid w:val="00476C45"/>
    <w:rsid w:val="00476C7C"/>
    <w:rsid w:val="00476D20"/>
    <w:rsid w:val="00476D8F"/>
    <w:rsid w:val="00476DB6"/>
    <w:rsid w:val="00476EE1"/>
    <w:rsid w:val="00476F3D"/>
    <w:rsid w:val="0047703A"/>
    <w:rsid w:val="0047706E"/>
    <w:rsid w:val="00477138"/>
    <w:rsid w:val="00477251"/>
    <w:rsid w:val="00477308"/>
    <w:rsid w:val="0047732A"/>
    <w:rsid w:val="0047740D"/>
    <w:rsid w:val="0047750C"/>
    <w:rsid w:val="004775EA"/>
    <w:rsid w:val="004777C3"/>
    <w:rsid w:val="00477951"/>
    <w:rsid w:val="004779BB"/>
    <w:rsid w:val="004779D9"/>
    <w:rsid w:val="00477B4C"/>
    <w:rsid w:val="00477D75"/>
    <w:rsid w:val="00477E0D"/>
    <w:rsid w:val="00477E82"/>
    <w:rsid w:val="00477FFA"/>
    <w:rsid w:val="00480063"/>
    <w:rsid w:val="004800B7"/>
    <w:rsid w:val="004801A0"/>
    <w:rsid w:val="004801BF"/>
    <w:rsid w:val="004801CD"/>
    <w:rsid w:val="004801EA"/>
    <w:rsid w:val="00480290"/>
    <w:rsid w:val="00480318"/>
    <w:rsid w:val="004803F6"/>
    <w:rsid w:val="004803FF"/>
    <w:rsid w:val="004804AC"/>
    <w:rsid w:val="0048051E"/>
    <w:rsid w:val="0048057A"/>
    <w:rsid w:val="0048075E"/>
    <w:rsid w:val="00480788"/>
    <w:rsid w:val="00480798"/>
    <w:rsid w:val="004807C0"/>
    <w:rsid w:val="00480A81"/>
    <w:rsid w:val="00480B4B"/>
    <w:rsid w:val="00480B53"/>
    <w:rsid w:val="00480C5F"/>
    <w:rsid w:val="00480C9F"/>
    <w:rsid w:val="00480D52"/>
    <w:rsid w:val="00480DA0"/>
    <w:rsid w:val="00480DA5"/>
    <w:rsid w:val="00480DEF"/>
    <w:rsid w:val="00480DF1"/>
    <w:rsid w:val="00480EBB"/>
    <w:rsid w:val="0048107D"/>
    <w:rsid w:val="0048107F"/>
    <w:rsid w:val="00481097"/>
    <w:rsid w:val="004810AD"/>
    <w:rsid w:val="0048126D"/>
    <w:rsid w:val="00481319"/>
    <w:rsid w:val="004813C9"/>
    <w:rsid w:val="00481411"/>
    <w:rsid w:val="00481449"/>
    <w:rsid w:val="00481506"/>
    <w:rsid w:val="004815D3"/>
    <w:rsid w:val="00481666"/>
    <w:rsid w:val="00481682"/>
    <w:rsid w:val="00481961"/>
    <w:rsid w:val="004819D3"/>
    <w:rsid w:val="00481AE6"/>
    <w:rsid w:val="00481C90"/>
    <w:rsid w:val="00481D10"/>
    <w:rsid w:val="00481EE3"/>
    <w:rsid w:val="004820F6"/>
    <w:rsid w:val="00482341"/>
    <w:rsid w:val="004823A3"/>
    <w:rsid w:val="004823C4"/>
    <w:rsid w:val="004824AF"/>
    <w:rsid w:val="00482517"/>
    <w:rsid w:val="00482544"/>
    <w:rsid w:val="004825B0"/>
    <w:rsid w:val="0048263B"/>
    <w:rsid w:val="0048266C"/>
    <w:rsid w:val="004826EF"/>
    <w:rsid w:val="004827DF"/>
    <w:rsid w:val="00482A09"/>
    <w:rsid w:val="00482B21"/>
    <w:rsid w:val="00482C04"/>
    <w:rsid w:val="00482C2B"/>
    <w:rsid w:val="00482C3F"/>
    <w:rsid w:val="00482C80"/>
    <w:rsid w:val="00482E8B"/>
    <w:rsid w:val="00482EE9"/>
    <w:rsid w:val="00482F64"/>
    <w:rsid w:val="00482F74"/>
    <w:rsid w:val="00483081"/>
    <w:rsid w:val="00483114"/>
    <w:rsid w:val="004831C0"/>
    <w:rsid w:val="00483254"/>
    <w:rsid w:val="004832AD"/>
    <w:rsid w:val="004832BA"/>
    <w:rsid w:val="0048344A"/>
    <w:rsid w:val="0048344C"/>
    <w:rsid w:val="0048345D"/>
    <w:rsid w:val="004834DE"/>
    <w:rsid w:val="0048364D"/>
    <w:rsid w:val="004838B9"/>
    <w:rsid w:val="004839F5"/>
    <w:rsid w:val="004839FE"/>
    <w:rsid w:val="00483A70"/>
    <w:rsid w:val="00483A75"/>
    <w:rsid w:val="00483A7F"/>
    <w:rsid w:val="00483AB6"/>
    <w:rsid w:val="00483D29"/>
    <w:rsid w:val="00483D69"/>
    <w:rsid w:val="00483EEF"/>
    <w:rsid w:val="00483F36"/>
    <w:rsid w:val="004840C6"/>
    <w:rsid w:val="00484142"/>
    <w:rsid w:val="0048415C"/>
    <w:rsid w:val="004841BE"/>
    <w:rsid w:val="00484278"/>
    <w:rsid w:val="004842DF"/>
    <w:rsid w:val="00484446"/>
    <w:rsid w:val="00484477"/>
    <w:rsid w:val="00484586"/>
    <w:rsid w:val="004846A3"/>
    <w:rsid w:val="004846B8"/>
    <w:rsid w:val="004846C5"/>
    <w:rsid w:val="00484796"/>
    <w:rsid w:val="004847B5"/>
    <w:rsid w:val="00484826"/>
    <w:rsid w:val="004848A6"/>
    <w:rsid w:val="00484979"/>
    <w:rsid w:val="00484AC4"/>
    <w:rsid w:val="00484B29"/>
    <w:rsid w:val="00484B34"/>
    <w:rsid w:val="00484B5A"/>
    <w:rsid w:val="00484C3C"/>
    <w:rsid w:val="00484C88"/>
    <w:rsid w:val="00484D60"/>
    <w:rsid w:val="00484F66"/>
    <w:rsid w:val="00484FA5"/>
    <w:rsid w:val="00484FDA"/>
    <w:rsid w:val="00485149"/>
    <w:rsid w:val="0048516C"/>
    <w:rsid w:val="004851AE"/>
    <w:rsid w:val="00485215"/>
    <w:rsid w:val="004852C8"/>
    <w:rsid w:val="00485353"/>
    <w:rsid w:val="00485557"/>
    <w:rsid w:val="004855CE"/>
    <w:rsid w:val="0048563B"/>
    <w:rsid w:val="00485762"/>
    <w:rsid w:val="0048576E"/>
    <w:rsid w:val="0048580C"/>
    <w:rsid w:val="0048590B"/>
    <w:rsid w:val="00485918"/>
    <w:rsid w:val="00485A7F"/>
    <w:rsid w:val="00485B5D"/>
    <w:rsid w:val="00485BC6"/>
    <w:rsid w:val="00485C17"/>
    <w:rsid w:val="00485C8D"/>
    <w:rsid w:val="00485D01"/>
    <w:rsid w:val="00485D36"/>
    <w:rsid w:val="00485D57"/>
    <w:rsid w:val="00485E09"/>
    <w:rsid w:val="00485EBC"/>
    <w:rsid w:val="00485FC4"/>
    <w:rsid w:val="0048612D"/>
    <w:rsid w:val="0048615B"/>
    <w:rsid w:val="00486188"/>
    <w:rsid w:val="0048622A"/>
    <w:rsid w:val="00486283"/>
    <w:rsid w:val="004862B2"/>
    <w:rsid w:val="004862D7"/>
    <w:rsid w:val="00486391"/>
    <w:rsid w:val="00486422"/>
    <w:rsid w:val="00486557"/>
    <w:rsid w:val="004867D4"/>
    <w:rsid w:val="004869A4"/>
    <w:rsid w:val="004869CF"/>
    <w:rsid w:val="00486A2C"/>
    <w:rsid w:val="00486A91"/>
    <w:rsid w:val="00486B9E"/>
    <w:rsid w:val="00486C67"/>
    <w:rsid w:val="00486C73"/>
    <w:rsid w:val="00486F0F"/>
    <w:rsid w:val="0048707D"/>
    <w:rsid w:val="004870CE"/>
    <w:rsid w:val="004870EF"/>
    <w:rsid w:val="00487121"/>
    <w:rsid w:val="0048724F"/>
    <w:rsid w:val="00487261"/>
    <w:rsid w:val="0048729A"/>
    <w:rsid w:val="00487382"/>
    <w:rsid w:val="004876DA"/>
    <w:rsid w:val="00487773"/>
    <w:rsid w:val="00487797"/>
    <w:rsid w:val="00487800"/>
    <w:rsid w:val="0048786D"/>
    <w:rsid w:val="00487ABB"/>
    <w:rsid w:val="00487B49"/>
    <w:rsid w:val="00487D04"/>
    <w:rsid w:val="00487D5E"/>
    <w:rsid w:val="00487E9B"/>
    <w:rsid w:val="00487F06"/>
    <w:rsid w:val="00487F6E"/>
    <w:rsid w:val="00490098"/>
    <w:rsid w:val="004900F8"/>
    <w:rsid w:val="0049011B"/>
    <w:rsid w:val="004901FB"/>
    <w:rsid w:val="00490234"/>
    <w:rsid w:val="00490240"/>
    <w:rsid w:val="004903F7"/>
    <w:rsid w:val="0049054C"/>
    <w:rsid w:val="00490551"/>
    <w:rsid w:val="0049062A"/>
    <w:rsid w:val="0049070A"/>
    <w:rsid w:val="004907EF"/>
    <w:rsid w:val="004907F7"/>
    <w:rsid w:val="0049081A"/>
    <w:rsid w:val="0049086D"/>
    <w:rsid w:val="004908A3"/>
    <w:rsid w:val="004908CD"/>
    <w:rsid w:val="00490925"/>
    <w:rsid w:val="004909E2"/>
    <w:rsid w:val="00490A55"/>
    <w:rsid w:val="00490BB9"/>
    <w:rsid w:val="00490D1F"/>
    <w:rsid w:val="00490EA7"/>
    <w:rsid w:val="0049103E"/>
    <w:rsid w:val="00491044"/>
    <w:rsid w:val="0049105E"/>
    <w:rsid w:val="004910B9"/>
    <w:rsid w:val="0049115D"/>
    <w:rsid w:val="004911BC"/>
    <w:rsid w:val="00491220"/>
    <w:rsid w:val="0049155F"/>
    <w:rsid w:val="00491594"/>
    <w:rsid w:val="00491596"/>
    <w:rsid w:val="00491717"/>
    <w:rsid w:val="00491789"/>
    <w:rsid w:val="004917DF"/>
    <w:rsid w:val="00491829"/>
    <w:rsid w:val="00491874"/>
    <w:rsid w:val="004918C0"/>
    <w:rsid w:val="0049193C"/>
    <w:rsid w:val="00491A20"/>
    <w:rsid w:val="00491A51"/>
    <w:rsid w:val="00491A6D"/>
    <w:rsid w:val="00491A92"/>
    <w:rsid w:val="00491AAA"/>
    <w:rsid w:val="00491AEC"/>
    <w:rsid w:val="00491B09"/>
    <w:rsid w:val="00491B3F"/>
    <w:rsid w:val="00491DB8"/>
    <w:rsid w:val="00491FF4"/>
    <w:rsid w:val="00492095"/>
    <w:rsid w:val="004921D1"/>
    <w:rsid w:val="0049226E"/>
    <w:rsid w:val="00492425"/>
    <w:rsid w:val="0049259E"/>
    <w:rsid w:val="004925D8"/>
    <w:rsid w:val="004926E7"/>
    <w:rsid w:val="00492740"/>
    <w:rsid w:val="00492967"/>
    <w:rsid w:val="00492A62"/>
    <w:rsid w:val="00492A93"/>
    <w:rsid w:val="00492A94"/>
    <w:rsid w:val="00492A9E"/>
    <w:rsid w:val="00492C02"/>
    <w:rsid w:val="00492C0D"/>
    <w:rsid w:val="00492C4A"/>
    <w:rsid w:val="00492F67"/>
    <w:rsid w:val="00492FF9"/>
    <w:rsid w:val="00493041"/>
    <w:rsid w:val="00493063"/>
    <w:rsid w:val="0049306A"/>
    <w:rsid w:val="00493076"/>
    <w:rsid w:val="004930B0"/>
    <w:rsid w:val="004930D7"/>
    <w:rsid w:val="00493209"/>
    <w:rsid w:val="004932D7"/>
    <w:rsid w:val="0049347B"/>
    <w:rsid w:val="00493487"/>
    <w:rsid w:val="0049350C"/>
    <w:rsid w:val="004935F5"/>
    <w:rsid w:val="00493643"/>
    <w:rsid w:val="00493751"/>
    <w:rsid w:val="0049376F"/>
    <w:rsid w:val="0049380F"/>
    <w:rsid w:val="004938A0"/>
    <w:rsid w:val="004938EE"/>
    <w:rsid w:val="00493A61"/>
    <w:rsid w:val="00493BD4"/>
    <w:rsid w:val="00493E25"/>
    <w:rsid w:val="00493F0F"/>
    <w:rsid w:val="00493F9B"/>
    <w:rsid w:val="00494051"/>
    <w:rsid w:val="00494208"/>
    <w:rsid w:val="00494231"/>
    <w:rsid w:val="00494290"/>
    <w:rsid w:val="00494565"/>
    <w:rsid w:val="0049457A"/>
    <w:rsid w:val="00494697"/>
    <w:rsid w:val="0049472A"/>
    <w:rsid w:val="004947F5"/>
    <w:rsid w:val="00494917"/>
    <w:rsid w:val="00494961"/>
    <w:rsid w:val="00494B1D"/>
    <w:rsid w:val="00494BCB"/>
    <w:rsid w:val="00494C0C"/>
    <w:rsid w:val="00494C7B"/>
    <w:rsid w:val="00494D48"/>
    <w:rsid w:val="00494DE3"/>
    <w:rsid w:val="00494FC2"/>
    <w:rsid w:val="00494FCE"/>
    <w:rsid w:val="004950D2"/>
    <w:rsid w:val="0049517C"/>
    <w:rsid w:val="004951BC"/>
    <w:rsid w:val="00495246"/>
    <w:rsid w:val="00495289"/>
    <w:rsid w:val="004953DD"/>
    <w:rsid w:val="004953EB"/>
    <w:rsid w:val="00495656"/>
    <w:rsid w:val="00495719"/>
    <w:rsid w:val="00495741"/>
    <w:rsid w:val="00495781"/>
    <w:rsid w:val="00495802"/>
    <w:rsid w:val="00495B71"/>
    <w:rsid w:val="00495BB9"/>
    <w:rsid w:val="00495C3F"/>
    <w:rsid w:val="00495D9A"/>
    <w:rsid w:val="00495E82"/>
    <w:rsid w:val="00495F45"/>
    <w:rsid w:val="00496015"/>
    <w:rsid w:val="00496077"/>
    <w:rsid w:val="00496094"/>
    <w:rsid w:val="0049609B"/>
    <w:rsid w:val="004960E7"/>
    <w:rsid w:val="00496289"/>
    <w:rsid w:val="0049636F"/>
    <w:rsid w:val="004963B0"/>
    <w:rsid w:val="00496466"/>
    <w:rsid w:val="004965C0"/>
    <w:rsid w:val="0049668C"/>
    <w:rsid w:val="00496904"/>
    <w:rsid w:val="00496998"/>
    <w:rsid w:val="00496A39"/>
    <w:rsid w:val="00496B69"/>
    <w:rsid w:val="00496BA4"/>
    <w:rsid w:val="00496CA9"/>
    <w:rsid w:val="00496E26"/>
    <w:rsid w:val="00496E86"/>
    <w:rsid w:val="00496ED6"/>
    <w:rsid w:val="00496EF9"/>
    <w:rsid w:val="00496F7F"/>
    <w:rsid w:val="00496FF4"/>
    <w:rsid w:val="00497152"/>
    <w:rsid w:val="00497173"/>
    <w:rsid w:val="00497200"/>
    <w:rsid w:val="00497299"/>
    <w:rsid w:val="00497356"/>
    <w:rsid w:val="0049740C"/>
    <w:rsid w:val="0049743D"/>
    <w:rsid w:val="00497473"/>
    <w:rsid w:val="0049758A"/>
    <w:rsid w:val="00497687"/>
    <w:rsid w:val="004976B9"/>
    <w:rsid w:val="0049770E"/>
    <w:rsid w:val="00497765"/>
    <w:rsid w:val="004978D1"/>
    <w:rsid w:val="004978E6"/>
    <w:rsid w:val="00497932"/>
    <w:rsid w:val="00497A2C"/>
    <w:rsid w:val="00497BFA"/>
    <w:rsid w:val="00497CA1"/>
    <w:rsid w:val="00497D3B"/>
    <w:rsid w:val="00497E24"/>
    <w:rsid w:val="00497E2E"/>
    <w:rsid w:val="00497F34"/>
    <w:rsid w:val="00497F40"/>
    <w:rsid w:val="00497FA6"/>
    <w:rsid w:val="004A0103"/>
    <w:rsid w:val="004A01B8"/>
    <w:rsid w:val="004A02B7"/>
    <w:rsid w:val="004A030F"/>
    <w:rsid w:val="004A038D"/>
    <w:rsid w:val="004A03B9"/>
    <w:rsid w:val="004A03F6"/>
    <w:rsid w:val="004A0520"/>
    <w:rsid w:val="004A0679"/>
    <w:rsid w:val="004A07C3"/>
    <w:rsid w:val="004A08B8"/>
    <w:rsid w:val="004A0A7E"/>
    <w:rsid w:val="004A0B0B"/>
    <w:rsid w:val="004A0C1E"/>
    <w:rsid w:val="004A0D39"/>
    <w:rsid w:val="004A0D5C"/>
    <w:rsid w:val="004A0F11"/>
    <w:rsid w:val="004A0F57"/>
    <w:rsid w:val="004A1015"/>
    <w:rsid w:val="004A1060"/>
    <w:rsid w:val="004A10D6"/>
    <w:rsid w:val="004A119F"/>
    <w:rsid w:val="004A11D6"/>
    <w:rsid w:val="004A125A"/>
    <w:rsid w:val="004A1306"/>
    <w:rsid w:val="004A137F"/>
    <w:rsid w:val="004A14A9"/>
    <w:rsid w:val="004A15B6"/>
    <w:rsid w:val="004A15D6"/>
    <w:rsid w:val="004A1696"/>
    <w:rsid w:val="004A17D4"/>
    <w:rsid w:val="004A17F8"/>
    <w:rsid w:val="004A1833"/>
    <w:rsid w:val="004A1852"/>
    <w:rsid w:val="004A1868"/>
    <w:rsid w:val="004A18DC"/>
    <w:rsid w:val="004A197D"/>
    <w:rsid w:val="004A1B90"/>
    <w:rsid w:val="004A1BD2"/>
    <w:rsid w:val="004A1C24"/>
    <w:rsid w:val="004A1C85"/>
    <w:rsid w:val="004A1CEB"/>
    <w:rsid w:val="004A1D03"/>
    <w:rsid w:val="004A1D09"/>
    <w:rsid w:val="004A1E11"/>
    <w:rsid w:val="004A1E84"/>
    <w:rsid w:val="004A2027"/>
    <w:rsid w:val="004A2034"/>
    <w:rsid w:val="004A2096"/>
    <w:rsid w:val="004A20DC"/>
    <w:rsid w:val="004A21E6"/>
    <w:rsid w:val="004A2386"/>
    <w:rsid w:val="004A245F"/>
    <w:rsid w:val="004A2473"/>
    <w:rsid w:val="004A25FC"/>
    <w:rsid w:val="004A2631"/>
    <w:rsid w:val="004A26C6"/>
    <w:rsid w:val="004A26D7"/>
    <w:rsid w:val="004A26F6"/>
    <w:rsid w:val="004A270B"/>
    <w:rsid w:val="004A27CB"/>
    <w:rsid w:val="004A27DB"/>
    <w:rsid w:val="004A28EE"/>
    <w:rsid w:val="004A295E"/>
    <w:rsid w:val="004A2A1B"/>
    <w:rsid w:val="004A2A95"/>
    <w:rsid w:val="004A2C90"/>
    <w:rsid w:val="004A2D95"/>
    <w:rsid w:val="004A2E39"/>
    <w:rsid w:val="004A324E"/>
    <w:rsid w:val="004A32E1"/>
    <w:rsid w:val="004A335C"/>
    <w:rsid w:val="004A3502"/>
    <w:rsid w:val="004A3576"/>
    <w:rsid w:val="004A35AF"/>
    <w:rsid w:val="004A372B"/>
    <w:rsid w:val="004A3802"/>
    <w:rsid w:val="004A38C7"/>
    <w:rsid w:val="004A391A"/>
    <w:rsid w:val="004A39F6"/>
    <w:rsid w:val="004A3A4E"/>
    <w:rsid w:val="004A3A86"/>
    <w:rsid w:val="004A3AD2"/>
    <w:rsid w:val="004A3B5F"/>
    <w:rsid w:val="004A3B9A"/>
    <w:rsid w:val="004A3BCD"/>
    <w:rsid w:val="004A3C84"/>
    <w:rsid w:val="004A3CF2"/>
    <w:rsid w:val="004A3D32"/>
    <w:rsid w:val="004A3D4B"/>
    <w:rsid w:val="004A4106"/>
    <w:rsid w:val="004A4146"/>
    <w:rsid w:val="004A41E3"/>
    <w:rsid w:val="004A422F"/>
    <w:rsid w:val="004A42BA"/>
    <w:rsid w:val="004A4304"/>
    <w:rsid w:val="004A432B"/>
    <w:rsid w:val="004A436F"/>
    <w:rsid w:val="004A4450"/>
    <w:rsid w:val="004A44A5"/>
    <w:rsid w:val="004A460E"/>
    <w:rsid w:val="004A4677"/>
    <w:rsid w:val="004A4733"/>
    <w:rsid w:val="004A4786"/>
    <w:rsid w:val="004A47D1"/>
    <w:rsid w:val="004A47D9"/>
    <w:rsid w:val="004A48DA"/>
    <w:rsid w:val="004A4AAF"/>
    <w:rsid w:val="004A4CC7"/>
    <w:rsid w:val="004A4CF5"/>
    <w:rsid w:val="004A4D26"/>
    <w:rsid w:val="004A4D55"/>
    <w:rsid w:val="004A4E11"/>
    <w:rsid w:val="004A4E21"/>
    <w:rsid w:val="004A4E6A"/>
    <w:rsid w:val="004A4FD7"/>
    <w:rsid w:val="004A501F"/>
    <w:rsid w:val="004A50FC"/>
    <w:rsid w:val="004A51F4"/>
    <w:rsid w:val="004A5253"/>
    <w:rsid w:val="004A53F0"/>
    <w:rsid w:val="004A5492"/>
    <w:rsid w:val="004A54A5"/>
    <w:rsid w:val="004A5549"/>
    <w:rsid w:val="004A55E5"/>
    <w:rsid w:val="004A567F"/>
    <w:rsid w:val="004A5806"/>
    <w:rsid w:val="004A5877"/>
    <w:rsid w:val="004A5923"/>
    <w:rsid w:val="004A5925"/>
    <w:rsid w:val="004A5928"/>
    <w:rsid w:val="004A5A35"/>
    <w:rsid w:val="004A5A53"/>
    <w:rsid w:val="004A5AE9"/>
    <w:rsid w:val="004A5C52"/>
    <w:rsid w:val="004A5D89"/>
    <w:rsid w:val="004A5DDC"/>
    <w:rsid w:val="004A5F6D"/>
    <w:rsid w:val="004A600A"/>
    <w:rsid w:val="004A6035"/>
    <w:rsid w:val="004A617D"/>
    <w:rsid w:val="004A6219"/>
    <w:rsid w:val="004A627E"/>
    <w:rsid w:val="004A65F1"/>
    <w:rsid w:val="004A6620"/>
    <w:rsid w:val="004A67D6"/>
    <w:rsid w:val="004A6803"/>
    <w:rsid w:val="004A6897"/>
    <w:rsid w:val="004A690C"/>
    <w:rsid w:val="004A69A9"/>
    <w:rsid w:val="004A6D5A"/>
    <w:rsid w:val="004A6ECA"/>
    <w:rsid w:val="004A6F3D"/>
    <w:rsid w:val="004A7009"/>
    <w:rsid w:val="004A7096"/>
    <w:rsid w:val="004A70C4"/>
    <w:rsid w:val="004A70FB"/>
    <w:rsid w:val="004A7111"/>
    <w:rsid w:val="004A7117"/>
    <w:rsid w:val="004A7133"/>
    <w:rsid w:val="004A71E9"/>
    <w:rsid w:val="004A72FB"/>
    <w:rsid w:val="004A7497"/>
    <w:rsid w:val="004A763A"/>
    <w:rsid w:val="004A7640"/>
    <w:rsid w:val="004A7686"/>
    <w:rsid w:val="004A773E"/>
    <w:rsid w:val="004A79BC"/>
    <w:rsid w:val="004A79DF"/>
    <w:rsid w:val="004A7AB2"/>
    <w:rsid w:val="004A7AC2"/>
    <w:rsid w:val="004A7B6F"/>
    <w:rsid w:val="004A7B88"/>
    <w:rsid w:val="004A7B8A"/>
    <w:rsid w:val="004A7CA0"/>
    <w:rsid w:val="004A7CEC"/>
    <w:rsid w:val="004A7D53"/>
    <w:rsid w:val="004A7E20"/>
    <w:rsid w:val="004A7F61"/>
    <w:rsid w:val="004B00E2"/>
    <w:rsid w:val="004B0255"/>
    <w:rsid w:val="004B0335"/>
    <w:rsid w:val="004B0351"/>
    <w:rsid w:val="004B047B"/>
    <w:rsid w:val="004B04F1"/>
    <w:rsid w:val="004B0531"/>
    <w:rsid w:val="004B058A"/>
    <w:rsid w:val="004B067F"/>
    <w:rsid w:val="004B0773"/>
    <w:rsid w:val="004B07AB"/>
    <w:rsid w:val="004B07EB"/>
    <w:rsid w:val="004B07F6"/>
    <w:rsid w:val="004B0817"/>
    <w:rsid w:val="004B08F2"/>
    <w:rsid w:val="004B0A81"/>
    <w:rsid w:val="004B0BAA"/>
    <w:rsid w:val="004B0C1E"/>
    <w:rsid w:val="004B0C63"/>
    <w:rsid w:val="004B0E20"/>
    <w:rsid w:val="004B0E22"/>
    <w:rsid w:val="004B0FA7"/>
    <w:rsid w:val="004B0FD5"/>
    <w:rsid w:val="004B10A3"/>
    <w:rsid w:val="004B10A7"/>
    <w:rsid w:val="004B10DE"/>
    <w:rsid w:val="004B11B5"/>
    <w:rsid w:val="004B11CB"/>
    <w:rsid w:val="004B1229"/>
    <w:rsid w:val="004B12A7"/>
    <w:rsid w:val="004B12AF"/>
    <w:rsid w:val="004B139E"/>
    <w:rsid w:val="004B1535"/>
    <w:rsid w:val="004B1602"/>
    <w:rsid w:val="004B16C3"/>
    <w:rsid w:val="004B170D"/>
    <w:rsid w:val="004B175B"/>
    <w:rsid w:val="004B17A0"/>
    <w:rsid w:val="004B1848"/>
    <w:rsid w:val="004B18C2"/>
    <w:rsid w:val="004B198A"/>
    <w:rsid w:val="004B1A2C"/>
    <w:rsid w:val="004B1A69"/>
    <w:rsid w:val="004B1AC9"/>
    <w:rsid w:val="004B1B48"/>
    <w:rsid w:val="004B1B66"/>
    <w:rsid w:val="004B1D42"/>
    <w:rsid w:val="004B1E60"/>
    <w:rsid w:val="004B1EEA"/>
    <w:rsid w:val="004B1F21"/>
    <w:rsid w:val="004B1F7C"/>
    <w:rsid w:val="004B1F82"/>
    <w:rsid w:val="004B2018"/>
    <w:rsid w:val="004B208A"/>
    <w:rsid w:val="004B2092"/>
    <w:rsid w:val="004B21E4"/>
    <w:rsid w:val="004B23DE"/>
    <w:rsid w:val="004B2418"/>
    <w:rsid w:val="004B2498"/>
    <w:rsid w:val="004B258D"/>
    <w:rsid w:val="004B25B3"/>
    <w:rsid w:val="004B2730"/>
    <w:rsid w:val="004B27C9"/>
    <w:rsid w:val="004B27DE"/>
    <w:rsid w:val="004B281F"/>
    <w:rsid w:val="004B29AE"/>
    <w:rsid w:val="004B2CBC"/>
    <w:rsid w:val="004B2DB5"/>
    <w:rsid w:val="004B2E9A"/>
    <w:rsid w:val="004B2E9C"/>
    <w:rsid w:val="004B2EC4"/>
    <w:rsid w:val="004B2FAD"/>
    <w:rsid w:val="004B310C"/>
    <w:rsid w:val="004B31B4"/>
    <w:rsid w:val="004B3217"/>
    <w:rsid w:val="004B32B8"/>
    <w:rsid w:val="004B330B"/>
    <w:rsid w:val="004B330E"/>
    <w:rsid w:val="004B351F"/>
    <w:rsid w:val="004B3606"/>
    <w:rsid w:val="004B3796"/>
    <w:rsid w:val="004B3839"/>
    <w:rsid w:val="004B39AE"/>
    <w:rsid w:val="004B39C2"/>
    <w:rsid w:val="004B3B7B"/>
    <w:rsid w:val="004B3D33"/>
    <w:rsid w:val="004B3D6D"/>
    <w:rsid w:val="004B3F44"/>
    <w:rsid w:val="004B3F70"/>
    <w:rsid w:val="004B3FBC"/>
    <w:rsid w:val="004B402F"/>
    <w:rsid w:val="004B4077"/>
    <w:rsid w:val="004B4184"/>
    <w:rsid w:val="004B4213"/>
    <w:rsid w:val="004B43A6"/>
    <w:rsid w:val="004B444D"/>
    <w:rsid w:val="004B444F"/>
    <w:rsid w:val="004B4475"/>
    <w:rsid w:val="004B44B6"/>
    <w:rsid w:val="004B44E0"/>
    <w:rsid w:val="004B454C"/>
    <w:rsid w:val="004B463A"/>
    <w:rsid w:val="004B4957"/>
    <w:rsid w:val="004B4AB8"/>
    <w:rsid w:val="004B4B01"/>
    <w:rsid w:val="004B4B0B"/>
    <w:rsid w:val="004B4B1E"/>
    <w:rsid w:val="004B4B24"/>
    <w:rsid w:val="004B4BF8"/>
    <w:rsid w:val="004B4CD6"/>
    <w:rsid w:val="004B4CF8"/>
    <w:rsid w:val="004B4D4A"/>
    <w:rsid w:val="004B4DBC"/>
    <w:rsid w:val="004B4DF0"/>
    <w:rsid w:val="004B4F5B"/>
    <w:rsid w:val="004B4F94"/>
    <w:rsid w:val="004B4FBA"/>
    <w:rsid w:val="004B5013"/>
    <w:rsid w:val="004B503E"/>
    <w:rsid w:val="004B50BF"/>
    <w:rsid w:val="004B50D6"/>
    <w:rsid w:val="004B50F5"/>
    <w:rsid w:val="004B5157"/>
    <w:rsid w:val="004B5363"/>
    <w:rsid w:val="004B569C"/>
    <w:rsid w:val="004B579E"/>
    <w:rsid w:val="004B57C0"/>
    <w:rsid w:val="004B57EC"/>
    <w:rsid w:val="004B57F0"/>
    <w:rsid w:val="004B57FF"/>
    <w:rsid w:val="004B5863"/>
    <w:rsid w:val="004B5BFA"/>
    <w:rsid w:val="004B5CB1"/>
    <w:rsid w:val="004B5D8A"/>
    <w:rsid w:val="004B5DC1"/>
    <w:rsid w:val="004B5EB6"/>
    <w:rsid w:val="004B5EF3"/>
    <w:rsid w:val="004B60DB"/>
    <w:rsid w:val="004B6264"/>
    <w:rsid w:val="004B6271"/>
    <w:rsid w:val="004B62DE"/>
    <w:rsid w:val="004B64F6"/>
    <w:rsid w:val="004B64F9"/>
    <w:rsid w:val="004B6577"/>
    <w:rsid w:val="004B65E2"/>
    <w:rsid w:val="004B65FC"/>
    <w:rsid w:val="004B65FD"/>
    <w:rsid w:val="004B683D"/>
    <w:rsid w:val="004B6901"/>
    <w:rsid w:val="004B6A6D"/>
    <w:rsid w:val="004B6ACC"/>
    <w:rsid w:val="004B6E4D"/>
    <w:rsid w:val="004B7038"/>
    <w:rsid w:val="004B7060"/>
    <w:rsid w:val="004B712E"/>
    <w:rsid w:val="004B7267"/>
    <w:rsid w:val="004B72DC"/>
    <w:rsid w:val="004B7383"/>
    <w:rsid w:val="004B73A1"/>
    <w:rsid w:val="004B7409"/>
    <w:rsid w:val="004B7416"/>
    <w:rsid w:val="004B74DB"/>
    <w:rsid w:val="004B7510"/>
    <w:rsid w:val="004B757F"/>
    <w:rsid w:val="004B75B5"/>
    <w:rsid w:val="004B779E"/>
    <w:rsid w:val="004B7C1A"/>
    <w:rsid w:val="004B7E04"/>
    <w:rsid w:val="004B7EF4"/>
    <w:rsid w:val="004C006F"/>
    <w:rsid w:val="004C01C0"/>
    <w:rsid w:val="004C0355"/>
    <w:rsid w:val="004C0435"/>
    <w:rsid w:val="004C04AE"/>
    <w:rsid w:val="004C04F8"/>
    <w:rsid w:val="004C05F5"/>
    <w:rsid w:val="004C071D"/>
    <w:rsid w:val="004C07C7"/>
    <w:rsid w:val="004C082B"/>
    <w:rsid w:val="004C083C"/>
    <w:rsid w:val="004C08B6"/>
    <w:rsid w:val="004C08C5"/>
    <w:rsid w:val="004C08C9"/>
    <w:rsid w:val="004C0930"/>
    <w:rsid w:val="004C09A0"/>
    <w:rsid w:val="004C09C7"/>
    <w:rsid w:val="004C0B3C"/>
    <w:rsid w:val="004C0BD6"/>
    <w:rsid w:val="004C0C25"/>
    <w:rsid w:val="004C0C57"/>
    <w:rsid w:val="004C0C5E"/>
    <w:rsid w:val="004C0C6D"/>
    <w:rsid w:val="004C0C9C"/>
    <w:rsid w:val="004C0E73"/>
    <w:rsid w:val="004C0E97"/>
    <w:rsid w:val="004C0F30"/>
    <w:rsid w:val="004C0F63"/>
    <w:rsid w:val="004C1027"/>
    <w:rsid w:val="004C10F7"/>
    <w:rsid w:val="004C1165"/>
    <w:rsid w:val="004C1285"/>
    <w:rsid w:val="004C12F9"/>
    <w:rsid w:val="004C1301"/>
    <w:rsid w:val="004C1311"/>
    <w:rsid w:val="004C14FE"/>
    <w:rsid w:val="004C1588"/>
    <w:rsid w:val="004C1738"/>
    <w:rsid w:val="004C173D"/>
    <w:rsid w:val="004C174A"/>
    <w:rsid w:val="004C1872"/>
    <w:rsid w:val="004C1A75"/>
    <w:rsid w:val="004C1ABE"/>
    <w:rsid w:val="004C1C92"/>
    <w:rsid w:val="004C1DA5"/>
    <w:rsid w:val="004C1DE8"/>
    <w:rsid w:val="004C1F1F"/>
    <w:rsid w:val="004C1F26"/>
    <w:rsid w:val="004C1FE6"/>
    <w:rsid w:val="004C233B"/>
    <w:rsid w:val="004C2346"/>
    <w:rsid w:val="004C239E"/>
    <w:rsid w:val="004C2411"/>
    <w:rsid w:val="004C247E"/>
    <w:rsid w:val="004C24B5"/>
    <w:rsid w:val="004C2502"/>
    <w:rsid w:val="004C250C"/>
    <w:rsid w:val="004C2516"/>
    <w:rsid w:val="004C2596"/>
    <w:rsid w:val="004C25B0"/>
    <w:rsid w:val="004C25C3"/>
    <w:rsid w:val="004C2744"/>
    <w:rsid w:val="004C28CB"/>
    <w:rsid w:val="004C28DB"/>
    <w:rsid w:val="004C296B"/>
    <w:rsid w:val="004C2A9A"/>
    <w:rsid w:val="004C2B95"/>
    <w:rsid w:val="004C2C14"/>
    <w:rsid w:val="004C2C42"/>
    <w:rsid w:val="004C2C7D"/>
    <w:rsid w:val="004C2D81"/>
    <w:rsid w:val="004C2E1C"/>
    <w:rsid w:val="004C2EC6"/>
    <w:rsid w:val="004C2EF1"/>
    <w:rsid w:val="004C2F35"/>
    <w:rsid w:val="004C3197"/>
    <w:rsid w:val="004C3222"/>
    <w:rsid w:val="004C32A1"/>
    <w:rsid w:val="004C34F1"/>
    <w:rsid w:val="004C3517"/>
    <w:rsid w:val="004C359F"/>
    <w:rsid w:val="004C35A9"/>
    <w:rsid w:val="004C35DF"/>
    <w:rsid w:val="004C3648"/>
    <w:rsid w:val="004C375B"/>
    <w:rsid w:val="004C37B3"/>
    <w:rsid w:val="004C37FD"/>
    <w:rsid w:val="004C38ED"/>
    <w:rsid w:val="004C39B2"/>
    <w:rsid w:val="004C39E9"/>
    <w:rsid w:val="004C3A31"/>
    <w:rsid w:val="004C3B28"/>
    <w:rsid w:val="004C3B43"/>
    <w:rsid w:val="004C3BC7"/>
    <w:rsid w:val="004C3BDA"/>
    <w:rsid w:val="004C3BE6"/>
    <w:rsid w:val="004C3D51"/>
    <w:rsid w:val="004C3DD1"/>
    <w:rsid w:val="004C3DEB"/>
    <w:rsid w:val="004C3F34"/>
    <w:rsid w:val="004C4009"/>
    <w:rsid w:val="004C4023"/>
    <w:rsid w:val="004C4063"/>
    <w:rsid w:val="004C4071"/>
    <w:rsid w:val="004C40B6"/>
    <w:rsid w:val="004C40D3"/>
    <w:rsid w:val="004C4107"/>
    <w:rsid w:val="004C41AC"/>
    <w:rsid w:val="004C422D"/>
    <w:rsid w:val="004C42DF"/>
    <w:rsid w:val="004C433F"/>
    <w:rsid w:val="004C4395"/>
    <w:rsid w:val="004C45C2"/>
    <w:rsid w:val="004C471B"/>
    <w:rsid w:val="004C47F4"/>
    <w:rsid w:val="004C4814"/>
    <w:rsid w:val="004C4B5A"/>
    <w:rsid w:val="004C4B63"/>
    <w:rsid w:val="004C4B9A"/>
    <w:rsid w:val="004C4C2B"/>
    <w:rsid w:val="004C4CE6"/>
    <w:rsid w:val="004C4D68"/>
    <w:rsid w:val="004C4E3B"/>
    <w:rsid w:val="004C5071"/>
    <w:rsid w:val="004C5321"/>
    <w:rsid w:val="004C5359"/>
    <w:rsid w:val="004C538D"/>
    <w:rsid w:val="004C544B"/>
    <w:rsid w:val="004C5531"/>
    <w:rsid w:val="004C5808"/>
    <w:rsid w:val="004C5820"/>
    <w:rsid w:val="004C5828"/>
    <w:rsid w:val="004C5906"/>
    <w:rsid w:val="004C593F"/>
    <w:rsid w:val="004C5963"/>
    <w:rsid w:val="004C599D"/>
    <w:rsid w:val="004C5A79"/>
    <w:rsid w:val="004C5A8B"/>
    <w:rsid w:val="004C5BBD"/>
    <w:rsid w:val="004C5CC9"/>
    <w:rsid w:val="004C5D58"/>
    <w:rsid w:val="004C5DB5"/>
    <w:rsid w:val="004C5DF0"/>
    <w:rsid w:val="004C5E25"/>
    <w:rsid w:val="004C5FB8"/>
    <w:rsid w:val="004C5FEF"/>
    <w:rsid w:val="004C60CA"/>
    <w:rsid w:val="004C6191"/>
    <w:rsid w:val="004C61D0"/>
    <w:rsid w:val="004C6326"/>
    <w:rsid w:val="004C6360"/>
    <w:rsid w:val="004C64EB"/>
    <w:rsid w:val="004C6731"/>
    <w:rsid w:val="004C67E8"/>
    <w:rsid w:val="004C6935"/>
    <w:rsid w:val="004C69FE"/>
    <w:rsid w:val="004C6BD4"/>
    <w:rsid w:val="004C6C28"/>
    <w:rsid w:val="004C6CC9"/>
    <w:rsid w:val="004C6D04"/>
    <w:rsid w:val="004C6DAB"/>
    <w:rsid w:val="004C6FCA"/>
    <w:rsid w:val="004C70F0"/>
    <w:rsid w:val="004C70F6"/>
    <w:rsid w:val="004C71B6"/>
    <w:rsid w:val="004C71E7"/>
    <w:rsid w:val="004C74DC"/>
    <w:rsid w:val="004C7579"/>
    <w:rsid w:val="004C75D2"/>
    <w:rsid w:val="004C761D"/>
    <w:rsid w:val="004C763F"/>
    <w:rsid w:val="004C7717"/>
    <w:rsid w:val="004C774F"/>
    <w:rsid w:val="004C7766"/>
    <w:rsid w:val="004C77B0"/>
    <w:rsid w:val="004C77BF"/>
    <w:rsid w:val="004C7882"/>
    <w:rsid w:val="004C78A2"/>
    <w:rsid w:val="004C78D3"/>
    <w:rsid w:val="004C7AFE"/>
    <w:rsid w:val="004C7B11"/>
    <w:rsid w:val="004C7CD3"/>
    <w:rsid w:val="004C7D86"/>
    <w:rsid w:val="004C7D91"/>
    <w:rsid w:val="004C7DB5"/>
    <w:rsid w:val="004C7ED9"/>
    <w:rsid w:val="004C7EE8"/>
    <w:rsid w:val="004D002C"/>
    <w:rsid w:val="004D00C1"/>
    <w:rsid w:val="004D02B7"/>
    <w:rsid w:val="004D0343"/>
    <w:rsid w:val="004D04A5"/>
    <w:rsid w:val="004D0536"/>
    <w:rsid w:val="004D05DE"/>
    <w:rsid w:val="004D0612"/>
    <w:rsid w:val="004D0648"/>
    <w:rsid w:val="004D06F0"/>
    <w:rsid w:val="004D07D9"/>
    <w:rsid w:val="004D0866"/>
    <w:rsid w:val="004D090B"/>
    <w:rsid w:val="004D098C"/>
    <w:rsid w:val="004D09B4"/>
    <w:rsid w:val="004D0A37"/>
    <w:rsid w:val="004D0A48"/>
    <w:rsid w:val="004D0A54"/>
    <w:rsid w:val="004D0AA5"/>
    <w:rsid w:val="004D0BC3"/>
    <w:rsid w:val="004D0C27"/>
    <w:rsid w:val="004D0CBB"/>
    <w:rsid w:val="004D0E0A"/>
    <w:rsid w:val="004D0ED7"/>
    <w:rsid w:val="004D0F1C"/>
    <w:rsid w:val="004D0FC0"/>
    <w:rsid w:val="004D1234"/>
    <w:rsid w:val="004D1373"/>
    <w:rsid w:val="004D13AD"/>
    <w:rsid w:val="004D140D"/>
    <w:rsid w:val="004D14B5"/>
    <w:rsid w:val="004D154F"/>
    <w:rsid w:val="004D15D0"/>
    <w:rsid w:val="004D1849"/>
    <w:rsid w:val="004D1913"/>
    <w:rsid w:val="004D194B"/>
    <w:rsid w:val="004D1963"/>
    <w:rsid w:val="004D199A"/>
    <w:rsid w:val="004D19ED"/>
    <w:rsid w:val="004D1A25"/>
    <w:rsid w:val="004D1ACF"/>
    <w:rsid w:val="004D1B79"/>
    <w:rsid w:val="004D1BEB"/>
    <w:rsid w:val="004D1C94"/>
    <w:rsid w:val="004D1D79"/>
    <w:rsid w:val="004D1D91"/>
    <w:rsid w:val="004D1DEF"/>
    <w:rsid w:val="004D1EC2"/>
    <w:rsid w:val="004D1F9E"/>
    <w:rsid w:val="004D21BD"/>
    <w:rsid w:val="004D21F9"/>
    <w:rsid w:val="004D2307"/>
    <w:rsid w:val="004D23FA"/>
    <w:rsid w:val="004D2487"/>
    <w:rsid w:val="004D252B"/>
    <w:rsid w:val="004D2682"/>
    <w:rsid w:val="004D269D"/>
    <w:rsid w:val="004D281A"/>
    <w:rsid w:val="004D293C"/>
    <w:rsid w:val="004D2998"/>
    <w:rsid w:val="004D29C0"/>
    <w:rsid w:val="004D2A49"/>
    <w:rsid w:val="004D2ABC"/>
    <w:rsid w:val="004D2B75"/>
    <w:rsid w:val="004D2C65"/>
    <w:rsid w:val="004D2CC8"/>
    <w:rsid w:val="004D2D7F"/>
    <w:rsid w:val="004D2E4F"/>
    <w:rsid w:val="004D2E95"/>
    <w:rsid w:val="004D2ED6"/>
    <w:rsid w:val="004D2F74"/>
    <w:rsid w:val="004D2FD6"/>
    <w:rsid w:val="004D30BD"/>
    <w:rsid w:val="004D33BA"/>
    <w:rsid w:val="004D33D1"/>
    <w:rsid w:val="004D3408"/>
    <w:rsid w:val="004D34D8"/>
    <w:rsid w:val="004D353E"/>
    <w:rsid w:val="004D3592"/>
    <w:rsid w:val="004D35D2"/>
    <w:rsid w:val="004D3652"/>
    <w:rsid w:val="004D36A8"/>
    <w:rsid w:val="004D3715"/>
    <w:rsid w:val="004D373F"/>
    <w:rsid w:val="004D375A"/>
    <w:rsid w:val="004D37DA"/>
    <w:rsid w:val="004D37DE"/>
    <w:rsid w:val="004D3833"/>
    <w:rsid w:val="004D3854"/>
    <w:rsid w:val="004D3A51"/>
    <w:rsid w:val="004D3A9B"/>
    <w:rsid w:val="004D3C4B"/>
    <w:rsid w:val="004D3CED"/>
    <w:rsid w:val="004D3D20"/>
    <w:rsid w:val="004D3DBF"/>
    <w:rsid w:val="004D3E8D"/>
    <w:rsid w:val="004D3F3A"/>
    <w:rsid w:val="004D3FD8"/>
    <w:rsid w:val="004D400F"/>
    <w:rsid w:val="004D404F"/>
    <w:rsid w:val="004D4088"/>
    <w:rsid w:val="004D416F"/>
    <w:rsid w:val="004D4235"/>
    <w:rsid w:val="004D428D"/>
    <w:rsid w:val="004D4371"/>
    <w:rsid w:val="004D43B8"/>
    <w:rsid w:val="004D43E7"/>
    <w:rsid w:val="004D45A3"/>
    <w:rsid w:val="004D46AE"/>
    <w:rsid w:val="004D4721"/>
    <w:rsid w:val="004D486B"/>
    <w:rsid w:val="004D48AE"/>
    <w:rsid w:val="004D49F5"/>
    <w:rsid w:val="004D4AE3"/>
    <w:rsid w:val="004D4AF1"/>
    <w:rsid w:val="004D4B23"/>
    <w:rsid w:val="004D4C5E"/>
    <w:rsid w:val="004D4D13"/>
    <w:rsid w:val="004D4D7A"/>
    <w:rsid w:val="004D4DB3"/>
    <w:rsid w:val="004D4F68"/>
    <w:rsid w:val="004D5055"/>
    <w:rsid w:val="004D5171"/>
    <w:rsid w:val="004D51B0"/>
    <w:rsid w:val="004D5256"/>
    <w:rsid w:val="004D52ED"/>
    <w:rsid w:val="004D5386"/>
    <w:rsid w:val="004D53D9"/>
    <w:rsid w:val="004D53E5"/>
    <w:rsid w:val="004D5512"/>
    <w:rsid w:val="004D5523"/>
    <w:rsid w:val="004D566B"/>
    <w:rsid w:val="004D5783"/>
    <w:rsid w:val="004D5915"/>
    <w:rsid w:val="004D5B21"/>
    <w:rsid w:val="004D5B63"/>
    <w:rsid w:val="004D5B93"/>
    <w:rsid w:val="004D5BBE"/>
    <w:rsid w:val="004D5C47"/>
    <w:rsid w:val="004D5F33"/>
    <w:rsid w:val="004D6121"/>
    <w:rsid w:val="004D61E1"/>
    <w:rsid w:val="004D62CC"/>
    <w:rsid w:val="004D6378"/>
    <w:rsid w:val="004D637B"/>
    <w:rsid w:val="004D6545"/>
    <w:rsid w:val="004D66F8"/>
    <w:rsid w:val="004D67C5"/>
    <w:rsid w:val="004D6922"/>
    <w:rsid w:val="004D6971"/>
    <w:rsid w:val="004D69B3"/>
    <w:rsid w:val="004D6A63"/>
    <w:rsid w:val="004D6ABB"/>
    <w:rsid w:val="004D6AC6"/>
    <w:rsid w:val="004D6AEC"/>
    <w:rsid w:val="004D6B55"/>
    <w:rsid w:val="004D6C24"/>
    <w:rsid w:val="004D6D06"/>
    <w:rsid w:val="004D6D33"/>
    <w:rsid w:val="004D710C"/>
    <w:rsid w:val="004D7123"/>
    <w:rsid w:val="004D71FC"/>
    <w:rsid w:val="004D7362"/>
    <w:rsid w:val="004D73FB"/>
    <w:rsid w:val="004D74B9"/>
    <w:rsid w:val="004D75A6"/>
    <w:rsid w:val="004D7715"/>
    <w:rsid w:val="004D7790"/>
    <w:rsid w:val="004D781D"/>
    <w:rsid w:val="004D78A4"/>
    <w:rsid w:val="004D78B8"/>
    <w:rsid w:val="004D78C4"/>
    <w:rsid w:val="004D7A15"/>
    <w:rsid w:val="004D7A16"/>
    <w:rsid w:val="004D7A28"/>
    <w:rsid w:val="004D7A9F"/>
    <w:rsid w:val="004D7B75"/>
    <w:rsid w:val="004D7C80"/>
    <w:rsid w:val="004D7D40"/>
    <w:rsid w:val="004D7E2D"/>
    <w:rsid w:val="004D7E59"/>
    <w:rsid w:val="004E0038"/>
    <w:rsid w:val="004E00B6"/>
    <w:rsid w:val="004E02E0"/>
    <w:rsid w:val="004E0321"/>
    <w:rsid w:val="004E03E6"/>
    <w:rsid w:val="004E04C0"/>
    <w:rsid w:val="004E0667"/>
    <w:rsid w:val="004E06CC"/>
    <w:rsid w:val="004E071A"/>
    <w:rsid w:val="004E0753"/>
    <w:rsid w:val="004E078C"/>
    <w:rsid w:val="004E080D"/>
    <w:rsid w:val="004E0845"/>
    <w:rsid w:val="004E09BE"/>
    <w:rsid w:val="004E0AFD"/>
    <w:rsid w:val="004E0C14"/>
    <w:rsid w:val="004E0C1C"/>
    <w:rsid w:val="004E0C2F"/>
    <w:rsid w:val="004E0CFF"/>
    <w:rsid w:val="004E0E1A"/>
    <w:rsid w:val="004E0E81"/>
    <w:rsid w:val="004E0EA0"/>
    <w:rsid w:val="004E0ED3"/>
    <w:rsid w:val="004E10DB"/>
    <w:rsid w:val="004E1109"/>
    <w:rsid w:val="004E1116"/>
    <w:rsid w:val="004E1181"/>
    <w:rsid w:val="004E1220"/>
    <w:rsid w:val="004E13E3"/>
    <w:rsid w:val="004E155C"/>
    <w:rsid w:val="004E15A2"/>
    <w:rsid w:val="004E16CF"/>
    <w:rsid w:val="004E16EF"/>
    <w:rsid w:val="004E172E"/>
    <w:rsid w:val="004E197F"/>
    <w:rsid w:val="004E19BC"/>
    <w:rsid w:val="004E1A2B"/>
    <w:rsid w:val="004E1AAC"/>
    <w:rsid w:val="004E1B32"/>
    <w:rsid w:val="004E1C16"/>
    <w:rsid w:val="004E1D18"/>
    <w:rsid w:val="004E1E9B"/>
    <w:rsid w:val="004E1EDD"/>
    <w:rsid w:val="004E1F94"/>
    <w:rsid w:val="004E20CA"/>
    <w:rsid w:val="004E2193"/>
    <w:rsid w:val="004E22A4"/>
    <w:rsid w:val="004E2322"/>
    <w:rsid w:val="004E252D"/>
    <w:rsid w:val="004E2758"/>
    <w:rsid w:val="004E2763"/>
    <w:rsid w:val="004E2772"/>
    <w:rsid w:val="004E2783"/>
    <w:rsid w:val="004E27BB"/>
    <w:rsid w:val="004E2911"/>
    <w:rsid w:val="004E2962"/>
    <w:rsid w:val="004E29AF"/>
    <w:rsid w:val="004E29B8"/>
    <w:rsid w:val="004E2AF3"/>
    <w:rsid w:val="004E2C26"/>
    <w:rsid w:val="004E2CDF"/>
    <w:rsid w:val="004E2D60"/>
    <w:rsid w:val="004E2D68"/>
    <w:rsid w:val="004E2E85"/>
    <w:rsid w:val="004E2F37"/>
    <w:rsid w:val="004E2F3B"/>
    <w:rsid w:val="004E2F72"/>
    <w:rsid w:val="004E308D"/>
    <w:rsid w:val="004E3120"/>
    <w:rsid w:val="004E31B3"/>
    <w:rsid w:val="004E31D2"/>
    <w:rsid w:val="004E3279"/>
    <w:rsid w:val="004E333F"/>
    <w:rsid w:val="004E334A"/>
    <w:rsid w:val="004E36D3"/>
    <w:rsid w:val="004E36E6"/>
    <w:rsid w:val="004E370C"/>
    <w:rsid w:val="004E38F1"/>
    <w:rsid w:val="004E399D"/>
    <w:rsid w:val="004E3A79"/>
    <w:rsid w:val="004E3BED"/>
    <w:rsid w:val="004E3E0D"/>
    <w:rsid w:val="004E3E4B"/>
    <w:rsid w:val="004E3E62"/>
    <w:rsid w:val="004E3E82"/>
    <w:rsid w:val="004E4020"/>
    <w:rsid w:val="004E4250"/>
    <w:rsid w:val="004E428F"/>
    <w:rsid w:val="004E42D9"/>
    <w:rsid w:val="004E42EE"/>
    <w:rsid w:val="004E4301"/>
    <w:rsid w:val="004E43DB"/>
    <w:rsid w:val="004E4468"/>
    <w:rsid w:val="004E4470"/>
    <w:rsid w:val="004E454F"/>
    <w:rsid w:val="004E45BC"/>
    <w:rsid w:val="004E45D6"/>
    <w:rsid w:val="004E485B"/>
    <w:rsid w:val="004E4884"/>
    <w:rsid w:val="004E48FD"/>
    <w:rsid w:val="004E49D2"/>
    <w:rsid w:val="004E4ADE"/>
    <w:rsid w:val="004E4B2E"/>
    <w:rsid w:val="004E4B2F"/>
    <w:rsid w:val="004E4B3E"/>
    <w:rsid w:val="004E4B93"/>
    <w:rsid w:val="004E4BD2"/>
    <w:rsid w:val="004E4C30"/>
    <w:rsid w:val="004E4CA4"/>
    <w:rsid w:val="004E4CD0"/>
    <w:rsid w:val="004E4D37"/>
    <w:rsid w:val="004E4EA2"/>
    <w:rsid w:val="004E4ED3"/>
    <w:rsid w:val="004E4EE6"/>
    <w:rsid w:val="004E4F09"/>
    <w:rsid w:val="004E4F18"/>
    <w:rsid w:val="004E5041"/>
    <w:rsid w:val="004E50CA"/>
    <w:rsid w:val="004E50DD"/>
    <w:rsid w:val="004E5108"/>
    <w:rsid w:val="004E5127"/>
    <w:rsid w:val="004E51A6"/>
    <w:rsid w:val="004E5335"/>
    <w:rsid w:val="004E53F0"/>
    <w:rsid w:val="004E5459"/>
    <w:rsid w:val="004E54A9"/>
    <w:rsid w:val="004E5522"/>
    <w:rsid w:val="004E558E"/>
    <w:rsid w:val="004E578E"/>
    <w:rsid w:val="004E57FE"/>
    <w:rsid w:val="004E5861"/>
    <w:rsid w:val="004E5894"/>
    <w:rsid w:val="004E58A9"/>
    <w:rsid w:val="004E59E3"/>
    <w:rsid w:val="004E5A1F"/>
    <w:rsid w:val="004E5AF1"/>
    <w:rsid w:val="004E5DF6"/>
    <w:rsid w:val="004E5DFF"/>
    <w:rsid w:val="004E5ED8"/>
    <w:rsid w:val="004E5F66"/>
    <w:rsid w:val="004E6054"/>
    <w:rsid w:val="004E6057"/>
    <w:rsid w:val="004E6170"/>
    <w:rsid w:val="004E6291"/>
    <w:rsid w:val="004E6323"/>
    <w:rsid w:val="004E6529"/>
    <w:rsid w:val="004E6692"/>
    <w:rsid w:val="004E6736"/>
    <w:rsid w:val="004E675F"/>
    <w:rsid w:val="004E67A8"/>
    <w:rsid w:val="004E680D"/>
    <w:rsid w:val="004E684F"/>
    <w:rsid w:val="004E691D"/>
    <w:rsid w:val="004E692B"/>
    <w:rsid w:val="004E6950"/>
    <w:rsid w:val="004E6957"/>
    <w:rsid w:val="004E69E7"/>
    <w:rsid w:val="004E6A19"/>
    <w:rsid w:val="004E6A73"/>
    <w:rsid w:val="004E6D1B"/>
    <w:rsid w:val="004E6E1B"/>
    <w:rsid w:val="004E6E50"/>
    <w:rsid w:val="004E6EEB"/>
    <w:rsid w:val="004E7046"/>
    <w:rsid w:val="004E70D1"/>
    <w:rsid w:val="004E720C"/>
    <w:rsid w:val="004E7331"/>
    <w:rsid w:val="004E73C6"/>
    <w:rsid w:val="004E746F"/>
    <w:rsid w:val="004E74E8"/>
    <w:rsid w:val="004E750E"/>
    <w:rsid w:val="004E7535"/>
    <w:rsid w:val="004E7566"/>
    <w:rsid w:val="004E759B"/>
    <w:rsid w:val="004E75EE"/>
    <w:rsid w:val="004E767B"/>
    <w:rsid w:val="004E775C"/>
    <w:rsid w:val="004E7783"/>
    <w:rsid w:val="004E7AA0"/>
    <w:rsid w:val="004E7DA2"/>
    <w:rsid w:val="004E7DD2"/>
    <w:rsid w:val="004E7E90"/>
    <w:rsid w:val="004F0006"/>
    <w:rsid w:val="004F0217"/>
    <w:rsid w:val="004F02DF"/>
    <w:rsid w:val="004F031A"/>
    <w:rsid w:val="004F04E6"/>
    <w:rsid w:val="004F04F9"/>
    <w:rsid w:val="004F05B3"/>
    <w:rsid w:val="004F05D3"/>
    <w:rsid w:val="004F0661"/>
    <w:rsid w:val="004F0666"/>
    <w:rsid w:val="004F071C"/>
    <w:rsid w:val="004F0767"/>
    <w:rsid w:val="004F07AC"/>
    <w:rsid w:val="004F09B8"/>
    <w:rsid w:val="004F09FC"/>
    <w:rsid w:val="004F0A28"/>
    <w:rsid w:val="004F0B5F"/>
    <w:rsid w:val="004F0B62"/>
    <w:rsid w:val="004F0B8E"/>
    <w:rsid w:val="004F0C42"/>
    <w:rsid w:val="004F0C91"/>
    <w:rsid w:val="004F0D20"/>
    <w:rsid w:val="004F0F24"/>
    <w:rsid w:val="004F0F52"/>
    <w:rsid w:val="004F0F74"/>
    <w:rsid w:val="004F0FC0"/>
    <w:rsid w:val="004F0FE0"/>
    <w:rsid w:val="004F0FEF"/>
    <w:rsid w:val="004F122B"/>
    <w:rsid w:val="004F126F"/>
    <w:rsid w:val="004F1277"/>
    <w:rsid w:val="004F129D"/>
    <w:rsid w:val="004F1413"/>
    <w:rsid w:val="004F143D"/>
    <w:rsid w:val="004F1531"/>
    <w:rsid w:val="004F154A"/>
    <w:rsid w:val="004F1726"/>
    <w:rsid w:val="004F189F"/>
    <w:rsid w:val="004F18B9"/>
    <w:rsid w:val="004F193D"/>
    <w:rsid w:val="004F1A62"/>
    <w:rsid w:val="004F1A7B"/>
    <w:rsid w:val="004F1BD5"/>
    <w:rsid w:val="004F1C79"/>
    <w:rsid w:val="004F1C9E"/>
    <w:rsid w:val="004F1CE4"/>
    <w:rsid w:val="004F1CF7"/>
    <w:rsid w:val="004F1D0E"/>
    <w:rsid w:val="004F1EEE"/>
    <w:rsid w:val="004F1FFE"/>
    <w:rsid w:val="004F207D"/>
    <w:rsid w:val="004F2210"/>
    <w:rsid w:val="004F2289"/>
    <w:rsid w:val="004F22E6"/>
    <w:rsid w:val="004F231D"/>
    <w:rsid w:val="004F2354"/>
    <w:rsid w:val="004F2361"/>
    <w:rsid w:val="004F242D"/>
    <w:rsid w:val="004F2457"/>
    <w:rsid w:val="004F2497"/>
    <w:rsid w:val="004F255B"/>
    <w:rsid w:val="004F2595"/>
    <w:rsid w:val="004F25F7"/>
    <w:rsid w:val="004F2677"/>
    <w:rsid w:val="004F2872"/>
    <w:rsid w:val="004F28ED"/>
    <w:rsid w:val="004F29A2"/>
    <w:rsid w:val="004F2A23"/>
    <w:rsid w:val="004F2A60"/>
    <w:rsid w:val="004F2DD1"/>
    <w:rsid w:val="004F2E8A"/>
    <w:rsid w:val="004F2FB9"/>
    <w:rsid w:val="004F2FC3"/>
    <w:rsid w:val="004F3011"/>
    <w:rsid w:val="004F30C5"/>
    <w:rsid w:val="004F3136"/>
    <w:rsid w:val="004F327A"/>
    <w:rsid w:val="004F37E7"/>
    <w:rsid w:val="004F385F"/>
    <w:rsid w:val="004F3899"/>
    <w:rsid w:val="004F3A76"/>
    <w:rsid w:val="004F3B3D"/>
    <w:rsid w:val="004F3B51"/>
    <w:rsid w:val="004F3CAF"/>
    <w:rsid w:val="004F3D8A"/>
    <w:rsid w:val="004F3E2D"/>
    <w:rsid w:val="004F3F61"/>
    <w:rsid w:val="004F3F8D"/>
    <w:rsid w:val="004F4049"/>
    <w:rsid w:val="004F40BB"/>
    <w:rsid w:val="004F41CF"/>
    <w:rsid w:val="004F436F"/>
    <w:rsid w:val="004F43FE"/>
    <w:rsid w:val="004F4546"/>
    <w:rsid w:val="004F4670"/>
    <w:rsid w:val="004F46C6"/>
    <w:rsid w:val="004F4729"/>
    <w:rsid w:val="004F4783"/>
    <w:rsid w:val="004F4828"/>
    <w:rsid w:val="004F49C5"/>
    <w:rsid w:val="004F4B1D"/>
    <w:rsid w:val="004F4B71"/>
    <w:rsid w:val="004F4B72"/>
    <w:rsid w:val="004F4BBC"/>
    <w:rsid w:val="004F4BF1"/>
    <w:rsid w:val="004F4C06"/>
    <w:rsid w:val="004F4C6C"/>
    <w:rsid w:val="004F4D60"/>
    <w:rsid w:val="004F4D70"/>
    <w:rsid w:val="004F4DA2"/>
    <w:rsid w:val="004F4DCD"/>
    <w:rsid w:val="004F4E4E"/>
    <w:rsid w:val="004F5158"/>
    <w:rsid w:val="004F516C"/>
    <w:rsid w:val="004F51F7"/>
    <w:rsid w:val="004F5200"/>
    <w:rsid w:val="004F53C2"/>
    <w:rsid w:val="004F53FF"/>
    <w:rsid w:val="004F5497"/>
    <w:rsid w:val="004F54C9"/>
    <w:rsid w:val="004F5776"/>
    <w:rsid w:val="004F57D1"/>
    <w:rsid w:val="004F591A"/>
    <w:rsid w:val="004F593F"/>
    <w:rsid w:val="004F5995"/>
    <w:rsid w:val="004F5AC5"/>
    <w:rsid w:val="004F5B0C"/>
    <w:rsid w:val="004F5B35"/>
    <w:rsid w:val="004F5E8B"/>
    <w:rsid w:val="004F5EA8"/>
    <w:rsid w:val="004F5F8D"/>
    <w:rsid w:val="004F5F98"/>
    <w:rsid w:val="004F6200"/>
    <w:rsid w:val="004F625E"/>
    <w:rsid w:val="004F632C"/>
    <w:rsid w:val="004F6333"/>
    <w:rsid w:val="004F6359"/>
    <w:rsid w:val="004F63F9"/>
    <w:rsid w:val="004F6404"/>
    <w:rsid w:val="004F6415"/>
    <w:rsid w:val="004F64C8"/>
    <w:rsid w:val="004F64D2"/>
    <w:rsid w:val="004F650F"/>
    <w:rsid w:val="004F65E5"/>
    <w:rsid w:val="004F682B"/>
    <w:rsid w:val="004F686F"/>
    <w:rsid w:val="004F69CC"/>
    <w:rsid w:val="004F6AF7"/>
    <w:rsid w:val="004F6B72"/>
    <w:rsid w:val="004F6B7D"/>
    <w:rsid w:val="004F6C77"/>
    <w:rsid w:val="004F6ED2"/>
    <w:rsid w:val="004F6F0A"/>
    <w:rsid w:val="004F6F75"/>
    <w:rsid w:val="004F70E5"/>
    <w:rsid w:val="004F71AB"/>
    <w:rsid w:val="004F71DF"/>
    <w:rsid w:val="004F72E3"/>
    <w:rsid w:val="004F731B"/>
    <w:rsid w:val="004F7371"/>
    <w:rsid w:val="004F73F4"/>
    <w:rsid w:val="004F74CF"/>
    <w:rsid w:val="004F75D0"/>
    <w:rsid w:val="004F7661"/>
    <w:rsid w:val="004F79C5"/>
    <w:rsid w:val="004F79DB"/>
    <w:rsid w:val="004F7AC9"/>
    <w:rsid w:val="004F7AF6"/>
    <w:rsid w:val="004F7B96"/>
    <w:rsid w:val="004F7BC0"/>
    <w:rsid w:val="004F7C72"/>
    <w:rsid w:val="004F7D03"/>
    <w:rsid w:val="004F7D1E"/>
    <w:rsid w:val="004F7D7E"/>
    <w:rsid w:val="004F7ECE"/>
    <w:rsid w:val="00500008"/>
    <w:rsid w:val="00500079"/>
    <w:rsid w:val="00500135"/>
    <w:rsid w:val="00500293"/>
    <w:rsid w:val="00500368"/>
    <w:rsid w:val="00500395"/>
    <w:rsid w:val="005004FD"/>
    <w:rsid w:val="00500535"/>
    <w:rsid w:val="0050061C"/>
    <w:rsid w:val="00500719"/>
    <w:rsid w:val="00500837"/>
    <w:rsid w:val="005008AD"/>
    <w:rsid w:val="005008F3"/>
    <w:rsid w:val="00500957"/>
    <w:rsid w:val="005009A2"/>
    <w:rsid w:val="00500B6E"/>
    <w:rsid w:val="00500BD8"/>
    <w:rsid w:val="00500C5B"/>
    <w:rsid w:val="00500CE3"/>
    <w:rsid w:val="00500FBB"/>
    <w:rsid w:val="00500FCC"/>
    <w:rsid w:val="00500FDF"/>
    <w:rsid w:val="00500FFC"/>
    <w:rsid w:val="00501034"/>
    <w:rsid w:val="00501043"/>
    <w:rsid w:val="00501215"/>
    <w:rsid w:val="005012D0"/>
    <w:rsid w:val="00501310"/>
    <w:rsid w:val="0050132C"/>
    <w:rsid w:val="0050134B"/>
    <w:rsid w:val="00501529"/>
    <w:rsid w:val="00501532"/>
    <w:rsid w:val="00501673"/>
    <w:rsid w:val="005016B1"/>
    <w:rsid w:val="0050174A"/>
    <w:rsid w:val="00501822"/>
    <w:rsid w:val="00501911"/>
    <w:rsid w:val="0050192B"/>
    <w:rsid w:val="0050198D"/>
    <w:rsid w:val="005019D3"/>
    <w:rsid w:val="00501A5A"/>
    <w:rsid w:val="00501B19"/>
    <w:rsid w:val="00501BB1"/>
    <w:rsid w:val="00501C2C"/>
    <w:rsid w:val="00501D2D"/>
    <w:rsid w:val="00501E59"/>
    <w:rsid w:val="00501EF5"/>
    <w:rsid w:val="00501FBA"/>
    <w:rsid w:val="00502027"/>
    <w:rsid w:val="00502152"/>
    <w:rsid w:val="005021E4"/>
    <w:rsid w:val="005023BD"/>
    <w:rsid w:val="0050244F"/>
    <w:rsid w:val="00502562"/>
    <w:rsid w:val="005027BB"/>
    <w:rsid w:val="00502899"/>
    <w:rsid w:val="00502A0D"/>
    <w:rsid w:val="00502B0C"/>
    <w:rsid w:val="00502B43"/>
    <w:rsid w:val="00502B5C"/>
    <w:rsid w:val="00502B6E"/>
    <w:rsid w:val="00502CDF"/>
    <w:rsid w:val="00502CE4"/>
    <w:rsid w:val="00502E71"/>
    <w:rsid w:val="00502F0D"/>
    <w:rsid w:val="00502F5F"/>
    <w:rsid w:val="00502FFA"/>
    <w:rsid w:val="00503041"/>
    <w:rsid w:val="005031B3"/>
    <w:rsid w:val="005031F4"/>
    <w:rsid w:val="00503298"/>
    <w:rsid w:val="0050333C"/>
    <w:rsid w:val="0050339F"/>
    <w:rsid w:val="005034A4"/>
    <w:rsid w:val="005034D9"/>
    <w:rsid w:val="005034FB"/>
    <w:rsid w:val="0050376A"/>
    <w:rsid w:val="00503893"/>
    <w:rsid w:val="005038ED"/>
    <w:rsid w:val="00503928"/>
    <w:rsid w:val="00503943"/>
    <w:rsid w:val="00503964"/>
    <w:rsid w:val="00503A44"/>
    <w:rsid w:val="00503A5D"/>
    <w:rsid w:val="00503AF2"/>
    <w:rsid w:val="00503B3A"/>
    <w:rsid w:val="00503C6A"/>
    <w:rsid w:val="00503C8D"/>
    <w:rsid w:val="00503CFE"/>
    <w:rsid w:val="00503E32"/>
    <w:rsid w:val="00503E35"/>
    <w:rsid w:val="00503FE0"/>
    <w:rsid w:val="00504164"/>
    <w:rsid w:val="0050417F"/>
    <w:rsid w:val="005041C3"/>
    <w:rsid w:val="00504210"/>
    <w:rsid w:val="00504332"/>
    <w:rsid w:val="00504365"/>
    <w:rsid w:val="0050440C"/>
    <w:rsid w:val="005044B5"/>
    <w:rsid w:val="00504620"/>
    <w:rsid w:val="00504804"/>
    <w:rsid w:val="0050490A"/>
    <w:rsid w:val="00504979"/>
    <w:rsid w:val="00504A8B"/>
    <w:rsid w:val="00504AA2"/>
    <w:rsid w:val="00504AD5"/>
    <w:rsid w:val="00504BAC"/>
    <w:rsid w:val="00504BDC"/>
    <w:rsid w:val="00504C48"/>
    <w:rsid w:val="00504C62"/>
    <w:rsid w:val="00504D1C"/>
    <w:rsid w:val="00504D27"/>
    <w:rsid w:val="00504DC8"/>
    <w:rsid w:val="00504F11"/>
    <w:rsid w:val="00504FFA"/>
    <w:rsid w:val="00505137"/>
    <w:rsid w:val="005052AA"/>
    <w:rsid w:val="005053B9"/>
    <w:rsid w:val="005053ED"/>
    <w:rsid w:val="0050549F"/>
    <w:rsid w:val="00505507"/>
    <w:rsid w:val="00505519"/>
    <w:rsid w:val="00505834"/>
    <w:rsid w:val="005058B0"/>
    <w:rsid w:val="005059BB"/>
    <w:rsid w:val="00505B08"/>
    <w:rsid w:val="00505BDE"/>
    <w:rsid w:val="00505BE6"/>
    <w:rsid w:val="00505D78"/>
    <w:rsid w:val="00505E42"/>
    <w:rsid w:val="00505EAD"/>
    <w:rsid w:val="00505ED3"/>
    <w:rsid w:val="00506021"/>
    <w:rsid w:val="00506025"/>
    <w:rsid w:val="0050603A"/>
    <w:rsid w:val="005061BA"/>
    <w:rsid w:val="0050626E"/>
    <w:rsid w:val="005062B3"/>
    <w:rsid w:val="005063BE"/>
    <w:rsid w:val="00506453"/>
    <w:rsid w:val="0050652A"/>
    <w:rsid w:val="00506577"/>
    <w:rsid w:val="005066F9"/>
    <w:rsid w:val="005067A6"/>
    <w:rsid w:val="005068A1"/>
    <w:rsid w:val="005069D5"/>
    <w:rsid w:val="00506A74"/>
    <w:rsid w:val="00506B4C"/>
    <w:rsid w:val="00506C11"/>
    <w:rsid w:val="00506C29"/>
    <w:rsid w:val="00506CE7"/>
    <w:rsid w:val="00506F17"/>
    <w:rsid w:val="00506F69"/>
    <w:rsid w:val="00506F86"/>
    <w:rsid w:val="0050707B"/>
    <w:rsid w:val="005070F2"/>
    <w:rsid w:val="00507114"/>
    <w:rsid w:val="005071FC"/>
    <w:rsid w:val="005072DA"/>
    <w:rsid w:val="00507335"/>
    <w:rsid w:val="00507427"/>
    <w:rsid w:val="0050746D"/>
    <w:rsid w:val="005075C0"/>
    <w:rsid w:val="005075F1"/>
    <w:rsid w:val="00507671"/>
    <w:rsid w:val="00507784"/>
    <w:rsid w:val="005077BC"/>
    <w:rsid w:val="005077D7"/>
    <w:rsid w:val="00507876"/>
    <w:rsid w:val="005079BE"/>
    <w:rsid w:val="00507A72"/>
    <w:rsid w:val="00507AFC"/>
    <w:rsid w:val="00507C96"/>
    <w:rsid w:val="00507D2E"/>
    <w:rsid w:val="00507E76"/>
    <w:rsid w:val="00507F98"/>
    <w:rsid w:val="00507FE4"/>
    <w:rsid w:val="0051008D"/>
    <w:rsid w:val="005100DD"/>
    <w:rsid w:val="0051010D"/>
    <w:rsid w:val="00510179"/>
    <w:rsid w:val="00510190"/>
    <w:rsid w:val="005103C5"/>
    <w:rsid w:val="00510432"/>
    <w:rsid w:val="0051044A"/>
    <w:rsid w:val="00510522"/>
    <w:rsid w:val="0051070C"/>
    <w:rsid w:val="00510714"/>
    <w:rsid w:val="00510789"/>
    <w:rsid w:val="00510945"/>
    <w:rsid w:val="00510A13"/>
    <w:rsid w:val="00510A7A"/>
    <w:rsid w:val="00510AC0"/>
    <w:rsid w:val="00510AE8"/>
    <w:rsid w:val="00510BAC"/>
    <w:rsid w:val="00510C77"/>
    <w:rsid w:val="00510EE1"/>
    <w:rsid w:val="00510F24"/>
    <w:rsid w:val="00510F44"/>
    <w:rsid w:val="00510F63"/>
    <w:rsid w:val="00510FA0"/>
    <w:rsid w:val="00510FCA"/>
    <w:rsid w:val="005110F4"/>
    <w:rsid w:val="005111D1"/>
    <w:rsid w:val="005111FA"/>
    <w:rsid w:val="005114C3"/>
    <w:rsid w:val="005114F6"/>
    <w:rsid w:val="00511526"/>
    <w:rsid w:val="005115FA"/>
    <w:rsid w:val="005116AC"/>
    <w:rsid w:val="00511701"/>
    <w:rsid w:val="0051176D"/>
    <w:rsid w:val="005117AA"/>
    <w:rsid w:val="005117AB"/>
    <w:rsid w:val="005118FE"/>
    <w:rsid w:val="00511934"/>
    <w:rsid w:val="005119C9"/>
    <w:rsid w:val="005119EC"/>
    <w:rsid w:val="00511A6A"/>
    <w:rsid w:val="00511AC3"/>
    <w:rsid w:val="00511B74"/>
    <w:rsid w:val="00511BA3"/>
    <w:rsid w:val="00511C48"/>
    <w:rsid w:val="00511CC1"/>
    <w:rsid w:val="00511D69"/>
    <w:rsid w:val="00511FFB"/>
    <w:rsid w:val="00512046"/>
    <w:rsid w:val="00512065"/>
    <w:rsid w:val="00512318"/>
    <w:rsid w:val="0051245C"/>
    <w:rsid w:val="00512507"/>
    <w:rsid w:val="0051262F"/>
    <w:rsid w:val="00512670"/>
    <w:rsid w:val="00512703"/>
    <w:rsid w:val="00512705"/>
    <w:rsid w:val="005127BD"/>
    <w:rsid w:val="005127F0"/>
    <w:rsid w:val="00512816"/>
    <w:rsid w:val="005128E7"/>
    <w:rsid w:val="005129A6"/>
    <w:rsid w:val="00512A06"/>
    <w:rsid w:val="00512A5F"/>
    <w:rsid w:val="00512A6B"/>
    <w:rsid w:val="00512BA4"/>
    <w:rsid w:val="00512C7F"/>
    <w:rsid w:val="00512D02"/>
    <w:rsid w:val="00512D1A"/>
    <w:rsid w:val="00512D73"/>
    <w:rsid w:val="00512DFC"/>
    <w:rsid w:val="00512E13"/>
    <w:rsid w:val="00512E3F"/>
    <w:rsid w:val="00512E44"/>
    <w:rsid w:val="00512E72"/>
    <w:rsid w:val="00512EE8"/>
    <w:rsid w:val="0051316B"/>
    <w:rsid w:val="005131EA"/>
    <w:rsid w:val="0051343A"/>
    <w:rsid w:val="0051348E"/>
    <w:rsid w:val="005135D7"/>
    <w:rsid w:val="0051363A"/>
    <w:rsid w:val="005136B1"/>
    <w:rsid w:val="00513848"/>
    <w:rsid w:val="00513851"/>
    <w:rsid w:val="005138B6"/>
    <w:rsid w:val="0051395F"/>
    <w:rsid w:val="00513B07"/>
    <w:rsid w:val="00513C0C"/>
    <w:rsid w:val="00513CEE"/>
    <w:rsid w:val="00513DAD"/>
    <w:rsid w:val="0051401A"/>
    <w:rsid w:val="00514063"/>
    <w:rsid w:val="005141E9"/>
    <w:rsid w:val="00514217"/>
    <w:rsid w:val="005143CB"/>
    <w:rsid w:val="00514744"/>
    <w:rsid w:val="00514846"/>
    <w:rsid w:val="0051484E"/>
    <w:rsid w:val="00514927"/>
    <w:rsid w:val="0051495B"/>
    <w:rsid w:val="005149FF"/>
    <w:rsid w:val="00514A48"/>
    <w:rsid w:val="00514A81"/>
    <w:rsid w:val="00514BA3"/>
    <w:rsid w:val="00514BFC"/>
    <w:rsid w:val="00514C4B"/>
    <w:rsid w:val="00514D29"/>
    <w:rsid w:val="00514E16"/>
    <w:rsid w:val="00514E3B"/>
    <w:rsid w:val="00514EA8"/>
    <w:rsid w:val="00514FA9"/>
    <w:rsid w:val="00515089"/>
    <w:rsid w:val="0051522C"/>
    <w:rsid w:val="00515336"/>
    <w:rsid w:val="00515340"/>
    <w:rsid w:val="00515343"/>
    <w:rsid w:val="005153A4"/>
    <w:rsid w:val="00515423"/>
    <w:rsid w:val="00515444"/>
    <w:rsid w:val="00515572"/>
    <w:rsid w:val="0051558E"/>
    <w:rsid w:val="005155EA"/>
    <w:rsid w:val="00515678"/>
    <w:rsid w:val="0051568C"/>
    <w:rsid w:val="0051572B"/>
    <w:rsid w:val="0051573D"/>
    <w:rsid w:val="005157BA"/>
    <w:rsid w:val="005157F6"/>
    <w:rsid w:val="00515852"/>
    <w:rsid w:val="005158A0"/>
    <w:rsid w:val="005159E0"/>
    <w:rsid w:val="00515A05"/>
    <w:rsid w:val="00515AC3"/>
    <w:rsid w:val="00515AFD"/>
    <w:rsid w:val="00515B41"/>
    <w:rsid w:val="00515D45"/>
    <w:rsid w:val="00515DC1"/>
    <w:rsid w:val="00515E43"/>
    <w:rsid w:val="00515E4A"/>
    <w:rsid w:val="00515E5D"/>
    <w:rsid w:val="00515E9B"/>
    <w:rsid w:val="00515EB6"/>
    <w:rsid w:val="00515EB9"/>
    <w:rsid w:val="00515EC0"/>
    <w:rsid w:val="00515ECA"/>
    <w:rsid w:val="00515F78"/>
    <w:rsid w:val="00516079"/>
    <w:rsid w:val="005160B7"/>
    <w:rsid w:val="00516137"/>
    <w:rsid w:val="005162A1"/>
    <w:rsid w:val="00516530"/>
    <w:rsid w:val="00516533"/>
    <w:rsid w:val="005165C5"/>
    <w:rsid w:val="005165FF"/>
    <w:rsid w:val="00516837"/>
    <w:rsid w:val="0051683B"/>
    <w:rsid w:val="00516857"/>
    <w:rsid w:val="00516864"/>
    <w:rsid w:val="005168D2"/>
    <w:rsid w:val="005168D3"/>
    <w:rsid w:val="00516A25"/>
    <w:rsid w:val="00516B51"/>
    <w:rsid w:val="00516BB2"/>
    <w:rsid w:val="00516BD6"/>
    <w:rsid w:val="00516CE6"/>
    <w:rsid w:val="00516DC2"/>
    <w:rsid w:val="00516ED2"/>
    <w:rsid w:val="00517042"/>
    <w:rsid w:val="005170E9"/>
    <w:rsid w:val="005172F1"/>
    <w:rsid w:val="00517343"/>
    <w:rsid w:val="0051735A"/>
    <w:rsid w:val="00517418"/>
    <w:rsid w:val="0051750D"/>
    <w:rsid w:val="005175F8"/>
    <w:rsid w:val="00517660"/>
    <w:rsid w:val="005177EF"/>
    <w:rsid w:val="005179D7"/>
    <w:rsid w:val="00517A1B"/>
    <w:rsid w:val="00517B36"/>
    <w:rsid w:val="00517C0E"/>
    <w:rsid w:val="00517D3D"/>
    <w:rsid w:val="00517D8F"/>
    <w:rsid w:val="00517E37"/>
    <w:rsid w:val="00517EE9"/>
    <w:rsid w:val="00520033"/>
    <w:rsid w:val="0052005D"/>
    <w:rsid w:val="005201C7"/>
    <w:rsid w:val="005201FD"/>
    <w:rsid w:val="0052038D"/>
    <w:rsid w:val="0052039F"/>
    <w:rsid w:val="005203C9"/>
    <w:rsid w:val="00520553"/>
    <w:rsid w:val="005205AC"/>
    <w:rsid w:val="00520791"/>
    <w:rsid w:val="005207FD"/>
    <w:rsid w:val="00520A47"/>
    <w:rsid w:val="00520A49"/>
    <w:rsid w:val="00520A69"/>
    <w:rsid w:val="00520A6C"/>
    <w:rsid w:val="00520AC5"/>
    <w:rsid w:val="00520ACB"/>
    <w:rsid w:val="00520BE8"/>
    <w:rsid w:val="00520C18"/>
    <w:rsid w:val="00520CCE"/>
    <w:rsid w:val="00520D09"/>
    <w:rsid w:val="00520DDA"/>
    <w:rsid w:val="00520DFF"/>
    <w:rsid w:val="00520E66"/>
    <w:rsid w:val="00520EAF"/>
    <w:rsid w:val="00520FF6"/>
    <w:rsid w:val="005213EC"/>
    <w:rsid w:val="00521401"/>
    <w:rsid w:val="0052143C"/>
    <w:rsid w:val="005214CF"/>
    <w:rsid w:val="0052153F"/>
    <w:rsid w:val="00521573"/>
    <w:rsid w:val="0052164C"/>
    <w:rsid w:val="005216BC"/>
    <w:rsid w:val="005216CF"/>
    <w:rsid w:val="005216D7"/>
    <w:rsid w:val="00521707"/>
    <w:rsid w:val="00521710"/>
    <w:rsid w:val="005217CE"/>
    <w:rsid w:val="005218B8"/>
    <w:rsid w:val="00521A9E"/>
    <w:rsid w:val="00521C76"/>
    <w:rsid w:val="00521CBD"/>
    <w:rsid w:val="00521DC2"/>
    <w:rsid w:val="00521EA8"/>
    <w:rsid w:val="00521EDD"/>
    <w:rsid w:val="00521EFF"/>
    <w:rsid w:val="00521FCA"/>
    <w:rsid w:val="005220CE"/>
    <w:rsid w:val="0052216F"/>
    <w:rsid w:val="00522346"/>
    <w:rsid w:val="00522396"/>
    <w:rsid w:val="005223C7"/>
    <w:rsid w:val="005224B1"/>
    <w:rsid w:val="005225E5"/>
    <w:rsid w:val="0052264E"/>
    <w:rsid w:val="005226C7"/>
    <w:rsid w:val="00522744"/>
    <w:rsid w:val="00522874"/>
    <w:rsid w:val="00522879"/>
    <w:rsid w:val="00522A12"/>
    <w:rsid w:val="00522A47"/>
    <w:rsid w:val="00522BDD"/>
    <w:rsid w:val="00522C11"/>
    <w:rsid w:val="00522D81"/>
    <w:rsid w:val="00522F06"/>
    <w:rsid w:val="00522FD0"/>
    <w:rsid w:val="0052303D"/>
    <w:rsid w:val="00523052"/>
    <w:rsid w:val="005230C6"/>
    <w:rsid w:val="00523120"/>
    <w:rsid w:val="00523210"/>
    <w:rsid w:val="0052321A"/>
    <w:rsid w:val="005232DA"/>
    <w:rsid w:val="005233DF"/>
    <w:rsid w:val="0052344F"/>
    <w:rsid w:val="00523578"/>
    <w:rsid w:val="0052361C"/>
    <w:rsid w:val="00523666"/>
    <w:rsid w:val="0052366A"/>
    <w:rsid w:val="005236ED"/>
    <w:rsid w:val="005236F8"/>
    <w:rsid w:val="0052372F"/>
    <w:rsid w:val="005237FC"/>
    <w:rsid w:val="005238CA"/>
    <w:rsid w:val="005238F6"/>
    <w:rsid w:val="00523A0E"/>
    <w:rsid w:val="00523A23"/>
    <w:rsid w:val="00523A61"/>
    <w:rsid w:val="00523AD9"/>
    <w:rsid w:val="00523C16"/>
    <w:rsid w:val="00523C5C"/>
    <w:rsid w:val="00523C5E"/>
    <w:rsid w:val="00523DF2"/>
    <w:rsid w:val="00523EFB"/>
    <w:rsid w:val="00523F3A"/>
    <w:rsid w:val="00523F8E"/>
    <w:rsid w:val="00523FF6"/>
    <w:rsid w:val="005240EA"/>
    <w:rsid w:val="0052414A"/>
    <w:rsid w:val="005241A7"/>
    <w:rsid w:val="005242AF"/>
    <w:rsid w:val="005243DA"/>
    <w:rsid w:val="00524474"/>
    <w:rsid w:val="005244B3"/>
    <w:rsid w:val="00524534"/>
    <w:rsid w:val="00524737"/>
    <w:rsid w:val="00524793"/>
    <w:rsid w:val="005247D1"/>
    <w:rsid w:val="00524844"/>
    <w:rsid w:val="005248B7"/>
    <w:rsid w:val="00524939"/>
    <w:rsid w:val="00524A7A"/>
    <w:rsid w:val="00524BC1"/>
    <w:rsid w:val="00524BD6"/>
    <w:rsid w:val="00524D09"/>
    <w:rsid w:val="00524D15"/>
    <w:rsid w:val="00524DDA"/>
    <w:rsid w:val="00524E33"/>
    <w:rsid w:val="00524EA1"/>
    <w:rsid w:val="00524EB0"/>
    <w:rsid w:val="00525014"/>
    <w:rsid w:val="00525029"/>
    <w:rsid w:val="005250C6"/>
    <w:rsid w:val="00525164"/>
    <w:rsid w:val="00525191"/>
    <w:rsid w:val="00525202"/>
    <w:rsid w:val="005252CE"/>
    <w:rsid w:val="0052535D"/>
    <w:rsid w:val="00525374"/>
    <w:rsid w:val="0052545E"/>
    <w:rsid w:val="005256BD"/>
    <w:rsid w:val="00525724"/>
    <w:rsid w:val="00525726"/>
    <w:rsid w:val="0052586C"/>
    <w:rsid w:val="00525A3E"/>
    <w:rsid w:val="00525AFF"/>
    <w:rsid w:val="00525B71"/>
    <w:rsid w:val="00525B87"/>
    <w:rsid w:val="00525BA0"/>
    <w:rsid w:val="00525BB1"/>
    <w:rsid w:val="00525BCA"/>
    <w:rsid w:val="00525C2F"/>
    <w:rsid w:val="00525C3B"/>
    <w:rsid w:val="00525CC2"/>
    <w:rsid w:val="00525D56"/>
    <w:rsid w:val="00525D66"/>
    <w:rsid w:val="00525E43"/>
    <w:rsid w:val="00525EF2"/>
    <w:rsid w:val="00525EF6"/>
    <w:rsid w:val="00525F36"/>
    <w:rsid w:val="00525F96"/>
    <w:rsid w:val="005260FD"/>
    <w:rsid w:val="005261CE"/>
    <w:rsid w:val="00526219"/>
    <w:rsid w:val="0052623C"/>
    <w:rsid w:val="00526376"/>
    <w:rsid w:val="005263EB"/>
    <w:rsid w:val="0052655B"/>
    <w:rsid w:val="0052658A"/>
    <w:rsid w:val="0052664F"/>
    <w:rsid w:val="005266A5"/>
    <w:rsid w:val="0052673A"/>
    <w:rsid w:val="0052673D"/>
    <w:rsid w:val="005267E2"/>
    <w:rsid w:val="005268A1"/>
    <w:rsid w:val="0052691D"/>
    <w:rsid w:val="00526942"/>
    <w:rsid w:val="005269BD"/>
    <w:rsid w:val="005269C7"/>
    <w:rsid w:val="00526A1D"/>
    <w:rsid w:val="00526A4C"/>
    <w:rsid w:val="00526B43"/>
    <w:rsid w:val="00526B61"/>
    <w:rsid w:val="00526C09"/>
    <w:rsid w:val="00526D47"/>
    <w:rsid w:val="00526E2D"/>
    <w:rsid w:val="00526EAF"/>
    <w:rsid w:val="00526F6D"/>
    <w:rsid w:val="00526FDA"/>
    <w:rsid w:val="0052704A"/>
    <w:rsid w:val="00527067"/>
    <w:rsid w:val="0052712E"/>
    <w:rsid w:val="00527186"/>
    <w:rsid w:val="005273AD"/>
    <w:rsid w:val="005273DC"/>
    <w:rsid w:val="005273E9"/>
    <w:rsid w:val="0052743F"/>
    <w:rsid w:val="0052745C"/>
    <w:rsid w:val="0052749E"/>
    <w:rsid w:val="00527534"/>
    <w:rsid w:val="00527565"/>
    <w:rsid w:val="00527583"/>
    <w:rsid w:val="005275C5"/>
    <w:rsid w:val="0052766A"/>
    <w:rsid w:val="005276A6"/>
    <w:rsid w:val="00527786"/>
    <w:rsid w:val="005278E9"/>
    <w:rsid w:val="00527996"/>
    <w:rsid w:val="00527A17"/>
    <w:rsid w:val="00527A9C"/>
    <w:rsid w:val="00527CAD"/>
    <w:rsid w:val="00527D34"/>
    <w:rsid w:val="00527D37"/>
    <w:rsid w:val="00527D39"/>
    <w:rsid w:val="00527F13"/>
    <w:rsid w:val="00527F43"/>
    <w:rsid w:val="00527F98"/>
    <w:rsid w:val="00527FB0"/>
    <w:rsid w:val="0053024E"/>
    <w:rsid w:val="0053039A"/>
    <w:rsid w:val="005303DA"/>
    <w:rsid w:val="005304E7"/>
    <w:rsid w:val="0053050E"/>
    <w:rsid w:val="0053051E"/>
    <w:rsid w:val="00530562"/>
    <w:rsid w:val="0053061D"/>
    <w:rsid w:val="005307CA"/>
    <w:rsid w:val="00530811"/>
    <w:rsid w:val="00530985"/>
    <w:rsid w:val="005309F7"/>
    <w:rsid w:val="00530A05"/>
    <w:rsid w:val="00530AB2"/>
    <w:rsid w:val="00530B12"/>
    <w:rsid w:val="00530B5F"/>
    <w:rsid w:val="00530B61"/>
    <w:rsid w:val="00530B64"/>
    <w:rsid w:val="00530B8C"/>
    <w:rsid w:val="00530BB0"/>
    <w:rsid w:val="00530BEB"/>
    <w:rsid w:val="00530C06"/>
    <w:rsid w:val="00530C3D"/>
    <w:rsid w:val="00530DC8"/>
    <w:rsid w:val="00530E71"/>
    <w:rsid w:val="00530E9A"/>
    <w:rsid w:val="00530EB8"/>
    <w:rsid w:val="00530EE1"/>
    <w:rsid w:val="00530F33"/>
    <w:rsid w:val="00530F46"/>
    <w:rsid w:val="0053106A"/>
    <w:rsid w:val="0053108F"/>
    <w:rsid w:val="00531119"/>
    <w:rsid w:val="00531231"/>
    <w:rsid w:val="00531232"/>
    <w:rsid w:val="0053125A"/>
    <w:rsid w:val="00531355"/>
    <w:rsid w:val="00531358"/>
    <w:rsid w:val="0053136D"/>
    <w:rsid w:val="00531382"/>
    <w:rsid w:val="005313BD"/>
    <w:rsid w:val="005313C4"/>
    <w:rsid w:val="005313ED"/>
    <w:rsid w:val="00531469"/>
    <w:rsid w:val="005314A8"/>
    <w:rsid w:val="005314D9"/>
    <w:rsid w:val="00531514"/>
    <w:rsid w:val="00531621"/>
    <w:rsid w:val="0053164A"/>
    <w:rsid w:val="00531756"/>
    <w:rsid w:val="005318ED"/>
    <w:rsid w:val="00531912"/>
    <w:rsid w:val="00531979"/>
    <w:rsid w:val="00531993"/>
    <w:rsid w:val="00531BEF"/>
    <w:rsid w:val="00531C80"/>
    <w:rsid w:val="00531DAB"/>
    <w:rsid w:val="00531E29"/>
    <w:rsid w:val="00531E30"/>
    <w:rsid w:val="00531ED6"/>
    <w:rsid w:val="00531FC1"/>
    <w:rsid w:val="00531FCB"/>
    <w:rsid w:val="00531FDF"/>
    <w:rsid w:val="00532085"/>
    <w:rsid w:val="00532141"/>
    <w:rsid w:val="00532190"/>
    <w:rsid w:val="00532196"/>
    <w:rsid w:val="00532202"/>
    <w:rsid w:val="005324F3"/>
    <w:rsid w:val="00532575"/>
    <w:rsid w:val="00532577"/>
    <w:rsid w:val="0053257D"/>
    <w:rsid w:val="00532642"/>
    <w:rsid w:val="0053270E"/>
    <w:rsid w:val="00532820"/>
    <w:rsid w:val="005328FA"/>
    <w:rsid w:val="00532A1B"/>
    <w:rsid w:val="00532AD4"/>
    <w:rsid w:val="00532B53"/>
    <w:rsid w:val="00532B5C"/>
    <w:rsid w:val="00532CFE"/>
    <w:rsid w:val="00532D40"/>
    <w:rsid w:val="00532D9E"/>
    <w:rsid w:val="00532DDA"/>
    <w:rsid w:val="00532E9E"/>
    <w:rsid w:val="00532F3B"/>
    <w:rsid w:val="00532FB6"/>
    <w:rsid w:val="00532FD5"/>
    <w:rsid w:val="00533034"/>
    <w:rsid w:val="00533092"/>
    <w:rsid w:val="0053328C"/>
    <w:rsid w:val="005332A2"/>
    <w:rsid w:val="00533336"/>
    <w:rsid w:val="0053333F"/>
    <w:rsid w:val="00533451"/>
    <w:rsid w:val="005334A9"/>
    <w:rsid w:val="005334DB"/>
    <w:rsid w:val="00533530"/>
    <w:rsid w:val="00533622"/>
    <w:rsid w:val="00533667"/>
    <w:rsid w:val="00533793"/>
    <w:rsid w:val="005338EA"/>
    <w:rsid w:val="00533919"/>
    <w:rsid w:val="00533972"/>
    <w:rsid w:val="0053398E"/>
    <w:rsid w:val="0053399F"/>
    <w:rsid w:val="00533AC6"/>
    <w:rsid w:val="00533ADC"/>
    <w:rsid w:val="00533C60"/>
    <w:rsid w:val="00533CBD"/>
    <w:rsid w:val="00533D4A"/>
    <w:rsid w:val="00533D66"/>
    <w:rsid w:val="00533EAB"/>
    <w:rsid w:val="00534030"/>
    <w:rsid w:val="005340C8"/>
    <w:rsid w:val="005340D2"/>
    <w:rsid w:val="00534583"/>
    <w:rsid w:val="00534639"/>
    <w:rsid w:val="005347FD"/>
    <w:rsid w:val="0053486D"/>
    <w:rsid w:val="0053492B"/>
    <w:rsid w:val="00534960"/>
    <w:rsid w:val="0053498F"/>
    <w:rsid w:val="005349A6"/>
    <w:rsid w:val="00534A26"/>
    <w:rsid w:val="00534A32"/>
    <w:rsid w:val="00534AC7"/>
    <w:rsid w:val="00534ADB"/>
    <w:rsid w:val="00534C12"/>
    <w:rsid w:val="00534CBE"/>
    <w:rsid w:val="00534CEA"/>
    <w:rsid w:val="00534E9F"/>
    <w:rsid w:val="00534FEF"/>
    <w:rsid w:val="0053515B"/>
    <w:rsid w:val="00535193"/>
    <w:rsid w:val="00535209"/>
    <w:rsid w:val="00535244"/>
    <w:rsid w:val="0053527A"/>
    <w:rsid w:val="005352D4"/>
    <w:rsid w:val="0053544B"/>
    <w:rsid w:val="00535596"/>
    <w:rsid w:val="005355A6"/>
    <w:rsid w:val="0053563F"/>
    <w:rsid w:val="0053577D"/>
    <w:rsid w:val="005357B6"/>
    <w:rsid w:val="00535864"/>
    <w:rsid w:val="005358AA"/>
    <w:rsid w:val="0053599E"/>
    <w:rsid w:val="00535B1A"/>
    <w:rsid w:val="00535B31"/>
    <w:rsid w:val="00535BBA"/>
    <w:rsid w:val="00535CAF"/>
    <w:rsid w:val="00535CB5"/>
    <w:rsid w:val="00535CC3"/>
    <w:rsid w:val="00535E2F"/>
    <w:rsid w:val="00535F59"/>
    <w:rsid w:val="00535FF2"/>
    <w:rsid w:val="0053608A"/>
    <w:rsid w:val="005361AD"/>
    <w:rsid w:val="0053629F"/>
    <w:rsid w:val="005362DF"/>
    <w:rsid w:val="005363FB"/>
    <w:rsid w:val="0053650A"/>
    <w:rsid w:val="0053657D"/>
    <w:rsid w:val="00536587"/>
    <w:rsid w:val="005365E7"/>
    <w:rsid w:val="005366D2"/>
    <w:rsid w:val="0053674E"/>
    <w:rsid w:val="005367BF"/>
    <w:rsid w:val="005367E8"/>
    <w:rsid w:val="0053682B"/>
    <w:rsid w:val="005368D4"/>
    <w:rsid w:val="005368DC"/>
    <w:rsid w:val="00536955"/>
    <w:rsid w:val="00536959"/>
    <w:rsid w:val="0053696C"/>
    <w:rsid w:val="005369A1"/>
    <w:rsid w:val="005369BE"/>
    <w:rsid w:val="00536AD0"/>
    <w:rsid w:val="00536B42"/>
    <w:rsid w:val="00536D12"/>
    <w:rsid w:val="00536D5E"/>
    <w:rsid w:val="00536D76"/>
    <w:rsid w:val="00536DEE"/>
    <w:rsid w:val="00536DFF"/>
    <w:rsid w:val="00536E54"/>
    <w:rsid w:val="00536E62"/>
    <w:rsid w:val="00536F2A"/>
    <w:rsid w:val="0053706C"/>
    <w:rsid w:val="0053708A"/>
    <w:rsid w:val="00537154"/>
    <w:rsid w:val="00537253"/>
    <w:rsid w:val="005372EC"/>
    <w:rsid w:val="00537433"/>
    <w:rsid w:val="00537438"/>
    <w:rsid w:val="0053769C"/>
    <w:rsid w:val="005377E2"/>
    <w:rsid w:val="0053780E"/>
    <w:rsid w:val="0053790C"/>
    <w:rsid w:val="00537936"/>
    <w:rsid w:val="005379CF"/>
    <w:rsid w:val="00537A2E"/>
    <w:rsid w:val="00537BE5"/>
    <w:rsid w:val="00537BF0"/>
    <w:rsid w:val="00537C21"/>
    <w:rsid w:val="00537CAA"/>
    <w:rsid w:val="00537D60"/>
    <w:rsid w:val="00537D8C"/>
    <w:rsid w:val="00537DBF"/>
    <w:rsid w:val="00537DF4"/>
    <w:rsid w:val="00537E17"/>
    <w:rsid w:val="00537E8F"/>
    <w:rsid w:val="00537EC5"/>
    <w:rsid w:val="00537EF6"/>
    <w:rsid w:val="00537F72"/>
    <w:rsid w:val="00540045"/>
    <w:rsid w:val="005400A7"/>
    <w:rsid w:val="005400C8"/>
    <w:rsid w:val="00540135"/>
    <w:rsid w:val="0054016A"/>
    <w:rsid w:val="005401A5"/>
    <w:rsid w:val="0054026F"/>
    <w:rsid w:val="00540276"/>
    <w:rsid w:val="00540349"/>
    <w:rsid w:val="0054039A"/>
    <w:rsid w:val="0054039F"/>
    <w:rsid w:val="005403C5"/>
    <w:rsid w:val="005404D4"/>
    <w:rsid w:val="0054053A"/>
    <w:rsid w:val="0054058C"/>
    <w:rsid w:val="005405E0"/>
    <w:rsid w:val="005405F2"/>
    <w:rsid w:val="00540659"/>
    <w:rsid w:val="00540883"/>
    <w:rsid w:val="00540AA5"/>
    <w:rsid w:val="00540E7B"/>
    <w:rsid w:val="00540E9B"/>
    <w:rsid w:val="00540EB6"/>
    <w:rsid w:val="00540FFC"/>
    <w:rsid w:val="0054103E"/>
    <w:rsid w:val="0054129B"/>
    <w:rsid w:val="005412DD"/>
    <w:rsid w:val="0054137A"/>
    <w:rsid w:val="00541431"/>
    <w:rsid w:val="00541446"/>
    <w:rsid w:val="005414C0"/>
    <w:rsid w:val="0054152E"/>
    <w:rsid w:val="00541595"/>
    <w:rsid w:val="005415A0"/>
    <w:rsid w:val="0054166B"/>
    <w:rsid w:val="00541671"/>
    <w:rsid w:val="0054169F"/>
    <w:rsid w:val="005416EE"/>
    <w:rsid w:val="005418A8"/>
    <w:rsid w:val="00541A12"/>
    <w:rsid w:val="00541A55"/>
    <w:rsid w:val="00541A85"/>
    <w:rsid w:val="00541ABD"/>
    <w:rsid w:val="00541BD5"/>
    <w:rsid w:val="00541D03"/>
    <w:rsid w:val="00541D31"/>
    <w:rsid w:val="005420D0"/>
    <w:rsid w:val="00542169"/>
    <w:rsid w:val="005421D7"/>
    <w:rsid w:val="0054224C"/>
    <w:rsid w:val="00542342"/>
    <w:rsid w:val="0054240A"/>
    <w:rsid w:val="0054246F"/>
    <w:rsid w:val="005424D6"/>
    <w:rsid w:val="005424D7"/>
    <w:rsid w:val="00542571"/>
    <w:rsid w:val="00542617"/>
    <w:rsid w:val="00542666"/>
    <w:rsid w:val="00542732"/>
    <w:rsid w:val="005427AB"/>
    <w:rsid w:val="00542A1F"/>
    <w:rsid w:val="00542C39"/>
    <w:rsid w:val="00542D80"/>
    <w:rsid w:val="00542E89"/>
    <w:rsid w:val="00542E8E"/>
    <w:rsid w:val="00542EB2"/>
    <w:rsid w:val="00542F7B"/>
    <w:rsid w:val="00542FBD"/>
    <w:rsid w:val="0054308F"/>
    <w:rsid w:val="005430FC"/>
    <w:rsid w:val="005431D5"/>
    <w:rsid w:val="00543202"/>
    <w:rsid w:val="005432BB"/>
    <w:rsid w:val="00543338"/>
    <w:rsid w:val="0054344E"/>
    <w:rsid w:val="005434A4"/>
    <w:rsid w:val="00543575"/>
    <w:rsid w:val="0054359A"/>
    <w:rsid w:val="0054362A"/>
    <w:rsid w:val="00543634"/>
    <w:rsid w:val="005436CC"/>
    <w:rsid w:val="005437DF"/>
    <w:rsid w:val="0054380D"/>
    <w:rsid w:val="00543833"/>
    <w:rsid w:val="005438A1"/>
    <w:rsid w:val="005438EE"/>
    <w:rsid w:val="005439A6"/>
    <w:rsid w:val="005439CE"/>
    <w:rsid w:val="00543A01"/>
    <w:rsid w:val="00543A7B"/>
    <w:rsid w:val="00543B47"/>
    <w:rsid w:val="00543B5B"/>
    <w:rsid w:val="00543BC7"/>
    <w:rsid w:val="00543C2F"/>
    <w:rsid w:val="00543F0E"/>
    <w:rsid w:val="005440AB"/>
    <w:rsid w:val="00544289"/>
    <w:rsid w:val="00544321"/>
    <w:rsid w:val="00544349"/>
    <w:rsid w:val="005444D1"/>
    <w:rsid w:val="005444ED"/>
    <w:rsid w:val="005446B0"/>
    <w:rsid w:val="005446C8"/>
    <w:rsid w:val="005447AC"/>
    <w:rsid w:val="005447BD"/>
    <w:rsid w:val="005447D2"/>
    <w:rsid w:val="005447D3"/>
    <w:rsid w:val="005447E0"/>
    <w:rsid w:val="0054489E"/>
    <w:rsid w:val="005448E9"/>
    <w:rsid w:val="00544A52"/>
    <w:rsid w:val="00544BD1"/>
    <w:rsid w:val="00544C01"/>
    <w:rsid w:val="00544C41"/>
    <w:rsid w:val="00544CBF"/>
    <w:rsid w:val="00544CC9"/>
    <w:rsid w:val="00544CF3"/>
    <w:rsid w:val="00544D85"/>
    <w:rsid w:val="00544D9B"/>
    <w:rsid w:val="00544DBB"/>
    <w:rsid w:val="00544EF5"/>
    <w:rsid w:val="005451C2"/>
    <w:rsid w:val="0054521D"/>
    <w:rsid w:val="0054525C"/>
    <w:rsid w:val="005452A0"/>
    <w:rsid w:val="005452FE"/>
    <w:rsid w:val="005453B9"/>
    <w:rsid w:val="005453BA"/>
    <w:rsid w:val="00545549"/>
    <w:rsid w:val="00545571"/>
    <w:rsid w:val="005455B4"/>
    <w:rsid w:val="005455FF"/>
    <w:rsid w:val="00545658"/>
    <w:rsid w:val="0054568F"/>
    <w:rsid w:val="0054569D"/>
    <w:rsid w:val="005457CA"/>
    <w:rsid w:val="00545819"/>
    <w:rsid w:val="00545882"/>
    <w:rsid w:val="0054596B"/>
    <w:rsid w:val="00545977"/>
    <w:rsid w:val="00545A15"/>
    <w:rsid w:val="00545AA5"/>
    <w:rsid w:val="00545CB5"/>
    <w:rsid w:val="00545D37"/>
    <w:rsid w:val="00545EB3"/>
    <w:rsid w:val="00545EB7"/>
    <w:rsid w:val="00545ECF"/>
    <w:rsid w:val="00545F78"/>
    <w:rsid w:val="00546046"/>
    <w:rsid w:val="00546071"/>
    <w:rsid w:val="005460A4"/>
    <w:rsid w:val="005460F1"/>
    <w:rsid w:val="00546191"/>
    <w:rsid w:val="0054634D"/>
    <w:rsid w:val="00546412"/>
    <w:rsid w:val="00546543"/>
    <w:rsid w:val="005465C6"/>
    <w:rsid w:val="00546629"/>
    <w:rsid w:val="0054666E"/>
    <w:rsid w:val="0054669C"/>
    <w:rsid w:val="00546861"/>
    <w:rsid w:val="00546898"/>
    <w:rsid w:val="00546B44"/>
    <w:rsid w:val="00546B70"/>
    <w:rsid w:val="00546B9F"/>
    <w:rsid w:val="00546C8E"/>
    <w:rsid w:val="00546D19"/>
    <w:rsid w:val="00546D6F"/>
    <w:rsid w:val="00546DCA"/>
    <w:rsid w:val="005471EE"/>
    <w:rsid w:val="00547458"/>
    <w:rsid w:val="005474F4"/>
    <w:rsid w:val="0054759F"/>
    <w:rsid w:val="00547615"/>
    <w:rsid w:val="0054763E"/>
    <w:rsid w:val="005477CF"/>
    <w:rsid w:val="0054799C"/>
    <w:rsid w:val="00547A7D"/>
    <w:rsid w:val="00547B1F"/>
    <w:rsid w:val="00547BE2"/>
    <w:rsid w:val="00547BFA"/>
    <w:rsid w:val="00547D4C"/>
    <w:rsid w:val="00547DDC"/>
    <w:rsid w:val="00547EE6"/>
    <w:rsid w:val="00547F11"/>
    <w:rsid w:val="00547F20"/>
    <w:rsid w:val="00547FC6"/>
    <w:rsid w:val="00547FD1"/>
    <w:rsid w:val="00550038"/>
    <w:rsid w:val="00550144"/>
    <w:rsid w:val="00550167"/>
    <w:rsid w:val="00550306"/>
    <w:rsid w:val="00550393"/>
    <w:rsid w:val="0055041B"/>
    <w:rsid w:val="0055057F"/>
    <w:rsid w:val="005506C9"/>
    <w:rsid w:val="00550707"/>
    <w:rsid w:val="00550943"/>
    <w:rsid w:val="0055097B"/>
    <w:rsid w:val="005509CE"/>
    <w:rsid w:val="005509D1"/>
    <w:rsid w:val="00550A56"/>
    <w:rsid w:val="00550B2B"/>
    <w:rsid w:val="00550C4C"/>
    <w:rsid w:val="00550D3E"/>
    <w:rsid w:val="00550D67"/>
    <w:rsid w:val="00550D9D"/>
    <w:rsid w:val="00550F47"/>
    <w:rsid w:val="00550F58"/>
    <w:rsid w:val="00550FA1"/>
    <w:rsid w:val="00550FF9"/>
    <w:rsid w:val="005510D5"/>
    <w:rsid w:val="005510D6"/>
    <w:rsid w:val="005510DE"/>
    <w:rsid w:val="005512D2"/>
    <w:rsid w:val="005514AA"/>
    <w:rsid w:val="005514B0"/>
    <w:rsid w:val="005515EC"/>
    <w:rsid w:val="00551766"/>
    <w:rsid w:val="00551885"/>
    <w:rsid w:val="00551A6A"/>
    <w:rsid w:val="00551C90"/>
    <w:rsid w:val="00551D24"/>
    <w:rsid w:val="00551D5E"/>
    <w:rsid w:val="00551EB7"/>
    <w:rsid w:val="00551F8B"/>
    <w:rsid w:val="00551FC2"/>
    <w:rsid w:val="00552013"/>
    <w:rsid w:val="0055207C"/>
    <w:rsid w:val="0055215B"/>
    <w:rsid w:val="00552199"/>
    <w:rsid w:val="00552247"/>
    <w:rsid w:val="0055228D"/>
    <w:rsid w:val="0055238A"/>
    <w:rsid w:val="0055240E"/>
    <w:rsid w:val="0055240F"/>
    <w:rsid w:val="00552442"/>
    <w:rsid w:val="00552459"/>
    <w:rsid w:val="0055250B"/>
    <w:rsid w:val="005525C2"/>
    <w:rsid w:val="00552621"/>
    <w:rsid w:val="0055266A"/>
    <w:rsid w:val="005527C1"/>
    <w:rsid w:val="00552815"/>
    <w:rsid w:val="00552817"/>
    <w:rsid w:val="00552871"/>
    <w:rsid w:val="005528C4"/>
    <w:rsid w:val="00552A05"/>
    <w:rsid w:val="00552A08"/>
    <w:rsid w:val="00552AB6"/>
    <w:rsid w:val="00552B72"/>
    <w:rsid w:val="00552E29"/>
    <w:rsid w:val="00553029"/>
    <w:rsid w:val="0055302F"/>
    <w:rsid w:val="00553231"/>
    <w:rsid w:val="005533BD"/>
    <w:rsid w:val="00553492"/>
    <w:rsid w:val="005534DD"/>
    <w:rsid w:val="00553683"/>
    <w:rsid w:val="00553705"/>
    <w:rsid w:val="00553759"/>
    <w:rsid w:val="00553798"/>
    <w:rsid w:val="005537C6"/>
    <w:rsid w:val="005538C0"/>
    <w:rsid w:val="00553987"/>
    <w:rsid w:val="005539C7"/>
    <w:rsid w:val="00553A7D"/>
    <w:rsid w:val="00553C67"/>
    <w:rsid w:val="00553D49"/>
    <w:rsid w:val="00553DA9"/>
    <w:rsid w:val="00553DE7"/>
    <w:rsid w:val="00553DE8"/>
    <w:rsid w:val="00553E59"/>
    <w:rsid w:val="00553F08"/>
    <w:rsid w:val="00553F0E"/>
    <w:rsid w:val="00553FB4"/>
    <w:rsid w:val="00553FE2"/>
    <w:rsid w:val="005540BB"/>
    <w:rsid w:val="005540F7"/>
    <w:rsid w:val="00554118"/>
    <w:rsid w:val="00554356"/>
    <w:rsid w:val="00554358"/>
    <w:rsid w:val="00554393"/>
    <w:rsid w:val="0055447B"/>
    <w:rsid w:val="005544A1"/>
    <w:rsid w:val="005544EF"/>
    <w:rsid w:val="005546A2"/>
    <w:rsid w:val="005546C5"/>
    <w:rsid w:val="0055471A"/>
    <w:rsid w:val="00554730"/>
    <w:rsid w:val="005547C6"/>
    <w:rsid w:val="005548E9"/>
    <w:rsid w:val="00554932"/>
    <w:rsid w:val="0055499B"/>
    <w:rsid w:val="00554A32"/>
    <w:rsid w:val="00554A73"/>
    <w:rsid w:val="00554CC0"/>
    <w:rsid w:val="00554D03"/>
    <w:rsid w:val="00554D6D"/>
    <w:rsid w:val="00554E7C"/>
    <w:rsid w:val="00554F24"/>
    <w:rsid w:val="00554F33"/>
    <w:rsid w:val="00554F49"/>
    <w:rsid w:val="00555026"/>
    <w:rsid w:val="0055505B"/>
    <w:rsid w:val="005551EE"/>
    <w:rsid w:val="0055522B"/>
    <w:rsid w:val="00555264"/>
    <w:rsid w:val="0055528C"/>
    <w:rsid w:val="005553A7"/>
    <w:rsid w:val="005554A0"/>
    <w:rsid w:val="005554E9"/>
    <w:rsid w:val="00555508"/>
    <w:rsid w:val="00555595"/>
    <w:rsid w:val="005555C5"/>
    <w:rsid w:val="0055562E"/>
    <w:rsid w:val="0055572D"/>
    <w:rsid w:val="0055575F"/>
    <w:rsid w:val="005557D6"/>
    <w:rsid w:val="00555806"/>
    <w:rsid w:val="0055588F"/>
    <w:rsid w:val="00555C1D"/>
    <w:rsid w:val="00555DEF"/>
    <w:rsid w:val="00555E77"/>
    <w:rsid w:val="00555F98"/>
    <w:rsid w:val="005560DD"/>
    <w:rsid w:val="005561BD"/>
    <w:rsid w:val="00556201"/>
    <w:rsid w:val="00556203"/>
    <w:rsid w:val="0055623D"/>
    <w:rsid w:val="00556273"/>
    <w:rsid w:val="005562FD"/>
    <w:rsid w:val="00556348"/>
    <w:rsid w:val="00556433"/>
    <w:rsid w:val="005565F5"/>
    <w:rsid w:val="00556614"/>
    <w:rsid w:val="00556678"/>
    <w:rsid w:val="005566DF"/>
    <w:rsid w:val="0055671B"/>
    <w:rsid w:val="005567D5"/>
    <w:rsid w:val="00556870"/>
    <w:rsid w:val="00556981"/>
    <w:rsid w:val="00556BC8"/>
    <w:rsid w:val="00556C74"/>
    <w:rsid w:val="00556D24"/>
    <w:rsid w:val="00556DAB"/>
    <w:rsid w:val="00556E8A"/>
    <w:rsid w:val="00556EA2"/>
    <w:rsid w:val="00556EED"/>
    <w:rsid w:val="00556F27"/>
    <w:rsid w:val="00556FD1"/>
    <w:rsid w:val="00556FD8"/>
    <w:rsid w:val="00557057"/>
    <w:rsid w:val="0055707D"/>
    <w:rsid w:val="0055709E"/>
    <w:rsid w:val="00557134"/>
    <w:rsid w:val="00557249"/>
    <w:rsid w:val="00557329"/>
    <w:rsid w:val="0055735A"/>
    <w:rsid w:val="00557395"/>
    <w:rsid w:val="0055759E"/>
    <w:rsid w:val="0055759F"/>
    <w:rsid w:val="00557622"/>
    <w:rsid w:val="0055772D"/>
    <w:rsid w:val="005577AF"/>
    <w:rsid w:val="005577D1"/>
    <w:rsid w:val="00557924"/>
    <w:rsid w:val="00557A90"/>
    <w:rsid w:val="00557CDE"/>
    <w:rsid w:val="00557DB7"/>
    <w:rsid w:val="00557EB5"/>
    <w:rsid w:val="00557F15"/>
    <w:rsid w:val="00557FB1"/>
    <w:rsid w:val="005600DC"/>
    <w:rsid w:val="00560127"/>
    <w:rsid w:val="005601E1"/>
    <w:rsid w:val="005601F7"/>
    <w:rsid w:val="00560224"/>
    <w:rsid w:val="00560243"/>
    <w:rsid w:val="00560276"/>
    <w:rsid w:val="005602DE"/>
    <w:rsid w:val="00560327"/>
    <w:rsid w:val="0056040D"/>
    <w:rsid w:val="005604AF"/>
    <w:rsid w:val="00560592"/>
    <w:rsid w:val="00560A07"/>
    <w:rsid w:val="00560A1A"/>
    <w:rsid w:val="00560BB4"/>
    <w:rsid w:val="00560BC0"/>
    <w:rsid w:val="00560D41"/>
    <w:rsid w:val="00560D48"/>
    <w:rsid w:val="00560D6B"/>
    <w:rsid w:val="00560E4F"/>
    <w:rsid w:val="00560EE3"/>
    <w:rsid w:val="0056106D"/>
    <w:rsid w:val="005610BC"/>
    <w:rsid w:val="005610D8"/>
    <w:rsid w:val="0056119B"/>
    <w:rsid w:val="005611B1"/>
    <w:rsid w:val="0056129F"/>
    <w:rsid w:val="0056140C"/>
    <w:rsid w:val="00561422"/>
    <w:rsid w:val="00561494"/>
    <w:rsid w:val="005614A7"/>
    <w:rsid w:val="005615DE"/>
    <w:rsid w:val="00561747"/>
    <w:rsid w:val="0056199F"/>
    <w:rsid w:val="005619D0"/>
    <w:rsid w:val="00561A80"/>
    <w:rsid w:val="00561ABD"/>
    <w:rsid w:val="00561AD3"/>
    <w:rsid w:val="00561B4E"/>
    <w:rsid w:val="00561B60"/>
    <w:rsid w:val="00561BC7"/>
    <w:rsid w:val="00561C53"/>
    <w:rsid w:val="00561D2A"/>
    <w:rsid w:val="00561D35"/>
    <w:rsid w:val="00561D51"/>
    <w:rsid w:val="00561FB1"/>
    <w:rsid w:val="00562048"/>
    <w:rsid w:val="0056206E"/>
    <w:rsid w:val="00562090"/>
    <w:rsid w:val="005621EF"/>
    <w:rsid w:val="005621F0"/>
    <w:rsid w:val="0056228C"/>
    <w:rsid w:val="005622EB"/>
    <w:rsid w:val="005622FD"/>
    <w:rsid w:val="00562312"/>
    <w:rsid w:val="00562369"/>
    <w:rsid w:val="005623C8"/>
    <w:rsid w:val="0056250C"/>
    <w:rsid w:val="00562572"/>
    <w:rsid w:val="005625FC"/>
    <w:rsid w:val="00562650"/>
    <w:rsid w:val="00562691"/>
    <w:rsid w:val="005627E4"/>
    <w:rsid w:val="005627F8"/>
    <w:rsid w:val="0056281E"/>
    <w:rsid w:val="00562904"/>
    <w:rsid w:val="00562AA4"/>
    <w:rsid w:val="00562ACC"/>
    <w:rsid w:val="00562B41"/>
    <w:rsid w:val="00562BE9"/>
    <w:rsid w:val="00562DE0"/>
    <w:rsid w:val="00562E70"/>
    <w:rsid w:val="00562FC2"/>
    <w:rsid w:val="00563101"/>
    <w:rsid w:val="00563176"/>
    <w:rsid w:val="005633B5"/>
    <w:rsid w:val="0056348E"/>
    <w:rsid w:val="005634A4"/>
    <w:rsid w:val="005634A7"/>
    <w:rsid w:val="0056358F"/>
    <w:rsid w:val="0056359E"/>
    <w:rsid w:val="005635EE"/>
    <w:rsid w:val="00563627"/>
    <w:rsid w:val="00563756"/>
    <w:rsid w:val="00563917"/>
    <w:rsid w:val="00563984"/>
    <w:rsid w:val="00563A7F"/>
    <w:rsid w:val="00563B76"/>
    <w:rsid w:val="00563C20"/>
    <w:rsid w:val="00563CE4"/>
    <w:rsid w:val="00563DB4"/>
    <w:rsid w:val="00563DF1"/>
    <w:rsid w:val="00563E5F"/>
    <w:rsid w:val="00563E70"/>
    <w:rsid w:val="00563F1E"/>
    <w:rsid w:val="00563F61"/>
    <w:rsid w:val="0056402C"/>
    <w:rsid w:val="00564031"/>
    <w:rsid w:val="005640CC"/>
    <w:rsid w:val="00564306"/>
    <w:rsid w:val="005643B4"/>
    <w:rsid w:val="00564440"/>
    <w:rsid w:val="0056446B"/>
    <w:rsid w:val="00564474"/>
    <w:rsid w:val="00564510"/>
    <w:rsid w:val="005646AF"/>
    <w:rsid w:val="005646E9"/>
    <w:rsid w:val="0056485A"/>
    <w:rsid w:val="00564886"/>
    <w:rsid w:val="005648AD"/>
    <w:rsid w:val="00564900"/>
    <w:rsid w:val="0056494F"/>
    <w:rsid w:val="00564996"/>
    <w:rsid w:val="00564B6C"/>
    <w:rsid w:val="00564D6A"/>
    <w:rsid w:val="00564ECA"/>
    <w:rsid w:val="00564F77"/>
    <w:rsid w:val="0056510B"/>
    <w:rsid w:val="0056513C"/>
    <w:rsid w:val="00565174"/>
    <w:rsid w:val="00565247"/>
    <w:rsid w:val="00565270"/>
    <w:rsid w:val="005652B3"/>
    <w:rsid w:val="005652D4"/>
    <w:rsid w:val="0056534C"/>
    <w:rsid w:val="00565374"/>
    <w:rsid w:val="005653DD"/>
    <w:rsid w:val="0056558B"/>
    <w:rsid w:val="005655BB"/>
    <w:rsid w:val="00565653"/>
    <w:rsid w:val="00565685"/>
    <w:rsid w:val="005656E3"/>
    <w:rsid w:val="00565792"/>
    <w:rsid w:val="0056583A"/>
    <w:rsid w:val="00565922"/>
    <w:rsid w:val="00565AEB"/>
    <w:rsid w:val="00565B05"/>
    <w:rsid w:val="00565BDE"/>
    <w:rsid w:val="00565E7F"/>
    <w:rsid w:val="00565E9C"/>
    <w:rsid w:val="00565F32"/>
    <w:rsid w:val="00565F66"/>
    <w:rsid w:val="00565FD4"/>
    <w:rsid w:val="0056603A"/>
    <w:rsid w:val="00566179"/>
    <w:rsid w:val="00566184"/>
    <w:rsid w:val="00566192"/>
    <w:rsid w:val="00566336"/>
    <w:rsid w:val="00566508"/>
    <w:rsid w:val="00566552"/>
    <w:rsid w:val="005665A0"/>
    <w:rsid w:val="005666FC"/>
    <w:rsid w:val="00566773"/>
    <w:rsid w:val="00566915"/>
    <w:rsid w:val="00566959"/>
    <w:rsid w:val="005669A4"/>
    <w:rsid w:val="005669EF"/>
    <w:rsid w:val="00566A33"/>
    <w:rsid w:val="00566AA8"/>
    <w:rsid w:val="00566B16"/>
    <w:rsid w:val="00566BB0"/>
    <w:rsid w:val="00566BC5"/>
    <w:rsid w:val="00566CB1"/>
    <w:rsid w:val="00566DC2"/>
    <w:rsid w:val="00566E39"/>
    <w:rsid w:val="00566E45"/>
    <w:rsid w:val="00566E53"/>
    <w:rsid w:val="00566F5F"/>
    <w:rsid w:val="005670AB"/>
    <w:rsid w:val="0056723F"/>
    <w:rsid w:val="0056740A"/>
    <w:rsid w:val="0056746D"/>
    <w:rsid w:val="00567595"/>
    <w:rsid w:val="00567866"/>
    <w:rsid w:val="00567908"/>
    <w:rsid w:val="00567B45"/>
    <w:rsid w:val="00567B4A"/>
    <w:rsid w:val="00567BD8"/>
    <w:rsid w:val="00567C28"/>
    <w:rsid w:val="00567C9D"/>
    <w:rsid w:val="00567CCF"/>
    <w:rsid w:val="00567DFA"/>
    <w:rsid w:val="00567FAB"/>
    <w:rsid w:val="00567FD9"/>
    <w:rsid w:val="00570003"/>
    <w:rsid w:val="005700C4"/>
    <w:rsid w:val="00570176"/>
    <w:rsid w:val="0057017C"/>
    <w:rsid w:val="00570316"/>
    <w:rsid w:val="00570362"/>
    <w:rsid w:val="005705CC"/>
    <w:rsid w:val="005705CD"/>
    <w:rsid w:val="00570604"/>
    <w:rsid w:val="0057067D"/>
    <w:rsid w:val="00570971"/>
    <w:rsid w:val="00570A6D"/>
    <w:rsid w:val="00570A72"/>
    <w:rsid w:val="00570AC2"/>
    <w:rsid w:val="00570B03"/>
    <w:rsid w:val="00570B1A"/>
    <w:rsid w:val="00570C43"/>
    <w:rsid w:val="00570CC1"/>
    <w:rsid w:val="00570CF0"/>
    <w:rsid w:val="00570D7F"/>
    <w:rsid w:val="00570F17"/>
    <w:rsid w:val="00570F42"/>
    <w:rsid w:val="00570FC6"/>
    <w:rsid w:val="00570FDD"/>
    <w:rsid w:val="00571073"/>
    <w:rsid w:val="005710A2"/>
    <w:rsid w:val="005710EF"/>
    <w:rsid w:val="005711A8"/>
    <w:rsid w:val="005711BD"/>
    <w:rsid w:val="005712E8"/>
    <w:rsid w:val="005713CC"/>
    <w:rsid w:val="00571408"/>
    <w:rsid w:val="0057142B"/>
    <w:rsid w:val="00571527"/>
    <w:rsid w:val="005716A1"/>
    <w:rsid w:val="005716E2"/>
    <w:rsid w:val="005717F2"/>
    <w:rsid w:val="00571859"/>
    <w:rsid w:val="00571A27"/>
    <w:rsid w:val="00571A97"/>
    <w:rsid w:val="00571AF5"/>
    <w:rsid w:val="00571AFB"/>
    <w:rsid w:val="00571C48"/>
    <w:rsid w:val="00571C62"/>
    <w:rsid w:val="00571C68"/>
    <w:rsid w:val="00571E10"/>
    <w:rsid w:val="00571E1C"/>
    <w:rsid w:val="00571FD5"/>
    <w:rsid w:val="00572027"/>
    <w:rsid w:val="00572043"/>
    <w:rsid w:val="00572115"/>
    <w:rsid w:val="0057211F"/>
    <w:rsid w:val="0057252A"/>
    <w:rsid w:val="0057263B"/>
    <w:rsid w:val="00572645"/>
    <w:rsid w:val="00572694"/>
    <w:rsid w:val="00572781"/>
    <w:rsid w:val="005728B3"/>
    <w:rsid w:val="005728B6"/>
    <w:rsid w:val="005728C4"/>
    <w:rsid w:val="005728ED"/>
    <w:rsid w:val="00572947"/>
    <w:rsid w:val="00572989"/>
    <w:rsid w:val="005729DD"/>
    <w:rsid w:val="005729DF"/>
    <w:rsid w:val="00572A3B"/>
    <w:rsid w:val="00572C62"/>
    <w:rsid w:val="00572C6C"/>
    <w:rsid w:val="00572D0B"/>
    <w:rsid w:val="00572E37"/>
    <w:rsid w:val="00572EC2"/>
    <w:rsid w:val="00572F55"/>
    <w:rsid w:val="00573122"/>
    <w:rsid w:val="00573148"/>
    <w:rsid w:val="005732C5"/>
    <w:rsid w:val="00573393"/>
    <w:rsid w:val="0057339C"/>
    <w:rsid w:val="005733E1"/>
    <w:rsid w:val="005734B5"/>
    <w:rsid w:val="0057351F"/>
    <w:rsid w:val="00573521"/>
    <w:rsid w:val="005735A8"/>
    <w:rsid w:val="0057368F"/>
    <w:rsid w:val="0057369C"/>
    <w:rsid w:val="005737A0"/>
    <w:rsid w:val="005737BA"/>
    <w:rsid w:val="005738A7"/>
    <w:rsid w:val="005738F6"/>
    <w:rsid w:val="00573905"/>
    <w:rsid w:val="00573A80"/>
    <w:rsid w:val="00573B08"/>
    <w:rsid w:val="00573B27"/>
    <w:rsid w:val="00573BA0"/>
    <w:rsid w:val="00573BBC"/>
    <w:rsid w:val="00573CD5"/>
    <w:rsid w:val="00573DCF"/>
    <w:rsid w:val="00573E81"/>
    <w:rsid w:val="00573E9C"/>
    <w:rsid w:val="00573EA8"/>
    <w:rsid w:val="00573EDD"/>
    <w:rsid w:val="00573FBE"/>
    <w:rsid w:val="00574036"/>
    <w:rsid w:val="005740D5"/>
    <w:rsid w:val="0057434D"/>
    <w:rsid w:val="00574428"/>
    <w:rsid w:val="0057444E"/>
    <w:rsid w:val="005744A1"/>
    <w:rsid w:val="005744F9"/>
    <w:rsid w:val="00574554"/>
    <w:rsid w:val="0057457D"/>
    <w:rsid w:val="005745C2"/>
    <w:rsid w:val="00574624"/>
    <w:rsid w:val="005748FC"/>
    <w:rsid w:val="0057498B"/>
    <w:rsid w:val="00574999"/>
    <w:rsid w:val="00574AEA"/>
    <w:rsid w:val="00574BE1"/>
    <w:rsid w:val="00574BFD"/>
    <w:rsid w:val="00574F87"/>
    <w:rsid w:val="0057507B"/>
    <w:rsid w:val="005751A5"/>
    <w:rsid w:val="00575272"/>
    <w:rsid w:val="00575373"/>
    <w:rsid w:val="00575480"/>
    <w:rsid w:val="005754E8"/>
    <w:rsid w:val="00575549"/>
    <w:rsid w:val="00575849"/>
    <w:rsid w:val="0057590B"/>
    <w:rsid w:val="0057595A"/>
    <w:rsid w:val="005759C8"/>
    <w:rsid w:val="00575ABF"/>
    <w:rsid w:val="00575AF9"/>
    <w:rsid w:val="00575B61"/>
    <w:rsid w:val="00575B63"/>
    <w:rsid w:val="00575BCF"/>
    <w:rsid w:val="00575BDA"/>
    <w:rsid w:val="00575D42"/>
    <w:rsid w:val="00575DDD"/>
    <w:rsid w:val="00575EB4"/>
    <w:rsid w:val="00575ED8"/>
    <w:rsid w:val="00575F47"/>
    <w:rsid w:val="005760CF"/>
    <w:rsid w:val="00576159"/>
    <w:rsid w:val="0057642A"/>
    <w:rsid w:val="00576433"/>
    <w:rsid w:val="005764C2"/>
    <w:rsid w:val="005765E2"/>
    <w:rsid w:val="0057663D"/>
    <w:rsid w:val="005766FE"/>
    <w:rsid w:val="0057674B"/>
    <w:rsid w:val="00576751"/>
    <w:rsid w:val="005767AF"/>
    <w:rsid w:val="005767CA"/>
    <w:rsid w:val="00576898"/>
    <w:rsid w:val="00576A66"/>
    <w:rsid w:val="00576B32"/>
    <w:rsid w:val="00576C3B"/>
    <w:rsid w:val="00576E3F"/>
    <w:rsid w:val="00576E70"/>
    <w:rsid w:val="00576FDC"/>
    <w:rsid w:val="00577069"/>
    <w:rsid w:val="0057709F"/>
    <w:rsid w:val="005770A3"/>
    <w:rsid w:val="0057725D"/>
    <w:rsid w:val="005773B7"/>
    <w:rsid w:val="00577449"/>
    <w:rsid w:val="00577450"/>
    <w:rsid w:val="005775A0"/>
    <w:rsid w:val="00577602"/>
    <w:rsid w:val="00577671"/>
    <w:rsid w:val="00577734"/>
    <w:rsid w:val="00577797"/>
    <w:rsid w:val="005777F0"/>
    <w:rsid w:val="00577897"/>
    <w:rsid w:val="00577907"/>
    <w:rsid w:val="0057792F"/>
    <w:rsid w:val="0057798B"/>
    <w:rsid w:val="005779D4"/>
    <w:rsid w:val="005779D7"/>
    <w:rsid w:val="00577BB8"/>
    <w:rsid w:val="00577BE3"/>
    <w:rsid w:val="00577C5E"/>
    <w:rsid w:val="00577C7B"/>
    <w:rsid w:val="00577C94"/>
    <w:rsid w:val="00577CC2"/>
    <w:rsid w:val="00577E50"/>
    <w:rsid w:val="00577E86"/>
    <w:rsid w:val="00580297"/>
    <w:rsid w:val="00580360"/>
    <w:rsid w:val="0058048E"/>
    <w:rsid w:val="005804E8"/>
    <w:rsid w:val="00580612"/>
    <w:rsid w:val="00580659"/>
    <w:rsid w:val="005806B0"/>
    <w:rsid w:val="0058074B"/>
    <w:rsid w:val="00580758"/>
    <w:rsid w:val="0058077D"/>
    <w:rsid w:val="00580909"/>
    <w:rsid w:val="00580A35"/>
    <w:rsid w:val="00580A5C"/>
    <w:rsid w:val="00580A6F"/>
    <w:rsid w:val="00580A8F"/>
    <w:rsid w:val="00580B5B"/>
    <w:rsid w:val="00580B64"/>
    <w:rsid w:val="00580C6A"/>
    <w:rsid w:val="00580CC3"/>
    <w:rsid w:val="00580CED"/>
    <w:rsid w:val="00580DC6"/>
    <w:rsid w:val="00580E33"/>
    <w:rsid w:val="00580E79"/>
    <w:rsid w:val="00580EFD"/>
    <w:rsid w:val="00580F85"/>
    <w:rsid w:val="00580FC2"/>
    <w:rsid w:val="00580FEB"/>
    <w:rsid w:val="0058101F"/>
    <w:rsid w:val="005810BB"/>
    <w:rsid w:val="00581137"/>
    <w:rsid w:val="00581194"/>
    <w:rsid w:val="00581313"/>
    <w:rsid w:val="005813EB"/>
    <w:rsid w:val="005813F2"/>
    <w:rsid w:val="00581400"/>
    <w:rsid w:val="005814CD"/>
    <w:rsid w:val="00581597"/>
    <w:rsid w:val="005815F6"/>
    <w:rsid w:val="005816D8"/>
    <w:rsid w:val="005819FE"/>
    <w:rsid w:val="00581AB0"/>
    <w:rsid w:val="00581B5F"/>
    <w:rsid w:val="00581CD8"/>
    <w:rsid w:val="00581CE2"/>
    <w:rsid w:val="00581F1B"/>
    <w:rsid w:val="00582066"/>
    <w:rsid w:val="0058218D"/>
    <w:rsid w:val="0058234E"/>
    <w:rsid w:val="00582461"/>
    <w:rsid w:val="005825C4"/>
    <w:rsid w:val="005826B3"/>
    <w:rsid w:val="00582701"/>
    <w:rsid w:val="0058286B"/>
    <w:rsid w:val="005828CA"/>
    <w:rsid w:val="005828CD"/>
    <w:rsid w:val="005828F4"/>
    <w:rsid w:val="00582942"/>
    <w:rsid w:val="0058294B"/>
    <w:rsid w:val="00582A8E"/>
    <w:rsid w:val="00582AE1"/>
    <w:rsid w:val="00582B7F"/>
    <w:rsid w:val="00582BCE"/>
    <w:rsid w:val="00582C89"/>
    <w:rsid w:val="00582DA0"/>
    <w:rsid w:val="00582DB4"/>
    <w:rsid w:val="00582DE2"/>
    <w:rsid w:val="00582E4B"/>
    <w:rsid w:val="00582E83"/>
    <w:rsid w:val="00582EA7"/>
    <w:rsid w:val="00582F19"/>
    <w:rsid w:val="0058305F"/>
    <w:rsid w:val="00583153"/>
    <w:rsid w:val="00583237"/>
    <w:rsid w:val="00583488"/>
    <w:rsid w:val="005834EA"/>
    <w:rsid w:val="00583515"/>
    <w:rsid w:val="005835BF"/>
    <w:rsid w:val="005835C2"/>
    <w:rsid w:val="005836DD"/>
    <w:rsid w:val="005836DE"/>
    <w:rsid w:val="00583717"/>
    <w:rsid w:val="005837B3"/>
    <w:rsid w:val="005838DC"/>
    <w:rsid w:val="005838DE"/>
    <w:rsid w:val="00583A01"/>
    <w:rsid w:val="00583B16"/>
    <w:rsid w:val="00583C29"/>
    <w:rsid w:val="00583C9A"/>
    <w:rsid w:val="00583DA2"/>
    <w:rsid w:val="00583E28"/>
    <w:rsid w:val="00583E33"/>
    <w:rsid w:val="00583F36"/>
    <w:rsid w:val="005841A8"/>
    <w:rsid w:val="0058420C"/>
    <w:rsid w:val="00584262"/>
    <w:rsid w:val="005842B1"/>
    <w:rsid w:val="00584355"/>
    <w:rsid w:val="005843C4"/>
    <w:rsid w:val="005843E3"/>
    <w:rsid w:val="00584452"/>
    <w:rsid w:val="00584671"/>
    <w:rsid w:val="005846C7"/>
    <w:rsid w:val="005847A0"/>
    <w:rsid w:val="005847EC"/>
    <w:rsid w:val="0058492D"/>
    <w:rsid w:val="005849BE"/>
    <w:rsid w:val="00584AA6"/>
    <w:rsid w:val="00584AB3"/>
    <w:rsid w:val="00584BAC"/>
    <w:rsid w:val="00584C73"/>
    <w:rsid w:val="00584C9D"/>
    <w:rsid w:val="00584D46"/>
    <w:rsid w:val="00584DB4"/>
    <w:rsid w:val="00584EED"/>
    <w:rsid w:val="00584EF4"/>
    <w:rsid w:val="005850D5"/>
    <w:rsid w:val="00585166"/>
    <w:rsid w:val="00585188"/>
    <w:rsid w:val="00585287"/>
    <w:rsid w:val="0058533A"/>
    <w:rsid w:val="00585379"/>
    <w:rsid w:val="0058540D"/>
    <w:rsid w:val="005854AA"/>
    <w:rsid w:val="005855A4"/>
    <w:rsid w:val="005855F6"/>
    <w:rsid w:val="0058567E"/>
    <w:rsid w:val="00585692"/>
    <w:rsid w:val="005857EB"/>
    <w:rsid w:val="0058590F"/>
    <w:rsid w:val="005859B3"/>
    <w:rsid w:val="005859DE"/>
    <w:rsid w:val="00585A20"/>
    <w:rsid w:val="00585BA2"/>
    <w:rsid w:val="00585CDD"/>
    <w:rsid w:val="00585DE4"/>
    <w:rsid w:val="00585E80"/>
    <w:rsid w:val="00585ED0"/>
    <w:rsid w:val="00585EF0"/>
    <w:rsid w:val="00585FC2"/>
    <w:rsid w:val="00585FF3"/>
    <w:rsid w:val="0058611D"/>
    <w:rsid w:val="00586151"/>
    <w:rsid w:val="00586163"/>
    <w:rsid w:val="00586230"/>
    <w:rsid w:val="00586275"/>
    <w:rsid w:val="0058631B"/>
    <w:rsid w:val="0058643B"/>
    <w:rsid w:val="0058645B"/>
    <w:rsid w:val="0058652B"/>
    <w:rsid w:val="0058654D"/>
    <w:rsid w:val="0058658C"/>
    <w:rsid w:val="00586613"/>
    <w:rsid w:val="00586662"/>
    <w:rsid w:val="0058666D"/>
    <w:rsid w:val="005866E2"/>
    <w:rsid w:val="00586766"/>
    <w:rsid w:val="00586986"/>
    <w:rsid w:val="005869EC"/>
    <w:rsid w:val="00586A88"/>
    <w:rsid w:val="00586AEB"/>
    <w:rsid w:val="00586B02"/>
    <w:rsid w:val="00586B7C"/>
    <w:rsid w:val="00586B83"/>
    <w:rsid w:val="00586C09"/>
    <w:rsid w:val="00586DB6"/>
    <w:rsid w:val="005872B9"/>
    <w:rsid w:val="00587355"/>
    <w:rsid w:val="0058736F"/>
    <w:rsid w:val="0058752A"/>
    <w:rsid w:val="0058758B"/>
    <w:rsid w:val="005875AA"/>
    <w:rsid w:val="00587751"/>
    <w:rsid w:val="00587799"/>
    <w:rsid w:val="00587899"/>
    <w:rsid w:val="0058790B"/>
    <w:rsid w:val="00587B11"/>
    <w:rsid w:val="00587DB5"/>
    <w:rsid w:val="00587DC2"/>
    <w:rsid w:val="00587F17"/>
    <w:rsid w:val="00587F24"/>
    <w:rsid w:val="00587F64"/>
    <w:rsid w:val="00587F9B"/>
    <w:rsid w:val="00587FCC"/>
    <w:rsid w:val="00587FF1"/>
    <w:rsid w:val="0059002D"/>
    <w:rsid w:val="005900DB"/>
    <w:rsid w:val="00590159"/>
    <w:rsid w:val="005901C5"/>
    <w:rsid w:val="00590231"/>
    <w:rsid w:val="00590384"/>
    <w:rsid w:val="005903D5"/>
    <w:rsid w:val="0059042A"/>
    <w:rsid w:val="005904B1"/>
    <w:rsid w:val="00590576"/>
    <w:rsid w:val="005906F2"/>
    <w:rsid w:val="0059072A"/>
    <w:rsid w:val="0059073D"/>
    <w:rsid w:val="00590762"/>
    <w:rsid w:val="00590774"/>
    <w:rsid w:val="00590888"/>
    <w:rsid w:val="0059088D"/>
    <w:rsid w:val="00590994"/>
    <w:rsid w:val="0059099D"/>
    <w:rsid w:val="00590A35"/>
    <w:rsid w:val="00590B55"/>
    <w:rsid w:val="00590B60"/>
    <w:rsid w:val="00590C84"/>
    <w:rsid w:val="00590CAF"/>
    <w:rsid w:val="00590D00"/>
    <w:rsid w:val="00590D2E"/>
    <w:rsid w:val="00590D64"/>
    <w:rsid w:val="00590DFB"/>
    <w:rsid w:val="00590E8F"/>
    <w:rsid w:val="00590E96"/>
    <w:rsid w:val="00590E9D"/>
    <w:rsid w:val="005910E6"/>
    <w:rsid w:val="00591105"/>
    <w:rsid w:val="00591163"/>
    <w:rsid w:val="00591172"/>
    <w:rsid w:val="00591282"/>
    <w:rsid w:val="00591299"/>
    <w:rsid w:val="005912E7"/>
    <w:rsid w:val="00591352"/>
    <w:rsid w:val="0059141D"/>
    <w:rsid w:val="0059145E"/>
    <w:rsid w:val="00591489"/>
    <w:rsid w:val="005915AC"/>
    <w:rsid w:val="00591667"/>
    <w:rsid w:val="005917BE"/>
    <w:rsid w:val="005917FE"/>
    <w:rsid w:val="0059186F"/>
    <w:rsid w:val="005919BF"/>
    <w:rsid w:val="00591A64"/>
    <w:rsid w:val="00591AA8"/>
    <w:rsid w:val="00591ADC"/>
    <w:rsid w:val="00591BEA"/>
    <w:rsid w:val="00591C90"/>
    <w:rsid w:val="005920DE"/>
    <w:rsid w:val="005920FF"/>
    <w:rsid w:val="0059214E"/>
    <w:rsid w:val="005921ED"/>
    <w:rsid w:val="0059231D"/>
    <w:rsid w:val="0059237D"/>
    <w:rsid w:val="00592489"/>
    <w:rsid w:val="00592585"/>
    <w:rsid w:val="0059259D"/>
    <w:rsid w:val="005925FD"/>
    <w:rsid w:val="005927A2"/>
    <w:rsid w:val="00592965"/>
    <w:rsid w:val="00592C33"/>
    <w:rsid w:val="00592C9D"/>
    <w:rsid w:val="00592CAB"/>
    <w:rsid w:val="00592CF1"/>
    <w:rsid w:val="00592CFA"/>
    <w:rsid w:val="00592D6A"/>
    <w:rsid w:val="00592DF0"/>
    <w:rsid w:val="00592E4C"/>
    <w:rsid w:val="00592E78"/>
    <w:rsid w:val="00592EF0"/>
    <w:rsid w:val="00592F3C"/>
    <w:rsid w:val="00593061"/>
    <w:rsid w:val="005930A6"/>
    <w:rsid w:val="005930FE"/>
    <w:rsid w:val="00593216"/>
    <w:rsid w:val="00593324"/>
    <w:rsid w:val="0059345D"/>
    <w:rsid w:val="00593461"/>
    <w:rsid w:val="00593496"/>
    <w:rsid w:val="0059357E"/>
    <w:rsid w:val="0059358D"/>
    <w:rsid w:val="005935FA"/>
    <w:rsid w:val="00593600"/>
    <w:rsid w:val="0059368D"/>
    <w:rsid w:val="0059369C"/>
    <w:rsid w:val="005936B3"/>
    <w:rsid w:val="00593713"/>
    <w:rsid w:val="0059372F"/>
    <w:rsid w:val="005938A8"/>
    <w:rsid w:val="00593A74"/>
    <w:rsid w:val="00593A91"/>
    <w:rsid w:val="00593B6D"/>
    <w:rsid w:val="00593BDF"/>
    <w:rsid w:val="00593C89"/>
    <w:rsid w:val="00593DE9"/>
    <w:rsid w:val="00593F6C"/>
    <w:rsid w:val="00593F73"/>
    <w:rsid w:val="00593F74"/>
    <w:rsid w:val="00593F7C"/>
    <w:rsid w:val="00593F83"/>
    <w:rsid w:val="00593FAA"/>
    <w:rsid w:val="00594079"/>
    <w:rsid w:val="005940CA"/>
    <w:rsid w:val="00594224"/>
    <w:rsid w:val="0059434C"/>
    <w:rsid w:val="0059437A"/>
    <w:rsid w:val="00594464"/>
    <w:rsid w:val="00594502"/>
    <w:rsid w:val="00594666"/>
    <w:rsid w:val="00594759"/>
    <w:rsid w:val="005947A2"/>
    <w:rsid w:val="00594A92"/>
    <w:rsid w:val="00594AA7"/>
    <w:rsid w:val="00594AEE"/>
    <w:rsid w:val="00594DBA"/>
    <w:rsid w:val="00594DEF"/>
    <w:rsid w:val="00594E22"/>
    <w:rsid w:val="00594FDD"/>
    <w:rsid w:val="005950FE"/>
    <w:rsid w:val="005951CF"/>
    <w:rsid w:val="005952DA"/>
    <w:rsid w:val="005953C5"/>
    <w:rsid w:val="005954C3"/>
    <w:rsid w:val="005956CA"/>
    <w:rsid w:val="005958F2"/>
    <w:rsid w:val="00595930"/>
    <w:rsid w:val="00595A80"/>
    <w:rsid w:val="00595AA9"/>
    <w:rsid w:val="00595B31"/>
    <w:rsid w:val="00595C10"/>
    <w:rsid w:val="00595D9E"/>
    <w:rsid w:val="00595DBB"/>
    <w:rsid w:val="00595E74"/>
    <w:rsid w:val="00595E99"/>
    <w:rsid w:val="0059606E"/>
    <w:rsid w:val="00596129"/>
    <w:rsid w:val="0059613F"/>
    <w:rsid w:val="005961C0"/>
    <w:rsid w:val="005966C7"/>
    <w:rsid w:val="0059680B"/>
    <w:rsid w:val="00596891"/>
    <w:rsid w:val="005968C0"/>
    <w:rsid w:val="005969D0"/>
    <w:rsid w:val="00596A51"/>
    <w:rsid w:val="00596B77"/>
    <w:rsid w:val="00596BC3"/>
    <w:rsid w:val="00596D36"/>
    <w:rsid w:val="00596DB1"/>
    <w:rsid w:val="00596DC6"/>
    <w:rsid w:val="0059708D"/>
    <w:rsid w:val="00597103"/>
    <w:rsid w:val="005971BF"/>
    <w:rsid w:val="0059724A"/>
    <w:rsid w:val="00597259"/>
    <w:rsid w:val="0059728A"/>
    <w:rsid w:val="005973C9"/>
    <w:rsid w:val="00597431"/>
    <w:rsid w:val="00597568"/>
    <w:rsid w:val="00597573"/>
    <w:rsid w:val="005975ED"/>
    <w:rsid w:val="00597680"/>
    <w:rsid w:val="00597706"/>
    <w:rsid w:val="00597875"/>
    <w:rsid w:val="0059795E"/>
    <w:rsid w:val="00597B60"/>
    <w:rsid w:val="00597B7A"/>
    <w:rsid w:val="00597D06"/>
    <w:rsid w:val="00597D1E"/>
    <w:rsid w:val="00597D43"/>
    <w:rsid w:val="00597DBD"/>
    <w:rsid w:val="00597DCB"/>
    <w:rsid w:val="00597DDA"/>
    <w:rsid w:val="00597EC0"/>
    <w:rsid w:val="00597F10"/>
    <w:rsid w:val="00597F20"/>
    <w:rsid w:val="005A007A"/>
    <w:rsid w:val="005A0154"/>
    <w:rsid w:val="005A02D2"/>
    <w:rsid w:val="005A035E"/>
    <w:rsid w:val="005A03A7"/>
    <w:rsid w:val="005A0448"/>
    <w:rsid w:val="005A055D"/>
    <w:rsid w:val="005A05CE"/>
    <w:rsid w:val="005A05F1"/>
    <w:rsid w:val="005A063B"/>
    <w:rsid w:val="005A0AD3"/>
    <w:rsid w:val="005A0B1D"/>
    <w:rsid w:val="005A0B25"/>
    <w:rsid w:val="005A0BEC"/>
    <w:rsid w:val="005A0C1F"/>
    <w:rsid w:val="005A0D51"/>
    <w:rsid w:val="005A0D65"/>
    <w:rsid w:val="005A0E03"/>
    <w:rsid w:val="005A0E50"/>
    <w:rsid w:val="005A0E63"/>
    <w:rsid w:val="005A0EA1"/>
    <w:rsid w:val="005A0F9D"/>
    <w:rsid w:val="005A102C"/>
    <w:rsid w:val="005A1045"/>
    <w:rsid w:val="005A107C"/>
    <w:rsid w:val="005A1145"/>
    <w:rsid w:val="005A11A1"/>
    <w:rsid w:val="005A12D7"/>
    <w:rsid w:val="005A15CC"/>
    <w:rsid w:val="005A15E6"/>
    <w:rsid w:val="005A1617"/>
    <w:rsid w:val="005A1701"/>
    <w:rsid w:val="005A1784"/>
    <w:rsid w:val="005A17BC"/>
    <w:rsid w:val="005A1993"/>
    <w:rsid w:val="005A19F6"/>
    <w:rsid w:val="005A1A95"/>
    <w:rsid w:val="005A1C86"/>
    <w:rsid w:val="005A1DCF"/>
    <w:rsid w:val="005A1DDC"/>
    <w:rsid w:val="005A1DE3"/>
    <w:rsid w:val="005A1E3C"/>
    <w:rsid w:val="005A1E69"/>
    <w:rsid w:val="005A1EE2"/>
    <w:rsid w:val="005A1EE9"/>
    <w:rsid w:val="005A21A5"/>
    <w:rsid w:val="005A2266"/>
    <w:rsid w:val="005A2341"/>
    <w:rsid w:val="005A23AF"/>
    <w:rsid w:val="005A23D8"/>
    <w:rsid w:val="005A249C"/>
    <w:rsid w:val="005A2542"/>
    <w:rsid w:val="005A2567"/>
    <w:rsid w:val="005A265A"/>
    <w:rsid w:val="005A26F4"/>
    <w:rsid w:val="005A2792"/>
    <w:rsid w:val="005A27A4"/>
    <w:rsid w:val="005A2807"/>
    <w:rsid w:val="005A2839"/>
    <w:rsid w:val="005A288D"/>
    <w:rsid w:val="005A28DF"/>
    <w:rsid w:val="005A28EB"/>
    <w:rsid w:val="005A29B7"/>
    <w:rsid w:val="005A2A57"/>
    <w:rsid w:val="005A2AC1"/>
    <w:rsid w:val="005A2AC2"/>
    <w:rsid w:val="005A2C6B"/>
    <w:rsid w:val="005A2D4E"/>
    <w:rsid w:val="005A2D92"/>
    <w:rsid w:val="005A2DC5"/>
    <w:rsid w:val="005A301F"/>
    <w:rsid w:val="005A307E"/>
    <w:rsid w:val="005A3337"/>
    <w:rsid w:val="005A33F1"/>
    <w:rsid w:val="005A340C"/>
    <w:rsid w:val="005A350B"/>
    <w:rsid w:val="005A358D"/>
    <w:rsid w:val="005A35FF"/>
    <w:rsid w:val="005A3619"/>
    <w:rsid w:val="005A3666"/>
    <w:rsid w:val="005A36E0"/>
    <w:rsid w:val="005A37CF"/>
    <w:rsid w:val="005A37F6"/>
    <w:rsid w:val="005A3833"/>
    <w:rsid w:val="005A3951"/>
    <w:rsid w:val="005A3BC3"/>
    <w:rsid w:val="005A3C8C"/>
    <w:rsid w:val="005A3CCC"/>
    <w:rsid w:val="005A3CD1"/>
    <w:rsid w:val="005A3CF4"/>
    <w:rsid w:val="005A3D7B"/>
    <w:rsid w:val="005A3D8D"/>
    <w:rsid w:val="005A3E29"/>
    <w:rsid w:val="005A3EFB"/>
    <w:rsid w:val="005A405E"/>
    <w:rsid w:val="005A406A"/>
    <w:rsid w:val="005A40F5"/>
    <w:rsid w:val="005A41E4"/>
    <w:rsid w:val="005A41ED"/>
    <w:rsid w:val="005A421A"/>
    <w:rsid w:val="005A4278"/>
    <w:rsid w:val="005A42EE"/>
    <w:rsid w:val="005A453B"/>
    <w:rsid w:val="005A458E"/>
    <w:rsid w:val="005A45E1"/>
    <w:rsid w:val="005A47B4"/>
    <w:rsid w:val="005A48AF"/>
    <w:rsid w:val="005A48FF"/>
    <w:rsid w:val="005A4986"/>
    <w:rsid w:val="005A49C2"/>
    <w:rsid w:val="005A4A8A"/>
    <w:rsid w:val="005A4B7E"/>
    <w:rsid w:val="005A4BB8"/>
    <w:rsid w:val="005A4BC3"/>
    <w:rsid w:val="005A4C05"/>
    <w:rsid w:val="005A4C40"/>
    <w:rsid w:val="005A4CA7"/>
    <w:rsid w:val="005A4D63"/>
    <w:rsid w:val="005A4DB8"/>
    <w:rsid w:val="005A4F46"/>
    <w:rsid w:val="005A505E"/>
    <w:rsid w:val="005A51F8"/>
    <w:rsid w:val="005A52C7"/>
    <w:rsid w:val="005A538E"/>
    <w:rsid w:val="005A5405"/>
    <w:rsid w:val="005A549A"/>
    <w:rsid w:val="005A5511"/>
    <w:rsid w:val="005A55E9"/>
    <w:rsid w:val="005A5672"/>
    <w:rsid w:val="005A5737"/>
    <w:rsid w:val="005A57E7"/>
    <w:rsid w:val="005A58DC"/>
    <w:rsid w:val="005A59F8"/>
    <w:rsid w:val="005A5B21"/>
    <w:rsid w:val="005A5BF6"/>
    <w:rsid w:val="005A5D1B"/>
    <w:rsid w:val="005A5FC2"/>
    <w:rsid w:val="005A5FF3"/>
    <w:rsid w:val="005A5FFF"/>
    <w:rsid w:val="005A603D"/>
    <w:rsid w:val="005A6088"/>
    <w:rsid w:val="005A60A4"/>
    <w:rsid w:val="005A61AE"/>
    <w:rsid w:val="005A6286"/>
    <w:rsid w:val="005A63CE"/>
    <w:rsid w:val="005A6428"/>
    <w:rsid w:val="005A64C9"/>
    <w:rsid w:val="005A6564"/>
    <w:rsid w:val="005A656F"/>
    <w:rsid w:val="005A65FE"/>
    <w:rsid w:val="005A6702"/>
    <w:rsid w:val="005A6759"/>
    <w:rsid w:val="005A67F5"/>
    <w:rsid w:val="005A6806"/>
    <w:rsid w:val="005A6825"/>
    <w:rsid w:val="005A69D4"/>
    <w:rsid w:val="005A6AB2"/>
    <w:rsid w:val="005A6AE5"/>
    <w:rsid w:val="005A6D3C"/>
    <w:rsid w:val="005A6D87"/>
    <w:rsid w:val="005A7018"/>
    <w:rsid w:val="005A7150"/>
    <w:rsid w:val="005A725B"/>
    <w:rsid w:val="005A7269"/>
    <w:rsid w:val="005A7335"/>
    <w:rsid w:val="005A758E"/>
    <w:rsid w:val="005A7621"/>
    <w:rsid w:val="005A76B1"/>
    <w:rsid w:val="005A7721"/>
    <w:rsid w:val="005A77D2"/>
    <w:rsid w:val="005A78C3"/>
    <w:rsid w:val="005A7925"/>
    <w:rsid w:val="005A79CC"/>
    <w:rsid w:val="005A7AAD"/>
    <w:rsid w:val="005A7AC6"/>
    <w:rsid w:val="005A7B4B"/>
    <w:rsid w:val="005A7BC0"/>
    <w:rsid w:val="005A7BDE"/>
    <w:rsid w:val="005A7D5B"/>
    <w:rsid w:val="005A7E71"/>
    <w:rsid w:val="005A7E7D"/>
    <w:rsid w:val="005A7EC3"/>
    <w:rsid w:val="005A7EE2"/>
    <w:rsid w:val="005A7F29"/>
    <w:rsid w:val="005B0157"/>
    <w:rsid w:val="005B0316"/>
    <w:rsid w:val="005B035A"/>
    <w:rsid w:val="005B03EC"/>
    <w:rsid w:val="005B0547"/>
    <w:rsid w:val="005B05A7"/>
    <w:rsid w:val="005B0666"/>
    <w:rsid w:val="005B06FD"/>
    <w:rsid w:val="005B0710"/>
    <w:rsid w:val="005B07D4"/>
    <w:rsid w:val="005B0974"/>
    <w:rsid w:val="005B0AF3"/>
    <w:rsid w:val="005B0C98"/>
    <w:rsid w:val="005B0F00"/>
    <w:rsid w:val="005B0F49"/>
    <w:rsid w:val="005B108E"/>
    <w:rsid w:val="005B10FF"/>
    <w:rsid w:val="005B1154"/>
    <w:rsid w:val="005B1182"/>
    <w:rsid w:val="005B1232"/>
    <w:rsid w:val="005B1274"/>
    <w:rsid w:val="005B1323"/>
    <w:rsid w:val="005B1329"/>
    <w:rsid w:val="005B13BC"/>
    <w:rsid w:val="005B1414"/>
    <w:rsid w:val="005B141D"/>
    <w:rsid w:val="005B144F"/>
    <w:rsid w:val="005B145B"/>
    <w:rsid w:val="005B152F"/>
    <w:rsid w:val="005B164F"/>
    <w:rsid w:val="005B16F9"/>
    <w:rsid w:val="005B1780"/>
    <w:rsid w:val="005B18C3"/>
    <w:rsid w:val="005B18E7"/>
    <w:rsid w:val="005B1914"/>
    <w:rsid w:val="005B193C"/>
    <w:rsid w:val="005B19A7"/>
    <w:rsid w:val="005B1AF2"/>
    <w:rsid w:val="005B1B6B"/>
    <w:rsid w:val="005B1C6F"/>
    <w:rsid w:val="005B1CB6"/>
    <w:rsid w:val="005B1F25"/>
    <w:rsid w:val="005B20B5"/>
    <w:rsid w:val="005B2144"/>
    <w:rsid w:val="005B22A4"/>
    <w:rsid w:val="005B2351"/>
    <w:rsid w:val="005B237F"/>
    <w:rsid w:val="005B238C"/>
    <w:rsid w:val="005B24C9"/>
    <w:rsid w:val="005B253A"/>
    <w:rsid w:val="005B256C"/>
    <w:rsid w:val="005B2664"/>
    <w:rsid w:val="005B26DA"/>
    <w:rsid w:val="005B2787"/>
    <w:rsid w:val="005B2865"/>
    <w:rsid w:val="005B28CC"/>
    <w:rsid w:val="005B28F5"/>
    <w:rsid w:val="005B2A88"/>
    <w:rsid w:val="005B2B2D"/>
    <w:rsid w:val="005B2D86"/>
    <w:rsid w:val="005B2DAC"/>
    <w:rsid w:val="005B2E9C"/>
    <w:rsid w:val="005B2EAE"/>
    <w:rsid w:val="005B30A7"/>
    <w:rsid w:val="005B30E9"/>
    <w:rsid w:val="005B3103"/>
    <w:rsid w:val="005B312D"/>
    <w:rsid w:val="005B31CE"/>
    <w:rsid w:val="005B31D6"/>
    <w:rsid w:val="005B3390"/>
    <w:rsid w:val="005B341C"/>
    <w:rsid w:val="005B37DA"/>
    <w:rsid w:val="005B380B"/>
    <w:rsid w:val="005B383A"/>
    <w:rsid w:val="005B387B"/>
    <w:rsid w:val="005B3BB3"/>
    <w:rsid w:val="005B3D00"/>
    <w:rsid w:val="005B3DFF"/>
    <w:rsid w:val="005B4011"/>
    <w:rsid w:val="005B4093"/>
    <w:rsid w:val="005B40D1"/>
    <w:rsid w:val="005B4103"/>
    <w:rsid w:val="005B415B"/>
    <w:rsid w:val="005B41B0"/>
    <w:rsid w:val="005B41B7"/>
    <w:rsid w:val="005B4201"/>
    <w:rsid w:val="005B43C0"/>
    <w:rsid w:val="005B43DF"/>
    <w:rsid w:val="005B4414"/>
    <w:rsid w:val="005B45AE"/>
    <w:rsid w:val="005B4795"/>
    <w:rsid w:val="005B4804"/>
    <w:rsid w:val="005B4910"/>
    <w:rsid w:val="005B4971"/>
    <w:rsid w:val="005B4975"/>
    <w:rsid w:val="005B4AEC"/>
    <w:rsid w:val="005B4B49"/>
    <w:rsid w:val="005B4BF2"/>
    <w:rsid w:val="005B4CA0"/>
    <w:rsid w:val="005B4D08"/>
    <w:rsid w:val="005B4D6A"/>
    <w:rsid w:val="005B4DB2"/>
    <w:rsid w:val="005B4DD3"/>
    <w:rsid w:val="005B4E62"/>
    <w:rsid w:val="005B4F87"/>
    <w:rsid w:val="005B4FF1"/>
    <w:rsid w:val="005B5145"/>
    <w:rsid w:val="005B52BB"/>
    <w:rsid w:val="005B52DE"/>
    <w:rsid w:val="005B5444"/>
    <w:rsid w:val="005B551A"/>
    <w:rsid w:val="005B5533"/>
    <w:rsid w:val="005B5972"/>
    <w:rsid w:val="005B59A7"/>
    <w:rsid w:val="005B5A4C"/>
    <w:rsid w:val="005B5B1E"/>
    <w:rsid w:val="005B5B56"/>
    <w:rsid w:val="005B5C27"/>
    <w:rsid w:val="005B5CFE"/>
    <w:rsid w:val="005B5E41"/>
    <w:rsid w:val="005B5E66"/>
    <w:rsid w:val="005B5E81"/>
    <w:rsid w:val="005B5E95"/>
    <w:rsid w:val="005B5ED8"/>
    <w:rsid w:val="005B5F2D"/>
    <w:rsid w:val="005B5F99"/>
    <w:rsid w:val="005B60C4"/>
    <w:rsid w:val="005B6141"/>
    <w:rsid w:val="005B6243"/>
    <w:rsid w:val="005B629A"/>
    <w:rsid w:val="005B62CC"/>
    <w:rsid w:val="005B62F1"/>
    <w:rsid w:val="005B6618"/>
    <w:rsid w:val="005B663E"/>
    <w:rsid w:val="005B66DF"/>
    <w:rsid w:val="005B6737"/>
    <w:rsid w:val="005B6956"/>
    <w:rsid w:val="005B6AF1"/>
    <w:rsid w:val="005B6B19"/>
    <w:rsid w:val="005B6B95"/>
    <w:rsid w:val="005B6C30"/>
    <w:rsid w:val="005B6C8A"/>
    <w:rsid w:val="005B6DCA"/>
    <w:rsid w:val="005B6E6A"/>
    <w:rsid w:val="005B6E7C"/>
    <w:rsid w:val="005B6EB6"/>
    <w:rsid w:val="005B6EFB"/>
    <w:rsid w:val="005B70CA"/>
    <w:rsid w:val="005B70DF"/>
    <w:rsid w:val="005B7233"/>
    <w:rsid w:val="005B7253"/>
    <w:rsid w:val="005B72DC"/>
    <w:rsid w:val="005B7454"/>
    <w:rsid w:val="005B747D"/>
    <w:rsid w:val="005B74A4"/>
    <w:rsid w:val="005B74B1"/>
    <w:rsid w:val="005B75A6"/>
    <w:rsid w:val="005B7660"/>
    <w:rsid w:val="005B76D2"/>
    <w:rsid w:val="005B775D"/>
    <w:rsid w:val="005B77A9"/>
    <w:rsid w:val="005B782B"/>
    <w:rsid w:val="005B788F"/>
    <w:rsid w:val="005B7A19"/>
    <w:rsid w:val="005B7B01"/>
    <w:rsid w:val="005B7B28"/>
    <w:rsid w:val="005B7B3B"/>
    <w:rsid w:val="005B7BDC"/>
    <w:rsid w:val="005B7D12"/>
    <w:rsid w:val="005B7D58"/>
    <w:rsid w:val="005B7D83"/>
    <w:rsid w:val="005B7D8C"/>
    <w:rsid w:val="005B7EAB"/>
    <w:rsid w:val="005B7F0F"/>
    <w:rsid w:val="005B7F96"/>
    <w:rsid w:val="005C015E"/>
    <w:rsid w:val="005C01E0"/>
    <w:rsid w:val="005C02D5"/>
    <w:rsid w:val="005C035E"/>
    <w:rsid w:val="005C036F"/>
    <w:rsid w:val="005C0432"/>
    <w:rsid w:val="005C043F"/>
    <w:rsid w:val="005C074E"/>
    <w:rsid w:val="005C07D0"/>
    <w:rsid w:val="005C0846"/>
    <w:rsid w:val="005C0A5F"/>
    <w:rsid w:val="005C0B20"/>
    <w:rsid w:val="005C0B2E"/>
    <w:rsid w:val="005C0BA7"/>
    <w:rsid w:val="005C0BD2"/>
    <w:rsid w:val="005C0BEA"/>
    <w:rsid w:val="005C0C14"/>
    <w:rsid w:val="005C0C8D"/>
    <w:rsid w:val="005C0D1C"/>
    <w:rsid w:val="005C0D66"/>
    <w:rsid w:val="005C0E11"/>
    <w:rsid w:val="005C0E61"/>
    <w:rsid w:val="005C0E62"/>
    <w:rsid w:val="005C0E6C"/>
    <w:rsid w:val="005C107F"/>
    <w:rsid w:val="005C11D8"/>
    <w:rsid w:val="005C12E4"/>
    <w:rsid w:val="005C12E6"/>
    <w:rsid w:val="005C13D3"/>
    <w:rsid w:val="005C140C"/>
    <w:rsid w:val="005C1462"/>
    <w:rsid w:val="005C147C"/>
    <w:rsid w:val="005C14AA"/>
    <w:rsid w:val="005C1531"/>
    <w:rsid w:val="005C1599"/>
    <w:rsid w:val="005C160C"/>
    <w:rsid w:val="005C168D"/>
    <w:rsid w:val="005C18D8"/>
    <w:rsid w:val="005C1906"/>
    <w:rsid w:val="005C195C"/>
    <w:rsid w:val="005C1967"/>
    <w:rsid w:val="005C19B1"/>
    <w:rsid w:val="005C1B64"/>
    <w:rsid w:val="005C1B9C"/>
    <w:rsid w:val="005C1C14"/>
    <w:rsid w:val="005C1ECD"/>
    <w:rsid w:val="005C1F56"/>
    <w:rsid w:val="005C2134"/>
    <w:rsid w:val="005C2172"/>
    <w:rsid w:val="005C219F"/>
    <w:rsid w:val="005C21A5"/>
    <w:rsid w:val="005C22FB"/>
    <w:rsid w:val="005C25BA"/>
    <w:rsid w:val="005C25C1"/>
    <w:rsid w:val="005C2603"/>
    <w:rsid w:val="005C28D6"/>
    <w:rsid w:val="005C28DF"/>
    <w:rsid w:val="005C291C"/>
    <w:rsid w:val="005C2A29"/>
    <w:rsid w:val="005C2A4B"/>
    <w:rsid w:val="005C2A94"/>
    <w:rsid w:val="005C2B22"/>
    <w:rsid w:val="005C2C09"/>
    <w:rsid w:val="005C2C13"/>
    <w:rsid w:val="005C2CA9"/>
    <w:rsid w:val="005C2CF2"/>
    <w:rsid w:val="005C2EE7"/>
    <w:rsid w:val="005C2FA8"/>
    <w:rsid w:val="005C2FB8"/>
    <w:rsid w:val="005C2FFE"/>
    <w:rsid w:val="005C3008"/>
    <w:rsid w:val="005C3085"/>
    <w:rsid w:val="005C3192"/>
    <w:rsid w:val="005C322B"/>
    <w:rsid w:val="005C330F"/>
    <w:rsid w:val="005C3314"/>
    <w:rsid w:val="005C339A"/>
    <w:rsid w:val="005C3494"/>
    <w:rsid w:val="005C349B"/>
    <w:rsid w:val="005C3545"/>
    <w:rsid w:val="005C3567"/>
    <w:rsid w:val="005C3597"/>
    <w:rsid w:val="005C35E3"/>
    <w:rsid w:val="005C36B7"/>
    <w:rsid w:val="005C3AC9"/>
    <w:rsid w:val="005C3B0D"/>
    <w:rsid w:val="005C3B42"/>
    <w:rsid w:val="005C3BA0"/>
    <w:rsid w:val="005C3BED"/>
    <w:rsid w:val="005C3C97"/>
    <w:rsid w:val="005C3D27"/>
    <w:rsid w:val="005C3D45"/>
    <w:rsid w:val="005C40F5"/>
    <w:rsid w:val="005C4153"/>
    <w:rsid w:val="005C415F"/>
    <w:rsid w:val="005C4163"/>
    <w:rsid w:val="005C4202"/>
    <w:rsid w:val="005C4239"/>
    <w:rsid w:val="005C425D"/>
    <w:rsid w:val="005C42A7"/>
    <w:rsid w:val="005C42C5"/>
    <w:rsid w:val="005C432B"/>
    <w:rsid w:val="005C43D7"/>
    <w:rsid w:val="005C453C"/>
    <w:rsid w:val="005C45F0"/>
    <w:rsid w:val="005C468D"/>
    <w:rsid w:val="005C4782"/>
    <w:rsid w:val="005C48C7"/>
    <w:rsid w:val="005C48C9"/>
    <w:rsid w:val="005C490D"/>
    <w:rsid w:val="005C49A7"/>
    <w:rsid w:val="005C4A97"/>
    <w:rsid w:val="005C4BA7"/>
    <w:rsid w:val="005C4D79"/>
    <w:rsid w:val="005C4E78"/>
    <w:rsid w:val="005C4EA9"/>
    <w:rsid w:val="005C5023"/>
    <w:rsid w:val="005C509C"/>
    <w:rsid w:val="005C50A7"/>
    <w:rsid w:val="005C510C"/>
    <w:rsid w:val="005C511C"/>
    <w:rsid w:val="005C51AC"/>
    <w:rsid w:val="005C5252"/>
    <w:rsid w:val="005C5363"/>
    <w:rsid w:val="005C543D"/>
    <w:rsid w:val="005C545D"/>
    <w:rsid w:val="005C550E"/>
    <w:rsid w:val="005C555D"/>
    <w:rsid w:val="005C5644"/>
    <w:rsid w:val="005C5659"/>
    <w:rsid w:val="005C5683"/>
    <w:rsid w:val="005C5780"/>
    <w:rsid w:val="005C5802"/>
    <w:rsid w:val="005C5936"/>
    <w:rsid w:val="005C5A2D"/>
    <w:rsid w:val="005C5BA1"/>
    <w:rsid w:val="005C5BD5"/>
    <w:rsid w:val="005C5C0A"/>
    <w:rsid w:val="005C5C50"/>
    <w:rsid w:val="005C5CFF"/>
    <w:rsid w:val="005C5E8A"/>
    <w:rsid w:val="005C5FD2"/>
    <w:rsid w:val="005C5FDE"/>
    <w:rsid w:val="005C6005"/>
    <w:rsid w:val="005C6096"/>
    <w:rsid w:val="005C62D9"/>
    <w:rsid w:val="005C6334"/>
    <w:rsid w:val="005C646F"/>
    <w:rsid w:val="005C64C2"/>
    <w:rsid w:val="005C6562"/>
    <w:rsid w:val="005C6586"/>
    <w:rsid w:val="005C6679"/>
    <w:rsid w:val="005C66FD"/>
    <w:rsid w:val="005C67C1"/>
    <w:rsid w:val="005C6851"/>
    <w:rsid w:val="005C68D6"/>
    <w:rsid w:val="005C68ED"/>
    <w:rsid w:val="005C6A2A"/>
    <w:rsid w:val="005C6AB3"/>
    <w:rsid w:val="005C6AE2"/>
    <w:rsid w:val="005C6B43"/>
    <w:rsid w:val="005C6BC5"/>
    <w:rsid w:val="005C6C2E"/>
    <w:rsid w:val="005C6DD2"/>
    <w:rsid w:val="005C6DE7"/>
    <w:rsid w:val="005C6E1D"/>
    <w:rsid w:val="005C6FF6"/>
    <w:rsid w:val="005C7256"/>
    <w:rsid w:val="005C730D"/>
    <w:rsid w:val="005C7367"/>
    <w:rsid w:val="005C745F"/>
    <w:rsid w:val="005C7563"/>
    <w:rsid w:val="005C75B7"/>
    <w:rsid w:val="005C7747"/>
    <w:rsid w:val="005C7A12"/>
    <w:rsid w:val="005C7A42"/>
    <w:rsid w:val="005C7ABC"/>
    <w:rsid w:val="005C7BCE"/>
    <w:rsid w:val="005C7BEC"/>
    <w:rsid w:val="005C7C41"/>
    <w:rsid w:val="005C7C96"/>
    <w:rsid w:val="005C7CF1"/>
    <w:rsid w:val="005C7CF2"/>
    <w:rsid w:val="005C7D5E"/>
    <w:rsid w:val="005C7D6B"/>
    <w:rsid w:val="005C7E20"/>
    <w:rsid w:val="005C7E39"/>
    <w:rsid w:val="005C7E51"/>
    <w:rsid w:val="005C7E91"/>
    <w:rsid w:val="005D003D"/>
    <w:rsid w:val="005D00CE"/>
    <w:rsid w:val="005D0138"/>
    <w:rsid w:val="005D0195"/>
    <w:rsid w:val="005D01AD"/>
    <w:rsid w:val="005D01CD"/>
    <w:rsid w:val="005D0352"/>
    <w:rsid w:val="005D0391"/>
    <w:rsid w:val="005D04A7"/>
    <w:rsid w:val="005D04C1"/>
    <w:rsid w:val="005D05A1"/>
    <w:rsid w:val="005D0629"/>
    <w:rsid w:val="005D067B"/>
    <w:rsid w:val="005D06E0"/>
    <w:rsid w:val="005D08A5"/>
    <w:rsid w:val="005D0CA5"/>
    <w:rsid w:val="005D0F3F"/>
    <w:rsid w:val="005D0F40"/>
    <w:rsid w:val="005D10A4"/>
    <w:rsid w:val="005D10BF"/>
    <w:rsid w:val="005D112F"/>
    <w:rsid w:val="005D12A0"/>
    <w:rsid w:val="005D135D"/>
    <w:rsid w:val="005D13B3"/>
    <w:rsid w:val="005D144D"/>
    <w:rsid w:val="005D14A7"/>
    <w:rsid w:val="005D1531"/>
    <w:rsid w:val="005D1541"/>
    <w:rsid w:val="005D1611"/>
    <w:rsid w:val="005D16A8"/>
    <w:rsid w:val="005D171E"/>
    <w:rsid w:val="005D1743"/>
    <w:rsid w:val="005D1779"/>
    <w:rsid w:val="005D17E8"/>
    <w:rsid w:val="005D17EE"/>
    <w:rsid w:val="005D18F8"/>
    <w:rsid w:val="005D192F"/>
    <w:rsid w:val="005D1A04"/>
    <w:rsid w:val="005D1ACD"/>
    <w:rsid w:val="005D1C68"/>
    <w:rsid w:val="005D1CCE"/>
    <w:rsid w:val="005D1DB6"/>
    <w:rsid w:val="005D1F62"/>
    <w:rsid w:val="005D1F6E"/>
    <w:rsid w:val="005D1FF5"/>
    <w:rsid w:val="005D203B"/>
    <w:rsid w:val="005D218F"/>
    <w:rsid w:val="005D2331"/>
    <w:rsid w:val="005D249F"/>
    <w:rsid w:val="005D24D8"/>
    <w:rsid w:val="005D250E"/>
    <w:rsid w:val="005D2545"/>
    <w:rsid w:val="005D25AC"/>
    <w:rsid w:val="005D25C2"/>
    <w:rsid w:val="005D27E2"/>
    <w:rsid w:val="005D29DE"/>
    <w:rsid w:val="005D29EF"/>
    <w:rsid w:val="005D2A38"/>
    <w:rsid w:val="005D2A88"/>
    <w:rsid w:val="005D2AB3"/>
    <w:rsid w:val="005D2BB9"/>
    <w:rsid w:val="005D2C86"/>
    <w:rsid w:val="005D2D8B"/>
    <w:rsid w:val="005D2DAF"/>
    <w:rsid w:val="005D31E0"/>
    <w:rsid w:val="005D322B"/>
    <w:rsid w:val="005D3345"/>
    <w:rsid w:val="005D3518"/>
    <w:rsid w:val="005D3554"/>
    <w:rsid w:val="005D35CE"/>
    <w:rsid w:val="005D3651"/>
    <w:rsid w:val="005D36DD"/>
    <w:rsid w:val="005D37F0"/>
    <w:rsid w:val="005D37F7"/>
    <w:rsid w:val="005D381C"/>
    <w:rsid w:val="005D384C"/>
    <w:rsid w:val="005D38E1"/>
    <w:rsid w:val="005D3978"/>
    <w:rsid w:val="005D397A"/>
    <w:rsid w:val="005D3B2C"/>
    <w:rsid w:val="005D3B90"/>
    <w:rsid w:val="005D3C60"/>
    <w:rsid w:val="005D3C87"/>
    <w:rsid w:val="005D3CD1"/>
    <w:rsid w:val="005D3D29"/>
    <w:rsid w:val="005D3D6D"/>
    <w:rsid w:val="005D3DAA"/>
    <w:rsid w:val="005D3DD1"/>
    <w:rsid w:val="005D3FDB"/>
    <w:rsid w:val="005D3FF1"/>
    <w:rsid w:val="005D407F"/>
    <w:rsid w:val="005D40E3"/>
    <w:rsid w:val="005D410C"/>
    <w:rsid w:val="005D4157"/>
    <w:rsid w:val="005D4176"/>
    <w:rsid w:val="005D427A"/>
    <w:rsid w:val="005D4342"/>
    <w:rsid w:val="005D45F9"/>
    <w:rsid w:val="005D462C"/>
    <w:rsid w:val="005D46A3"/>
    <w:rsid w:val="005D46B5"/>
    <w:rsid w:val="005D47D7"/>
    <w:rsid w:val="005D47FF"/>
    <w:rsid w:val="005D484B"/>
    <w:rsid w:val="005D48AC"/>
    <w:rsid w:val="005D498A"/>
    <w:rsid w:val="005D4A00"/>
    <w:rsid w:val="005D4A13"/>
    <w:rsid w:val="005D4A9C"/>
    <w:rsid w:val="005D4B21"/>
    <w:rsid w:val="005D4DEC"/>
    <w:rsid w:val="005D4E20"/>
    <w:rsid w:val="005D4E38"/>
    <w:rsid w:val="005D4F9E"/>
    <w:rsid w:val="005D4FC6"/>
    <w:rsid w:val="005D5152"/>
    <w:rsid w:val="005D5524"/>
    <w:rsid w:val="005D55C5"/>
    <w:rsid w:val="005D561E"/>
    <w:rsid w:val="005D5698"/>
    <w:rsid w:val="005D5764"/>
    <w:rsid w:val="005D5775"/>
    <w:rsid w:val="005D5797"/>
    <w:rsid w:val="005D584F"/>
    <w:rsid w:val="005D58AD"/>
    <w:rsid w:val="005D58CB"/>
    <w:rsid w:val="005D597A"/>
    <w:rsid w:val="005D5BE8"/>
    <w:rsid w:val="005D5BF1"/>
    <w:rsid w:val="005D5C37"/>
    <w:rsid w:val="005D5D23"/>
    <w:rsid w:val="005D5D45"/>
    <w:rsid w:val="005D5DB2"/>
    <w:rsid w:val="005D5E99"/>
    <w:rsid w:val="005D5E9F"/>
    <w:rsid w:val="005D5FB7"/>
    <w:rsid w:val="005D5FE6"/>
    <w:rsid w:val="005D604A"/>
    <w:rsid w:val="005D605A"/>
    <w:rsid w:val="005D6273"/>
    <w:rsid w:val="005D628E"/>
    <w:rsid w:val="005D63E4"/>
    <w:rsid w:val="005D66B4"/>
    <w:rsid w:val="005D66ED"/>
    <w:rsid w:val="005D6838"/>
    <w:rsid w:val="005D692F"/>
    <w:rsid w:val="005D6969"/>
    <w:rsid w:val="005D69BD"/>
    <w:rsid w:val="005D6A1D"/>
    <w:rsid w:val="005D6A5F"/>
    <w:rsid w:val="005D6AA4"/>
    <w:rsid w:val="005D6B1F"/>
    <w:rsid w:val="005D6BFF"/>
    <w:rsid w:val="005D6C60"/>
    <w:rsid w:val="005D6CB8"/>
    <w:rsid w:val="005D6FBB"/>
    <w:rsid w:val="005D6FDA"/>
    <w:rsid w:val="005D704B"/>
    <w:rsid w:val="005D71DD"/>
    <w:rsid w:val="005D7259"/>
    <w:rsid w:val="005D7260"/>
    <w:rsid w:val="005D735C"/>
    <w:rsid w:val="005D7572"/>
    <w:rsid w:val="005D75B2"/>
    <w:rsid w:val="005D76B2"/>
    <w:rsid w:val="005D76EC"/>
    <w:rsid w:val="005D77A2"/>
    <w:rsid w:val="005D77CC"/>
    <w:rsid w:val="005D7A2A"/>
    <w:rsid w:val="005D7AE0"/>
    <w:rsid w:val="005D7AF1"/>
    <w:rsid w:val="005D7B6D"/>
    <w:rsid w:val="005D7B91"/>
    <w:rsid w:val="005D7C58"/>
    <w:rsid w:val="005D7C77"/>
    <w:rsid w:val="005D7D6A"/>
    <w:rsid w:val="005D7F3F"/>
    <w:rsid w:val="005D7FB3"/>
    <w:rsid w:val="005E0067"/>
    <w:rsid w:val="005E0089"/>
    <w:rsid w:val="005E00A9"/>
    <w:rsid w:val="005E02BA"/>
    <w:rsid w:val="005E0380"/>
    <w:rsid w:val="005E0420"/>
    <w:rsid w:val="005E04B3"/>
    <w:rsid w:val="005E04D6"/>
    <w:rsid w:val="005E05AD"/>
    <w:rsid w:val="005E05D4"/>
    <w:rsid w:val="005E061D"/>
    <w:rsid w:val="005E063D"/>
    <w:rsid w:val="005E0645"/>
    <w:rsid w:val="005E0736"/>
    <w:rsid w:val="005E0908"/>
    <w:rsid w:val="005E09A9"/>
    <w:rsid w:val="005E0B72"/>
    <w:rsid w:val="005E0BA3"/>
    <w:rsid w:val="005E0BD9"/>
    <w:rsid w:val="005E0C5D"/>
    <w:rsid w:val="005E0D4F"/>
    <w:rsid w:val="005E0E2C"/>
    <w:rsid w:val="005E1040"/>
    <w:rsid w:val="005E10D6"/>
    <w:rsid w:val="005E110C"/>
    <w:rsid w:val="005E11B6"/>
    <w:rsid w:val="005E127D"/>
    <w:rsid w:val="005E12C7"/>
    <w:rsid w:val="005E1319"/>
    <w:rsid w:val="005E140F"/>
    <w:rsid w:val="005E1435"/>
    <w:rsid w:val="005E14B6"/>
    <w:rsid w:val="005E14D0"/>
    <w:rsid w:val="005E1541"/>
    <w:rsid w:val="005E15F4"/>
    <w:rsid w:val="005E1656"/>
    <w:rsid w:val="005E1662"/>
    <w:rsid w:val="005E1685"/>
    <w:rsid w:val="005E16F4"/>
    <w:rsid w:val="005E18D4"/>
    <w:rsid w:val="005E18E1"/>
    <w:rsid w:val="005E1950"/>
    <w:rsid w:val="005E195C"/>
    <w:rsid w:val="005E1B53"/>
    <w:rsid w:val="005E1BCB"/>
    <w:rsid w:val="005E1C55"/>
    <w:rsid w:val="005E1D47"/>
    <w:rsid w:val="005E1D81"/>
    <w:rsid w:val="005E1EE1"/>
    <w:rsid w:val="005E1F09"/>
    <w:rsid w:val="005E1F38"/>
    <w:rsid w:val="005E1F99"/>
    <w:rsid w:val="005E1FC6"/>
    <w:rsid w:val="005E20A0"/>
    <w:rsid w:val="005E224E"/>
    <w:rsid w:val="005E22B0"/>
    <w:rsid w:val="005E243D"/>
    <w:rsid w:val="005E243E"/>
    <w:rsid w:val="005E24F3"/>
    <w:rsid w:val="005E2530"/>
    <w:rsid w:val="005E2763"/>
    <w:rsid w:val="005E27A3"/>
    <w:rsid w:val="005E27C6"/>
    <w:rsid w:val="005E27F6"/>
    <w:rsid w:val="005E2814"/>
    <w:rsid w:val="005E2828"/>
    <w:rsid w:val="005E2836"/>
    <w:rsid w:val="005E284A"/>
    <w:rsid w:val="005E2860"/>
    <w:rsid w:val="005E28EF"/>
    <w:rsid w:val="005E2976"/>
    <w:rsid w:val="005E29A8"/>
    <w:rsid w:val="005E29E8"/>
    <w:rsid w:val="005E2B4F"/>
    <w:rsid w:val="005E2B62"/>
    <w:rsid w:val="005E2B77"/>
    <w:rsid w:val="005E2CEE"/>
    <w:rsid w:val="005E2D0B"/>
    <w:rsid w:val="005E2D8F"/>
    <w:rsid w:val="005E2F6C"/>
    <w:rsid w:val="005E31B1"/>
    <w:rsid w:val="005E336F"/>
    <w:rsid w:val="005E346A"/>
    <w:rsid w:val="005E3668"/>
    <w:rsid w:val="005E37AD"/>
    <w:rsid w:val="005E3833"/>
    <w:rsid w:val="005E385D"/>
    <w:rsid w:val="005E392A"/>
    <w:rsid w:val="005E39AC"/>
    <w:rsid w:val="005E39E2"/>
    <w:rsid w:val="005E3A4E"/>
    <w:rsid w:val="005E3AF4"/>
    <w:rsid w:val="005E3B7D"/>
    <w:rsid w:val="005E3BB2"/>
    <w:rsid w:val="005E3C52"/>
    <w:rsid w:val="005E3CF9"/>
    <w:rsid w:val="005E3D86"/>
    <w:rsid w:val="005E3DFF"/>
    <w:rsid w:val="005E3E21"/>
    <w:rsid w:val="005E3EB0"/>
    <w:rsid w:val="005E3F72"/>
    <w:rsid w:val="005E4023"/>
    <w:rsid w:val="005E404B"/>
    <w:rsid w:val="005E4064"/>
    <w:rsid w:val="005E4239"/>
    <w:rsid w:val="005E432E"/>
    <w:rsid w:val="005E4404"/>
    <w:rsid w:val="005E44A9"/>
    <w:rsid w:val="005E44BB"/>
    <w:rsid w:val="005E44ED"/>
    <w:rsid w:val="005E4500"/>
    <w:rsid w:val="005E45BB"/>
    <w:rsid w:val="005E46B1"/>
    <w:rsid w:val="005E46C2"/>
    <w:rsid w:val="005E4773"/>
    <w:rsid w:val="005E48D3"/>
    <w:rsid w:val="005E499B"/>
    <w:rsid w:val="005E49DC"/>
    <w:rsid w:val="005E4A9F"/>
    <w:rsid w:val="005E4AF1"/>
    <w:rsid w:val="005E4B32"/>
    <w:rsid w:val="005E4CC3"/>
    <w:rsid w:val="005E4E05"/>
    <w:rsid w:val="005E4E2C"/>
    <w:rsid w:val="005E4ED9"/>
    <w:rsid w:val="005E4EE3"/>
    <w:rsid w:val="005E4F0C"/>
    <w:rsid w:val="005E4F9F"/>
    <w:rsid w:val="005E4FFB"/>
    <w:rsid w:val="005E50D4"/>
    <w:rsid w:val="005E5252"/>
    <w:rsid w:val="005E52B6"/>
    <w:rsid w:val="005E52D4"/>
    <w:rsid w:val="005E52E2"/>
    <w:rsid w:val="005E52F2"/>
    <w:rsid w:val="005E535A"/>
    <w:rsid w:val="005E53E9"/>
    <w:rsid w:val="005E5412"/>
    <w:rsid w:val="005E54B0"/>
    <w:rsid w:val="005E5575"/>
    <w:rsid w:val="005E55DC"/>
    <w:rsid w:val="005E5692"/>
    <w:rsid w:val="005E572B"/>
    <w:rsid w:val="005E5811"/>
    <w:rsid w:val="005E58A2"/>
    <w:rsid w:val="005E58F0"/>
    <w:rsid w:val="005E5977"/>
    <w:rsid w:val="005E59FF"/>
    <w:rsid w:val="005E5ABD"/>
    <w:rsid w:val="005E5AD4"/>
    <w:rsid w:val="005E5B3C"/>
    <w:rsid w:val="005E5B43"/>
    <w:rsid w:val="005E5B5B"/>
    <w:rsid w:val="005E5C17"/>
    <w:rsid w:val="005E5D46"/>
    <w:rsid w:val="005E5DDC"/>
    <w:rsid w:val="005E5FAF"/>
    <w:rsid w:val="005E5FBC"/>
    <w:rsid w:val="005E60F6"/>
    <w:rsid w:val="005E6178"/>
    <w:rsid w:val="005E62B7"/>
    <w:rsid w:val="005E6365"/>
    <w:rsid w:val="005E6462"/>
    <w:rsid w:val="005E64FA"/>
    <w:rsid w:val="005E683F"/>
    <w:rsid w:val="005E6859"/>
    <w:rsid w:val="005E68D9"/>
    <w:rsid w:val="005E68E4"/>
    <w:rsid w:val="005E6902"/>
    <w:rsid w:val="005E6A1D"/>
    <w:rsid w:val="005E6A80"/>
    <w:rsid w:val="005E6BD3"/>
    <w:rsid w:val="005E6EBE"/>
    <w:rsid w:val="005E6F34"/>
    <w:rsid w:val="005E71E6"/>
    <w:rsid w:val="005E7297"/>
    <w:rsid w:val="005E72BF"/>
    <w:rsid w:val="005E7389"/>
    <w:rsid w:val="005E7393"/>
    <w:rsid w:val="005E73B6"/>
    <w:rsid w:val="005E752B"/>
    <w:rsid w:val="005E78C0"/>
    <w:rsid w:val="005E7930"/>
    <w:rsid w:val="005E7952"/>
    <w:rsid w:val="005E7984"/>
    <w:rsid w:val="005E7996"/>
    <w:rsid w:val="005E7B7C"/>
    <w:rsid w:val="005E7B92"/>
    <w:rsid w:val="005E7BE2"/>
    <w:rsid w:val="005E7C23"/>
    <w:rsid w:val="005E7D87"/>
    <w:rsid w:val="005E7E65"/>
    <w:rsid w:val="005E7ECD"/>
    <w:rsid w:val="005F002E"/>
    <w:rsid w:val="005F002F"/>
    <w:rsid w:val="005F0093"/>
    <w:rsid w:val="005F0350"/>
    <w:rsid w:val="005F03B4"/>
    <w:rsid w:val="005F0425"/>
    <w:rsid w:val="005F0435"/>
    <w:rsid w:val="005F04F0"/>
    <w:rsid w:val="005F053C"/>
    <w:rsid w:val="005F0651"/>
    <w:rsid w:val="005F087B"/>
    <w:rsid w:val="005F0978"/>
    <w:rsid w:val="005F09AF"/>
    <w:rsid w:val="005F0A0B"/>
    <w:rsid w:val="005F0A20"/>
    <w:rsid w:val="005F0AA9"/>
    <w:rsid w:val="005F0B1A"/>
    <w:rsid w:val="005F0C7F"/>
    <w:rsid w:val="005F0C8A"/>
    <w:rsid w:val="005F0D53"/>
    <w:rsid w:val="005F0DF3"/>
    <w:rsid w:val="005F0DFB"/>
    <w:rsid w:val="005F0F53"/>
    <w:rsid w:val="005F0F98"/>
    <w:rsid w:val="005F0FFD"/>
    <w:rsid w:val="005F1004"/>
    <w:rsid w:val="005F1089"/>
    <w:rsid w:val="005F10EF"/>
    <w:rsid w:val="005F1203"/>
    <w:rsid w:val="005F1305"/>
    <w:rsid w:val="005F1326"/>
    <w:rsid w:val="005F152D"/>
    <w:rsid w:val="005F1683"/>
    <w:rsid w:val="005F1702"/>
    <w:rsid w:val="005F1711"/>
    <w:rsid w:val="005F1719"/>
    <w:rsid w:val="005F171A"/>
    <w:rsid w:val="005F177E"/>
    <w:rsid w:val="005F1791"/>
    <w:rsid w:val="005F183D"/>
    <w:rsid w:val="005F192C"/>
    <w:rsid w:val="005F19B2"/>
    <w:rsid w:val="005F19DC"/>
    <w:rsid w:val="005F1A72"/>
    <w:rsid w:val="005F1AEC"/>
    <w:rsid w:val="005F1B8B"/>
    <w:rsid w:val="005F1C45"/>
    <w:rsid w:val="005F1CAA"/>
    <w:rsid w:val="005F1DA4"/>
    <w:rsid w:val="005F1E60"/>
    <w:rsid w:val="005F1FB0"/>
    <w:rsid w:val="005F201C"/>
    <w:rsid w:val="005F22BE"/>
    <w:rsid w:val="005F22CB"/>
    <w:rsid w:val="005F22DF"/>
    <w:rsid w:val="005F23A2"/>
    <w:rsid w:val="005F26E7"/>
    <w:rsid w:val="005F270B"/>
    <w:rsid w:val="005F27FE"/>
    <w:rsid w:val="005F2826"/>
    <w:rsid w:val="005F2905"/>
    <w:rsid w:val="005F2914"/>
    <w:rsid w:val="005F2958"/>
    <w:rsid w:val="005F2B04"/>
    <w:rsid w:val="005F2B3C"/>
    <w:rsid w:val="005F2BB0"/>
    <w:rsid w:val="005F2C2F"/>
    <w:rsid w:val="005F2ED8"/>
    <w:rsid w:val="005F2F18"/>
    <w:rsid w:val="005F2F2A"/>
    <w:rsid w:val="005F2F2C"/>
    <w:rsid w:val="005F3004"/>
    <w:rsid w:val="005F30A7"/>
    <w:rsid w:val="005F30AE"/>
    <w:rsid w:val="005F30EE"/>
    <w:rsid w:val="005F3142"/>
    <w:rsid w:val="005F328C"/>
    <w:rsid w:val="005F329D"/>
    <w:rsid w:val="005F3341"/>
    <w:rsid w:val="005F334A"/>
    <w:rsid w:val="005F3362"/>
    <w:rsid w:val="005F336A"/>
    <w:rsid w:val="005F3425"/>
    <w:rsid w:val="005F352F"/>
    <w:rsid w:val="005F35DD"/>
    <w:rsid w:val="005F3606"/>
    <w:rsid w:val="005F36D4"/>
    <w:rsid w:val="005F36F2"/>
    <w:rsid w:val="005F372C"/>
    <w:rsid w:val="005F3751"/>
    <w:rsid w:val="005F385B"/>
    <w:rsid w:val="005F3988"/>
    <w:rsid w:val="005F3A94"/>
    <w:rsid w:val="005F3B39"/>
    <w:rsid w:val="005F3BEF"/>
    <w:rsid w:val="005F3C8D"/>
    <w:rsid w:val="005F3CE1"/>
    <w:rsid w:val="005F3E25"/>
    <w:rsid w:val="005F3EFD"/>
    <w:rsid w:val="005F3FCC"/>
    <w:rsid w:val="005F4084"/>
    <w:rsid w:val="005F4126"/>
    <w:rsid w:val="005F41BA"/>
    <w:rsid w:val="005F4214"/>
    <w:rsid w:val="005F422F"/>
    <w:rsid w:val="005F4373"/>
    <w:rsid w:val="005F43B0"/>
    <w:rsid w:val="005F43D2"/>
    <w:rsid w:val="005F442D"/>
    <w:rsid w:val="005F4431"/>
    <w:rsid w:val="005F45B7"/>
    <w:rsid w:val="005F465B"/>
    <w:rsid w:val="005F467B"/>
    <w:rsid w:val="005F478E"/>
    <w:rsid w:val="005F48AE"/>
    <w:rsid w:val="005F48F7"/>
    <w:rsid w:val="005F4981"/>
    <w:rsid w:val="005F4A9E"/>
    <w:rsid w:val="005F4AD6"/>
    <w:rsid w:val="005F4B2A"/>
    <w:rsid w:val="005F4BDE"/>
    <w:rsid w:val="005F4CAD"/>
    <w:rsid w:val="005F4DB0"/>
    <w:rsid w:val="005F4E28"/>
    <w:rsid w:val="005F4E9C"/>
    <w:rsid w:val="005F4EE2"/>
    <w:rsid w:val="005F4EFB"/>
    <w:rsid w:val="005F4F33"/>
    <w:rsid w:val="005F4FA2"/>
    <w:rsid w:val="005F4FF9"/>
    <w:rsid w:val="005F5014"/>
    <w:rsid w:val="005F504B"/>
    <w:rsid w:val="005F506B"/>
    <w:rsid w:val="005F51C8"/>
    <w:rsid w:val="005F523E"/>
    <w:rsid w:val="005F525B"/>
    <w:rsid w:val="005F52C3"/>
    <w:rsid w:val="005F53DF"/>
    <w:rsid w:val="005F5558"/>
    <w:rsid w:val="005F5640"/>
    <w:rsid w:val="005F56BF"/>
    <w:rsid w:val="005F56C4"/>
    <w:rsid w:val="005F5744"/>
    <w:rsid w:val="005F574E"/>
    <w:rsid w:val="005F57E9"/>
    <w:rsid w:val="005F5869"/>
    <w:rsid w:val="005F58C2"/>
    <w:rsid w:val="005F58F8"/>
    <w:rsid w:val="005F593E"/>
    <w:rsid w:val="005F5950"/>
    <w:rsid w:val="005F5AE6"/>
    <w:rsid w:val="005F5B32"/>
    <w:rsid w:val="005F5C32"/>
    <w:rsid w:val="005F5CA8"/>
    <w:rsid w:val="005F5CE5"/>
    <w:rsid w:val="005F5E43"/>
    <w:rsid w:val="005F5E65"/>
    <w:rsid w:val="005F5E6E"/>
    <w:rsid w:val="005F5E86"/>
    <w:rsid w:val="005F5F8B"/>
    <w:rsid w:val="005F60F0"/>
    <w:rsid w:val="005F6212"/>
    <w:rsid w:val="005F625A"/>
    <w:rsid w:val="005F627A"/>
    <w:rsid w:val="005F63BC"/>
    <w:rsid w:val="005F64BA"/>
    <w:rsid w:val="005F64FE"/>
    <w:rsid w:val="005F6519"/>
    <w:rsid w:val="005F680D"/>
    <w:rsid w:val="005F68AF"/>
    <w:rsid w:val="005F69A8"/>
    <w:rsid w:val="005F6A8A"/>
    <w:rsid w:val="005F6B99"/>
    <w:rsid w:val="005F6BEE"/>
    <w:rsid w:val="005F6BF3"/>
    <w:rsid w:val="005F6D0A"/>
    <w:rsid w:val="005F6D45"/>
    <w:rsid w:val="005F6D53"/>
    <w:rsid w:val="005F6E08"/>
    <w:rsid w:val="005F6E38"/>
    <w:rsid w:val="005F6ECC"/>
    <w:rsid w:val="005F6F2E"/>
    <w:rsid w:val="005F7021"/>
    <w:rsid w:val="005F721E"/>
    <w:rsid w:val="005F722A"/>
    <w:rsid w:val="005F731D"/>
    <w:rsid w:val="005F73DC"/>
    <w:rsid w:val="005F759A"/>
    <w:rsid w:val="005F7662"/>
    <w:rsid w:val="005F769C"/>
    <w:rsid w:val="005F76B1"/>
    <w:rsid w:val="005F7773"/>
    <w:rsid w:val="005F77A1"/>
    <w:rsid w:val="005F7812"/>
    <w:rsid w:val="005F784C"/>
    <w:rsid w:val="005F78E9"/>
    <w:rsid w:val="005F793F"/>
    <w:rsid w:val="005F79E3"/>
    <w:rsid w:val="005F7A3E"/>
    <w:rsid w:val="005F7BED"/>
    <w:rsid w:val="005F7C3E"/>
    <w:rsid w:val="005F7D82"/>
    <w:rsid w:val="005F7DD7"/>
    <w:rsid w:val="005F7E22"/>
    <w:rsid w:val="005F7E34"/>
    <w:rsid w:val="005F7E3F"/>
    <w:rsid w:val="005F7F1B"/>
    <w:rsid w:val="006000A2"/>
    <w:rsid w:val="006001AE"/>
    <w:rsid w:val="0060027F"/>
    <w:rsid w:val="006002F7"/>
    <w:rsid w:val="00600310"/>
    <w:rsid w:val="006003D4"/>
    <w:rsid w:val="00600474"/>
    <w:rsid w:val="00600590"/>
    <w:rsid w:val="006005AC"/>
    <w:rsid w:val="00600663"/>
    <w:rsid w:val="00600849"/>
    <w:rsid w:val="006008AB"/>
    <w:rsid w:val="006009CF"/>
    <w:rsid w:val="00600A03"/>
    <w:rsid w:val="00600A07"/>
    <w:rsid w:val="00600A33"/>
    <w:rsid w:val="00600CF3"/>
    <w:rsid w:val="00600D45"/>
    <w:rsid w:val="00600E66"/>
    <w:rsid w:val="00600EA5"/>
    <w:rsid w:val="00600F1B"/>
    <w:rsid w:val="00600F3A"/>
    <w:rsid w:val="00601001"/>
    <w:rsid w:val="00601013"/>
    <w:rsid w:val="0060103D"/>
    <w:rsid w:val="006011F6"/>
    <w:rsid w:val="00601297"/>
    <w:rsid w:val="006012E3"/>
    <w:rsid w:val="006014B2"/>
    <w:rsid w:val="0060168C"/>
    <w:rsid w:val="00601733"/>
    <w:rsid w:val="00601A3F"/>
    <w:rsid w:val="00601ADC"/>
    <w:rsid w:val="00601BB8"/>
    <w:rsid w:val="00601BBE"/>
    <w:rsid w:val="00601FBF"/>
    <w:rsid w:val="0060200D"/>
    <w:rsid w:val="00602278"/>
    <w:rsid w:val="006022AD"/>
    <w:rsid w:val="006022C9"/>
    <w:rsid w:val="006022D4"/>
    <w:rsid w:val="006023CA"/>
    <w:rsid w:val="0060259A"/>
    <w:rsid w:val="006025C4"/>
    <w:rsid w:val="00602663"/>
    <w:rsid w:val="006026A4"/>
    <w:rsid w:val="006026EE"/>
    <w:rsid w:val="006027E0"/>
    <w:rsid w:val="006027F3"/>
    <w:rsid w:val="0060284F"/>
    <w:rsid w:val="006028F9"/>
    <w:rsid w:val="006029E7"/>
    <w:rsid w:val="00602A18"/>
    <w:rsid w:val="00602B16"/>
    <w:rsid w:val="00602C07"/>
    <w:rsid w:val="00602C21"/>
    <w:rsid w:val="00602D52"/>
    <w:rsid w:val="00602DD6"/>
    <w:rsid w:val="00602DEE"/>
    <w:rsid w:val="006030DB"/>
    <w:rsid w:val="006031F8"/>
    <w:rsid w:val="006032AB"/>
    <w:rsid w:val="006032B0"/>
    <w:rsid w:val="0060331C"/>
    <w:rsid w:val="006035B0"/>
    <w:rsid w:val="00603680"/>
    <w:rsid w:val="00603886"/>
    <w:rsid w:val="006038BA"/>
    <w:rsid w:val="00603942"/>
    <w:rsid w:val="00603AAC"/>
    <w:rsid w:val="00603B29"/>
    <w:rsid w:val="00603BF9"/>
    <w:rsid w:val="00603CBD"/>
    <w:rsid w:val="00603CBE"/>
    <w:rsid w:val="00603DD6"/>
    <w:rsid w:val="00603E57"/>
    <w:rsid w:val="00603E86"/>
    <w:rsid w:val="00603EBC"/>
    <w:rsid w:val="00604097"/>
    <w:rsid w:val="006040DC"/>
    <w:rsid w:val="006040E5"/>
    <w:rsid w:val="0060420D"/>
    <w:rsid w:val="00604278"/>
    <w:rsid w:val="006045CB"/>
    <w:rsid w:val="006045F5"/>
    <w:rsid w:val="006045FD"/>
    <w:rsid w:val="00604621"/>
    <w:rsid w:val="00604637"/>
    <w:rsid w:val="00604698"/>
    <w:rsid w:val="006046C7"/>
    <w:rsid w:val="0060474A"/>
    <w:rsid w:val="006047B2"/>
    <w:rsid w:val="006047E2"/>
    <w:rsid w:val="0060484F"/>
    <w:rsid w:val="00604891"/>
    <w:rsid w:val="00604A38"/>
    <w:rsid w:val="00604AE5"/>
    <w:rsid w:val="00604AF6"/>
    <w:rsid w:val="00604B0C"/>
    <w:rsid w:val="00604B21"/>
    <w:rsid w:val="00604B8B"/>
    <w:rsid w:val="00604C5F"/>
    <w:rsid w:val="00604E2A"/>
    <w:rsid w:val="00604ECA"/>
    <w:rsid w:val="00604F18"/>
    <w:rsid w:val="00604F68"/>
    <w:rsid w:val="00605000"/>
    <w:rsid w:val="00605031"/>
    <w:rsid w:val="0060506C"/>
    <w:rsid w:val="006050A5"/>
    <w:rsid w:val="006051A5"/>
    <w:rsid w:val="006052F7"/>
    <w:rsid w:val="006053C9"/>
    <w:rsid w:val="006056A0"/>
    <w:rsid w:val="006056BF"/>
    <w:rsid w:val="00605890"/>
    <w:rsid w:val="006059AE"/>
    <w:rsid w:val="00605A54"/>
    <w:rsid w:val="00605ACD"/>
    <w:rsid w:val="00605B24"/>
    <w:rsid w:val="00605B57"/>
    <w:rsid w:val="00605B97"/>
    <w:rsid w:val="00605BB1"/>
    <w:rsid w:val="00605C1A"/>
    <w:rsid w:val="00605D11"/>
    <w:rsid w:val="00605D78"/>
    <w:rsid w:val="00605F30"/>
    <w:rsid w:val="00605F40"/>
    <w:rsid w:val="00606173"/>
    <w:rsid w:val="00606353"/>
    <w:rsid w:val="0060635C"/>
    <w:rsid w:val="006063E2"/>
    <w:rsid w:val="00606447"/>
    <w:rsid w:val="00606460"/>
    <w:rsid w:val="006064D3"/>
    <w:rsid w:val="00606508"/>
    <w:rsid w:val="00606712"/>
    <w:rsid w:val="0060674A"/>
    <w:rsid w:val="0060674B"/>
    <w:rsid w:val="006069D7"/>
    <w:rsid w:val="00606A38"/>
    <w:rsid w:val="00606A96"/>
    <w:rsid w:val="00606AF2"/>
    <w:rsid w:val="00606AF5"/>
    <w:rsid w:val="00606BB2"/>
    <w:rsid w:val="00606C47"/>
    <w:rsid w:val="00606D27"/>
    <w:rsid w:val="00606DE9"/>
    <w:rsid w:val="00606E1D"/>
    <w:rsid w:val="00606F3F"/>
    <w:rsid w:val="006070D3"/>
    <w:rsid w:val="006070E6"/>
    <w:rsid w:val="0060711A"/>
    <w:rsid w:val="00607182"/>
    <w:rsid w:val="006071F7"/>
    <w:rsid w:val="006073E7"/>
    <w:rsid w:val="0060745A"/>
    <w:rsid w:val="0060746C"/>
    <w:rsid w:val="00607479"/>
    <w:rsid w:val="00607488"/>
    <w:rsid w:val="0060748C"/>
    <w:rsid w:val="00607506"/>
    <w:rsid w:val="00607537"/>
    <w:rsid w:val="00607588"/>
    <w:rsid w:val="0060764A"/>
    <w:rsid w:val="00607776"/>
    <w:rsid w:val="006078C3"/>
    <w:rsid w:val="0060791D"/>
    <w:rsid w:val="00607A82"/>
    <w:rsid w:val="00607A8A"/>
    <w:rsid w:val="00607AC6"/>
    <w:rsid w:val="00607BC5"/>
    <w:rsid w:val="00607BCD"/>
    <w:rsid w:val="00607C05"/>
    <w:rsid w:val="00607C0B"/>
    <w:rsid w:val="00607DAF"/>
    <w:rsid w:val="00607DD9"/>
    <w:rsid w:val="00607E11"/>
    <w:rsid w:val="00610269"/>
    <w:rsid w:val="00610349"/>
    <w:rsid w:val="006103A7"/>
    <w:rsid w:val="006103EC"/>
    <w:rsid w:val="0061041D"/>
    <w:rsid w:val="00610424"/>
    <w:rsid w:val="00610600"/>
    <w:rsid w:val="0061065C"/>
    <w:rsid w:val="006106EA"/>
    <w:rsid w:val="006106F9"/>
    <w:rsid w:val="006108B5"/>
    <w:rsid w:val="00610C99"/>
    <w:rsid w:val="00610D72"/>
    <w:rsid w:val="00610EBC"/>
    <w:rsid w:val="00611030"/>
    <w:rsid w:val="0061107D"/>
    <w:rsid w:val="00611144"/>
    <w:rsid w:val="006111B5"/>
    <w:rsid w:val="00611339"/>
    <w:rsid w:val="00611410"/>
    <w:rsid w:val="00611451"/>
    <w:rsid w:val="006114E1"/>
    <w:rsid w:val="00611523"/>
    <w:rsid w:val="00611556"/>
    <w:rsid w:val="00611587"/>
    <w:rsid w:val="00611611"/>
    <w:rsid w:val="00611822"/>
    <w:rsid w:val="0061182A"/>
    <w:rsid w:val="0061191E"/>
    <w:rsid w:val="0061198C"/>
    <w:rsid w:val="00611B10"/>
    <w:rsid w:val="00611B93"/>
    <w:rsid w:val="00611C7E"/>
    <w:rsid w:val="00611CBC"/>
    <w:rsid w:val="00611CCD"/>
    <w:rsid w:val="00611D7C"/>
    <w:rsid w:val="00611DF9"/>
    <w:rsid w:val="00611F17"/>
    <w:rsid w:val="00611FB2"/>
    <w:rsid w:val="0061215F"/>
    <w:rsid w:val="00612193"/>
    <w:rsid w:val="0061219D"/>
    <w:rsid w:val="006122E3"/>
    <w:rsid w:val="006122E5"/>
    <w:rsid w:val="00612415"/>
    <w:rsid w:val="006126FB"/>
    <w:rsid w:val="00612764"/>
    <w:rsid w:val="00612833"/>
    <w:rsid w:val="006129C5"/>
    <w:rsid w:val="00612A33"/>
    <w:rsid w:val="00612A43"/>
    <w:rsid w:val="00612C02"/>
    <w:rsid w:val="00612C2F"/>
    <w:rsid w:val="00612C6A"/>
    <w:rsid w:val="00612D51"/>
    <w:rsid w:val="00612D99"/>
    <w:rsid w:val="00612DBC"/>
    <w:rsid w:val="00612E4A"/>
    <w:rsid w:val="00612EF5"/>
    <w:rsid w:val="00612F06"/>
    <w:rsid w:val="00612FEF"/>
    <w:rsid w:val="00612FF7"/>
    <w:rsid w:val="00613065"/>
    <w:rsid w:val="0061334B"/>
    <w:rsid w:val="006133D1"/>
    <w:rsid w:val="0061350D"/>
    <w:rsid w:val="00613563"/>
    <w:rsid w:val="0061356E"/>
    <w:rsid w:val="006135C8"/>
    <w:rsid w:val="006136CC"/>
    <w:rsid w:val="00613729"/>
    <w:rsid w:val="00613753"/>
    <w:rsid w:val="00613789"/>
    <w:rsid w:val="00613807"/>
    <w:rsid w:val="00613870"/>
    <w:rsid w:val="006138F8"/>
    <w:rsid w:val="00613934"/>
    <w:rsid w:val="00613A58"/>
    <w:rsid w:val="00613B4E"/>
    <w:rsid w:val="00613B9F"/>
    <w:rsid w:val="00613BD3"/>
    <w:rsid w:val="00613CF6"/>
    <w:rsid w:val="00613D17"/>
    <w:rsid w:val="00613D52"/>
    <w:rsid w:val="00613DC9"/>
    <w:rsid w:val="00613E11"/>
    <w:rsid w:val="00613F36"/>
    <w:rsid w:val="00613F54"/>
    <w:rsid w:val="00613F9B"/>
    <w:rsid w:val="00614094"/>
    <w:rsid w:val="006140A6"/>
    <w:rsid w:val="0061418C"/>
    <w:rsid w:val="0061419E"/>
    <w:rsid w:val="00614292"/>
    <w:rsid w:val="00614314"/>
    <w:rsid w:val="00614341"/>
    <w:rsid w:val="00614373"/>
    <w:rsid w:val="00614405"/>
    <w:rsid w:val="006145C0"/>
    <w:rsid w:val="006146EB"/>
    <w:rsid w:val="0061471D"/>
    <w:rsid w:val="0061471E"/>
    <w:rsid w:val="0061476F"/>
    <w:rsid w:val="0061482E"/>
    <w:rsid w:val="00614839"/>
    <w:rsid w:val="00614939"/>
    <w:rsid w:val="0061496A"/>
    <w:rsid w:val="006149C4"/>
    <w:rsid w:val="00614A64"/>
    <w:rsid w:val="00614A8C"/>
    <w:rsid w:val="00614ABE"/>
    <w:rsid w:val="00614EC4"/>
    <w:rsid w:val="00614EFC"/>
    <w:rsid w:val="00615051"/>
    <w:rsid w:val="0061510C"/>
    <w:rsid w:val="0061514C"/>
    <w:rsid w:val="006151AD"/>
    <w:rsid w:val="006151FE"/>
    <w:rsid w:val="00615251"/>
    <w:rsid w:val="006152FB"/>
    <w:rsid w:val="00615315"/>
    <w:rsid w:val="00615346"/>
    <w:rsid w:val="006153C4"/>
    <w:rsid w:val="006153F8"/>
    <w:rsid w:val="006153FF"/>
    <w:rsid w:val="0061564E"/>
    <w:rsid w:val="00615695"/>
    <w:rsid w:val="00615707"/>
    <w:rsid w:val="00615765"/>
    <w:rsid w:val="00615777"/>
    <w:rsid w:val="0061578E"/>
    <w:rsid w:val="006157FC"/>
    <w:rsid w:val="0061589A"/>
    <w:rsid w:val="00615978"/>
    <w:rsid w:val="00615A9E"/>
    <w:rsid w:val="00615AB3"/>
    <w:rsid w:val="00615ADE"/>
    <w:rsid w:val="00615AFF"/>
    <w:rsid w:val="00615B58"/>
    <w:rsid w:val="00615B9C"/>
    <w:rsid w:val="00615C73"/>
    <w:rsid w:val="00615D11"/>
    <w:rsid w:val="00615D83"/>
    <w:rsid w:val="00615E6C"/>
    <w:rsid w:val="00615F66"/>
    <w:rsid w:val="00615FA1"/>
    <w:rsid w:val="00615FC3"/>
    <w:rsid w:val="006160CD"/>
    <w:rsid w:val="006161D9"/>
    <w:rsid w:val="00616371"/>
    <w:rsid w:val="00616375"/>
    <w:rsid w:val="00616380"/>
    <w:rsid w:val="006163C7"/>
    <w:rsid w:val="00616407"/>
    <w:rsid w:val="006164BD"/>
    <w:rsid w:val="0061657C"/>
    <w:rsid w:val="006165D7"/>
    <w:rsid w:val="00616611"/>
    <w:rsid w:val="0061662E"/>
    <w:rsid w:val="00616826"/>
    <w:rsid w:val="006169E1"/>
    <w:rsid w:val="00616A83"/>
    <w:rsid w:val="00616B69"/>
    <w:rsid w:val="00616BC6"/>
    <w:rsid w:val="00616E40"/>
    <w:rsid w:val="00616EB4"/>
    <w:rsid w:val="00616EFB"/>
    <w:rsid w:val="00616F88"/>
    <w:rsid w:val="00616F94"/>
    <w:rsid w:val="0061710B"/>
    <w:rsid w:val="00617184"/>
    <w:rsid w:val="00617231"/>
    <w:rsid w:val="006172C1"/>
    <w:rsid w:val="006173CD"/>
    <w:rsid w:val="00617507"/>
    <w:rsid w:val="00617528"/>
    <w:rsid w:val="0061754D"/>
    <w:rsid w:val="00617587"/>
    <w:rsid w:val="006175D5"/>
    <w:rsid w:val="00617630"/>
    <w:rsid w:val="00617689"/>
    <w:rsid w:val="006177A6"/>
    <w:rsid w:val="006177D8"/>
    <w:rsid w:val="00617829"/>
    <w:rsid w:val="006179D2"/>
    <w:rsid w:val="006179DA"/>
    <w:rsid w:val="006179EF"/>
    <w:rsid w:val="006179F0"/>
    <w:rsid w:val="00617D40"/>
    <w:rsid w:val="00617D77"/>
    <w:rsid w:val="00617E24"/>
    <w:rsid w:val="00617E2C"/>
    <w:rsid w:val="00620382"/>
    <w:rsid w:val="006203E8"/>
    <w:rsid w:val="0062045E"/>
    <w:rsid w:val="00620498"/>
    <w:rsid w:val="0062052F"/>
    <w:rsid w:val="0062064A"/>
    <w:rsid w:val="00620671"/>
    <w:rsid w:val="006207A5"/>
    <w:rsid w:val="006207F1"/>
    <w:rsid w:val="006208CC"/>
    <w:rsid w:val="00620953"/>
    <w:rsid w:val="0062095B"/>
    <w:rsid w:val="00620C2E"/>
    <w:rsid w:val="00620D25"/>
    <w:rsid w:val="00620D3E"/>
    <w:rsid w:val="00620DD8"/>
    <w:rsid w:val="00620ECD"/>
    <w:rsid w:val="00620F5F"/>
    <w:rsid w:val="00620F7C"/>
    <w:rsid w:val="006210AB"/>
    <w:rsid w:val="006212F4"/>
    <w:rsid w:val="00621366"/>
    <w:rsid w:val="006213E2"/>
    <w:rsid w:val="0062142C"/>
    <w:rsid w:val="0062143B"/>
    <w:rsid w:val="006214EF"/>
    <w:rsid w:val="006215E7"/>
    <w:rsid w:val="006215EC"/>
    <w:rsid w:val="006216C9"/>
    <w:rsid w:val="00621769"/>
    <w:rsid w:val="006217A8"/>
    <w:rsid w:val="0062184D"/>
    <w:rsid w:val="0062185C"/>
    <w:rsid w:val="00621863"/>
    <w:rsid w:val="00621979"/>
    <w:rsid w:val="006219D1"/>
    <w:rsid w:val="00621A92"/>
    <w:rsid w:val="00621ACC"/>
    <w:rsid w:val="00621C11"/>
    <w:rsid w:val="00621F02"/>
    <w:rsid w:val="006220AE"/>
    <w:rsid w:val="006221F4"/>
    <w:rsid w:val="0062235E"/>
    <w:rsid w:val="0062238F"/>
    <w:rsid w:val="006223CF"/>
    <w:rsid w:val="0062241E"/>
    <w:rsid w:val="00622541"/>
    <w:rsid w:val="0062257D"/>
    <w:rsid w:val="006225B8"/>
    <w:rsid w:val="006225C9"/>
    <w:rsid w:val="00622793"/>
    <w:rsid w:val="006227C6"/>
    <w:rsid w:val="006228C5"/>
    <w:rsid w:val="006228DB"/>
    <w:rsid w:val="006228E1"/>
    <w:rsid w:val="0062292C"/>
    <w:rsid w:val="006229F9"/>
    <w:rsid w:val="00622A21"/>
    <w:rsid w:val="00622A56"/>
    <w:rsid w:val="00622AE7"/>
    <w:rsid w:val="00622BE0"/>
    <w:rsid w:val="00622BE7"/>
    <w:rsid w:val="00622C55"/>
    <w:rsid w:val="00622CEE"/>
    <w:rsid w:val="00622D85"/>
    <w:rsid w:val="00622DDC"/>
    <w:rsid w:val="00622EFB"/>
    <w:rsid w:val="00622F2D"/>
    <w:rsid w:val="00622F49"/>
    <w:rsid w:val="00623027"/>
    <w:rsid w:val="00623097"/>
    <w:rsid w:val="006230B5"/>
    <w:rsid w:val="006230D8"/>
    <w:rsid w:val="0062321E"/>
    <w:rsid w:val="00623289"/>
    <w:rsid w:val="006234DB"/>
    <w:rsid w:val="00623585"/>
    <w:rsid w:val="00623614"/>
    <w:rsid w:val="0062364C"/>
    <w:rsid w:val="00623651"/>
    <w:rsid w:val="0062372E"/>
    <w:rsid w:val="00623781"/>
    <w:rsid w:val="006237E2"/>
    <w:rsid w:val="006237ED"/>
    <w:rsid w:val="00623812"/>
    <w:rsid w:val="00623979"/>
    <w:rsid w:val="00623A0D"/>
    <w:rsid w:val="00623A0E"/>
    <w:rsid w:val="00623AE0"/>
    <w:rsid w:val="00623BB1"/>
    <w:rsid w:val="00623BD4"/>
    <w:rsid w:val="00623CF5"/>
    <w:rsid w:val="00623E91"/>
    <w:rsid w:val="00623F57"/>
    <w:rsid w:val="006242E5"/>
    <w:rsid w:val="00624301"/>
    <w:rsid w:val="006243A9"/>
    <w:rsid w:val="0062445E"/>
    <w:rsid w:val="006245BD"/>
    <w:rsid w:val="0062461C"/>
    <w:rsid w:val="0062465B"/>
    <w:rsid w:val="00624679"/>
    <w:rsid w:val="00624719"/>
    <w:rsid w:val="00624930"/>
    <w:rsid w:val="00624B69"/>
    <w:rsid w:val="00624B87"/>
    <w:rsid w:val="00624BCF"/>
    <w:rsid w:val="00624C69"/>
    <w:rsid w:val="00624C6C"/>
    <w:rsid w:val="00624C75"/>
    <w:rsid w:val="00624D0B"/>
    <w:rsid w:val="00624E0C"/>
    <w:rsid w:val="00624E2C"/>
    <w:rsid w:val="00624E81"/>
    <w:rsid w:val="00624EB5"/>
    <w:rsid w:val="00624F0B"/>
    <w:rsid w:val="00624F0D"/>
    <w:rsid w:val="00625073"/>
    <w:rsid w:val="00625367"/>
    <w:rsid w:val="00625371"/>
    <w:rsid w:val="0062537D"/>
    <w:rsid w:val="0062547E"/>
    <w:rsid w:val="006254DF"/>
    <w:rsid w:val="006254E5"/>
    <w:rsid w:val="006255B1"/>
    <w:rsid w:val="006255EC"/>
    <w:rsid w:val="006256D8"/>
    <w:rsid w:val="00625795"/>
    <w:rsid w:val="0062586C"/>
    <w:rsid w:val="006259C8"/>
    <w:rsid w:val="00625A8A"/>
    <w:rsid w:val="00625A99"/>
    <w:rsid w:val="00625BCA"/>
    <w:rsid w:val="00625C43"/>
    <w:rsid w:val="00625CF2"/>
    <w:rsid w:val="00625CFC"/>
    <w:rsid w:val="00625DCF"/>
    <w:rsid w:val="00625E1A"/>
    <w:rsid w:val="00625EFA"/>
    <w:rsid w:val="00625FA4"/>
    <w:rsid w:val="00626151"/>
    <w:rsid w:val="006261C0"/>
    <w:rsid w:val="00626242"/>
    <w:rsid w:val="006262AD"/>
    <w:rsid w:val="006262C6"/>
    <w:rsid w:val="00626364"/>
    <w:rsid w:val="006263E1"/>
    <w:rsid w:val="006264B3"/>
    <w:rsid w:val="006264E4"/>
    <w:rsid w:val="00626675"/>
    <w:rsid w:val="00626696"/>
    <w:rsid w:val="00626827"/>
    <w:rsid w:val="0062688D"/>
    <w:rsid w:val="00626967"/>
    <w:rsid w:val="00626A52"/>
    <w:rsid w:val="00626A82"/>
    <w:rsid w:val="00626C0D"/>
    <w:rsid w:val="00626CBD"/>
    <w:rsid w:val="00626E22"/>
    <w:rsid w:val="00626E52"/>
    <w:rsid w:val="00626EB1"/>
    <w:rsid w:val="00626F34"/>
    <w:rsid w:val="00626F89"/>
    <w:rsid w:val="00626FAA"/>
    <w:rsid w:val="00627007"/>
    <w:rsid w:val="0062703A"/>
    <w:rsid w:val="00627148"/>
    <w:rsid w:val="0062725C"/>
    <w:rsid w:val="0062727A"/>
    <w:rsid w:val="00627425"/>
    <w:rsid w:val="0062747A"/>
    <w:rsid w:val="00627543"/>
    <w:rsid w:val="00627550"/>
    <w:rsid w:val="00627560"/>
    <w:rsid w:val="00627636"/>
    <w:rsid w:val="0062775D"/>
    <w:rsid w:val="00627897"/>
    <w:rsid w:val="00627AEF"/>
    <w:rsid w:val="00627C78"/>
    <w:rsid w:val="00627C9C"/>
    <w:rsid w:val="00627D2B"/>
    <w:rsid w:val="00627D30"/>
    <w:rsid w:val="006300EE"/>
    <w:rsid w:val="00630182"/>
    <w:rsid w:val="006301A6"/>
    <w:rsid w:val="006301E4"/>
    <w:rsid w:val="00630236"/>
    <w:rsid w:val="00630299"/>
    <w:rsid w:val="006302BE"/>
    <w:rsid w:val="006302C8"/>
    <w:rsid w:val="00630379"/>
    <w:rsid w:val="006303B4"/>
    <w:rsid w:val="00630497"/>
    <w:rsid w:val="006304D8"/>
    <w:rsid w:val="006304E1"/>
    <w:rsid w:val="006305A8"/>
    <w:rsid w:val="00630620"/>
    <w:rsid w:val="0063065F"/>
    <w:rsid w:val="006306E4"/>
    <w:rsid w:val="00630879"/>
    <w:rsid w:val="0063093B"/>
    <w:rsid w:val="00630981"/>
    <w:rsid w:val="00630A30"/>
    <w:rsid w:val="00630A84"/>
    <w:rsid w:val="00630BCC"/>
    <w:rsid w:val="00630C7A"/>
    <w:rsid w:val="00630D04"/>
    <w:rsid w:val="00630D55"/>
    <w:rsid w:val="00630DA7"/>
    <w:rsid w:val="00630DFC"/>
    <w:rsid w:val="00630E47"/>
    <w:rsid w:val="00630ED7"/>
    <w:rsid w:val="00630F20"/>
    <w:rsid w:val="00630FBB"/>
    <w:rsid w:val="00630FD9"/>
    <w:rsid w:val="006310D4"/>
    <w:rsid w:val="0063128A"/>
    <w:rsid w:val="0063129D"/>
    <w:rsid w:val="006312EE"/>
    <w:rsid w:val="00631343"/>
    <w:rsid w:val="00631392"/>
    <w:rsid w:val="00631668"/>
    <w:rsid w:val="006316E1"/>
    <w:rsid w:val="00631700"/>
    <w:rsid w:val="00631739"/>
    <w:rsid w:val="00631855"/>
    <w:rsid w:val="006319CE"/>
    <w:rsid w:val="006319FD"/>
    <w:rsid w:val="00631A12"/>
    <w:rsid w:val="00631A2A"/>
    <w:rsid w:val="00631AB7"/>
    <w:rsid w:val="00631C19"/>
    <w:rsid w:val="00631CB2"/>
    <w:rsid w:val="00631D0C"/>
    <w:rsid w:val="00631E0E"/>
    <w:rsid w:val="00631E55"/>
    <w:rsid w:val="00632082"/>
    <w:rsid w:val="0063216F"/>
    <w:rsid w:val="00632256"/>
    <w:rsid w:val="00632374"/>
    <w:rsid w:val="00632388"/>
    <w:rsid w:val="006323F2"/>
    <w:rsid w:val="00632484"/>
    <w:rsid w:val="00632532"/>
    <w:rsid w:val="006327A1"/>
    <w:rsid w:val="006327FF"/>
    <w:rsid w:val="00632898"/>
    <w:rsid w:val="006328C2"/>
    <w:rsid w:val="00632BCB"/>
    <w:rsid w:val="00632C7A"/>
    <w:rsid w:val="00632D3B"/>
    <w:rsid w:val="00632D96"/>
    <w:rsid w:val="00632F2B"/>
    <w:rsid w:val="006330C5"/>
    <w:rsid w:val="00633189"/>
    <w:rsid w:val="0063342C"/>
    <w:rsid w:val="006334D7"/>
    <w:rsid w:val="0063352C"/>
    <w:rsid w:val="00633569"/>
    <w:rsid w:val="00633578"/>
    <w:rsid w:val="006336E8"/>
    <w:rsid w:val="006337DF"/>
    <w:rsid w:val="00633894"/>
    <w:rsid w:val="006338BA"/>
    <w:rsid w:val="006338DE"/>
    <w:rsid w:val="00633A3F"/>
    <w:rsid w:val="00633B60"/>
    <w:rsid w:val="00633E57"/>
    <w:rsid w:val="006340E1"/>
    <w:rsid w:val="006340F8"/>
    <w:rsid w:val="00634128"/>
    <w:rsid w:val="0063446D"/>
    <w:rsid w:val="00634485"/>
    <w:rsid w:val="006344AD"/>
    <w:rsid w:val="006344D8"/>
    <w:rsid w:val="0063452E"/>
    <w:rsid w:val="006345B9"/>
    <w:rsid w:val="006345DC"/>
    <w:rsid w:val="006346C3"/>
    <w:rsid w:val="006346D4"/>
    <w:rsid w:val="006347DD"/>
    <w:rsid w:val="006347E8"/>
    <w:rsid w:val="00634834"/>
    <w:rsid w:val="006348B0"/>
    <w:rsid w:val="006348FB"/>
    <w:rsid w:val="0063497E"/>
    <w:rsid w:val="00634AF9"/>
    <w:rsid w:val="00634B52"/>
    <w:rsid w:val="00634BFF"/>
    <w:rsid w:val="00634D1F"/>
    <w:rsid w:val="00634D2C"/>
    <w:rsid w:val="00634D8C"/>
    <w:rsid w:val="00634FA0"/>
    <w:rsid w:val="00635003"/>
    <w:rsid w:val="00635022"/>
    <w:rsid w:val="006351C0"/>
    <w:rsid w:val="0063549B"/>
    <w:rsid w:val="0063550D"/>
    <w:rsid w:val="0063559E"/>
    <w:rsid w:val="00635774"/>
    <w:rsid w:val="006357E8"/>
    <w:rsid w:val="006358B3"/>
    <w:rsid w:val="00635916"/>
    <w:rsid w:val="00635A34"/>
    <w:rsid w:val="00635A59"/>
    <w:rsid w:val="00635A72"/>
    <w:rsid w:val="00635B28"/>
    <w:rsid w:val="00635B4A"/>
    <w:rsid w:val="00635BAC"/>
    <w:rsid w:val="00635E2D"/>
    <w:rsid w:val="00635E46"/>
    <w:rsid w:val="00635E8D"/>
    <w:rsid w:val="00635EBC"/>
    <w:rsid w:val="00635F09"/>
    <w:rsid w:val="00635F17"/>
    <w:rsid w:val="00635F18"/>
    <w:rsid w:val="0063609E"/>
    <w:rsid w:val="0063610F"/>
    <w:rsid w:val="00636387"/>
    <w:rsid w:val="006364A3"/>
    <w:rsid w:val="006364AB"/>
    <w:rsid w:val="00636566"/>
    <w:rsid w:val="006365E2"/>
    <w:rsid w:val="0063663B"/>
    <w:rsid w:val="00636827"/>
    <w:rsid w:val="00636889"/>
    <w:rsid w:val="006368AD"/>
    <w:rsid w:val="00636990"/>
    <w:rsid w:val="00636A1C"/>
    <w:rsid w:val="00636A60"/>
    <w:rsid w:val="00636C21"/>
    <w:rsid w:val="00636C59"/>
    <w:rsid w:val="00636C9E"/>
    <w:rsid w:val="00636CD2"/>
    <w:rsid w:val="00636E52"/>
    <w:rsid w:val="00636F1E"/>
    <w:rsid w:val="00636FE8"/>
    <w:rsid w:val="00637072"/>
    <w:rsid w:val="00637086"/>
    <w:rsid w:val="006370A1"/>
    <w:rsid w:val="006370E4"/>
    <w:rsid w:val="00637159"/>
    <w:rsid w:val="00637241"/>
    <w:rsid w:val="00637370"/>
    <w:rsid w:val="0063738B"/>
    <w:rsid w:val="006373AE"/>
    <w:rsid w:val="0063742B"/>
    <w:rsid w:val="00637652"/>
    <w:rsid w:val="0063765B"/>
    <w:rsid w:val="0063771D"/>
    <w:rsid w:val="006377FB"/>
    <w:rsid w:val="006379CA"/>
    <w:rsid w:val="00637A35"/>
    <w:rsid w:val="00637A52"/>
    <w:rsid w:val="00637A71"/>
    <w:rsid w:val="00637BAA"/>
    <w:rsid w:val="00637C0F"/>
    <w:rsid w:val="00637C1C"/>
    <w:rsid w:val="00637CE1"/>
    <w:rsid w:val="00637FDB"/>
    <w:rsid w:val="0064004C"/>
    <w:rsid w:val="00640167"/>
    <w:rsid w:val="00640221"/>
    <w:rsid w:val="006403CD"/>
    <w:rsid w:val="006405D4"/>
    <w:rsid w:val="00640641"/>
    <w:rsid w:val="00640772"/>
    <w:rsid w:val="00640779"/>
    <w:rsid w:val="0064078B"/>
    <w:rsid w:val="0064083C"/>
    <w:rsid w:val="006408FA"/>
    <w:rsid w:val="00640A39"/>
    <w:rsid w:val="00640AAB"/>
    <w:rsid w:val="00640AFB"/>
    <w:rsid w:val="00640B4D"/>
    <w:rsid w:val="00640B8B"/>
    <w:rsid w:val="00640BB1"/>
    <w:rsid w:val="00640C72"/>
    <w:rsid w:val="00640CD4"/>
    <w:rsid w:val="00640F6B"/>
    <w:rsid w:val="006410FB"/>
    <w:rsid w:val="00641127"/>
    <w:rsid w:val="00641144"/>
    <w:rsid w:val="0064114B"/>
    <w:rsid w:val="00641198"/>
    <w:rsid w:val="006411BB"/>
    <w:rsid w:val="006411E6"/>
    <w:rsid w:val="0064122E"/>
    <w:rsid w:val="00641467"/>
    <w:rsid w:val="006414BD"/>
    <w:rsid w:val="00641572"/>
    <w:rsid w:val="006415D5"/>
    <w:rsid w:val="00641607"/>
    <w:rsid w:val="0064169F"/>
    <w:rsid w:val="006416DD"/>
    <w:rsid w:val="00641924"/>
    <w:rsid w:val="0064194C"/>
    <w:rsid w:val="0064196B"/>
    <w:rsid w:val="00641974"/>
    <w:rsid w:val="006419CA"/>
    <w:rsid w:val="006419F5"/>
    <w:rsid w:val="00641A2C"/>
    <w:rsid w:val="00641AC3"/>
    <w:rsid w:val="00641AED"/>
    <w:rsid w:val="00641B67"/>
    <w:rsid w:val="00641C46"/>
    <w:rsid w:val="00641DA2"/>
    <w:rsid w:val="00641DC3"/>
    <w:rsid w:val="00641DDA"/>
    <w:rsid w:val="00641FEE"/>
    <w:rsid w:val="006421C0"/>
    <w:rsid w:val="006421D5"/>
    <w:rsid w:val="00642229"/>
    <w:rsid w:val="00642242"/>
    <w:rsid w:val="006422A2"/>
    <w:rsid w:val="00642402"/>
    <w:rsid w:val="00642649"/>
    <w:rsid w:val="00642830"/>
    <w:rsid w:val="0064283B"/>
    <w:rsid w:val="00642845"/>
    <w:rsid w:val="0064293B"/>
    <w:rsid w:val="0064297E"/>
    <w:rsid w:val="00642983"/>
    <w:rsid w:val="006429D8"/>
    <w:rsid w:val="00642A56"/>
    <w:rsid w:val="00642AAC"/>
    <w:rsid w:val="00642ACB"/>
    <w:rsid w:val="00642B2E"/>
    <w:rsid w:val="00642B76"/>
    <w:rsid w:val="00642C8D"/>
    <w:rsid w:val="00642CD6"/>
    <w:rsid w:val="00642D1C"/>
    <w:rsid w:val="00642E44"/>
    <w:rsid w:val="00642E9E"/>
    <w:rsid w:val="00642F36"/>
    <w:rsid w:val="00643083"/>
    <w:rsid w:val="006430EA"/>
    <w:rsid w:val="00643109"/>
    <w:rsid w:val="0064318C"/>
    <w:rsid w:val="006431EF"/>
    <w:rsid w:val="006432E4"/>
    <w:rsid w:val="006433E1"/>
    <w:rsid w:val="00643615"/>
    <w:rsid w:val="00643743"/>
    <w:rsid w:val="006438B9"/>
    <w:rsid w:val="00643900"/>
    <w:rsid w:val="00643969"/>
    <w:rsid w:val="00643A5B"/>
    <w:rsid w:val="00643B86"/>
    <w:rsid w:val="00643CBB"/>
    <w:rsid w:val="00643CC8"/>
    <w:rsid w:val="00643DA4"/>
    <w:rsid w:val="00643DDC"/>
    <w:rsid w:val="00643DF8"/>
    <w:rsid w:val="00643E11"/>
    <w:rsid w:val="00643E50"/>
    <w:rsid w:val="00643E8A"/>
    <w:rsid w:val="00643F8E"/>
    <w:rsid w:val="00643FA9"/>
    <w:rsid w:val="00643FAF"/>
    <w:rsid w:val="00644019"/>
    <w:rsid w:val="00644093"/>
    <w:rsid w:val="0064416A"/>
    <w:rsid w:val="006441F0"/>
    <w:rsid w:val="0064422B"/>
    <w:rsid w:val="0064458C"/>
    <w:rsid w:val="006446A7"/>
    <w:rsid w:val="00644729"/>
    <w:rsid w:val="0064492A"/>
    <w:rsid w:val="0064499A"/>
    <w:rsid w:val="00644DC9"/>
    <w:rsid w:val="00644E2D"/>
    <w:rsid w:val="00644E38"/>
    <w:rsid w:val="00644E5C"/>
    <w:rsid w:val="00644F6C"/>
    <w:rsid w:val="00644F9D"/>
    <w:rsid w:val="00645015"/>
    <w:rsid w:val="0064502F"/>
    <w:rsid w:val="006450B1"/>
    <w:rsid w:val="00645147"/>
    <w:rsid w:val="00645285"/>
    <w:rsid w:val="0064535A"/>
    <w:rsid w:val="006453BE"/>
    <w:rsid w:val="00645540"/>
    <w:rsid w:val="00645588"/>
    <w:rsid w:val="0064559E"/>
    <w:rsid w:val="0064567F"/>
    <w:rsid w:val="00645780"/>
    <w:rsid w:val="00645862"/>
    <w:rsid w:val="00645998"/>
    <w:rsid w:val="00645A25"/>
    <w:rsid w:val="00645AE9"/>
    <w:rsid w:val="00645B88"/>
    <w:rsid w:val="00645C13"/>
    <w:rsid w:val="00645C26"/>
    <w:rsid w:val="00645C54"/>
    <w:rsid w:val="00645D58"/>
    <w:rsid w:val="00645D95"/>
    <w:rsid w:val="00645E42"/>
    <w:rsid w:val="00645EA8"/>
    <w:rsid w:val="00645F0A"/>
    <w:rsid w:val="00646084"/>
    <w:rsid w:val="0064610E"/>
    <w:rsid w:val="0064622F"/>
    <w:rsid w:val="006463F7"/>
    <w:rsid w:val="00646723"/>
    <w:rsid w:val="006468AB"/>
    <w:rsid w:val="006468C7"/>
    <w:rsid w:val="00646BE7"/>
    <w:rsid w:val="00646D09"/>
    <w:rsid w:val="00646D62"/>
    <w:rsid w:val="00646D6B"/>
    <w:rsid w:val="00646E0D"/>
    <w:rsid w:val="00646F91"/>
    <w:rsid w:val="0064708A"/>
    <w:rsid w:val="00647166"/>
    <w:rsid w:val="006471B3"/>
    <w:rsid w:val="0064721C"/>
    <w:rsid w:val="00647358"/>
    <w:rsid w:val="0064735D"/>
    <w:rsid w:val="006473B5"/>
    <w:rsid w:val="00647533"/>
    <w:rsid w:val="0064755E"/>
    <w:rsid w:val="006477E7"/>
    <w:rsid w:val="00647846"/>
    <w:rsid w:val="006478BB"/>
    <w:rsid w:val="006478E5"/>
    <w:rsid w:val="00647940"/>
    <w:rsid w:val="0064795B"/>
    <w:rsid w:val="00647A20"/>
    <w:rsid w:val="00647A78"/>
    <w:rsid w:val="00647B16"/>
    <w:rsid w:val="00647D88"/>
    <w:rsid w:val="00647DA5"/>
    <w:rsid w:val="00647DB7"/>
    <w:rsid w:val="00647E19"/>
    <w:rsid w:val="00647E4F"/>
    <w:rsid w:val="00647EC7"/>
    <w:rsid w:val="00647F2F"/>
    <w:rsid w:val="00647F5C"/>
    <w:rsid w:val="00647F82"/>
    <w:rsid w:val="00647FA8"/>
    <w:rsid w:val="00650144"/>
    <w:rsid w:val="00650245"/>
    <w:rsid w:val="0065030C"/>
    <w:rsid w:val="0065052B"/>
    <w:rsid w:val="0065053F"/>
    <w:rsid w:val="0065064F"/>
    <w:rsid w:val="00650758"/>
    <w:rsid w:val="0065078E"/>
    <w:rsid w:val="006507B2"/>
    <w:rsid w:val="00650906"/>
    <w:rsid w:val="00650AF0"/>
    <w:rsid w:val="00650B3F"/>
    <w:rsid w:val="00650B59"/>
    <w:rsid w:val="00650B9F"/>
    <w:rsid w:val="00650D86"/>
    <w:rsid w:val="00650D9D"/>
    <w:rsid w:val="00650DAF"/>
    <w:rsid w:val="00650F59"/>
    <w:rsid w:val="00650FDB"/>
    <w:rsid w:val="00651126"/>
    <w:rsid w:val="00651134"/>
    <w:rsid w:val="006511B4"/>
    <w:rsid w:val="00651234"/>
    <w:rsid w:val="00651235"/>
    <w:rsid w:val="006512F5"/>
    <w:rsid w:val="00651308"/>
    <w:rsid w:val="0065136F"/>
    <w:rsid w:val="00651420"/>
    <w:rsid w:val="00651494"/>
    <w:rsid w:val="006514B5"/>
    <w:rsid w:val="006514CA"/>
    <w:rsid w:val="00651616"/>
    <w:rsid w:val="0065163A"/>
    <w:rsid w:val="00651893"/>
    <w:rsid w:val="006518DC"/>
    <w:rsid w:val="00651922"/>
    <w:rsid w:val="0065194E"/>
    <w:rsid w:val="00651954"/>
    <w:rsid w:val="006519E9"/>
    <w:rsid w:val="00651AD8"/>
    <w:rsid w:val="00651AFC"/>
    <w:rsid w:val="00651B7E"/>
    <w:rsid w:val="00651BA8"/>
    <w:rsid w:val="00651BA9"/>
    <w:rsid w:val="00651BC3"/>
    <w:rsid w:val="00651D9A"/>
    <w:rsid w:val="00651DD6"/>
    <w:rsid w:val="00651E55"/>
    <w:rsid w:val="00651F46"/>
    <w:rsid w:val="006520F5"/>
    <w:rsid w:val="00652215"/>
    <w:rsid w:val="006522BA"/>
    <w:rsid w:val="00652392"/>
    <w:rsid w:val="0065246C"/>
    <w:rsid w:val="00652510"/>
    <w:rsid w:val="0065260B"/>
    <w:rsid w:val="00652795"/>
    <w:rsid w:val="006527F0"/>
    <w:rsid w:val="006527FB"/>
    <w:rsid w:val="0065281A"/>
    <w:rsid w:val="006528DE"/>
    <w:rsid w:val="0065294E"/>
    <w:rsid w:val="006529EB"/>
    <w:rsid w:val="00652AFF"/>
    <w:rsid w:val="00652B55"/>
    <w:rsid w:val="00652B5D"/>
    <w:rsid w:val="00652BF0"/>
    <w:rsid w:val="00652CE2"/>
    <w:rsid w:val="00652EAF"/>
    <w:rsid w:val="00652F16"/>
    <w:rsid w:val="00652FEE"/>
    <w:rsid w:val="0065303B"/>
    <w:rsid w:val="006530EE"/>
    <w:rsid w:val="006531C6"/>
    <w:rsid w:val="0065323E"/>
    <w:rsid w:val="006533FA"/>
    <w:rsid w:val="006534DE"/>
    <w:rsid w:val="006535B1"/>
    <w:rsid w:val="006535FD"/>
    <w:rsid w:val="00653626"/>
    <w:rsid w:val="0065362C"/>
    <w:rsid w:val="0065365B"/>
    <w:rsid w:val="00653667"/>
    <w:rsid w:val="006536BD"/>
    <w:rsid w:val="00653716"/>
    <w:rsid w:val="00653771"/>
    <w:rsid w:val="0065377A"/>
    <w:rsid w:val="00653899"/>
    <w:rsid w:val="006538F5"/>
    <w:rsid w:val="0065391D"/>
    <w:rsid w:val="0065397E"/>
    <w:rsid w:val="00653A0C"/>
    <w:rsid w:val="00653B14"/>
    <w:rsid w:val="00653B6C"/>
    <w:rsid w:val="00653BCC"/>
    <w:rsid w:val="00653D8B"/>
    <w:rsid w:val="00653E87"/>
    <w:rsid w:val="00653EB9"/>
    <w:rsid w:val="00653F7F"/>
    <w:rsid w:val="00654124"/>
    <w:rsid w:val="00654235"/>
    <w:rsid w:val="0065437A"/>
    <w:rsid w:val="0065450F"/>
    <w:rsid w:val="0065455B"/>
    <w:rsid w:val="006546AB"/>
    <w:rsid w:val="0065470F"/>
    <w:rsid w:val="00654838"/>
    <w:rsid w:val="00654882"/>
    <w:rsid w:val="006549CC"/>
    <w:rsid w:val="00654A22"/>
    <w:rsid w:val="00654A5E"/>
    <w:rsid w:val="00654AB0"/>
    <w:rsid w:val="00654CF4"/>
    <w:rsid w:val="00654E07"/>
    <w:rsid w:val="00654ED9"/>
    <w:rsid w:val="00654F8F"/>
    <w:rsid w:val="00654FAA"/>
    <w:rsid w:val="0065506A"/>
    <w:rsid w:val="00655149"/>
    <w:rsid w:val="006553BF"/>
    <w:rsid w:val="00655418"/>
    <w:rsid w:val="00655470"/>
    <w:rsid w:val="0065547F"/>
    <w:rsid w:val="00655481"/>
    <w:rsid w:val="00655536"/>
    <w:rsid w:val="00655725"/>
    <w:rsid w:val="006558E7"/>
    <w:rsid w:val="0065595A"/>
    <w:rsid w:val="006559CD"/>
    <w:rsid w:val="00655B52"/>
    <w:rsid w:val="00655BBA"/>
    <w:rsid w:val="00655BE4"/>
    <w:rsid w:val="00655C24"/>
    <w:rsid w:val="00655CA0"/>
    <w:rsid w:val="00655CB2"/>
    <w:rsid w:val="00655D00"/>
    <w:rsid w:val="00655D45"/>
    <w:rsid w:val="00655DA9"/>
    <w:rsid w:val="00655EBE"/>
    <w:rsid w:val="00655FE1"/>
    <w:rsid w:val="0065602D"/>
    <w:rsid w:val="00656218"/>
    <w:rsid w:val="0065622A"/>
    <w:rsid w:val="00656389"/>
    <w:rsid w:val="0065641E"/>
    <w:rsid w:val="00656459"/>
    <w:rsid w:val="006564A7"/>
    <w:rsid w:val="00656506"/>
    <w:rsid w:val="00656518"/>
    <w:rsid w:val="0065653F"/>
    <w:rsid w:val="00656677"/>
    <w:rsid w:val="00656710"/>
    <w:rsid w:val="00656785"/>
    <w:rsid w:val="0065680A"/>
    <w:rsid w:val="0065697C"/>
    <w:rsid w:val="00656985"/>
    <w:rsid w:val="00656A6D"/>
    <w:rsid w:val="00656C84"/>
    <w:rsid w:val="00656CD3"/>
    <w:rsid w:val="00656D00"/>
    <w:rsid w:val="00656DD3"/>
    <w:rsid w:val="00656E13"/>
    <w:rsid w:val="00656E1F"/>
    <w:rsid w:val="00656E22"/>
    <w:rsid w:val="00656F44"/>
    <w:rsid w:val="00656F4B"/>
    <w:rsid w:val="0065702A"/>
    <w:rsid w:val="006570C4"/>
    <w:rsid w:val="00657110"/>
    <w:rsid w:val="006571C6"/>
    <w:rsid w:val="0065720B"/>
    <w:rsid w:val="00657216"/>
    <w:rsid w:val="00657268"/>
    <w:rsid w:val="00657307"/>
    <w:rsid w:val="00657394"/>
    <w:rsid w:val="006574DD"/>
    <w:rsid w:val="00657600"/>
    <w:rsid w:val="00657628"/>
    <w:rsid w:val="00657666"/>
    <w:rsid w:val="0065767D"/>
    <w:rsid w:val="006576F3"/>
    <w:rsid w:val="0065770A"/>
    <w:rsid w:val="006577ED"/>
    <w:rsid w:val="006577F9"/>
    <w:rsid w:val="0065787D"/>
    <w:rsid w:val="00657A0C"/>
    <w:rsid w:val="00657A71"/>
    <w:rsid w:val="00657AD4"/>
    <w:rsid w:val="00657BE2"/>
    <w:rsid w:val="00657C52"/>
    <w:rsid w:val="00657E38"/>
    <w:rsid w:val="00657E7E"/>
    <w:rsid w:val="00657F0D"/>
    <w:rsid w:val="00657F43"/>
    <w:rsid w:val="00657FAE"/>
    <w:rsid w:val="0066002A"/>
    <w:rsid w:val="00660064"/>
    <w:rsid w:val="00660065"/>
    <w:rsid w:val="00660179"/>
    <w:rsid w:val="0066021E"/>
    <w:rsid w:val="006602E3"/>
    <w:rsid w:val="006602FE"/>
    <w:rsid w:val="006603FA"/>
    <w:rsid w:val="00660510"/>
    <w:rsid w:val="00660621"/>
    <w:rsid w:val="00660736"/>
    <w:rsid w:val="0066076B"/>
    <w:rsid w:val="00660775"/>
    <w:rsid w:val="0066077F"/>
    <w:rsid w:val="006607E4"/>
    <w:rsid w:val="00660815"/>
    <w:rsid w:val="0066084F"/>
    <w:rsid w:val="00660941"/>
    <w:rsid w:val="006609A7"/>
    <w:rsid w:val="00660A31"/>
    <w:rsid w:val="00660AA5"/>
    <w:rsid w:val="00660B05"/>
    <w:rsid w:val="00660B6F"/>
    <w:rsid w:val="00660C53"/>
    <w:rsid w:val="00660D29"/>
    <w:rsid w:val="00660D9B"/>
    <w:rsid w:val="00660E12"/>
    <w:rsid w:val="00660E29"/>
    <w:rsid w:val="00660ED8"/>
    <w:rsid w:val="00661101"/>
    <w:rsid w:val="00661157"/>
    <w:rsid w:val="006611DF"/>
    <w:rsid w:val="00661253"/>
    <w:rsid w:val="006614D6"/>
    <w:rsid w:val="006614EF"/>
    <w:rsid w:val="006615B5"/>
    <w:rsid w:val="00661761"/>
    <w:rsid w:val="006617DE"/>
    <w:rsid w:val="0066183A"/>
    <w:rsid w:val="006618D5"/>
    <w:rsid w:val="00661940"/>
    <w:rsid w:val="00661B91"/>
    <w:rsid w:val="00661BF9"/>
    <w:rsid w:val="00661C08"/>
    <w:rsid w:val="00661C21"/>
    <w:rsid w:val="00661C39"/>
    <w:rsid w:val="00661C8B"/>
    <w:rsid w:val="00661CAC"/>
    <w:rsid w:val="00661CD4"/>
    <w:rsid w:val="00661E8A"/>
    <w:rsid w:val="00661E8C"/>
    <w:rsid w:val="00661F58"/>
    <w:rsid w:val="00661F97"/>
    <w:rsid w:val="00661FCD"/>
    <w:rsid w:val="00662066"/>
    <w:rsid w:val="0066206B"/>
    <w:rsid w:val="006620C2"/>
    <w:rsid w:val="006621DE"/>
    <w:rsid w:val="006621E7"/>
    <w:rsid w:val="00662211"/>
    <w:rsid w:val="006624AF"/>
    <w:rsid w:val="006624BC"/>
    <w:rsid w:val="00662616"/>
    <w:rsid w:val="00662765"/>
    <w:rsid w:val="00662818"/>
    <w:rsid w:val="00662953"/>
    <w:rsid w:val="0066297D"/>
    <w:rsid w:val="00662990"/>
    <w:rsid w:val="00662AEE"/>
    <w:rsid w:val="00662B47"/>
    <w:rsid w:val="00662BBC"/>
    <w:rsid w:val="00662BDC"/>
    <w:rsid w:val="00662CCF"/>
    <w:rsid w:val="00662D0C"/>
    <w:rsid w:val="00662DBC"/>
    <w:rsid w:val="00662E25"/>
    <w:rsid w:val="00662E8C"/>
    <w:rsid w:val="00663092"/>
    <w:rsid w:val="006630AF"/>
    <w:rsid w:val="006630C7"/>
    <w:rsid w:val="0066311D"/>
    <w:rsid w:val="006631C7"/>
    <w:rsid w:val="006631EE"/>
    <w:rsid w:val="00663409"/>
    <w:rsid w:val="0066349C"/>
    <w:rsid w:val="00663566"/>
    <w:rsid w:val="006635AC"/>
    <w:rsid w:val="0066367A"/>
    <w:rsid w:val="006636C8"/>
    <w:rsid w:val="006636E0"/>
    <w:rsid w:val="0066375A"/>
    <w:rsid w:val="0066377D"/>
    <w:rsid w:val="00663885"/>
    <w:rsid w:val="006638B3"/>
    <w:rsid w:val="006638D0"/>
    <w:rsid w:val="006638D5"/>
    <w:rsid w:val="0066393D"/>
    <w:rsid w:val="00663BCD"/>
    <w:rsid w:val="00663BDA"/>
    <w:rsid w:val="00663CBE"/>
    <w:rsid w:val="00663D82"/>
    <w:rsid w:val="00663DBA"/>
    <w:rsid w:val="00663DF5"/>
    <w:rsid w:val="00663F61"/>
    <w:rsid w:val="00663F73"/>
    <w:rsid w:val="00663FB7"/>
    <w:rsid w:val="00663FC8"/>
    <w:rsid w:val="00664037"/>
    <w:rsid w:val="0066418A"/>
    <w:rsid w:val="006641A1"/>
    <w:rsid w:val="006641F5"/>
    <w:rsid w:val="006642E2"/>
    <w:rsid w:val="006643D2"/>
    <w:rsid w:val="00664425"/>
    <w:rsid w:val="00664514"/>
    <w:rsid w:val="00664557"/>
    <w:rsid w:val="006645F8"/>
    <w:rsid w:val="00664625"/>
    <w:rsid w:val="006646DB"/>
    <w:rsid w:val="00664736"/>
    <w:rsid w:val="006647B3"/>
    <w:rsid w:val="006647E8"/>
    <w:rsid w:val="006647F5"/>
    <w:rsid w:val="00664837"/>
    <w:rsid w:val="0066483D"/>
    <w:rsid w:val="00664930"/>
    <w:rsid w:val="00664968"/>
    <w:rsid w:val="006649D0"/>
    <w:rsid w:val="00664AC0"/>
    <w:rsid w:val="00664AFE"/>
    <w:rsid w:val="00664B16"/>
    <w:rsid w:val="00664B44"/>
    <w:rsid w:val="00664B70"/>
    <w:rsid w:val="00664BCE"/>
    <w:rsid w:val="00664C3B"/>
    <w:rsid w:val="00664C43"/>
    <w:rsid w:val="00664C80"/>
    <w:rsid w:val="00664C87"/>
    <w:rsid w:val="00664C8C"/>
    <w:rsid w:val="00664D59"/>
    <w:rsid w:val="00664DF7"/>
    <w:rsid w:val="00664E48"/>
    <w:rsid w:val="00664E5B"/>
    <w:rsid w:val="00664E94"/>
    <w:rsid w:val="00664F44"/>
    <w:rsid w:val="00664FAF"/>
    <w:rsid w:val="0066503B"/>
    <w:rsid w:val="006650C6"/>
    <w:rsid w:val="00665107"/>
    <w:rsid w:val="006651E5"/>
    <w:rsid w:val="006651FA"/>
    <w:rsid w:val="006652D9"/>
    <w:rsid w:val="006652FE"/>
    <w:rsid w:val="00665359"/>
    <w:rsid w:val="0066538F"/>
    <w:rsid w:val="006654C2"/>
    <w:rsid w:val="006654E1"/>
    <w:rsid w:val="0066553C"/>
    <w:rsid w:val="00665597"/>
    <w:rsid w:val="0066565C"/>
    <w:rsid w:val="00665725"/>
    <w:rsid w:val="00665836"/>
    <w:rsid w:val="00665890"/>
    <w:rsid w:val="00665911"/>
    <w:rsid w:val="00665A71"/>
    <w:rsid w:val="00665B51"/>
    <w:rsid w:val="00665B89"/>
    <w:rsid w:val="00665C33"/>
    <w:rsid w:val="00665D2C"/>
    <w:rsid w:val="00665E05"/>
    <w:rsid w:val="00665F5F"/>
    <w:rsid w:val="00665FF5"/>
    <w:rsid w:val="00666006"/>
    <w:rsid w:val="00666038"/>
    <w:rsid w:val="00666070"/>
    <w:rsid w:val="006660C2"/>
    <w:rsid w:val="006661B0"/>
    <w:rsid w:val="00666284"/>
    <w:rsid w:val="00666299"/>
    <w:rsid w:val="0066633D"/>
    <w:rsid w:val="006664FC"/>
    <w:rsid w:val="00666507"/>
    <w:rsid w:val="0066656D"/>
    <w:rsid w:val="006665D2"/>
    <w:rsid w:val="00666610"/>
    <w:rsid w:val="006667F0"/>
    <w:rsid w:val="00666813"/>
    <w:rsid w:val="0066683F"/>
    <w:rsid w:val="00666924"/>
    <w:rsid w:val="00666945"/>
    <w:rsid w:val="00666A49"/>
    <w:rsid w:val="00666A88"/>
    <w:rsid w:val="00666A9E"/>
    <w:rsid w:val="00666ACB"/>
    <w:rsid w:val="00666AEE"/>
    <w:rsid w:val="00666C79"/>
    <w:rsid w:val="00666D7A"/>
    <w:rsid w:val="00666D8E"/>
    <w:rsid w:val="00667057"/>
    <w:rsid w:val="0066707A"/>
    <w:rsid w:val="0066708E"/>
    <w:rsid w:val="006670F5"/>
    <w:rsid w:val="00667122"/>
    <w:rsid w:val="006673BF"/>
    <w:rsid w:val="006673E6"/>
    <w:rsid w:val="00667472"/>
    <w:rsid w:val="006674C8"/>
    <w:rsid w:val="00667826"/>
    <w:rsid w:val="0066789A"/>
    <w:rsid w:val="00667995"/>
    <w:rsid w:val="006679D8"/>
    <w:rsid w:val="00667A26"/>
    <w:rsid w:val="00667A88"/>
    <w:rsid w:val="00667AFB"/>
    <w:rsid w:val="00667AFC"/>
    <w:rsid w:val="00667B06"/>
    <w:rsid w:val="00667B23"/>
    <w:rsid w:val="00667B32"/>
    <w:rsid w:val="00667CE6"/>
    <w:rsid w:val="00667DFD"/>
    <w:rsid w:val="00667F28"/>
    <w:rsid w:val="00667FD7"/>
    <w:rsid w:val="0067007A"/>
    <w:rsid w:val="0067007D"/>
    <w:rsid w:val="00670155"/>
    <w:rsid w:val="00670187"/>
    <w:rsid w:val="00670254"/>
    <w:rsid w:val="0067026F"/>
    <w:rsid w:val="00670314"/>
    <w:rsid w:val="0067034F"/>
    <w:rsid w:val="006703AA"/>
    <w:rsid w:val="00670441"/>
    <w:rsid w:val="006704AC"/>
    <w:rsid w:val="00670537"/>
    <w:rsid w:val="0067059C"/>
    <w:rsid w:val="006705EA"/>
    <w:rsid w:val="00670A1A"/>
    <w:rsid w:val="00670A4C"/>
    <w:rsid w:val="00670B3B"/>
    <w:rsid w:val="00670B55"/>
    <w:rsid w:val="00670B7F"/>
    <w:rsid w:val="00670C43"/>
    <w:rsid w:val="00670C9D"/>
    <w:rsid w:val="00670D58"/>
    <w:rsid w:val="00670D6A"/>
    <w:rsid w:val="00670D7A"/>
    <w:rsid w:val="00670DAA"/>
    <w:rsid w:val="00670E77"/>
    <w:rsid w:val="006710BC"/>
    <w:rsid w:val="0067114A"/>
    <w:rsid w:val="00671166"/>
    <w:rsid w:val="006711B2"/>
    <w:rsid w:val="0067129A"/>
    <w:rsid w:val="0067130B"/>
    <w:rsid w:val="00671515"/>
    <w:rsid w:val="0067158F"/>
    <w:rsid w:val="0067159E"/>
    <w:rsid w:val="006715AC"/>
    <w:rsid w:val="0067160F"/>
    <w:rsid w:val="0067172B"/>
    <w:rsid w:val="00671786"/>
    <w:rsid w:val="0067178B"/>
    <w:rsid w:val="00671873"/>
    <w:rsid w:val="00671978"/>
    <w:rsid w:val="0067199C"/>
    <w:rsid w:val="00671E1E"/>
    <w:rsid w:val="00671F3F"/>
    <w:rsid w:val="00671FE5"/>
    <w:rsid w:val="0067231B"/>
    <w:rsid w:val="0067274B"/>
    <w:rsid w:val="0067274C"/>
    <w:rsid w:val="006729E3"/>
    <w:rsid w:val="00672A64"/>
    <w:rsid w:val="00672B01"/>
    <w:rsid w:val="00672B34"/>
    <w:rsid w:val="00672BAD"/>
    <w:rsid w:val="00672BD4"/>
    <w:rsid w:val="00672D71"/>
    <w:rsid w:val="00672DB2"/>
    <w:rsid w:val="00672DFD"/>
    <w:rsid w:val="00672E1D"/>
    <w:rsid w:val="00672F92"/>
    <w:rsid w:val="006730E8"/>
    <w:rsid w:val="00673247"/>
    <w:rsid w:val="00673259"/>
    <w:rsid w:val="0067325A"/>
    <w:rsid w:val="006732FA"/>
    <w:rsid w:val="00673362"/>
    <w:rsid w:val="006733B8"/>
    <w:rsid w:val="00673414"/>
    <w:rsid w:val="00673448"/>
    <w:rsid w:val="00673475"/>
    <w:rsid w:val="0067354E"/>
    <w:rsid w:val="0067355C"/>
    <w:rsid w:val="006735B0"/>
    <w:rsid w:val="006736B0"/>
    <w:rsid w:val="006736F4"/>
    <w:rsid w:val="0067385F"/>
    <w:rsid w:val="0067386A"/>
    <w:rsid w:val="0067391C"/>
    <w:rsid w:val="00673997"/>
    <w:rsid w:val="006739E3"/>
    <w:rsid w:val="00673AD8"/>
    <w:rsid w:val="00673AF8"/>
    <w:rsid w:val="00673B60"/>
    <w:rsid w:val="00673E3B"/>
    <w:rsid w:val="00673E45"/>
    <w:rsid w:val="00673ECF"/>
    <w:rsid w:val="00673FCC"/>
    <w:rsid w:val="00673FF3"/>
    <w:rsid w:val="0067408B"/>
    <w:rsid w:val="0067411D"/>
    <w:rsid w:val="0067434E"/>
    <w:rsid w:val="0067457A"/>
    <w:rsid w:val="006745A6"/>
    <w:rsid w:val="006748B3"/>
    <w:rsid w:val="0067490B"/>
    <w:rsid w:val="006749FE"/>
    <w:rsid w:val="00674A37"/>
    <w:rsid w:val="00674C00"/>
    <w:rsid w:val="00674D50"/>
    <w:rsid w:val="00674DE7"/>
    <w:rsid w:val="00674E20"/>
    <w:rsid w:val="00674EC8"/>
    <w:rsid w:val="006750E2"/>
    <w:rsid w:val="006750F4"/>
    <w:rsid w:val="0067519C"/>
    <w:rsid w:val="006752BF"/>
    <w:rsid w:val="00675372"/>
    <w:rsid w:val="0067537B"/>
    <w:rsid w:val="00675449"/>
    <w:rsid w:val="0067545E"/>
    <w:rsid w:val="006754F4"/>
    <w:rsid w:val="00675564"/>
    <w:rsid w:val="006755F9"/>
    <w:rsid w:val="0067572B"/>
    <w:rsid w:val="00675774"/>
    <w:rsid w:val="006757C0"/>
    <w:rsid w:val="006757DB"/>
    <w:rsid w:val="00675855"/>
    <w:rsid w:val="0067588C"/>
    <w:rsid w:val="00675897"/>
    <w:rsid w:val="00675924"/>
    <w:rsid w:val="00675930"/>
    <w:rsid w:val="00675980"/>
    <w:rsid w:val="006759B7"/>
    <w:rsid w:val="00675A27"/>
    <w:rsid w:val="00675DEB"/>
    <w:rsid w:val="00675E06"/>
    <w:rsid w:val="00675E70"/>
    <w:rsid w:val="00676134"/>
    <w:rsid w:val="0067624E"/>
    <w:rsid w:val="006762C3"/>
    <w:rsid w:val="006763C8"/>
    <w:rsid w:val="006764B8"/>
    <w:rsid w:val="00676505"/>
    <w:rsid w:val="0067653E"/>
    <w:rsid w:val="0067654C"/>
    <w:rsid w:val="0067682E"/>
    <w:rsid w:val="006768A2"/>
    <w:rsid w:val="00676A94"/>
    <w:rsid w:val="00676B43"/>
    <w:rsid w:val="00676B81"/>
    <w:rsid w:val="00676C8F"/>
    <w:rsid w:val="00676DCA"/>
    <w:rsid w:val="00676E86"/>
    <w:rsid w:val="00676E93"/>
    <w:rsid w:val="00676EF8"/>
    <w:rsid w:val="00677030"/>
    <w:rsid w:val="006772CE"/>
    <w:rsid w:val="006773F2"/>
    <w:rsid w:val="00677438"/>
    <w:rsid w:val="006774C7"/>
    <w:rsid w:val="006774F2"/>
    <w:rsid w:val="0067750B"/>
    <w:rsid w:val="00677549"/>
    <w:rsid w:val="006775C3"/>
    <w:rsid w:val="0067769B"/>
    <w:rsid w:val="006776A8"/>
    <w:rsid w:val="00677736"/>
    <w:rsid w:val="00677817"/>
    <w:rsid w:val="0067797C"/>
    <w:rsid w:val="0067798F"/>
    <w:rsid w:val="006779A8"/>
    <w:rsid w:val="006779AB"/>
    <w:rsid w:val="00677AC8"/>
    <w:rsid w:val="00677B0B"/>
    <w:rsid w:val="00677B51"/>
    <w:rsid w:val="00677BD4"/>
    <w:rsid w:val="00677C69"/>
    <w:rsid w:val="00677C74"/>
    <w:rsid w:val="00677D82"/>
    <w:rsid w:val="00677DDF"/>
    <w:rsid w:val="00677ECD"/>
    <w:rsid w:val="00677FAE"/>
    <w:rsid w:val="00680038"/>
    <w:rsid w:val="006800E2"/>
    <w:rsid w:val="006801F0"/>
    <w:rsid w:val="00680249"/>
    <w:rsid w:val="00680298"/>
    <w:rsid w:val="00680366"/>
    <w:rsid w:val="00680554"/>
    <w:rsid w:val="0068068D"/>
    <w:rsid w:val="006806B4"/>
    <w:rsid w:val="00680829"/>
    <w:rsid w:val="00680871"/>
    <w:rsid w:val="006808DE"/>
    <w:rsid w:val="006808EC"/>
    <w:rsid w:val="0068097F"/>
    <w:rsid w:val="006809AE"/>
    <w:rsid w:val="00680AE9"/>
    <w:rsid w:val="00680B89"/>
    <w:rsid w:val="00680BC4"/>
    <w:rsid w:val="00680C31"/>
    <w:rsid w:val="00680C49"/>
    <w:rsid w:val="00680CBB"/>
    <w:rsid w:val="00680E7F"/>
    <w:rsid w:val="0068107A"/>
    <w:rsid w:val="0068109D"/>
    <w:rsid w:val="006810A2"/>
    <w:rsid w:val="00681219"/>
    <w:rsid w:val="0068122B"/>
    <w:rsid w:val="006812CD"/>
    <w:rsid w:val="00681358"/>
    <w:rsid w:val="006813E8"/>
    <w:rsid w:val="00681403"/>
    <w:rsid w:val="006816AE"/>
    <w:rsid w:val="006816C3"/>
    <w:rsid w:val="00681707"/>
    <w:rsid w:val="00681793"/>
    <w:rsid w:val="00681839"/>
    <w:rsid w:val="0068199F"/>
    <w:rsid w:val="006819B4"/>
    <w:rsid w:val="006819FA"/>
    <w:rsid w:val="00681A1D"/>
    <w:rsid w:val="00681B7F"/>
    <w:rsid w:val="00681CB6"/>
    <w:rsid w:val="00681D16"/>
    <w:rsid w:val="00681EDB"/>
    <w:rsid w:val="00681F0E"/>
    <w:rsid w:val="0068207B"/>
    <w:rsid w:val="006820AE"/>
    <w:rsid w:val="00682222"/>
    <w:rsid w:val="0068223F"/>
    <w:rsid w:val="006822D4"/>
    <w:rsid w:val="00682458"/>
    <w:rsid w:val="0068247F"/>
    <w:rsid w:val="006824DF"/>
    <w:rsid w:val="006825BD"/>
    <w:rsid w:val="00682632"/>
    <w:rsid w:val="00682713"/>
    <w:rsid w:val="00682913"/>
    <w:rsid w:val="0068293A"/>
    <w:rsid w:val="006829F8"/>
    <w:rsid w:val="00682A87"/>
    <w:rsid w:val="00682B2C"/>
    <w:rsid w:val="00682B75"/>
    <w:rsid w:val="00682BC7"/>
    <w:rsid w:val="00682BD5"/>
    <w:rsid w:val="00682C05"/>
    <w:rsid w:val="00682D63"/>
    <w:rsid w:val="00682DA0"/>
    <w:rsid w:val="00682F57"/>
    <w:rsid w:val="00682F9A"/>
    <w:rsid w:val="00682F9E"/>
    <w:rsid w:val="006830EE"/>
    <w:rsid w:val="006831BF"/>
    <w:rsid w:val="00683213"/>
    <w:rsid w:val="00683256"/>
    <w:rsid w:val="006832CE"/>
    <w:rsid w:val="0068334A"/>
    <w:rsid w:val="00683375"/>
    <w:rsid w:val="006834B2"/>
    <w:rsid w:val="006834B9"/>
    <w:rsid w:val="0068353E"/>
    <w:rsid w:val="00683582"/>
    <w:rsid w:val="00683643"/>
    <w:rsid w:val="006836FC"/>
    <w:rsid w:val="006837E9"/>
    <w:rsid w:val="00683895"/>
    <w:rsid w:val="0068392E"/>
    <w:rsid w:val="0068399D"/>
    <w:rsid w:val="006839C4"/>
    <w:rsid w:val="00683BDD"/>
    <w:rsid w:val="00683C6D"/>
    <w:rsid w:val="00683E6C"/>
    <w:rsid w:val="00683EEA"/>
    <w:rsid w:val="0068404A"/>
    <w:rsid w:val="00684079"/>
    <w:rsid w:val="00684140"/>
    <w:rsid w:val="006841B2"/>
    <w:rsid w:val="006842B2"/>
    <w:rsid w:val="0068435F"/>
    <w:rsid w:val="00684371"/>
    <w:rsid w:val="006843EB"/>
    <w:rsid w:val="00684670"/>
    <w:rsid w:val="00684700"/>
    <w:rsid w:val="006848B4"/>
    <w:rsid w:val="00684925"/>
    <w:rsid w:val="00684CC3"/>
    <w:rsid w:val="00684CF7"/>
    <w:rsid w:val="00684DC4"/>
    <w:rsid w:val="00684EC9"/>
    <w:rsid w:val="00684EF9"/>
    <w:rsid w:val="00684F28"/>
    <w:rsid w:val="00684FC7"/>
    <w:rsid w:val="00684FE5"/>
    <w:rsid w:val="00685082"/>
    <w:rsid w:val="00685088"/>
    <w:rsid w:val="00685282"/>
    <w:rsid w:val="006853B1"/>
    <w:rsid w:val="00685469"/>
    <w:rsid w:val="006854BE"/>
    <w:rsid w:val="0068556E"/>
    <w:rsid w:val="0068584A"/>
    <w:rsid w:val="00685894"/>
    <w:rsid w:val="00685970"/>
    <w:rsid w:val="00685A26"/>
    <w:rsid w:val="00685B32"/>
    <w:rsid w:val="00685C3E"/>
    <w:rsid w:val="00685C81"/>
    <w:rsid w:val="00685CA7"/>
    <w:rsid w:val="00685CD2"/>
    <w:rsid w:val="00685D50"/>
    <w:rsid w:val="00685D63"/>
    <w:rsid w:val="00685D7A"/>
    <w:rsid w:val="00685E0E"/>
    <w:rsid w:val="00685E6D"/>
    <w:rsid w:val="00685EE4"/>
    <w:rsid w:val="00685F80"/>
    <w:rsid w:val="00685F84"/>
    <w:rsid w:val="00685F8B"/>
    <w:rsid w:val="00685FB2"/>
    <w:rsid w:val="006860E0"/>
    <w:rsid w:val="006863B0"/>
    <w:rsid w:val="00686464"/>
    <w:rsid w:val="006864D2"/>
    <w:rsid w:val="00686514"/>
    <w:rsid w:val="00686594"/>
    <w:rsid w:val="006865A7"/>
    <w:rsid w:val="006865AE"/>
    <w:rsid w:val="00686602"/>
    <w:rsid w:val="0068676A"/>
    <w:rsid w:val="006867FA"/>
    <w:rsid w:val="00686806"/>
    <w:rsid w:val="006868AF"/>
    <w:rsid w:val="00686A3A"/>
    <w:rsid w:val="00686A40"/>
    <w:rsid w:val="00686A65"/>
    <w:rsid w:val="00686B4A"/>
    <w:rsid w:val="00686BA1"/>
    <w:rsid w:val="00686BDE"/>
    <w:rsid w:val="00686D68"/>
    <w:rsid w:val="00686E77"/>
    <w:rsid w:val="00686FAB"/>
    <w:rsid w:val="006870B4"/>
    <w:rsid w:val="006870C5"/>
    <w:rsid w:val="006871A2"/>
    <w:rsid w:val="00687242"/>
    <w:rsid w:val="0068725F"/>
    <w:rsid w:val="0068728E"/>
    <w:rsid w:val="006872D4"/>
    <w:rsid w:val="0068731C"/>
    <w:rsid w:val="006873AF"/>
    <w:rsid w:val="006873CE"/>
    <w:rsid w:val="006874DB"/>
    <w:rsid w:val="006875DE"/>
    <w:rsid w:val="00687669"/>
    <w:rsid w:val="006876DD"/>
    <w:rsid w:val="00687758"/>
    <w:rsid w:val="00687781"/>
    <w:rsid w:val="0068783B"/>
    <w:rsid w:val="00687847"/>
    <w:rsid w:val="00687926"/>
    <w:rsid w:val="00687976"/>
    <w:rsid w:val="00687A57"/>
    <w:rsid w:val="00687AE6"/>
    <w:rsid w:val="00687B4D"/>
    <w:rsid w:val="00687CEE"/>
    <w:rsid w:val="00687D46"/>
    <w:rsid w:val="00687D99"/>
    <w:rsid w:val="00687E21"/>
    <w:rsid w:val="00687F1A"/>
    <w:rsid w:val="00687FA3"/>
    <w:rsid w:val="0069008D"/>
    <w:rsid w:val="006900E4"/>
    <w:rsid w:val="00690377"/>
    <w:rsid w:val="006903A0"/>
    <w:rsid w:val="0069043D"/>
    <w:rsid w:val="00690744"/>
    <w:rsid w:val="006907CC"/>
    <w:rsid w:val="00690877"/>
    <w:rsid w:val="006908F7"/>
    <w:rsid w:val="006908FA"/>
    <w:rsid w:val="0069094C"/>
    <w:rsid w:val="00690997"/>
    <w:rsid w:val="00690A72"/>
    <w:rsid w:val="00690A75"/>
    <w:rsid w:val="00690A87"/>
    <w:rsid w:val="00690AE2"/>
    <w:rsid w:val="00690B7B"/>
    <w:rsid w:val="00690BB1"/>
    <w:rsid w:val="00690BB4"/>
    <w:rsid w:val="00690C50"/>
    <w:rsid w:val="00690CB4"/>
    <w:rsid w:val="00690E07"/>
    <w:rsid w:val="00690E47"/>
    <w:rsid w:val="00690FA7"/>
    <w:rsid w:val="006910C9"/>
    <w:rsid w:val="00691137"/>
    <w:rsid w:val="006912E5"/>
    <w:rsid w:val="006913F2"/>
    <w:rsid w:val="00691533"/>
    <w:rsid w:val="00691584"/>
    <w:rsid w:val="0069160C"/>
    <w:rsid w:val="00691643"/>
    <w:rsid w:val="00691663"/>
    <w:rsid w:val="0069167C"/>
    <w:rsid w:val="0069170E"/>
    <w:rsid w:val="0069173C"/>
    <w:rsid w:val="0069175C"/>
    <w:rsid w:val="00691790"/>
    <w:rsid w:val="00691825"/>
    <w:rsid w:val="0069187A"/>
    <w:rsid w:val="006918F1"/>
    <w:rsid w:val="0069195B"/>
    <w:rsid w:val="0069199E"/>
    <w:rsid w:val="00691A29"/>
    <w:rsid w:val="00691C9F"/>
    <w:rsid w:val="00691CBA"/>
    <w:rsid w:val="00691DED"/>
    <w:rsid w:val="00691ED2"/>
    <w:rsid w:val="00691F2E"/>
    <w:rsid w:val="0069214B"/>
    <w:rsid w:val="00692240"/>
    <w:rsid w:val="0069224F"/>
    <w:rsid w:val="00692315"/>
    <w:rsid w:val="006925BF"/>
    <w:rsid w:val="00692630"/>
    <w:rsid w:val="006926C2"/>
    <w:rsid w:val="00692838"/>
    <w:rsid w:val="0069284F"/>
    <w:rsid w:val="00692869"/>
    <w:rsid w:val="00692B64"/>
    <w:rsid w:val="00692BD6"/>
    <w:rsid w:val="00692CEC"/>
    <w:rsid w:val="00692D2A"/>
    <w:rsid w:val="00692D91"/>
    <w:rsid w:val="00692D96"/>
    <w:rsid w:val="00692E4D"/>
    <w:rsid w:val="00692ED2"/>
    <w:rsid w:val="00692F44"/>
    <w:rsid w:val="0069303B"/>
    <w:rsid w:val="0069317B"/>
    <w:rsid w:val="006931D6"/>
    <w:rsid w:val="006931E1"/>
    <w:rsid w:val="006932AF"/>
    <w:rsid w:val="006932F4"/>
    <w:rsid w:val="006933A3"/>
    <w:rsid w:val="0069357B"/>
    <w:rsid w:val="006935C4"/>
    <w:rsid w:val="006935CB"/>
    <w:rsid w:val="0069362E"/>
    <w:rsid w:val="00693861"/>
    <w:rsid w:val="006938E1"/>
    <w:rsid w:val="006938E8"/>
    <w:rsid w:val="0069394D"/>
    <w:rsid w:val="0069396C"/>
    <w:rsid w:val="00693AD1"/>
    <w:rsid w:val="00693BB6"/>
    <w:rsid w:val="00693C4A"/>
    <w:rsid w:val="00693CA0"/>
    <w:rsid w:val="00693D3A"/>
    <w:rsid w:val="00693D3C"/>
    <w:rsid w:val="00693DE1"/>
    <w:rsid w:val="00693E43"/>
    <w:rsid w:val="00693E91"/>
    <w:rsid w:val="00693EFB"/>
    <w:rsid w:val="00694042"/>
    <w:rsid w:val="0069418E"/>
    <w:rsid w:val="006941B8"/>
    <w:rsid w:val="006941F1"/>
    <w:rsid w:val="00694241"/>
    <w:rsid w:val="006942B0"/>
    <w:rsid w:val="006943BB"/>
    <w:rsid w:val="00694457"/>
    <w:rsid w:val="0069479C"/>
    <w:rsid w:val="0069485B"/>
    <w:rsid w:val="006949FC"/>
    <w:rsid w:val="00694A49"/>
    <w:rsid w:val="00694AD7"/>
    <w:rsid w:val="00694BC5"/>
    <w:rsid w:val="00694CC6"/>
    <w:rsid w:val="006950EA"/>
    <w:rsid w:val="00695106"/>
    <w:rsid w:val="00695112"/>
    <w:rsid w:val="00695196"/>
    <w:rsid w:val="006953EE"/>
    <w:rsid w:val="00695446"/>
    <w:rsid w:val="006954FA"/>
    <w:rsid w:val="0069559C"/>
    <w:rsid w:val="006956D0"/>
    <w:rsid w:val="00695744"/>
    <w:rsid w:val="006957F9"/>
    <w:rsid w:val="00695862"/>
    <w:rsid w:val="00695873"/>
    <w:rsid w:val="006958E9"/>
    <w:rsid w:val="0069595D"/>
    <w:rsid w:val="00695A59"/>
    <w:rsid w:val="00695A79"/>
    <w:rsid w:val="00695BCB"/>
    <w:rsid w:val="00695BF9"/>
    <w:rsid w:val="00695C1E"/>
    <w:rsid w:val="00695D0F"/>
    <w:rsid w:val="00695D1E"/>
    <w:rsid w:val="00695E1F"/>
    <w:rsid w:val="00695E5E"/>
    <w:rsid w:val="00695FFF"/>
    <w:rsid w:val="00696086"/>
    <w:rsid w:val="006961AA"/>
    <w:rsid w:val="00696217"/>
    <w:rsid w:val="00696346"/>
    <w:rsid w:val="0069655A"/>
    <w:rsid w:val="00696595"/>
    <w:rsid w:val="00696602"/>
    <w:rsid w:val="0069673C"/>
    <w:rsid w:val="0069675A"/>
    <w:rsid w:val="00696798"/>
    <w:rsid w:val="006968EE"/>
    <w:rsid w:val="006968F4"/>
    <w:rsid w:val="006969C1"/>
    <w:rsid w:val="006969FB"/>
    <w:rsid w:val="00696C24"/>
    <w:rsid w:val="00696CAA"/>
    <w:rsid w:val="00696CB3"/>
    <w:rsid w:val="00696D4F"/>
    <w:rsid w:val="00696DA1"/>
    <w:rsid w:val="00696DC3"/>
    <w:rsid w:val="00696DC7"/>
    <w:rsid w:val="00696ED8"/>
    <w:rsid w:val="00696F68"/>
    <w:rsid w:val="00697019"/>
    <w:rsid w:val="0069702C"/>
    <w:rsid w:val="0069703F"/>
    <w:rsid w:val="0069706C"/>
    <w:rsid w:val="00697079"/>
    <w:rsid w:val="0069711E"/>
    <w:rsid w:val="0069714B"/>
    <w:rsid w:val="00697158"/>
    <w:rsid w:val="00697161"/>
    <w:rsid w:val="0069749D"/>
    <w:rsid w:val="006974CA"/>
    <w:rsid w:val="006974EC"/>
    <w:rsid w:val="00697511"/>
    <w:rsid w:val="00697594"/>
    <w:rsid w:val="006975FA"/>
    <w:rsid w:val="00697763"/>
    <w:rsid w:val="00697789"/>
    <w:rsid w:val="0069786E"/>
    <w:rsid w:val="0069789E"/>
    <w:rsid w:val="006978BE"/>
    <w:rsid w:val="00697985"/>
    <w:rsid w:val="00697995"/>
    <w:rsid w:val="006979DD"/>
    <w:rsid w:val="006979EB"/>
    <w:rsid w:val="00697ADB"/>
    <w:rsid w:val="00697AEF"/>
    <w:rsid w:val="00697C1B"/>
    <w:rsid w:val="00697E6A"/>
    <w:rsid w:val="00697E92"/>
    <w:rsid w:val="00697EAE"/>
    <w:rsid w:val="00697FA5"/>
    <w:rsid w:val="00697FC8"/>
    <w:rsid w:val="006A0084"/>
    <w:rsid w:val="006A01F2"/>
    <w:rsid w:val="006A027E"/>
    <w:rsid w:val="006A032A"/>
    <w:rsid w:val="006A04C4"/>
    <w:rsid w:val="006A059F"/>
    <w:rsid w:val="006A06B3"/>
    <w:rsid w:val="006A0728"/>
    <w:rsid w:val="006A0760"/>
    <w:rsid w:val="006A085E"/>
    <w:rsid w:val="006A08A4"/>
    <w:rsid w:val="006A0A15"/>
    <w:rsid w:val="006A0A29"/>
    <w:rsid w:val="006A0A4E"/>
    <w:rsid w:val="006A0AD6"/>
    <w:rsid w:val="006A0AFE"/>
    <w:rsid w:val="006A0AFF"/>
    <w:rsid w:val="006A0BFA"/>
    <w:rsid w:val="006A0C47"/>
    <w:rsid w:val="006A0CD8"/>
    <w:rsid w:val="006A0D5F"/>
    <w:rsid w:val="006A0DE8"/>
    <w:rsid w:val="006A0EE9"/>
    <w:rsid w:val="006A0F1C"/>
    <w:rsid w:val="006A1108"/>
    <w:rsid w:val="006A1195"/>
    <w:rsid w:val="006A1280"/>
    <w:rsid w:val="006A12CC"/>
    <w:rsid w:val="006A1323"/>
    <w:rsid w:val="006A1459"/>
    <w:rsid w:val="006A1466"/>
    <w:rsid w:val="006A1481"/>
    <w:rsid w:val="006A16A5"/>
    <w:rsid w:val="006A16BC"/>
    <w:rsid w:val="006A16EF"/>
    <w:rsid w:val="006A1702"/>
    <w:rsid w:val="006A174C"/>
    <w:rsid w:val="006A1752"/>
    <w:rsid w:val="006A17A0"/>
    <w:rsid w:val="006A199C"/>
    <w:rsid w:val="006A19F4"/>
    <w:rsid w:val="006A1A0D"/>
    <w:rsid w:val="006A1AD1"/>
    <w:rsid w:val="006A1AF6"/>
    <w:rsid w:val="006A1C0C"/>
    <w:rsid w:val="006A1D05"/>
    <w:rsid w:val="006A1DE0"/>
    <w:rsid w:val="006A1E6C"/>
    <w:rsid w:val="006A1EFB"/>
    <w:rsid w:val="006A1F65"/>
    <w:rsid w:val="006A2057"/>
    <w:rsid w:val="006A20B6"/>
    <w:rsid w:val="006A2166"/>
    <w:rsid w:val="006A234F"/>
    <w:rsid w:val="006A239D"/>
    <w:rsid w:val="006A2413"/>
    <w:rsid w:val="006A2495"/>
    <w:rsid w:val="006A2593"/>
    <w:rsid w:val="006A272F"/>
    <w:rsid w:val="006A28B1"/>
    <w:rsid w:val="006A28E5"/>
    <w:rsid w:val="006A28EE"/>
    <w:rsid w:val="006A29FD"/>
    <w:rsid w:val="006A2B8B"/>
    <w:rsid w:val="006A2C07"/>
    <w:rsid w:val="006A2C37"/>
    <w:rsid w:val="006A2E18"/>
    <w:rsid w:val="006A2F0A"/>
    <w:rsid w:val="006A2F72"/>
    <w:rsid w:val="006A2FFD"/>
    <w:rsid w:val="006A3053"/>
    <w:rsid w:val="006A30D7"/>
    <w:rsid w:val="006A3183"/>
    <w:rsid w:val="006A31DB"/>
    <w:rsid w:val="006A320E"/>
    <w:rsid w:val="006A3243"/>
    <w:rsid w:val="006A328D"/>
    <w:rsid w:val="006A329C"/>
    <w:rsid w:val="006A32C8"/>
    <w:rsid w:val="006A32E2"/>
    <w:rsid w:val="006A340C"/>
    <w:rsid w:val="006A34C3"/>
    <w:rsid w:val="006A34C9"/>
    <w:rsid w:val="006A3579"/>
    <w:rsid w:val="006A3593"/>
    <w:rsid w:val="006A3707"/>
    <w:rsid w:val="006A37DC"/>
    <w:rsid w:val="006A388A"/>
    <w:rsid w:val="006A38B1"/>
    <w:rsid w:val="006A3A7B"/>
    <w:rsid w:val="006A3AEC"/>
    <w:rsid w:val="006A3B8A"/>
    <w:rsid w:val="006A3CD5"/>
    <w:rsid w:val="006A3D2F"/>
    <w:rsid w:val="006A3DB1"/>
    <w:rsid w:val="006A3DD3"/>
    <w:rsid w:val="006A3FF6"/>
    <w:rsid w:val="006A4204"/>
    <w:rsid w:val="006A42F9"/>
    <w:rsid w:val="006A42FB"/>
    <w:rsid w:val="006A4301"/>
    <w:rsid w:val="006A43B8"/>
    <w:rsid w:val="006A43F0"/>
    <w:rsid w:val="006A4481"/>
    <w:rsid w:val="006A45E8"/>
    <w:rsid w:val="006A4741"/>
    <w:rsid w:val="006A4880"/>
    <w:rsid w:val="006A48F0"/>
    <w:rsid w:val="006A4980"/>
    <w:rsid w:val="006A4A37"/>
    <w:rsid w:val="006A4A92"/>
    <w:rsid w:val="006A4AAC"/>
    <w:rsid w:val="006A4B41"/>
    <w:rsid w:val="006A4B61"/>
    <w:rsid w:val="006A4B6C"/>
    <w:rsid w:val="006A4C04"/>
    <w:rsid w:val="006A4C2E"/>
    <w:rsid w:val="006A4EA1"/>
    <w:rsid w:val="006A4F63"/>
    <w:rsid w:val="006A5084"/>
    <w:rsid w:val="006A50C7"/>
    <w:rsid w:val="006A50DB"/>
    <w:rsid w:val="006A5182"/>
    <w:rsid w:val="006A5291"/>
    <w:rsid w:val="006A5329"/>
    <w:rsid w:val="006A53AE"/>
    <w:rsid w:val="006A5488"/>
    <w:rsid w:val="006A54F7"/>
    <w:rsid w:val="006A567D"/>
    <w:rsid w:val="006A57CA"/>
    <w:rsid w:val="006A5810"/>
    <w:rsid w:val="006A583D"/>
    <w:rsid w:val="006A5AD6"/>
    <w:rsid w:val="006A5CE1"/>
    <w:rsid w:val="006A5D42"/>
    <w:rsid w:val="006A5D56"/>
    <w:rsid w:val="006A5D60"/>
    <w:rsid w:val="006A5DB3"/>
    <w:rsid w:val="006A5E00"/>
    <w:rsid w:val="006A5F13"/>
    <w:rsid w:val="006A5F3C"/>
    <w:rsid w:val="006A603B"/>
    <w:rsid w:val="006A60C8"/>
    <w:rsid w:val="006A63F4"/>
    <w:rsid w:val="006A65E5"/>
    <w:rsid w:val="006A6782"/>
    <w:rsid w:val="006A686D"/>
    <w:rsid w:val="006A6A0F"/>
    <w:rsid w:val="006A6A87"/>
    <w:rsid w:val="006A6B8E"/>
    <w:rsid w:val="006A6BA5"/>
    <w:rsid w:val="006A6BE5"/>
    <w:rsid w:val="006A6C0F"/>
    <w:rsid w:val="006A6D3C"/>
    <w:rsid w:val="006A6D4F"/>
    <w:rsid w:val="006A6D50"/>
    <w:rsid w:val="006A6DFA"/>
    <w:rsid w:val="006A6F5C"/>
    <w:rsid w:val="006A6FE4"/>
    <w:rsid w:val="006A70AD"/>
    <w:rsid w:val="006A70E1"/>
    <w:rsid w:val="006A70EF"/>
    <w:rsid w:val="006A70F1"/>
    <w:rsid w:val="006A7132"/>
    <w:rsid w:val="006A72A8"/>
    <w:rsid w:val="006A72EA"/>
    <w:rsid w:val="006A7331"/>
    <w:rsid w:val="006A7529"/>
    <w:rsid w:val="006A7600"/>
    <w:rsid w:val="006A78DE"/>
    <w:rsid w:val="006A78F9"/>
    <w:rsid w:val="006A7920"/>
    <w:rsid w:val="006A798D"/>
    <w:rsid w:val="006A7995"/>
    <w:rsid w:val="006A79AA"/>
    <w:rsid w:val="006A79DA"/>
    <w:rsid w:val="006A7AD0"/>
    <w:rsid w:val="006A7B15"/>
    <w:rsid w:val="006A7B8A"/>
    <w:rsid w:val="006A7B9E"/>
    <w:rsid w:val="006A7C0D"/>
    <w:rsid w:val="006A7E7A"/>
    <w:rsid w:val="006B0056"/>
    <w:rsid w:val="006B007A"/>
    <w:rsid w:val="006B00E8"/>
    <w:rsid w:val="006B00EA"/>
    <w:rsid w:val="006B01E3"/>
    <w:rsid w:val="006B0225"/>
    <w:rsid w:val="006B03B2"/>
    <w:rsid w:val="006B03DE"/>
    <w:rsid w:val="006B04BB"/>
    <w:rsid w:val="006B0758"/>
    <w:rsid w:val="006B078A"/>
    <w:rsid w:val="006B07A0"/>
    <w:rsid w:val="006B0823"/>
    <w:rsid w:val="006B08D3"/>
    <w:rsid w:val="006B0A0E"/>
    <w:rsid w:val="006B0A15"/>
    <w:rsid w:val="006B0A3D"/>
    <w:rsid w:val="006B0B44"/>
    <w:rsid w:val="006B0B61"/>
    <w:rsid w:val="006B0C00"/>
    <w:rsid w:val="006B0C10"/>
    <w:rsid w:val="006B0CA3"/>
    <w:rsid w:val="006B0CA8"/>
    <w:rsid w:val="006B0E26"/>
    <w:rsid w:val="006B0E3A"/>
    <w:rsid w:val="006B0F36"/>
    <w:rsid w:val="006B1007"/>
    <w:rsid w:val="006B10D0"/>
    <w:rsid w:val="006B1149"/>
    <w:rsid w:val="006B114C"/>
    <w:rsid w:val="006B1150"/>
    <w:rsid w:val="006B1248"/>
    <w:rsid w:val="006B12D3"/>
    <w:rsid w:val="006B1319"/>
    <w:rsid w:val="006B1402"/>
    <w:rsid w:val="006B1428"/>
    <w:rsid w:val="006B1465"/>
    <w:rsid w:val="006B16AC"/>
    <w:rsid w:val="006B183B"/>
    <w:rsid w:val="006B1844"/>
    <w:rsid w:val="006B1904"/>
    <w:rsid w:val="006B1A25"/>
    <w:rsid w:val="006B1C28"/>
    <w:rsid w:val="006B1C65"/>
    <w:rsid w:val="006B1C74"/>
    <w:rsid w:val="006B1CD8"/>
    <w:rsid w:val="006B1DA3"/>
    <w:rsid w:val="006B1DA7"/>
    <w:rsid w:val="006B1DD5"/>
    <w:rsid w:val="006B1E7F"/>
    <w:rsid w:val="006B1F53"/>
    <w:rsid w:val="006B1F5B"/>
    <w:rsid w:val="006B1FE9"/>
    <w:rsid w:val="006B2095"/>
    <w:rsid w:val="006B22A5"/>
    <w:rsid w:val="006B22FA"/>
    <w:rsid w:val="006B250D"/>
    <w:rsid w:val="006B2561"/>
    <w:rsid w:val="006B25DE"/>
    <w:rsid w:val="006B268A"/>
    <w:rsid w:val="006B2748"/>
    <w:rsid w:val="006B28A5"/>
    <w:rsid w:val="006B2907"/>
    <w:rsid w:val="006B297A"/>
    <w:rsid w:val="006B2B75"/>
    <w:rsid w:val="006B2C62"/>
    <w:rsid w:val="006B2C9D"/>
    <w:rsid w:val="006B2D76"/>
    <w:rsid w:val="006B2E1B"/>
    <w:rsid w:val="006B2E67"/>
    <w:rsid w:val="006B2EDD"/>
    <w:rsid w:val="006B2F39"/>
    <w:rsid w:val="006B2F42"/>
    <w:rsid w:val="006B318F"/>
    <w:rsid w:val="006B31C0"/>
    <w:rsid w:val="006B3282"/>
    <w:rsid w:val="006B34BB"/>
    <w:rsid w:val="006B368B"/>
    <w:rsid w:val="006B36B7"/>
    <w:rsid w:val="006B376C"/>
    <w:rsid w:val="006B3783"/>
    <w:rsid w:val="006B37F8"/>
    <w:rsid w:val="006B380D"/>
    <w:rsid w:val="006B3831"/>
    <w:rsid w:val="006B38CD"/>
    <w:rsid w:val="006B3945"/>
    <w:rsid w:val="006B39AF"/>
    <w:rsid w:val="006B3AD3"/>
    <w:rsid w:val="006B3AE5"/>
    <w:rsid w:val="006B3CA4"/>
    <w:rsid w:val="006B3D35"/>
    <w:rsid w:val="006B3D51"/>
    <w:rsid w:val="006B3D57"/>
    <w:rsid w:val="006B3DCD"/>
    <w:rsid w:val="006B3E0C"/>
    <w:rsid w:val="006B3E29"/>
    <w:rsid w:val="006B3EB7"/>
    <w:rsid w:val="006B4043"/>
    <w:rsid w:val="006B4060"/>
    <w:rsid w:val="006B40C0"/>
    <w:rsid w:val="006B40C7"/>
    <w:rsid w:val="006B426E"/>
    <w:rsid w:val="006B42D5"/>
    <w:rsid w:val="006B4372"/>
    <w:rsid w:val="006B44BF"/>
    <w:rsid w:val="006B4549"/>
    <w:rsid w:val="006B4649"/>
    <w:rsid w:val="006B4722"/>
    <w:rsid w:val="006B4752"/>
    <w:rsid w:val="006B47AB"/>
    <w:rsid w:val="006B47BB"/>
    <w:rsid w:val="006B4814"/>
    <w:rsid w:val="006B484A"/>
    <w:rsid w:val="006B4910"/>
    <w:rsid w:val="006B4BF6"/>
    <w:rsid w:val="006B4C2A"/>
    <w:rsid w:val="006B4C8E"/>
    <w:rsid w:val="006B4D56"/>
    <w:rsid w:val="006B4DF5"/>
    <w:rsid w:val="006B4F23"/>
    <w:rsid w:val="006B4FD8"/>
    <w:rsid w:val="006B515F"/>
    <w:rsid w:val="006B5212"/>
    <w:rsid w:val="006B5517"/>
    <w:rsid w:val="006B57A3"/>
    <w:rsid w:val="006B57FC"/>
    <w:rsid w:val="006B57FE"/>
    <w:rsid w:val="006B5843"/>
    <w:rsid w:val="006B59FB"/>
    <w:rsid w:val="006B5A8F"/>
    <w:rsid w:val="006B5E1C"/>
    <w:rsid w:val="006B5E42"/>
    <w:rsid w:val="006B5EA3"/>
    <w:rsid w:val="006B5F09"/>
    <w:rsid w:val="006B606E"/>
    <w:rsid w:val="006B6088"/>
    <w:rsid w:val="006B6117"/>
    <w:rsid w:val="006B613A"/>
    <w:rsid w:val="006B635C"/>
    <w:rsid w:val="006B63FD"/>
    <w:rsid w:val="006B6525"/>
    <w:rsid w:val="006B6657"/>
    <w:rsid w:val="006B670E"/>
    <w:rsid w:val="006B68A7"/>
    <w:rsid w:val="006B68E5"/>
    <w:rsid w:val="006B690B"/>
    <w:rsid w:val="006B693F"/>
    <w:rsid w:val="006B6A16"/>
    <w:rsid w:val="006B6A6E"/>
    <w:rsid w:val="006B6B11"/>
    <w:rsid w:val="006B6B48"/>
    <w:rsid w:val="006B6B80"/>
    <w:rsid w:val="006B6B82"/>
    <w:rsid w:val="006B6BC5"/>
    <w:rsid w:val="006B6DE0"/>
    <w:rsid w:val="006B6E29"/>
    <w:rsid w:val="006B70B7"/>
    <w:rsid w:val="006B712D"/>
    <w:rsid w:val="006B7133"/>
    <w:rsid w:val="006B71ED"/>
    <w:rsid w:val="006B7234"/>
    <w:rsid w:val="006B7359"/>
    <w:rsid w:val="006B73DC"/>
    <w:rsid w:val="006B7528"/>
    <w:rsid w:val="006B7555"/>
    <w:rsid w:val="006B7572"/>
    <w:rsid w:val="006B76AA"/>
    <w:rsid w:val="006B7748"/>
    <w:rsid w:val="006B795C"/>
    <w:rsid w:val="006B7BBB"/>
    <w:rsid w:val="006B7C92"/>
    <w:rsid w:val="006B7CD3"/>
    <w:rsid w:val="006B7D93"/>
    <w:rsid w:val="006B7DB7"/>
    <w:rsid w:val="006B7E6F"/>
    <w:rsid w:val="006B7F19"/>
    <w:rsid w:val="006B7F68"/>
    <w:rsid w:val="006B7F82"/>
    <w:rsid w:val="006B7FAA"/>
    <w:rsid w:val="006C00FC"/>
    <w:rsid w:val="006C029E"/>
    <w:rsid w:val="006C02E1"/>
    <w:rsid w:val="006C0424"/>
    <w:rsid w:val="006C0436"/>
    <w:rsid w:val="006C0457"/>
    <w:rsid w:val="006C0491"/>
    <w:rsid w:val="006C0519"/>
    <w:rsid w:val="006C05A6"/>
    <w:rsid w:val="006C05FA"/>
    <w:rsid w:val="006C0672"/>
    <w:rsid w:val="006C0676"/>
    <w:rsid w:val="006C06B9"/>
    <w:rsid w:val="006C07DE"/>
    <w:rsid w:val="006C0977"/>
    <w:rsid w:val="006C09F1"/>
    <w:rsid w:val="006C0A30"/>
    <w:rsid w:val="006C0AD6"/>
    <w:rsid w:val="006C0BD4"/>
    <w:rsid w:val="006C0C27"/>
    <w:rsid w:val="006C0D52"/>
    <w:rsid w:val="006C0E58"/>
    <w:rsid w:val="006C0F20"/>
    <w:rsid w:val="006C0F6E"/>
    <w:rsid w:val="006C106A"/>
    <w:rsid w:val="006C124E"/>
    <w:rsid w:val="006C128E"/>
    <w:rsid w:val="006C1458"/>
    <w:rsid w:val="006C1459"/>
    <w:rsid w:val="006C153D"/>
    <w:rsid w:val="006C1681"/>
    <w:rsid w:val="006C16F2"/>
    <w:rsid w:val="006C1703"/>
    <w:rsid w:val="006C17C9"/>
    <w:rsid w:val="006C187F"/>
    <w:rsid w:val="006C197C"/>
    <w:rsid w:val="006C1AD6"/>
    <w:rsid w:val="006C1B91"/>
    <w:rsid w:val="006C1C3B"/>
    <w:rsid w:val="006C1C5B"/>
    <w:rsid w:val="006C1C8C"/>
    <w:rsid w:val="006C1CA4"/>
    <w:rsid w:val="006C1CF8"/>
    <w:rsid w:val="006C1D71"/>
    <w:rsid w:val="006C1EDB"/>
    <w:rsid w:val="006C1F5B"/>
    <w:rsid w:val="006C1F61"/>
    <w:rsid w:val="006C223D"/>
    <w:rsid w:val="006C22AC"/>
    <w:rsid w:val="006C238A"/>
    <w:rsid w:val="006C2497"/>
    <w:rsid w:val="006C24D4"/>
    <w:rsid w:val="006C2860"/>
    <w:rsid w:val="006C2878"/>
    <w:rsid w:val="006C2904"/>
    <w:rsid w:val="006C2907"/>
    <w:rsid w:val="006C295B"/>
    <w:rsid w:val="006C2AA0"/>
    <w:rsid w:val="006C2B7D"/>
    <w:rsid w:val="006C2DA5"/>
    <w:rsid w:val="006C2DF1"/>
    <w:rsid w:val="006C2E05"/>
    <w:rsid w:val="006C2E29"/>
    <w:rsid w:val="006C2E3F"/>
    <w:rsid w:val="006C31B4"/>
    <w:rsid w:val="006C32FC"/>
    <w:rsid w:val="006C3409"/>
    <w:rsid w:val="006C3417"/>
    <w:rsid w:val="006C34B9"/>
    <w:rsid w:val="006C34CB"/>
    <w:rsid w:val="006C3538"/>
    <w:rsid w:val="006C3551"/>
    <w:rsid w:val="006C3686"/>
    <w:rsid w:val="006C3712"/>
    <w:rsid w:val="006C3719"/>
    <w:rsid w:val="006C37F2"/>
    <w:rsid w:val="006C38C3"/>
    <w:rsid w:val="006C38FB"/>
    <w:rsid w:val="006C3904"/>
    <w:rsid w:val="006C39A3"/>
    <w:rsid w:val="006C3AB8"/>
    <w:rsid w:val="006C3AD4"/>
    <w:rsid w:val="006C3B96"/>
    <w:rsid w:val="006C3C48"/>
    <w:rsid w:val="006C3C8C"/>
    <w:rsid w:val="006C3EF5"/>
    <w:rsid w:val="006C3F8F"/>
    <w:rsid w:val="006C3FB2"/>
    <w:rsid w:val="006C3FDB"/>
    <w:rsid w:val="006C3FEE"/>
    <w:rsid w:val="006C3FF0"/>
    <w:rsid w:val="006C4060"/>
    <w:rsid w:val="006C4094"/>
    <w:rsid w:val="006C41ED"/>
    <w:rsid w:val="006C41F5"/>
    <w:rsid w:val="006C4279"/>
    <w:rsid w:val="006C42B4"/>
    <w:rsid w:val="006C4339"/>
    <w:rsid w:val="006C4539"/>
    <w:rsid w:val="006C4570"/>
    <w:rsid w:val="006C4770"/>
    <w:rsid w:val="006C477E"/>
    <w:rsid w:val="006C495F"/>
    <w:rsid w:val="006C4A2C"/>
    <w:rsid w:val="006C4A60"/>
    <w:rsid w:val="006C4B98"/>
    <w:rsid w:val="006C4BEF"/>
    <w:rsid w:val="006C4C4E"/>
    <w:rsid w:val="006C4C91"/>
    <w:rsid w:val="006C4D1F"/>
    <w:rsid w:val="006C4D3C"/>
    <w:rsid w:val="006C4D84"/>
    <w:rsid w:val="006C4DDF"/>
    <w:rsid w:val="006C4F5B"/>
    <w:rsid w:val="006C4F85"/>
    <w:rsid w:val="006C4FA9"/>
    <w:rsid w:val="006C4FE7"/>
    <w:rsid w:val="006C50B0"/>
    <w:rsid w:val="006C5109"/>
    <w:rsid w:val="006C51C5"/>
    <w:rsid w:val="006C5207"/>
    <w:rsid w:val="006C52A7"/>
    <w:rsid w:val="006C5398"/>
    <w:rsid w:val="006C53E5"/>
    <w:rsid w:val="006C54C7"/>
    <w:rsid w:val="006C559A"/>
    <w:rsid w:val="006C560C"/>
    <w:rsid w:val="006C5620"/>
    <w:rsid w:val="006C5713"/>
    <w:rsid w:val="006C5800"/>
    <w:rsid w:val="006C58A0"/>
    <w:rsid w:val="006C5A80"/>
    <w:rsid w:val="006C5AF8"/>
    <w:rsid w:val="006C5B16"/>
    <w:rsid w:val="006C5BF4"/>
    <w:rsid w:val="006C5BF8"/>
    <w:rsid w:val="006C5D5E"/>
    <w:rsid w:val="006C5DB1"/>
    <w:rsid w:val="006C5DFB"/>
    <w:rsid w:val="006C5EB2"/>
    <w:rsid w:val="006C5F3C"/>
    <w:rsid w:val="006C5FCF"/>
    <w:rsid w:val="006C5FE7"/>
    <w:rsid w:val="006C5FF6"/>
    <w:rsid w:val="006C5FF7"/>
    <w:rsid w:val="006C6073"/>
    <w:rsid w:val="006C60F0"/>
    <w:rsid w:val="006C61C0"/>
    <w:rsid w:val="006C61CA"/>
    <w:rsid w:val="006C6250"/>
    <w:rsid w:val="006C62CC"/>
    <w:rsid w:val="006C633A"/>
    <w:rsid w:val="006C6399"/>
    <w:rsid w:val="006C640C"/>
    <w:rsid w:val="006C64D0"/>
    <w:rsid w:val="006C6518"/>
    <w:rsid w:val="006C6532"/>
    <w:rsid w:val="006C65CA"/>
    <w:rsid w:val="006C6604"/>
    <w:rsid w:val="006C6683"/>
    <w:rsid w:val="006C66DE"/>
    <w:rsid w:val="006C66FD"/>
    <w:rsid w:val="006C67C3"/>
    <w:rsid w:val="006C6AE5"/>
    <w:rsid w:val="006C6AFC"/>
    <w:rsid w:val="006C6B29"/>
    <w:rsid w:val="006C6B85"/>
    <w:rsid w:val="006C6C0A"/>
    <w:rsid w:val="006C6D19"/>
    <w:rsid w:val="006C6E7F"/>
    <w:rsid w:val="006C6EB9"/>
    <w:rsid w:val="006C6F81"/>
    <w:rsid w:val="006C6FC2"/>
    <w:rsid w:val="006C708A"/>
    <w:rsid w:val="006C7097"/>
    <w:rsid w:val="006C70FF"/>
    <w:rsid w:val="006C7117"/>
    <w:rsid w:val="006C71B4"/>
    <w:rsid w:val="006C7325"/>
    <w:rsid w:val="006C73B4"/>
    <w:rsid w:val="006C740B"/>
    <w:rsid w:val="006C74D8"/>
    <w:rsid w:val="006C7632"/>
    <w:rsid w:val="006C769B"/>
    <w:rsid w:val="006C78D0"/>
    <w:rsid w:val="006C792C"/>
    <w:rsid w:val="006C79D7"/>
    <w:rsid w:val="006C7A06"/>
    <w:rsid w:val="006C7A82"/>
    <w:rsid w:val="006C7B90"/>
    <w:rsid w:val="006C7C13"/>
    <w:rsid w:val="006C7C67"/>
    <w:rsid w:val="006C7C81"/>
    <w:rsid w:val="006C7CBD"/>
    <w:rsid w:val="006C7CF5"/>
    <w:rsid w:val="006C7E01"/>
    <w:rsid w:val="006D00B4"/>
    <w:rsid w:val="006D00FD"/>
    <w:rsid w:val="006D014C"/>
    <w:rsid w:val="006D023D"/>
    <w:rsid w:val="006D02C2"/>
    <w:rsid w:val="006D0324"/>
    <w:rsid w:val="006D0336"/>
    <w:rsid w:val="006D0363"/>
    <w:rsid w:val="006D052B"/>
    <w:rsid w:val="006D053B"/>
    <w:rsid w:val="006D0635"/>
    <w:rsid w:val="006D071E"/>
    <w:rsid w:val="006D0766"/>
    <w:rsid w:val="006D0944"/>
    <w:rsid w:val="006D09F8"/>
    <w:rsid w:val="006D0A62"/>
    <w:rsid w:val="006D0C38"/>
    <w:rsid w:val="006D0C55"/>
    <w:rsid w:val="006D0CA3"/>
    <w:rsid w:val="006D0D8E"/>
    <w:rsid w:val="006D0D94"/>
    <w:rsid w:val="006D0E57"/>
    <w:rsid w:val="006D0E65"/>
    <w:rsid w:val="006D104D"/>
    <w:rsid w:val="006D10A4"/>
    <w:rsid w:val="006D10BB"/>
    <w:rsid w:val="006D1198"/>
    <w:rsid w:val="006D122D"/>
    <w:rsid w:val="006D13AE"/>
    <w:rsid w:val="006D13C8"/>
    <w:rsid w:val="006D1465"/>
    <w:rsid w:val="006D1503"/>
    <w:rsid w:val="006D1568"/>
    <w:rsid w:val="006D15F5"/>
    <w:rsid w:val="006D162D"/>
    <w:rsid w:val="006D16DD"/>
    <w:rsid w:val="006D1751"/>
    <w:rsid w:val="006D17CC"/>
    <w:rsid w:val="006D1832"/>
    <w:rsid w:val="006D1844"/>
    <w:rsid w:val="006D1890"/>
    <w:rsid w:val="006D1967"/>
    <w:rsid w:val="006D1A06"/>
    <w:rsid w:val="006D1B06"/>
    <w:rsid w:val="006D1B3D"/>
    <w:rsid w:val="006D1B83"/>
    <w:rsid w:val="006D1C73"/>
    <w:rsid w:val="006D1CA9"/>
    <w:rsid w:val="006D1CBD"/>
    <w:rsid w:val="006D1E0C"/>
    <w:rsid w:val="006D1EC6"/>
    <w:rsid w:val="006D1F97"/>
    <w:rsid w:val="006D219D"/>
    <w:rsid w:val="006D21C6"/>
    <w:rsid w:val="006D21DD"/>
    <w:rsid w:val="006D23C3"/>
    <w:rsid w:val="006D2578"/>
    <w:rsid w:val="006D262F"/>
    <w:rsid w:val="006D26E3"/>
    <w:rsid w:val="006D2883"/>
    <w:rsid w:val="006D28E2"/>
    <w:rsid w:val="006D29AB"/>
    <w:rsid w:val="006D29AC"/>
    <w:rsid w:val="006D2A5E"/>
    <w:rsid w:val="006D2A93"/>
    <w:rsid w:val="006D2BFB"/>
    <w:rsid w:val="006D2C9F"/>
    <w:rsid w:val="006D2DCA"/>
    <w:rsid w:val="006D2E51"/>
    <w:rsid w:val="006D2ECB"/>
    <w:rsid w:val="006D2F39"/>
    <w:rsid w:val="006D2F65"/>
    <w:rsid w:val="006D3058"/>
    <w:rsid w:val="006D30EC"/>
    <w:rsid w:val="006D3112"/>
    <w:rsid w:val="006D32BF"/>
    <w:rsid w:val="006D330C"/>
    <w:rsid w:val="006D3392"/>
    <w:rsid w:val="006D3477"/>
    <w:rsid w:val="006D34FB"/>
    <w:rsid w:val="006D358E"/>
    <w:rsid w:val="006D367F"/>
    <w:rsid w:val="006D3690"/>
    <w:rsid w:val="006D379C"/>
    <w:rsid w:val="006D3820"/>
    <w:rsid w:val="006D3868"/>
    <w:rsid w:val="006D3901"/>
    <w:rsid w:val="006D390C"/>
    <w:rsid w:val="006D3A96"/>
    <w:rsid w:val="006D3B0C"/>
    <w:rsid w:val="006D3B5F"/>
    <w:rsid w:val="006D3B79"/>
    <w:rsid w:val="006D3BB5"/>
    <w:rsid w:val="006D3EBD"/>
    <w:rsid w:val="006D41A5"/>
    <w:rsid w:val="006D41AB"/>
    <w:rsid w:val="006D420C"/>
    <w:rsid w:val="006D42F2"/>
    <w:rsid w:val="006D433A"/>
    <w:rsid w:val="006D4386"/>
    <w:rsid w:val="006D43EB"/>
    <w:rsid w:val="006D45AA"/>
    <w:rsid w:val="006D47A2"/>
    <w:rsid w:val="006D48CB"/>
    <w:rsid w:val="006D48CE"/>
    <w:rsid w:val="006D48FE"/>
    <w:rsid w:val="006D4951"/>
    <w:rsid w:val="006D49BC"/>
    <w:rsid w:val="006D49F2"/>
    <w:rsid w:val="006D4A51"/>
    <w:rsid w:val="006D4B67"/>
    <w:rsid w:val="006D4B8B"/>
    <w:rsid w:val="006D4B8D"/>
    <w:rsid w:val="006D4C88"/>
    <w:rsid w:val="006D4D66"/>
    <w:rsid w:val="006D4DD2"/>
    <w:rsid w:val="006D4E79"/>
    <w:rsid w:val="006D4E99"/>
    <w:rsid w:val="006D4F0E"/>
    <w:rsid w:val="006D4F2A"/>
    <w:rsid w:val="006D50D8"/>
    <w:rsid w:val="006D50F4"/>
    <w:rsid w:val="006D5137"/>
    <w:rsid w:val="006D517A"/>
    <w:rsid w:val="006D5351"/>
    <w:rsid w:val="006D5426"/>
    <w:rsid w:val="006D5429"/>
    <w:rsid w:val="006D5491"/>
    <w:rsid w:val="006D5623"/>
    <w:rsid w:val="006D56B5"/>
    <w:rsid w:val="006D5706"/>
    <w:rsid w:val="006D577E"/>
    <w:rsid w:val="006D58C0"/>
    <w:rsid w:val="006D5A23"/>
    <w:rsid w:val="006D5A71"/>
    <w:rsid w:val="006D5AE9"/>
    <w:rsid w:val="006D5AF7"/>
    <w:rsid w:val="006D5BC7"/>
    <w:rsid w:val="006D5C85"/>
    <w:rsid w:val="006D5CBF"/>
    <w:rsid w:val="006D5CE4"/>
    <w:rsid w:val="006D5E15"/>
    <w:rsid w:val="006D5E18"/>
    <w:rsid w:val="006D5F3B"/>
    <w:rsid w:val="006D60B8"/>
    <w:rsid w:val="006D613F"/>
    <w:rsid w:val="006D616B"/>
    <w:rsid w:val="006D619F"/>
    <w:rsid w:val="006D61A7"/>
    <w:rsid w:val="006D61B0"/>
    <w:rsid w:val="006D61D0"/>
    <w:rsid w:val="006D6276"/>
    <w:rsid w:val="006D6295"/>
    <w:rsid w:val="006D62A1"/>
    <w:rsid w:val="006D6341"/>
    <w:rsid w:val="006D64C9"/>
    <w:rsid w:val="006D6731"/>
    <w:rsid w:val="006D67D9"/>
    <w:rsid w:val="006D68ED"/>
    <w:rsid w:val="006D68F3"/>
    <w:rsid w:val="006D69EF"/>
    <w:rsid w:val="006D6C80"/>
    <w:rsid w:val="006D6D4F"/>
    <w:rsid w:val="006D6E16"/>
    <w:rsid w:val="006D6E5E"/>
    <w:rsid w:val="006D6ECF"/>
    <w:rsid w:val="006D6F21"/>
    <w:rsid w:val="006D6F27"/>
    <w:rsid w:val="006D6F3B"/>
    <w:rsid w:val="006D702D"/>
    <w:rsid w:val="006D7264"/>
    <w:rsid w:val="006D72C0"/>
    <w:rsid w:val="006D72E4"/>
    <w:rsid w:val="006D7334"/>
    <w:rsid w:val="006D7367"/>
    <w:rsid w:val="006D737F"/>
    <w:rsid w:val="006D7457"/>
    <w:rsid w:val="006D7475"/>
    <w:rsid w:val="006D750D"/>
    <w:rsid w:val="006D7608"/>
    <w:rsid w:val="006D762C"/>
    <w:rsid w:val="006D77DB"/>
    <w:rsid w:val="006D77DC"/>
    <w:rsid w:val="006D7AC1"/>
    <w:rsid w:val="006D7C8A"/>
    <w:rsid w:val="006D7D39"/>
    <w:rsid w:val="006D7DA6"/>
    <w:rsid w:val="006D7F90"/>
    <w:rsid w:val="006E0017"/>
    <w:rsid w:val="006E0036"/>
    <w:rsid w:val="006E0166"/>
    <w:rsid w:val="006E0202"/>
    <w:rsid w:val="006E02C8"/>
    <w:rsid w:val="006E02CC"/>
    <w:rsid w:val="006E0384"/>
    <w:rsid w:val="006E03F7"/>
    <w:rsid w:val="006E0450"/>
    <w:rsid w:val="006E04DF"/>
    <w:rsid w:val="006E051C"/>
    <w:rsid w:val="006E0575"/>
    <w:rsid w:val="006E0590"/>
    <w:rsid w:val="006E064D"/>
    <w:rsid w:val="006E06F2"/>
    <w:rsid w:val="006E070F"/>
    <w:rsid w:val="006E0743"/>
    <w:rsid w:val="006E0744"/>
    <w:rsid w:val="006E087A"/>
    <w:rsid w:val="006E08A6"/>
    <w:rsid w:val="006E0908"/>
    <w:rsid w:val="006E091D"/>
    <w:rsid w:val="006E09DB"/>
    <w:rsid w:val="006E0A50"/>
    <w:rsid w:val="006E0A77"/>
    <w:rsid w:val="006E0AAD"/>
    <w:rsid w:val="006E0AFD"/>
    <w:rsid w:val="006E0B7A"/>
    <w:rsid w:val="006E0BFD"/>
    <w:rsid w:val="006E0CA8"/>
    <w:rsid w:val="006E0D3B"/>
    <w:rsid w:val="006E0D44"/>
    <w:rsid w:val="006E0E2E"/>
    <w:rsid w:val="006E0E32"/>
    <w:rsid w:val="006E0ED6"/>
    <w:rsid w:val="006E1114"/>
    <w:rsid w:val="006E1197"/>
    <w:rsid w:val="006E11E2"/>
    <w:rsid w:val="006E121B"/>
    <w:rsid w:val="006E137C"/>
    <w:rsid w:val="006E146A"/>
    <w:rsid w:val="006E1500"/>
    <w:rsid w:val="006E159A"/>
    <w:rsid w:val="006E163D"/>
    <w:rsid w:val="006E16B7"/>
    <w:rsid w:val="006E16E0"/>
    <w:rsid w:val="006E1934"/>
    <w:rsid w:val="006E1AA6"/>
    <w:rsid w:val="006E1C0C"/>
    <w:rsid w:val="006E1C73"/>
    <w:rsid w:val="006E1CF2"/>
    <w:rsid w:val="006E1E4A"/>
    <w:rsid w:val="006E1E69"/>
    <w:rsid w:val="006E1EE1"/>
    <w:rsid w:val="006E214C"/>
    <w:rsid w:val="006E215D"/>
    <w:rsid w:val="006E217D"/>
    <w:rsid w:val="006E22C1"/>
    <w:rsid w:val="006E230B"/>
    <w:rsid w:val="006E23CD"/>
    <w:rsid w:val="006E251F"/>
    <w:rsid w:val="006E2649"/>
    <w:rsid w:val="006E274B"/>
    <w:rsid w:val="006E27DC"/>
    <w:rsid w:val="006E285A"/>
    <w:rsid w:val="006E2B17"/>
    <w:rsid w:val="006E2B39"/>
    <w:rsid w:val="006E2B61"/>
    <w:rsid w:val="006E2B6D"/>
    <w:rsid w:val="006E2C40"/>
    <w:rsid w:val="006E2D3E"/>
    <w:rsid w:val="006E2DD1"/>
    <w:rsid w:val="006E2DEE"/>
    <w:rsid w:val="006E2F98"/>
    <w:rsid w:val="006E2F9E"/>
    <w:rsid w:val="006E3041"/>
    <w:rsid w:val="006E30E1"/>
    <w:rsid w:val="006E31FF"/>
    <w:rsid w:val="006E3272"/>
    <w:rsid w:val="006E33DC"/>
    <w:rsid w:val="006E354C"/>
    <w:rsid w:val="006E36F1"/>
    <w:rsid w:val="006E36F7"/>
    <w:rsid w:val="006E37E3"/>
    <w:rsid w:val="006E38FC"/>
    <w:rsid w:val="006E3B3A"/>
    <w:rsid w:val="006E3CE0"/>
    <w:rsid w:val="006E3D8C"/>
    <w:rsid w:val="006E3FF7"/>
    <w:rsid w:val="006E417F"/>
    <w:rsid w:val="006E41E7"/>
    <w:rsid w:val="006E425C"/>
    <w:rsid w:val="006E42FD"/>
    <w:rsid w:val="006E431B"/>
    <w:rsid w:val="006E4437"/>
    <w:rsid w:val="006E44C0"/>
    <w:rsid w:val="006E4511"/>
    <w:rsid w:val="006E465D"/>
    <w:rsid w:val="006E4684"/>
    <w:rsid w:val="006E46FB"/>
    <w:rsid w:val="006E4874"/>
    <w:rsid w:val="006E4953"/>
    <w:rsid w:val="006E4989"/>
    <w:rsid w:val="006E49B0"/>
    <w:rsid w:val="006E4AB9"/>
    <w:rsid w:val="006E4CE1"/>
    <w:rsid w:val="006E4CFC"/>
    <w:rsid w:val="006E4DB4"/>
    <w:rsid w:val="006E4E21"/>
    <w:rsid w:val="006E4E65"/>
    <w:rsid w:val="006E4E6A"/>
    <w:rsid w:val="006E4EB3"/>
    <w:rsid w:val="006E4EF5"/>
    <w:rsid w:val="006E4F91"/>
    <w:rsid w:val="006E4FB7"/>
    <w:rsid w:val="006E5254"/>
    <w:rsid w:val="006E52D2"/>
    <w:rsid w:val="006E53B6"/>
    <w:rsid w:val="006E53C8"/>
    <w:rsid w:val="006E540A"/>
    <w:rsid w:val="006E5531"/>
    <w:rsid w:val="006E557F"/>
    <w:rsid w:val="006E562F"/>
    <w:rsid w:val="006E5A54"/>
    <w:rsid w:val="006E5A96"/>
    <w:rsid w:val="006E5D2B"/>
    <w:rsid w:val="006E5D41"/>
    <w:rsid w:val="006E5D82"/>
    <w:rsid w:val="006E5DB5"/>
    <w:rsid w:val="006E5DC7"/>
    <w:rsid w:val="006E5DD3"/>
    <w:rsid w:val="006E5DDA"/>
    <w:rsid w:val="006E5DDC"/>
    <w:rsid w:val="006E5DF1"/>
    <w:rsid w:val="006E5EA4"/>
    <w:rsid w:val="006E5EFC"/>
    <w:rsid w:val="006E5F39"/>
    <w:rsid w:val="006E6195"/>
    <w:rsid w:val="006E61AD"/>
    <w:rsid w:val="006E629F"/>
    <w:rsid w:val="006E6355"/>
    <w:rsid w:val="006E6387"/>
    <w:rsid w:val="006E63B8"/>
    <w:rsid w:val="006E63E6"/>
    <w:rsid w:val="006E6815"/>
    <w:rsid w:val="006E6862"/>
    <w:rsid w:val="006E68B8"/>
    <w:rsid w:val="006E68FF"/>
    <w:rsid w:val="006E6AB7"/>
    <w:rsid w:val="006E6AE6"/>
    <w:rsid w:val="006E6B2F"/>
    <w:rsid w:val="006E6B38"/>
    <w:rsid w:val="006E6B82"/>
    <w:rsid w:val="006E6CDF"/>
    <w:rsid w:val="006E7143"/>
    <w:rsid w:val="006E7177"/>
    <w:rsid w:val="006E729E"/>
    <w:rsid w:val="006E7308"/>
    <w:rsid w:val="006E73FA"/>
    <w:rsid w:val="006E7515"/>
    <w:rsid w:val="006E7532"/>
    <w:rsid w:val="006E7638"/>
    <w:rsid w:val="006E765E"/>
    <w:rsid w:val="006E7799"/>
    <w:rsid w:val="006E7804"/>
    <w:rsid w:val="006E78F6"/>
    <w:rsid w:val="006E7999"/>
    <w:rsid w:val="006E7A9E"/>
    <w:rsid w:val="006E7AD4"/>
    <w:rsid w:val="006E7C07"/>
    <w:rsid w:val="006E7C4F"/>
    <w:rsid w:val="006E7DA8"/>
    <w:rsid w:val="006E7F88"/>
    <w:rsid w:val="006F004E"/>
    <w:rsid w:val="006F011A"/>
    <w:rsid w:val="006F0168"/>
    <w:rsid w:val="006F0190"/>
    <w:rsid w:val="006F02F7"/>
    <w:rsid w:val="006F03CB"/>
    <w:rsid w:val="006F0526"/>
    <w:rsid w:val="006F053A"/>
    <w:rsid w:val="006F0654"/>
    <w:rsid w:val="006F0813"/>
    <w:rsid w:val="006F08DC"/>
    <w:rsid w:val="006F0B90"/>
    <w:rsid w:val="006F0CA1"/>
    <w:rsid w:val="006F0CDE"/>
    <w:rsid w:val="006F0E2E"/>
    <w:rsid w:val="006F0EA0"/>
    <w:rsid w:val="006F0F01"/>
    <w:rsid w:val="006F0F7C"/>
    <w:rsid w:val="006F1030"/>
    <w:rsid w:val="006F1178"/>
    <w:rsid w:val="006F1253"/>
    <w:rsid w:val="006F12BF"/>
    <w:rsid w:val="006F13BA"/>
    <w:rsid w:val="006F13D6"/>
    <w:rsid w:val="006F143D"/>
    <w:rsid w:val="006F1479"/>
    <w:rsid w:val="006F14A5"/>
    <w:rsid w:val="006F15C0"/>
    <w:rsid w:val="006F1660"/>
    <w:rsid w:val="006F17AE"/>
    <w:rsid w:val="006F17AF"/>
    <w:rsid w:val="006F17EF"/>
    <w:rsid w:val="006F1806"/>
    <w:rsid w:val="006F1866"/>
    <w:rsid w:val="006F1908"/>
    <w:rsid w:val="006F1BD5"/>
    <w:rsid w:val="006F1C6E"/>
    <w:rsid w:val="006F1C8B"/>
    <w:rsid w:val="006F1CC0"/>
    <w:rsid w:val="006F1DCD"/>
    <w:rsid w:val="006F1EC1"/>
    <w:rsid w:val="006F1EE1"/>
    <w:rsid w:val="006F1F83"/>
    <w:rsid w:val="006F1F8B"/>
    <w:rsid w:val="006F1F98"/>
    <w:rsid w:val="006F209F"/>
    <w:rsid w:val="006F20A8"/>
    <w:rsid w:val="006F2131"/>
    <w:rsid w:val="006F225E"/>
    <w:rsid w:val="006F22F9"/>
    <w:rsid w:val="006F231D"/>
    <w:rsid w:val="006F2365"/>
    <w:rsid w:val="006F23CF"/>
    <w:rsid w:val="006F23F0"/>
    <w:rsid w:val="006F240F"/>
    <w:rsid w:val="006F24A0"/>
    <w:rsid w:val="006F24A6"/>
    <w:rsid w:val="006F24D6"/>
    <w:rsid w:val="006F2613"/>
    <w:rsid w:val="006F2674"/>
    <w:rsid w:val="006F28F5"/>
    <w:rsid w:val="006F292E"/>
    <w:rsid w:val="006F296F"/>
    <w:rsid w:val="006F2980"/>
    <w:rsid w:val="006F2A41"/>
    <w:rsid w:val="006F2AAD"/>
    <w:rsid w:val="006F2AF4"/>
    <w:rsid w:val="006F2B1B"/>
    <w:rsid w:val="006F2BD5"/>
    <w:rsid w:val="006F2C4B"/>
    <w:rsid w:val="006F2C4E"/>
    <w:rsid w:val="006F2C5A"/>
    <w:rsid w:val="006F2C5C"/>
    <w:rsid w:val="006F2D82"/>
    <w:rsid w:val="006F2D98"/>
    <w:rsid w:val="006F2DAB"/>
    <w:rsid w:val="006F2E34"/>
    <w:rsid w:val="006F2E50"/>
    <w:rsid w:val="006F2FE1"/>
    <w:rsid w:val="006F3115"/>
    <w:rsid w:val="006F336D"/>
    <w:rsid w:val="006F3383"/>
    <w:rsid w:val="006F33AA"/>
    <w:rsid w:val="006F3418"/>
    <w:rsid w:val="006F3464"/>
    <w:rsid w:val="006F34D3"/>
    <w:rsid w:val="006F34DB"/>
    <w:rsid w:val="006F357B"/>
    <w:rsid w:val="006F365B"/>
    <w:rsid w:val="006F369E"/>
    <w:rsid w:val="006F3733"/>
    <w:rsid w:val="006F374C"/>
    <w:rsid w:val="006F37FE"/>
    <w:rsid w:val="006F3881"/>
    <w:rsid w:val="006F39E4"/>
    <w:rsid w:val="006F3AF7"/>
    <w:rsid w:val="006F3B42"/>
    <w:rsid w:val="006F3B63"/>
    <w:rsid w:val="006F3BAF"/>
    <w:rsid w:val="006F3BDF"/>
    <w:rsid w:val="006F3D1A"/>
    <w:rsid w:val="006F3D40"/>
    <w:rsid w:val="006F3DF0"/>
    <w:rsid w:val="006F3E87"/>
    <w:rsid w:val="006F3EB9"/>
    <w:rsid w:val="006F3EFD"/>
    <w:rsid w:val="006F3F1C"/>
    <w:rsid w:val="006F3F4C"/>
    <w:rsid w:val="006F3FB5"/>
    <w:rsid w:val="006F401A"/>
    <w:rsid w:val="006F416C"/>
    <w:rsid w:val="006F416D"/>
    <w:rsid w:val="006F431B"/>
    <w:rsid w:val="006F43EC"/>
    <w:rsid w:val="006F43F0"/>
    <w:rsid w:val="006F458A"/>
    <w:rsid w:val="006F4619"/>
    <w:rsid w:val="006F4636"/>
    <w:rsid w:val="006F46CF"/>
    <w:rsid w:val="006F46EA"/>
    <w:rsid w:val="006F47B1"/>
    <w:rsid w:val="006F47D1"/>
    <w:rsid w:val="006F4872"/>
    <w:rsid w:val="006F4899"/>
    <w:rsid w:val="006F491B"/>
    <w:rsid w:val="006F4971"/>
    <w:rsid w:val="006F4AD6"/>
    <w:rsid w:val="006F4B10"/>
    <w:rsid w:val="006F4B6F"/>
    <w:rsid w:val="006F4C39"/>
    <w:rsid w:val="006F4CD4"/>
    <w:rsid w:val="006F4CE0"/>
    <w:rsid w:val="006F4DF8"/>
    <w:rsid w:val="006F4E31"/>
    <w:rsid w:val="006F4E46"/>
    <w:rsid w:val="006F4E75"/>
    <w:rsid w:val="006F4ED4"/>
    <w:rsid w:val="006F4FBA"/>
    <w:rsid w:val="006F4FC4"/>
    <w:rsid w:val="006F5017"/>
    <w:rsid w:val="006F5093"/>
    <w:rsid w:val="006F511B"/>
    <w:rsid w:val="006F5283"/>
    <w:rsid w:val="006F52D5"/>
    <w:rsid w:val="006F54F0"/>
    <w:rsid w:val="006F54FF"/>
    <w:rsid w:val="006F5530"/>
    <w:rsid w:val="006F553E"/>
    <w:rsid w:val="006F5860"/>
    <w:rsid w:val="006F59D6"/>
    <w:rsid w:val="006F5AAC"/>
    <w:rsid w:val="006F5BA2"/>
    <w:rsid w:val="006F5D0C"/>
    <w:rsid w:val="006F5DAD"/>
    <w:rsid w:val="006F5F73"/>
    <w:rsid w:val="006F5F8A"/>
    <w:rsid w:val="006F605A"/>
    <w:rsid w:val="006F60B8"/>
    <w:rsid w:val="006F619A"/>
    <w:rsid w:val="006F62C0"/>
    <w:rsid w:val="006F62DE"/>
    <w:rsid w:val="006F6449"/>
    <w:rsid w:val="006F652C"/>
    <w:rsid w:val="006F65AF"/>
    <w:rsid w:val="006F6634"/>
    <w:rsid w:val="006F67DF"/>
    <w:rsid w:val="006F691C"/>
    <w:rsid w:val="006F6A07"/>
    <w:rsid w:val="006F6A32"/>
    <w:rsid w:val="006F6A4C"/>
    <w:rsid w:val="006F6B4F"/>
    <w:rsid w:val="006F6B54"/>
    <w:rsid w:val="006F6B64"/>
    <w:rsid w:val="006F6B7E"/>
    <w:rsid w:val="006F6E27"/>
    <w:rsid w:val="006F6E60"/>
    <w:rsid w:val="006F6EF1"/>
    <w:rsid w:val="006F6EFB"/>
    <w:rsid w:val="006F6F50"/>
    <w:rsid w:val="006F7020"/>
    <w:rsid w:val="006F7096"/>
    <w:rsid w:val="006F70E1"/>
    <w:rsid w:val="006F70FE"/>
    <w:rsid w:val="006F7293"/>
    <w:rsid w:val="006F72CA"/>
    <w:rsid w:val="006F759E"/>
    <w:rsid w:val="006F76BB"/>
    <w:rsid w:val="006F7760"/>
    <w:rsid w:val="006F7775"/>
    <w:rsid w:val="006F7938"/>
    <w:rsid w:val="006F793C"/>
    <w:rsid w:val="006F7961"/>
    <w:rsid w:val="006F7976"/>
    <w:rsid w:val="006F79F3"/>
    <w:rsid w:val="006F7B7B"/>
    <w:rsid w:val="006F7CFD"/>
    <w:rsid w:val="006F7E79"/>
    <w:rsid w:val="006F7F8D"/>
    <w:rsid w:val="00700064"/>
    <w:rsid w:val="00700112"/>
    <w:rsid w:val="007002AB"/>
    <w:rsid w:val="007002BD"/>
    <w:rsid w:val="007002CE"/>
    <w:rsid w:val="00700378"/>
    <w:rsid w:val="007004AB"/>
    <w:rsid w:val="0070059B"/>
    <w:rsid w:val="0070061E"/>
    <w:rsid w:val="00700629"/>
    <w:rsid w:val="00700691"/>
    <w:rsid w:val="007006B1"/>
    <w:rsid w:val="00700763"/>
    <w:rsid w:val="007009AB"/>
    <w:rsid w:val="00700A81"/>
    <w:rsid w:val="00700B6A"/>
    <w:rsid w:val="00700BC3"/>
    <w:rsid w:val="00700C14"/>
    <w:rsid w:val="00700ECF"/>
    <w:rsid w:val="00701006"/>
    <w:rsid w:val="007010C8"/>
    <w:rsid w:val="007011F8"/>
    <w:rsid w:val="0070151C"/>
    <w:rsid w:val="007015B1"/>
    <w:rsid w:val="0070173C"/>
    <w:rsid w:val="007017B6"/>
    <w:rsid w:val="007018A2"/>
    <w:rsid w:val="00701953"/>
    <w:rsid w:val="00701ACE"/>
    <w:rsid w:val="00701B78"/>
    <w:rsid w:val="00701CBE"/>
    <w:rsid w:val="00701CD6"/>
    <w:rsid w:val="00701D4C"/>
    <w:rsid w:val="00701E33"/>
    <w:rsid w:val="00701E5B"/>
    <w:rsid w:val="00701ED7"/>
    <w:rsid w:val="00701F5C"/>
    <w:rsid w:val="00701FA5"/>
    <w:rsid w:val="00702036"/>
    <w:rsid w:val="00702147"/>
    <w:rsid w:val="0070216E"/>
    <w:rsid w:val="00702381"/>
    <w:rsid w:val="00702392"/>
    <w:rsid w:val="007023F7"/>
    <w:rsid w:val="0070247F"/>
    <w:rsid w:val="007026C0"/>
    <w:rsid w:val="00702798"/>
    <w:rsid w:val="007027C6"/>
    <w:rsid w:val="0070281F"/>
    <w:rsid w:val="007029E4"/>
    <w:rsid w:val="00702AA0"/>
    <w:rsid w:val="00702BA6"/>
    <w:rsid w:val="00702C9A"/>
    <w:rsid w:val="00702CD2"/>
    <w:rsid w:val="00702D5A"/>
    <w:rsid w:val="00702E18"/>
    <w:rsid w:val="00702EDA"/>
    <w:rsid w:val="00702F3D"/>
    <w:rsid w:val="0070306F"/>
    <w:rsid w:val="00703150"/>
    <w:rsid w:val="0070319C"/>
    <w:rsid w:val="00703274"/>
    <w:rsid w:val="007032BA"/>
    <w:rsid w:val="007032BD"/>
    <w:rsid w:val="007032DB"/>
    <w:rsid w:val="00703307"/>
    <w:rsid w:val="007033C5"/>
    <w:rsid w:val="0070342B"/>
    <w:rsid w:val="0070348A"/>
    <w:rsid w:val="00703689"/>
    <w:rsid w:val="0070372B"/>
    <w:rsid w:val="00703809"/>
    <w:rsid w:val="0070386C"/>
    <w:rsid w:val="00703889"/>
    <w:rsid w:val="00703897"/>
    <w:rsid w:val="00703901"/>
    <w:rsid w:val="00703A3A"/>
    <w:rsid w:val="00703A3D"/>
    <w:rsid w:val="00703B19"/>
    <w:rsid w:val="00703B43"/>
    <w:rsid w:val="00703B53"/>
    <w:rsid w:val="00703BAF"/>
    <w:rsid w:val="00703BBE"/>
    <w:rsid w:val="00703C30"/>
    <w:rsid w:val="00703D04"/>
    <w:rsid w:val="00703D27"/>
    <w:rsid w:val="00703FAF"/>
    <w:rsid w:val="00703FC5"/>
    <w:rsid w:val="00703FD4"/>
    <w:rsid w:val="00704216"/>
    <w:rsid w:val="0070435D"/>
    <w:rsid w:val="00704376"/>
    <w:rsid w:val="00704391"/>
    <w:rsid w:val="007043FE"/>
    <w:rsid w:val="00704554"/>
    <w:rsid w:val="007045AD"/>
    <w:rsid w:val="007045DB"/>
    <w:rsid w:val="007046FE"/>
    <w:rsid w:val="00704773"/>
    <w:rsid w:val="0070479A"/>
    <w:rsid w:val="007047D2"/>
    <w:rsid w:val="007047E8"/>
    <w:rsid w:val="007048AF"/>
    <w:rsid w:val="00704A24"/>
    <w:rsid w:val="00704A5E"/>
    <w:rsid w:val="00704A67"/>
    <w:rsid w:val="00704A8B"/>
    <w:rsid w:val="00704CC1"/>
    <w:rsid w:val="00704CDB"/>
    <w:rsid w:val="00704D44"/>
    <w:rsid w:val="00704DF6"/>
    <w:rsid w:val="00704FAD"/>
    <w:rsid w:val="00704FC8"/>
    <w:rsid w:val="007051BD"/>
    <w:rsid w:val="007052FC"/>
    <w:rsid w:val="00705458"/>
    <w:rsid w:val="00705601"/>
    <w:rsid w:val="007056FC"/>
    <w:rsid w:val="0070572A"/>
    <w:rsid w:val="007057E7"/>
    <w:rsid w:val="00705A12"/>
    <w:rsid w:val="00705A2C"/>
    <w:rsid w:val="00705B5C"/>
    <w:rsid w:val="00705BB2"/>
    <w:rsid w:val="00705BB5"/>
    <w:rsid w:val="00705C37"/>
    <w:rsid w:val="00705CA3"/>
    <w:rsid w:val="00705EE5"/>
    <w:rsid w:val="00705F3E"/>
    <w:rsid w:val="00706079"/>
    <w:rsid w:val="00706127"/>
    <w:rsid w:val="00706150"/>
    <w:rsid w:val="00706166"/>
    <w:rsid w:val="0070620D"/>
    <w:rsid w:val="007062B3"/>
    <w:rsid w:val="00706418"/>
    <w:rsid w:val="00706520"/>
    <w:rsid w:val="00706637"/>
    <w:rsid w:val="00706719"/>
    <w:rsid w:val="007067A7"/>
    <w:rsid w:val="007067C7"/>
    <w:rsid w:val="007069E8"/>
    <w:rsid w:val="00706A64"/>
    <w:rsid w:val="00706ABC"/>
    <w:rsid w:val="00706C4D"/>
    <w:rsid w:val="00706D68"/>
    <w:rsid w:val="00706F5A"/>
    <w:rsid w:val="00706FDD"/>
    <w:rsid w:val="00707001"/>
    <w:rsid w:val="00707010"/>
    <w:rsid w:val="0070704B"/>
    <w:rsid w:val="0070706C"/>
    <w:rsid w:val="00707149"/>
    <w:rsid w:val="0070730E"/>
    <w:rsid w:val="0070736B"/>
    <w:rsid w:val="00707379"/>
    <w:rsid w:val="00707480"/>
    <w:rsid w:val="00707767"/>
    <w:rsid w:val="00707809"/>
    <w:rsid w:val="00707811"/>
    <w:rsid w:val="0070790A"/>
    <w:rsid w:val="00707963"/>
    <w:rsid w:val="007079CB"/>
    <w:rsid w:val="00707A26"/>
    <w:rsid w:val="00707B02"/>
    <w:rsid w:val="00707B68"/>
    <w:rsid w:val="00707D50"/>
    <w:rsid w:val="00707D68"/>
    <w:rsid w:val="00707E88"/>
    <w:rsid w:val="00707EE9"/>
    <w:rsid w:val="00707FED"/>
    <w:rsid w:val="0071006A"/>
    <w:rsid w:val="0071007F"/>
    <w:rsid w:val="0071012B"/>
    <w:rsid w:val="0071014D"/>
    <w:rsid w:val="007102AF"/>
    <w:rsid w:val="0071037D"/>
    <w:rsid w:val="0071058B"/>
    <w:rsid w:val="0071063E"/>
    <w:rsid w:val="00710675"/>
    <w:rsid w:val="00710687"/>
    <w:rsid w:val="00710701"/>
    <w:rsid w:val="0071092A"/>
    <w:rsid w:val="007109C7"/>
    <w:rsid w:val="00710B41"/>
    <w:rsid w:val="00710BA1"/>
    <w:rsid w:val="00710CD2"/>
    <w:rsid w:val="00710DBE"/>
    <w:rsid w:val="00710DF2"/>
    <w:rsid w:val="00710E51"/>
    <w:rsid w:val="00710E68"/>
    <w:rsid w:val="00710E78"/>
    <w:rsid w:val="00710EB7"/>
    <w:rsid w:val="00710F41"/>
    <w:rsid w:val="00711004"/>
    <w:rsid w:val="00711024"/>
    <w:rsid w:val="007110B5"/>
    <w:rsid w:val="007111CA"/>
    <w:rsid w:val="007111F5"/>
    <w:rsid w:val="007113C5"/>
    <w:rsid w:val="007116C0"/>
    <w:rsid w:val="007118D1"/>
    <w:rsid w:val="007118DF"/>
    <w:rsid w:val="00711A2A"/>
    <w:rsid w:val="00711A9F"/>
    <w:rsid w:val="00711AAE"/>
    <w:rsid w:val="00711AB8"/>
    <w:rsid w:val="00711C35"/>
    <w:rsid w:val="00711CC7"/>
    <w:rsid w:val="00711CDF"/>
    <w:rsid w:val="00711D32"/>
    <w:rsid w:val="00711D33"/>
    <w:rsid w:val="00711D6B"/>
    <w:rsid w:val="00711E19"/>
    <w:rsid w:val="00711EC7"/>
    <w:rsid w:val="00711F8C"/>
    <w:rsid w:val="0071205E"/>
    <w:rsid w:val="007120C2"/>
    <w:rsid w:val="007121A9"/>
    <w:rsid w:val="007121AD"/>
    <w:rsid w:val="00712209"/>
    <w:rsid w:val="00712227"/>
    <w:rsid w:val="007123D7"/>
    <w:rsid w:val="00712443"/>
    <w:rsid w:val="0071254C"/>
    <w:rsid w:val="00712579"/>
    <w:rsid w:val="007125CE"/>
    <w:rsid w:val="007125F5"/>
    <w:rsid w:val="00712793"/>
    <w:rsid w:val="00712820"/>
    <w:rsid w:val="0071283C"/>
    <w:rsid w:val="007128E7"/>
    <w:rsid w:val="0071297A"/>
    <w:rsid w:val="00712A97"/>
    <w:rsid w:val="00712AD8"/>
    <w:rsid w:val="00712ADC"/>
    <w:rsid w:val="00712B77"/>
    <w:rsid w:val="00712C7C"/>
    <w:rsid w:val="00712E4E"/>
    <w:rsid w:val="00712EDB"/>
    <w:rsid w:val="00712F4B"/>
    <w:rsid w:val="00712F9B"/>
    <w:rsid w:val="0071304C"/>
    <w:rsid w:val="0071355F"/>
    <w:rsid w:val="0071367E"/>
    <w:rsid w:val="007136AB"/>
    <w:rsid w:val="007137ED"/>
    <w:rsid w:val="0071380D"/>
    <w:rsid w:val="007138A7"/>
    <w:rsid w:val="007138E8"/>
    <w:rsid w:val="00713AAA"/>
    <w:rsid w:val="00713B2C"/>
    <w:rsid w:val="00713BE0"/>
    <w:rsid w:val="00713F11"/>
    <w:rsid w:val="00714026"/>
    <w:rsid w:val="00714143"/>
    <w:rsid w:val="00714166"/>
    <w:rsid w:val="007141A9"/>
    <w:rsid w:val="007141B4"/>
    <w:rsid w:val="00714221"/>
    <w:rsid w:val="007143AF"/>
    <w:rsid w:val="00714458"/>
    <w:rsid w:val="00714495"/>
    <w:rsid w:val="0071452D"/>
    <w:rsid w:val="00714555"/>
    <w:rsid w:val="00714661"/>
    <w:rsid w:val="007147D3"/>
    <w:rsid w:val="0071485A"/>
    <w:rsid w:val="007148EC"/>
    <w:rsid w:val="00714922"/>
    <w:rsid w:val="00714A64"/>
    <w:rsid w:val="00714AD0"/>
    <w:rsid w:val="00714B75"/>
    <w:rsid w:val="00714E33"/>
    <w:rsid w:val="00714EE0"/>
    <w:rsid w:val="00714F70"/>
    <w:rsid w:val="0071501F"/>
    <w:rsid w:val="00715037"/>
    <w:rsid w:val="0071507A"/>
    <w:rsid w:val="0071508D"/>
    <w:rsid w:val="007152D8"/>
    <w:rsid w:val="00715432"/>
    <w:rsid w:val="0071543C"/>
    <w:rsid w:val="0071545B"/>
    <w:rsid w:val="0071549A"/>
    <w:rsid w:val="007156D4"/>
    <w:rsid w:val="007156E6"/>
    <w:rsid w:val="007157D6"/>
    <w:rsid w:val="007157F7"/>
    <w:rsid w:val="00715811"/>
    <w:rsid w:val="0071582F"/>
    <w:rsid w:val="00715844"/>
    <w:rsid w:val="00715982"/>
    <w:rsid w:val="007159FF"/>
    <w:rsid w:val="00715A68"/>
    <w:rsid w:val="00715B1C"/>
    <w:rsid w:val="00715C3A"/>
    <w:rsid w:val="00715F33"/>
    <w:rsid w:val="00715F69"/>
    <w:rsid w:val="00715FA9"/>
    <w:rsid w:val="00715FD6"/>
    <w:rsid w:val="00716038"/>
    <w:rsid w:val="0071608F"/>
    <w:rsid w:val="00716168"/>
    <w:rsid w:val="0071619A"/>
    <w:rsid w:val="007161A1"/>
    <w:rsid w:val="007161C9"/>
    <w:rsid w:val="007161D2"/>
    <w:rsid w:val="00716263"/>
    <w:rsid w:val="007162A2"/>
    <w:rsid w:val="007163A0"/>
    <w:rsid w:val="00716445"/>
    <w:rsid w:val="007164B9"/>
    <w:rsid w:val="0071650C"/>
    <w:rsid w:val="00716606"/>
    <w:rsid w:val="0071679B"/>
    <w:rsid w:val="00716865"/>
    <w:rsid w:val="00716A18"/>
    <w:rsid w:val="00716A1C"/>
    <w:rsid w:val="00716A82"/>
    <w:rsid w:val="00716B9F"/>
    <w:rsid w:val="00716C0B"/>
    <w:rsid w:val="00716DC2"/>
    <w:rsid w:val="00716E2B"/>
    <w:rsid w:val="00716E70"/>
    <w:rsid w:val="00716E90"/>
    <w:rsid w:val="00716F73"/>
    <w:rsid w:val="00716FB6"/>
    <w:rsid w:val="00716FE2"/>
    <w:rsid w:val="00717034"/>
    <w:rsid w:val="00717059"/>
    <w:rsid w:val="007171C5"/>
    <w:rsid w:val="007171F8"/>
    <w:rsid w:val="007171FE"/>
    <w:rsid w:val="00717266"/>
    <w:rsid w:val="007172ED"/>
    <w:rsid w:val="007174B8"/>
    <w:rsid w:val="00717548"/>
    <w:rsid w:val="007175D3"/>
    <w:rsid w:val="00717663"/>
    <w:rsid w:val="007176EC"/>
    <w:rsid w:val="00717702"/>
    <w:rsid w:val="007177D8"/>
    <w:rsid w:val="007177F3"/>
    <w:rsid w:val="00717894"/>
    <w:rsid w:val="007178A0"/>
    <w:rsid w:val="007178F9"/>
    <w:rsid w:val="00717A0A"/>
    <w:rsid w:val="00717A60"/>
    <w:rsid w:val="00717BC0"/>
    <w:rsid w:val="00717C4E"/>
    <w:rsid w:val="00717CBC"/>
    <w:rsid w:val="00717D03"/>
    <w:rsid w:val="00717F2C"/>
    <w:rsid w:val="00717F91"/>
    <w:rsid w:val="00720054"/>
    <w:rsid w:val="0072011F"/>
    <w:rsid w:val="007203BD"/>
    <w:rsid w:val="007204D8"/>
    <w:rsid w:val="00720622"/>
    <w:rsid w:val="0072064B"/>
    <w:rsid w:val="0072069D"/>
    <w:rsid w:val="00720793"/>
    <w:rsid w:val="00720880"/>
    <w:rsid w:val="00720898"/>
    <w:rsid w:val="00720925"/>
    <w:rsid w:val="0072092F"/>
    <w:rsid w:val="00720962"/>
    <w:rsid w:val="00720A97"/>
    <w:rsid w:val="00720B0E"/>
    <w:rsid w:val="00720CC2"/>
    <w:rsid w:val="00720E7C"/>
    <w:rsid w:val="00720F3C"/>
    <w:rsid w:val="00720FE5"/>
    <w:rsid w:val="0072104A"/>
    <w:rsid w:val="0072111C"/>
    <w:rsid w:val="00721234"/>
    <w:rsid w:val="007212A3"/>
    <w:rsid w:val="00721339"/>
    <w:rsid w:val="00721370"/>
    <w:rsid w:val="00721386"/>
    <w:rsid w:val="007213A7"/>
    <w:rsid w:val="00721465"/>
    <w:rsid w:val="00721495"/>
    <w:rsid w:val="007214CC"/>
    <w:rsid w:val="007214F3"/>
    <w:rsid w:val="00721515"/>
    <w:rsid w:val="00721516"/>
    <w:rsid w:val="007215B9"/>
    <w:rsid w:val="007215E3"/>
    <w:rsid w:val="007216BD"/>
    <w:rsid w:val="0072170C"/>
    <w:rsid w:val="00721756"/>
    <w:rsid w:val="0072182D"/>
    <w:rsid w:val="007218E2"/>
    <w:rsid w:val="007218F6"/>
    <w:rsid w:val="00721A3F"/>
    <w:rsid w:val="00721BAC"/>
    <w:rsid w:val="00721BEF"/>
    <w:rsid w:val="00721C7B"/>
    <w:rsid w:val="00721C92"/>
    <w:rsid w:val="00721DC9"/>
    <w:rsid w:val="00721EBE"/>
    <w:rsid w:val="00721F58"/>
    <w:rsid w:val="007220C5"/>
    <w:rsid w:val="007221EA"/>
    <w:rsid w:val="00722259"/>
    <w:rsid w:val="00722294"/>
    <w:rsid w:val="00722520"/>
    <w:rsid w:val="007225E0"/>
    <w:rsid w:val="007227C4"/>
    <w:rsid w:val="007228EE"/>
    <w:rsid w:val="00722B3B"/>
    <w:rsid w:val="00722BAC"/>
    <w:rsid w:val="00722BF5"/>
    <w:rsid w:val="00722C3D"/>
    <w:rsid w:val="00722E02"/>
    <w:rsid w:val="00722E6B"/>
    <w:rsid w:val="00722ECA"/>
    <w:rsid w:val="00722F3C"/>
    <w:rsid w:val="00722F86"/>
    <w:rsid w:val="00722F89"/>
    <w:rsid w:val="00723024"/>
    <w:rsid w:val="007231B2"/>
    <w:rsid w:val="00723203"/>
    <w:rsid w:val="00723227"/>
    <w:rsid w:val="0072332C"/>
    <w:rsid w:val="007234A0"/>
    <w:rsid w:val="007235D9"/>
    <w:rsid w:val="0072364B"/>
    <w:rsid w:val="007236E8"/>
    <w:rsid w:val="0072371E"/>
    <w:rsid w:val="00723727"/>
    <w:rsid w:val="00723797"/>
    <w:rsid w:val="0072381C"/>
    <w:rsid w:val="0072383C"/>
    <w:rsid w:val="00723A0E"/>
    <w:rsid w:val="00723A9C"/>
    <w:rsid w:val="00723ABC"/>
    <w:rsid w:val="00723B07"/>
    <w:rsid w:val="00723B42"/>
    <w:rsid w:val="00723E29"/>
    <w:rsid w:val="00723EB6"/>
    <w:rsid w:val="00723F13"/>
    <w:rsid w:val="00723F69"/>
    <w:rsid w:val="00723F97"/>
    <w:rsid w:val="00723FEA"/>
    <w:rsid w:val="0072418A"/>
    <w:rsid w:val="007241A8"/>
    <w:rsid w:val="0072427E"/>
    <w:rsid w:val="00724297"/>
    <w:rsid w:val="00724496"/>
    <w:rsid w:val="007244F9"/>
    <w:rsid w:val="007247A3"/>
    <w:rsid w:val="007247F6"/>
    <w:rsid w:val="0072482D"/>
    <w:rsid w:val="0072484E"/>
    <w:rsid w:val="00724863"/>
    <w:rsid w:val="007248BF"/>
    <w:rsid w:val="007248DA"/>
    <w:rsid w:val="00724A2B"/>
    <w:rsid w:val="00724A7B"/>
    <w:rsid w:val="00724AA2"/>
    <w:rsid w:val="00724B06"/>
    <w:rsid w:val="00724B97"/>
    <w:rsid w:val="00724D9E"/>
    <w:rsid w:val="00724DA2"/>
    <w:rsid w:val="00724E4D"/>
    <w:rsid w:val="00724F59"/>
    <w:rsid w:val="00724F8F"/>
    <w:rsid w:val="00724FD9"/>
    <w:rsid w:val="0072551A"/>
    <w:rsid w:val="0072559C"/>
    <w:rsid w:val="007256EB"/>
    <w:rsid w:val="0072572E"/>
    <w:rsid w:val="0072578B"/>
    <w:rsid w:val="007257F1"/>
    <w:rsid w:val="00725875"/>
    <w:rsid w:val="007258E4"/>
    <w:rsid w:val="00725ACF"/>
    <w:rsid w:val="00725C0B"/>
    <w:rsid w:val="00725C1D"/>
    <w:rsid w:val="00725C25"/>
    <w:rsid w:val="00725C35"/>
    <w:rsid w:val="00725CDD"/>
    <w:rsid w:val="00725CDF"/>
    <w:rsid w:val="00725F65"/>
    <w:rsid w:val="00725FBB"/>
    <w:rsid w:val="0072603C"/>
    <w:rsid w:val="0072619D"/>
    <w:rsid w:val="0072627C"/>
    <w:rsid w:val="00726281"/>
    <w:rsid w:val="007262B4"/>
    <w:rsid w:val="007262CC"/>
    <w:rsid w:val="00726380"/>
    <w:rsid w:val="007263B1"/>
    <w:rsid w:val="007263F8"/>
    <w:rsid w:val="00726432"/>
    <w:rsid w:val="00726492"/>
    <w:rsid w:val="007266B7"/>
    <w:rsid w:val="00726760"/>
    <w:rsid w:val="0072680D"/>
    <w:rsid w:val="007268F6"/>
    <w:rsid w:val="00726953"/>
    <w:rsid w:val="00726980"/>
    <w:rsid w:val="0072698F"/>
    <w:rsid w:val="007269AF"/>
    <w:rsid w:val="00726AAC"/>
    <w:rsid w:val="00726ABA"/>
    <w:rsid w:val="00726AC6"/>
    <w:rsid w:val="00726B0F"/>
    <w:rsid w:val="00726C33"/>
    <w:rsid w:val="00726CA2"/>
    <w:rsid w:val="00726D28"/>
    <w:rsid w:val="00726E4E"/>
    <w:rsid w:val="00726E7E"/>
    <w:rsid w:val="00726E9D"/>
    <w:rsid w:val="00726F2A"/>
    <w:rsid w:val="00726F31"/>
    <w:rsid w:val="00726FD9"/>
    <w:rsid w:val="0072723D"/>
    <w:rsid w:val="007272DE"/>
    <w:rsid w:val="007272ED"/>
    <w:rsid w:val="00727341"/>
    <w:rsid w:val="00727510"/>
    <w:rsid w:val="007275B4"/>
    <w:rsid w:val="00727656"/>
    <w:rsid w:val="0072766C"/>
    <w:rsid w:val="007276C9"/>
    <w:rsid w:val="007277CF"/>
    <w:rsid w:val="0072788E"/>
    <w:rsid w:val="00727905"/>
    <w:rsid w:val="007279D3"/>
    <w:rsid w:val="00727A53"/>
    <w:rsid w:val="00727A7A"/>
    <w:rsid w:val="00727BA2"/>
    <w:rsid w:val="00727BA8"/>
    <w:rsid w:val="00727BD9"/>
    <w:rsid w:val="00727F46"/>
    <w:rsid w:val="00727F88"/>
    <w:rsid w:val="007300ED"/>
    <w:rsid w:val="00730119"/>
    <w:rsid w:val="00730126"/>
    <w:rsid w:val="0073026C"/>
    <w:rsid w:val="00730398"/>
    <w:rsid w:val="0073040A"/>
    <w:rsid w:val="00730425"/>
    <w:rsid w:val="00730429"/>
    <w:rsid w:val="0073057E"/>
    <w:rsid w:val="0073061E"/>
    <w:rsid w:val="00730896"/>
    <w:rsid w:val="007308C3"/>
    <w:rsid w:val="00730A0F"/>
    <w:rsid w:val="00730AF1"/>
    <w:rsid w:val="00730B95"/>
    <w:rsid w:val="00730C31"/>
    <w:rsid w:val="00730C89"/>
    <w:rsid w:val="00730CE0"/>
    <w:rsid w:val="00730D22"/>
    <w:rsid w:val="00730DB0"/>
    <w:rsid w:val="00730E28"/>
    <w:rsid w:val="00730EB0"/>
    <w:rsid w:val="00730F92"/>
    <w:rsid w:val="00731237"/>
    <w:rsid w:val="007312D4"/>
    <w:rsid w:val="00731315"/>
    <w:rsid w:val="007313E7"/>
    <w:rsid w:val="0073143F"/>
    <w:rsid w:val="007314A7"/>
    <w:rsid w:val="007314C7"/>
    <w:rsid w:val="00731798"/>
    <w:rsid w:val="007317AD"/>
    <w:rsid w:val="00731850"/>
    <w:rsid w:val="00731856"/>
    <w:rsid w:val="007318F4"/>
    <w:rsid w:val="00731B94"/>
    <w:rsid w:val="00731C49"/>
    <w:rsid w:val="00731CC6"/>
    <w:rsid w:val="00731D14"/>
    <w:rsid w:val="00731D94"/>
    <w:rsid w:val="00731DD2"/>
    <w:rsid w:val="00731E2E"/>
    <w:rsid w:val="00731EF4"/>
    <w:rsid w:val="00731F1C"/>
    <w:rsid w:val="0073203A"/>
    <w:rsid w:val="0073212B"/>
    <w:rsid w:val="007321CE"/>
    <w:rsid w:val="00732321"/>
    <w:rsid w:val="00732507"/>
    <w:rsid w:val="00732564"/>
    <w:rsid w:val="007326A8"/>
    <w:rsid w:val="007326D1"/>
    <w:rsid w:val="007328A2"/>
    <w:rsid w:val="0073292E"/>
    <w:rsid w:val="00732A30"/>
    <w:rsid w:val="00732A7B"/>
    <w:rsid w:val="00732B2B"/>
    <w:rsid w:val="00732B6F"/>
    <w:rsid w:val="00732CEB"/>
    <w:rsid w:val="00732EA6"/>
    <w:rsid w:val="00732F60"/>
    <w:rsid w:val="00732FA5"/>
    <w:rsid w:val="007330BD"/>
    <w:rsid w:val="00733160"/>
    <w:rsid w:val="00733263"/>
    <w:rsid w:val="007332C7"/>
    <w:rsid w:val="0073342B"/>
    <w:rsid w:val="0073345B"/>
    <w:rsid w:val="007334AF"/>
    <w:rsid w:val="007334B5"/>
    <w:rsid w:val="007334F2"/>
    <w:rsid w:val="00733546"/>
    <w:rsid w:val="00733568"/>
    <w:rsid w:val="007335D2"/>
    <w:rsid w:val="00733612"/>
    <w:rsid w:val="007336BE"/>
    <w:rsid w:val="00733788"/>
    <w:rsid w:val="00733820"/>
    <w:rsid w:val="00733841"/>
    <w:rsid w:val="007339B4"/>
    <w:rsid w:val="00733B1B"/>
    <w:rsid w:val="00733D02"/>
    <w:rsid w:val="00733DA7"/>
    <w:rsid w:val="00733EB2"/>
    <w:rsid w:val="00733FA1"/>
    <w:rsid w:val="007340E9"/>
    <w:rsid w:val="00734176"/>
    <w:rsid w:val="007341BF"/>
    <w:rsid w:val="007341CC"/>
    <w:rsid w:val="007341D6"/>
    <w:rsid w:val="007341E5"/>
    <w:rsid w:val="0073431B"/>
    <w:rsid w:val="0073433A"/>
    <w:rsid w:val="007343BC"/>
    <w:rsid w:val="00734500"/>
    <w:rsid w:val="007345DC"/>
    <w:rsid w:val="007345E0"/>
    <w:rsid w:val="00734656"/>
    <w:rsid w:val="007346AC"/>
    <w:rsid w:val="0073472F"/>
    <w:rsid w:val="00734987"/>
    <w:rsid w:val="00734B0E"/>
    <w:rsid w:val="00734B71"/>
    <w:rsid w:val="00734C8E"/>
    <w:rsid w:val="00734D7A"/>
    <w:rsid w:val="00734E3F"/>
    <w:rsid w:val="00734E70"/>
    <w:rsid w:val="00735072"/>
    <w:rsid w:val="0073538E"/>
    <w:rsid w:val="007353AC"/>
    <w:rsid w:val="007353ED"/>
    <w:rsid w:val="007353F2"/>
    <w:rsid w:val="0073540A"/>
    <w:rsid w:val="007354A9"/>
    <w:rsid w:val="007354FC"/>
    <w:rsid w:val="00735501"/>
    <w:rsid w:val="0073570B"/>
    <w:rsid w:val="0073577F"/>
    <w:rsid w:val="007357FD"/>
    <w:rsid w:val="00735905"/>
    <w:rsid w:val="00735932"/>
    <w:rsid w:val="0073596B"/>
    <w:rsid w:val="00735A2E"/>
    <w:rsid w:val="00735AC5"/>
    <w:rsid w:val="00735B3E"/>
    <w:rsid w:val="00735B65"/>
    <w:rsid w:val="00735EB0"/>
    <w:rsid w:val="00735FF1"/>
    <w:rsid w:val="00736046"/>
    <w:rsid w:val="00736096"/>
    <w:rsid w:val="00736182"/>
    <w:rsid w:val="00736308"/>
    <w:rsid w:val="0073638D"/>
    <w:rsid w:val="0073646A"/>
    <w:rsid w:val="0073649C"/>
    <w:rsid w:val="007364D4"/>
    <w:rsid w:val="007366A0"/>
    <w:rsid w:val="007366E8"/>
    <w:rsid w:val="00736772"/>
    <w:rsid w:val="00736797"/>
    <w:rsid w:val="00736813"/>
    <w:rsid w:val="0073696D"/>
    <w:rsid w:val="00736BD1"/>
    <w:rsid w:val="00736CC5"/>
    <w:rsid w:val="00736D89"/>
    <w:rsid w:val="00736DC3"/>
    <w:rsid w:val="00736E82"/>
    <w:rsid w:val="00736E88"/>
    <w:rsid w:val="00736EC8"/>
    <w:rsid w:val="00736EFE"/>
    <w:rsid w:val="00737122"/>
    <w:rsid w:val="0073727A"/>
    <w:rsid w:val="00737363"/>
    <w:rsid w:val="007373E7"/>
    <w:rsid w:val="00737557"/>
    <w:rsid w:val="007375AF"/>
    <w:rsid w:val="0073770B"/>
    <w:rsid w:val="0073778A"/>
    <w:rsid w:val="00737A4D"/>
    <w:rsid w:val="00737AA5"/>
    <w:rsid w:val="00737C7B"/>
    <w:rsid w:val="00737D4A"/>
    <w:rsid w:val="00737E3A"/>
    <w:rsid w:val="00737E86"/>
    <w:rsid w:val="00737F02"/>
    <w:rsid w:val="00737F8F"/>
    <w:rsid w:val="007400A2"/>
    <w:rsid w:val="0074034C"/>
    <w:rsid w:val="007404B4"/>
    <w:rsid w:val="007405E4"/>
    <w:rsid w:val="00740660"/>
    <w:rsid w:val="007406F0"/>
    <w:rsid w:val="00740772"/>
    <w:rsid w:val="0074077E"/>
    <w:rsid w:val="0074078B"/>
    <w:rsid w:val="00740815"/>
    <w:rsid w:val="0074091B"/>
    <w:rsid w:val="007409F4"/>
    <w:rsid w:val="00740A89"/>
    <w:rsid w:val="00740AFA"/>
    <w:rsid w:val="00740B96"/>
    <w:rsid w:val="00740CDA"/>
    <w:rsid w:val="00740CEC"/>
    <w:rsid w:val="00740D8C"/>
    <w:rsid w:val="00740E39"/>
    <w:rsid w:val="00740ED3"/>
    <w:rsid w:val="0074106E"/>
    <w:rsid w:val="00741319"/>
    <w:rsid w:val="0074137D"/>
    <w:rsid w:val="007413FC"/>
    <w:rsid w:val="0074142D"/>
    <w:rsid w:val="00741482"/>
    <w:rsid w:val="007415B6"/>
    <w:rsid w:val="0074170A"/>
    <w:rsid w:val="00741732"/>
    <w:rsid w:val="007417DE"/>
    <w:rsid w:val="00741849"/>
    <w:rsid w:val="007418A6"/>
    <w:rsid w:val="00741A35"/>
    <w:rsid w:val="00741A71"/>
    <w:rsid w:val="00741A7D"/>
    <w:rsid w:val="00741B1A"/>
    <w:rsid w:val="00741BD3"/>
    <w:rsid w:val="00741CEE"/>
    <w:rsid w:val="00741CFF"/>
    <w:rsid w:val="00741DA1"/>
    <w:rsid w:val="00741DB2"/>
    <w:rsid w:val="00741EE1"/>
    <w:rsid w:val="00741F65"/>
    <w:rsid w:val="00742063"/>
    <w:rsid w:val="00742076"/>
    <w:rsid w:val="007420E7"/>
    <w:rsid w:val="00742318"/>
    <w:rsid w:val="0074239B"/>
    <w:rsid w:val="0074259D"/>
    <w:rsid w:val="007425B0"/>
    <w:rsid w:val="00742601"/>
    <w:rsid w:val="0074260B"/>
    <w:rsid w:val="00742632"/>
    <w:rsid w:val="00742799"/>
    <w:rsid w:val="0074279C"/>
    <w:rsid w:val="007428F1"/>
    <w:rsid w:val="00742919"/>
    <w:rsid w:val="00742973"/>
    <w:rsid w:val="00742B2F"/>
    <w:rsid w:val="00742CB4"/>
    <w:rsid w:val="00742CD9"/>
    <w:rsid w:val="00742E2D"/>
    <w:rsid w:val="00742E51"/>
    <w:rsid w:val="00742E6E"/>
    <w:rsid w:val="00742FEA"/>
    <w:rsid w:val="0074301A"/>
    <w:rsid w:val="00743065"/>
    <w:rsid w:val="007430D1"/>
    <w:rsid w:val="007433D7"/>
    <w:rsid w:val="007434A8"/>
    <w:rsid w:val="007434C3"/>
    <w:rsid w:val="00743538"/>
    <w:rsid w:val="00743653"/>
    <w:rsid w:val="007437FC"/>
    <w:rsid w:val="0074381F"/>
    <w:rsid w:val="00743847"/>
    <w:rsid w:val="007439AE"/>
    <w:rsid w:val="00743B1F"/>
    <w:rsid w:val="00743B3F"/>
    <w:rsid w:val="00743BC4"/>
    <w:rsid w:val="00743BF0"/>
    <w:rsid w:val="00743C08"/>
    <w:rsid w:val="00743E56"/>
    <w:rsid w:val="00743F16"/>
    <w:rsid w:val="00743F1A"/>
    <w:rsid w:val="00743F63"/>
    <w:rsid w:val="00744047"/>
    <w:rsid w:val="0074404D"/>
    <w:rsid w:val="007441B9"/>
    <w:rsid w:val="007444F9"/>
    <w:rsid w:val="00744685"/>
    <w:rsid w:val="00744764"/>
    <w:rsid w:val="007447B4"/>
    <w:rsid w:val="007447C5"/>
    <w:rsid w:val="007447CD"/>
    <w:rsid w:val="0074482A"/>
    <w:rsid w:val="007448C1"/>
    <w:rsid w:val="00744A4C"/>
    <w:rsid w:val="00744AA4"/>
    <w:rsid w:val="00744AB6"/>
    <w:rsid w:val="00744B82"/>
    <w:rsid w:val="00744C00"/>
    <w:rsid w:val="00744CFD"/>
    <w:rsid w:val="00744D4B"/>
    <w:rsid w:val="00744D97"/>
    <w:rsid w:val="00744DA2"/>
    <w:rsid w:val="00744E29"/>
    <w:rsid w:val="00744EA6"/>
    <w:rsid w:val="00744F46"/>
    <w:rsid w:val="007450DB"/>
    <w:rsid w:val="00745139"/>
    <w:rsid w:val="00745157"/>
    <w:rsid w:val="007451B8"/>
    <w:rsid w:val="00745246"/>
    <w:rsid w:val="007452EC"/>
    <w:rsid w:val="007453A6"/>
    <w:rsid w:val="00745507"/>
    <w:rsid w:val="0074565E"/>
    <w:rsid w:val="00745694"/>
    <w:rsid w:val="0074575B"/>
    <w:rsid w:val="00745796"/>
    <w:rsid w:val="0074589C"/>
    <w:rsid w:val="007459DD"/>
    <w:rsid w:val="00745AAE"/>
    <w:rsid w:val="00745B34"/>
    <w:rsid w:val="00745BCA"/>
    <w:rsid w:val="00745BCC"/>
    <w:rsid w:val="00745BE4"/>
    <w:rsid w:val="00745C34"/>
    <w:rsid w:val="00745C43"/>
    <w:rsid w:val="00745D7D"/>
    <w:rsid w:val="00745E88"/>
    <w:rsid w:val="00745EE6"/>
    <w:rsid w:val="00745F3E"/>
    <w:rsid w:val="00745F49"/>
    <w:rsid w:val="00745F50"/>
    <w:rsid w:val="00745F9C"/>
    <w:rsid w:val="00745FE7"/>
    <w:rsid w:val="00746173"/>
    <w:rsid w:val="007461CF"/>
    <w:rsid w:val="007463D3"/>
    <w:rsid w:val="00746565"/>
    <w:rsid w:val="007468D1"/>
    <w:rsid w:val="007469A7"/>
    <w:rsid w:val="00746A87"/>
    <w:rsid w:val="00746B3F"/>
    <w:rsid w:val="00746B51"/>
    <w:rsid w:val="00746D2B"/>
    <w:rsid w:val="00746D53"/>
    <w:rsid w:val="00746D57"/>
    <w:rsid w:val="00746DD7"/>
    <w:rsid w:val="00746F6E"/>
    <w:rsid w:val="00746FF9"/>
    <w:rsid w:val="0074704C"/>
    <w:rsid w:val="007472DC"/>
    <w:rsid w:val="007472F3"/>
    <w:rsid w:val="00747450"/>
    <w:rsid w:val="0074749F"/>
    <w:rsid w:val="007476BD"/>
    <w:rsid w:val="007477DE"/>
    <w:rsid w:val="00747846"/>
    <w:rsid w:val="00747936"/>
    <w:rsid w:val="00747B0C"/>
    <w:rsid w:val="00747B3C"/>
    <w:rsid w:val="00747C23"/>
    <w:rsid w:val="00747CC2"/>
    <w:rsid w:val="00747CDA"/>
    <w:rsid w:val="00747DBC"/>
    <w:rsid w:val="00747E1F"/>
    <w:rsid w:val="00747ED0"/>
    <w:rsid w:val="00747EF1"/>
    <w:rsid w:val="007500C4"/>
    <w:rsid w:val="00750129"/>
    <w:rsid w:val="0075014F"/>
    <w:rsid w:val="00750236"/>
    <w:rsid w:val="0075024A"/>
    <w:rsid w:val="007502AC"/>
    <w:rsid w:val="007502FA"/>
    <w:rsid w:val="00750334"/>
    <w:rsid w:val="007503C5"/>
    <w:rsid w:val="007503FA"/>
    <w:rsid w:val="00750421"/>
    <w:rsid w:val="0075046A"/>
    <w:rsid w:val="00750510"/>
    <w:rsid w:val="00750591"/>
    <w:rsid w:val="0075062E"/>
    <w:rsid w:val="007506BC"/>
    <w:rsid w:val="007507FC"/>
    <w:rsid w:val="007508A3"/>
    <w:rsid w:val="007508A4"/>
    <w:rsid w:val="007508C0"/>
    <w:rsid w:val="007508E2"/>
    <w:rsid w:val="00750B4B"/>
    <w:rsid w:val="00750C21"/>
    <w:rsid w:val="00750C97"/>
    <w:rsid w:val="00750DE9"/>
    <w:rsid w:val="00750DF3"/>
    <w:rsid w:val="00750E80"/>
    <w:rsid w:val="00750FE5"/>
    <w:rsid w:val="00750FEE"/>
    <w:rsid w:val="007510CE"/>
    <w:rsid w:val="007510D2"/>
    <w:rsid w:val="007510D5"/>
    <w:rsid w:val="007510DA"/>
    <w:rsid w:val="00751124"/>
    <w:rsid w:val="0075136C"/>
    <w:rsid w:val="0075137D"/>
    <w:rsid w:val="00751380"/>
    <w:rsid w:val="007513AC"/>
    <w:rsid w:val="007513D4"/>
    <w:rsid w:val="00751426"/>
    <w:rsid w:val="007514E1"/>
    <w:rsid w:val="0075175F"/>
    <w:rsid w:val="007517B9"/>
    <w:rsid w:val="00751828"/>
    <w:rsid w:val="0075187B"/>
    <w:rsid w:val="007518D1"/>
    <w:rsid w:val="00751924"/>
    <w:rsid w:val="0075197E"/>
    <w:rsid w:val="007519E8"/>
    <w:rsid w:val="00751A98"/>
    <w:rsid w:val="00751AC1"/>
    <w:rsid w:val="00751AEF"/>
    <w:rsid w:val="00751BC1"/>
    <w:rsid w:val="00751C05"/>
    <w:rsid w:val="00751C5B"/>
    <w:rsid w:val="00751D13"/>
    <w:rsid w:val="00751E46"/>
    <w:rsid w:val="00751F68"/>
    <w:rsid w:val="00752045"/>
    <w:rsid w:val="0075239F"/>
    <w:rsid w:val="0075241A"/>
    <w:rsid w:val="00752450"/>
    <w:rsid w:val="00752452"/>
    <w:rsid w:val="007524A0"/>
    <w:rsid w:val="0075262D"/>
    <w:rsid w:val="007526CE"/>
    <w:rsid w:val="007526FF"/>
    <w:rsid w:val="00752702"/>
    <w:rsid w:val="00752725"/>
    <w:rsid w:val="00752795"/>
    <w:rsid w:val="007527CC"/>
    <w:rsid w:val="007527DE"/>
    <w:rsid w:val="0075281A"/>
    <w:rsid w:val="00752828"/>
    <w:rsid w:val="00752893"/>
    <w:rsid w:val="007528B8"/>
    <w:rsid w:val="00752938"/>
    <w:rsid w:val="0075294C"/>
    <w:rsid w:val="0075295B"/>
    <w:rsid w:val="00752A88"/>
    <w:rsid w:val="00752C6E"/>
    <w:rsid w:val="00752DAE"/>
    <w:rsid w:val="00752DB1"/>
    <w:rsid w:val="00752DF3"/>
    <w:rsid w:val="00752E3E"/>
    <w:rsid w:val="00752E6B"/>
    <w:rsid w:val="00752F4D"/>
    <w:rsid w:val="00752FC5"/>
    <w:rsid w:val="00753037"/>
    <w:rsid w:val="0075311E"/>
    <w:rsid w:val="00753145"/>
    <w:rsid w:val="0075317B"/>
    <w:rsid w:val="0075324F"/>
    <w:rsid w:val="00753362"/>
    <w:rsid w:val="0075341C"/>
    <w:rsid w:val="00753427"/>
    <w:rsid w:val="0075345C"/>
    <w:rsid w:val="0075363F"/>
    <w:rsid w:val="007536EA"/>
    <w:rsid w:val="0075373C"/>
    <w:rsid w:val="007538D6"/>
    <w:rsid w:val="007539CF"/>
    <w:rsid w:val="007539F5"/>
    <w:rsid w:val="00753ACA"/>
    <w:rsid w:val="00753BA4"/>
    <w:rsid w:val="00753C78"/>
    <w:rsid w:val="00753CA2"/>
    <w:rsid w:val="00753D3D"/>
    <w:rsid w:val="00753D7B"/>
    <w:rsid w:val="00753E05"/>
    <w:rsid w:val="00753E26"/>
    <w:rsid w:val="00753EBC"/>
    <w:rsid w:val="00754000"/>
    <w:rsid w:val="0075406B"/>
    <w:rsid w:val="007540F4"/>
    <w:rsid w:val="007540F6"/>
    <w:rsid w:val="007541DA"/>
    <w:rsid w:val="00754211"/>
    <w:rsid w:val="00754215"/>
    <w:rsid w:val="007542BA"/>
    <w:rsid w:val="00754381"/>
    <w:rsid w:val="00754512"/>
    <w:rsid w:val="0075452F"/>
    <w:rsid w:val="007545B3"/>
    <w:rsid w:val="007545FD"/>
    <w:rsid w:val="0075462F"/>
    <w:rsid w:val="00754693"/>
    <w:rsid w:val="00754717"/>
    <w:rsid w:val="00754741"/>
    <w:rsid w:val="007548AB"/>
    <w:rsid w:val="0075498B"/>
    <w:rsid w:val="00754B0A"/>
    <w:rsid w:val="00754C50"/>
    <w:rsid w:val="00754E4D"/>
    <w:rsid w:val="00754E58"/>
    <w:rsid w:val="00754F1F"/>
    <w:rsid w:val="00754F22"/>
    <w:rsid w:val="00754F3E"/>
    <w:rsid w:val="00754FED"/>
    <w:rsid w:val="007551BA"/>
    <w:rsid w:val="00755221"/>
    <w:rsid w:val="00755272"/>
    <w:rsid w:val="0075536A"/>
    <w:rsid w:val="00755492"/>
    <w:rsid w:val="00755522"/>
    <w:rsid w:val="007555EF"/>
    <w:rsid w:val="00755639"/>
    <w:rsid w:val="007557F5"/>
    <w:rsid w:val="007559CB"/>
    <w:rsid w:val="00755A5D"/>
    <w:rsid w:val="00755B44"/>
    <w:rsid w:val="00755C47"/>
    <w:rsid w:val="00755C81"/>
    <w:rsid w:val="00755C8C"/>
    <w:rsid w:val="00755CED"/>
    <w:rsid w:val="00755E0C"/>
    <w:rsid w:val="00755E14"/>
    <w:rsid w:val="00755E8E"/>
    <w:rsid w:val="00755EFB"/>
    <w:rsid w:val="00755F6F"/>
    <w:rsid w:val="00755F7C"/>
    <w:rsid w:val="007560B3"/>
    <w:rsid w:val="00756179"/>
    <w:rsid w:val="0075625B"/>
    <w:rsid w:val="007563DE"/>
    <w:rsid w:val="00756410"/>
    <w:rsid w:val="007564C4"/>
    <w:rsid w:val="007564D9"/>
    <w:rsid w:val="00756538"/>
    <w:rsid w:val="00756756"/>
    <w:rsid w:val="007567DD"/>
    <w:rsid w:val="007567E0"/>
    <w:rsid w:val="00756934"/>
    <w:rsid w:val="00756936"/>
    <w:rsid w:val="00756992"/>
    <w:rsid w:val="007569DB"/>
    <w:rsid w:val="00756A61"/>
    <w:rsid w:val="00756AAB"/>
    <w:rsid w:val="00756D67"/>
    <w:rsid w:val="00756D98"/>
    <w:rsid w:val="00756E90"/>
    <w:rsid w:val="00756EBC"/>
    <w:rsid w:val="00756F7B"/>
    <w:rsid w:val="00757058"/>
    <w:rsid w:val="007570B9"/>
    <w:rsid w:val="007570BD"/>
    <w:rsid w:val="007570F1"/>
    <w:rsid w:val="0075720D"/>
    <w:rsid w:val="00757284"/>
    <w:rsid w:val="00757630"/>
    <w:rsid w:val="00757859"/>
    <w:rsid w:val="00757883"/>
    <w:rsid w:val="0075788F"/>
    <w:rsid w:val="00757962"/>
    <w:rsid w:val="007579D6"/>
    <w:rsid w:val="00757A17"/>
    <w:rsid w:val="00757A6A"/>
    <w:rsid w:val="00757B42"/>
    <w:rsid w:val="00757B53"/>
    <w:rsid w:val="00757BB1"/>
    <w:rsid w:val="00757BE4"/>
    <w:rsid w:val="00757C71"/>
    <w:rsid w:val="00757CAE"/>
    <w:rsid w:val="00757D00"/>
    <w:rsid w:val="00757D2A"/>
    <w:rsid w:val="00757DAD"/>
    <w:rsid w:val="00757FBC"/>
    <w:rsid w:val="0076002A"/>
    <w:rsid w:val="00760048"/>
    <w:rsid w:val="00760052"/>
    <w:rsid w:val="00760059"/>
    <w:rsid w:val="007600D0"/>
    <w:rsid w:val="00760117"/>
    <w:rsid w:val="0076012F"/>
    <w:rsid w:val="007601D3"/>
    <w:rsid w:val="0076030C"/>
    <w:rsid w:val="00760465"/>
    <w:rsid w:val="0076048F"/>
    <w:rsid w:val="00760514"/>
    <w:rsid w:val="007605BE"/>
    <w:rsid w:val="007605E4"/>
    <w:rsid w:val="00760773"/>
    <w:rsid w:val="0076095B"/>
    <w:rsid w:val="007609B4"/>
    <w:rsid w:val="00760A95"/>
    <w:rsid w:val="00760AC9"/>
    <w:rsid w:val="00760B74"/>
    <w:rsid w:val="00760BA0"/>
    <w:rsid w:val="00760C33"/>
    <w:rsid w:val="00760C80"/>
    <w:rsid w:val="00760D0C"/>
    <w:rsid w:val="00760D8B"/>
    <w:rsid w:val="00760E64"/>
    <w:rsid w:val="00760EBA"/>
    <w:rsid w:val="00760F32"/>
    <w:rsid w:val="00760F3E"/>
    <w:rsid w:val="00761103"/>
    <w:rsid w:val="00761198"/>
    <w:rsid w:val="00761253"/>
    <w:rsid w:val="00761282"/>
    <w:rsid w:val="0076141A"/>
    <w:rsid w:val="0076182E"/>
    <w:rsid w:val="0076185D"/>
    <w:rsid w:val="00761902"/>
    <w:rsid w:val="00761952"/>
    <w:rsid w:val="00761C91"/>
    <w:rsid w:val="00761CAD"/>
    <w:rsid w:val="00761CF4"/>
    <w:rsid w:val="00761D02"/>
    <w:rsid w:val="00761DB7"/>
    <w:rsid w:val="00761F4B"/>
    <w:rsid w:val="00761F95"/>
    <w:rsid w:val="00761FAD"/>
    <w:rsid w:val="00761FB5"/>
    <w:rsid w:val="00761FB8"/>
    <w:rsid w:val="00762020"/>
    <w:rsid w:val="007620A0"/>
    <w:rsid w:val="007620A8"/>
    <w:rsid w:val="00762154"/>
    <w:rsid w:val="007622DE"/>
    <w:rsid w:val="0076235A"/>
    <w:rsid w:val="00762410"/>
    <w:rsid w:val="007624F1"/>
    <w:rsid w:val="00762611"/>
    <w:rsid w:val="007626F8"/>
    <w:rsid w:val="00762A1F"/>
    <w:rsid w:val="00762A2E"/>
    <w:rsid w:val="00762CB6"/>
    <w:rsid w:val="00762D63"/>
    <w:rsid w:val="00762DE2"/>
    <w:rsid w:val="00762E74"/>
    <w:rsid w:val="00762F88"/>
    <w:rsid w:val="00763112"/>
    <w:rsid w:val="00763169"/>
    <w:rsid w:val="0076330F"/>
    <w:rsid w:val="007633D1"/>
    <w:rsid w:val="0076341C"/>
    <w:rsid w:val="007635BA"/>
    <w:rsid w:val="007635CE"/>
    <w:rsid w:val="0076364D"/>
    <w:rsid w:val="0076376D"/>
    <w:rsid w:val="00763867"/>
    <w:rsid w:val="007638D5"/>
    <w:rsid w:val="0076392B"/>
    <w:rsid w:val="007639EC"/>
    <w:rsid w:val="00763D05"/>
    <w:rsid w:val="00763E66"/>
    <w:rsid w:val="00763E87"/>
    <w:rsid w:val="00763F6F"/>
    <w:rsid w:val="00763FCF"/>
    <w:rsid w:val="007641C3"/>
    <w:rsid w:val="00764416"/>
    <w:rsid w:val="007644D6"/>
    <w:rsid w:val="00764579"/>
    <w:rsid w:val="0076459C"/>
    <w:rsid w:val="007645AA"/>
    <w:rsid w:val="007645B3"/>
    <w:rsid w:val="00764714"/>
    <w:rsid w:val="007649DF"/>
    <w:rsid w:val="00764A69"/>
    <w:rsid w:val="00764A6E"/>
    <w:rsid w:val="00764A9A"/>
    <w:rsid w:val="00764B87"/>
    <w:rsid w:val="00764B9D"/>
    <w:rsid w:val="00764BC1"/>
    <w:rsid w:val="00764BEE"/>
    <w:rsid w:val="00764C18"/>
    <w:rsid w:val="00764D7C"/>
    <w:rsid w:val="00764F08"/>
    <w:rsid w:val="007650D1"/>
    <w:rsid w:val="00765263"/>
    <w:rsid w:val="0076526B"/>
    <w:rsid w:val="007652A4"/>
    <w:rsid w:val="007652F9"/>
    <w:rsid w:val="007653AA"/>
    <w:rsid w:val="00765407"/>
    <w:rsid w:val="0076549F"/>
    <w:rsid w:val="00765560"/>
    <w:rsid w:val="0076563E"/>
    <w:rsid w:val="00765751"/>
    <w:rsid w:val="007657C3"/>
    <w:rsid w:val="00765903"/>
    <w:rsid w:val="0076593C"/>
    <w:rsid w:val="00765996"/>
    <w:rsid w:val="00765A19"/>
    <w:rsid w:val="00765A1A"/>
    <w:rsid w:val="00765A33"/>
    <w:rsid w:val="00765A72"/>
    <w:rsid w:val="00765B35"/>
    <w:rsid w:val="00765D14"/>
    <w:rsid w:val="00765DA1"/>
    <w:rsid w:val="00765DC7"/>
    <w:rsid w:val="00765E9A"/>
    <w:rsid w:val="00765FCA"/>
    <w:rsid w:val="00766066"/>
    <w:rsid w:val="0076615F"/>
    <w:rsid w:val="0076619A"/>
    <w:rsid w:val="0076619C"/>
    <w:rsid w:val="0076621E"/>
    <w:rsid w:val="0076626B"/>
    <w:rsid w:val="00766367"/>
    <w:rsid w:val="00766384"/>
    <w:rsid w:val="007663FA"/>
    <w:rsid w:val="00766502"/>
    <w:rsid w:val="00766564"/>
    <w:rsid w:val="0076672E"/>
    <w:rsid w:val="0076680C"/>
    <w:rsid w:val="007668CB"/>
    <w:rsid w:val="007668F1"/>
    <w:rsid w:val="007669E0"/>
    <w:rsid w:val="00766A3F"/>
    <w:rsid w:val="00766B34"/>
    <w:rsid w:val="00766C1F"/>
    <w:rsid w:val="00766CA2"/>
    <w:rsid w:val="00766D51"/>
    <w:rsid w:val="00766DA6"/>
    <w:rsid w:val="00766E44"/>
    <w:rsid w:val="00766E59"/>
    <w:rsid w:val="00766EAB"/>
    <w:rsid w:val="00766EF5"/>
    <w:rsid w:val="00766FF3"/>
    <w:rsid w:val="00767039"/>
    <w:rsid w:val="00767173"/>
    <w:rsid w:val="007671A5"/>
    <w:rsid w:val="00767227"/>
    <w:rsid w:val="0076723F"/>
    <w:rsid w:val="00767242"/>
    <w:rsid w:val="00767488"/>
    <w:rsid w:val="007674E5"/>
    <w:rsid w:val="00767511"/>
    <w:rsid w:val="007675EB"/>
    <w:rsid w:val="007677A4"/>
    <w:rsid w:val="00767897"/>
    <w:rsid w:val="0076794D"/>
    <w:rsid w:val="00767D38"/>
    <w:rsid w:val="00767DFC"/>
    <w:rsid w:val="00767F0E"/>
    <w:rsid w:val="00767F35"/>
    <w:rsid w:val="00767FBF"/>
    <w:rsid w:val="00770015"/>
    <w:rsid w:val="00770028"/>
    <w:rsid w:val="007702E4"/>
    <w:rsid w:val="0077033D"/>
    <w:rsid w:val="00770460"/>
    <w:rsid w:val="00770565"/>
    <w:rsid w:val="0077060D"/>
    <w:rsid w:val="0077065F"/>
    <w:rsid w:val="00770674"/>
    <w:rsid w:val="0077067C"/>
    <w:rsid w:val="00770768"/>
    <w:rsid w:val="0077099E"/>
    <w:rsid w:val="007709CB"/>
    <w:rsid w:val="00770A6F"/>
    <w:rsid w:val="00770B20"/>
    <w:rsid w:val="00770BA5"/>
    <w:rsid w:val="00770C7C"/>
    <w:rsid w:val="00770CC7"/>
    <w:rsid w:val="00770D1A"/>
    <w:rsid w:val="00770F86"/>
    <w:rsid w:val="007710B4"/>
    <w:rsid w:val="0077111F"/>
    <w:rsid w:val="00771155"/>
    <w:rsid w:val="007711A3"/>
    <w:rsid w:val="007711DD"/>
    <w:rsid w:val="00771235"/>
    <w:rsid w:val="0077143D"/>
    <w:rsid w:val="0077146C"/>
    <w:rsid w:val="0077148A"/>
    <w:rsid w:val="007714AE"/>
    <w:rsid w:val="007714B2"/>
    <w:rsid w:val="007714B6"/>
    <w:rsid w:val="007714BE"/>
    <w:rsid w:val="007716EE"/>
    <w:rsid w:val="00771723"/>
    <w:rsid w:val="0077180F"/>
    <w:rsid w:val="00771828"/>
    <w:rsid w:val="00771A79"/>
    <w:rsid w:val="00771D34"/>
    <w:rsid w:val="00771DF5"/>
    <w:rsid w:val="00771E1F"/>
    <w:rsid w:val="00771EA8"/>
    <w:rsid w:val="007720AC"/>
    <w:rsid w:val="007720F0"/>
    <w:rsid w:val="0077210A"/>
    <w:rsid w:val="0077210D"/>
    <w:rsid w:val="0077217F"/>
    <w:rsid w:val="00772183"/>
    <w:rsid w:val="007721A4"/>
    <w:rsid w:val="007722E4"/>
    <w:rsid w:val="00772381"/>
    <w:rsid w:val="007723A5"/>
    <w:rsid w:val="00772497"/>
    <w:rsid w:val="007724EB"/>
    <w:rsid w:val="0077253F"/>
    <w:rsid w:val="007725A7"/>
    <w:rsid w:val="007725C1"/>
    <w:rsid w:val="00772848"/>
    <w:rsid w:val="00772991"/>
    <w:rsid w:val="00772A0E"/>
    <w:rsid w:val="00772AB5"/>
    <w:rsid w:val="00772C87"/>
    <w:rsid w:val="00772D1C"/>
    <w:rsid w:val="00772D48"/>
    <w:rsid w:val="00772DD5"/>
    <w:rsid w:val="00772DF0"/>
    <w:rsid w:val="0077305F"/>
    <w:rsid w:val="0077321F"/>
    <w:rsid w:val="007732C9"/>
    <w:rsid w:val="007732EE"/>
    <w:rsid w:val="00773382"/>
    <w:rsid w:val="00773460"/>
    <w:rsid w:val="00773572"/>
    <w:rsid w:val="007735A6"/>
    <w:rsid w:val="007735CC"/>
    <w:rsid w:val="007735E1"/>
    <w:rsid w:val="0077364C"/>
    <w:rsid w:val="007736CA"/>
    <w:rsid w:val="00773726"/>
    <w:rsid w:val="0077377C"/>
    <w:rsid w:val="007738AC"/>
    <w:rsid w:val="00773A04"/>
    <w:rsid w:val="00773A15"/>
    <w:rsid w:val="00773CEE"/>
    <w:rsid w:val="00773DFF"/>
    <w:rsid w:val="00773E10"/>
    <w:rsid w:val="00773FF0"/>
    <w:rsid w:val="007740BA"/>
    <w:rsid w:val="007742BC"/>
    <w:rsid w:val="007742F3"/>
    <w:rsid w:val="0077438A"/>
    <w:rsid w:val="00774410"/>
    <w:rsid w:val="007744D7"/>
    <w:rsid w:val="00774522"/>
    <w:rsid w:val="00774589"/>
    <w:rsid w:val="007745F3"/>
    <w:rsid w:val="007745F7"/>
    <w:rsid w:val="00774699"/>
    <w:rsid w:val="00774794"/>
    <w:rsid w:val="007747C9"/>
    <w:rsid w:val="0077480B"/>
    <w:rsid w:val="00774884"/>
    <w:rsid w:val="00774A7E"/>
    <w:rsid w:val="00774A9B"/>
    <w:rsid w:val="00774B22"/>
    <w:rsid w:val="00774C8D"/>
    <w:rsid w:val="00774C94"/>
    <w:rsid w:val="00774CAC"/>
    <w:rsid w:val="00774DB7"/>
    <w:rsid w:val="00774DDF"/>
    <w:rsid w:val="00774E8D"/>
    <w:rsid w:val="00774ECA"/>
    <w:rsid w:val="00774F3C"/>
    <w:rsid w:val="00774FC1"/>
    <w:rsid w:val="0077516A"/>
    <w:rsid w:val="007753B3"/>
    <w:rsid w:val="007753CE"/>
    <w:rsid w:val="0077540B"/>
    <w:rsid w:val="0077543B"/>
    <w:rsid w:val="00775447"/>
    <w:rsid w:val="0077548D"/>
    <w:rsid w:val="007754AD"/>
    <w:rsid w:val="00775611"/>
    <w:rsid w:val="00775631"/>
    <w:rsid w:val="007756A0"/>
    <w:rsid w:val="00775729"/>
    <w:rsid w:val="007757D5"/>
    <w:rsid w:val="00775AFE"/>
    <w:rsid w:val="00775B01"/>
    <w:rsid w:val="00775C84"/>
    <w:rsid w:val="00775CCA"/>
    <w:rsid w:val="00775D0F"/>
    <w:rsid w:val="00775DA6"/>
    <w:rsid w:val="00775DA7"/>
    <w:rsid w:val="00775ECB"/>
    <w:rsid w:val="00775EE5"/>
    <w:rsid w:val="00775FBF"/>
    <w:rsid w:val="00776010"/>
    <w:rsid w:val="00776062"/>
    <w:rsid w:val="00776315"/>
    <w:rsid w:val="00776316"/>
    <w:rsid w:val="00776538"/>
    <w:rsid w:val="00776589"/>
    <w:rsid w:val="00776591"/>
    <w:rsid w:val="007765AE"/>
    <w:rsid w:val="007765FC"/>
    <w:rsid w:val="0077661C"/>
    <w:rsid w:val="00776653"/>
    <w:rsid w:val="00776683"/>
    <w:rsid w:val="007766C6"/>
    <w:rsid w:val="00776716"/>
    <w:rsid w:val="00776756"/>
    <w:rsid w:val="00776895"/>
    <w:rsid w:val="007768B5"/>
    <w:rsid w:val="007768BE"/>
    <w:rsid w:val="007768FB"/>
    <w:rsid w:val="007769CF"/>
    <w:rsid w:val="00776A03"/>
    <w:rsid w:val="00776AFC"/>
    <w:rsid w:val="00776B18"/>
    <w:rsid w:val="00776D23"/>
    <w:rsid w:val="00776DCB"/>
    <w:rsid w:val="00776DD5"/>
    <w:rsid w:val="00776E30"/>
    <w:rsid w:val="00776FAF"/>
    <w:rsid w:val="007770BF"/>
    <w:rsid w:val="007771A5"/>
    <w:rsid w:val="007771A7"/>
    <w:rsid w:val="0077722C"/>
    <w:rsid w:val="00777287"/>
    <w:rsid w:val="007772C3"/>
    <w:rsid w:val="0077742E"/>
    <w:rsid w:val="0077744D"/>
    <w:rsid w:val="00777489"/>
    <w:rsid w:val="007774FD"/>
    <w:rsid w:val="00777679"/>
    <w:rsid w:val="007776DB"/>
    <w:rsid w:val="007778DA"/>
    <w:rsid w:val="0077791A"/>
    <w:rsid w:val="00777A1C"/>
    <w:rsid w:val="00777B63"/>
    <w:rsid w:val="00777BB4"/>
    <w:rsid w:val="00777BE3"/>
    <w:rsid w:val="00777C98"/>
    <w:rsid w:val="00777CEB"/>
    <w:rsid w:val="00777D55"/>
    <w:rsid w:val="00777DAE"/>
    <w:rsid w:val="00777E11"/>
    <w:rsid w:val="00777E2A"/>
    <w:rsid w:val="00777E31"/>
    <w:rsid w:val="00777EFF"/>
    <w:rsid w:val="00777FCF"/>
    <w:rsid w:val="00780082"/>
    <w:rsid w:val="007800DC"/>
    <w:rsid w:val="007800F8"/>
    <w:rsid w:val="00780192"/>
    <w:rsid w:val="0078021F"/>
    <w:rsid w:val="0078026B"/>
    <w:rsid w:val="00780639"/>
    <w:rsid w:val="007807D6"/>
    <w:rsid w:val="00780813"/>
    <w:rsid w:val="0078081B"/>
    <w:rsid w:val="00780854"/>
    <w:rsid w:val="007808A9"/>
    <w:rsid w:val="007808C2"/>
    <w:rsid w:val="007808E8"/>
    <w:rsid w:val="00780951"/>
    <w:rsid w:val="00780973"/>
    <w:rsid w:val="00780A4B"/>
    <w:rsid w:val="00780B98"/>
    <w:rsid w:val="00780CDA"/>
    <w:rsid w:val="00780D52"/>
    <w:rsid w:val="00780D55"/>
    <w:rsid w:val="00780E3A"/>
    <w:rsid w:val="00780F1C"/>
    <w:rsid w:val="00780FDA"/>
    <w:rsid w:val="00781017"/>
    <w:rsid w:val="0078104D"/>
    <w:rsid w:val="00781087"/>
    <w:rsid w:val="007810C9"/>
    <w:rsid w:val="00781117"/>
    <w:rsid w:val="0078112E"/>
    <w:rsid w:val="007811BB"/>
    <w:rsid w:val="0078121F"/>
    <w:rsid w:val="007812ED"/>
    <w:rsid w:val="0078144B"/>
    <w:rsid w:val="00781491"/>
    <w:rsid w:val="0078155C"/>
    <w:rsid w:val="00781650"/>
    <w:rsid w:val="00781670"/>
    <w:rsid w:val="007816CB"/>
    <w:rsid w:val="00781751"/>
    <w:rsid w:val="007817C4"/>
    <w:rsid w:val="0078193D"/>
    <w:rsid w:val="00781A13"/>
    <w:rsid w:val="00781A41"/>
    <w:rsid w:val="00781B5E"/>
    <w:rsid w:val="00781C01"/>
    <w:rsid w:val="00781C55"/>
    <w:rsid w:val="00781D0B"/>
    <w:rsid w:val="00781D7E"/>
    <w:rsid w:val="00781D8D"/>
    <w:rsid w:val="00781E4F"/>
    <w:rsid w:val="00781EEA"/>
    <w:rsid w:val="00781F5C"/>
    <w:rsid w:val="007820E4"/>
    <w:rsid w:val="007820E5"/>
    <w:rsid w:val="007820F3"/>
    <w:rsid w:val="00782155"/>
    <w:rsid w:val="0078218F"/>
    <w:rsid w:val="00782361"/>
    <w:rsid w:val="0078238E"/>
    <w:rsid w:val="0078248C"/>
    <w:rsid w:val="007825F1"/>
    <w:rsid w:val="00782799"/>
    <w:rsid w:val="00782883"/>
    <w:rsid w:val="007828F5"/>
    <w:rsid w:val="0078295F"/>
    <w:rsid w:val="007829A0"/>
    <w:rsid w:val="00782A4D"/>
    <w:rsid w:val="00782ADB"/>
    <w:rsid w:val="00782C0E"/>
    <w:rsid w:val="00782C44"/>
    <w:rsid w:val="00782D77"/>
    <w:rsid w:val="00782E2F"/>
    <w:rsid w:val="00782E58"/>
    <w:rsid w:val="00782FA8"/>
    <w:rsid w:val="00782FDC"/>
    <w:rsid w:val="00783032"/>
    <w:rsid w:val="00783092"/>
    <w:rsid w:val="0078312F"/>
    <w:rsid w:val="007831E9"/>
    <w:rsid w:val="007831FF"/>
    <w:rsid w:val="00783446"/>
    <w:rsid w:val="0078347F"/>
    <w:rsid w:val="007834B5"/>
    <w:rsid w:val="0078357E"/>
    <w:rsid w:val="0078364A"/>
    <w:rsid w:val="0078366F"/>
    <w:rsid w:val="00783742"/>
    <w:rsid w:val="0078374E"/>
    <w:rsid w:val="007837C1"/>
    <w:rsid w:val="00783955"/>
    <w:rsid w:val="00783980"/>
    <w:rsid w:val="007839A6"/>
    <w:rsid w:val="00783A69"/>
    <w:rsid w:val="00783A7F"/>
    <w:rsid w:val="00783BE2"/>
    <w:rsid w:val="00783C02"/>
    <w:rsid w:val="00783C25"/>
    <w:rsid w:val="00783D1D"/>
    <w:rsid w:val="00783D36"/>
    <w:rsid w:val="00783D3C"/>
    <w:rsid w:val="00783DDA"/>
    <w:rsid w:val="00783E2C"/>
    <w:rsid w:val="00783EBE"/>
    <w:rsid w:val="00783ED9"/>
    <w:rsid w:val="00783F7A"/>
    <w:rsid w:val="0078407D"/>
    <w:rsid w:val="0078408D"/>
    <w:rsid w:val="00784107"/>
    <w:rsid w:val="007841CB"/>
    <w:rsid w:val="00784307"/>
    <w:rsid w:val="00784310"/>
    <w:rsid w:val="00784318"/>
    <w:rsid w:val="00784499"/>
    <w:rsid w:val="00784530"/>
    <w:rsid w:val="007845C8"/>
    <w:rsid w:val="007845F5"/>
    <w:rsid w:val="007845F9"/>
    <w:rsid w:val="00784748"/>
    <w:rsid w:val="00784813"/>
    <w:rsid w:val="007848E3"/>
    <w:rsid w:val="00784958"/>
    <w:rsid w:val="00784976"/>
    <w:rsid w:val="007849E1"/>
    <w:rsid w:val="00784AD7"/>
    <w:rsid w:val="00784BC3"/>
    <w:rsid w:val="00784C48"/>
    <w:rsid w:val="00784CFB"/>
    <w:rsid w:val="00784D24"/>
    <w:rsid w:val="00784DD8"/>
    <w:rsid w:val="00784DF7"/>
    <w:rsid w:val="00784E7B"/>
    <w:rsid w:val="00784EEE"/>
    <w:rsid w:val="00784F12"/>
    <w:rsid w:val="00784F34"/>
    <w:rsid w:val="00784FD8"/>
    <w:rsid w:val="00784FFB"/>
    <w:rsid w:val="007851A4"/>
    <w:rsid w:val="007852BC"/>
    <w:rsid w:val="007854F2"/>
    <w:rsid w:val="00785658"/>
    <w:rsid w:val="007856B1"/>
    <w:rsid w:val="00785795"/>
    <w:rsid w:val="007858DC"/>
    <w:rsid w:val="00785905"/>
    <w:rsid w:val="0078598A"/>
    <w:rsid w:val="00785A3E"/>
    <w:rsid w:val="00785A74"/>
    <w:rsid w:val="00785BE0"/>
    <w:rsid w:val="00785C0F"/>
    <w:rsid w:val="00785C37"/>
    <w:rsid w:val="00785CCD"/>
    <w:rsid w:val="00785D66"/>
    <w:rsid w:val="00785E75"/>
    <w:rsid w:val="00785E90"/>
    <w:rsid w:val="00785ED3"/>
    <w:rsid w:val="00785EF1"/>
    <w:rsid w:val="00785F98"/>
    <w:rsid w:val="007860E2"/>
    <w:rsid w:val="00786170"/>
    <w:rsid w:val="00786197"/>
    <w:rsid w:val="00786201"/>
    <w:rsid w:val="00786374"/>
    <w:rsid w:val="0078637E"/>
    <w:rsid w:val="007863A7"/>
    <w:rsid w:val="007863B1"/>
    <w:rsid w:val="007864CC"/>
    <w:rsid w:val="0078650D"/>
    <w:rsid w:val="00786556"/>
    <w:rsid w:val="007865E3"/>
    <w:rsid w:val="007868BE"/>
    <w:rsid w:val="007869D4"/>
    <w:rsid w:val="007869F9"/>
    <w:rsid w:val="00786B0F"/>
    <w:rsid w:val="00786B5C"/>
    <w:rsid w:val="00786BED"/>
    <w:rsid w:val="00786D2F"/>
    <w:rsid w:val="00786D33"/>
    <w:rsid w:val="00786D8E"/>
    <w:rsid w:val="00786E7A"/>
    <w:rsid w:val="00786F2A"/>
    <w:rsid w:val="00786FEC"/>
    <w:rsid w:val="00787025"/>
    <w:rsid w:val="007870C9"/>
    <w:rsid w:val="007870F3"/>
    <w:rsid w:val="0078714D"/>
    <w:rsid w:val="00787308"/>
    <w:rsid w:val="00787309"/>
    <w:rsid w:val="0078738D"/>
    <w:rsid w:val="0078742D"/>
    <w:rsid w:val="007875CE"/>
    <w:rsid w:val="00787635"/>
    <w:rsid w:val="007876D0"/>
    <w:rsid w:val="0078792A"/>
    <w:rsid w:val="00787A04"/>
    <w:rsid w:val="00787CE5"/>
    <w:rsid w:val="00787E82"/>
    <w:rsid w:val="00787EE8"/>
    <w:rsid w:val="0079000A"/>
    <w:rsid w:val="007900EA"/>
    <w:rsid w:val="00790300"/>
    <w:rsid w:val="007903A6"/>
    <w:rsid w:val="0079044D"/>
    <w:rsid w:val="0079053D"/>
    <w:rsid w:val="00790570"/>
    <w:rsid w:val="00790689"/>
    <w:rsid w:val="0079073E"/>
    <w:rsid w:val="0079085C"/>
    <w:rsid w:val="007908ED"/>
    <w:rsid w:val="007908FA"/>
    <w:rsid w:val="0079094C"/>
    <w:rsid w:val="0079094E"/>
    <w:rsid w:val="007909B7"/>
    <w:rsid w:val="00790AC5"/>
    <w:rsid w:val="00790AE2"/>
    <w:rsid w:val="00790DA2"/>
    <w:rsid w:val="00790DC1"/>
    <w:rsid w:val="00790E6B"/>
    <w:rsid w:val="00790FA4"/>
    <w:rsid w:val="00791174"/>
    <w:rsid w:val="007912AF"/>
    <w:rsid w:val="00791321"/>
    <w:rsid w:val="00791328"/>
    <w:rsid w:val="00791426"/>
    <w:rsid w:val="00791466"/>
    <w:rsid w:val="007915DA"/>
    <w:rsid w:val="0079162D"/>
    <w:rsid w:val="0079167B"/>
    <w:rsid w:val="0079173D"/>
    <w:rsid w:val="0079186C"/>
    <w:rsid w:val="00791992"/>
    <w:rsid w:val="00791B7F"/>
    <w:rsid w:val="00791B97"/>
    <w:rsid w:val="00791BD7"/>
    <w:rsid w:val="00791C33"/>
    <w:rsid w:val="00791D5C"/>
    <w:rsid w:val="00791D8E"/>
    <w:rsid w:val="00791DF2"/>
    <w:rsid w:val="00791E47"/>
    <w:rsid w:val="00791E4B"/>
    <w:rsid w:val="00791E7F"/>
    <w:rsid w:val="00791F82"/>
    <w:rsid w:val="007920E2"/>
    <w:rsid w:val="0079216F"/>
    <w:rsid w:val="00792202"/>
    <w:rsid w:val="00792288"/>
    <w:rsid w:val="007922C3"/>
    <w:rsid w:val="00792397"/>
    <w:rsid w:val="00792520"/>
    <w:rsid w:val="00792680"/>
    <w:rsid w:val="0079273B"/>
    <w:rsid w:val="00792751"/>
    <w:rsid w:val="00792782"/>
    <w:rsid w:val="007927FE"/>
    <w:rsid w:val="00792849"/>
    <w:rsid w:val="0079292D"/>
    <w:rsid w:val="00792976"/>
    <w:rsid w:val="00792ACA"/>
    <w:rsid w:val="00792B2A"/>
    <w:rsid w:val="00792CC6"/>
    <w:rsid w:val="00792CF7"/>
    <w:rsid w:val="00792DA4"/>
    <w:rsid w:val="00792EFA"/>
    <w:rsid w:val="00792F2A"/>
    <w:rsid w:val="00792F74"/>
    <w:rsid w:val="007930AF"/>
    <w:rsid w:val="007931FC"/>
    <w:rsid w:val="00793207"/>
    <w:rsid w:val="0079324A"/>
    <w:rsid w:val="007932BD"/>
    <w:rsid w:val="00793317"/>
    <w:rsid w:val="007933FC"/>
    <w:rsid w:val="007937C2"/>
    <w:rsid w:val="007938CC"/>
    <w:rsid w:val="00793ADB"/>
    <w:rsid w:val="00793C68"/>
    <w:rsid w:val="00793D2A"/>
    <w:rsid w:val="00793DB1"/>
    <w:rsid w:val="00793DBB"/>
    <w:rsid w:val="00793F9A"/>
    <w:rsid w:val="007940B0"/>
    <w:rsid w:val="007940EF"/>
    <w:rsid w:val="00794178"/>
    <w:rsid w:val="0079425C"/>
    <w:rsid w:val="0079431E"/>
    <w:rsid w:val="00794385"/>
    <w:rsid w:val="007943F7"/>
    <w:rsid w:val="0079440C"/>
    <w:rsid w:val="007944C9"/>
    <w:rsid w:val="00794536"/>
    <w:rsid w:val="007946AA"/>
    <w:rsid w:val="00794823"/>
    <w:rsid w:val="00794859"/>
    <w:rsid w:val="007948C8"/>
    <w:rsid w:val="007948FC"/>
    <w:rsid w:val="00794944"/>
    <w:rsid w:val="00794A16"/>
    <w:rsid w:val="00794A52"/>
    <w:rsid w:val="00794A88"/>
    <w:rsid w:val="00794B40"/>
    <w:rsid w:val="00794B7F"/>
    <w:rsid w:val="00794C19"/>
    <w:rsid w:val="00794D79"/>
    <w:rsid w:val="00794E62"/>
    <w:rsid w:val="00794EF3"/>
    <w:rsid w:val="00794F3F"/>
    <w:rsid w:val="00794F43"/>
    <w:rsid w:val="00795011"/>
    <w:rsid w:val="00795023"/>
    <w:rsid w:val="0079513A"/>
    <w:rsid w:val="007952A9"/>
    <w:rsid w:val="0079539C"/>
    <w:rsid w:val="00795494"/>
    <w:rsid w:val="007954E0"/>
    <w:rsid w:val="007955A4"/>
    <w:rsid w:val="0079562D"/>
    <w:rsid w:val="00795694"/>
    <w:rsid w:val="0079576D"/>
    <w:rsid w:val="00795808"/>
    <w:rsid w:val="00795825"/>
    <w:rsid w:val="007958F4"/>
    <w:rsid w:val="007958FA"/>
    <w:rsid w:val="00795919"/>
    <w:rsid w:val="00795CF3"/>
    <w:rsid w:val="00795EC4"/>
    <w:rsid w:val="00795EED"/>
    <w:rsid w:val="00795F52"/>
    <w:rsid w:val="00796093"/>
    <w:rsid w:val="007961EB"/>
    <w:rsid w:val="007962CD"/>
    <w:rsid w:val="0079631E"/>
    <w:rsid w:val="00796350"/>
    <w:rsid w:val="007964E8"/>
    <w:rsid w:val="0079650F"/>
    <w:rsid w:val="00796514"/>
    <w:rsid w:val="0079652F"/>
    <w:rsid w:val="0079681A"/>
    <w:rsid w:val="00796B1F"/>
    <w:rsid w:val="00796BBB"/>
    <w:rsid w:val="00796FBC"/>
    <w:rsid w:val="00796FF0"/>
    <w:rsid w:val="0079708E"/>
    <w:rsid w:val="00797098"/>
    <w:rsid w:val="00797111"/>
    <w:rsid w:val="007971A4"/>
    <w:rsid w:val="0079721B"/>
    <w:rsid w:val="0079746D"/>
    <w:rsid w:val="00797483"/>
    <w:rsid w:val="007975D2"/>
    <w:rsid w:val="0079763A"/>
    <w:rsid w:val="0079773E"/>
    <w:rsid w:val="0079779B"/>
    <w:rsid w:val="007977B3"/>
    <w:rsid w:val="007977D3"/>
    <w:rsid w:val="00797880"/>
    <w:rsid w:val="007978AB"/>
    <w:rsid w:val="00797929"/>
    <w:rsid w:val="00797A18"/>
    <w:rsid w:val="00797A2E"/>
    <w:rsid w:val="00797BED"/>
    <w:rsid w:val="00797E0E"/>
    <w:rsid w:val="00797E90"/>
    <w:rsid w:val="00797EB3"/>
    <w:rsid w:val="00797F43"/>
    <w:rsid w:val="00797FB5"/>
    <w:rsid w:val="007A00B4"/>
    <w:rsid w:val="007A02BF"/>
    <w:rsid w:val="007A0340"/>
    <w:rsid w:val="007A0377"/>
    <w:rsid w:val="007A065E"/>
    <w:rsid w:val="007A06B4"/>
    <w:rsid w:val="007A07BD"/>
    <w:rsid w:val="007A0870"/>
    <w:rsid w:val="007A08C4"/>
    <w:rsid w:val="007A08D3"/>
    <w:rsid w:val="007A09AA"/>
    <w:rsid w:val="007A0B00"/>
    <w:rsid w:val="007A0B1E"/>
    <w:rsid w:val="007A0B71"/>
    <w:rsid w:val="007A0E78"/>
    <w:rsid w:val="007A0F02"/>
    <w:rsid w:val="007A0F09"/>
    <w:rsid w:val="007A0FBB"/>
    <w:rsid w:val="007A0FF7"/>
    <w:rsid w:val="007A10B4"/>
    <w:rsid w:val="007A10D9"/>
    <w:rsid w:val="007A11AC"/>
    <w:rsid w:val="007A11E7"/>
    <w:rsid w:val="007A1316"/>
    <w:rsid w:val="007A1345"/>
    <w:rsid w:val="007A14D0"/>
    <w:rsid w:val="007A14FC"/>
    <w:rsid w:val="007A15D7"/>
    <w:rsid w:val="007A15DB"/>
    <w:rsid w:val="007A167B"/>
    <w:rsid w:val="007A17CA"/>
    <w:rsid w:val="007A18FF"/>
    <w:rsid w:val="007A195C"/>
    <w:rsid w:val="007A1965"/>
    <w:rsid w:val="007A19A5"/>
    <w:rsid w:val="007A1B5C"/>
    <w:rsid w:val="007A1C31"/>
    <w:rsid w:val="007A1C87"/>
    <w:rsid w:val="007A1C90"/>
    <w:rsid w:val="007A1CC8"/>
    <w:rsid w:val="007A1CE4"/>
    <w:rsid w:val="007A1DB4"/>
    <w:rsid w:val="007A1E73"/>
    <w:rsid w:val="007A1E7A"/>
    <w:rsid w:val="007A1F0A"/>
    <w:rsid w:val="007A1F2A"/>
    <w:rsid w:val="007A2158"/>
    <w:rsid w:val="007A2259"/>
    <w:rsid w:val="007A229E"/>
    <w:rsid w:val="007A22E0"/>
    <w:rsid w:val="007A2360"/>
    <w:rsid w:val="007A2501"/>
    <w:rsid w:val="007A251D"/>
    <w:rsid w:val="007A2523"/>
    <w:rsid w:val="007A2551"/>
    <w:rsid w:val="007A2618"/>
    <w:rsid w:val="007A26AC"/>
    <w:rsid w:val="007A276D"/>
    <w:rsid w:val="007A27F2"/>
    <w:rsid w:val="007A28B3"/>
    <w:rsid w:val="007A28E6"/>
    <w:rsid w:val="007A2A71"/>
    <w:rsid w:val="007A2BE3"/>
    <w:rsid w:val="007A2DF8"/>
    <w:rsid w:val="007A2E04"/>
    <w:rsid w:val="007A2EA8"/>
    <w:rsid w:val="007A2F0C"/>
    <w:rsid w:val="007A2F1B"/>
    <w:rsid w:val="007A2FE8"/>
    <w:rsid w:val="007A2FEC"/>
    <w:rsid w:val="007A305F"/>
    <w:rsid w:val="007A3178"/>
    <w:rsid w:val="007A3187"/>
    <w:rsid w:val="007A3198"/>
    <w:rsid w:val="007A32E9"/>
    <w:rsid w:val="007A3332"/>
    <w:rsid w:val="007A33C4"/>
    <w:rsid w:val="007A3400"/>
    <w:rsid w:val="007A342C"/>
    <w:rsid w:val="007A3575"/>
    <w:rsid w:val="007A3618"/>
    <w:rsid w:val="007A36A1"/>
    <w:rsid w:val="007A38F0"/>
    <w:rsid w:val="007A395C"/>
    <w:rsid w:val="007A3976"/>
    <w:rsid w:val="007A3A11"/>
    <w:rsid w:val="007A3AA3"/>
    <w:rsid w:val="007A3C93"/>
    <w:rsid w:val="007A3CBD"/>
    <w:rsid w:val="007A3D25"/>
    <w:rsid w:val="007A3DC0"/>
    <w:rsid w:val="007A3EAA"/>
    <w:rsid w:val="007A3F39"/>
    <w:rsid w:val="007A408B"/>
    <w:rsid w:val="007A4141"/>
    <w:rsid w:val="007A415F"/>
    <w:rsid w:val="007A4271"/>
    <w:rsid w:val="007A42E9"/>
    <w:rsid w:val="007A43DD"/>
    <w:rsid w:val="007A45BC"/>
    <w:rsid w:val="007A461B"/>
    <w:rsid w:val="007A4778"/>
    <w:rsid w:val="007A47B7"/>
    <w:rsid w:val="007A481D"/>
    <w:rsid w:val="007A4897"/>
    <w:rsid w:val="007A48CA"/>
    <w:rsid w:val="007A4A30"/>
    <w:rsid w:val="007A4A59"/>
    <w:rsid w:val="007A4AB7"/>
    <w:rsid w:val="007A4AFD"/>
    <w:rsid w:val="007A4B4A"/>
    <w:rsid w:val="007A4B9E"/>
    <w:rsid w:val="007A4C84"/>
    <w:rsid w:val="007A4CDB"/>
    <w:rsid w:val="007A4D1B"/>
    <w:rsid w:val="007A4D24"/>
    <w:rsid w:val="007A4DF5"/>
    <w:rsid w:val="007A4FA7"/>
    <w:rsid w:val="007A5052"/>
    <w:rsid w:val="007A5072"/>
    <w:rsid w:val="007A5162"/>
    <w:rsid w:val="007A51B0"/>
    <w:rsid w:val="007A52A4"/>
    <w:rsid w:val="007A5558"/>
    <w:rsid w:val="007A555C"/>
    <w:rsid w:val="007A5611"/>
    <w:rsid w:val="007A57D6"/>
    <w:rsid w:val="007A57E3"/>
    <w:rsid w:val="007A57EF"/>
    <w:rsid w:val="007A584A"/>
    <w:rsid w:val="007A58B3"/>
    <w:rsid w:val="007A58F0"/>
    <w:rsid w:val="007A591C"/>
    <w:rsid w:val="007A59FE"/>
    <w:rsid w:val="007A5AD0"/>
    <w:rsid w:val="007A5BC2"/>
    <w:rsid w:val="007A5C26"/>
    <w:rsid w:val="007A5C28"/>
    <w:rsid w:val="007A5C96"/>
    <w:rsid w:val="007A5CB5"/>
    <w:rsid w:val="007A5CE7"/>
    <w:rsid w:val="007A5D72"/>
    <w:rsid w:val="007A5DC8"/>
    <w:rsid w:val="007A5E41"/>
    <w:rsid w:val="007A5E52"/>
    <w:rsid w:val="007A5ECD"/>
    <w:rsid w:val="007A62BE"/>
    <w:rsid w:val="007A64A6"/>
    <w:rsid w:val="007A64BF"/>
    <w:rsid w:val="007A64C2"/>
    <w:rsid w:val="007A68C5"/>
    <w:rsid w:val="007A691B"/>
    <w:rsid w:val="007A6924"/>
    <w:rsid w:val="007A693D"/>
    <w:rsid w:val="007A6981"/>
    <w:rsid w:val="007A698F"/>
    <w:rsid w:val="007A69C3"/>
    <w:rsid w:val="007A6A8E"/>
    <w:rsid w:val="007A6B8D"/>
    <w:rsid w:val="007A6BAA"/>
    <w:rsid w:val="007A6BBC"/>
    <w:rsid w:val="007A6BE6"/>
    <w:rsid w:val="007A6C88"/>
    <w:rsid w:val="007A6EFE"/>
    <w:rsid w:val="007A6F59"/>
    <w:rsid w:val="007A70FC"/>
    <w:rsid w:val="007A71CA"/>
    <w:rsid w:val="007A7236"/>
    <w:rsid w:val="007A72C1"/>
    <w:rsid w:val="007A734C"/>
    <w:rsid w:val="007A7369"/>
    <w:rsid w:val="007A7387"/>
    <w:rsid w:val="007A753E"/>
    <w:rsid w:val="007A760F"/>
    <w:rsid w:val="007A77F4"/>
    <w:rsid w:val="007A7879"/>
    <w:rsid w:val="007A78B2"/>
    <w:rsid w:val="007A7978"/>
    <w:rsid w:val="007A79D4"/>
    <w:rsid w:val="007A7A67"/>
    <w:rsid w:val="007A7BB4"/>
    <w:rsid w:val="007A7CDE"/>
    <w:rsid w:val="007A7D73"/>
    <w:rsid w:val="007A7DA6"/>
    <w:rsid w:val="007A7F37"/>
    <w:rsid w:val="007A7F51"/>
    <w:rsid w:val="007B0074"/>
    <w:rsid w:val="007B010C"/>
    <w:rsid w:val="007B0119"/>
    <w:rsid w:val="007B0265"/>
    <w:rsid w:val="007B0272"/>
    <w:rsid w:val="007B02BA"/>
    <w:rsid w:val="007B0425"/>
    <w:rsid w:val="007B05B2"/>
    <w:rsid w:val="007B066A"/>
    <w:rsid w:val="007B06FE"/>
    <w:rsid w:val="007B075D"/>
    <w:rsid w:val="007B0800"/>
    <w:rsid w:val="007B080F"/>
    <w:rsid w:val="007B09DB"/>
    <w:rsid w:val="007B0A02"/>
    <w:rsid w:val="007B0B2E"/>
    <w:rsid w:val="007B0B6A"/>
    <w:rsid w:val="007B0C9E"/>
    <w:rsid w:val="007B0CDD"/>
    <w:rsid w:val="007B0E0D"/>
    <w:rsid w:val="007B0E73"/>
    <w:rsid w:val="007B0F1E"/>
    <w:rsid w:val="007B0F3C"/>
    <w:rsid w:val="007B105A"/>
    <w:rsid w:val="007B10F1"/>
    <w:rsid w:val="007B1102"/>
    <w:rsid w:val="007B1146"/>
    <w:rsid w:val="007B1165"/>
    <w:rsid w:val="007B11AD"/>
    <w:rsid w:val="007B1237"/>
    <w:rsid w:val="007B130C"/>
    <w:rsid w:val="007B13F1"/>
    <w:rsid w:val="007B1436"/>
    <w:rsid w:val="007B156E"/>
    <w:rsid w:val="007B1573"/>
    <w:rsid w:val="007B16C1"/>
    <w:rsid w:val="007B16D2"/>
    <w:rsid w:val="007B16E0"/>
    <w:rsid w:val="007B1789"/>
    <w:rsid w:val="007B1940"/>
    <w:rsid w:val="007B1955"/>
    <w:rsid w:val="007B1966"/>
    <w:rsid w:val="007B1A18"/>
    <w:rsid w:val="007B1A38"/>
    <w:rsid w:val="007B1A90"/>
    <w:rsid w:val="007B1AAF"/>
    <w:rsid w:val="007B1AC8"/>
    <w:rsid w:val="007B1B78"/>
    <w:rsid w:val="007B1B95"/>
    <w:rsid w:val="007B1BAC"/>
    <w:rsid w:val="007B1C6F"/>
    <w:rsid w:val="007B1F16"/>
    <w:rsid w:val="007B20DA"/>
    <w:rsid w:val="007B2149"/>
    <w:rsid w:val="007B21A8"/>
    <w:rsid w:val="007B223B"/>
    <w:rsid w:val="007B2300"/>
    <w:rsid w:val="007B24F2"/>
    <w:rsid w:val="007B24FC"/>
    <w:rsid w:val="007B25F9"/>
    <w:rsid w:val="007B26A2"/>
    <w:rsid w:val="007B27E1"/>
    <w:rsid w:val="007B281B"/>
    <w:rsid w:val="007B28CF"/>
    <w:rsid w:val="007B2938"/>
    <w:rsid w:val="007B29BB"/>
    <w:rsid w:val="007B2A1A"/>
    <w:rsid w:val="007B2A21"/>
    <w:rsid w:val="007B2B17"/>
    <w:rsid w:val="007B2BF9"/>
    <w:rsid w:val="007B2C92"/>
    <w:rsid w:val="007B2CB0"/>
    <w:rsid w:val="007B2CFC"/>
    <w:rsid w:val="007B2D5F"/>
    <w:rsid w:val="007B2E1A"/>
    <w:rsid w:val="007B2E69"/>
    <w:rsid w:val="007B2EE4"/>
    <w:rsid w:val="007B2EF0"/>
    <w:rsid w:val="007B2F9A"/>
    <w:rsid w:val="007B2FBB"/>
    <w:rsid w:val="007B3115"/>
    <w:rsid w:val="007B31B5"/>
    <w:rsid w:val="007B326B"/>
    <w:rsid w:val="007B32A9"/>
    <w:rsid w:val="007B33A5"/>
    <w:rsid w:val="007B3414"/>
    <w:rsid w:val="007B3488"/>
    <w:rsid w:val="007B3498"/>
    <w:rsid w:val="007B3601"/>
    <w:rsid w:val="007B371F"/>
    <w:rsid w:val="007B37BC"/>
    <w:rsid w:val="007B3827"/>
    <w:rsid w:val="007B38A2"/>
    <w:rsid w:val="007B3A41"/>
    <w:rsid w:val="007B3B5F"/>
    <w:rsid w:val="007B3D4A"/>
    <w:rsid w:val="007B3E48"/>
    <w:rsid w:val="007B3E70"/>
    <w:rsid w:val="007B3FBC"/>
    <w:rsid w:val="007B3FD6"/>
    <w:rsid w:val="007B4062"/>
    <w:rsid w:val="007B40FF"/>
    <w:rsid w:val="007B4134"/>
    <w:rsid w:val="007B418D"/>
    <w:rsid w:val="007B41BC"/>
    <w:rsid w:val="007B41CC"/>
    <w:rsid w:val="007B4216"/>
    <w:rsid w:val="007B4314"/>
    <w:rsid w:val="007B4425"/>
    <w:rsid w:val="007B46A8"/>
    <w:rsid w:val="007B48DC"/>
    <w:rsid w:val="007B48E4"/>
    <w:rsid w:val="007B4928"/>
    <w:rsid w:val="007B4A80"/>
    <w:rsid w:val="007B4A9C"/>
    <w:rsid w:val="007B4B5A"/>
    <w:rsid w:val="007B4B81"/>
    <w:rsid w:val="007B4D7A"/>
    <w:rsid w:val="007B4D9E"/>
    <w:rsid w:val="007B4EC8"/>
    <w:rsid w:val="007B4F3D"/>
    <w:rsid w:val="007B4F6E"/>
    <w:rsid w:val="007B4FE9"/>
    <w:rsid w:val="007B500B"/>
    <w:rsid w:val="007B5081"/>
    <w:rsid w:val="007B511A"/>
    <w:rsid w:val="007B5193"/>
    <w:rsid w:val="007B51BD"/>
    <w:rsid w:val="007B51E0"/>
    <w:rsid w:val="007B5217"/>
    <w:rsid w:val="007B5370"/>
    <w:rsid w:val="007B53D1"/>
    <w:rsid w:val="007B53D7"/>
    <w:rsid w:val="007B5533"/>
    <w:rsid w:val="007B5616"/>
    <w:rsid w:val="007B56EA"/>
    <w:rsid w:val="007B570C"/>
    <w:rsid w:val="007B5740"/>
    <w:rsid w:val="007B57CB"/>
    <w:rsid w:val="007B5939"/>
    <w:rsid w:val="007B594D"/>
    <w:rsid w:val="007B5AAA"/>
    <w:rsid w:val="007B5B3C"/>
    <w:rsid w:val="007B5B70"/>
    <w:rsid w:val="007B5BBF"/>
    <w:rsid w:val="007B5BCA"/>
    <w:rsid w:val="007B5D27"/>
    <w:rsid w:val="007B5D77"/>
    <w:rsid w:val="007B5F67"/>
    <w:rsid w:val="007B6065"/>
    <w:rsid w:val="007B608F"/>
    <w:rsid w:val="007B60FE"/>
    <w:rsid w:val="007B6203"/>
    <w:rsid w:val="007B6234"/>
    <w:rsid w:val="007B6257"/>
    <w:rsid w:val="007B62CE"/>
    <w:rsid w:val="007B6301"/>
    <w:rsid w:val="007B64A6"/>
    <w:rsid w:val="007B6613"/>
    <w:rsid w:val="007B6664"/>
    <w:rsid w:val="007B66F5"/>
    <w:rsid w:val="007B6755"/>
    <w:rsid w:val="007B677C"/>
    <w:rsid w:val="007B67A3"/>
    <w:rsid w:val="007B67B7"/>
    <w:rsid w:val="007B6848"/>
    <w:rsid w:val="007B6949"/>
    <w:rsid w:val="007B69A0"/>
    <w:rsid w:val="007B69D2"/>
    <w:rsid w:val="007B69D4"/>
    <w:rsid w:val="007B6C90"/>
    <w:rsid w:val="007B6CCD"/>
    <w:rsid w:val="007B6CDD"/>
    <w:rsid w:val="007B6E53"/>
    <w:rsid w:val="007B701C"/>
    <w:rsid w:val="007B7120"/>
    <w:rsid w:val="007B716C"/>
    <w:rsid w:val="007B72ED"/>
    <w:rsid w:val="007B7304"/>
    <w:rsid w:val="007B73D5"/>
    <w:rsid w:val="007B73D8"/>
    <w:rsid w:val="007B74D0"/>
    <w:rsid w:val="007B74DD"/>
    <w:rsid w:val="007B74FC"/>
    <w:rsid w:val="007B75B7"/>
    <w:rsid w:val="007B76CB"/>
    <w:rsid w:val="007B76D3"/>
    <w:rsid w:val="007B776C"/>
    <w:rsid w:val="007B77C5"/>
    <w:rsid w:val="007B7810"/>
    <w:rsid w:val="007B78A8"/>
    <w:rsid w:val="007B78C1"/>
    <w:rsid w:val="007B7971"/>
    <w:rsid w:val="007B7B3F"/>
    <w:rsid w:val="007B7C80"/>
    <w:rsid w:val="007B7DBB"/>
    <w:rsid w:val="007B7DD4"/>
    <w:rsid w:val="007B7EC2"/>
    <w:rsid w:val="007B7EC8"/>
    <w:rsid w:val="007B7EE7"/>
    <w:rsid w:val="007B7EF0"/>
    <w:rsid w:val="007B7F12"/>
    <w:rsid w:val="007C001A"/>
    <w:rsid w:val="007C0081"/>
    <w:rsid w:val="007C00DA"/>
    <w:rsid w:val="007C018D"/>
    <w:rsid w:val="007C037A"/>
    <w:rsid w:val="007C040C"/>
    <w:rsid w:val="007C0422"/>
    <w:rsid w:val="007C043A"/>
    <w:rsid w:val="007C04DB"/>
    <w:rsid w:val="007C04E4"/>
    <w:rsid w:val="007C05A1"/>
    <w:rsid w:val="007C06EA"/>
    <w:rsid w:val="007C0997"/>
    <w:rsid w:val="007C0AD6"/>
    <w:rsid w:val="007C0AE0"/>
    <w:rsid w:val="007C0B1C"/>
    <w:rsid w:val="007C0B6C"/>
    <w:rsid w:val="007C0BBF"/>
    <w:rsid w:val="007C0BFC"/>
    <w:rsid w:val="007C0C9D"/>
    <w:rsid w:val="007C0CB3"/>
    <w:rsid w:val="007C0DA6"/>
    <w:rsid w:val="007C0DE2"/>
    <w:rsid w:val="007C0E1A"/>
    <w:rsid w:val="007C0E36"/>
    <w:rsid w:val="007C0F07"/>
    <w:rsid w:val="007C0F5C"/>
    <w:rsid w:val="007C0F96"/>
    <w:rsid w:val="007C1057"/>
    <w:rsid w:val="007C1215"/>
    <w:rsid w:val="007C1275"/>
    <w:rsid w:val="007C136A"/>
    <w:rsid w:val="007C13B9"/>
    <w:rsid w:val="007C148D"/>
    <w:rsid w:val="007C152C"/>
    <w:rsid w:val="007C1564"/>
    <w:rsid w:val="007C15D5"/>
    <w:rsid w:val="007C16D0"/>
    <w:rsid w:val="007C1874"/>
    <w:rsid w:val="007C18AF"/>
    <w:rsid w:val="007C18D3"/>
    <w:rsid w:val="007C191D"/>
    <w:rsid w:val="007C192E"/>
    <w:rsid w:val="007C1C3A"/>
    <w:rsid w:val="007C1D96"/>
    <w:rsid w:val="007C1DBD"/>
    <w:rsid w:val="007C1DD7"/>
    <w:rsid w:val="007C24B8"/>
    <w:rsid w:val="007C251E"/>
    <w:rsid w:val="007C255E"/>
    <w:rsid w:val="007C263C"/>
    <w:rsid w:val="007C26F7"/>
    <w:rsid w:val="007C2702"/>
    <w:rsid w:val="007C2739"/>
    <w:rsid w:val="007C278F"/>
    <w:rsid w:val="007C279D"/>
    <w:rsid w:val="007C27B9"/>
    <w:rsid w:val="007C27EC"/>
    <w:rsid w:val="007C2831"/>
    <w:rsid w:val="007C2882"/>
    <w:rsid w:val="007C2B14"/>
    <w:rsid w:val="007C2B76"/>
    <w:rsid w:val="007C2C9D"/>
    <w:rsid w:val="007C2E2C"/>
    <w:rsid w:val="007C2ECE"/>
    <w:rsid w:val="007C2F8F"/>
    <w:rsid w:val="007C312C"/>
    <w:rsid w:val="007C321B"/>
    <w:rsid w:val="007C32B1"/>
    <w:rsid w:val="007C32ED"/>
    <w:rsid w:val="007C330A"/>
    <w:rsid w:val="007C336E"/>
    <w:rsid w:val="007C3575"/>
    <w:rsid w:val="007C363D"/>
    <w:rsid w:val="007C36A2"/>
    <w:rsid w:val="007C373D"/>
    <w:rsid w:val="007C3799"/>
    <w:rsid w:val="007C382E"/>
    <w:rsid w:val="007C383A"/>
    <w:rsid w:val="007C384A"/>
    <w:rsid w:val="007C3922"/>
    <w:rsid w:val="007C394A"/>
    <w:rsid w:val="007C39BE"/>
    <w:rsid w:val="007C39CA"/>
    <w:rsid w:val="007C3AAD"/>
    <w:rsid w:val="007C3BC4"/>
    <w:rsid w:val="007C3CE1"/>
    <w:rsid w:val="007C3D34"/>
    <w:rsid w:val="007C3D90"/>
    <w:rsid w:val="007C3EC4"/>
    <w:rsid w:val="007C3F42"/>
    <w:rsid w:val="007C3F64"/>
    <w:rsid w:val="007C3FE8"/>
    <w:rsid w:val="007C4046"/>
    <w:rsid w:val="007C41C6"/>
    <w:rsid w:val="007C429F"/>
    <w:rsid w:val="007C42FA"/>
    <w:rsid w:val="007C4311"/>
    <w:rsid w:val="007C4386"/>
    <w:rsid w:val="007C43A3"/>
    <w:rsid w:val="007C475D"/>
    <w:rsid w:val="007C4771"/>
    <w:rsid w:val="007C477B"/>
    <w:rsid w:val="007C4840"/>
    <w:rsid w:val="007C4A7B"/>
    <w:rsid w:val="007C4B29"/>
    <w:rsid w:val="007C4B79"/>
    <w:rsid w:val="007C4BB5"/>
    <w:rsid w:val="007C4D1A"/>
    <w:rsid w:val="007C4D85"/>
    <w:rsid w:val="007C4E83"/>
    <w:rsid w:val="007C4E88"/>
    <w:rsid w:val="007C4F02"/>
    <w:rsid w:val="007C4F3B"/>
    <w:rsid w:val="007C50A2"/>
    <w:rsid w:val="007C50E6"/>
    <w:rsid w:val="007C5151"/>
    <w:rsid w:val="007C5207"/>
    <w:rsid w:val="007C5212"/>
    <w:rsid w:val="007C52DE"/>
    <w:rsid w:val="007C54AA"/>
    <w:rsid w:val="007C55B4"/>
    <w:rsid w:val="007C55D5"/>
    <w:rsid w:val="007C56AE"/>
    <w:rsid w:val="007C58DB"/>
    <w:rsid w:val="007C5926"/>
    <w:rsid w:val="007C59F2"/>
    <w:rsid w:val="007C5A0D"/>
    <w:rsid w:val="007C5D58"/>
    <w:rsid w:val="007C5D5B"/>
    <w:rsid w:val="007C5D6F"/>
    <w:rsid w:val="007C5D7D"/>
    <w:rsid w:val="007C5D8B"/>
    <w:rsid w:val="007C5DD9"/>
    <w:rsid w:val="007C5F31"/>
    <w:rsid w:val="007C5F6F"/>
    <w:rsid w:val="007C5FA6"/>
    <w:rsid w:val="007C610D"/>
    <w:rsid w:val="007C616A"/>
    <w:rsid w:val="007C62DA"/>
    <w:rsid w:val="007C6342"/>
    <w:rsid w:val="007C642E"/>
    <w:rsid w:val="007C64A3"/>
    <w:rsid w:val="007C6506"/>
    <w:rsid w:val="007C652A"/>
    <w:rsid w:val="007C6543"/>
    <w:rsid w:val="007C66D1"/>
    <w:rsid w:val="007C6821"/>
    <w:rsid w:val="007C68D3"/>
    <w:rsid w:val="007C695E"/>
    <w:rsid w:val="007C6983"/>
    <w:rsid w:val="007C6BE1"/>
    <w:rsid w:val="007C6FC7"/>
    <w:rsid w:val="007C711A"/>
    <w:rsid w:val="007C7225"/>
    <w:rsid w:val="007C7238"/>
    <w:rsid w:val="007C725E"/>
    <w:rsid w:val="007C732A"/>
    <w:rsid w:val="007C73F7"/>
    <w:rsid w:val="007C7425"/>
    <w:rsid w:val="007C7447"/>
    <w:rsid w:val="007C75F6"/>
    <w:rsid w:val="007C7694"/>
    <w:rsid w:val="007C769F"/>
    <w:rsid w:val="007C7713"/>
    <w:rsid w:val="007C7764"/>
    <w:rsid w:val="007C77BF"/>
    <w:rsid w:val="007C79A0"/>
    <w:rsid w:val="007C7A32"/>
    <w:rsid w:val="007C7A8F"/>
    <w:rsid w:val="007C7A97"/>
    <w:rsid w:val="007C7B0E"/>
    <w:rsid w:val="007C7C27"/>
    <w:rsid w:val="007C7C61"/>
    <w:rsid w:val="007C7C9E"/>
    <w:rsid w:val="007C7CC2"/>
    <w:rsid w:val="007C7D52"/>
    <w:rsid w:val="007C7E3C"/>
    <w:rsid w:val="007C7EE8"/>
    <w:rsid w:val="007C7F6C"/>
    <w:rsid w:val="007C7FDF"/>
    <w:rsid w:val="007D008D"/>
    <w:rsid w:val="007D01A0"/>
    <w:rsid w:val="007D01FA"/>
    <w:rsid w:val="007D0208"/>
    <w:rsid w:val="007D0325"/>
    <w:rsid w:val="007D0332"/>
    <w:rsid w:val="007D03B0"/>
    <w:rsid w:val="007D03EF"/>
    <w:rsid w:val="007D04CE"/>
    <w:rsid w:val="007D05F2"/>
    <w:rsid w:val="007D0603"/>
    <w:rsid w:val="007D0696"/>
    <w:rsid w:val="007D0717"/>
    <w:rsid w:val="007D0752"/>
    <w:rsid w:val="007D08FC"/>
    <w:rsid w:val="007D0922"/>
    <w:rsid w:val="007D09D3"/>
    <w:rsid w:val="007D0A00"/>
    <w:rsid w:val="007D0C09"/>
    <w:rsid w:val="007D0C36"/>
    <w:rsid w:val="007D0C76"/>
    <w:rsid w:val="007D0D66"/>
    <w:rsid w:val="007D0D87"/>
    <w:rsid w:val="007D0D96"/>
    <w:rsid w:val="007D0E1C"/>
    <w:rsid w:val="007D0E22"/>
    <w:rsid w:val="007D0EC2"/>
    <w:rsid w:val="007D0EC3"/>
    <w:rsid w:val="007D0F0E"/>
    <w:rsid w:val="007D10B4"/>
    <w:rsid w:val="007D10B6"/>
    <w:rsid w:val="007D11E3"/>
    <w:rsid w:val="007D1201"/>
    <w:rsid w:val="007D12D5"/>
    <w:rsid w:val="007D133F"/>
    <w:rsid w:val="007D135E"/>
    <w:rsid w:val="007D148D"/>
    <w:rsid w:val="007D14DB"/>
    <w:rsid w:val="007D155E"/>
    <w:rsid w:val="007D15AE"/>
    <w:rsid w:val="007D16B3"/>
    <w:rsid w:val="007D16B6"/>
    <w:rsid w:val="007D18F5"/>
    <w:rsid w:val="007D19DC"/>
    <w:rsid w:val="007D1C33"/>
    <w:rsid w:val="007D1CC3"/>
    <w:rsid w:val="007D1D4B"/>
    <w:rsid w:val="007D1D7D"/>
    <w:rsid w:val="007D1E14"/>
    <w:rsid w:val="007D1E63"/>
    <w:rsid w:val="007D1ECF"/>
    <w:rsid w:val="007D1F21"/>
    <w:rsid w:val="007D1F90"/>
    <w:rsid w:val="007D2005"/>
    <w:rsid w:val="007D2062"/>
    <w:rsid w:val="007D2110"/>
    <w:rsid w:val="007D22C6"/>
    <w:rsid w:val="007D22D9"/>
    <w:rsid w:val="007D22FF"/>
    <w:rsid w:val="007D2366"/>
    <w:rsid w:val="007D241A"/>
    <w:rsid w:val="007D245A"/>
    <w:rsid w:val="007D24B4"/>
    <w:rsid w:val="007D24D7"/>
    <w:rsid w:val="007D2555"/>
    <w:rsid w:val="007D2575"/>
    <w:rsid w:val="007D25AE"/>
    <w:rsid w:val="007D2615"/>
    <w:rsid w:val="007D2626"/>
    <w:rsid w:val="007D26D7"/>
    <w:rsid w:val="007D2763"/>
    <w:rsid w:val="007D27BD"/>
    <w:rsid w:val="007D27E4"/>
    <w:rsid w:val="007D28D9"/>
    <w:rsid w:val="007D28EA"/>
    <w:rsid w:val="007D290C"/>
    <w:rsid w:val="007D2958"/>
    <w:rsid w:val="007D29A8"/>
    <w:rsid w:val="007D29EF"/>
    <w:rsid w:val="007D2B59"/>
    <w:rsid w:val="007D2BDD"/>
    <w:rsid w:val="007D2C55"/>
    <w:rsid w:val="007D2C90"/>
    <w:rsid w:val="007D2D10"/>
    <w:rsid w:val="007D2E8F"/>
    <w:rsid w:val="007D2ED7"/>
    <w:rsid w:val="007D2F50"/>
    <w:rsid w:val="007D2FFC"/>
    <w:rsid w:val="007D300F"/>
    <w:rsid w:val="007D3041"/>
    <w:rsid w:val="007D3068"/>
    <w:rsid w:val="007D3091"/>
    <w:rsid w:val="007D3122"/>
    <w:rsid w:val="007D31E3"/>
    <w:rsid w:val="007D3233"/>
    <w:rsid w:val="007D3290"/>
    <w:rsid w:val="007D32FC"/>
    <w:rsid w:val="007D3351"/>
    <w:rsid w:val="007D336F"/>
    <w:rsid w:val="007D350A"/>
    <w:rsid w:val="007D35B9"/>
    <w:rsid w:val="007D35CB"/>
    <w:rsid w:val="007D35F0"/>
    <w:rsid w:val="007D3661"/>
    <w:rsid w:val="007D3753"/>
    <w:rsid w:val="007D378B"/>
    <w:rsid w:val="007D37D4"/>
    <w:rsid w:val="007D37F5"/>
    <w:rsid w:val="007D3810"/>
    <w:rsid w:val="007D3ACA"/>
    <w:rsid w:val="007D3AE1"/>
    <w:rsid w:val="007D3B71"/>
    <w:rsid w:val="007D3D61"/>
    <w:rsid w:val="007D3D92"/>
    <w:rsid w:val="007D3D93"/>
    <w:rsid w:val="007D3F27"/>
    <w:rsid w:val="007D3F90"/>
    <w:rsid w:val="007D3FF6"/>
    <w:rsid w:val="007D4107"/>
    <w:rsid w:val="007D41EB"/>
    <w:rsid w:val="007D4257"/>
    <w:rsid w:val="007D4287"/>
    <w:rsid w:val="007D434B"/>
    <w:rsid w:val="007D4352"/>
    <w:rsid w:val="007D4468"/>
    <w:rsid w:val="007D4523"/>
    <w:rsid w:val="007D4646"/>
    <w:rsid w:val="007D46DA"/>
    <w:rsid w:val="007D4702"/>
    <w:rsid w:val="007D4814"/>
    <w:rsid w:val="007D487A"/>
    <w:rsid w:val="007D499D"/>
    <w:rsid w:val="007D4A1F"/>
    <w:rsid w:val="007D4B06"/>
    <w:rsid w:val="007D4B67"/>
    <w:rsid w:val="007D4C03"/>
    <w:rsid w:val="007D4EB7"/>
    <w:rsid w:val="007D4F1A"/>
    <w:rsid w:val="007D4FDE"/>
    <w:rsid w:val="007D4FFF"/>
    <w:rsid w:val="007D5003"/>
    <w:rsid w:val="007D50FC"/>
    <w:rsid w:val="007D51DB"/>
    <w:rsid w:val="007D51E2"/>
    <w:rsid w:val="007D51ED"/>
    <w:rsid w:val="007D5247"/>
    <w:rsid w:val="007D524C"/>
    <w:rsid w:val="007D5262"/>
    <w:rsid w:val="007D5403"/>
    <w:rsid w:val="007D5435"/>
    <w:rsid w:val="007D5485"/>
    <w:rsid w:val="007D54B2"/>
    <w:rsid w:val="007D559B"/>
    <w:rsid w:val="007D55B3"/>
    <w:rsid w:val="007D5706"/>
    <w:rsid w:val="007D575F"/>
    <w:rsid w:val="007D58A3"/>
    <w:rsid w:val="007D590D"/>
    <w:rsid w:val="007D59FB"/>
    <w:rsid w:val="007D5C28"/>
    <w:rsid w:val="007D5C6D"/>
    <w:rsid w:val="007D5DBA"/>
    <w:rsid w:val="007D5EBF"/>
    <w:rsid w:val="007D5FEF"/>
    <w:rsid w:val="007D60DA"/>
    <w:rsid w:val="007D61B4"/>
    <w:rsid w:val="007D630D"/>
    <w:rsid w:val="007D63FD"/>
    <w:rsid w:val="007D6414"/>
    <w:rsid w:val="007D661D"/>
    <w:rsid w:val="007D667B"/>
    <w:rsid w:val="007D66B1"/>
    <w:rsid w:val="007D6809"/>
    <w:rsid w:val="007D6832"/>
    <w:rsid w:val="007D6883"/>
    <w:rsid w:val="007D693B"/>
    <w:rsid w:val="007D6971"/>
    <w:rsid w:val="007D6A0B"/>
    <w:rsid w:val="007D6A89"/>
    <w:rsid w:val="007D6BAC"/>
    <w:rsid w:val="007D6BBA"/>
    <w:rsid w:val="007D6C2C"/>
    <w:rsid w:val="007D6CF2"/>
    <w:rsid w:val="007D6E33"/>
    <w:rsid w:val="007D6E5A"/>
    <w:rsid w:val="007D6F6D"/>
    <w:rsid w:val="007D6FB2"/>
    <w:rsid w:val="007D6FBF"/>
    <w:rsid w:val="007D702F"/>
    <w:rsid w:val="007D7110"/>
    <w:rsid w:val="007D714B"/>
    <w:rsid w:val="007D7163"/>
    <w:rsid w:val="007D721E"/>
    <w:rsid w:val="007D7358"/>
    <w:rsid w:val="007D7378"/>
    <w:rsid w:val="007D74CD"/>
    <w:rsid w:val="007D74DF"/>
    <w:rsid w:val="007D750A"/>
    <w:rsid w:val="007D7612"/>
    <w:rsid w:val="007D7673"/>
    <w:rsid w:val="007D76AA"/>
    <w:rsid w:val="007D770F"/>
    <w:rsid w:val="007D78CE"/>
    <w:rsid w:val="007D791A"/>
    <w:rsid w:val="007D7A36"/>
    <w:rsid w:val="007D7A4E"/>
    <w:rsid w:val="007D7B57"/>
    <w:rsid w:val="007D7BDA"/>
    <w:rsid w:val="007D7C2D"/>
    <w:rsid w:val="007D7C4E"/>
    <w:rsid w:val="007D7C9C"/>
    <w:rsid w:val="007D7CD6"/>
    <w:rsid w:val="007D7DCA"/>
    <w:rsid w:val="007D7E20"/>
    <w:rsid w:val="007D7E91"/>
    <w:rsid w:val="007D7EDD"/>
    <w:rsid w:val="007D7F2B"/>
    <w:rsid w:val="007D7F85"/>
    <w:rsid w:val="007D7FA9"/>
    <w:rsid w:val="007D7FB1"/>
    <w:rsid w:val="007D7FF5"/>
    <w:rsid w:val="007E0012"/>
    <w:rsid w:val="007E0080"/>
    <w:rsid w:val="007E00C4"/>
    <w:rsid w:val="007E011E"/>
    <w:rsid w:val="007E0144"/>
    <w:rsid w:val="007E0236"/>
    <w:rsid w:val="007E0504"/>
    <w:rsid w:val="007E05A5"/>
    <w:rsid w:val="007E0675"/>
    <w:rsid w:val="007E06E1"/>
    <w:rsid w:val="007E0806"/>
    <w:rsid w:val="007E08FA"/>
    <w:rsid w:val="007E090A"/>
    <w:rsid w:val="007E090B"/>
    <w:rsid w:val="007E0960"/>
    <w:rsid w:val="007E09AC"/>
    <w:rsid w:val="007E09CE"/>
    <w:rsid w:val="007E09D9"/>
    <w:rsid w:val="007E0A76"/>
    <w:rsid w:val="007E0AAD"/>
    <w:rsid w:val="007E0E0D"/>
    <w:rsid w:val="007E0F5D"/>
    <w:rsid w:val="007E1143"/>
    <w:rsid w:val="007E1245"/>
    <w:rsid w:val="007E12BA"/>
    <w:rsid w:val="007E1312"/>
    <w:rsid w:val="007E138D"/>
    <w:rsid w:val="007E13FC"/>
    <w:rsid w:val="007E1629"/>
    <w:rsid w:val="007E1853"/>
    <w:rsid w:val="007E1854"/>
    <w:rsid w:val="007E18D4"/>
    <w:rsid w:val="007E1959"/>
    <w:rsid w:val="007E198F"/>
    <w:rsid w:val="007E19C1"/>
    <w:rsid w:val="007E19E4"/>
    <w:rsid w:val="007E1AF3"/>
    <w:rsid w:val="007E1B19"/>
    <w:rsid w:val="007E1B20"/>
    <w:rsid w:val="007E1B40"/>
    <w:rsid w:val="007E1B4D"/>
    <w:rsid w:val="007E1B51"/>
    <w:rsid w:val="007E1B57"/>
    <w:rsid w:val="007E1BA3"/>
    <w:rsid w:val="007E1C1B"/>
    <w:rsid w:val="007E1C73"/>
    <w:rsid w:val="007E1E63"/>
    <w:rsid w:val="007E1F08"/>
    <w:rsid w:val="007E1F59"/>
    <w:rsid w:val="007E1F7E"/>
    <w:rsid w:val="007E1F88"/>
    <w:rsid w:val="007E1FE1"/>
    <w:rsid w:val="007E216E"/>
    <w:rsid w:val="007E21E9"/>
    <w:rsid w:val="007E22C6"/>
    <w:rsid w:val="007E24AC"/>
    <w:rsid w:val="007E25AF"/>
    <w:rsid w:val="007E2727"/>
    <w:rsid w:val="007E284E"/>
    <w:rsid w:val="007E28B9"/>
    <w:rsid w:val="007E28BD"/>
    <w:rsid w:val="007E2909"/>
    <w:rsid w:val="007E2B3C"/>
    <w:rsid w:val="007E2C0C"/>
    <w:rsid w:val="007E2C6F"/>
    <w:rsid w:val="007E2D6A"/>
    <w:rsid w:val="007E2F5F"/>
    <w:rsid w:val="007E3003"/>
    <w:rsid w:val="007E31FE"/>
    <w:rsid w:val="007E329C"/>
    <w:rsid w:val="007E33A6"/>
    <w:rsid w:val="007E343E"/>
    <w:rsid w:val="007E345B"/>
    <w:rsid w:val="007E3467"/>
    <w:rsid w:val="007E34E6"/>
    <w:rsid w:val="007E35D7"/>
    <w:rsid w:val="007E35E3"/>
    <w:rsid w:val="007E36D9"/>
    <w:rsid w:val="007E37BA"/>
    <w:rsid w:val="007E37F2"/>
    <w:rsid w:val="007E38B7"/>
    <w:rsid w:val="007E3936"/>
    <w:rsid w:val="007E39CC"/>
    <w:rsid w:val="007E3A2C"/>
    <w:rsid w:val="007E3D01"/>
    <w:rsid w:val="007E3D89"/>
    <w:rsid w:val="007E3E66"/>
    <w:rsid w:val="007E3F09"/>
    <w:rsid w:val="007E3F49"/>
    <w:rsid w:val="007E3F4B"/>
    <w:rsid w:val="007E3F7E"/>
    <w:rsid w:val="007E4076"/>
    <w:rsid w:val="007E408F"/>
    <w:rsid w:val="007E4248"/>
    <w:rsid w:val="007E4283"/>
    <w:rsid w:val="007E42AC"/>
    <w:rsid w:val="007E42CA"/>
    <w:rsid w:val="007E4335"/>
    <w:rsid w:val="007E45D6"/>
    <w:rsid w:val="007E464F"/>
    <w:rsid w:val="007E4680"/>
    <w:rsid w:val="007E4715"/>
    <w:rsid w:val="007E48EF"/>
    <w:rsid w:val="007E48F0"/>
    <w:rsid w:val="007E4914"/>
    <w:rsid w:val="007E4A90"/>
    <w:rsid w:val="007E4ACB"/>
    <w:rsid w:val="007E4ACC"/>
    <w:rsid w:val="007E4ADE"/>
    <w:rsid w:val="007E4E5C"/>
    <w:rsid w:val="007E4F46"/>
    <w:rsid w:val="007E4F6D"/>
    <w:rsid w:val="007E50D8"/>
    <w:rsid w:val="007E50DC"/>
    <w:rsid w:val="007E518B"/>
    <w:rsid w:val="007E55AE"/>
    <w:rsid w:val="007E55DC"/>
    <w:rsid w:val="007E562A"/>
    <w:rsid w:val="007E5648"/>
    <w:rsid w:val="007E56E8"/>
    <w:rsid w:val="007E5709"/>
    <w:rsid w:val="007E5738"/>
    <w:rsid w:val="007E5760"/>
    <w:rsid w:val="007E57C5"/>
    <w:rsid w:val="007E57D9"/>
    <w:rsid w:val="007E582B"/>
    <w:rsid w:val="007E587C"/>
    <w:rsid w:val="007E5A4C"/>
    <w:rsid w:val="007E5B6B"/>
    <w:rsid w:val="007E5C6E"/>
    <w:rsid w:val="007E5CCA"/>
    <w:rsid w:val="007E5D19"/>
    <w:rsid w:val="007E5E91"/>
    <w:rsid w:val="007E611A"/>
    <w:rsid w:val="007E6291"/>
    <w:rsid w:val="007E63B5"/>
    <w:rsid w:val="007E63C6"/>
    <w:rsid w:val="007E6435"/>
    <w:rsid w:val="007E643A"/>
    <w:rsid w:val="007E643E"/>
    <w:rsid w:val="007E646B"/>
    <w:rsid w:val="007E6478"/>
    <w:rsid w:val="007E6483"/>
    <w:rsid w:val="007E64A5"/>
    <w:rsid w:val="007E66A1"/>
    <w:rsid w:val="007E6731"/>
    <w:rsid w:val="007E676C"/>
    <w:rsid w:val="007E6785"/>
    <w:rsid w:val="007E67D2"/>
    <w:rsid w:val="007E684F"/>
    <w:rsid w:val="007E68D3"/>
    <w:rsid w:val="007E68EB"/>
    <w:rsid w:val="007E6A6F"/>
    <w:rsid w:val="007E6ACF"/>
    <w:rsid w:val="007E6B07"/>
    <w:rsid w:val="007E6B20"/>
    <w:rsid w:val="007E6B6D"/>
    <w:rsid w:val="007E6C1A"/>
    <w:rsid w:val="007E6D58"/>
    <w:rsid w:val="007E6DA2"/>
    <w:rsid w:val="007E6E1D"/>
    <w:rsid w:val="007E6E2C"/>
    <w:rsid w:val="007E6E6C"/>
    <w:rsid w:val="007E6F05"/>
    <w:rsid w:val="007E707D"/>
    <w:rsid w:val="007E71CA"/>
    <w:rsid w:val="007E7255"/>
    <w:rsid w:val="007E72E6"/>
    <w:rsid w:val="007E730A"/>
    <w:rsid w:val="007E7330"/>
    <w:rsid w:val="007E7349"/>
    <w:rsid w:val="007E7471"/>
    <w:rsid w:val="007E7554"/>
    <w:rsid w:val="007E763C"/>
    <w:rsid w:val="007E7676"/>
    <w:rsid w:val="007E76F2"/>
    <w:rsid w:val="007E77DE"/>
    <w:rsid w:val="007E789A"/>
    <w:rsid w:val="007E7986"/>
    <w:rsid w:val="007E7A41"/>
    <w:rsid w:val="007E7B3B"/>
    <w:rsid w:val="007E7B89"/>
    <w:rsid w:val="007E7C53"/>
    <w:rsid w:val="007E7C6F"/>
    <w:rsid w:val="007E7CAA"/>
    <w:rsid w:val="007E7E5A"/>
    <w:rsid w:val="007E7EEB"/>
    <w:rsid w:val="007E7F4B"/>
    <w:rsid w:val="007E7F77"/>
    <w:rsid w:val="007E7FBD"/>
    <w:rsid w:val="007F000D"/>
    <w:rsid w:val="007F001C"/>
    <w:rsid w:val="007F012A"/>
    <w:rsid w:val="007F016C"/>
    <w:rsid w:val="007F01AF"/>
    <w:rsid w:val="007F02E1"/>
    <w:rsid w:val="007F0391"/>
    <w:rsid w:val="007F03A5"/>
    <w:rsid w:val="007F03F5"/>
    <w:rsid w:val="007F04A2"/>
    <w:rsid w:val="007F05BA"/>
    <w:rsid w:val="007F0828"/>
    <w:rsid w:val="007F08AC"/>
    <w:rsid w:val="007F08EA"/>
    <w:rsid w:val="007F094D"/>
    <w:rsid w:val="007F0CC7"/>
    <w:rsid w:val="007F0D26"/>
    <w:rsid w:val="007F0E0E"/>
    <w:rsid w:val="007F0E18"/>
    <w:rsid w:val="007F0E9D"/>
    <w:rsid w:val="007F0ED8"/>
    <w:rsid w:val="007F0F37"/>
    <w:rsid w:val="007F0F4E"/>
    <w:rsid w:val="007F0F64"/>
    <w:rsid w:val="007F103C"/>
    <w:rsid w:val="007F105A"/>
    <w:rsid w:val="007F107C"/>
    <w:rsid w:val="007F11D6"/>
    <w:rsid w:val="007F1291"/>
    <w:rsid w:val="007F12B2"/>
    <w:rsid w:val="007F1365"/>
    <w:rsid w:val="007F143D"/>
    <w:rsid w:val="007F1528"/>
    <w:rsid w:val="007F1664"/>
    <w:rsid w:val="007F1747"/>
    <w:rsid w:val="007F176B"/>
    <w:rsid w:val="007F17C4"/>
    <w:rsid w:val="007F197F"/>
    <w:rsid w:val="007F1ACF"/>
    <w:rsid w:val="007F1C01"/>
    <w:rsid w:val="007F1C08"/>
    <w:rsid w:val="007F1E85"/>
    <w:rsid w:val="007F1EC9"/>
    <w:rsid w:val="007F1FBB"/>
    <w:rsid w:val="007F1FF3"/>
    <w:rsid w:val="007F2089"/>
    <w:rsid w:val="007F20E7"/>
    <w:rsid w:val="007F2115"/>
    <w:rsid w:val="007F2130"/>
    <w:rsid w:val="007F221C"/>
    <w:rsid w:val="007F223D"/>
    <w:rsid w:val="007F2266"/>
    <w:rsid w:val="007F240B"/>
    <w:rsid w:val="007F2458"/>
    <w:rsid w:val="007F245C"/>
    <w:rsid w:val="007F24F5"/>
    <w:rsid w:val="007F2507"/>
    <w:rsid w:val="007F2670"/>
    <w:rsid w:val="007F2768"/>
    <w:rsid w:val="007F286A"/>
    <w:rsid w:val="007F28D5"/>
    <w:rsid w:val="007F2927"/>
    <w:rsid w:val="007F2968"/>
    <w:rsid w:val="007F29CF"/>
    <w:rsid w:val="007F2AED"/>
    <w:rsid w:val="007F2B9C"/>
    <w:rsid w:val="007F2BC7"/>
    <w:rsid w:val="007F2C19"/>
    <w:rsid w:val="007F2C48"/>
    <w:rsid w:val="007F2CED"/>
    <w:rsid w:val="007F2DBD"/>
    <w:rsid w:val="007F2EF4"/>
    <w:rsid w:val="007F2F98"/>
    <w:rsid w:val="007F2FCA"/>
    <w:rsid w:val="007F3031"/>
    <w:rsid w:val="007F30D6"/>
    <w:rsid w:val="007F30F9"/>
    <w:rsid w:val="007F326B"/>
    <w:rsid w:val="007F32A7"/>
    <w:rsid w:val="007F32F1"/>
    <w:rsid w:val="007F3309"/>
    <w:rsid w:val="007F335D"/>
    <w:rsid w:val="007F348E"/>
    <w:rsid w:val="007F356E"/>
    <w:rsid w:val="007F35FD"/>
    <w:rsid w:val="007F3631"/>
    <w:rsid w:val="007F3640"/>
    <w:rsid w:val="007F3747"/>
    <w:rsid w:val="007F3787"/>
    <w:rsid w:val="007F3849"/>
    <w:rsid w:val="007F387C"/>
    <w:rsid w:val="007F38AE"/>
    <w:rsid w:val="007F3902"/>
    <w:rsid w:val="007F3990"/>
    <w:rsid w:val="007F3BA0"/>
    <w:rsid w:val="007F3BA6"/>
    <w:rsid w:val="007F3CA3"/>
    <w:rsid w:val="007F3D11"/>
    <w:rsid w:val="007F3D45"/>
    <w:rsid w:val="007F3E99"/>
    <w:rsid w:val="007F3EC5"/>
    <w:rsid w:val="007F3F8F"/>
    <w:rsid w:val="007F4052"/>
    <w:rsid w:val="007F4127"/>
    <w:rsid w:val="007F4245"/>
    <w:rsid w:val="007F432C"/>
    <w:rsid w:val="007F4490"/>
    <w:rsid w:val="007F44A5"/>
    <w:rsid w:val="007F44E0"/>
    <w:rsid w:val="007F4609"/>
    <w:rsid w:val="007F49CA"/>
    <w:rsid w:val="007F4AFF"/>
    <w:rsid w:val="007F4B6D"/>
    <w:rsid w:val="007F4BEA"/>
    <w:rsid w:val="007F4C40"/>
    <w:rsid w:val="007F4C64"/>
    <w:rsid w:val="007F4D7B"/>
    <w:rsid w:val="007F4DB8"/>
    <w:rsid w:val="007F4E62"/>
    <w:rsid w:val="007F4E79"/>
    <w:rsid w:val="007F4EC4"/>
    <w:rsid w:val="007F4ED8"/>
    <w:rsid w:val="007F4F75"/>
    <w:rsid w:val="007F4F9A"/>
    <w:rsid w:val="007F509D"/>
    <w:rsid w:val="007F50E6"/>
    <w:rsid w:val="007F5116"/>
    <w:rsid w:val="007F5132"/>
    <w:rsid w:val="007F5198"/>
    <w:rsid w:val="007F51C9"/>
    <w:rsid w:val="007F520F"/>
    <w:rsid w:val="007F5240"/>
    <w:rsid w:val="007F5280"/>
    <w:rsid w:val="007F5347"/>
    <w:rsid w:val="007F53E2"/>
    <w:rsid w:val="007F5412"/>
    <w:rsid w:val="007F55F2"/>
    <w:rsid w:val="007F5605"/>
    <w:rsid w:val="007F5639"/>
    <w:rsid w:val="007F56A8"/>
    <w:rsid w:val="007F572C"/>
    <w:rsid w:val="007F5733"/>
    <w:rsid w:val="007F57C5"/>
    <w:rsid w:val="007F5877"/>
    <w:rsid w:val="007F5920"/>
    <w:rsid w:val="007F594B"/>
    <w:rsid w:val="007F5A96"/>
    <w:rsid w:val="007F5BC2"/>
    <w:rsid w:val="007F5BC9"/>
    <w:rsid w:val="007F5CC8"/>
    <w:rsid w:val="007F5E78"/>
    <w:rsid w:val="007F5FC5"/>
    <w:rsid w:val="007F603A"/>
    <w:rsid w:val="007F6083"/>
    <w:rsid w:val="007F60BB"/>
    <w:rsid w:val="007F60EC"/>
    <w:rsid w:val="007F61AF"/>
    <w:rsid w:val="007F6226"/>
    <w:rsid w:val="007F6369"/>
    <w:rsid w:val="007F63D2"/>
    <w:rsid w:val="007F63F9"/>
    <w:rsid w:val="007F6404"/>
    <w:rsid w:val="007F6455"/>
    <w:rsid w:val="007F64A6"/>
    <w:rsid w:val="007F659F"/>
    <w:rsid w:val="007F660D"/>
    <w:rsid w:val="007F6731"/>
    <w:rsid w:val="007F67B2"/>
    <w:rsid w:val="007F683E"/>
    <w:rsid w:val="007F6904"/>
    <w:rsid w:val="007F6957"/>
    <w:rsid w:val="007F69FD"/>
    <w:rsid w:val="007F6A21"/>
    <w:rsid w:val="007F6AF2"/>
    <w:rsid w:val="007F6AF7"/>
    <w:rsid w:val="007F6BBA"/>
    <w:rsid w:val="007F6D20"/>
    <w:rsid w:val="007F6D26"/>
    <w:rsid w:val="007F6D59"/>
    <w:rsid w:val="007F6D82"/>
    <w:rsid w:val="007F6E34"/>
    <w:rsid w:val="007F6E92"/>
    <w:rsid w:val="007F6F25"/>
    <w:rsid w:val="007F6FB5"/>
    <w:rsid w:val="007F6FD0"/>
    <w:rsid w:val="007F7039"/>
    <w:rsid w:val="007F70C5"/>
    <w:rsid w:val="007F7159"/>
    <w:rsid w:val="007F7363"/>
    <w:rsid w:val="007F7367"/>
    <w:rsid w:val="007F743F"/>
    <w:rsid w:val="007F7482"/>
    <w:rsid w:val="007F74B6"/>
    <w:rsid w:val="007F7516"/>
    <w:rsid w:val="007F7532"/>
    <w:rsid w:val="007F75DC"/>
    <w:rsid w:val="007F763F"/>
    <w:rsid w:val="007F7696"/>
    <w:rsid w:val="007F76F6"/>
    <w:rsid w:val="007F77BF"/>
    <w:rsid w:val="007F7804"/>
    <w:rsid w:val="007F7837"/>
    <w:rsid w:val="007F7A89"/>
    <w:rsid w:val="007F7A8F"/>
    <w:rsid w:val="007F7BF1"/>
    <w:rsid w:val="007F7C30"/>
    <w:rsid w:val="007F7CF5"/>
    <w:rsid w:val="007F7D89"/>
    <w:rsid w:val="007F7DC7"/>
    <w:rsid w:val="007F7DE3"/>
    <w:rsid w:val="007F7EE3"/>
    <w:rsid w:val="007F7FCB"/>
    <w:rsid w:val="007F7FE6"/>
    <w:rsid w:val="00800031"/>
    <w:rsid w:val="008001AE"/>
    <w:rsid w:val="00800232"/>
    <w:rsid w:val="008002EA"/>
    <w:rsid w:val="008003B3"/>
    <w:rsid w:val="008003D2"/>
    <w:rsid w:val="008004F6"/>
    <w:rsid w:val="00800574"/>
    <w:rsid w:val="00800611"/>
    <w:rsid w:val="008006F7"/>
    <w:rsid w:val="008008DA"/>
    <w:rsid w:val="00800917"/>
    <w:rsid w:val="0080091C"/>
    <w:rsid w:val="0080094C"/>
    <w:rsid w:val="00800B46"/>
    <w:rsid w:val="00800B75"/>
    <w:rsid w:val="00800C6E"/>
    <w:rsid w:val="00800C92"/>
    <w:rsid w:val="00800E10"/>
    <w:rsid w:val="00800E12"/>
    <w:rsid w:val="00800E35"/>
    <w:rsid w:val="00800E5C"/>
    <w:rsid w:val="00800EF0"/>
    <w:rsid w:val="00800FD5"/>
    <w:rsid w:val="0080120E"/>
    <w:rsid w:val="00801237"/>
    <w:rsid w:val="00801262"/>
    <w:rsid w:val="00801299"/>
    <w:rsid w:val="0080129E"/>
    <w:rsid w:val="008013BA"/>
    <w:rsid w:val="008013F6"/>
    <w:rsid w:val="0080140F"/>
    <w:rsid w:val="0080141A"/>
    <w:rsid w:val="00801423"/>
    <w:rsid w:val="00801461"/>
    <w:rsid w:val="008014C4"/>
    <w:rsid w:val="0080150E"/>
    <w:rsid w:val="00801633"/>
    <w:rsid w:val="00801880"/>
    <w:rsid w:val="008018D8"/>
    <w:rsid w:val="00801977"/>
    <w:rsid w:val="00801BE0"/>
    <w:rsid w:val="00801C60"/>
    <w:rsid w:val="00801CE7"/>
    <w:rsid w:val="00801D88"/>
    <w:rsid w:val="00801DA1"/>
    <w:rsid w:val="00801DA2"/>
    <w:rsid w:val="00801E0C"/>
    <w:rsid w:val="00801E5B"/>
    <w:rsid w:val="00801EEB"/>
    <w:rsid w:val="0080200F"/>
    <w:rsid w:val="00802301"/>
    <w:rsid w:val="008023A5"/>
    <w:rsid w:val="008024BC"/>
    <w:rsid w:val="008024F3"/>
    <w:rsid w:val="0080258D"/>
    <w:rsid w:val="008025C1"/>
    <w:rsid w:val="0080270D"/>
    <w:rsid w:val="0080273D"/>
    <w:rsid w:val="00802858"/>
    <w:rsid w:val="008028B1"/>
    <w:rsid w:val="00802918"/>
    <w:rsid w:val="00802A7D"/>
    <w:rsid w:val="00802A80"/>
    <w:rsid w:val="00802B87"/>
    <w:rsid w:val="00802BB1"/>
    <w:rsid w:val="00802D26"/>
    <w:rsid w:val="00802D54"/>
    <w:rsid w:val="00802D93"/>
    <w:rsid w:val="00802E74"/>
    <w:rsid w:val="0080315C"/>
    <w:rsid w:val="0080328E"/>
    <w:rsid w:val="008032F2"/>
    <w:rsid w:val="0080334B"/>
    <w:rsid w:val="0080356F"/>
    <w:rsid w:val="00803707"/>
    <w:rsid w:val="00803737"/>
    <w:rsid w:val="00803784"/>
    <w:rsid w:val="008037FF"/>
    <w:rsid w:val="00803839"/>
    <w:rsid w:val="008038CA"/>
    <w:rsid w:val="0080394D"/>
    <w:rsid w:val="00803951"/>
    <w:rsid w:val="00803A3D"/>
    <w:rsid w:val="00803A7E"/>
    <w:rsid w:val="00803AD3"/>
    <w:rsid w:val="00803BBB"/>
    <w:rsid w:val="00803BE3"/>
    <w:rsid w:val="00803BF3"/>
    <w:rsid w:val="00803BF8"/>
    <w:rsid w:val="00803C93"/>
    <w:rsid w:val="00803D5F"/>
    <w:rsid w:val="00803E22"/>
    <w:rsid w:val="00803EB2"/>
    <w:rsid w:val="00803EBF"/>
    <w:rsid w:val="008040BE"/>
    <w:rsid w:val="008041B3"/>
    <w:rsid w:val="00804254"/>
    <w:rsid w:val="00804279"/>
    <w:rsid w:val="008042A2"/>
    <w:rsid w:val="0080478F"/>
    <w:rsid w:val="008047C4"/>
    <w:rsid w:val="00804835"/>
    <w:rsid w:val="0080483D"/>
    <w:rsid w:val="00804858"/>
    <w:rsid w:val="00804938"/>
    <w:rsid w:val="00804985"/>
    <w:rsid w:val="008049B6"/>
    <w:rsid w:val="008049F3"/>
    <w:rsid w:val="00804AE8"/>
    <w:rsid w:val="00804C06"/>
    <w:rsid w:val="00804C8D"/>
    <w:rsid w:val="00804CBE"/>
    <w:rsid w:val="00804D3D"/>
    <w:rsid w:val="00804E19"/>
    <w:rsid w:val="00804E2F"/>
    <w:rsid w:val="00804E59"/>
    <w:rsid w:val="00804EE8"/>
    <w:rsid w:val="00804FC5"/>
    <w:rsid w:val="00805075"/>
    <w:rsid w:val="00805098"/>
    <w:rsid w:val="008050AA"/>
    <w:rsid w:val="00805123"/>
    <w:rsid w:val="00805137"/>
    <w:rsid w:val="0080513F"/>
    <w:rsid w:val="00805200"/>
    <w:rsid w:val="0080521A"/>
    <w:rsid w:val="00805256"/>
    <w:rsid w:val="00805277"/>
    <w:rsid w:val="008052B5"/>
    <w:rsid w:val="008052D1"/>
    <w:rsid w:val="008053DB"/>
    <w:rsid w:val="008053E0"/>
    <w:rsid w:val="00805453"/>
    <w:rsid w:val="00805476"/>
    <w:rsid w:val="008054D3"/>
    <w:rsid w:val="00805575"/>
    <w:rsid w:val="008057F1"/>
    <w:rsid w:val="0080588A"/>
    <w:rsid w:val="00805898"/>
    <w:rsid w:val="0080597F"/>
    <w:rsid w:val="00805A69"/>
    <w:rsid w:val="00805C45"/>
    <w:rsid w:val="00805D20"/>
    <w:rsid w:val="00805DE8"/>
    <w:rsid w:val="00805E11"/>
    <w:rsid w:val="00805ED0"/>
    <w:rsid w:val="00805F38"/>
    <w:rsid w:val="008060C4"/>
    <w:rsid w:val="00806210"/>
    <w:rsid w:val="008062B4"/>
    <w:rsid w:val="00806316"/>
    <w:rsid w:val="0080634C"/>
    <w:rsid w:val="0080634F"/>
    <w:rsid w:val="008063F2"/>
    <w:rsid w:val="00806402"/>
    <w:rsid w:val="008064FF"/>
    <w:rsid w:val="008065A0"/>
    <w:rsid w:val="008066DA"/>
    <w:rsid w:val="00806722"/>
    <w:rsid w:val="008067C8"/>
    <w:rsid w:val="00806834"/>
    <w:rsid w:val="008068A0"/>
    <w:rsid w:val="00806901"/>
    <w:rsid w:val="00806A33"/>
    <w:rsid w:val="00806A5D"/>
    <w:rsid w:val="00806AF3"/>
    <w:rsid w:val="00806AFD"/>
    <w:rsid w:val="00806BCB"/>
    <w:rsid w:val="00806C61"/>
    <w:rsid w:val="00806CB0"/>
    <w:rsid w:val="00806CE9"/>
    <w:rsid w:val="00806D23"/>
    <w:rsid w:val="00806D8F"/>
    <w:rsid w:val="00806DF5"/>
    <w:rsid w:val="00806FAD"/>
    <w:rsid w:val="0080714C"/>
    <w:rsid w:val="00807263"/>
    <w:rsid w:val="008074D8"/>
    <w:rsid w:val="0080762D"/>
    <w:rsid w:val="0080768F"/>
    <w:rsid w:val="0080778F"/>
    <w:rsid w:val="00807827"/>
    <w:rsid w:val="00807A79"/>
    <w:rsid w:val="00807AE3"/>
    <w:rsid w:val="00807B50"/>
    <w:rsid w:val="00807BAB"/>
    <w:rsid w:val="00807C01"/>
    <w:rsid w:val="00807C06"/>
    <w:rsid w:val="00807CBB"/>
    <w:rsid w:val="00807D21"/>
    <w:rsid w:val="00807DB8"/>
    <w:rsid w:val="00807DFA"/>
    <w:rsid w:val="00807E92"/>
    <w:rsid w:val="008100CC"/>
    <w:rsid w:val="00810132"/>
    <w:rsid w:val="00810383"/>
    <w:rsid w:val="0081050A"/>
    <w:rsid w:val="00810650"/>
    <w:rsid w:val="008106F6"/>
    <w:rsid w:val="008107D1"/>
    <w:rsid w:val="008107E1"/>
    <w:rsid w:val="00810990"/>
    <w:rsid w:val="00810AEA"/>
    <w:rsid w:val="00810B5F"/>
    <w:rsid w:val="00810B96"/>
    <w:rsid w:val="00810C4B"/>
    <w:rsid w:val="00810E2F"/>
    <w:rsid w:val="00810ECA"/>
    <w:rsid w:val="00810F0D"/>
    <w:rsid w:val="008110A9"/>
    <w:rsid w:val="008110F1"/>
    <w:rsid w:val="00811154"/>
    <w:rsid w:val="00811162"/>
    <w:rsid w:val="00811311"/>
    <w:rsid w:val="00811561"/>
    <w:rsid w:val="00811567"/>
    <w:rsid w:val="00811583"/>
    <w:rsid w:val="00811765"/>
    <w:rsid w:val="0081182C"/>
    <w:rsid w:val="008118D8"/>
    <w:rsid w:val="00811952"/>
    <w:rsid w:val="00811966"/>
    <w:rsid w:val="008119B7"/>
    <w:rsid w:val="00811A06"/>
    <w:rsid w:val="00811A9E"/>
    <w:rsid w:val="00811AD0"/>
    <w:rsid w:val="00811B30"/>
    <w:rsid w:val="00811D92"/>
    <w:rsid w:val="00811E0C"/>
    <w:rsid w:val="00811E27"/>
    <w:rsid w:val="00811E41"/>
    <w:rsid w:val="00811F3E"/>
    <w:rsid w:val="00811F7A"/>
    <w:rsid w:val="00812062"/>
    <w:rsid w:val="008120C0"/>
    <w:rsid w:val="008121C0"/>
    <w:rsid w:val="00812277"/>
    <w:rsid w:val="00812284"/>
    <w:rsid w:val="00812286"/>
    <w:rsid w:val="00812294"/>
    <w:rsid w:val="0081236F"/>
    <w:rsid w:val="00812391"/>
    <w:rsid w:val="0081239B"/>
    <w:rsid w:val="00812451"/>
    <w:rsid w:val="008124BA"/>
    <w:rsid w:val="008124E3"/>
    <w:rsid w:val="00812574"/>
    <w:rsid w:val="008125C1"/>
    <w:rsid w:val="008127E9"/>
    <w:rsid w:val="008127EF"/>
    <w:rsid w:val="008127F5"/>
    <w:rsid w:val="008128A2"/>
    <w:rsid w:val="008129A9"/>
    <w:rsid w:val="008129C4"/>
    <w:rsid w:val="008129D1"/>
    <w:rsid w:val="008129E3"/>
    <w:rsid w:val="00812A7E"/>
    <w:rsid w:val="00812E07"/>
    <w:rsid w:val="00812E5D"/>
    <w:rsid w:val="00812F0D"/>
    <w:rsid w:val="0081301A"/>
    <w:rsid w:val="0081307C"/>
    <w:rsid w:val="0081323B"/>
    <w:rsid w:val="0081327E"/>
    <w:rsid w:val="0081331C"/>
    <w:rsid w:val="008133B6"/>
    <w:rsid w:val="00813420"/>
    <w:rsid w:val="008134E1"/>
    <w:rsid w:val="00813510"/>
    <w:rsid w:val="0081354E"/>
    <w:rsid w:val="00813565"/>
    <w:rsid w:val="008135B7"/>
    <w:rsid w:val="0081360D"/>
    <w:rsid w:val="008137AC"/>
    <w:rsid w:val="0081381C"/>
    <w:rsid w:val="00813830"/>
    <w:rsid w:val="00813845"/>
    <w:rsid w:val="008138B9"/>
    <w:rsid w:val="008138E3"/>
    <w:rsid w:val="00813925"/>
    <w:rsid w:val="008139C5"/>
    <w:rsid w:val="00813BDC"/>
    <w:rsid w:val="00813C98"/>
    <w:rsid w:val="00813E06"/>
    <w:rsid w:val="00813E51"/>
    <w:rsid w:val="00813EB9"/>
    <w:rsid w:val="00813F1A"/>
    <w:rsid w:val="00813FC7"/>
    <w:rsid w:val="00814194"/>
    <w:rsid w:val="00814222"/>
    <w:rsid w:val="00814256"/>
    <w:rsid w:val="00814302"/>
    <w:rsid w:val="00814574"/>
    <w:rsid w:val="00814600"/>
    <w:rsid w:val="0081464C"/>
    <w:rsid w:val="00814733"/>
    <w:rsid w:val="0081478B"/>
    <w:rsid w:val="0081481D"/>
    <w:rsid w:val="008148A7"/>
    <w:rsid w:val="008149DF"/>
    <w:rsid w:val="00814AA9"/>
    <w:rsid w:val="00814B81"/>
    <w:rsid w:val="00814D38"/>
    <w:rsid w:val="00814E9D"/>
    <w:rsid w:val="00814ED0"/>
    <w:rsid w:val="00814F2E"/>
    <w:rsid w:val="0081509B"/>
    <w:rsid w:val="008151A4"/>
    <w:rsid w:val="008151CA"/>
    <w:rsid w:val="0081521D"/>
    <w:rsid w:val="008152EC"/>
    <w:rsid w:val="008153E4"/>
    <w:rsid w:val="00815462"/>
    <w:rsid w:val="00815673"/>
    <w:rsid w:val="00815786"/>
    <w:rsid w:val="008157C3"/>
    <w:rsid w:val="00815964"/>
    <w:rsid w:val="00815A0A"/>
    <w:rsid w:val="00815A1F"/>
    <w:rsid w:val="00815B3A"/>
    <w:rsid w:val="00815BC1"/>
    <w:rsid w:val="00815C12"/>
    <w:rsid w:val="00815C5A"/>
    <w:rsid w:val="00815C7C"/>
    <w:rsid w:val="00815D6F"/>
    <w:rsid w:val="00815DB1"/>
    <w:rsid w:val="00815DE1"/>
    <w:rsid w:val="00815DFF"/>
    <w:rsid w:val="00815FED"/>
    <w:rsid w:val="0081609A"/>
    <w:rsid w:val="008160B1"/>
    <w:rsid w:val="00816107"/>
    <w:rsid w:val="00816281"/>
    <w:rsid w:val="008162DE"/>
    <w:rsid w:val="0081632E"/>
    <w:rsid w:val="008163B2"/>
    <w:rsid w:val="008163EA"/>
    <w:rsid w:val="00816599"/>
    <w:rsid w:val="0081660D"/>
    <w:rsid w:val="008166F2"/>
    <w:rsid w:val="00816721"/>
    <w:rsid w:val="0081679E"/>
    <w:rsid w:val="00816815"/>
    <w:rsid w:val="00816899"/>
    <w:rsid w:val="00816992"/>
    <w:rsid w:val="00816AD8"/>
    <w:rsid w:val="00816B84"/>
    <w:rsid w:val="00816BA4"/>
    <w:rsid w:val="00816C4D"/>
    <w:rsid w:val="00816D08"/>
    <w:rsid w:val="00816D48"/>
    <w:rsid w:val="00816DD8"/>
    <w:rsid w:val="00816E21"/>
    <w:rsid w:val="00816FE6"/>
    <w:rsid w:val="00817013"/>
    <w:rsid w:val="0081704E"/>
    <w:rsid w:val="0081706E"/>
    <w:rsid w:val="0081708E"/>
    <w:rsid w:val="0081721B"/>
    <w:rsid w:val="008172BA"/>
    <w:rsid w:val="0081730B"/>
    <w:rsid w:val="008173EB"/>
    <w:rsid w:val="0081756C"/>
    <w:rsid w:val="008175C0"/>
    <w:rsid w:val="00817629"/>
    <w:rsid w:val="00817669"/>
    <w:rsid w:val="008176EE"/>
    <w:rsid w:val="008177CE"/>
    <w:rsid w:val="00817801"/>
    <w:rsid w:val="00817832"/>
    <w:rsid w:val="008179F2"/>
    <w:rsid w:val="00817B7F"/>
    <w:rsid w:val="00817D1D"/>
    <w:rsid w:val="00817D29"/>
    <w:rsid w:val="00817DF6"/>
    <w:rsid w:val="00817E09"/>
    <w:rsid w:val="00817E63"/>
    <w:rsid w:val="00817E87"/>
    <w:rsid w:val="00817E90"/>
    <w:rsid w:val="00817EB0"/>
    <w:rsid w:val="00817EFC"/>
    <w:rsid w:val="00820041"/>
    <w:rsid w:val="008200C2"/>
    <w:rsid w:val="008200C8"/>
    <w:rsid w:val="008201E7"/>
    <w:rsid w:val="00820355"/>
    <w:rsid w:val="00820367"/>
    <w:rsid w:val="0082037E"/>
    <w:rsid w:val="00820388"/>
    <w:rsid w:val="0082047E"/>
    <w:rsid w:val="00820558"/>
    <w:rsid w:val="00820685"/>
    <w:rsid w:val="008206C9"/>
    <w:rsid w:val="00820711"/>
    <w:rsid w:val="00820817"/>
    <w:rsid w:val="0082082C"/>
    <w:rsid w:val="008209B5"/>
    <w:rsid w:val="00820AE1"/>
    <w:rsid w:val="00820C87"/>
    <w:rsid w:val="00820EB4"/>
    <w:rsid w:val="00820EE3"/>
    <w:rsid w:val="00820FB4"/>
    <w:rsid w:val="00821197"/>
    <w:rsid w:val="00821244"/>
    <w:rsid w:val="00821287"/>
    <w:rsid w:val="008212F6"/>
    <w:rsid w:val="0082150A"/>
    <w:rsid w:val="008215BF"/>
    <w:rsid w:val="008215DD"/>
    <w:rsid w:val="008218A4"/>
    <w:rsid w:val="008218BD"/>
    <w:rsid w:val="00821BD0"/>
    <w:rsid w:val="00821BD1"/>
    <w:rsid w:val="00821D16"/>
    <w:rsid w:val="00821D7A"/>
    <w:rsid w:val="00821E21"/>
    <w:rsid w:val="00821E6C"/>
    <w:rsid w:val="00821EB1"/>
    <w:rsid w:val="008220B1"/>
    <w:rsid w:val="00822115"/>
    <w:rsid w:val="008221E9"/>
    <w:rsid w:val="0082223E"/>
    <w:rsid w:val="00822290"/>
    <w:rsid w:val="008223D8"/>
    <w:rsid w:val="008224B7"/>
    <w:rsid w:val="0082277A"/>
    <w:rsid w:val="008227D8"/>
    <w:rsid w:val="008228E4"/>
    <w:rsid w:val="008229D1"/>
    <w:rsid w:val="00822B00"/>
    <w:rsid w:val="00822B17"/>
    <w:rsid w:val="00822BD9"/>
    <w:rsid w:val="00822BE7"/>
    <w:rsid w:val="00822C86"/>
    <w:rsid w:val="00822E57"/>
    <w:rsid w:val="00822F10"/>
    <w:rsid w:val="00822F19"/>
    <w:rsid w:val="00822FC8"/>
    <w:rsid w:val="00823033"/>
    <w:rsid w:val="0082310E"/>
    <w:rsid w:val="0082311E"/>
    <w:rsid w:val="00823159"/>
    <w:rsid w:val="008231FC"/>
    <w:rsid w:val="008232D6"/>
    <w:rsid w:val="00823500"/>
    <w:rsid w:val="0082352A"/>
    <w:rsid w:val="00823621"/>
    <w:rsid w:val="0082362D"/>
    <w:rsid w:val="00823715"/>
    <w:rsid w:val="00823792"/>
    <w:rsid w:val="0082388D"/>
    <w:rsid w:val="00823917"/>
    <w:rsid w:val="00823A6C"/>
    <w:rsid w:val="00823AF3"/>
    <w:rsid w:val="00823B75"/>
    <w:rsid w:val="00823C02"/>
    <w:rsid w:val="00823C2B"/>
    <w:rsid w:val="00823C6A"/>
    <w:rsid w:val="00823CA5"/>
    <w:rsid w:val="00823D11"/>
    <w:rsid w:val="00823D37"/>
    <w:rsid w:val="00823E10"/>
    <w:rsid w:val="00823E56"/>
    <w:rsid w:val="00823E91"/>
    <w:rsid w:val="00824014"/>
    <w:rsid w:val="00824068"/>
    <w:rsid w:val="008242BE"/>
    <w:rsid w:val="008245D2"/>
    <w:rsid w:val="00824678"/>
    <w:rsid w:val="0082467B"/>
    <w:rsid w:val="008246CE"/>
    <w:rsid w:val="00824718"/>
    <w:rsid w:val="0082474D"/>
    <w:rsid w:val="00824750"/>
    <w:rsid w:val="00824817"/>
    <w:rsid w:val="00824839"/>
    <w:rsid w:val="00824915"/>
    <w:rsid w:val="00824A6A"/>
    <w:rsid w:val="00824AA7"/>
    <w:rsid w:val="00824ABC"/>
    <w:rsid w:val="00824B31"/>
    <w:rsid w:val="00824B5E"/>
    <w:rsid w:val="00824EC7"/>
    <w:rsid w:val="00824F99"/>
    <w:rsid w:val="00824FDB"/>
    <w:rsid w:val="00825025"/>
    <w:rsid w:val="008250EB"/>
    <w:rsid w:val="008250F1"/>
    <w:rsid w:val="008254F4"/>
    <w:rsid w:val="0082570D"/>
    <w:rsid w:val="008257BE"/>
    <w:rsid w:val="008257E0"/>
    <w:rsid w:val="008258C1"/>
    <w:rsid w:val="00825904"/>
    <w:rsid w:val="0082593E"/>
    <w:rsid w:val="00825A4B"/>
    <w:rsid w:val="00825A6F"/>
    <w:rsid w:val="00825BD3"/>
    <w:rsid w:val="00825CF8"/>
    <w:rsid w:val="00825D9D"/>
    <w:rsid w:val="00825DC2"/>
    <w:rsid w:val="00825E76"/>
    <w:rsid w:val="00825F36"/>
    <w:rsid w:val="00825FA6"/>
    <w:rsid w:val="00825FB2"/>
    <w:rsid w:val="0082626D"/>
    <w:rsid w:val="0082627E"/>
    <w:rsid w:val="008263B7"/>
    <w:rsid w:val="008264C7"/>
    <w:rsid w:val="00826624"/>
    <w:rsid w:val="0082663F"/>
    <w:rsid w:val="00826685"/>
    <w:rsid w:val="00826703"/>
    <w:rsid w:val="00826865"/>
    <w:rsid w:val="00826934"/>
    <w:rsid w:val="00826935"/>
    <w:rsid w:val="008269BE"/>
    <w:rsid w:val="008269E6"/>
    <w:rsid w:val="008269FD"/>
    <w:rsid w:val="00826A23"/>
    <w:rsid w:val="00826BC6"/>
    <w:rsid w:val="00826EC7"/>
    <w:rsid w:val="00826F8B"/>
    <w:rsid w:val="00826FB1"/>
    <w:rsid w:val="00826FD9"/>
    <w:rsid w:val="008270B7"/>
    <w:rsid w:val="00827154"/>
    <w:rsid w:val="0082715B"/>
    <w:rsid w:val="008271BF"/>
    <w:rsid w:val="008271CC"/>
    <w:rsid w:val="00827260"/>
    <w:rsid w:val="0082726A"/>
    <w:rsid w:val="00827295"/>
    <w:rsid w:val="0082745A"/>
    <w:rsid w:val="00827464"/>
    <w:rsid w:val="008274CF"/>
    <w:rsid w:val="008274E4"/>
    <w:rsid w:val="00827507"/>
    <w:rsid w:val="00827639"/>
    <w:rsid w:val="00827673"/>
    <w:rsid w:val="00827924"/>
    <w:rsid w:val="00827B22"/>
    <w:rsid w:val="00827BA3"/>
    <w:rsid w:val="00827BBA"/>
    <w:rsid w:val="00827CDA"/>
    <w:rsid w:val="00827DD3"/>
    <w:rsid w:val="00827F80"/>
    <w:rsid w:val="00827FA8"/>
    <w:rsid w:val="0083003C"/>
    <w:rsid w:val="0083004E"/>
    <w:rsid w:val="00830163"/>
    <w:rsid w:val="0083022E"/>
    <w:rsid w:val="0083026E"/>
    <w:rsid w:val="008303A9"/>
    <w:rsid w:val="0083040E"/>
    <w:rsid w:val="00830451"/>
    <w:rsid w:val="008305D4"/>
    <w:rsid w:val="008305E7"/>
    <w:rsid w:val="0083072D"/>
    <w:rsid w:val="008307C2"/>
    <w:rsid w:val="00830A1F"/>
    <w:rsid w:val="00830A2F"/>
    <w:rsid w:val="00830B32"/>
    <w:rsid w:val="00830D5E"/>
    <w:rsid w:val="00830E11"/>
    <w:rsid w:val="00830E7F"/>
    <w:rsid w:val="00830F76"/>
    <w:rsid w:val="008310EB"/>
    <w:rsid w:val="008311A3"/>
    <w:rsid w:val="008312E0"/>
    <w:rsid w:val="00831303"/>
    <w:rsid w:val="0083131B"/>
    <w:rsid w:val="00831328"/>
    <w:rsid w:val="00831558"/>
    <w:rsid w:val="008316AF"/>
    <w:rsid w:val="008317BF"/>
    <w:rsid w:val="00831B23"/>
    <w:rsid w:val="00831D50"/>
    <w:rsid w:val="00831F24"/>
    <w:rsid w:val="00831F8C"/>
    <w:rsid w:val="0083213E"/>
    <w:rsid w:val="0083219E"/>
    <w:rsid w:val="008323EC"/>
    <w:rsid w:val="008325FC"/>
    <w:rsid w:val="0083267D"/>
    <w:rsid w:val="0083268E"/>
    <w:rsid w:val="0083275B"/>
    <w:rsid w:val="00832810"/>
    <w:rsid w:val="008328BF"/>
    <w:rsid w:val="00832A3D"/>
    <w:rsid w:val="00832A90"/>
    <w:rsid w:val="00832BD4"/>
    <w:rsid w:val="00832D60"/>
    <w:rsid w:val="00832E43"/>
    <w:rsid w:val="00832EAD"/>
    <w:rsid w:val="00832EBE"/>
    <w:rsid w:val="00832F56"/>
    <w:rsid w:val="00832FD2"/>
    <w:rsid w:val="00833087"/>
    <w:rsid w:val="00833089"/>
    <w:rsid w:val="00833101"/>
    <w:rsid w:val="00833137"/>
    <w:rsid w:val="0083332D"/>
    <w:rsid w:val="008334FC"/>
    <w:rsid w:val="0083356B"/>
    <w:rsid w:val="008336A0"/>
    <w:rsid w:val="00833773"/>
    <w:rsid w:val="008337D3"/>
    <w:rsid w:val="00833845"/>
    <w:rsid w:val="0083384E"/>
    <w:rsid w:val="008339F1"/>
    <w:rsid w:val="00833A41"/>
    <w:rsid w:val="00833A77"/>
    <w:rsid w:val="00833B55"/>
    <w:rsid w:val="00833B9E"/>
    <w:rsid w:val="00833BD9"/>
    <w:rsid w:val="00833C2D"/>
    <w:rsid w:val="00833D33"/>
    <w:rsid w:val="00833D44"/>
    <w:rsid w:val="00833DFA"/>
    <w:rsid w:val="00833E04"/>
    <w:rsid w:val="00833ECC"/>
    <w:rsid w:val="008340AB"/>
    <w:rsid w:val="00834128"/>
    <w:rsid w:val="00834285"/>
    <w:rsid w:val="008343EF"/>
    <w:rsid w:val="008343F7"/>
    <w:rsid w:val="008344E2"/>
    <w:rsid w:val="00834549"/>
    <w:rsid w:val="008346D9"/>
    <w:rsid w:val="008347A3"/>
    <w:rsid w:val="008347E8"/>
    <w:rsid w:val="00834856"/>
    <w:rsid w:val="0083488B"/>
    <w:rsid w:val="008348C8"/>
    <w:rsid w:val="00834918"/>
    <w:rsid w:val="0083498D"/>
    <w:rsid w:val="00834AE1"/>
    <w:rsid w:val="00834B22"/>
    <w:rsid w:val="00834B2D"/>
    <w:rsid w:val="00834BBB"/>
    <w:rsid w:val="00834C19"/>
    <w:rsid w:val="00834C2E"/>
    <w:rsid w:val="00834C69"/>
    <w:rsid w:val="00834C6A"/>
    <w:rsid w:val="00834DB6"/>
    <w:rsid w:val="00834DB7"/>
    <w:rsid w:val="00834E9A"/>
    <w:rsid w:val="00834EF1"/>
    <w:rsid w:val="00834F98"/>
    <w:rsid w:val="00834FB5"/>
    <w:rsid w:val="00834FD7"/>
    <w:rsid w:val="0083509A"/>
    <w:rsid w:val="008350B9"/>
    <w:rsid w:val="00835119"/>
    <w:rsid w:val="00835211"/>
    <w:rsid w:val="008354A8"/>
    <w:rsid w:val="008354D2"/>
    <w:rsid w:val="008356ED"/>
    <w:rsid w:val="00835752"/>
    <w:rsid w:val="00835814"/>
    <w:rsid w:val="00835825"/>
    <w:rsid w:val="008358CF"/>
    <w:rsid w:val="008358D1"/>
    <w:rsid w:val="0083598D"/>
    <w:rsid w:val="00835ACD"/>
    <w:rsid w:val="00835BF5"/>
    <w:rsid w:val="00835CB3"/>
    <w:rsid w:val="00835E2F"/>
    <w:rsid w:val="00835E40"/>
    <w:rsid w:val="00835E63"/>
    <w:rsid w:val="00835F67"/>
    <w:rsid w:val="0083602A"/>
    <w:rsid w:val="0083602F"/>
    <w:rsid w:val="0083634D"/>
    <w:rsid w:val="00836415"/>
    <w:rsid w:val="00836458"/>
    <w:rsid w:val="008364AB"/>
    <w:rsid w:val="008364F3"/>
    <w:rsid w:val="00836562"/>
    <w:rsid w:val="008365DD"/>
    <w:rsid w:val="0083672C"/>
    <w:rsid w:val="008367F1"/>
    <w:rsid w:val="00836801"/>
    <w:rsid w:val="00836848"/>
    <w:rsid w:val="008368F3"/>
    <w:rsid w:val="0083698D"/>
    <w:rsid w:val="00836ABA"/>
    <w:rsid w:val="00836B60"/>
    <w:rsid w:val="00836C01"/>
    <w:rsid w:val="00836CB5"/>
    <w:rsid w:val="00836FDE"/>
    <w:rsid w:val="00836FE2"/>
    <w:rsid w:val="00837134"/>
    <w:rsid w:val="00837145"/>
    <w:rsid w:val="0083720D"/>
    <w:rsid w:val="008372C1"/>
    <w:rsid w:val="0083731F"/>
    <w:rsid w:val="008374B5"/>
    <w:rsid w:val="00837575"/>
    <w:rsid w:val="008375EA"/>
    <w:rsid w:val="008376C0"/>
    <w:rsid w:val="008377FD"/>
    <w:rsid w:val="00837903"/>
    <w:rsid w:val="008379AF"/>
    <w:rsid w:val="008379CA"/>
    <w:rsid w:val="00837A8D"/>
    <w:rsid w:val="00837CE3"/>
    <w:rsid w:val="00837CFF"/>
    <w:rsid w:val="00837E3F"/>
    <w:rsid w:val="00837E45"/>
    <w:rsid w:val="00837F3F"/>
    <w:rsid w:val="00837F94"/>
    <w:rsid w:val="00837FEE"/>
    <w:rsid w:val="0084003F"/>
    <w:rsid w:val="008401C3"/>
    <w:rsid w:val="008401D3"/>
    <w:rsid w:val="00840218"/>
    <w:rsid w:val="0084028C"/>
    <w:rsid w:val="0084030D"/>
    <w:rsid w:val="00840399"/>
    <w:rsid w:val="00840433"/>
    <w:rsid w:val="008404E6"/>
    <w:rsid w:val="00840556"/>
    <w:rsid w:val="00840569"/>
    <w:rsid w:val="008405D9"/>
    <w:rsid w:val="0084062F"/>
    <w:rsid w:val="008408A0"/>
    <w:rsid w:val="00840AB6"/>
    <w:rsid w:val="00840AF4"/>
    <w:rsid w:val="00840B46"/>
    <w:rsid w:val="00840C6C"/>
    <w:rsid w:val="00840DED"/>
    <w:rsid w:val="00840DF0"/>
    <w:rsid w:val="00840E0B"/>
    <w:rsid w:val="00840F20"/>
    <w:rsid w:val="00840F6C"/>
    <w:rsid w:val="008410C7"/>
    <w:rsid w:val="008411B3"/>
    <w:rsid w:val="0084134E"/>
    <w:rsid w:val="00841452"/>
    <w:rsid w:val="008414F7"/>
    <w:rsid w:val="0084176C"/>
    <w:rsid w:val="00841812"/>
    <w:rsid w:val="00841822"/>
    <w:rsid w:val="008418B4"/>
    <w:rsid w:val="0084194D"/>
    <w:rsid w:val="00841993"/>
    <w:rsid w:val="008419F6"/>
    <w:rsid w:val="00841A14"/>
    <w:rsid w:val="00841BE9"/>
    <w:rsid w:val="00841BF7"/>
    <w:rsid w:val="00841C48"/>
    <w:rsid w:val="00841DA6"/>
    <w:rsid w:val="00841DCA"/>
    <w:rsid w:val="00841E06"/>
    <w:rsid w:val="00841E08"/>
    <w:rsid w:val="00841F08"/>
    <w:rsid w:val="00841F6F"/>
    <w:rsid w:val="00842091"/>
    <w:rsid w:val="00842346"/>
    <w:rsid w:val="00842412"/>
    <w:rsid w:val="008424A8"/>
    <w:rsid w:val="008424B6"/>
    <w:rsid w:val="0084252E"/>
    <w:rsid w:val="008425EE"/>
    <w:rsid w:val="00842637"/>
    <w:rsid w:val="00842697"/>
    <w:rsid w:val="00842706"/>
    <w:rsid w:val="00842747"/>
    <w:rsid w:val="008427A2"/>
    <w:rsid w:val="0084282D"/>
    <w:rsid w:val="00842841"/>
    <w:rsid w:val="00842A55"/>
    <w:rsid w:val="00842C23"/>
    <w:rsid w:val="00842CCE"/>
    <w:rsid w:val="00842D14"/>
    <w:rsid w:val="00842D4B"/>
    <w:rsid w:val="00842DCC"/>
    <w:rsid w:val="00842E80"/>
    <w:rsid w:val="00842E9F"/>
    <w:rsid w:val="00842F12"/>
    <w:rsid w:val="008430A1"/>
    <w:rsid w:val="008430FB"/>
    <w:rsid w:val="0084312F"/>
    <w:rsid w:val="00843141"/>
    <w:rsid w:val="0084328D"/>
    <w:rsid w:val="0084340F"/>
    <w:rsid w:val="008434BE"/>
    <w:rsid w:val="00843541"/>
    <w:rsid w:val="00843688"/>
    <w:rsid w:val="008437FD"/>
    <w:rsid w:val="00843919"/>
    <w:rsid w:val="00843939"/>
    <w:rsid w:val="0084394B"/>
    <w:rsid w:val="00843A2B"/>
    <w:rsid w:val="00843A5E"/>
    <w:rsid w:val="00843B2B"/>
    <w:rsid w:val="00843B3C"/>
    <w:rsid w:val="00843B8F"/>
    <w:rsid w:val="00843DBE"/>
    <w:rsid w:val="00843F0D"/>
    <w:rsid w:val="0084414C"/>
    <w:rsid w:val="0084422A"/>
    <w:rsid w:val="008442E1"/>
    <w:rsid w:val="0084431E"/>
    <w:rsid w:val="008443A8"/>
    <w:rsid w:val="008445C2"/>
    <w:rsid w:val="008445DF"/>
    <w:rsid w:val="00844609"/>
    <w:rsid w:val="00844628"/>
    <w:rsid w:val="008446AC"/>
    <w:rsid w:val="008446DD"/>
    <w:rsid w:val="00844810"/>
    <w:rsid w:val="0084489F"/>
    <w:rsid w:val="00844902"/>
    <w:rsid w:val="00844906"/>
    <w:rsid w:val="00844935"/>
    <w:rsid w:val="008449D9"/>
    <w:rsid w:val="00844B3F"/>
    <w:rsid w:val="00844BB4"/>
    <w:rsid w:val="00844C0D"/>
    <w:rsid w:val="00844CC1"/>
    <w:rsid w:val="00844CF7"/>
    <w:rsid w:val="00844E6F"/>
    <w:rsid w:val="00844EC5"/>
    <w:rsid w:val="00844F02"/>
    <w:rsid w:val="00844F2E"/>
    <w:rsid w:val="00844F52"/>
    <w:rsid w:val="00845066"/>
    <w:rsid w:val="00845154"/>
    <w:rsid w:val="008451E7"/>
    <w:rsid w:val="00845235"/>
    <w:rsid w:val="00845321"/>
    <w:rsid w:val="0084545D"/>
    <w:rsid w:val="0084552A"/>
    <w:rsid w:val="008455AE"/>
    <w:rsid w:val="008455E0"/>
    <w:rsid w:val="008456EF"/>
    <w:rsid w:val="0084578C"/>
    <w:rsid w:val="008457CF"/>
    <w:rsid w:val="008457D7"/>
    <w:rsid w:val="008459A6"/>
    <w:rsid w:val="00845A5C"/>
    <w:rsid w:val="00845AA1"/>
    <w:rsid w:val="00845C3F"/>
    <w:rsid w:val="00845C88"/>
    <w:rsid w:val="00845CB2"/>
    <w:rsid w:val="00845E22"/>
    <w:rsid w:val="00845ED0"/>
    <w:rsid w:val="00845F07"/>
    <w:rsid w:val="00845F70"/>
    <w:rsid w:val="00845FF6"/>
    <w:rsid w:val="008460D3"/>
    <w:rsid w:val="00846172"/>
    <w:rsid w:val="00846324"/>
    <w:rsid w:val="00846326"/>
    <w:rsid w:val="00846334"/>
    <w:rsid w:val="008464A8"/>
    <w:rsid w:val="00846522"/>
    <w:rsid w:val="00846656"/>
    <w:rsid w:val="008466A4"/>
    <w:rsid w:val="008466AC"/>
    <w:rsid w:val="00846760"/>
    <w:rsid w:val="008468F0"/>
    <w:rsid w:val="00846903"/>
    <w:rsid w:val="00846980"/>
    <w:rsid w:val="00846991"/>
    <w:rsid w:val="008469CC"/>
    <w:rsid w:val="008469EC"/>
    <w:rsid w:val="00846A12"/>
    <w:rsid w:val="00846B18"/>
    <w:rsid w:val="00846E93"/>
    <w:rsid w:val="00846E9D"/>
    <w:rsid w:val="00846EB1"/>
    <w:rsid w:val="00846EE5"/>
    <w:rsid w:val="00846F76"/>
    <w:rsid w:val="00847060"/>
    <w:rsid w:val="00847061"/>
    <w:rsid w:val="0084711D"/>
    <w:rsid w:val="008471C0"/>
    <w:rsid w:val="00847282"/>
    <w:rsid w:val="008472F0"/>
    <w:rsid w:val="0084731F"/>
    <w:rsid w:val="0084736A"/>
    <w:rsid w:val="008473A7"/>
    <w:rsid w:val="00847459"/>
    <w:rsid w:val="0084748F"/>
    <w:rsid w:val="0084759B"/>
    <w:rsid w:val="008478CF"/>
    <w:rsid w:val="00847970"/>
    <w:rsid w:val="008479E3"/>
    <w:rsid w:val="00847B17"/>
    <w:rsid w:val="00847B27"/>
    <w:rsid w:val="00847B72"/>
    <w:rsid w:val="00847CDE"/>
    <w:rsid w:val="00847D61"/>
    <w:rsid w:val="00847E28"/>
    <w:rsid w:val="00847E32"/>
    <w:rsid w:val="00847FFE"/>
    <w:rsid w:val="0085006D"/>
    <w:rsid w:val="00850117"/>
    <w:rsid w:val="00850141"/>
    <w:rsid w:val="008501DA"/>
    <w:rsid w:val="00850212"/>
    <w:rsid w:val="00850299"/>
    <w:rsid w:val="008502B4"/>
    <w:rsid w:val="0085031A"/>
    <w:rsid w:val="00850334"/>
    <w:rsid w:val="008503E7"/>
    <w:rsid w:val="00850455"/>
    <w:rsid w:val="0085048D"/>
    <w:rsid w:val="008507D0"/>
    <w:rsid w:val="008507D6"/>
    <w:rsid w:val="0085083E"/>
    <w:rsid w:val="00850958"/>
    <w:rsid w:val="00850AB5"/>
    <w:rsid w:val="00850AE6"/>
    <w:rsid w:val="00850B90"/>
    <w:rsid w:val="00850BB3"/>
    <w:rsid w:val="00850BD1"/>
    <w:rsid w:val="00850CB9"/>
    <w:rsid w:val="00850CE2"/>
    <w:rsid w:val="00850D6E"/>
    <w:rsid w:val="00850DFD"/>
    <w:rsid w:val="00850E82"/>
    <w:rsid w:val="00850EAE"/>
    <w:rsid w:val="00851074"/>
    <w:rsid w:val="008511BE"/>
    <w:rsid w:val="00851207"/>
    <w:rsid w:val="008515A9"/>
    <w:rsid w:val="008515D6"/>
    <w:rsid w:val="008515E4"/>
    <w:rsid w:val="008515FB"/>
    <w:rsid w:val="00851603"/>
    <w:rsid w:val="00851611"/>
    <w:rsid w:val="0085167A"/>
    <w:rsid w:val="0085168E"/>
    <w:rsid w:val="00851709"/>
    <w:rsid w:val="008517E9"/>
    <w:rsid w:val="0085184F"/>
    <w:rsid w:val="00851869"/>
    <w:rsid w:val="00851A05"/>
    <w:rsid w:val="00851AFF"/>
    <w:rsid w:val="00851B48"/>
    <w:rsid w:val="00851C25"/>
    <w:rsid w:val="00851E3D"/>
    <w:rsid w:val="00851E79"/>
    <w:rsid w:val="00851EF5"/>
    <w:rsid w:val="00852006"/>
    <w:rsid w:val="00852015"/>
    <w:rsid w:val="00852059"/>
    <w:rsid w:val="008520AD"/>
    <w:rsid w:val="0085218C"/>
    <w:rsid w:val="00852204"/>
    <w:rsid w:val="0085227E"/>
    <w:rsid w:val="008522AB"/>
    <w:rsid w:val="008522AF"/>
    <w:rsid w:val="0085236F"/>
    <w:rsid w:val="0085259C"/>
    <w:rsid w:val="008526F7"/>
    <w:rsid w:val="0085279F"/>
    <w:rsid w:val="00852960"/>
    <w:rsid w:val="00852A0D"/>
    <w:rsid w:val="00852CB9"/>
    <w:rsid w:val="00852D0E"/>
    <w:rsid w:val="00852EDB"/>
    <w:rsid w:val="00853076"/>
    <w:rsid w:val="00853145"/>
    <w:rsid w:val="0085319D"/>
    <w:rsid w:val="008531E8"/>
    <w:rsid w:val="008531F7"/>
    <w:rsid w:val="00853314"/>
    <w:rsid w:val="00853410"/>
    <w:rsid w:val="008534F7"/>
    <w:rsid w:val="00853542"/>
    <w:rsid w:val="008535D6"/>
    <w:rsid w:val="00853676"/>
    <w:rsid w:val="008536BF"/>
    <w:rsid w:val="0085378B"/>
    <w:rsid w:val="0085380C"/>
    <w:rsid w:val="00853840"/>
    <w:rsid w:val="0085386B"/>
    <w:rsid w:val="00853877"/>
    <w:rsid w:val="0085392C"/>
    <w:rsid w:val="00853AD2"/>
    <w:rsid w:val="00853AFC"/>
    <w:rsid w:val="00853B52"/>
    <w:rsid w:val="00853B60"/>
    <w:rsid w:val="00853B6C"/>
    <w:rsid w:val="00853BD5"/>
    <w:rsid w:val="00853C18"/>
    <w:rsid w:val="00853C87"/>
    <w:rsid w:val="00853D9F"/>
    <w:rsid w:val="00853DD1"/>
    <w:rsid w:val="00853DD2"/>
    <w:rsid w:val="00853E1F"/>
    <w:rsid w:val="00853EB7"/>
    <w:rsid w:val="00853ED7"/>
    <w:rsid w:val="00853F3E"/>
    <w:rsid w:val="00853FDE"/>
    <w:rsid w:val="00854037"/>
    <w:rsid w:val="0085405B"/>
    <w:rsid w:val="008540E3"/>
    <w:rsid w:val="00854134"/>
    <w:rsid w:val="00854145"/>
    <w:rsid w:val="00854163"/>
    <w:rsid w:val="0085424B"/>
    <w:rsid w:val="00854331"/>
    <w:rsid w:val="0085452F"/>
    <w:rsid w:val="008545FB"/>
    <w:rsid w:val="00854754"/>
    <w:rsid w:val="00854783"/>
    <w:rsid w:val="008547ED"/>
    <w:rsid w:val="00854854"/>
    <w:rsid w:val="00854895"/>
    <w:rsid w:val="00854983"/>
    <w:rsid w:val="008549E2"/>
    <w:rsid w:val="00854A75"/>
    <w:rsid w:val="00854A76"/>
    <w:rsid w:val="00854C18"/>
    <w:rsid w:val="00854CAC"/>
    <w:rsid w:val="00854D00"/>
    <w:rsid w:val="00854E41"/>
    <w:rsid w:val="00854E9B"/>
    <w:rsid w:val="00854EBA"/>
    <w:rsid w:val="00854EDD"/>
    <w:rsid w:val="00854FD9"/>
    <w:rsid w:val="008550AC"/>
    <w:rsid w:val="008550D4"/>
    <w:rsid w:val="0085515F"/>
    <w:rsid w:val="0085517A"/>
    <w:rsid w:val="00855183"/>
    <w:rsid w:val="008551A1"/>
    <w:rsid w:val="00855263"/>
    <w:rsid w:val="008552C4"/>
    <w:rsid w:val="0085532D"/>
    <w:rsid w:val="0085538C"/>
    <w:rsid w:val="00855465"/>
    <w:rsid w:val="00855471"/>
    <w:rsid w:val="00855482"/>
    <w:rsid w:val="0085558C"/>
    <w:rsid w:val="0085562B"/>
    <w:rsid w:val="0085587D"/>
    <w:rsid w:val="00855907"/>
    <w:rsid w:val="008559F2"/>
    <w:rsid w:val="00855AB8"/>
    <w:rsid w:val="00855B12"/>
    <w:rsid w:val="00855C20"/>
    <w:rsid w:val="00855C58"/>
    <w:rsid w:val="00855C7D"/>
    <w:rsid w:val="00855DA1"/>
    <w:rsid w:val="00855DCB"/>
    <w:rsid w:val="00855E58"/>
    <w:rsid w:val="00855E7E"/>
    <w:rsid w:val="00855EEA"/>
    <w:rsid w:val="00855F8A"/>
    <w:rsid w:val="00856124"/>
    <w:rsid w:val="008561D9"/>
    <w:rsid w:val="0085625C"/>
    <w:rsid w:val="00856290"/>
    <w:rsid w:val="008562C1"/>
    <w:rsid w:val="00856341"/>
    <w:rsid w:val="008563AF"/>
    <w:rsid w:val="00856435"/>
    <w:rsid w:val="00856513"/>
    <w:rsid w:val="00856677"/>
    <w:rsid w:val="008566A4"/>
    <w:rsid w:val="00856755"/>
    <w:rsid w:val="008567DB"/>
    <w:rsid w:val="0085695C"/>
    <w:rsid w:val="008569D8"/>
    <w:rsid w:val="008569FC"/>
    <w:rsid w:val="00856A18"/>
    <w:rsid w:val="00856A40"/>
    <w:rsid w:val="00856BFE"/>
    <w:rsid w:val="00856BFF"/>
    <w:rsid w:val="00856C5A"/>
    <w:rsid w:val="00856D1E"/>
    <w:rsid w:val="00856D65"/>
    <w:rsid w:val="00856DD9"/>
    <w:rsid w:val="00856DDA"/>
    <w:rsid w:val="0085702A"/>
    <w:rsid w:val="008570E4"/>
    <w:rsid w:val="00857161"/>
    <w:rsid w:val="00857265"/>
    <w:rsid w:val="0085729D"/>
    <w:rsid w:val="00857331"/>
    <w:rsid w:val="0085734C"/>
    <w:rsid w:val="00857371"/>
    <w:rsid w:val="008573C5"/>
    <w:rsid w:val="0085747E"/>
    <w:rsid w:val="00857523"/>
    <w:rsid w:val="008575F9"/>
    <w:rsid w:val="0085760D"/>
    <w:rsid w:val="0085768D"/>
    <w:rsid w:val="008577CE"/>
    <w:rsid w:val="008578C3"/>
    <w:rsid w:val="00857981"/>
    <w:rsid w:val="00857998"/>
    <w:rsid w:val="00857B52"/>
    <w:rsid w:val="00857B95"/>
    <w:rsid w:val="00857BD1"/>
    <w:rsid w:val="00857C19"/>
    <w:rsid w:val="00857C79"/>
    <w:rsid w:val="00857C96"/>
    <w:rsid w:val="00857CD1"/>
    <w:rsid w:val="00857DBA"/>
    <w:rsid w:val="00857E25"/>
    <w:rsid w:val="00857ED3"/>
    <w:rsid w:val="00857FE5"/>
    <w:rsid w:val="00860020"/>
    <w:rsid w:val="0086002F"/>
    <w:rsid w:val="0086005E"/>
    <w:rsid w:val="00860073"/>
    <w:rsid w:val="00860147"/>
    <w:rsid w:val="0086014C"/>
    <w:rsid w:val="00860197"/>
    <w:rsid w:val="00860239"/>
    <w:rsid w:val="0086028E"/>
    <w:rsid w:val="00860294"/>
    <w:rsid w:val="008602D1"/>
    <w:rsid w:val="008602D6"/>
    <w:rsid w:val="00860349"/>
    <w:rsid w:val="0086077B"/>
    <w:rsid w:val="008607F7"/>
    <w:rsid w:val="00860817"/>
    <w:rsid w:val="00860A06"/>
    <w:rsid w:val="00860AEB"/>
    <w:rsid w:val="00860AFA"/>
    <w:rsid w:val="00860B22"/>
    <w:rsid w:val="00860C09"/>
    <w:rsid w:val="00860D73"/>
    <w:rsid w:val="00860E5D"/>
    <w:rsid w:val="00860ECD"/>
    <w:rsid w:val="00861040"/>
    <w:rsid w:val="0086108F"/>
    <w:rsid w:val="008612EC"/>
    <w:rsid w:val="0086139C"/>
    <w:rsid w:val="0086145C"/>
    <w:rsid w:val="00861478"/>
    <w:rsid w:val="008616D8"/>
    <w:rsid w:val="008616F6"/>
    <w:rsid w:val="00861748"/>
    <w:rsid w:val="00861778"/>
    <w:rsid w:val="00861781"/>
    <w:rsid w:val="0086178F"/>
    <w:rsid w:val="008618C3"/>
    <w:rsid w:val="008618C4"/>
    <w:rsid w:val="00861937"/>
    <w:rsid w:val="00861978"/>
    <w:rsid w:val="0086199E"/>
    <w:rsid w:val="00861A70"/>
    <w:rsid w:val="00861AAA"/>
    <w:rsid w:val="00861AD8"/>
    <w:rsid w:val="00861B0A"/>
    <w:rsid w:val="00861C7B"/>
    <w:rsid w:val="00861CC6"/>
    <w:rsid w:val="00861D58"/>
    <w:rsid w:val="00861E34"/>
    <w:rsid w:val="0086203B"/>
    <w:rsid w:val="0086206A"/>
    <w:rsid w:val="008620BF"/>
    <w:rsid w:val="0086217E"/>
    <w:rsid w:val="008622EB"/>
    <w:rsid w:val="008623A9"/>
    <w:rsid w:val="008623AA"/>
    <w:rsid w:val="00862431"/>
    <w:rsid w:val="00862440"/>
    <w:rsid w:val="008624DB"/>
    <w:rsid w:val="00862634"/>
    <w:rsid w:val="0086273A"/>
    <w:rsid w:val="0086279F"/>
    <w:rsid w:val="008628A1"/>
    <w:rsid w:val="008628BB"/>
    <w:rsid w:val="008629FC"/>
    <w:rsid w:val="008629FE"/>
    <w:rsid w:val="00862AA2"/>
    <w:rsid w:val="00862B5F"/>
    <w:rsid w:val="00862C5A"/>
    <w:rsid w:val="00862D21"/>
    <w:rsid w:val="00862D3E"/>
    <w:rsid w:val="00862DD1"/>
    <w:rsid w:val="00862E8C"/>
    <w:rsid w:val="00862EF9"/>
    <w:rsid w:val="00862F88"/>
    <w:rsid w:val="00862FBD"/>
    <w:rsid w:val="00862FDD"/>
    <w:rsid w:val="0086315A"/>
    <w:rsid w:val="00863236"/>
    <w:rsid w:val="00863283"/>
    <w:rsid w:val="00863441"/>
    <w:rsid w:val="008634B6"/>
    <w:rsid w:val="00863605"/>
    <w:rsid w:val="00863723"/>
    <w:rsid w:val="008637AB"/>
    <w:rsid w:val="008637D0"/>
    <w:rsid w:val="008637D8"/>
    <w:rsid w:val="00863851"/>
    <w:rsid w:val="008639CF"/>
    <w:rsid w:val="008639F8"/>
    <w:rsid w:val="00863A17"/>
    <w:rsid w:val="00863AFD"/>
    <w:rsid w:val="00863BFC"/>
    <w:rsid w:val="00863DCD"/>
    <w:rsid w:val="00863F4D"/>
    <w:rsid w:val="00863F5B"/>
    <w:rsid w:val="00863F64"/>
    <w:rsid w:val="00863FAE"/>
    <w:rsid w:val="0086405A"/>
    <w:rsid w:val="008642C6"/>
    <w:rsid w:val="0086439D"/>
    <w:rsid w:val="008643E4"/>
    <w:rsid w:val="00864462"/>
    <w:rsid w:val="00864679"/>
    <w:rsid w:val="008646E5"/>
    <w:rsid w:val="0086473E"/>
    <w:rsid w:val="008647F2"/>
    <w:rsid w:val="00864873"/>
    <w:rsid w:val="008648E4"/>
    <w:rsid w:val="00864B0B"/>
    <w:rsid w:val="00864BB6"/>
    <w:rsid w:val="00864E02"/>
    <w:rsid w:val="00864E8C"/>
    <w:rsid w:val="00864EAB"/>
    <w:rsid w:val="00865070"/>
    <w:rsid w:val="00865137"/>
    <w:rsid w:val="00865142"/>
    <w:rsid w:val="008652C0"/>
    <w:rsid w:val="0086530F"/>
    <w:rsid w:val="00865328"/>
    <w:rsid w:val="00865351"/>
    <w:rsid w:val="008653F7"/>
    <w:rsid w:val="00865406"/>
    <w:rsid w:val="0086540F"/>
    <w:rsid w:val="0086541E"/>
    <w:rsid w:val="00865464"/>
    <w:rsid w:val="0086547E"/>
    <w:rsid w:val="00865515"/>
    <w:rsid w:val="0086564E"/>
    <w:rsid w:val="0086565A"/>
    <w:rsid w:val="00865742"/>
    <w:rsid w:val="008658C4"/>
    <w:rsid w:val="00865950"/>
    <w:rsid w:val="008659D4"/>
    <w:rsid w:val="00865AB8"/>
    <w:rsid w:val="00865B63"/>
    <w:rsid w:val="00865C25"/>
    <w:rsid w:val="00865EBB"/>
    <w:rsid w:val="00865F43"/>
    <w:rsid w:val="00865F64"/>
    <w:rsid w:val="008661A2"/>
    <w:rsid w:val="0086639F"/>
    <w:rsid w:val="0086646F"/>
    <w:rsid w:val="008664BF"/>
    <w:rsid w:val="008664F4"/>
    <w:rsid w:val="00866523"/>
    <w:rsid w:val="0086654F"/>
    <w:rsid w:val="0086660A"/>
    <w:rsid w:val="0086663E"/>
    <w:rsid w:val="008666A4"/>
    <w:rsid w:val="0086670C"/>
    <w:rsid w:val="008667B4"/>
    <w:rsid w:val="00866896"/>
    <w:rsid w:val="008669D9"/>
    <w:rsid w:val="00866B85"/>
    <w:rsid w:val="00866B8D"/>
    <w:rsid w:val="00866C1C"/>
    <w:rsid w:val="00866C93"/>
    <w:rsid w:val="00866D8B"/>
    <w:rsid w:val="00866DDB"/>
    <w:rsid w:val="00866F4A"/>
    <w:rsid w:val="00866F6B"/>
    <w:rsid w:val="00867041"/>
    <w:rsid w:val="0086709C"/>
    <w:rsid w:val="008670F9"/>
    <w:rsid w:val="008670FF"/>
    <w:rsid w:val="008671E5"/>
    <w:rsid w:val="00867284"/>
    <w:rsid w:val="008672BE"/>
    <w:rsid w:val="00867487"/>
    <w:rsid w:val="008674A2"/>
    <w:rsid w:val="008674FD"/>
    <w:rsid w:val="0086751E"/>
    <w:rsid w:val="0086754E"/>
    <w:rsid w:val="0086759A"/>
    <w:rsid w:val="008676AA"/>
    <w:rsid w:val="008676B8"/>
    <w:rsid w:val="00867727"/>
    <w:rsid w:val="008677E7"/>
    <w:rsid w:val="008677FD"/>
    <w:rsid w:val="008677FF"/>
    <w:rsid w:val="0086780D"/>
    <w:rsid w:val="008679F0"/>
    <w:rsid w:val="00867A3D"/>
    <w:rsid w:val="00867ACA"/>
    <w:rsid w:val="00867CE2"/>
    <w:rsid w:val="00867D74"/>
    <w:rsid w:val="00867DB8"/>
    <w:rsid w:val="00867E51"/>
    <w:rsid w:val="00870023"/>
    <w:rsid w:val="0087006C"/>
    <w:rsid w:val="008701DF"/>
    <w:rsid w:val="00870231"/>
    <w:rsid w:val="00870284"/>
    <w:rsid w:val="008702DF"/>
    <w:rsid w:val="00870363"/>
    <w:rsid w:val="0087036B"/>
    <w:rsid w:val="00870387"/>
    <w:rsid w:val="008704D7"/>
    <w:rsid w:val="008704E6"/>
    <w:rsid w:val="008705F2"/>
    <w:rsid w:val="00870711"/>
    <w:rsid w:val="0087075A"/>
    <w:rsid w:val="008707E2"/>
    <w:rsid w:val="00870807"/>
    <w:rsid w:val="008708AC"/>
    <w:rsid w:val="00870AAD"/>
    <w:rsid w:val="00870C14"/>
    <w:rsid w:val="00870CB9"/>
    <w:rsid w:val="00870D18"/>
    <w:rsid w:val="00870D62"/>
    <w:rsid w:val="00870D76"/>
    <w:rsid w:val="00870DF4"/>
    <w:rsid w:val="00870EC4"/>
    <w:rsid w:val="00870F65"/>
    <w:rsid w:val="008710A0"/>
    <w:rsid w:val="008710A4"/>
    <w:rsid w:val="008712FD"/>
    <w:rsid w:val="00871393"/>
    <w:rsid w:val="008714F8"/>
    <w:rsid w:val="008716B3"/>
    <w:rsid w:val="008716F1"/>
    <w:rsid w:val="00871718"/>
    <w:rsid w:val="00871774"/>
    <w:rsid w:val="00871856"/>
    <w:rsid w:val="0087198E"/>
    <w:rsid w:val="008719E1"/>
    <w:rsid w:val="00871B8C"/>
    <w:rsid w:val="00871C59"/>
    <w:rsid w:val="00871D45"/>
    <w:rsid w:val="00871E60"/>
    <w:rsid w:val="0087201E"/>
    <w:rsid w:val="008720B5"/>
    <w:rsid w:val="00872142"/>
    <w:rsid w:val="008723E6"/>
    <w:rsid w:val="0087241E"/>
    <w:rsid w:val="0087245E"/>
    <w:rsid w:val="00872481"/>
    <w:rsid w:val="008724FC"/>
    <w:rsid w:val="00872524"/>
    <w:rsid w:val="0087253A"/>
    <w:rsid w:val="00872549"/>
    <w:rsid w:val="0087258D"/>
    <w:rsid w:val="008726A2"/>
    <w:rsid w:val="008727D0"/>
    <w:rsid w:val="008727E4"/>
    <w:rsid w:val="008727F2"/>
    <w:rsid w:val="008727FE"/>
    <w:rsid w:val="00872804"/>
    <w:rsid w:val="0087283E"/>
    <w:rsid w:val="008728E7"/>
    <w:rsid w:val="00872AF0"/>
    <w:rsid w:val="00872B95"/>
    <w:rsid w:val="00872D10"/>
    <w:rsid w:val="00872D1D"/>
    <w:rsid w:val="00872D7A"/>
    <w:rsid w:val="00872EDC"/>
    <w:rsid w:val="00872EE7"/>
    <w:rsid w:val="00872EEE"/>
    <w:rsid w:val="00872F13"/>
    <w:rsid w:val="00873158"/>
    <w:rsid w:val="008731C0"/>
    <w:rsid w:val="008733FF"/>
    <w:rsid w:val="00873528"/>
    <w:rsid w:val="00873533"/>
    <w:rsid w:val="00873554"/>
    <w:rsid w:val="0087366D"/>
    <w:rsid w:val="008736A8"/>
    <w:rsid w:val="008736CE"/>
    <w:rsid w:val="008736F4"/>
    <w:rsid w:val="00873750"/>
    <w:rsid w:val="00873854"/>
    <w:rsid w:val="0087386A"/>
    <w:rsid w:val="00873905"/>
    <w:rsid w:val="0087395A"/>
    <w:rsid w:val="00873AC7"/>
    <w:rsid w:val="00873D8F"/>
    <w:rsid w:val="00873E54"/>
    <w:rsid w:val="00873F89"/>
    <w:rsid w:val="00874021"/>
    <w:rsid w:val="00874099"/>
    <w:rsid w:val="008740A9"/>
    <w:rsid w:val="008740E7"/>
    <w:rsid w:val="00874160"/>
    <w:rsid w:val="008742F2"/>
    <w:rsid w:val="008743CA"/>
    <w:rsid w:val="0087448E"/>
    <w:rsid w:val="00874497"/>
    <w:rsid w:val="0087455B"/>
    <w:rsid w:val="008745E0"/>
    <w:rsid w:val="00874620"/>
    <w:rsid w:val="0087480B"/>
    <w:rsid w:val="008748D5"/>
    <w:rsid w:val="00874931"/>
    <w:rsid w:val="00874956"/>
    <w:rsid w:val="00874A21"/>
    <w:rsid w:val="00874B37"/>
    <w:rsid w:val="00874B7B"/>
    <w:rsid w:val="00874CA0"/>
    <w:rsid w:val="00874D21"/>
    <w:rsid w:val="00874D28"/>
    <w:rsid w:val="00874DA0"/>
    <w:rsid w:val="00874DE5"/>
    <w:rsid w:val="00874DFC"/>
    <w:rsid w:val="00874ECD"/>
    <w:rsid w:val="00874FF0"/>
    <w:rsid w:val="00875084"/>
    <w:rsid w:val="008750CE"/>
    <w:rsid w:val="0087510B"/>
    <w:rsid w:val="00875126"/>
    <w:rsid w:val="0087519A"/>
    <w:rsid w:val="008751AF"/>
    <w:rsid w:val="0087524D"/>
    <w:rsid w:val="00875261"/>
    <w:rsid w:val="008752B2"/>
    <w:rsid w:val="00875301"/>
    <w:rsid w:val="008753B7"/>
    <w:rsid w:val="008754DF"/>
    <w:rsid w:val="0087551A"/>
    <w:rsid w:val="00875582"/>
    <w:rsid w:val="008755D5"/>
    <w:rsid w:val="008757E8"/>
    <w:rsid w:val="00875897"/>
    <w:rsid w:val="00875948"/>
    <w:rsid w:val="00875A14"/>
    <w:rsid w:val="00875A49"/>
    <w:rsid w:val="00875AA9"/>
    <w:rsid w:val="00875C1D"/>
    <w:rsid w:val="00875C79"/>
    <w:rsid w:val="00875C84"/>
    <w:rsid w:val="00875CE0"/>
    <w:rsid w:val="00875CFF"/>
    <w:rsid w:val="00875EB8"/>
    <w:rsid w:val="00876048"/>
    <w:rsid w:val="008760B5"/>
    <w:rsid w:val="00876135"/>
    <w:rsid w:val="00876152"/>
    <w:rsid w:val="00876210"/>
    <w:rsid w:val="00876233"/>
    <w:rsid w:val="00876277"/>
    <w:rsid w:val="008762F7"/>
    <w:rsid w:val="008763C7"/>
    <w:rsid w:val="008763DE"/>
    <w:rsid w:val="00876507"/>
    <w:rsid w:val="0087682B"/>
    <w:rsid w:val="0087685B"/>
    <w:rsid w:val="00876869"/>
    <w:rsid w:val="008768F6"/>
    <w:rsid w:val="0087696E"/>
    <w:rsid w:val="00876A44"/>
    <w:rsid w:val="00876B07"/>
    <w:rsid w:val="00876B09"/>
    <w:rsid w:val="00876BF1"/>
    <w:rsid w:val="00876BF9"/>
    <w:rsid w:val="00876C6E"/>
    <w:rsid w:val="00876EF6"/>
    <w:rsid w:val="008770EA"/>
    <w:rsid w:val="00877123"/>
    <w:rsid w:val="00877187"/>
    <w:rsid w:val="00877250"/>
    <w:rsid w:val="00877365"/>
    <w:rsid w:val="008773F7"/>
    <w:rsid w:val="0087741D"/>
    <w:rsid w:val="0087742C"/>
    <w:rsid w:val="008774E1"/>
    <w:rsid w:val="0087758D"/>
    <w:rsid w:val="0087764C"/>
    <w:rsid w:val="008777F1"/>
    <w:rsid w:val="008779CA"/>
    <w:rsid w:val="00877A85"/>
    <w:rsid w:val="00877B28"/>
    <w:rsid w:val="00877B2A"/>
    <w:rsid w:val="00877B6C"/>
    <w:rsid w:val="00877C6C"/>
    <w:rsid w:val="00877CBD"/>
    <w:rsid w:val="00877D20"/>
    <w:rsid w:val="00877EEF"/>
    <w:rsid w:val="00877F25"/>
    <w:rsid w:val="00877FAC"/>
    <w:rsid w:val="00877FE3"/>
    <w:rsid w:val="008800C1"/>
    <w:rsid w:val="008800ED"/>
    <w:rsid w:val="00880104"/>
    <w:rsid w:val="0088021D"/>
    <w:rsid w:val="0088024C"/>
    <w:rsid w:val="0088028F"/>
    <w:rsid w:val="0088031B"/>
    <w:rsid w:val="0088038F"/>
    <w:rsid w:val="008803C2"/>
    <w:rsid w:val="0088045E"/>
    <w:rsid w:val="00880516"/>
    <w:rsid w:val="00880762"/>
    <w:rsid w:val="008807D9"/>
    <w:rsid w:val="00880816"/>
    <w:rsid w:val="008809F2"/>
    <w:rsid w:val="00880A6F"/>
    <w:rsid w:val="00880A96"/>
    <w:rsid w:val="00880AA7"/>
    <w:rsid w:val="00880ABA"/>
    <w:rsid w:val="00880ABF"/>
    <w:rsid w:val="00880B75"/>
    <w:rsid w:val="00880B90"/>
    <w:rsid w:val="00880C0B"/>
    <w:rsid w:val="00880C39"/>
    <w:rsid w:val="00880C95"/>
    <w:rsid w:val="00880CCE"/>
    <w:rsid w:val="00880D40"/>
    <w:rsid w:val="00880D7E"/>
    <w:rsid w:val="00880DE4"/>
    <w:rsid w:val="00880F21"/>
    <w:rsid w:val="00880FB8"/>
    <w:rsid w:val="0088108D"/>
    <w:rsid w:val="008810F2"/>
    <w:rsid w:val="00881107"/>
    <w:rsid w:val="00881127"/>
    <w:rsid w:val="00881131"/>
    <w:rsid w:val="00881155"/>
    <w:rsid w:val="008811EA"/>
    <w:rsid w:val="008812E3"/>
    <w:rsid w:val="00881325"/>
    <w:rsid w:val="00881331"/>
    <w:rsid w:val="00881428"/>
    <w:rsid w:val="00881499"/>
    <w:rsid w:val="00881516"/>
    <w:rsid w:val="00881593"/>
    <w:rsid w:val="008816D2"/>
    <w:rsid w:val="008816E5"/>
    <w:rsid w:val="00881767"/>
    <w:rsid w:val="008819BA"/>
    <w:rsid w:val="00881A46"/>
    <w:rsid w:val="00881ABE"/>
    <w:rsid w:val="00881B2F"/>
    <w:rsid w:val="00881C5B"/>
    <w:rsid w:val="00881C8B"/>
    <w:rsid w:val="00881D0F"/>
    <w:rsid w:val="00881D9D"/>
    <w:rsid w:val="00881E17"/>
    <w:rsid w:val="00881F23"/>
    <w:rsid w:val="00881FE7"/>
    <w:rsid w:val="00882003"/>
    <w:rsid w:val="00882047"/>
    <w:rsid w:val="0088205B"/>
    <w:rsid w:val="0088226D"/>
    <w:rsid w:val="0088235F"/>
    <w:rsid w:val="00882425"/>
    <w:rsid w:val="00882470"/>
    <w:rsid w:val="00882543"/>
    <w:rsid w:val="00882630"/>
    <w:rsid w:val="0088278A"/>
    <w:rsid w:val="008827FC"/>
    <w:rsid w:val="0088293B"/>
    <w:rsid w:val="00882975"/>
    <w:rsid w:val="008829FE"/>
    <w:rsid w:val="00882A61"/>
    <w:rsid w:val="00882E0E"/>
    <w:rsid w:val="00882F0A"/>
    <w:rsid w:val="00882F0D"/>
    <w:rsid w:val="00882F10"/>
    <w:rsid w:val="00882F32"/>
    <w:rsid w:val="00883053"/>
    <w:rsid w:val="008830E2"/>
    <w:rsid w:val="0088314D"/>
    <w:rsid w:val="00883198"/>
    <w:rsid w:val="00883239"/>
    <w:rsid w:val="008832FB"/>
    <w:rsid w:val="0088344A"/>
    <w:rsid w:val="00883600"/>
    <w:rsid w:val="00883649"/>
    <w:rsid w:val="0088371F"/>
    <w:rsid w:val="00883818"/>
    <w:rsid w:val="008838C0"/>
    <w:rsid w:val="00883952"/>
    <w:rsid w:val="00883955"/>
    <w:rsid w:val="00883A78"/>
    <w:rsid w:val="00883B25"/>
    <w:rsid w:val="00883CE5"/>
    <w:rsid w:val="00883D5C"/>
    <w:rsid w:val="00883D6B"/>
    <w:rsid w:val="00883D97"/>
    <w:rsid w:val="00883DB7"/>
    <w:rsid w:val="00883F88"/>
    <w:rsid w:val="0088417E"/>
    <w:rsid w:val="00884217"/>
    <w:rsid w:val="0088439E"/>
    <w:rsid w:val="008843C7"/>
    <w:rsid w:val="00884455"/>
    <w:rsid w:val="00884493"/>
    <w:rsid w:val="0088454D"/>
    <w:rsid w:val="00884656"/>
    <w:rsid w:val="008846A9"/>
    <w:rsid w:val="00884720"/>
    <w:rsid w:val="008847D5"/>
    <w:rsid w:val="00884933"/>
    <w:rsid w:val="0088498D"/>
    <w:rsid w:val="00884A0A"/>
    <w:rsid w:val="00884A74"/>
    <w:rsid w:val="00884AC3"/>
    <w:rsid w:val="00884B27"/>
    <w:rsid w:val="00884C42"/>
    <w:rsid w:val="00884CA2"/>
    <w:rsid w:val="00884D72"/>
    <w:rsid w:val="00884D8A"/>
    <w:rsid w:val="00884DC1"/>
    <w:rsid w:val="00884F61"/>
    <w:rsid w:val="00884FE2"/>
    <w:rsid w:val="0088515B"/>
    <w:rsid w:val="008851B7"/>
    <w:rsid w:val="008851C1"/>
    <w:rsid w:val="008852AE"/>
    <w:rsid w:val="008852FF"/>
    <w:rsid w:val="008853CC"/>
    <w:rsid w:val="00885416"/>
    <w:rsid w:val="008855A0"/>
    <w:rsid w:val="008855D3"/>
    <w:rsid w:val="008855E0"/>
    <w:rsid w:val="0088575C"/>
    <w:rsid w:val="008857A5"/>
    <w:rsid w:val="008857F2"/>
    <w:rsid w:val="0088582B"/>
    <w:rsid w:val="008858AA"/>
    <w:rsid w:val="008859FB"/>
    <w:rsid w:val="00885A3B"/>
    <w:rsid w:val="00885A55"/>
    <w:rsid w:val="00885C76"/>
    <w:rsid w:val="00885DFA"/>
    <w:rsid w:val="00885F33"/>
    <w:rsid w:val="00885FE2"/>
    <w:rsid w:val="00886179"/>
    <w:rsid w:val="008862D5"/>
    <w:rsid w:val="00886303"/>
    <w:rsid w:val="0088638B"/>
    <w:rsid w:val="00886434"/>
    <w:rsid w:val="00886490"/>
    <w:rsid w:val="0088662D"/>
    <w:rsid w:val="0088663D"/>
    <w:rsid w:val="008866ED"/>
    <w:rsid w:val="00886782"/>
    <w:rsid w:val="00886869"/>
    <w:rsid w:val="008868A1"/>
    <w:rsid w:val="008868BC"/>
    <w:rsid w:val="00886930"/>
    <w:rsid w:val="0088694C"/>
    <w:rsid w:val="00886A0E"/>
    <w:rsid w:val="00886A1D"/>
    <w:rsid w:val="00886A57"/>
    <w:rsid w:val="00886B26"/>
    <w:rsid w:val="00886B86"/>
    <w:rsid w:val="00886BBC"/>
    <w:rsid w:val="00886C68"/>
    <w:rsid w:val="00886CCD"/>
    <w:rsid w:val="00886DC4"/>
    <w:rsid w:val="00887114"/>
    <w:rsid w:val="008871F0"/>
    <w:rsid w:val="0088727F"/>
    <w:rsid w:val="00887421"/>
    <w:rsid w:val="00887443"/>
    <w:rsid w:val="0088751F"/>
    <w:rsid w:val="008875CD"/>
    <w:rsid w:val="0088773E"/>
    <w:rsid w:val="00887940"/>
    <w:rsid w:val="00887945"/>
    <w:rsid w:val="00887A2F"/>
    <w:rsid w:val="00887A66"/>
    <w:rsid w:val="00887AA7"/>
    <w:rsid w:val="00887BFC"/>
    <w:rsid w:val="00887C30"/>
    <w:rsid w:val="00887C42"/>
    <w:rsid w:val="00887E11"/>
    <w:rsid w:val="00887E15"/>
    <w:rsid w:val="00890054"/>
    <w:rsid w:val="008900C3"/>
    <w:rsid w:val="00890108"/>
    <w:rsid w:val="0089013D"/>
    <w:rsid w:val="00890168"/>
    <w:rsid w:val="00890260"/>
    <w:rsid w:val="0089037E"/>
    <w:rsid w:val="008903D7"/>
    <w:rsid w:val="00890426"/>
    <w:rsid w:val="00890544"/>
    <w:rsid w:val="008905AA"/>
    <w:rsid w:val="008905AE"/>
    <w:rsid w:val="00890658"/>
    <w:rsid w:val="008908DC"/>
    <w:rsid w:val="00890AB9"/>
    <w:rsid w:val="00890B01"/>
    <w:rsid w:val="00890B0E"/>
    <w:rsid w:val="00890BF3"/>
    <w:rsid w:val="00890C11"/>
    <w:rsid w:val="00890D54"/>
    <w:rsid w:val="00890D73"/>
    <w:rsid w:val="00890DC7"/>
    <w:rsid w:val="00890F86"/>
    <w:rsid w:val="00891050"/>
    <w:rsid w:val="0089120C"/>
    <w:rsid w:val="00891235"/>
    <w:rsid w:val="008912E0"/>
    <w:rsid w:val="008913B2"/>
    <w:rsid w:val="008913EA"/>
    <w:rsid w:val="0089142D"/>
    <w:rsid w:val="00891492"/>
    <w:rsid w:val="0089161E"/>
    <w:rsid w:val="0089163A"/>
    <w:rsid w:val="008916B8"/>
    <w:rsid w:val="008916CB"/>
    <w:rsid w:val="008917D2"/>
    <w:rsid w:val="00891833"/>
    <w:rsid w:val="008918BB"/>
    <w:rsid w:val="008919AC"/>
    <w:rsid w:val="008919C3"/>
    <w:rsid w:val="00891ACF"/>
    <w:rsid w:val="00891B1E"/>
    <w:rsid w:val="00891C7A"/>
    <w:rsid w:val="00891D1F"/>
    <w:rsid w:val="00891D9C"/>
    <w:rsid w:val="00891DC0"/>
    <w:rsid w:val="00891DCB"/>
    <w:rsid w:val="00891E3A"/>
    <w:rsid w:val="00891EBE"/>
    <w:rsid w:val="00891F01"/>
    <w:rsid w:val="00891F0E"/>
    <w:rsid w:val="00891F30"/>
    <w:rsid w:val="00891F4B"/>
    <w:rsid w:val="00891FE0"/>
    <w:rsid w:val="0089204E"/>
    <w:rsid w:val="00892122"/>
    <w:rsid w:val="00892272"/>
    <w:rsid w:val="008922B9"/>
    <w:rsid w:val="0089232E"/>
    <w:rsid w:val="008923D6"/>
    <w:rsid w:val="008923DB"/>
    <w:rsid w:val="00892427"/>
    <w:rsid w:val="0089258F"/>
    <w:rsid w:val="00892626"/>
    <w:rsid w:val="00892657"/>
    <w:rsid w:val="0089269A"/>
    <w:rsid w:val="0089269C"/>
    <w:rsid w:val="00892703"/>
    <w:rsid w:val="00892746"/>
    <w:rsid w:val="00892885"/>
    <w:rsid w:val="008928B5"/>
    <w:rsid w:val="00892903"/>
    <w:rsid w:val="00892A02"/>
    <w:rsid w:val="00892A9D"/>
    <w:rsid w:val="00892B04"/>
    <w:rsid w:val="00892CB5"/>
    <w:rsid w:val="00892CE3"/>
    <w:rsid w:val="00892E97"/>
    <w:rsid w:val="00892EFD"/>
    <w:rsid w:val="00892F68"/>
    <w:rsid w:val="00893303"/>
    <w:rsid w:val="008933CD"/>
    <w:rsid w:val="00893506"/>
    <w:rsid w:val="0089350D"/>
    <w:rsid w:val="00893565"/>
    <w:rsid w:val="008935D5"/>
    <w:rsid w:val="00893665"/>
    <w:rsid w:val="0089373F"/>
    <w:rsid w:val="008937F0"/>
    <w:rsid w:val="008938F6"/>
    <w:rsid w:val="00893979"/>
    <w:rsid w:val="008939C5"/>
    <w:rsid w:val="00893A9F"/>
    <w:rsid w:val="00893AAC"/>
    <w:rsid w:val="00893B41"/>
    <w:rsid w:val="00893B9A"/>
    <w:rsid w:val="00893BC3"/>
    <w:rsid w:val="00893C2C"/>
    <w:rsid w:val="00893CFE"/>
    <w:rsid w:val="00893D42"/>
    <w:rsid w:val="00893F56"/>
    <w:rsid w:val="00894058"/>
    <w:rsid w:val="00894170"/>
    <w:rsid w:val="008941A0"/>
    <w:rsid w:val="0089426F"/>
    <w:rsid w:val="008942CE"/>
    <w:rsid w:val="00894560"/>
    <w:rsid w:val="008945EC"/>
    <w:rsid w:val="00894894"/>
    <w:rsid w:val="008948D3"/>
    <w:rsid w:val="00894A28"/>
    <w:rsid w:val="00894AB3"/>
    <w:rsid w:val="00894B60"/>
    <w:rsid w:val="00894D47"/>
    <w:rsid w:val="00894E32"/>
    <w:rsid w:val="00894EBE"/>
    <w:rsid w:val="00895101"/>
    <w:rsid w:val="008952CA"/>
    <w:rsid w:val="008952F2"/>
    <w:rsid w:val="00895376"/>
    <w:rsid w:val="0089539B"/>
    <w:rsid w:val="0089541C"/>
    <w:rsid w:val="00895427"/>
    <w:rsid w:val="008954D7"/>
    <w:rsid w:val="0089556E"/>
    <w:rsid w:val="008957DA"/>
    <w:rsid w:val="0089582F"/>
    <w:rsid w:val="008958F5"/>
    <w:rsid w:val="00895A2C"/>
    <w:rsid w:val="00895C2C"/>
    <w:rsid w:val="00895C2E"/>
    <w:rsid w:val="00895E41"/>
    <w:rsid w:val="0089607D"/>
    <w:rsid w:val="008961D5"/>
    <w:rsid w:val="00896213"/>
    <w:rsid w:val="0089641D"/>
    <w:rsid w:val="00896458"/>
    <w:rsid w:val="008964EF"/>
    <w:rsid w:val="00896649"/>
    <w:rsid w:val="008966BC"/>
    <w:rsid w:val="00896784"/>
    <w:rsid w:val="00896864"/>
    <w:rsid w:val="008968BD"/>
    <w:rsid w:val="008968F1"/>
    <w:rsid w:val="00896916"/>
    <w:rsid w:val="00896CAB"/>
    <w:rsid w:val="00896CD1"/>
    <w:rsid w:val="00896D23"/>
    <w:rsid w:val="00896D56"/>
    <w:rsid w:val="00896D6E"/>
    <w:rsid w:val="00896F34"/>
    <w:rsid w:val="008970DD"/>
    <w:rsid w:val="008972BF"/>
    <w:rsid w:val="0089732B"/>
    <w:rsid w:val="00897404"/>
    <w:rsid w:val="00897432"/>
    <w:rsid w:val="0089746C"/>
    <w:rsid w:val="00897495"/>
    <w:rsid w:val="008974AC"/>
    <w:rsid w:val="008974B6"/>
    <w:rsid w:val="008974D8"/>
    <w:rsid w:val="0089762C"/>
    <w:rsid w:val="0089767E"/>
    <w:rsid w:val="00897686"/>
    <w:rsid w:val="00897697"/>
    <w:rsid w:val="008978E1"/>
    <w:rsid w:val="00897984"/>
    <w:rsid w:val="008979A7"/>
    <w:rsid w:val="008979FD"/>
    <w:rsid w:val="00897A69"/>
    <w:rsid w:val="00897D23"/>
    <w:rsid w:val="00897DD8"/>
    <w:rsid w:val="00897E40"/>
    <w:rsid w:val="00897F1A"/>
    <w:rsid w:val="00897F65"/>
    <w:rsid w:val="008A01BF"/>
    <w:rsid w:val="008A0243"/>
    <w:rsid w:val="008A02E5"/>
    <w:rsid w:val="008A04E6"/>
    <w:rsid w:val="008A0616"/>
    <w:rsid w:val="008A084E"/>
    <w:rsid w:val="008A087E"/>
    <w:rsid w:val="008A08F4"/>
    <w:rsid w:val="008A091B"/>
    <w:rsid w:val="008A0952"/>
    <w:rsid w:val="008A0970"/>
    <w:rsid w:val="008A0975"/>
    <w:rsid w:val="008A0AF5"/>
    <w:rsid w:val="008A0E25"/>
    <w:rsid w:val="008A0E33"/>
    <w:rsid w:val="008A0E83"/>
    <w:rsid w:val="008A10A6"/>
    <w:rsid w:val="008A10C5"/>
    <w:rsid w:val="008A1142"/>
    <w:rsid w:val="008A11A7"/>
    <w:rsid w:val="008A13BC"/>
    <w:rsid w:val="008A14CC"/>
    <w:rsid w:val="008A1546"/>
    <w:rsid w:val="008A15B9"/>
    <w:rsid w:val="008A1606"/>
    <w:rsid w:val="008A16BD"/>
    <w:rsid w:val="008A16C1"/>
    <w:rsid w:val="008A16CB"/>
    <w:rsid w:val="008A175A"/>
    <w:rsid w:val="008A1793"/>
    <w:rsid w:val="008A1804"/>
    <w:rsid w:val="008A1A4A"/>
    <w:rsid w:val="008A1AF3"/>
    <w:rsid w:val="008A1DC7"/>
    <w:rsid w:val="008A1EC1"/>
    <w:rsid w:val="008A1F0E"/>
    <w:rsid w:val="008A1F81"/>
    <w:rsid w:val="008A2127"/>
    <w:rsid w:val="008A225E"/>
    <w:rsid w:val="008A2264"/>
    <w:rsid w:val="008A2293"/>
    <w:rsid w:val="008A248C"/>
    <w:rsid w:val="008A2492"/>
    <w:rsid w:val="008A2538"/>
    <w:rsid w:val="008A25AB"/>
    <w:rsid w:val="008A25C7"/>
    <w:rsid w:val="008A267F"/>
    <w:rsid w:val="008A2708"/>
    <w:rsid w:val="008A298C"/>
    <w:rsid w:val="008A29A6"/>
    <w:rsid w:val="008A29AC"/>
    <w:rsid w:val="008A29BA"/>
    <w:rsid w:val="008A2ABE"/>
    <w:rsid w:val="008A2B3E"/>
    <w:rsid w:val="008A2BB9"/>
    <w:rsid w:val="008A2BDE"/>
    <w:rsid w:val="008A2C43"/>
    <w:rsid w:val="008A2CB1"/>
    <w:rsid w:val="008A2CFC"/>
    <w:rsid w:val="008A2E67"/>
    <w:rsid w:val="008A2EB8"/>
    <w:rsid w:val="008A2ECD"/>
    <w:rsid w:val="008A2EED"/>
    <w:rsid w:val="008A2EFB"/>
    <w:rsid w:val="008A2F55"/>
    <w:rsid w:val="008A30A3"/>
    <w:rsid w:val="008A30E9"/>
    <w:rsid w:val="008A325B"/>
    <w:rsid w:val="008A3273"/>
    <w:rsid w:val="008A332F"/>
    <w:rsid w:val="008A33E4"/>
    <w:rsid w:val="008A3447"/>
    <w:rsid w:val="008A34DE"/>
    <w:rsid w:val="008A358A"/>
    <w:rsid w:val="008A387F"/>
    <w:rsid w:val="008A391F"/>
    <w:rsid w:val="008A3A14"/>
    <w:rsid w:val="008A3A2D"/>
    <w:rsid w:val="008A3A3D"/>
    <w:rsid w:val="008A3AE3"/>
    <w:rsid w:val="008A3B88"/>
    <w:rsid w:val="008A3CB0"/>
    <w:rsid w:val="008A3E65"/>
    <w:rsid w:val="008A3E8F"/>
    <w:rsid w:val="008A3F46"/>
    <w:rsid w:val="008A3F66"/>
    <w:rsid w:val="008A3FB3"/>
    <w:rsid w:val="008A4161"/>
    <w:rsid w:val="008A4231"/>
    <w:rsid w:val="008A423A"/>
    <w:rsid w:val="008A42D4"/>
    <w:rsid w:val="008A42D8"/>
    <w:rsid w:val="008A4312"/>
    <w:rsid w:val="008A43FB"/>
    <w:rsid w:val="008A44EA"/>
    <w:rsid w:val="008A457D"/>
    <w:rsid w:val="008A45A9"/>
    <w:rsid w:val="008A46CA"/>
    <w:rsid w:val="008A49F6"/>
    <w:rsid w:val="008A4A6B"/>
    <w:rsid w:val="008A4A9C"/>
    <w:rsid w:val="008A4B7D"/>
    <w:rsid w:val="008A4BE8"/>
    <w:rsid w:val="008A4C82"/>
    <w:rsid w:val="008A4D14"/>
    <w:rsid w:val="008A4D1C"/>
    <w:rsid w:val="008A4D48"/>
    <w:rsid w:val="008A4F32"/>
    <w:rsid w:val="008A501E"/>
    <w:rsid w:val="008A5195"/>
    <w:rsid w:val="008A5205"/>
    <w:rsid w:val="008A5339"/>
    <w:rsid w:val="008A553F"/>
    <w:rsid w:val="008A555D"/>
    <w:rsid w:val="008A56D8"/>
    <w:rsid w:val="008A56F5"/>
    <w:rsid w:val="008A57E8"/>
    <w:rsid w:val="008A587E"/>
    <w:rsid w:val="008A591C"/>
    <w:rsid w:val="008A59F9"/>
    <w:rsid w:val="008A5A0C"/>
    <w:rsid w:val="008A5A2C"/>
    <w:rsid w:val="008A5A3C"/>
    <w:rsid w:val="008A5A88"/>
    <w:rsid w:val="008A5ABB"/>
    <w:rsid w:val="008A5C1E"/>
    <w:rsid w:val="008A5CAB"/>
    <w:rsid w:val="008A5E53"/>
    <w:rsid w:val="008A5E5F"/>
    <w:rsid w:val="008A5F36"/>
    <w:rsid w:val="008A5F78"/>
    <w:rsid w:val="008A5F9F"/>
    <w:rsid w:val="008A6133"/>
    <w:rsid w:val="008A616E"/>
    <w:rsid w:val="008A6240"/>
    <w:rsid w:val="008A624B"/>
    <w:rsid w:val="008A62E5"/>
    <w:rsid w:val="008A63D1"/>
    <w:rsid w:val="008A6412"/>
    <w:rsid w:val="008A6413"/>
    <w:rsid w:val="008A641D"/>
    <w:rsid w:val="008A686F"/>
    <w:rsid w:val="008A687F"/>
    <w:rsid w:val="008A68A5"/>
    <w:rsid w:val="008A68B0"/>
    <w:rsid w:val="008A6994"/>
    <w:rsid w:val="008A69A2"/>
    <w:rsid w:val="008A6A11"/>
    <w:rsid w:val="008A6ADB"/>
    <w:rsid w:val="008A6B39"/>
    <w:rsid w:val="008A6B5B"/>
    <w:rsid w:val="008A6B8A"/>
    <w:rsid w:val="008A6C5A"/>
    <w:rsid w:val="008A6C8A"/>
    <w:rsid w:val="008A6C8D"/>
    <w:rsid w:val="008A6D78"/>
    <w:rsid w:val="008A6E90"/>
    <w:rsid w:val="008A6F2D"/>
    <w:rsid w:val="008A6FA4"/>
    <w:rsid w:val="008A702B"/>
    <w:rsid w:val="008A7110"/>
    <w:rsid w:val="008A7153"/>
    <w:rsid w:val="008A715A"/>
    <w:rsid w:val="008A73A6"/>
    <w:rsid w:val="008A7567"/>
    <w:rsid w:val="008A756D"/>
    <w:rsid w:val="008A7576"/>
    <w:rsid w:val="008A7582"/>
    <w:rsid w:val="008A7593"/>
    <w:rsid w:val="008A759C"/>
    <w:rsid w:val="008A7851"/>
    <w:rsid w:val="008A7A06"/>
    <w:rsid w:val="008A7B28"/>
    <w:rsid w:val="008A7B64"/>
    <w:rsid w:val="008A7C58"/>
    <w:rsid w:val="008A7D19"/>
    <w:rsid w:val="008A7D47"/>
    <w:rsid w:val="008B008D"/>
    <w:rsid w:val="008B00B2"/>
    <w:rsid w:val="008B00F3"/>
    <w:rsid w:val="008B0188"/>
    <w:rsid w:val="008B019B"/>
    <w:rsid w:val="008B01BE"/>
    <w:rsid w:val="008B0259"/>
    <w:rsid w:val="008B029A"/>
    <w:rsid w:val="008B033E"/>
    <w:rsid w:val="008B03BD"/>
    <w:rsid w:val="008B03F2"/>
    <w:rsid w:val="008B053A"/>
    <w:rsid w:val="008B055D"/>
    <w:rsid w:val="008B069B"/>
    <w:rsid w:val="008B06A2"/>
    <w:rsid w:val="008B0799"/>
    <w:rsid w:val="008B0994"/>
    <w:rsid w:val="008B09B9"/>
    <w:rsid w:val="008B0B08"/>
    <w:rsid w:val="008B0B0F"/>
    <w:rsid w:val="008B0B4B"/>
    <w:rsid w:val="008B0B88"/>
    <w:rsid w:val="008B0C1F"/>
    <w:rsid w:val="008B0C66"/>
    <w:rsid w:val="008B0C9A"/>
    <w:rsid w:val="008B0CA3"/>
    <w:rsid w:val="008B0DBD"/>
    <w:rsid w:val="008B0E05"/>
    <w:rsid w:val="008B0EB1"/>
    <w:rsid w:val="008B0FAA"/>
    <w:rsid w:val="008B10FB"/>
    <w:rsid w:val="008B1168"/>
    <w:rsid w:val="008B1335"/>
    <w:rsid w:val="008B13F7"/>
    <w:rsid w:val="008B1433"/>
    <w:rsid w:val="008B1440"/>
    <w:rsid w:val="008B1480"/>
    <w:rsid w:val="008B15E8"/>
    <w:rsid w:val="008B1625"/>
    <w:rsid w:val="008B1626"/>
    <w:rsid w:val="008B1874"/>
    <w:rsid w:val="008B1879"/>
    <w:rsid w:val="008B18EA"/>
    <w:rsid w:val="008B197A"/>
    <w:rsid w:val="008B19E0"/>
    <w:rsid w:val="008B1C59"/>
    <w:rsid w:val="008B1CBD"/>
    <w:rsid w:val="008B1CF8"/>
    <w:rsid w:val="008B1D73"/>
    <w:rsid w:val="008B1F1F"/>
    <w:rsid w:val="008B1F4A"/>
    <w:rsid w:val="008B1FD6"/>
    <w:rsid w:val="008B1FE2"/>
    <w:rsid w:val="008B2002"/>
    <w:rsid w:val="008B2044"/>
    <w:rsid w:val="008B206F"/>
    <w:rsid w:val="008B20B1"/>
    <w:rsid w:val="008B2247"/>
    <w:rsid w:val="008B2350"/>
    <w:rsid w:val="008B23AD"/>
    <w:rsid w:val="008B25E5"/>
    <w:rsid w:val="008B2602"/>
    <w:rsid w:val="008B2629"/>
    <w:rsid w:val="008B2660"/>
    <w:rsid w:val="008B26AD"/>
    <w:rsid w:val="008B2704"/>
    <w:rsid w:val="008B27B9"/>
    <w:rsid w:val="008B28B9"/>
    <w:rsid w:val="008B28CE"/>
    <w:rsid w:val="008B2910"/>
    <w:rsid w:val="008B29CA"/>
    <w:rsid w:val="008B2A1E"/>
    <w:rsid w:val="008B2A6C"/>
    <w:rsid w:val="008B2A75"/>
    <w:rsid w:val="008B2AA0"/>
    <w:rsid w:val="008B2B09"/>
    <w:rsid w:val="008B2C1D"/>
    <w:rsid w:val="008B2D40"/>
    <w:rsid w:val="008B2DD9"/>
    <w:rsid w:val="008B2F13"/>
    <w:rsid w:val="008B2F78"/>
    <w:rsid w:val="008B2FC0"/>
    <w:rsid w:val="008B3055"/>
    <w:rsid w:val="008B30A8"/>
    <w:rsid w:val="008B30BD"/>
    <w:rsid w:val="008B30BF"/>
    <w:rsid w:val="008B30D9"/>
    <w:rsid w:val="008B3107"/>
    <w:rsid w:val="008B3379"/>
    <w:rsid w:val="008B33AC"/>
    <w:rsid w:val="008B3519"/>
    <w:rsid w:val="008B3624"/>
    <w:rsid w:val="008B365F"/>
    <w:rsid w:val="008B3672"/>
    <w:rsid w:val="008B37E7"/>
    <w:rsid w:val="008B380C"/>
    <w:rsid w:val="008B3813"/>
    <w:rsid w:val="008B3838"/>
    <w:rsid w:val="008B383C"/>
    <w:rsid w:val="008B3A34"/>
    <w:rsid w:val="008B3B5D"/>
    <w:rsid w:val="008B3C1E"/>
    <w:rsid w:val="008B3D1F"/>
    <w:rsid w:val="008B3DCF"/>
    <w:rsid w:val="008B3DD0"/>
    <w:rsid w:val="008B3E12"/>
    <w:rsid w:val="008B3EAC"/>
    <w:rsid w:val="008B3ED4"/>
    <w:rsid w:val="008B3F0F"/>
    <w:rsid w:val="008B3F8A"/>
    <w:rsid w:val="008B3FCC"/>
    <w:rsid w:val="008B4060"/>
    <w:rsid w:val="008B4105"/>
    <w:rsid w:val="008B41DB"/>
    <w:rsid w:val="008B4365"/>
    <w:rsid w:val="008B4392"/>
    <w:rsid w:val="008B443F"/>
    <w:rsid w:val="008B450F"/>
    <w:rsid w:val="008B456E"/>
    <w:rsid w:val="008B462C"/>
    <w:rsid w:val="008B4682"/>
    <w:rsid w:val="008B468B"/>
    <w:rsid w:val="008B4761"/>
    <w:rsid w:val="008B49D5"/>
    <w:rsid w:val="008B4B0C"/>
    <w:rsid w:val="008B4C10"/>
    <w:rsid w:val="008B4CDC"/>
    <w:rsid w:val="008B4D20"/>
    <w:rsid w:val="008B4DBD"/>
    <w:rsid w:val="008B4FA1"/>
    <w:rsid w:val="008B5056"/>
    <w:rsid w:val="008B5096"/>
    <w:rsid w:val="008B51E1"/>
    <w:rsid w:val="008B5374"/>
    <w:rsid w:val="008B541B"/>
    <w:rsid w:val="008B551D"/>
    <w:rsid w:val="008B55DB"/>
    <w:rsid w:val="008B5667"/>
    <w:rsid w:val="008B57A0"/>
    <w:rsid w:val="008B5876"/>
    <w:rsid w:val="008B595E"/>
    <w:rsid w:val="008B5A31"/>
    <w:rsid w:val="008B5B19"/>
    <w:rsid w:val="008B5BAB"/>
    <w:rsid w:val="008B5BB8"/>
    <w:rsid w:val="008B5BBA"/>
    <w:rsid w:val="008B5C3E"/>
    <w:rsid w:val="008B5C63"/>
    <w:rsid w:val="008B5C7F"/>
    <w:rsid w:val="008B5C8F"/>
    <w:rsid w:val="008B5D03"/>
    <w:rsid w:val="008B5DAC"/>
    <w:rsid w:val="008B60DC"/>
    <w:rsid w:val="008B60F4"/>
    <w:rsid w:val="008B619D"/>
    <w:rsid w:val="008B61E8"/>
    <w:rsid w:val="008B623C"/>
    <w:rsid w:val="008B62CA"/>
    <w:rsid w:val="008B63D3"/>
    <w:rsid w:val="008B648B"/>
    <w:rsid w:val="008B65CB"/>
    <w:rsid w:val="008B677B"/>
    <w:rsid w:val="008B69A2"/>
    <w:rsid w:val="008B6AF5"/>
    <w:rsid w:val="008B6BBA"/>
    <w:rsid w:val="008B6C00"/>
    <w:rsid w:val="008B6C6E"/>
    <w:rsid w:val="008B6ED0"/>
    <w:rsid w:val="008B6ED9"/>
    <w:rsid w:val="008B6F2E"/>
    <w:rsid w:val="008B6F5B"/>
    <w:rsid w:val="008B7018"/>
    <w:rsid w:val="008B702A"/>
    <w:rsid w:val="008B7075"/>
    <w:rsid w:val="008B71D5"/>
    <w:rsid w:val="008B7203"/>
    <w:rsid w:val="008B7250"/>
    <w:rsid w:val="008B72EF"/>
    <w:rsid w:val="008B73A5"/>
    <w:rsid w:val="008B7411"/>
    <w:rsid w:val="008B74D7"/>
    <w:rsid w:val="008B75B9"/>
    <w:rsid w:val="008B7616"/>
    <w:rsid w:val="008B7645"/>
    <w:rsid w:val="008B7661"/>
    <w:rsid w:val="008B770D"/>
    <w:rsid w:val="008B7732"/>
    <w:rsid w:val="008B7786"/>
    <w:rsid w:val="008B77FC"/>
    <w:rsid w:val="008B781C"/>
    <w:rsid w:val="008B7886"/>
    <w:rsid w:val="008B78B4"/>
    <w:rsid w:val="008B79DF"/>
    <w:rsid w:val="008B79F1"/>
    <w:rsid w:val="008B7AB8"/>
    <w:rsid w:val="008B7B50"/>
    <w:rsid w:val="008B7B58"/>
    <w:rsid w:val="008B7C54"/>
    <w:rsid w:val="008B7DB8"/>
    <w:rsid w:val="008B7EBB"/>
    <w:rsid w:val="008B7FAD"/>
    <w:rsid w:val="008C0269"/>
    <w:rsid w:val="008C02A2"/>
    <w:rsid w:val="008C02CB"/>
    <w:rsid w:val="008C02CF"/>
    <w:rsid w:val="008C034C"/>
    <w:rsid w:val="008C0368"/>
    <w:rsid w:val="008C0413"/>
    <w:rsid w:val="008C044E"/>
    <w:rsid w:val="008C04EB"/>
    <w:rsid w:val="008C04FC"/>
    <w:rsid w:val="008C065B"/>
    <w:rsid w:val="008C0743"/>
    <w:rsid w:val="008C0783"/>
    <w:rsid w:val="008C07F8"/>
    <w:rsid w:val="008C0856"/>
    <w:rsid w:val="008C0987"/>
    <w:rsid w:val="008C0B3B"/>
    <w:rsid w:val="008C0B43"/>
    <w:rsid w:val="008C0BAE"/>
    <w:rsid w:val="008C0BB6"/>
    <w:rsid w:val="008C0C2A"/>
    <w:rsid w:val="008C0D63"/>
    <w:rsid w:val="008C0DE4"/>
    <w:rsid w:val="008C0E07"/>
    <w:rsid w:val="008C0F6F"/>
    <w:rsid w:val="008C1033"/>
    <w:rsid w:val="008C10C3"/>
    <w:rsid w:val="008C10C7"/>
    <w:rsid w:val="008C1229"/>
    <w:rsid w:val="008C1238"/>
    <w:rsid w:val="008C1360"/>
    <w:rsid w:val="008C1420"/>
    <w:rsid w:val="008C14EC"/>
    <w:rsid w:val="008C1545"/>
    <w:rsid w:val="008C168A"/>
    <w:rsid w:val="008C18C4"/>
    <w:rsid w:val="008C1A91"/>
    <w:rsid w:val="008C1B6F"/>
    <w:rsid w:val="008C1C51"/>
    <w:rsid w:val="008C1D07"/>
    <w:rsid w:val="008C1D32"/>
    <w:rsid w:val="008C1DBE"/>
    <w:rsid w:val="008C1DD7"/>
    <w:rsid w:val="008C1E88"/>
    <w:rsid w:val="008C1F80"/>
    <w:rsid w:val="008C1FBE"/>
    <w:rsid w:val="008C1FD1"/>
    <w:rsid w:val="008C1FF6"/>
    <w:rsid w:val="008C20C6"/>
    <w:rsid w:val="008C20DE"/>
    <w:rsid w:val="008C21F1"/>
    <w:rsid w:val="008C221C"/>
    <w:rsid w:val="008C22FA"/>
    <w:rsid w:val="008C23C3"/>
    <w:rsid w:val="008C244A"/>
    <w:rsid w:val="008C27F7"/>
    <w:rsid w:val="008C286B"/>
    <w:rsid w:val="008C2900"/>
    <w:rsid w:val="008C295B"/>
    <w:rsid w:val="008C297B"/>
    <w:rsid w:val="008C297D"/>
    <w:rsid w:val="008C2B81"/>
    <w:rsid w:val="008C2C90"/>
    <w:rsid w:val="008C2DA3"/>
    <w:rsid w:val="008C2DA4"/>
    <w:rsid w:val="008C2DB4"/>
    <w:rsid w:val="008C2DB9"/>
    <w:rsid w:val="008C2DCA"/>
    <w:rsid w:val="008C2E12"/>
    <w:rsid w:val="008C2E41"/>
    <w:rsid w:val="008C2E93"/>
    <w:rsid w:val="008C2EBF"/>
    <w:rsid w:val="008C2EF9"/>
    <w:rsid w:val="008C2F18"/>
    <w:rsid w:val="008C304F"/>
    <w:rsid w:val="008C309A"/>
    <w:rsid w:val="008C31F6"/>
    <w:rsid w:val="008C3243"/>
    <w:rsid w:val="008C3251"/>
    <w:rsid w:val="008C32E4"/>
    <w:rsid w:val="008C3327"/>
    <w:rsid w:val="008C335C"/>
    <w:rsid w:val="008C340B"/>
    <w:rsid w:val="008C3439"/>
    <w:rsid w:val="008C3601"/>
    <w:rsid w:val="008C3748"/>
    <w:rsid w:val="008C379B"/>
    <w:rsid w:val="008C3873"/>
    <w:rsid w:val="008C38E2"/>
    <w:rsid w:val="008C39F8"/>
    <w:rsid w:val="008C3A61"/>
    <w:rsid w:val="008C3B6C"/>
    <w:rsid w:val="008C3BF1"/>
    <w:rsid w:val="008C3D08"/>
    <w:rsid w:val="008C3DFE"/>
    <w:rsid w:val="008C3E13"/>
    <w:rsid w:val="008C3E6D"/>
    <w:rsid w:val="008C3F0D"/>
    <w:rsid w:val="008C3F22"/>
    <w:rsid w:val="008C3F86"/>
    <w:rsid w:val="008C412A"/>
    <w:rsid w:val="008C41DC"/>
    <w:rsid w:val="008C41E1"/>
    <w:rsid w:val="008C42BD"/>
    <w:rsid w:val="008C436C"/>
    <w:rsid w:val="008C4438"/>
    <w:rsid w:val="008C44FA"/>
    <w:rsid w:val="008C4562"/>
    <w:rsid w:val="008C45B5"/>
    <w:rsid w:val="008C45D6"/>
    <w:rsid w:val="008C46A5"/>
    <w:rsid w:val="008C4723"/>
    <w:rsid w:val="008C4788"/>
    <w:rsid w:val="008C47B6"/>
    <w:rsid w:val="008C47BA"/>
    <w:rsid w:val="008C4812"/>
    <w:rsid w:val="008C4815"/>
    <w:rsid w:val="008C4821"/>
    <w:rsid w:val="008C48B5"/>
    <w:rsid w:val="008C491D"/>
    <w:rsid w:val="008C4984"/>
    <w:rsid w:val="008C49B2"/>
    <w:rsid w:val="008C49D0"/>
    <w:rsid w:val="008C4A4D"/>
    <w:rsid w:val="008C4A4E"/>
    <w:rsid w:val="008C4AB1"/>
    <w:rsid w:val="008C4C19"/>
    <w:rsid w:val="008C4C28"/>
    <w:rsid w:val="008C4F5F"/>
    <w:rsid w:val="008C5043"/>
    <w:rsid w:val="008C50C4"/>
    <w:rsid w:val="008C51B0"/>
    <w:rsid w:val="008C51F9"/>
    <w:rsid w:val="008C5216"/>
    <w:rsid w:val="008C531B"/>
    <w:rsid w:val="008C5367"/>
    <w:rsid w:val="008C536A"/>
    <w:rsid w:val="008C5384"/>
    <w:rsid w:val="008C5500"/>
    <w:rsid w:val="008C5513"/>
    <w:rsid w:val="008C553B"/>
    <w:rsid w:val="008C55A8"/>
    <w:rsid w:val="008C576C"/>
    <w:rsid w:val="008C5872"/>
    <w:rsid w:val="008C59F0"/>
    <w:rsid w:val="008C5A32"/>
    <w:rsid w:val="008C5A74"/>
    <w:rsid w:val="008C5B09"/>
    <w:rsid w:val="008C5B1C"/>
    <w:rsid w:val="008C5C3A"/>
    <w:rsid w:val="008C5C5D"/>
    <w:rsid w:val="008C5C9A"/>
    <w:rsid w:val="008C5DA7"/>
    <w:rsid w:val="008C5DA9"/>
    <w:rsid w:val="008C5DE1"/>
    <w:rsid w:val="008C61EB"/>
    <w:rsid w:val="008C6464"/>
    <w:rsid w:val="008C6539"/>
    <w:rsid w:val="008C6939"/>
    <w:rsid w:val="008C69A5"/>
    <w:rsid w:val="008C6A30"/>
    <w:rsid w:val="008C6A5E"/>
    <w:rsid w:val="008C6AB6"/>
    <w:rsid w:val="008C6CBE"/>
    <w:rsid w:val="008C6CF7"/>
    <w:rsid w:val="008C6D1F"/>
    <w:rsid w:val="008C6D74"/>
    <w:rsid w:val="008C6EBD"/>
    <w:rsid w:val="008C702B"/>
    <w:rsid w:val="008C7069"/>
    <w:rsid w:val="008C70FA"/>
    <w:rsid w:val="008C7196"/>
    <w:rsid w:val="008C7220"/>
    <w:rsid w:val="008C730F"/>
    <w:rsid w:val="008C7383"/>
    <w:rsid w:val="008C75B6"/>
    <w:rsid w:val="008C75DD"/>
    <w:rsid w:val="008C76AD"/>
    <w:rsid w:val="008C76B1"/>
    <w:rsid w:val="008C7718"/>
    <w:rsid w:val="008C7914"/>
    <w:rsid w:val="008C796B"/>
    <w:rsid w:val="008C7979"/>
    <w:rsid w:val="008C7ABD"/>
    <w:rsid w:val="008C7B89"/>
    <w:rsid w:val="008C7BEB"/>
    <w:rsid w:val="008C7D0E"/>
    <w:rsid w:val="008C7E7A"/>
    <w:rsid w:val="008C7E90"/>
    <w:rsid w:val="008C7EF9"/>
    <w:rsid w:val="008D0057"/>
    <w:rsid w:val="008D0128"/>
    <w:rsid w:val="008D0134"/>
    <w:rsid w:val="008D0233"/>
    <w:rsid w:val="008D0268"/>
    <w:rsid w:val="008D0277"/>
    <w:rsid w:val="008D037C"/>
    <w:rsid w:val="008D04E2"/>
    <w:rsid w:val="008D059A"/>
    <w:rsid w:val="008D07D5"/>
    <w:rsid w:val="008D07F3"/>
    <w:rsid w:val="008D07F9"/>
    <w:rsid w:val="008D0808"/>
    <w:rsid w:val="008D0888"/>
    <w:rsid w:val="008D08B9"/>
    <w:rsid w:val="008D0969"/>
    <w:rsid w:val="008D0B44"/>
    <w:rsid w:val="008D0B6F"/>
    <w:rsid w:val="008D0BC3"/>
    <w:rsid w:val="008D0C7E"/>
    <w:rsid w:val="008D0E05"/>
    <w:rsid w:val="008D0F0C"/>
    <w:rsid w:val="008D0F10"/>
    <w:rsid w:val="008D0F26"/>
    <w:rsid w:val="008D0FD1"/>
    <w:rsid w:val="008D1096"/>
    <w:rsid w:val="008D109E"/>
    <w:rsid w:val="008D10CE"/>
    <w:rsid w:val="008D1134"/>
    <w:rsid w:val="008D11A8"/>
    <w:rsid w:val="008D12FE"/>
    <w:rsid w:val="008D136E"/>
    <w:rsid w:val="008D13BF"/>
    <w:rsid w:val="008D1546"/>
    <w:rsid w:val="008D1665"/>
    <w:rsid w:val="008D18A0"/>
    <w:rsid w:val="008D1926"/>
    <w:rsid w:val="008D19DF"/>
    <w:rsid w:val="008D1B4B"/>
    <w:rsid w:val="008D1FEC"/>
    <w:rsid w:val="008D2148"/>
    <w:rsid w:val="008D225F"/>
    <w:rsid w:val="008D23E6"/>
    <w:rsid w:val="008D2470"/>
    <w:rsid w:val="008D24FF"/>
    <w:rsid w:val="008D263F"/>
    <w:rsid w:val="008D27EF"/>
    <w:rsid w:val="008D2860"/>
    <w:rsid w:val="008D2895"/>
    <w:rsid w:val="008D29A5"/>
    <w:rsid w:val="008D29BC"/>
    <w:rsid w:val="008D29EB"/>
    <w:rsid w:val="008D2A38"/>
    <w:rsid w:val="008D2A76"/>
    <w:rsid w:val="008D2BC8"/>
    <w:rsid w:val="008D2C59"/>
    <w:rsid w:val="008D2C89"/>
    <w:rsid w:val="008D2D28"/>
    <w:rsid w:val="008D2D45"/>
    <w:rsid w:val="008D2E19"/>
    <w:rsid w:val="008D2E8B"/>
    <w:rsid w:val="008D2ED0"/>
    <w:rsid w:val="008D2EE8"/>
    <w:rsid w:val="008D2F94"/>
    <w:rsid w:val="008D3044"/>
    <w:rsid w:val="008D30A4"/>
    <w:rsid w:val="008D3203"/>
    <w:rsid w:val="008D3232"/>
    <w:rsid w:val="008D34CD"/>
    <w:rsid w:val="008D3529"/>
    <w:rsid w:val="008D359A"/>
    <w:rsid w:val="008D38EC"/>
    <w:rsid w:val="008D396D"/>
    <w:rsid w:val="008D3AB1"/>
    <w:rsid w:val="008D3E64"/>
    <w:rsid w:val="008D3F0F"/>
    <w:rsid w:val="008D3FD4"/>
    <w:rsid w:val="008D409C"/>
    <w:rsid w:val="008D4107"/>
    <w:rsid w:val="008D431B"/>
    <w:rsid w:val="008D4353"/>
    <w:rsid w:val="008D436E"/>
    <w:rsid w:val="008D43D8"/>
    <w:rsid w:val="008D4696"/>
    <w:rsid w:val="008D471E"/>
    <w:rsid w:val="008D475A"/>
    <w:rsid w:val="008D47C4"/>
    <w:rsid w:val="008D4821"/>
    <w:rsid w:val="008D48F6"/>
    <w:rsid w:val="008D4990"/>
    <w:rsid w:val="008D49D1"/>
    <w:rsid w:val="008D4AF2"/>
    <w:rsid w:val="008D4B14"/>
    <w:rsid w:val="008D4BCF"/>
    <w:rsid w:val="008D4C46"/>
    <w:rsid w:val="008D4CA3"/>
    <w:rsid w:val="008D4D06"/>
    <w:rsid w:val="008D4D47"/>
    <w:rsid w:val="008D4E0A"/>
    <w:rsid w:val="008D4E96"/>
    <w:rsid w:val="008D4F33"/>
    <w:rsid w:val="008D4F61"/>
    <w:rsid w:val="008D4F63"/>
    <w:rsid w:val="008D4FBB"/>
    <w:rsid w:val="008D4FCF"/>
    <w:rsid w:val="008D4FF8"/>
    <w:rsid w:val="008D5012"/>
    <w:rsid w:val="008D505E"/>
    <w:rsid w:val="008D5067"/>
    <w:rsid w:val="008D507E"/>
    <w:rsid w:val="008D50A7"/>
    <w:rsid w:val="008D5178"/>
    <w:rsid w:val="008D521B"/>
    <w:rsid w:val="008D5245"/>
    <w:rsid w:val="008D54E4"/>
    <w:rsid w:val="008D555F"/>
    <w:rsid w:val="008D55A8"/>
    <w:rsid w:val="008D55EC"/>
    <w:rsid w:val="008D55EF"/>
    <w:rsid w:val="008D57CD"/>
    <w:rsid w:val="008D584B"/>
    <w:rsid w:val="008D5A34"/>
    <w:rsid w:val="008D5B95"/>
    <w:rsid w:val="008D5BEF"/>
    <w:rsid w:val="008D5C47"/>
    <w:rsid w:val="008D5E3C"/>
    <w:rsid w:val="008D5E6D"/>
    <w:rsid w:val="008D5F5E"/>
    <w:rsid w:val="008D6128"/>
    <w:rsid w:val="008D6152"/>
    <w:rsid w:val="008D61B5"/>
    <w:rsid w:val="008D629A"/>
    <w:rsid w:val="008D62DC"/>
    <w:rsid w:val="008D6386"/>
    <w:rsid w:val="008D638B"/>
    <w:rsid w:val="008D64D0"/>
    <w:rsid w:val="008D65CF"/>
    <w:rsid w:val="008D661F"/>
    <w:rsid w:val="008D6844"/>
    <w:rsid w:val="008D6995"/>
    <w:rsid w:val="008D6A11"/>
    <w:rsid w:val="008D6A4A"/>
    <w:rsid w:val="008D6BC5"/>
    <w:rsid w:val="008D6E48"/>
    <w:rsid w:val="008D6F08"/>
    <w:rsid w:val="008D6FA9"/>
    <w:rsid w:val="008D70A2"/>
    <w:rsid w:val="008D71BE"/>
    <w:rsid w:val="008D7238"/>
    <w:rsid w:val="008D730E"/>
    <w:rsid w:val="008D73F6"/>
    <w:rsid w:val="008D7475"/>
    <w:rsid w:val="008D752D"/>
    <w:rsid w:val="008D7565"/>
    <w:rsid w:val="008D7590"/>
    <w:rsid w:val="008D75A3"/>
    <w:rsid w:val="008D7621"/>
    <w:rsid w:val="008D767A"/>
    <w:rsid w:val="008D767E"/>
    <w:rsid w:val="008D7707"/>
    <w:rsid w:val="008D77A0"/>
    <w:rsid w:val="008D786F"/>
    <w:rsid w:val="008D7929"/>
    <w:rsid w:val="008D7C66"/>
    <w:rsid w:val="008D7D59"/>
    <w:rsid w:val="008D7DF7"/>
    <w:rsid w:val="008D7ED0"/>
    <w:rsid w:val="008D7EDF"/>
    <w:rsid w:val="008D7F73"/>
    <w:rsid w:val="008D7F90"/>
    <w:rsid w:val="008E00A0"/>
    <w:rsid w:val="008E0158"/>
    <w:rsid w:val="008E01DD"/>
    <w:rsid w:val="008E01FD"/>
    <w:rsid w:val="008E0244"/>
    <w:rsid w:val="008E0264"/>
    <w:rsid w:val="008E02B3"/>
    <w:rsid w:val="008E03DF"/>
    <w:rsid w:val="008E0425"/>
    <w:rsid w:val="008E0494"/>
    <w:rsid w:val="008E04BA"/>
    <w:rsid w:val="008E05E4"/>
    <w:rsid w:val="008E063D"/>
    <w:rsid w:val="008E06DF"/>
    <w:rsid w:val="008E0735"/>
    <w:rsid w:val="008E0788"/>
    <w:rsid w:val="008E07CB"/>
    <w:rsid w:val="008E08CD"/>
    <w:rsid w:val="008E08F2"/>
    <w:rsid w:val="008E0954"/>
    <w:rsid w:val="008E0AE1"/>
    <w:rsid w:val="008E0AE7"/>
    <w:rsid w:val="008E0AF1"/>
    <w:rsid w:val="008E0B55"/>
    <w:rsid w:val="008E0B63"/>
    <w:rsid w:val="008E0CBE"/>
    <w:rsid w:val="008E0D53"/>
    <w:rsid w:val="008E0EB3"/>
    <w:rsid w:val="008E0EB6"/>
    <w:rsid w:val="008E0FF7"/>
    <w:rsid w:val="008E10BE"/>
    <w:rsid w:val="008E11BA"/>
    <w:rsid w:val="008E12F7"/>
    <w:rsid w:val="008E132D"/>
    <w:rsid w:val="008E140B"/>
    <w:rsid w:val="008E148C"/>
    <w:rsid w:val="008E15E3"/>
    <w:rsid w:val="008E1789"/>
    <w:rsid w:val="008E17E6"/>
    <w:rsid w:val="008E1816"/>
    <w:rsid w:val="008E18C7"/>
    <w:rsid w:val="008E1A70"/>
    <w:rsid w:val="008E1AAC"/>
    <w:rsid w:val="008E1CA1"/>
    <w:rsid w:val="008E1DE2"/>
    <w:rsid w:val="008E1E39"/>
    <w:rsid w:val="008E1F67"/>
    <w:rsid w:val="008E208A"/>
    <w:rsid w:val="008E20BC"/>
    <w:rsid w:val="008E20E4"/>
    <w:rsid w:val="008E216E"/>
    <w:rsid w:val="008E220E"/>
    <w:rsid w:val="008E226B"/>
    <w:rsid w:val="008E22E8"/>
    <w:rsid w:val="008E2316"/>
    <w:rsid w:val="008E23E9"/>
    <w:rsid w:val="008E2484"/>
    <w:rsid w:val="008E24CE"/>
    <w:rsid w:val="008E2529"/>
    <w:rsid w:val="008E25D6"/>
    <w:rsid w:val="008E2735"/>
    <w:rsid w:val="008E27C3"/>
    <w:rsid w:val="008E2842"/>
    <w:rsid w:val="008E28D2"/>
    <w:rsid w:val="008E2937"/>
    <w:rsid w:val="008E2B19"/>
    <w:rsid w:val="008E2BA7"/>
    <w:rsid w:val="008E2BE0"/>
    <w:rsid w:val="008E2C98"/>
    <w:rsid w:val="008E2DFE"/>
    <w:rsid w:val="008E2E54"/>
    <w:rsid w:val="008E2E67"/>
    <w:rsid w:val="008E2E94"/>
    <w:rsid w:val="008E319B"/>
    <w:rsid w:val="008E3264"/>
    <w:rsid w:val="008E32E1"/>
    <w:rsid w:val="008E3310"/>
    <w:rsid w:val="008E33E1"/>
    <w:rsid w:val="008E345F"/>
    <w:rsid w:val="008E3506"/>
    <w:rsid w:val="008E356A"/>
    <w:rsid w:val="008E3599"/>
    <w:rsid w:val="008E35A7"/>
    <w:rsid w:val="008E367D"/>
    <w:rsid w:val="008E370B"/>
    <w:rsid w:val="008E37BB"/>
    <w:rsid w:val="008E38C7"/>
    <w:rsid w:val="008E38D7"/>
    <w:rsid w:val="008E3A0C"/>
    <w:rsid w:val="008E3A5B"/>
    <w:rsid w:val="008E3B47"/>
    <w:rsid w:val="008E3D3A"/>
    <w:rsid w:val="008E3E3F"/>
    <w:rsid w:val="008E3E6B"/>
    <w:rsid w:val="008E3F97"/>
    <w:rsid w:val="008E4062"/>
    <w:rsid w:val="008E4075"/>
    <w:rsid w:val="008E40E3"/>
    <w:rsid w:val="008E410C"/>
    <w:rsid w:val="008E4203"/>
    <w:rsid w:val="008E43CC"/>
    <w:rsid w:val="008E442C"/>
    <w:rsid w:val="008E4440"/>
    <w:rsid w:val="008E449E"/>
    <w:rsid w:val="008E44AD"/>
    <w:rsid w:val="008E45A4"/>
    <w:rsid w:val="008E4622"/>
    <w:rsid w:val="008E46EF"/>
    <w:rsid w:val="008E46FB"/>
    <w:rsid w:val="008E47E9"/>
    <w:rsid w:val="008E498B"/>
    <w:rsid w:val="008E4A1B"/>
    <w:rsid w:val="008E4B85"/>
    <w:rsid w:val="008E4B94"/>
    <w:rsid w:val="008E4C64"/>
    <w:rsid w:val="008E4C6B"/>
    <w:rsid w:val="008E4D71"/>
    <w:rsid w:val="008E4D9B"/>
    <w:rsid w:val="008E4DC0"/>
    <w:rsid w:val="008E4E85"/>
    <w:rsid w:val="008E51DA"/>
    <w:rsid w:val="008E52C2"/>
    <w:rsid w:val="008E52FC"/>
    <w:rsid w:val="008E5445"/>
    <w:rsid w:val="008E5568"/>
    <w:rsid w:val="008E56E7"/>
    <w:rsid w:val="008E576F"/>
    <w:rsid w:val="008E57D7"/>
    <w:rsid w:val="008E5837"/>
    <w:rsid w:val="008E584F"/>
    <w:rsid w:val="008E5859"/>
    <w:rsid w:val="008E596B"/>
    <w:rsid w:val="008E59B0"/>
    <w:rsid w:val="008E59CE"/>
    <w:rsid w:val="008E5ACD"/>
    <w:rsid w:val="008E5BA9"/>
    <w:rsid w:val="008E5C9C"/>
    <w:rsid w:val="008E5DE9"/>
    <w:rsid w:val="008E5E36"/>
    <w:rsid w:val="008E5EE8"/>
    <w:rsid w:val="008E5F75"/>
    <w:rsid w:val="008E5FF8"/>
    <w:rsid w:val="008E62DD"/>
    <w:rsid w:val="008E6416"/>
    <w:rsid w:val="008E6523"/>
    <w:rsid w:val="008E6882"/>
    <w:rsid w:val="008E692B"/>
    <w:rsid w:val="008E6957"/>
    <w:rsid w:val="008E6B26"/>
    <w:rsid w:val="008E6B27"/>
    <w:rsid w:val="008E6E26"/>
    <w:rsid w:val="008E6E51"/>
    <w:rsid w:val="008E6F18"/>
    <w:rsid w:val="008E6F47"/>
    <w:rsid w:val="008E7306"/>
    <w:rsid w:val="008E730A"/>
    <w:rsid w:val="008E73A9"/>
    <w:rsid w:val="008E7407"/>
    <w:rsid w:val="008E7482"/>
    <w:rsid w:val="008E74DF"/>
    <w:rsid w:val="008E7531"/>
    <w:rsid w:val="008E75A6"/>
    <w:rsid w:val="008E75A8"/>
    <w:rsid w:val="008E7707"/>
    <w:rsid w:val="008E772C"/>
    <w:rsid w:val="008E7852"/>
    <w:rsid w:val="008E7886"/>
    <w:rsid w:val="008E78CF"/>
    <w:rsid w:val="008E7C7C"/>
    <w:rsid w:val="008E7C83"/>
    <w:rsid w:val="008E7C8E"/>
    <w:rsid w:val="008E7DBF"/>
    <w:rsid w:val="008E7DD3"/>
    <w:rsid w:val="008E7E11"/>
    <w:rsid w:val="008E7E12"/>
    <w:rsid w:val="008E7E67"/>
    <w:rsid w:val="008E7F7D"/>
    <w:rsid w:val="008E7F8B"/>
    <w:rsid w:val="008E7FB7"/>
    <w:rsid w:val="008F02D8"/>
    <w:rsid w:val="008F0323"/>
    <w:rsid w:val="008F03A7"/>
    <w:rsid w:val="008F03BA"/>
    <w:rsid w:val="008F0516"/>
    <w:rsid w:val="008F0521"/>
    <w:rsid w:val="008F0601"/>
    <w:rsid w:val="008F06B8"/>
    <w:rsid w:val="008F06E2"/>
    <w:rsid w:val="008F073A"/>
    <w:rsid w:val="008F0779"/>
    <w:rsid w:val="008F0818"/>
    <w:rsid w:val="008F0894"/>
    <w:rsid w:val="008F08AA"/>
    <w:rsid w:val="008F08CE"/>
    <w:rsid w:val="008F0A38"/>
    <w:rsid w:val="008F0A94"/>
    <w:rsid w:val="008F0AD6"/>
    <w:rsid w:val="008F0E26"/>
    <w:rsid w:val="008F0EFB"/>
    <w:rsid w:val="008F0F1E"/>
    <w:rsid w:val="008F11EF"/>
    <w:rsid w:val="008F1219"/>
    <w:rsid w:val="008F1221"/>
    <w:rsid w:val="008F127E"/>
    <w:rsid w:val="008F12A5"/>
    <w:rsid w:val="008F131D"/>
    <w:rsid w:val="008F1325"/>
    <w:rsid w:val="008F133E"/>
    <w:rsid w:val="008F14A5"/>
    <w:rsid w:val="008F14A7"/>
    <w:rsid w:val="008F1540"/>
    <w:rsid w:val="008F16C2"/>
    <w:rsid w:val="008F1704"/>
    <w:rsid w:val="008F171E"/>
    <w:rsid w:val="008F1753"/>
    <w:rsid w:val="008F181C"/>
    <w:rsid w:val="008F1835"/>
    <w:rsid w:val="008F19EA"/>
    <w:rsid w:val="008F1A02"/>
    <w:rsid w:val="008F1A83"/>
    <w:rsid w:val="008F1B36"/>
    <w:rsid w:val="008F1B4D"/>
    <w:rsid w:val="008F1BBC"/>
    <w:rsid w:val="008F1BFA"/>
    <w:rsid w:val="008F1E6B"/>
    <w:rsid w:val="008F1EF4"/>
    <w:rsid w:val="008F1EFC"/>
    <w:rsid w:val="008F23B4"/>
    <w:rsid w:val="008F2415"/>
    <w:rsid w:val="008F263C"/>
    <w:rsid w:val="008F2674"/>
    <w:rsid w:val="008F2713"/>
    <w:rsid w:val="008F2746"/>
    <w:rsid w:val="008F2766"/>
    <w:rsid w:val="008F2813"/>
    <w:rsid w:val="008F2828"/>
    <w:rsid w:val="008F29B9"/>
    <w:rsid w:val="008F29F4"/>
    <w:rsid w:val="008F2A1A"/>
    <w:rsid w:val="008F2D2A"/>
    <w:rsid w:val="008F2DF5"/>
    <w:rsid w:val="008F2E4B"/>
    <w:rsid w:val="008F2E9F"/>
    <w:rsid w:val="008F2F6A"/>
    <w:rsid w:val="008F300C"/>
    <w:rsid w:val="008F3074"/>
    <w:rsid w:val="008F3153"/>
    <w:rsid w:val="008F3285"/>
    <w:rsid w:val="008F3289"/>
    <w:rsid w:val="008F3335"/>
    <w:rsid w:val="008F336D"/>
    <w:rsid w:val="008F3572"/>
    <w:rsid w:val="008F36A4"/>
    <w:rsid w:val="008F36CA"/>
    <w:rsid w:val="008F37D0"/>
    <w:rsid w:val="008F3E9B"/>
    <w:rsid w:val="008F3E9D"/>
    <w:rsid w:val="008F3F18"/>
    <w:rsid w:val="008F3FA0"/>
    <w:rsid w:val="008F402E"/>
    <w:rsid w:val="008F4250"/>
    <w:rsid w:val="008F4252"/>
    <w:rsid w:val="008F432F"/>
    <w:rsid w:val="008F4478"/>
    <w:rsid w:val="008F448A"/>
    <w:rsid w:val="008F44D4"/>
    <w:rsid w:val="008F4504"/>
    <w:rsid w:val="008F4536"/>
    <w:rsid w:val="008F4577"/>
    <w:rsid w:val="008F45AC"/>
    <w:rsid w:val="008F45ED"/>
    <w:rsid w:val="008F46C8"/>
    <w:rsid w:val="008F4963"/>
    <w:rsid w:val="008F4980"/>
    <w:rsid w:val="008F4B4B"/>
    <w:rsid w:val="008F4C79"/>
    <w:rsid w:val="008F4D56"/>
    <w:rsid w:val="008F4D72"/>
    <w:rsid w:val="008F4ECC"/>
    <w:rsid w:val="008F501C"/>
    <w:rsid w:val="008F501D"/>
    <w:rsid w:val="008F50D0"/>
    <w:rsid w:val="008F5183"/>
    <w:rsid w:val="008F522B"/>
    <w:rsid w:val="008F53F6"/>
    <w:rsid w:val="008F5401"/>
    <w:rsid w:val="008F54A8"/>
    <w:rsid w:val="008F5570"/>
    <w:rsid w:val="008F56C3"/>
    <w:rsid w:val="008F5736"/>
    <w:rsid w:val="008F5785"/>
    <w:rsid w:val="008F57C4"/>
    <w:rsid w:val="008F581F"/>
    <w:rsid w:val="008F58B2"/>
    <w:rsid w:val="008F5A38"/>
    <w:rsid w:val="008F5ABF"/>
    <w:rsid w:val="008F5B20"/>
    <w:rsid w:val="008F5BE6"/>
    <w:rsid w:val="008F5BF4"/>
    <w:rsid w:val="008F5CC6"/>
    <w:rsid w:val="008F5D13"/>
    <w:rsid w:val="008F5D6B"/>
    <w:rsid w:val="008F5D77"/>
    <w:rsid w:val="008F5DE0"/>
    <w:rsid w:val="008F5E3B"/>
    <w:rsid w:val="008F5F1E"/>
    <w:rsid w:val="008F5FB9"/>
    <w:rsid w:val="008F612F"/>
    <w:rsid w:val="008F6171"/>
    <w:rsid w:val="008F6239"/>
    <w:rsid w:val="008F62BE"/>
    <w:rsid w:val="008F656E"/>
    <w:rsid w:val="008F6584"/>
    <w:rsid w:val="008F65AB"/>
    <w:rsid w:val="008F65BB"/>
    <w:rsid w:val="008F68D8"/>
    <w:rsid w:val="008F6994"/>
    <w:rsid w:val="008F69A0"/>
    <w:rsid w:val="008F69E7"/>
    <w:rsid w:val="008F6A80"/>
    <w:rsid w:val="008F6A8D"/>
    <w:rsid w:val="008F6AB4"/>
    <w:rsid w:val="008F6B71"/>
    <w:rsid w:val="008F6B77"/>
    <w:rsid w:val="008F6BEA"/>
    <w:rsid w:val="008F6C81"/>
    <w:rsid w:val="008F6D76"/>
    <w:rsid w:val="008F6E53"/>
    <w:rsid w:val="008F6F11"/>
    <w:rsid w:val="008F6F98"/>
    <w:rsid w:val="008F6FB0"/>
    <w:rsid w:val="008F7062"/>
    <w:rsid w:val="008F710E"/>
    <w:rsid w:val="008F71E9"/>
    <w:rsid w:val="008F7273"/>
    <w:rsid w:val="008F72B8"/>
    <w:rsid w:val="008F72B9"/>
    <w:rsid w:val="008F738D"/>
    <w:rsid w:val="008F74B0"/>
    <w:rsid w:val="008F74B7"/>
    <w:rsid w:val="008F7552"/>
    <w:rsid w:val="008F75A3"/>
    <w:rsid w:val="008F766F"/>
    <w:rsid w:val="008F76DC"/>
    <w:rsid w:val="008F771B"/>
    <w:rsid w:val="008F77BD"/>
    <w:rsid w:val="008F78DE"/>
    <w:rsid w:val="008F7A2A"/>
    <w:rsid w:val="008F7B32"/>
    <w:rsid w:val="008F7BBF"/>
    <w:rsid w:val="008F7BC2"/>
    <w:rsid w:val="008F7BFF"/>
    <w:rsid w:val="008F7C0B"/>
    <w:rsid w:val="008F7DFF"/>
    <w:rsid w:val="008F7FBA"/>
    <w:rsid w:val="00900026"/>
    <w:rsid w:val="009000B4"/>
    <w:rsid w:val="009001D6"/>
    <w:rsid w:val="009001D8"/>
    <w:rsid w:val="009002A0"/>
    <w:rsid w:val="009002C9"/>
    <w:rsid w:val="009002FA"/>
    <w:rsid w:val="00900338"/>
    <w:rsid w:val="00900373"/>
    <w:rsid w:val="009003DD"/>
    <w:rsid w:val="00900608"/>
    <w:rsid w:val="009006DC"/>
    <w:rsid w:val="009006ED"/>
    <w:rsid w:val="009007B0"/>
    <w:rsid w:val="00900895"/>
    <w:rsid w:val="009008B7"/>
    <w:rsid w:val="009008CD"/>
    <w:rsid w:val="0090093D"/>
    <w:rsid w:val="00900945"/>
    <w:rsid w:val="0090096F"/>
    <w:rsid w:val="00900975"/>
    <w:rsid w:val="009009AA"/>
    <w:rsid w:val="00900AC9"/>
    <w:rsid w:val="00900B0B"/>
    <w:rsid w:val="00900B40"/>
    <w:rsid w:val="00900B41"/>
    <w:rsid w:val="00900B68"/>
    <w:rsid w:val="00900BC2"/>
    <w:rsid w:val="00900C73"/>
    <w:rsid w:val="00900C87"/>
    <w:rsid w:val="00900C89"/>
    <w:rsid w:val="00900D44"/>
    <w:rsid w:val="00900DB2"/>
    <w:rsid w:val="00900DF4"/>
    <w:rsid w:val="00900E21"/>
    <w:rsid w:val="00900E39"/>
    <w:rsid w:val="00900FB4"/>
    <w:rsid w:val="00900FE0"/>
    <w:rsid w:val="00901075"/>
    <w:rsid w:val="009012EB"/>
    <w:rsid w:val="00901590"/>
    <w:rsid w:val="00901755"/>
    <w:rsid w:val="009017F3"/>
    <w:rsid w:val="00901899"/>
    <w:rsid w:val="0090194C"/>
    <w:rsid w:val="0090197C"/>
    <w:rsid w:val="009019A1"/>
    <w:rsid w:val="00901ABA"/>
    <w:rsid w:val="00901B14"/>
    <w:rsid w:val="00901B4D"/>
    <w:rsid w:val="00901BEB"/>
    <w:rsid w:val="00901CF9"/>
    <w:rsid w:val="00901D01"/>
    <w:rsid w:val="00901D11"/>
    <w:rsid w:val="00901D34"/>
    <w:rsid w:val="00901D4C"/>
    <w:rsid w:val="00901E27"/>
    <w:rsid w:val="00901E4D"/>
    <w:rsid w:val="00901F65"/>
    <w:rsid w:val="00901F80"/>
    <w:rsid w:val="00901FB6"/>
    <w:rsid w:val="00901FC5"/>
    <w:rsid w:val="00902077"/>
    <w:rsid w:val="00902087"/>
    <w:rsid w:val="009020D4"/>
    <w:rsid w:val="00902144"/>
    <w:rsid w:val="00902219"/>
    <w:rsid w:val="009022D1"/>
    <w:rsid w:val="0090231E"/>
    <w:rsid w:val="0090233F"/>
    <w:rsid w:val="0090237A"/>
    <w:rsid w:val="009023B6"/>
    <w:rsid w:val="009023D2"/>
    <w:rsid w:val="00902404"/>
    <w:rsid w:val="00902455"/>
    <w:rsid w:val="0090259B"/>
    <w:rsid w:val="00902907"/>
    <w:rsid w:val="00902BFC"/>
    <w:rsid w:val="00902CE1"/>
    <w:rsid w:val="00902D0A"/>
    <w:rsid w:val="00902D20"/>
    <w:rsid w:val="00902D36"/>
    <w:rsid w:val="00902D55"/>
    <w:rsid w:val="00902E31"/>
    <w:rsid w:val="00902ED9"/>
    <w:rsid w:val="0090303B"/>
    <w:rsid w:val="0090304A"/>
    <w:rsid w:val="00903109"/>
    <w:rsid w:val="00903310"/>
    <w:rsid w:val="0090336E"/>
    <w:rsid w:val="00903421"/>
    <w:rsid w:val="009034B3"/>
    <w:rsid w:val="00903504"/>
    <w:rsid w:val="009035B9"/>
    <w:rsid w:val="009035DA"/>
    <w:rsid w:val="00903732"/>
    <w:rsid w:val="00903743"/>
    <w:rsid w:val="0090377A"/>
    <w:rsid w:val="00903785"/>
    <w:rsid w:val="009037D8"/>
    <w:rsid w:val="0090382A"/>
    <w:rsid w:val="0090386D"/>
    <w:rsid w:val="009038B3"/>
    <w:rsid w:val="009038D8"/>
    <w:rsid w:val="00903915"/>
    <w:rsid w:val="0090391A"/>
    <w:rsid w:val="0090399B"/>
    <w:rsid w:val="009039CC"/>
    <w:rsid w:val="009039F3"/>
    <w:rsid w:val="00903A4B"/>
    <w:rsid w:val="00903B4A"/>
    <w:rsid w:val="00903BAD"/>
    <w:rsid w:val="00903CBB"/>
    <w:rsid w:val="00903D49"/>
    <w:rsid w:val="00903D66"/>
    <w:rsid w:val="00903DD7"/>
    <w:rsid w:val="00903DE6"/>
    <w:rsid w:val="00903E44"/>
    <w:rsid w:val="00903E4C"/>
    <w:rsid w:val="00904047"/>
    <w:rsid w:val="00904178"/>
    <w:rsid w:val="0090417C"/>
    <w:rsid w:val="00904183"/>
    <w:rsid w:val="009041D7"/>
    <w:rsid w:val="00904299"/>
    <w:rsid w:val="00904311"/>
    <w:rsid w:val="00904472"/>
    <w:rsid w:val="009046DA"/>
    <w:rsid w:val="0090470B"/>
    <w:rsid w:val="009047DE"/>
    <w:rsid w:val="00904878"/>
    <w:rsid w:val="0090487B"/>
    <w:rsid w:val="009048CA"/>
    <w:rsid w:val="009048F7"/>
    <w:rsid w:val="00904945"/>
    <w:rsid w:val="00904A54"/>
    <w:rsid w:val="00904AD4"/>
    <w:rsid w:val="00904B56"/>
    <w:rsid w:val="00904CB1"/>
    <w:rsid w:val="00904E37"/>
    <w:rsid w:val="0090505B"/>
    <w:rsid w:val="00905119"/>
    <w:rsid w:val="009051BF"/>
    <w:rsid w:val="00905204"/>
    <w:rsid w:val="009052E2"/>
    <w:rsid w:val="009053CB"/>
    <w:rsid w:val="00905533"/>
    <w:rsid w:val="009055FE"/>
    <w:rsid w:val="00905658"/>
    <w:rsid w:val="00905702"/>
    <w:rsid w:val="0090573B"/>
    <w:rsid w:val="00905764"/>
    <w:rsid w:val="009058C0"/>
    <w:rsid w:val="009059BD"/>
    <w:rsid w:val="009059C9"/>
    <w:rsid w:val="009059F3"/>
    <w:rsid w:val="00905A24"/>
    <w:rsid w:val="00905AEA"/>
    <w:rsid w:val="00905CCD"/>
    <w:rsid w:val="00905E21"/>
    <w:rsid w:val="00905E4B"/>
    <w:rsid w:val="00905E8E"/>
    <w:rsid w:val="00905F4E"/>
    <w:rsid w:val="00905F7D"/>
    <w:rsid w:val="00906054"/>
    <w:rsid w:val="00906169"/>
    <w:rsid w:val="009062A5"/>
    <w:rsid w:val="009062BA"/>
    <w:rsid w:val="00906410"/>
    <w:rsid w:val="00906455"/>
    <w:rsid w:val="0090645F"/>
    <w:rsid w:val="0090647B"/>
    <w:rsid w:val="009064CB"/>
    <w:rsid w:val="009064E5"/>
    <w:rsid w:val="00906533"/>
    <w:rsid w:val="009065DB"/>
    <w:rsid w:val="009067D3"/>
    <w:rsid w:val="00906804"/>
    <w:rsid w:val="0090684D"/>
    <w:rsid w:val="0090689D"/>
    <w:rsid w:val="00906A47"/>
    <w:rsid w:val="00906A7A"/>
    <w:rsid w:val="00906C0B"/>
    <w:rsid w:val="00906DEF"/>
    <w:rsid w:val="00906E92"/>
    <w:rsid w:val="00906F7C"/>
    <w:rsid w:val="009070EC"/>
    <w:rsid w:val="00907123"/>
    <w:rsid w:val="00907153"/>
    <w:rsid w:val="009071E4"/>
    <w:rsid w:val="00907216"/>
    <w:rsid w:val="009072F1"/>
    <w:rsid w:val="009073B6"/>
    <w:rsid w:val="00907436"/>
    <w:rsid w:val="009074A5"/>
    <w:rsid w:val="00907581"/>
    <w:rsid w:val="00907624"/>
    <w:rsid w:val="00907663"/>
    <w:rsid w:val="0090768E"/>
    <w:rsid w:val="009076AD"/>
    <w:rsid w:val="009076CA"/>
    <w:rsid w:val="009076D5"/>
    <w:rsid w:val="009077F8"/>
    <w:rsid w:val="009078C8"/>
    <w:rsid w:val="009079C5"/>
    <w:rsid w:val="009079D3"/>
    <w:rsid w:val="00907A53"/>
    <w:rsid w:val="00907A98"/>
    <w:rsid w:val="00907B7F"/>
    <w:rsid w:val="00907C60"/>
    <w:rsid w:val="00907C96"/>
    <w:rsid w:val="00907E1A"/>
    <w:rsid w:val="00907E1B"/>
    <w:rsid w:val="00907E2E"/>
    <w:rsid w:val="00907E8F"/>
    <w:rsid w:val="00907EBE"/>
    <w:rsid w:val="00907EEF"/>
    <w:rsid w:val="00907F07"/>
    <w:rsid w:val="00910006"/>
    <w:rsid w:val="00910020"/>
    <w:rsid w:val="009101C1"/>
    <w:rsid w:val="0091052D"/>
    <w:rsid w:val="00910628"/>
    <w:rsid w:val="00910669"/>
    <w:rsid w:val="00910759"/>
    <w:rsid w:val="009107C7"/>
    <w:rsid w:val="0091080C"/>
    <w:rsid w:val="00910865"/>
    <w:rsid w:val="0091092A"/>
    <w:rsid w:val="00910A97"/>
    <w:rsid w:val="00910B90"/>
    <w:rsid w:val="00910BC1"/>
    <w:rsid w:val="00910C1C"/>
    <w:rsid w:val="00910C63"/>
    <w:rsid w:val="00910CBC"/>
    <w:rsid w:val="00910CD2"/>
    <w:rsid w:val="00910CFF"/>
    <w:rsid w:val="00910DDB"/>
    <w:rsid w:val="00910E0E"/>
    <w:rsid w:val="00910E7C"/>
    <w:rsid w:val="00910F35"/>
    <w:rsid w:val="00910F63"/>
    <w:rsid w:val="0091103A"/>
    <w:rsid w:val="00911085"/>
    <w:rsid w:val="00911159"/>
    <w:rsid w:val="00911197"/>
    <w:rsid w:val="0091119C"/>
    <w:rsid w:val="009111BE"/>
    <w:rsid w:val="00911293"/>
    <w:rsid w:val="009112AE"/>
    <w:rsid w:val="009112F5"/>
    <w:rsid w:val="009112FB"/>
    <w:rsid w:val="0091136E"/>
    <w:rsid w:val="00911462"/>
    <w:rsid w:val="0091156E"/>
    <w:rsid w:val="0091157A"/>
    <w:rsid w:val="009117F1"/>
    <w:rsid w:val="009118D6"/>
    <w:rsid w:val="009119AE"/>
    <w:rsid w:val="00911A41"/>
    <w:rsid w:val="00911B6C"/>
    <w:rsid w:val="00911CB6"/>
    <w:rsid w:val="00911CCA"/>
    <w:rsid w:val="00911D54"/>
    <w:rsid w:val="00911E56"/>
    <w:rsid w:val="00911F19"/>
    <w:rsid w:val="00911FCC"/>
    <w:rsid w:val="00911FD3"/>
    <w:rsid w:val="009122A9"/>
    <w:rsid w:val="009122AF"/>
    <w:rsid w:val="0091230B"/>
    <w:rsid w:val="009124B9"/>
    <w:rsid w:val="0091265F"/>
    <w:rsid w:val="009126AF"/>
    <w:rsid w:val="009126BB"/>
    <w:rsid w:val="0091280C"/>
    <w:rsid w:val="00912AD5"/>
    <w:rsid w:val="00912C86"/>
    <w:rsid w:val="00912D40"/>
    <w:rsid w:val="00912FC9"/>
    <w:rsid w:val="00913393"/>
    <w:rsid w:val="00913401"/>
    <w:rsid w:val="00913474"/>
    <w:rsid w:val="0091349A"/>
    <w:rsid w:val="009134B3"/>
    <w:rsid w:val="009134FA"/>
    <w:rsid w:val="0091352C"/>
    <w:rsid w:val="009135AA"/>
    <w:rsid w:val="009136A2"/>
    <w:rsid w:val="009136BF"/>
    <w:rsid w:val="009137AE"/>
    <w:rsid w:val="0091380F"/>
    <w:rsid w:val="009138EF"/>
    <w:rsid w:val="00913905"/>
    <w:rsid w:val="009139AC"/>
    <w:rsid w:val="00913B67"/>
    <w:rsid w:val="00913B92"/>
    <w:rsid w:val="00913BA7"/>
    <w:rsid w:val="00913BAE"/>
    <w:rsid w:val="00913C2E"/>
    <w:rsid w:val="00913D3A"/>
    <w:rsid w:val="00913E7A"/>
    <w:rsid w:val="00913E96"/>
    <w:rsid w:val="00913ED0"/>
    <w:rsid w:val="00913F73"/>
    <w:rsid w:val="00913FFB"/>
    <w:rsid w:val="00914043"/>
    <w:rsid w:val="009143F4"/>
    <w:rsid w:val="00914450"/>
    <w:rsid w:val="00914451"/>
    <w:rsid w:val="009144E1"/>
    <w:rsid w:val="009145E4"/>
    <w:rsid w:val="00914666"/>
    <w:rsid w:val="00914830"/>
    <w:rsid w:val="0091492B"/>
    <w:rsid w:val="0091493B"/>
    <w:rsid w:val="009149AE"/>
    <w:rsid w:val="00914A5B"/>
    <w:rsid w:val="00914B98"/>
    <w:rsid w:val="00914BC7"/>
    <w:rsid w:val="00914C9B"/>
    <w:rsid w:val="00914D00"/>
    <w:rsid w:val="00914E3D"/>
    <w:rsid w:val="00914F1B"/>
    <w:rsid w:val="0091514D"/>
    <w:rsid w:val="0091514F"/>
    <w:rsid w:val="00915155"/>
    <w:rsid w:val="00915164"/>
    <w:rsid w:val="009152B6"/>
    <w:rsid w:val="0091541F"/>
    <w:rsid w:val="009154C2"/>
    <w:rsid w:val="00915526"/>
    <w:rsid w:val="0091552B"/>
    <w:rsid w:val="00915544"/>
    <w:rsid w:val="00915582"/>
    <w:rsid w:val="0091567D"/>
    <w:rsid w:val="00915699"/>
    <w:rsid w:val="009156A3"/>
    <w:rsid w:val="009156E2"/>
    <w:rsid w:val="0091570A"/>
    <w:rsid w:val="00915736"/>
    <w:rsid w:val="00915770"/>
    <w:rsid w:val="00915802"/>
    <w:rsid w:val="0091581B"/>
    <w:rsid w:val="00915937"/>
    <w:rsid w:val="00915964"/>
    <w:rsid w:val="0091596B"/>
    <w:rsid w:val="009159CD"/>
    <w:rsid w:val="00915B2E"/>
    <w:rsid w:val="00915C4F"/>
    <w:rsid w:val="00915E21"/>
    <w:rsid w:val="00915F34"/>
    <w:rsid w:val="0091607E"/>
    <w:rsid w:val="009160BA"/>
    <w:rsid w:val="0091619D"/>
    <w:rsid w:val="009161EE"/>
    <w:rsid w:val="009161FF"/>
    <w:rsid w:val="00916348"/>
    <w:rsid w:val="009163D0"/>
    <w:rsid w:val="00916573"/>
    <w:rsid w:val="009165F8"/>
    <w:rsid w:val="00916638"/>
    <w:rsid w:val="0091669B"/>
    <w:rsid w:val="009166DB"/>
    <w:rsid w:val="009166F6"/>
    <w:rsid w:val="00916757"/>
    <w:rsid w:val="00916763"/>
    <w:rsid w:val="00916823"/>
    <w:rsid w:val="00916935"/>
    <w:rsid w:val="009169FD"/>
    <w:rsid w:val="00916ABB"/>
    <w:rsid w:val="00916AE9"/>
    <w:rsid w:val="00916B74"/>
    <w:rsid w:val="00916CF5"/>
    <w:rsid w:val="00916D00"/>
    <w:rsid w:val="00916E9D"/>
    <w:rsid w:val="00916F43"/>
    <w:rsid w:val="00917084"/>
    <w:rsid w:val="009172EA"/>
    <w:rsid w:val="00917351"/>
    <w:rsid w:val="009173A3"/>
    <w:rsid w:val="009173DE"/>
    <w:rsid w:val="009175E1"/>
    <w:rsid w:val="009175FC"/>
    <w:rsid w:val="00917627"/>
    <w:rsid w:val="0091766E"/>
    <w:rsid w:val="0091767E"/>
    <w:rsid w:val="009176A7"/>
    <w:rsid w:val="009176BC"/>
    <w:rsid w:val="009176CD"/>
    <w:rsid w:val="00917788"/>
    <w:rsid w:val="009177DD"/>
    <w:rsid w:val="00917A44"/>
    <w:rsid w:val="00917AA5"/>
    <w:rsid w:val="00917AF6"/>
    <w:rsid w:val="00917BB5"/>
    <w:rsid w:val="00917E11"/>
    <w:rsid w:val="00920041"/>
    <w:rsid w:val="0092005F"/>
    <w:rsid w:val="00920110"/>
    <w:rsid w:val="00920174"/>
    <w:rsid w:val="0092018D"/>
    <w:rsid w:val="009202C1"/>
    <w:rsid w:val="009202D4"/>
    <w:rsid w:val="00920381"/>
    <w:rsid w:val="0092057C"/>
    <w:rsid w:val="009205D2"/>
    <w:rsid w:val="00920642"/>
    <w:rsid w:val="00920673"/>
    <w:rsid w:val="0092068A"/>
    <w:rsid w:val="00920735"/>
    <w:rsid w:val="00920738"/>
    <w:rsid w:val="00920818"/>
    <w:rsid w:val="00920824"/>
    <w:rsid w:val="0092099E"/>
    <w:rsid w:val="009209B7"/>
    <w:rsid w:val="00920A83"/>
    <w:rsid w:val="00920A98"/>
    <w:rsid w:val="00920B1A"/>
    <w:rsid w:val="00920BFC"/>
    <w:rsid w:val="00920D53"/>
    <w:rsid w:val="00920D8F"/>
    <w:rsid w:val="00920DC1"/>
    <w:rsid w:val="00921037"/>
    <w:rsid w:val="00921181"/>
    <w:rsid w:val="00921242"/>
    <w:rsid w:val="009212A3"/>
    <w:rsid w:val="00921319"/>
    <w:rsid w:val="0092131B"/>
    <w:rsid w:val="009213B8"/>
    <w:rsid w:val="009213D1"/>
    <w:rsid w:val="009216F3"/>
    <w:rsid w:val="00921765"/>
    <w:rsid w:val="00921835"/>
    <w:rsid w:val="009218D6"/>
    <w:rsid w:val="0092194B"/>
    <w:rsid w:val="009219AB"/>
    <w:rsid w:val="009219DA"/>
    <w:rsid w:val="00921A48"/>
    <w:rsid w:val="00921E7E"/>
    <w:rsid w:val="00921EDB"/>
    <w:rsid w:val="00921F63"/>
    <w:rsid w:val="0092208C"/>
    <w:rsid w:val="00922127"/>
    <w:rsid w:val="009221F4"/>
    <w:rsid w:val="0092235A"/>
    <w:rsid w:val="009223DD"/>
    <w:rsid w:val="00922464"/>
    <w:rsid w:val="00922487"/>
    <w:rsid w:val="009225CC"/>
    <w:rsid w:val="009225FC"/>
    <w:rsid w:val="0092278C"/>
    <w:rsid w:val="0092292D"/>
    <w:rsid w:val="009229B6"/>
    <w:rsid w:val="009229C7"/>
    <w:rsid w:val="00922A19"/>
    <w:rsid w:val="00922A43"/>
    <w:rsid w:val="00922A62"/>
    <w:rsid w:val="00922AEA"/>
    <w:rsid w:val="00922BD0"/>
    <w:rsid w:val="00922D1B"/>
    <w:rsid w:val="009233C7"/>
    <w:rsid w:val="009233F5"/>
    <w:rsid w:val="0092354F"/>
    <w:rsid w:val="009235D0"/>
    <w:rsid w:val="009236BD"/>
    <w:rsid w:val="00923763"/>
    <w:rsid w:val="00923787"/>
    <w:rsid w:val="00923873"/>
    <w:rsid w:val="009238EE"/>
    <w:rsid w:val="00923923"/>
    <w:rsid w:val="0092392B"/>
    <w:rsid w:val="00923961"/>
    <w:rsid w:val="0092396F"/>
    <w:rsid w:val="00923B0A"/>
    <w:rsid w:val="00923B3A"/>
    <w:rsid w:val="00923CA6"/>
    <w:rsid w:val="00923CBE"/>
    <w:rsid w:val="00923D0A"/>
    <w:rsid w:val="00923D21"/>
    <w:rsid w:val="00923D52"/>
    <w:rsid w:val="00923DDB"/>
    <w:rsid w:val="00923E3B"/>
    <w:rsid w:val="00923E6E"/>
    <w:rsid w:val="00923E87"/>
    <w:rsid w:val="00923ECD"/>
    <w:rsid w:val="00923F08"/>
    <w:rsid w:val="00923F89"/>
    <w:rsid w:val="00923FE3"/>
    <w:rsid w:val="00924096"/>
    <w:rsid w:val="0092421C"/>
    <w:rsid w:val="0092425A"/>
    <w:rsid w:val="009242AD"/>
    <w:rsid w:val="0092431C"/>
    <w:rsid w:val="0092434B"/>
    <w:rsid w:val="009243B7"/>
    <w:rsid w:val="0092451D"/>
    <w:rsid w:val="009246BF"/>
    <w:rsid w:val="0092489A"/>
    <w:rsid w:val="00924AF9"/>
    <w:rsid w:val="00924DD8"/>
    <w:rsid w:val="00924E06"/>
    <w:rsid w:val="00924E75"/>
    <w:rsid w:val="00924F1A"/>
    <w:rsid w:val="00924F37"/>
    <w:rsid w:val="00924F57"/>
    <w:rsid w:val="00925080"/>
    <w:rsid w:val="00925098"/>
    <w:rsid w:val="00925135"/>
    <w:rsid w:val="00925137"/>
    <w:rsid w:val="009253A3"/>
    <w:rsid w:val="009253C5"/>
    <w:rsid w:val="009253D5"/>
    <w:rsid w:val="00925450"/>
    <w:rsid w:val="00925475"/>
    <w:rsid w:val="009254B8"/>
    <w:rsid w:val="00925547"/>
    <w:rsid w:val="009255C1"/>
    <w:rsid w:val="009256F9"/>
    <w:rsid w:val="00925803"/>
    <w:rsid w:val="0092587F"/>
    <w:rsid w:val="00925A1D"/>
    <w:rsid w:val="00925B13"/>
    <w:rsid w:val="00925C3A"/>
    <w:rsid w:val="00925C9A"/>
    <w:rsid w:val="00925E0D"/>
    <w:rsid w:val="00925E34"/>
    <w:rsid w:val="00925F0D"/>
    <w:rsid w:val="00925F2C"/>
    <w:rsid w:val="00926088"/>
    <w:rsid w:val="0092612A"/>
    <w:rsid w:val="00926162"/>
    <w:rsid w:val="0092616F"/>
    <w:rsid w:val="0092625F"/>
    <w:rsid w:val="0092629F"/>
    <w:rsid w:val="00926390"/>
    <w:rsid w:val="009265F9"/>
    <w:rsid w:val="0092662C"/>
    <w:rsid w:val="00926684"/>
    <w:rsid w:val="00926738"/>
    <w:rsid w:val="0092674C"/>
    <w:rsid w:val="0092677D"/>
    <w:rsid w:val="00926810"/>
    <w:rsid w:val="0092696D"/>
    <w:rsid w:val="009269C5"/>
    <w:rsid w:val="00926A04"/>
    <w:rsid w:val="00926A22"/>
    <w:rsid w:val="00926A96"/>
    <w:rsid w:val="00926BE5"/>
    <w:rsid w:val="00926CE1"/>
    <w:rsid w:val="00926D74"/>
    <w:rsid w:val="00926E60"/>
    <w:rsid w:val="00926FE7"/>
    <w:rsid w:val="0092703A"/>
    <w:rsid w:val="00927061"/>
    <w:rsid w:val="00927146"/>
    <w:rsid w:val="0092725F"/>
    <w:rsid w:val="009272A8"/>
    <w:rsid w:val="009272F5"/>
    <w:rsid w:val="00927331"/>
    <w:rsid w:val="009273CE"/>
    <w:rsid w:val="0092743A"/>
    <w:rsid w:val="009274C7"/>
    <w:rsid w:val="00927556"/>
    <w:rsid w:val="0092785A"/>
    <w:rsid w:val="0092794E"/>
    <w:rsid w:val="00927962"/>
    <w:rsid w:val="009279B5"/>
    <w:rsid w:val="009279B8"/>
    <w:rsid w:val="00927A3B"/>
    <w:rsid w:val="00927A91"/>
    <w:rsid w:val="00927B5A"/>
    <w:rsid w:val="00927BF1"/>
    <w:rsid w:val="00927D8C"/>
    <w:rsid w:val="00927DD1"/>
    <w:rsid w:val="00930074"/>
    <w:rsid w:val="00930521"/>
    <w:rsid w:val="009305E6"/>
    <w:rsid w:val="009307E1"/>
    <w:rsid w:val="009307FF"/>
    <w:rsid w:val="00930885"/>
    <w:rsid w:val="0093094A"/>
    <w:rsid w:val="00930998"/>
    <w:rsid w:val="00930ABE"/>
    <w:rsid w:val="00930B02"/>
    <w:rsid w:val="00930B05"/>
    <w:rsid w:val="00930B79"/>
    <w:rsid w:val="00930CDD"/>
    <w:rsid w:val="00930CF0"/>
    <w:rsid w:val="00930E3B"/>
    <w:rsid w:val="00930EAB"/>
    <w:rsid w:val="00930EDE"/>
    <w:rsid w:val="00930EF7"/>
    <w:rsid w:val="00930F64"/>
    <w:rsid w:val="00930F69"/>
    <w:rsid w:val="00930F77"/>
    <w:rsid w:val="00931037"/>
    <w:rsid w:val="00931235"/>
    <w:rsid w:val="00931354"/>
    <w:rsid w:val="00931447"/>
    <w:rsid w:val="009314A6"/>
    <w:rsid w:val="009314D4"/>
    <w:rsid w:val="0093152A"/>
    <w:rsid w:val="00931769"/>
    <w:rsid w:val="009318A3"/>
    <w:rsid w:val="009318E0"/>
    <w:rsid w:val="0093192F"/>
    <w:rsid w:val="00931A3C"/>
    <w:rsid w:val="00931A70"/>
    <w:rsid w:val="00931B1F"/>
    <w:rsid w:val="00931BB2"/>
    <w:rsid w:val="00931C8F"/>
    <w:rsid w:val="00931D00"/>
    <w:rsid w:val="00931E1E"/>
    <w:rsid w:val="00931E27"/>
    <w:rsid w:val="00931E5E"/>
    <w:rsid w:val="00931EA4"/>
    <w:rsid w:val="00931F11"/>
    <w:rsid w:val="00932082"/>
    <w:rsid w:val="009321AA"/>
    <w:rsid w:val="009321C7"/>
    <w:rsid w:val="009322A0"/>
    <w:rsid w:val="00932561"/>
    <w:rsid w:val="009326AA"/>
    <w:rsid w:val="00932826"/>
    <w:rsid w:val="0093291F"/>
    <w:rsid w:val="0093297A"/>
    <w:rsid w:val="009329AE"/>
    <w:rsid w:val="009329D5"/>
    <w:rsid w:val="00932A15"/>
    <w:rsid w:val="00932B0D"/>
    <w:rsid w:val="00932B43"/>
    <w:rsid w:val="00932B9B"/>
    <w:rsid w:val="00932CF0"/>
    <w:rsid w:val="00932D32"/>
    <w:rsid w:val="00932D84"/>
    <w:rsid w:val="00932DC6"/>
    <w:rsid w:val="00932EAD"/>
    <w:rsid w:val="00932F0C"/>
    <w:rsid w:val="00932F5E"/>
    <w:rsid w:val="0093321D"/>
    <w:rsid w:val="0093323A"/>
    <w:rsid w:val="00933240"/>
    <w:rsid w:val="0093326C"/>
    <w:rsid w:val="009332A4"/>
    <w:rsid w:val="00933303"/>
    <w:rsid w:val="00933341"/>
    <w:rsid w:val="00933463"/>
    <w:rsid w:val="00933531"/>
    <w:rsid w:val="009336BB"/>
    <w:rsid w:val="00933796"/>
    <w:rsid w:val="009337B4"/>
    <w:rsid w:val="009337CD"/>
    <w:rsid w:val="009337F8"/>
    <w:rsid w:val="0093387D"/>
    <w:rsid w:val="00933A55"/>
    <w:rsid w:val="00933AC9"/>
    <w:rsid w:val="00933BA3"/>
    <w:rsid w:val="00933C17"/>
    <w:rsid w:val="00933CDB"/>
    <w:rsid w:val="00933CE1"/>
    <w:rsid w:val="00933D26"/>
    <w:rsid w:val="00933D86"/>
    <w:rsid w:val="00933E7A"/>
    <w:rsid w:val="00933EC3"/>
    <w:rsid w:val="00933F33"/>
    <w:rsid w:val="00933F44"/>
    <w:rsid w:val="00934026"/>
    <w:rsid w:val="00934128"/>
    <w:rsid w:val="0093419A"/>
    <w:rsid w:val="00934288"/>
    <w:rsid w:val="009342D5"/>
    <w:rsid w:val="0093433A"/>
    <w:rsid w:val="00934370"/>
    <w:rsid w:val="009344A7"/>
    <w:rsid w:val="009344E4"/>
    <w:rsid w:val="009345DF"/>
    <w:rsid w:val="0093461F"/>
    <w:rsid w:val="00934621"/>
    <w:rsid w:val="00934647"/>
    <w:rsid w:val="0093469F"/>
    <w:rsid w:val="009346E3"/>
    <w:rsid w:val="0093473F"/>
    <w:rsid w:val="00934831"/>
    <w:rsid w:val="009348CB"/>
    <w:rsid w:val="00934983"/>
    <w:rsid w:val="00934B5C"/>
    <w:rsid w:val="00934BB2"/>
    <w:rsid w:val="00934BE8"/>
    <w:rsid w:val="00934C5F"/>
    <w:rsid w:val="00934CFD"/>
    <w:rsid w:val="00934EF6"/>
    <w:rsid w:val="00934F2D"/>
    <w:rsid w:val="00934F55"/>
    <w:rsid w:val="009350DF"/>
    <w:rsid w:val="0093518B"/>
    <w:rsid w:val="009354E1"/>
    <w:rsid w:val="0093551E"/>
    <w:rsid w:val="0093563B"/>
    <w:rsid w:val="00935641"/>
    <w:rsid w:val="0093571B"/>
    <w:rsid w:val="00935869"/>
    <w:rsid w:val="009358D7"/>
    <w:rsid w:val="00935A93"/>
    <w:rsid w:val="00935B7B"/>
    <w:rsid w:val="00935C8B"/>
    <w:rsid w:val="00935DA6"/>
    <w:rsid w:val="00935F7C"/>
    <w:rsid w:val="0093604E"/>
    <w:rsid w:val="00936093"/>
    <w:rsid w:val="009361AE"/>
    <w:rsid w:val="00936226"/>
    <w:rsid w:val="009363A2"/>
    <w:rsid w:val="009363D0"/>
    <w:rsid w:val="009363E3"/>
    <w:rsid w:val="0093641F"/>
    <w:rsid w:val="00936471"/>
    <w:rsid w:val="009364DB"/>
    <w:rsid w:val="0093650B"/>
    <w:rsid w:val="00936664"/>
    <w:rsid w:val="009366A2"/>
    <w:rsid w:val="00936770"/>
    <w:rsid w:val="0093680A"/>
    <w:rsid w:val="00936858"/>
    <w:rsid w:val="00936A1C"/>
    <w:rsid w:val="00936A44"/>
    <w:rsid w:val="00936BA8"/>
    <w:rsid w:val="00936BB6"/>
    <w:rsid w:val="00936BDE"/>
    <w:rsid w:val="00936C5A"/>
    <w:rsid w:val="00936C6E"/>
    <w:rsid w:val="00936D54"/>
    <w:rsid w:val="00936D83"/>
    <w:rsid w:val="00936EC5"/>
    <w:rsid w:val="00936EF3"/>
    <w:rsid w:val="00936FC2"/>
    <w:rsid w:val="00936FD9"/>
    <w:rsid w:val="009370FC"/>
    <w:rsid w:val="0093710C"/>
    <w:rsid w:val="00937159"/>
    <w:rsid w:val="009371A1"/>
    <w:rsid w:val="009371BA"/>
    <w:rsid w:val="009371D8"/>
    <w:rsid w:val="0093723F"/>
    <w:rsid w:val="00937257"/>
    <w:rsid w:val="0093747A"/>
    <w:rsid w:val="009374DB"/>
    <w:rsid w:val="009375AA"/>
    <w:rsid w:val="009375F9"/>
    <w:rsid w:val="00937628"/>
    <w:rsid w:val="0093773A"/>
    <w:rsid w:val="00937AAC"/>
    <w:rsid w:val="00937BC1"/>
    <w:rsid w:val="00937BC8"/>
    <w:rsid w:val="00937D33"/>
    <w:rsid w:val="00937E29"/>
    <w:rsid w:val="00937E9C"/>
    <w:rsid w:val="00937EF9"/>
    <w:rsid w:val="00937F12"/>
    <w:rsid w:val="00937F97"/>
    <w:rsid w:val="00940233"/>
    <w:rsid w:val="009402B8"/>
    <w:rsid w:val="0094036A"/>
    <w:rsid w:val="0094039F"/>
    <w:rsid w:val="00940434"/>
    <w:rsid w:val="009404FC"/>
    <w:rsid w:val="0094055D"/>
    <w:rsid w:val="00940593"/>
    <w:rsid w:val="00940A3D"/>
    <w:rsid w:val="00940B0C"/>
    <w:rsid w:val="00940B81"/>
    <w:rsid w:val="00940BB4"/>
    <w:rsid w:val="00940C36"/>
    <w:rsid w:val="00940C85"/>
    <w:rsid w:val="00940F5E"/>
    <w:rsid w:val="00941084"/>
    <w:rsid w:val="0094113C"/>
    <w:rsid w:val="00941171"/>
    <w:rsid w:val="00941211"/>
    <w:rsid w:val="00941350"/>
    <w:rsid w:val="00941364"/>
    <w:rsid w:val="00941468"/>
    <w:rsid w:val="0094148F"/>
    <w:rsid w:val="009414EE"/>
    <w:rsid w:val="00941582"/>
    <w:rsid w:val="0094169C"/>
    <w:rsid w:val="00941865"/>
    <w:rsid w:val="0094188D"/>
    <w:rsid w:val="009418A8"/>
    <w:rsid w:val="009419F8"/>
    <w:rsid w:val="00941A0E"/>
    <w:rsid w:val="00941A1B"/>
    <w:rsid w:val="00941A29"/>
    <w:rsid w:val="00941B60"/>
    <w:rsid w:val="00941BFA"/>
    <w:rsid w:val="00941C69"/>
    <w:rsid w:val="00941C8C"/>
    <w:rsid w:val="00941E6B"/>
    <w:rsid w:val="00941E9C"/>
    <w:rsid w:val="00941EBC"/>
    <w:rsid w:val="00941EDC"/>
    <w:rsid w:val="00941F2C"/>
    <w:rsid w:val="00941FEE"/>
    <w:rsid w:val="00942092"/>
    <w:rsid w:val="009421C4"/>
    <w:rsid w:val="009421E3"/>
    <w:rsid w:val="00942343"/>
    <w:rsid w:val="00942499"/>
    <w:rsid w:val="009424D9"/>
    <w:rsid w:val="009425CD"/>
    <w:rsid w:val="009425D5"/>
    <w:rsid w:val="009425EC"/>
    <w:rsid w:val="00942796"/>
    <w:rsid w:val="0094297A"/>
    <w:rsid w:val="009429A7"/>
    <w:rsid w:val="00942AB6"/>
    <w:rsid w:val="00942B78"/>
    <w:rsid w:val="00942C13"/>
    <w:rsid w:val="00942C84"/>
    <w:rsid w:val="00942CB8"/>
    <w:rsid w:val="00942CDE"/>
    <w:rsid w:val="00942D44"/>
    <w:rsid w:val="00942E22"/>
    <w:rsid w:val="00942E4B"/>
    <w:rsid w:val="00942E6F"/>
    <w:rsid w:val="00942F23"/>
    <w:rsid w:val="00942F5C"/>
    <w:rsid w:val="00943002"/>
    <w:rsid w:val="00943018"/>
    <w:rsid w:val="00943030"/>
    <w:rsid w:val="009432E6"/>
    <w:rsid w:val="00943320"/>
    <w:rsid w:val="0094339E"/>
    <w:rsid w:val="00943402"/>
    <w:rsid w:val="00943442"/>
    <w:rsid w:val="0094344B"/>
    <w:rsid w:val="00943465"/>
    <w:rsid w:val="0094352D"/>
    <w:rsid w:val="0094360B"/>
    <w:rsid w:val="009436C8"/>
    <w:rsid w:val="00943840"/>
    <w:rsid w:val="009438A5"/>
    <w:rsid w:val="009439B0"/>
    <w:rsid w:val="00943A38"/>
    <w:rsid w:val="00943B27"/>
    <w:rsid w:val="00943C80"/>
    <w:rsid w:val="00943CBB"/>
    <w:rsid w:val="00943CE5"/>
    <w:rsid w:val="00943D02"/>
    <w:rsid w:val="00943D71"/>
    <w:rsid w:val="00943DB7"/>
    <w:rsid w:val="00943DEE"/>
    <w:rsid w:val="00943E15"/>
    <w:rsid w:val="00943F80"/>
    <w:rsid w:val="00944016"/>
    <w:rsid w:val="0094401C"/>
    <w:rsid w:val="00944102"/>
    <w:rsid w:val="009442A8"/>
    <w:rsid w:val="009442D5"/>
    <w:rsid w:val="009443A3"/>
    <w:rsid w:val="0094447D"/>
    <w:rsid w:val="009448F5"/>
    <w:rsid w:val="009449F1"/>
    <w:rsid w:val="00944AE9"/>
    <w:rsid w:val="00944B39"/>
    <w:rsid w:val="00944C1A"/>
    <w:rsid w:val="00944C76"/>
    <w:rsid w:val="00944C97"/>
    <w:rsid w:val="00944CA2"/>
    <w:rsid w:val="00944CB6"/>
    <w:rsid w:val="00944E88"/>
    <w:rsid w:val="00944FAD"/>
    <w:rsid w:val="00944FE0"/>
    <w:rsid w:val="009450DE"/>
    <w:rsid w:val="00945139"/>
    <w:rsid w:val="00945187"/>
    <w:rsid w:val="00945240"/>
    <w:rsid w:val="0094528C"/>
    <w:rsid w:val="00945317"/>
    <w:rsid w:val="009454B6"/>
    <w:rsid w:val="009454C7"/>
    <w:rsid w:val="009455A8"/>
    <w:rsid w:val="00945665"/>
    <w:rsid w:val="0094566D"/>
    <w:rsid w:val="0094568E"/>
    <w:rsid w:val="009456D2"/>
    <w:rsid w:val="009456FE"/>
    <w:rsid w:val="0094580C"/>
    <w:rsid w:val="0094584F"/>
    <w:rsid w:val="0094587C"/>
    <w:rsid w:val="0094598C"/>
    <w:rsid w:val="009459C6"/>
    <w:rsid w:val="009459D0"/>
    <w:rsid w:val="009459D5"/>
    <w:rsid w:val="00945A3A"/>
    <w:rsid w:val="00945BFC"/>
    <w:rsid w:val="00945D1F"/>
    <w:rsid w:val="00945E63"/>
    <w:rsid w:val="00945EE2"/>
    <w:rsid w:val="009460AD"/>
    <w:rsid w:val="00946124"/>
    <w:rsid w:val="009462A3"/>
    <w:rsid w:val="00946387"/>
    <w:rsid w:val="009465DC"/>
    <w:rsid w:val="009465EA"/>
    <w:rsid w:val="00946659"/>
    <w:rsid w:val="00946880"/>
    <w:rsid w:val="009468AA"/>
    <w:rsid w:val="009468B4"/>
    <w:rsid w:val="009468FF"/>
    <w:rsid w:val="00946934"/>
    <w:rsid w:val="00946A0D"/>
    <w:rsid w:val="00946A3D"/>
    <w:rsid w:val="00946A6F"/>
    <w:rsid w:val="00946ABC"/>
    <w:rsid w:val="00946AF1"/>
    <w:rsid w:val="00946B1F"/>
    <w:rsid w:val="00946B44"/>
    <w:rsid w:val="00946B6B"/>
    <w:rsid w:val="00946D12"/>
    <w:rsid w:val="00946D67"/>
    <w:rsid w:val="00946EE1"/>
    <w:rsid w:val="00946EF2"/>
    <w:rsid w:val="00946F31"/>
    <w:rsid w:val="0094737D"/>
    <w:rsid w:val="009473F5"/>
    <w:rsid w:val="00947441"/>
    <w:rsid w:val="00947489"/>
    <w:rsid w:val="009474A4"/>
    <w:rsid w:val="0094759A"/>
    <w:rsid w:val="0094765A"/>
    <w:rsid w:val="0094773E"/>
    <w:rsid w:val="0094779D"/>
    <w:rsid w:val="009478D7"/>
    <w:rsid w:val="009479CF"/>
    <w:rsid w:val="00947A31"/>
    <w:rsid w:val="00947C62"/>
    <w:rsid w:val="00950008"/>
    <w:rsid w:val="009500B5"/>
    <w:rsid w:val="009500DA"/>
    <w:rsid w:val="0095017D"/>
    <w:rsid w:val="00950258"/>
    <w:rsid w:val="0095032E"/>
    <w:rsid w:val="009503E5"/>
    <w:rsid w:val="0095050F"/>
    <w:rsid w:val="009505F7"/>
    <w:rsid w:val="0095062E"/>
    <w:rsid w:val="00950648"/>
    <w:rsid w:val="009506B5"/>
    <w:rsid w:val="009506CF"/>
    <w:rsid w:val="009509DF"/>
    <w:rsid w:val="009509E6"/>
    <w:rsid w:val="00950B26"/>
    <w:rsid w:val="00950B4A"/>
    <w:rsid w:val="00950BA7"/>
    <w:rsid w:val="00950C08"/>
    <w:rsid w:val="00950C21"/>
    <w:rsid w:val="00950C69"/>
    <w:rsid w:val="00950C73"/>
    <w:rsid w:val="00950C78"/>
    <w:rsid w:val="00950D0E"/>
    <w:rsid w:val="00950F0F"/>
    <w:rsid w:val="00950F7F"/>
    <w:rsid w:val="00950FAD"/>
    <w:rsid w:val="00950FDF"/>
    <w:rsid w:val="0095116C"/>
    <w:rsid w:val="009512FC"/>
    <w:rsid w:val="009513F6"/>
    <w:rsid w:val="00951411"/>
    <w:rsid w:val="009514DA"/>
    <w:rsid w:val="0095150F"/>
    <w:rsid w:val="009515E9"/>
    <w:rsid w:val="00951900"/>
    <w:rsid w:val="00951927"/>
    <w:rsid w:val="009519BE"/>
    <w:rsid w:val="00951ACA"/>
    <w:rsid w:val="00951BC8"/>
    <w:rsid w:val="00951BEB"/>
    <w:rsid w:val="00951C51"/>
    <w:rsid w:val="00951CCB"/>
    <w:rsid w:val="00951DBC"/>
    <w:rsid w:val="00952106"/>
    <w:rsid w:val="0095211A"/>
    <w:rsid w:val="00952407"/>
    <w:rsid w:val="00952441"/>
    <w:rsid w:val="00952442"/>
    <w:rsid w:val="009524CF"/>
    <w:rsid w:val="009524D5"/>
    <w:rsid w:val="009525B6"/>
    <w:rsid w:val="00952624"/>
    <w:rsid w:val="00952648"/>
    <w:rsid w:val="0095266F"/>
    <w:rsid w:val="0095284E"/>
    <w:rsid w:val="009529ED"/>
    <w:rsid w:val="00952B60"/>
    <w:rsid w:val="00952BC6"/>
    <w:rsid w:val="00952BE3"/>
    <w:rsid w:val="00952BF6"/>
    <w:rsid w:val="00952D96"/>
    <w:rsid w:val="00952E7E"/>
    <w:rsid w:val="00952E84"/>
    <w:rsid w:val="00952F93"/>
    <w:rsid w:val="00953184"/>
    <w:rsid w:val="009531AD"/>
    <w:rsid w:val="009531AE"/>
    <w:rsid w:val="009531B5"/>
    <w:rsid w:val="009531C3"/>
    <w:rsid w:val="00953256"/>
    <w:rsid w:val="00953315"/>
    <w:rsid w:val="00953523"/>
    <w:rsid w:val="009535B7"/>
    <w:rsid w:val="00953814"/>
    <w:rsid w:val="00953826"/>
    <w:rsid w:val="00953843"/>
    <w:rsid w:val="009538B2"/>
    <w:rsid w:val="0095393C"/>
    <w:rsid w:val="00953A3B"/>
    <w:rsid w:val="00953A64"/>
    <w:rsid w:val="00953BE2"/>
    <w:rsid w:val="00953E22"/>
    <w:rsid w:val="00953EC7"/>
    <w:rsid w:val="00953F1F"/>
    <w:rsid w:val="00954083"/>
    <w:rsid w:val="0095414E"/>
    <w:rsid w:val="009542C4"/>
    <w:rsid w:val="00954359"/>
    <w:rsid w:val="009543E6"/>
    <w:rsid w:val="009543E9"/>
    <w:rsid w:val="009544EC"/>
    <w:rsid w:val="009545AF"/>
    <w:rsid w:val="0095466B"/>
    <w:rsid w:val="009546CD"/>
    <w:rsid w:val="009546E6"/>
    <w:rsid w:val="009547C5"/>
    <w:rsid w:val="00954830"/>
    <w:rsid w:val="0095493D"/>
    <w:rsid w:val="00954945"/>
    <w:rsid w:val="00954980"/>
    <w:rsid w:val="009549F1"/>
    <w:rsid w:val="00954AB8"/>
    <w:rsid w:val="00954B78"/>
    <w:rsid w:val="00954BB9"/>
    <w:rsid w:val="00954D84"/>
    <w:rsid w:val="00954DA8"/>
    <w:rsid w:val="00954DD1"/>
    <w:rsid w:val="00954E65"/>
    <w:rsid w:val="00954F54"/>
    <w:rsid w:val="00954F5C"/>
    <w:rsid w:val="00954FA6"/>
    <w:rsid w:val="009550CD"/>
    <w:rsid w:val="00955264"/>
    <w:rsid w:val="0095532B"/>
    <w:rsid w:val="009553CF"/>
    <w:rsid w:val="009554EC"/>
    <w:rsid w:val="009555FA"/>
    <w:rsid w:val="009556AA"/>
    <w:rsid w:val="00955714"/>
    <w:rsid w:val="00955729"/>
    <w:rsid w:val="00955808"/>
    <w:rsid w:val="009559D0"/>
    <w:rsid w:val="009559E7"/>
    <w:rsid w:val="00955ACF"/>
    <w:rsid w:val="00955BB6"/>
    <w:rsid w:val="00955C3D"/>
    <w:rsid w:val="00955CDB"/>
    <w:rsid w:val="00955CDD"/>
    <w:rsid w:val="00955CE5"/>
    <w:rsid w:val="00955E05"/>
    <w:rsid w:val="00955EC4"/>
    <w:rsid w:val="00955F36"/>
    <w:rsid w:val="00956005"/>
    <w:rsid w:val="00956058"/>
    <w:rsid w:val="00956152"/>
    <w:rsid w:val="009561E9"/>
    <w:rsid w:val="0095625B"/>
    <w:rsid w:val="009562C7"/>
    <w:rsid w:val="009564C1"/>
    <w:rsid w:val="009566C2"/>
    <w:rsid w:val="00956712"/>
    <w:rsid w:val="0095676D"/>
    <w:rsid w:val="00956774"/>
    <w:rsid w:val="00956854"/>
    <w:rsid w:val="00956863"/>
    <w:rsid w:val="0095689F"/>
    <w:rsid w:val="009568BB"/>
    <w:rsid w:val="0095691A"/>
    <w:rsid w:val="0095697B"/>
    <w:rsid w:val="00956983"/>
    <w:rsid w:val="009569F9"/>
    <w:rsid w:val="00956A8A"/>
    <w:rsid w:val="00956AAA"/>
    <w:rsid w:val="00956AED"/>
    <w:rsid w:val="00956B87"/>
    <w:rsid w:val="00956BC3"/>
    <w:rsid w:val="00956C68"/>
    <w:rsid w:val="00956C74"/>
    <w:rsid w:val="00956D4B"/>
    <w:rsid w:val="00956E1B"/>
    <w:rsid w:val="00956EE1"/>
    <w:rsid w:val="0095712D"/>
    <w:rsid w:val="009571A9"/>
    <w:rsid w:val="009571F4"/>
    <w:rsid w:val="009572A9"/>
    <w:rsid w:val="00957358"/>
    <w:rsid w:val="00957383"/>
    <w:rsid w:val="009574F4"/>
    <w:rsid w:val="0095754C"/>
    <w:rsid w:val="00957645"/>
    <w:rsid w:val="00957689"/>
    <w:rsid w:val="009577BF"/>
    <w:rsid w:val="009577D1"/>
    <w:rsid w:val="009577F9"/>
    <w:rsid w:val="0095785D"/>
    <w:rsid w:val="009578D0"/>
    <w:rsid w:val="0095795A"/>
    <w:rsid w:val="00957961"/>
    <w:rsid w:val="00957B8F"/>
    <w:rsid w:val="00957C79"/>
    <w:rsid w:val="00957CA9"/>
    <w:rsid w:val="00957CCA"/>
    <w:rsid w:val="00957CF4"/>
    <w:rsid w:val="00957D63"/>
    <w:rsid w:val="00957D68"/>
    <w:rsid w:val="00957DBD"/>
    <w:rsid w:val="00957E16"/>
    <w:rsid w:val="00957E54"/>
    <w:rsid w:val="00957F13"/>
    <w:rsid w:val="00957F69"/>
    <w:rsid w:val="00957FE4"/>
    <w:rsid w:val="00957FF1"/>
    <w:rsid w:val="0096002B"/>
    <w:rsid w:val="00960061"/>
    <w:rsid w:val="009600D7"/>
    <w:rsid w:val="00960179"/>
    <w:rsid w:val="0096025C"/>
    <w:rsid w:val="009602A2"/>
    <w:rsid w:val="009603AA"/>
    <w:rsid w:val="009603EB"/>
    <w:rsid w:val="009604F2"/>
    <w:rsid w:val="009604F3"/>
    <w:rsid w:val="009604FD"/>
    <w:rsid w:val="0096050E"/>
    <w:rsid w:val="009605AF"/>
    <w:rsid w:val="009605F4"/>
    <w:rsid w:val="00960656"/>
    <w:rsid w:val="00960667"/>
    <w:rsid w:val="00960727"/>
    <w:rsid w:val="00960794"/>
    <w:rsid w:val="0096079B"/>
    <w:rsid w:val="009609F1"/>
    <w:rsid w:val="00960B24"/>
    <w:rsid w:val="00960B27"/>
    <w:rsid w:val="00960B9E"/>
    <w:rsid w:val="00960D99"/>
    <w:rsid w:val="00960DFB"/>
    <w:rsid w:val="00960F22"/>
    <w:rsid w:val="00960FD2"/>
    <w:rsid w:val="00961052"/>
    <w:rsid w:val="009610F4"/>
    <w:rsid w:val="009611DB"/>
    <w:rsid w:val="0096122B"/>
    <w:rsid w:val="009612B1"/>
    <w:rsid w:val="00961399"/>
    <w:rsid w:val="009613D7"/>
    <w:rsid w:val="0096158B"/>
    <w:rsid w:val="00961643"/>
    <w:rsid w:val="00961703"/>
    <w:rsid w:val="00961768"/>
    <w:rsid w:val="009619BC"/>
    <w:rsid w:val="00961A9A"/>
    <w:rsid w:val="00961BD2"/>
    <w:rsid w:val="00961BEA"/>
    <w:rsid w:val="00961CAA"/>
    <w:rsid w:val="00961DE9"/>
    <w:rsid w:val="00961ED0"/>
    <w:rsid w:val="00961FB6"/>
    <w:rsid w:val="00961FEE"/>
    <w:rsid w:val="0096200B"/>
    <w:rsid w:val="0096202C"/>
    <w:rsid w:val="00962052"/>
    <w:rsid w:val="009620A7"/>
    <w:rsid w:val="00962208"/>
    <w:rsid w:val="00962254"/>
    <w:rsid w:val="00962296"/>
    <w:rsid w:val="009622B0"/>
    <w:rsid w:val="009622C4"/>
    <w:rsid w:val="00962412"/>
    <w:rsid w:val="00962635"/>
    <w:rsid w:val="00962665"/>
    <w:rsid w:val="00962699"/>
    <w:rsid w:val="0096269A"/>
    <w:rsid w:val="009626BB"/>
    <w:rsid w:val="009626E3"/>
    <w:rsid w:val="0096279D"/>
    <w:rsid w:val="009628C9"/>
    <w:rsid w:val="009629B0"/>
    <w:rsid w:val="00962A3F"/>
    <w:rsid w:val="00962AD9"/>
    <w:rsid w:val="00962CB7"/>
    <w:rsid w:val="00962D8E"/>
    <w:rsid w:val="0096301C"/>
    <w:rsid w:val="0096311F"/>
    <w:rsid w:val="00963139"/>
    <w:rsid w:val="00963335"/>
    <w:rsid w:val="00963362"/>
    <w:rsid w:val="00963433"/>
    <w:rsid w:val="00963493"/>
    <w:rsid w:val="009634F2"/>
    <w:rsid w:val="00963592"/>
    <w:rsid w:val="009635C9"/>
    <w:rsid w:val="009635CA"/>
    <w:rsid w:val="009635F9"/>
    <w:rsid w:val="00963611"/>
    <w:rsid w:val="00963699"/>
    <w:rsid w:val="009637FC"/>
    <w:rsid w:val="0096394D"/>
    <w:rsid w:val="00963B1E"/>
    <w:rsid w:val="00963B27"/>
    <w:rsid w:val="00963C6F"/>
    <w:rsid w:val="00963CBD"/>
    <w:rsid w:val="00963D77"/>
    <w:rsid w:val="00963DF7"/>
    <w:rsid w:val="00964133"/>
    <w:rsid w:val="00964219"/>
    <w:rsid w:val="009642F4"/>
    <w:rsid w:val="00964395"/>
    <w:rsid w:val="00964614"/>
    <w:rsid w:val="009646F1"/>
    <w:rsid w:val="00964728"/>
    <w:rsid w:val="00964733"/>
    <w:rsid w:val="0096482C"/>
    <w:rsid w:val="00964987"/>
    <w:rsid w:val="009649C3"/>
    <w:rsid w:val="009649E3"/>
    <w:rsid w:val="00964A08"/>
    <w:rsid w:val="00964A7A"/>
    <w:rsid w:val="00964BA7"/>
    <w:rsid w:val="00964BBE"/>
    <w:rsid w:val="00964CF1"/>
    <w:rsid w:val="00964E67"/>
    <w:rsid w:val="00964E73"/>
    <w:rsid w:val="00964FA4"/>
    <w:rsid w:val="00964FA8"/>
    <w:rsid w:val="00965170"/>
    <w:rsid w:val="00965345"/>
    <w:rsid w:val="009653CE"/>
    <w:rsid w:val="00965433"/>
    <w:rsid w:val="009654A8"/>
    <w:rsid w:val="00965589"/>
    <w:rsid w:val="009655AF"/>
    <w:rsid w:val="009656B3"/>
    <w:rsid w:val="00965828"/>
    <w:rsid w:val="00965965"/>
    <w:rsid w:val="00965967"/>
    <w:rsid w:val="00965BC5"/>
    <w:rsid w:val="00965BDA"/>
    <w:rsid w:val="00965CB9"/>
    <w:rsid w:val="00965D3B"/>
    <w:rsid w:val="00965D3D"/>
    <w:rsid w:val="00965D80"/>
    <w:rsid w:val="00965DC6"/>
    <w:rsid w:val="00965FC4"/>
    <w:rsid w:val="00966052"/>
    <w:rsid w:val="009661BB"/>
    <w:rsid w:val="009661C3"/>
    <w:rsid w:val="009661C4"/>
    <w:rsid w:val="0096628C"/>
    <w:rsid w:val="0096632E"/>
    <w:rsid w:val="009663F1"/>
    <w:rsid w:val="00966407"/>
    <w:rsid w:val="00966444"/>
    <w:rsid w:val="009664A0"/>
    <w:rsid w:val="009664FF"/>
    <w:rsid w:val="0096659A"/>
    <w:rsid w:val="00966681"/>
    <w:rsid w:val="00966692"/>
    <w:rsid w:val="009666F1"/>
    <w:rsid w:val="009667D3"/>
    <w:rsid w:val="00966874"/>
    <w:rsid w:val="00966894"/>
    <w:rsid w:val="009668D7"/>
    <w:rsid w:val="009669AC"/>
    <w:rsid w:val="00966A6B"/>
    <w:rsid w:val="00966A7D"/>
    <w:rsid w:val="00966B50"/>
    <w:rsid w:val="00966B6A"/>
    <w:rsid w:val="00966DA7"/>
    <w:rsid w:val="00966E28"/>
    <w:rsid w:val="00966E4C"/>
    <w:rsid w:val="00966E61"/>
    <w:rsid w:val="00966F06"/>
    <w:rsid w:val="00967039"/>
    <w:rsid w:val="009670BE"/>
    <w:rsid w:val="009670E3"/>
    <w:rsid w:val="00967148"/>
    <w:rsid w:val="00967264"/>
    <w:rsid w:val="009673DD"/>
    <w:rsid w:val="00967481"/>
    <w:rsid w:val="00967596"/>
    <w:rsid w:val="009677CE"/>
    <w:rsid w:val="00967837"/>
    <w:rsid w:val="00967919"/>
    <w:rsid w:val="0096799D"/>
    <w:rsid w:val="009679ED"/>
    <w:rsid w:val="00967A24"/>
    <w:rsid w:val="00967AA4"/>
    <w:rsid w:val="00967AF8"/>
    <w:rsid w:val="00967B53"/>
    <w:rsid w:val="00967B8F"/>
    <w:rsid w:val="00967CBA"/>
    <w:rsid w:val="00967CF2"/>
    <w:rsid w:val="00967D12"/>
    <w:rsid w:val="00967F3D"/>
    <w:rsid w:val="00967F6C"/>
    <w:rsid w:val="00967FF7"/>
    <w:rsid w:val="00970269"/>
    <w:rsid w:val="00970283"/>
    <w:rsid w:val="0097040D"/>
    <w:rsid w:val="0097041E"/>
    <w:rsid w:val="00970527"/>
    <w:rsid w:val="009705F1"/>
    <w:rsid w:val="009708F2"/>
    <w:rsid w:val="009709B0"/>
    <w:rsid w:val="00970ADA"/>
    <w:rsid w:val="00970B1A"/>
    <w:rsid w:val="00970BCE"/>
    <w:rsid w:val="00970C01"/>
    <w:rsid w:val="00970C54"/>
    <w:rsid w:val="00970E50"/>
    <w:rsid w:val="00970F89"/>
    <w:rsid w:val="0097104A"/>
    <w:rsid w:val="00971087"/>
    <w:rsid w:val="0097117A"/>
    <w:rsid w:val="0097118A"/>
    <w:rsid w:val="00971242"/>
    <w:rsid w:val="009712F7"/>
    <w:rsid w:val="009713DB"/>
    <w:rsid w:val="0097153D"/>
    <w:rsid w:val="00971651"/>
    <w:rsid w:val="009716E3"/>
    <w:rsid w:val="00971720"/>
    <w:rsid w:val="00971725"/>
    <w:rsid w:val="00971750"/>
    <w:rsid w:val="00971774"/>
    <w:rsid w:val="00971783"/>
    <w:rsid w:val="009717B3"/>
    <w:rsid w:val="009717C0"/>
    <w:rsid w:val="00971924"/>
    <w:rsid w:val="00971B79"/>
    <w:rsid w:val="00971B8D"/>
    <w:rsid w:val="00971C7D"/>
    <w:rsid w:val="00971CB7"/>
    <w:rsid w:val="00971E7C"/>
    <w:rsid w:val="00971ED3"/>
    <w:rsid w:val="00971EF7"/>
    <w:rsid w:val="00972013"/>
    <w:rsid w:val="00972065"/>
    <w:rsid w:val="0097206B"/>
    <w:rsid w:val="009720D3"/>
    <w:rsid w:val="0097216E"/>
    <w:rsid w:val="0097220B"/>
    <w:rsid w:val="00972266"/>
    <w:rsid w:val="00972434"/>
    <w:rsid w:val="009724F5"/>
    <w:rsid w:val="00972524"/>
    <w:rsid w:val="009725A5"/>
    <w:rsid w:val="009725DE"/>
    <w:rsid w:val="009726B2"/>
    <w:rsid w:val="00972876"/>
    <w:rsid w:val="009728DE"/>
    <w:rsid w:val="00972999"/>
    <w:rsid w:val="009729A7"/>
    <w:rsid w:val="00972A30"/>
    <w:rsid w:val="00972A65"/>
    <w:rsid w:val="00972BBA"/>
    <w:rsid w:val="00972BBE"/>
    <w:rsid w:val="00972C04"/>
    <w:rsid w:val="00972C2F"/>
    <w:rsid w:val="00972C34"/>
    <w:rsid w:val="00972CAB"/>
    <w:rsid w:val="00972D28"/>
    <w:rsid w:val="00972DB9"/>
    <w:rsid w:val="00972DEE"/>
    <w:rsid w:val="00972F36"/>
    <w:rsid w:val="00972FBA"/>
    <w:rsid w:val="00973094"/>
    <w:rsid w:val="00973192"/>
    <w:rsid w:val="00973196"/>
    <w:rsid w:val="00973212"/>
    <w:rsid w:val="009733FE"/>
    <w:rsid w:val="00973454"/>
    <w:rsid w:val="0097349B"/>
    <w:rsid w:val="009736FE"/>
    <w:rsid w:val="0097383F"/>
    <w:rsid w:val="0097386E"/>
    <w:rsid w:val="009738CC"/>
    <w:rsid w:val="00973A3F"/>
    <w:rsid w:val="00973A4C"/>
    <w:rsid w:val="00973A7A"/>
    <w:rsid w:val="00973AC8"/>
    <w:rsid w:val="00973AFB"/>
    <w:rsid w:val="00973C4A"/>
    <w:rsid w:val="00973CB5"/>
    <w:rsid w:val="00973DBF"/>
    <w:rsid w:val="00973E51"/>
    <w:rsid w:val="00973E5D"/>
    <w:rsid w:val="00973E77"/>
    <w:rsid w:val="00973E87"/>
    <w:rsid w:val="00973E90"/>
    <w:rsid w:val="00973EDB"/>
    <w:rsid w:val="0097402E"/>
    <w:rsid w:val="00974085"/>
    <w:rsid w:val="009740CB"/>
    <w:rsid w:val="009740D4"/>
    <w:rsid w:val="0097414F"/>
    <w:rsid w:val="0097417A"/>
    <w:rsid w:val="00974221"/>
    <w:rsid w:val="009742A8"/>
    <w:rsid w:val="0097434A"/>
    <w:rsid w:val="009744BD"/>
    <w:rsid w:val="00974603"/>
    <w:rsid w:val="009747F5"/>
    <w:rsid w:val="00974880"/>
    <w:rsid w:val="0097489C"/>
    <w:rsid w:val="009748BD"/>
    <w:rsid w:val="009748C9"/>
    <w:rsid w:val="00974967"/>
    <w:rsid w:val="009749AA"/>
    <w:rsid w:val="00974BB2"/>
    <w:rsid w:val="00974BDE"/>
    <w:rsid w:val="00974C81"/>
    <w:rsid w:val="00974CFE"/>
    <w:rsid w:val="00974D10"/>
    <w:rsid w:val="00974D83"/>
    <w:rsid w:val="00974F2C"/>
    <w:rsid w:val="00974F41"/>
    <w:rsid w:val="009750D9"/>
    <w:rsid w:val="009752E9"/>
    <w:rsid w:val="0097530C"/>
    <w:rsid w:val="0097537D"/>
    <w:rsid w:val="0097548D"/>
    <w:rsid w:val="00975641"/>
    <w:rsid w:val="00975689"/>
    <w:rsid w:val="009756C5"/>
    <w:rsid w:val="009756F3"/>
    <w:rsid w:val="0097571E"/>
    <w:rsid w:val="00975737"/>
    <w:rsid w:val="0097578D"/>
    <w:rsid w:val="009758FE"/>
    <w:rsid w:val="00975971"/>
    <w:rsid w:val="00975B59"/>
    <w:rsid w:val="00975C9B"/>
    <w:rsid w:val="00975C9C"/>
    <w:rsid w:val="00975F35"/>
    <w:rsid w:val="00975FAF"/>
    <w:rsid w:val="009760C0"/>
    <w:rsid w:val="0097611C"/>
    <w:rsid w:val="00976154"/>
    <w:rsid w:val="0097616B"/>
    <w:rsid w:val="009761D4"/>
    <w:rsid w:val="00976394"/>
    <w:rsid w:val="009763A1"/>
    <w:rsid w:val="00976401"/>
    <w:rsid w:val="0097649D"/>
    <w:rsid w:val="0097679C"/>
    <w:rsid w:val="009768C3"/>
    <w:rsid w:val="00976918"/>
    <w:rsid w:val="0097692E"/>
    <w:rsid w:val="00976953"/>
    <w:rsid w:val="00976BA0"/>
    <w:rsid w:val="00976BB0"/>
    <w:rsid w:val="00976BCF"/>
    <w:rsid w:val="00976D11"/>
    <w:rsid w:val="00976D5B"/>
    <w:rsid w:val="00976E8B"/>
    <w:rsid w:val="00976F41"/>
    <w:rsid w:val="00976F85"/>
    <w:rsid w:val="00976FAF"/>
    <w:rsid w:val="00976FD9"/>
    <w:rsid w:val="009770BD"/>
    <w:rsid w:val="009770FF"/>
    <w:rsid w:val="00977321"/>
    <w:rsid w:val="00977343"/>
    <w:rsid w:val="00977447"/>
    <w:rsid w:val="00977467"/>
    <w:rsid w:val="009775F5"/>
    <w:rsid w:val="00977605"/>
    <w:rsid w:val="0097764E"/>
    <w:rsid w:val="009776B3"/>
    <w:rsid w:val="0097771F"/>
    <w:rsid w:val="00977780"/>
    <w:rsid w:val="00977939"/>
    <w:rsid w:val="00977A3B"/>
    <w:rsid w:val="00977AEC"/>
    <w:rsid w:val="00977C44"/>
    <w:rsid w:val="00977C9A"/>
    <w:rsid w:val="00977D11"/>
    <w:rsid w:val="00977D5C"/>
    <w:rsid w:val="00977EDB"/>
    <w:rsid w:val="00977EFE"/>
    <w:rsid w:val="00977FD4"/>
    <w:rsid w:val="0098002C"/>
    <w:rsid w:val="00980075"/>
    <w:rsid w:val="009800A6"/>
    <w:rsid w:val="00980179"/>
    <w:rsid w:val="0098024C"/>
    <w:rsid w:val="00980310"/>
    <w:rsid w:val="00980459"/>
    <w:rsid w:val="0098049D"/>
    <w:rsid w:val="009804AC"/>
    <w:rsid w:val="00980574"/>
    <w:rsid w:val="0098058D"/>
    <w:rsid w:val="009806F9"/>
    <w:rsid w:val="0098071D"/>
    <w:rsid w:val="00980AA6"/>
    <w:rsid w:val="00980CE0"/>
    <w:rsid w:val="00980E19"/>
    <w:rsid w:val="00980E23"/>
    <w:rsid w:val="00980E2F"/>
    <w:rsid w:val="00980FEE"/>
    <w:rsid w:val="00981055"/>
    <w:rsid w:val="009810F4"/>
    <w:rsid w:val="0098113F"/>
    <w:rsid w:val="00981161"/>
    <w:rsid w:val="009811DE"/>
    <w:rsid w:val="009812C1"/>
    <w:rsid w:val="0098144C"/>
    <w:rsid w:val="00981498"/>
    <w:rsid w:val="00981508"/>
    <w:rsid w:val="00981673"/>
    <w:rsid w:val="0098168F"/>
    <w:rsid w:val="009817A5"/>
    <w:rsid w:val="009819FA"/>
    <w:rsid w:val="00981AE4"/>
    <w:rsid w:val="00981AEA"/>
    <w:rsid w:val="00981AEB"/>
    <w:rsid w:val="00981B61"/>
    <w:rsid w:val="00981BA4"/>
    <w:rsid w:val="00981C7D"/>
    <w:rsid w:val="00981DAE"/>
    <w:rsid w:val="00981E44"/>
    <w:rsid w:val="00981E4E"/>
    <w:rsid w:val="00981EDE"/>
    <w:rsid w:val="009820B1"/>
    <w:rsid w:val="009820BD"/>
    <w:rsid w:val="009820ED"/>
    <w:rsid w:val="0098214D"/>
    <w:rsid w:val="00982170"/>
    <w:rsid w:val="0098225C"/>
    <w:rsid w:val="0098225F"/>
    <w:rsid w:val="009822FE"/>
    <w:rsid w:val="00982355"/>
    <w:rsid w:val="00982516"/>
    <w:rsid w:val="0098259B"/>
    <w:rsid w:val="0098270C"/>
    <w:rsid w:val="0098272B"/>
    <w:rsid w:val="00982948"/>
    <w:rsid w:val="009829D7"/>
    <w:rsid w:val="009829E5"/>
    <w:rsid w:val="00982A7A"/>
    <w:rsid w:val="00982A81"/>
    <w:rsid w:val="00982BDE"/>
    <w:rsid w:val="00982C6D"/>
    <w:rsid w:val="00982CF4"/>
    <w:rsid w:val="00982D29"/>
    <w:rsid w:val="00982DF0"/>
    <w:rsid w:val="009831AB"/>
    <w:rsid w:val="00983231"/>
    <w:rsid w:val="0098324A"/>
    <w:rsid w:val="0098328F"/>
    <w:rsid w:val="009833D4"/>
    <w:rsid w:val="00983415"/>
    <w:rsid w:val="0098344D"/>
    <w:rsid w:val="00983483"/>
    <w:rsid w:val="009836EF"/>
    <w:rsid w:val="00983738"/>
    <w:rsid w:val="009837A0"/>
    <w:rsid w:val="009837A4"/>
    <w:rsid w:val="009837D6"/>
    <w:rsid w:val="00983896"/>
    <w:rsid w:val="009838A7"/>
    <w:rsid w:val="0098392F"/>
    <w:rsid w:val="00983968"/>
    <w:rsid w:val="009839DC"/>
    <w:rsid w:val="00983A27"/>
    <w:rsid w:val="00983B6F"/>
    <w:rsid w:val="00983BDC"/>
    <w:rsid w:val="00983BFE"/>
    <w:rsid w:val="00983C59"/>
    <w:rsid w:val="00983E0D"/>
    <w:rsid w:val="00983E54"/>
    <w:rsid w:val="00983ED8"/>
    <w:rsid w:val="00983F13"/>
    <w:rsid w:val="00983F69"/>
    <w:rsid w:val="00983FB9"/>
    <w:rsid w:val="0098400D"/>
    <w:rsid w:val="00984059"/>
    <w:rsid w:val="009840E4"/>
    <w:rsid w:val="00984118"/>
    <w:rsid w:val="00984212"/>
    <w:rsid w:val="009842DC"/>
    <w:rsid w:val="0098435A"/>
    <w:rsid w:val="009843A4"/>
    <w:rsid w:val="009843F3"/>
    <w:rsid w:val="00984489"/>
    <w:rsid w:val="009844A8"/>
    <w:rsid w:val="0098459B"/>
    <w:rsid w:val="009845CA"/>
    <w:rsid w:val="009845CF"/>
    <w:rsid w:val="009845FF"/>
    <w:rsid w:val="009846AE"/>
    <w:rsid w:val="00984749"/>
    <w:rsid w:val="00984752"/>
    <w:rsid w:val="009847DF"/>
    <w:rsid w:val="009848A7"/>
    <w:rsid w:val="0098495D"/>
    <w:rsid w:val="00984CB4"/>
    <w:rsid w:val="00984E96"/>
    <w:rsid w:val="00984F98"/>
    <w:rsid w:val="00984FBC"/>
    <w:rsid w:val="00984FF9"/>
    <w:rsid w:val="00985008"/>
    <w:rsid w:val="0098516C"/>
    <w:rsid w:val="009851C6"/>
    <w:rsid w:val="0098538E"/>
    <w:rsid w:val="0098550D"/>
    <w:rsid w:val="00985520"/>
    <w:rsid w:val="00985535"/>
    <w:rsid w:val="0098554F"/>
    <w:rsid w:val="0098558C"/>
    <w:rsid w:val="00985612"/>
    <w:rsid w:val="009857F9"/>
    <w:rsid w:val="00985824"/>
    <w:rsid w:val="009858AD"/>
    <w:rsid w:val="009858EC"/>
    <w:rsid w:val="009858ED"/>
    <w:rsid w:val="0098591D"/>
    <w:rsid w:val="00985C4E"/>
    <w:rsid w:val="00985C78"/>
    <w:rsid w:val="00985CBB"/>
    <w:rsid w:val="00985D12"/>
    <w:rsid w:val="00985D50"/>
    <w:rsid w:val="00985F5C"/>
    <w:rsid w:val="00985F6C"/>
    <w:rsid w:val="00986179"/>
    <w:rsid w:val="00986182"/>
    <w:rsid w:val="009861BA"/>
    <w:rsid w:val="00986236"/>
    <w:rsid w:val="0098628D"/>
    <w:rsid w:val="009863BB"/>
    <w:rsid w:val="009863F6"/>
    <w:rsid w:val="009864DF"/>
    <w:rsid w:val="0098662F"/>
    <w:rsid w:val="009866C8"/>
    <w:rsid w:val="009866CC"/>
    <w:rsid w:val="0098681F"/>
    <w:rsid w:val="00986834"/>
    <w:rsid w:val="00986919"/>
    <w:rsid w:val="00986A05"/>
    <w:rsid w:val="00986A13"/>
    <w:rsid w:val="00986A26"/>
    <w:rsid w:val="00986A5D"/>
    <w:rsid w:val="00986A89"/>
    <w:rsid w:val="00986B05"/>
    <w:rsid w:val="00986B7A"/>
    <w:rsid w:val="00986BBD"/>
    <w:rsid w:val="00986DF4"/>
    <w:rsid w:val="00986F16"/>
    <w:rsid w:val="00986F4D"/>
    <w:rsid w:val="00986FA0"/>
    <w:rsid w:val="00986FD1"/>
    <w:rsid w:val="0098704C"/>
    <w:rsid w:val="00987187"/>
    <w:rsid w:val="00987341"/>
    <w:rsid w:val="009875D2"/>
    <w:rsid w:val="0098765D"/>
    <w:rsid w:val="009877BF"/>
    <w:rsid w:val="009877E4"/>
    <w:rsid w:val="0098781C"/>
    <w:rsid w:val="0098787A"/>
    <w:rsid w:val="00987885"/>
    <w:rsid w:val="009878CF"/>
    <w:rsid w:val="00987921"/>
    <w:rsid w:val="00987939"/>
    <w:rsid w:val="00987ABC"/>
    <w:rsid w:val="00987BC9"/>
    <w:rsid w:val="00987D34"/>
    <w:rsid w:val="00987D8E"/>
    <w:rsid w:val="00987E2E"/>
    <w:rsid w:val="00987E6A"/>
    <w:rsid w:val="00987E6E"/>
    <w:rsid w:val="00987EE2"/>
    <w:rsid w:val="00987EF6"/>
    <w:rsid w:val="00987F69"/>
    <w:rsid w:val="00987F81"/>
    <w:rsid w:val="00987F90"/>
    <w:rsid w:val="00987F92"/>
    <w:rsid w:val="00990030"/>
    <w:rsid w:val="00990095"/>
    <w:rsid w:val="009900C3"/>
    <w:rsid w:val="00990195"/>
    <w:rsid w:val="009901E1"/>
    <w:rsid w:val="00990249"/>
    <w:rsid w:val="009902BC"/>
    <w:rsid w:val="00990372"/>
    <w:rsid w:val="00990384"/>
    <w:rsid w:val="009904ED"/>
    <w:rsid w:val="00990694"/>
    <w:rsid w:val="0099071A"/>
    <w:rsid w:val="00990843"/>
    <w:rsid w:val="00990894"/>
    <w:rsid w:val="00990955"/>
    <w:rsid w:val="00990A13"/>
    <w:rsid w:val="00990AD4"/>
    <w:rsid w:val="00990B2A"/>
    <w:rsid w:val="00990C0A"/>
    <w:rsid w:val="00990C11"/>
    <w:rsid w:val="00990C17"/>
    <w:rsid w:val="00990C7E"/>
    <w:rsid w:val="00990D69"/>
    <w:rsid w:val="00990E06"/>
    <w:rsid w:val="00990E3E"/>
    <w:rsid w:val="00990EFD"/>
    <w:rsid w:val="00990F6B"/>
    <w:rsid w:val="00990F8F"/>
    <w:rsid w:val="0099147E"/>
    <w:rsid w:val="00991656"/>
    <w:rsid w:val="009917F8"/>
    <w:rsid w:val="0099189C"/>
    <w:rsid w:val="009918A6"/>
    <w:rsid w:val="009919C7"/>
    <w:rsid w:val="00991A4A"/>
    <w:rsid w:val="00991C23"/>
    <w:rsid w:val="00991C47"/>
    <w:rsid w:val="00991C49"/>
    <w:rsid w:val="00991D1F"/>
    <w:rsid w:val="00991D45"/>
    <w:rsid w:val="00991DFC"/>
    <w:rsid w:val="00991E4C"/>
    <w:rsid w:val="00991EEC"/>
    <w:rsid w:val="00992080"/>
    <w:rsid w:val="00992094"/>
    <w:rsid w:val="0099218E"/>
    <w:rsid w:val="009922EC"/>
    <w:rsid w:val="009923C4"/>
    <w:rsid w:val="00992569"/>
    <w:rsid w:val="009925C5"/>
    <w:rsid w:val="009926D3"/>
    <w:rsid w:val="009928CF"/>
    <w:rsid w:val="009928F6"/>
    <w:rsid w:val="00992958"/>
    <w:rsid w:val="009929B1"/>
    <w:rsid w:val="009929C3"/>
    <w:rsid w:val="009929C5"/>
    <w:rsid w:val="00992A6C"/>
    <w:rsid w:val="00992A98"/>
    <w:rsid w:val="00992DC4"/>
    <w:rsid w:val="00992E13"/>
    <w:rsid w:val="00992E21"/>
    <w:rsid w:val="00992EB5"/>
    <w:rsid w:val="00992FCC"/>
    <w:rsid w:val="00992FE9"/>
    <w:rsid w:val="009931CB"/>
    <w:rsid w:val="009933E9"/>
    <w:rsid w:val="00993407"/>
    <w:rsid w:val="00993500"/>
    <w:rsid w:val="00993533"/>
    <w:rsid w:val="00993538"/>
    <w:rsid w:val="009936C0"/>
    <w:rsid w:val="00993709"/>
    <w:rsid w:val="0099378B"/>
    <w:rsid w:val="0099387A"/>
    <w:rsid w:val="0099388D"/>
    <w:rsid w:val="009938D0"/>
    <w:rsid w:val="009938E2"/>
    <w:rsid w:val="009938F9"/>
    <w:rsid w:val="00993912"/>
    <w:rsid w:val="00993ACD"/>
    <w:rsid w:val="00993B7F"/>
    <w:rsid w:val="00993C1E"/>
    <w:rsid w:val="00993C36"/>
    <w:rsid w:val="00993E2F"/>
    <w:rsid w:val="00993E35"/>
    <w:rsid w:val="00993E9A"/>
    <w:rsid w:val="00993ED9"/>
    <w:rsid w:val="00993F73"/>
    <w:rsid w:val="009940C2"/>
    <w:rsid w:val="0099427B"/>
    <w:rsid w:val="00994464"/>
    <w:rsid w:val="00994507"/>
    <w:rsid w:val="009945B3"/>
    <w:rsid w:val="009946FB"/>
    <w:rsid w:val="00994798"/>
    <w:rsid w:val="009947B1"/>
    <w:rsid w:val="00994808"/>
    <w:rsid w:val="00994877"/>
    <w:rsid w:val="009949DA"/>
    <w:rsid w:val="009949E2"/>
    <w:rsid w:val="00994A43"/>
    <w:rsid w:val="00994A94"/>
    <w:rsid w:val="00994CB9"/>
    <w:rsid w:val="00994CE5"/>
    <w:rsid w:val="00994D29"/>
    <w:rsid w:val="00994E50"/>
    <w:rsid w:val="00994FDF"/>
    <w:rsid w:val="00995336"/>
    <w:rsid w:val="009953A9"/>
    <w:rsid w:val="009953D3"/>
    <w:rsid w:val="009955BE"/>
    <w:rsid w:val="009955E1"/>
    <w:rsid w:val="009956C8"/>
    <w:rsid w:val="00995736"/>
    <w:rsid w:val="00995891"/>
    <w:rsid w:val="009958A2"/>
    <w:rsid w:val="00995914"/>
    <w:rsid w:val="00995961"/>
    <w:rsid w:val="009959C6"/>
    <w:rsid w:val="00995B22"/>
    <w:rsid w:val="00995BD7"/>
    <w:rsid w:val="00995C05"/>
    <w:rsid w:val="00995C27"/>
    <w:rsid w:val="00995CB1"/>
    <w:rsid w:val="00995CE0"/>
    <w:rsid w:val="00995D4D"/>
    <w:rsid w:val="00995EB3"/>
    <w:rsid w:val="00995F6E"/>
    <w:rsid w:val="0099604A"/>
    <w:rsid w:val="0099613F"/>
    <w:rsid w:val="00996217"/>
    <w:rsid w:val="0099622D"/>
    <w:rsid w:val="00996275"/>
    <w:rsid w:val="0099636E"/>
    <w:rsid w:val="00996464"/>
    <w:rsid w:val="00996501"/>
    <w:rsid w:val="00996503"/>
    <w:rsid w:val="009965AB"/>
    <w:rsid w:val="009965DC"/>
    <w:rsid w:val="00996626"/>
    <w:rsid w:val="00996686"/>
    <w:rsid w:val="0099671A"/>
    <w:rsid w:val="00996731"/>
    <w:rsid w:val="00996755"/>
    <w:rsid w:val="00996950"/>
    <w:rsid w:val="00996A94"/>
    <w:rsid w:val="00996C69"/>
    <w:rsid w:val="00996D78"/>
    <w:rsid w:val="00996DDB"/>
    <w:rsid w:val="00996E26"/>
    <w:rsid w:val="00996E8A"/>
    <w:rsid w:val="00996FCE"/>
    <w:rsid w:val="00996FF8"/>
    <w:rsid w:val="009970CC"/>
    <w:rsid w:val="00997111"/>
    <w:rsid w:val="00997112"/>
    <w:rsid w:val="0099717C"/>
    <w:rsid w:val="009971EF"/>
    <w:rsid w:val="009971FE"/>
    <w:rsid w:val="00997261"/>
    <w:rsid w:val="0099729C"/>
    <w:rsid w:val="009973EA"/>
    <w:rsid w:val="009973F1"/>
    <w:rsid w:val="0099747E"/>
    <w:rsid w:val="0099751D"/>
    <w:rsid w:val="00997663"/>
    <w:rsid w:val="0099767B"/>
    <w:rsid w:val="009976A7"/>
    <w:rsid w:val="0099771C"/>
    <w:rsid w:val="00997777"/>
    <w:rsid w:val="00997819"/>
    <w:rsid w:val="0099799B"/>
    <w:rsid w:val="00997AB5"/>
    <w:rsid w:val="00997AF8"/>
    <w:rsid w:val="00997C8F"/>
    <w:rsid w:val="00997CDA"/>
    <w:rsid w:val="00997DE3"/>
    <w:rsid w:val="00997DEA"/>
    <w:rsid w:val="00997E63"/>
    <w:rsid w:val="00997F37"/>
    <w:rsid w:val="00997F9C"/>
    <w:rsid w:val="009A0006"/>
    <w:rsid w:val="009A0196"/>
    <w:rsid w:val="009A0224"/>
    <w:rsid w:val="009A0305"/>
    <w:rsid w:val="009A0335"/>
    <w:rsid w:val="009A0360"/>
    <w:rsid w:val="009A0568"/>
    <w:rsid w:val="009A0656"/>
    <w:rsid w:val="009A06DC"/>
    <w:rsid w:val="009A06FC"/>
    <w:rsid w:val="009A070F"/>
    <w:rsid w:val="009A0742"/>
    <w:rsid w:val="009A07B1"/>
    <w:rsid w:val="009A07EF"/>
    <w:rsid w:val="009A0926"/>
    <w:rsid w:val="009A0940"/>
    <w:rsid w:val="009A09AD"/>
    <w:rsid w:val="009A09CE"/>
    <w:rsid w:val="009A0AAC"/>
    <w:rsid w:val="009A0C3C"/>
    <w:rsid w:val="009A0D21"/>
    <w:rsid w:val="009A0D4A"/>
    <w:rsid w:val="009A0D5E"/>
    <w:rsid w:val="009A0E0B"/>
    <w:rsid w:val="009A0E83"/>
    <w:rsid w:val="009A0F54"/>
    <w:rsid w:val="009A0F5C"/>
    <w:rsid w:val="009A125E"/>
    <w:rsid w:val="009A136B"/>
    <w:rsid w:val="009A13A2"/>
    <w:rsid w:val="009A146B"/>
    <w:rsid w:val="009A1630"/>
    <w:rsid w:val="009A16F6"/>
    <w:rsid w:val="009A170B"/>
    <w:rsid w:val="009A185A"/>
    <w:rsid w:val="009A187E"/>
    <w:rsid w:val="009A18BD"/>
    <w:rsid w:val="009A1991"/>
    <w:rsid w:val="009A19EE"/>
    <w:rsid w:val="009A1A10"/>
    <w:rsid w:val="009A1A6D"/>
    <w:rsid w:val="009A1DFD"/>
    <w:rsid w:val="009A1EA9"/>
    <w:rsid w:val="009A1F61"/>
    <w:rsid w:val="009A208C"/>
    <w:rsid w:val="009A215A"/>
    <w:rsid w:val="009A225B"/>
    <w:rsid w:val="009A2368"/>
    <w:rsid w:val="009A24C0"/>
    <w:rsid w:val="009A2539"/>
    <w:rsid w:val="009A2572"/>
    <w:rsid w:val="009A267B"/>
    <w:rsid w:val="009A273E"/>
    <w:rsid w:val="009A276F"/>
    <w:rsid w:val="009A279B"/>
    <w:rsid w:val="009A2836"/>
    <w:rsid w:val="009A2880"/>
    <w:rsid w:val="009A295E"/>
    <w:rsid w:val="009A29D8"/>
    <w:rsid w:val="009A2A46"/>
    <w:rsid w:val="009A2B29"/>
    <w:rsid w:val="009A2BD1"/>
    <w:rsid w:val="009A2C28"/>
    <w:rsid w:val="009A2C5D"/>
    <w:rsid w:val="009A2C74"/>
    <w:rsid w:val="009A2D2A"/>
    <w:rsid w:val="009A2DA1"/>
    <w:rsid w:val="009A2DAD"/>
    <w:rsid w:val="009A2E2B"/>
    <w:rsid w:val="009A2E93"/>
    <w:rsid w:val="009A2F6F"/>
    <w:rsid w:val="009A2FBE"/>
    <w:rsid w:val="009A31C6"/>
    <w:rsid w:val="009A321B"/>
    <w:rsid w:val="009A329F"/>
    <w:rsid w:val="009A33BA"/>
    <w:rsid w:val="009A3417"/>
    <w:rsid w:val="009A34CC"/>
    <w:rsid w:val="009A388A"/>
    <w:rsid w:val="009A39E4"/>
    <w:rsid w:val="009A3AF5"/>
    <w:rsid w:val="009A3C87"/>
    <w:rsid w:val="009A3C98"/>
    <w:rsid w:val="009A3E23"/>
    <w:rsid w:val="009A3E51"/>
    <w:rsid w:val="009A3EAF"/>
    <w:rsid w:val="009A3F0C"/>
    <w:rsid w:val="009A40D0"/>
    <w:rsid w:val="009A4121"/>
    <w:rsid w:val="009A4135"/>
    <w:rsid w:val="009A416A"/>
    <w:rsid w:val="009A417C"/>
    <w:rsid w:val="009A41E3"/>
    <w:rsid w:val="009A42AF"/>
    <w:rsid w:val="009A4399"/>
    <w:rsid w:val="009A43BA"/>
    <w:rsid w:val="009A446E"/>
    <w:rsid w:val="009A44B5"/>
    <w:rsid w:val="009A4539"/>
    <w:rsid w:val="009A469D"/>
    <w:rsid w:val="009A469F"/>
    <w:rsid w:val="009A47F0"/>
    <w:rsid w:val="009A4900"/>
    <w:rsid w:val="009A490C"/>
    <w:rsid w:val="009A4A27"/>
    <w:rsid w:val="009A4A62"/>
    <w:rsid w:val="009A4A6E"/>
    <w:rsid w:val="009A4A88"/>
    <w:rsid w:val="009A4B16"/>
    <w:rsid w:val="009A4BB4"/>
    <w:rsid w:val="009A4C68"/>
    <w:rsid w:val="009A4D9F"/>
    <w:rsid w:val="009A4EEC"/>
    <w:rsid w:val="009A4F8E"/>
    <w:rsid w:val="009A508B"/>
    <w:rsid w:val="009A5148"/>
    <w:rsid w:val="009A51A9"/>
    <w:rsid w:val="009A5373"/>
    <w:rsid w:val="009A539B"/>
    <w:rsid w:val="009A550E"/>
    <w:rsid w:val="009A5706"/>
    <w:rsid w:val="009A5755"/>
    <w:rsid w:val="009A5934"/>
    <w:rsid w:val="009A5A2D"/>
    <w:rsid w:val="009A5A7F"/>
    <w:rsid w:val="009A5BA4"/>
    <w:rsid w:val="009A5E06"/>
    <w:rsid w:val="009A5E58"/>
    <w:rsid w:val="009A5EE0"/>
    <w:rsid w:val="009A5F6C"/>
    <w:rsid w:val="009A5FED"/>
    <w:rsid w:val="009A608B"/>
    <w:rsid w:val="009A6110"/>
    <w:rsid w:val="009A6151"/>
    <w:rsid w:val="009A6174"/>
    <w:rsid w:val="009A6218"/>
    <w:rsid w:val="009A6252"/>
    <w:rsid w:val="009A62CB"/>
    <w:rsid w:val="009A64EF"/>
    <w:rsid w:val="009A6663"/>
    <w:rsid w:val="009A66AF"/>
    <w:rsid w:val="009A676C"/>
    <w:rsid w:val="009A6905"/>
    <w:rsid w:val="009A6B25"/>
    <w:rsid w:val="009A6B72"/>
    <w:rsid w:val="009A6CCD"/>
    <w:rsid w:val="009A6D70"/>
    <w:rsid w:val="009A6E6D"/>
    <w:rsid w:val="009A6FCE"/>
    <w:rsid w:val="009A6FF2"/>
    <w:rsid w:val="009A7172"/>
    <w:rsid w:val="009A7227"/>
    <w:rsid w:val="009A73B0"/>
    <w:rsid w:val="009A7496"/>
    <w:rsid w:val="009A74EF"/>
    <w:rsid w:val="009A7501"/>
    <w:rsid w:val="009A7599"/>
    <w:rsid w:val="009A75A3"/>
    <w:rsid w:val="009A7657"/>
    <w:rsid w:val="009A76E8"/>
    <w:rsid w:val="009A7774"/>
    <w:rsid w:val="009A78C0"/>
    <w:rsid w:val="009A7935"/>
    <w:rsid w:val="009A7A3D"/>
    <w:rsid w:val="009A7B68"/>
    <w:rsid w:val="009A7D16"/>
    <w:rsid w:val="009A7D53"/>
    <w:rsid w:val="009A7DE9"/>
    <w:rsid w:val="009A7E13"/>
    <w:rsid w:val="009A7E8C"/>
    <w:rsid w:val="009A7E97"/>
    <w:rsid w:val="009A7F5D"/>
    <w:rsid w:val="009A7F95"/>
    <w:rsid w:val="009B00BB"/>
    <w:rsid w:val="009B0231"/>
    <w:rsid w:val="009B046E"/>
    <w:rsid w:val="009B0471"/>
    <w:rsid w:val="009B052A"/>
    <w:rsid w:val="009B05DB"/>
    <w:rsid w:val="009B0666"/>
    <w:rsid w:val="009B06F8"/>
    <w:rsid w:val="009B082D"/>
    <w:rsid w:val="009B08DC"/>
    <w:rsid w:val="009B0A61"/>
    <w:rsid w:val="009B0A67"/>
    <w:rsid w:val="009B0AA9"/>
    <w:rsid w:val="009B0B74"/>
    <w:rsid w:val="009B0BB4"/>
    <w:rsid w:val="009B0D53"/>
    <w:rsid w:val="009B0DD3"/>
    <w:rsid w:val="009B0DE7"/>
    <w:rsid w:val="009B0EB3"/>
    <w:rsid w:val="009B0F99"/>
    <w:rsid w:val="009B0FC8"/>
    <w:rsid w:val="009B110F"/>
    <w:rsid w:val="009B11A3"/>
    <w:rsid w:val="009B12A8"/>
    <w:rsid w:val="009B138E"/>
    <w:rsid w:val="009B1562"/>
    <w:rsid w:val="009B1583"/>
    <w:rsid w:val="009B15BB"/>
    <w:rsid w:val="009B16AC"/>
    <w:rsid w:val="009B17F8"/>
    <w:rsid w:val="009B1844"/>
    <w:rsid w:val="009B186C"/>
    <w:rsid w:val="009B18C9"/>
    <w:rsid w:val="009B195D"/>
    <w:rsid w:val="009B1A4C"/>
    <w:rsid w:val="009B1A9E"/>
    <w:rsid w:val="009B1CF5"/>
    <w:rsid w:val="009B1D53"/>
    <w:rsid w:val="009B1DA0"/>
    <w:rsid w:val="009B1EC0"/>
    <w:rsid w:val="009B1F61"/>
    <w:rsid w:val="009B1F8C"/>
    <w:rsid w:val="009B1F9C"/>
    <w:rsid w:val="009B1FA8"/>
    <w:rsid w:val="009B202E"/>
    <w:rsid w:val="009B20E6"/>
    <w:rsid w:val="009B211C"/>
    <w:rsid w:val="009B2173"/>
    <w:rsid w:val="009B21CB"/>
    <w:rsid w:val="009B2266"/>
    <w:rsid w:val="009B2296"/>
    <w:rsid w:val="009B229D"/>
    <w:rsid w:val="009B231F"/>
    <w:rsid w:val="009B23E3"/>
    <w:rsid w:val="009B24C9"/>
    <w:rsid w:val="009B25AF"/>
    <w:rsid w:val="009B25D1"/>
    <w:rsid w:val="009B266F"/>
    <w:rsid w:val="009B2687"/>
    <w:rsid w:val="009B26FA"/>
    <w:rsid w:val="009B2768"/>
    <w:rsid w:val="009B276A"/>
    <w:rsid w:val="009B2806"/>
    <w:rsid w:val="009B2858"/>
    <w:rsid w:val="009B29A4"/>
    <w:rsid w:val="009B29C0"/>
    <w:rsid w:val="009B2A75"/>
    <w:rsid w:val="009B2ACB"/>
    <w:rsid w:val="009B2B79"/>
    <w:rsid w:val="009B2BA6"/>
    <w:rsid w:val="009B2BCC"/>
    <w:rsid w:val="009B2C5F"/>
    <w:rsid w:val="009B2D81"/>
    <w:rsid w:val="009B2F0E"/>
    <w:rsid w:val="009B2F52"/>
    <w:rsid w:val="009B2F74"/>
    <w:rsid w:val="009B3122"/>
    <w:rsid w:val="009B316F"/>
    <w:rsid w:val="009B3267"/>
    <w:rsid w:val="009B335E"/>
    <w:rsid w:val="009B34C2"/>
    <w:rsid w:val="009B360F"/>
    <w:rsid w:val="009B362A"/>
    <w:rsid w:val="009B365D"/>
    <w:rsid w:val="009B374A"/>
    <w:rsid w:val="009B3799"/>
    <w:rsid w:val="009B3813"/>
    <w:rsid w:val="009B3899"/>
    <w:rsid w:val="009B39F1"/>
    <w:rsid w:val="009B39FC"/>
    <w:rsid w:val="009B3A87"/>
    <w:rsid w:val="009B3D01"/>
    <w:rsid w:val="009B3D15"/>
    <w:rsid w:val="009B3E11"/>
    <w:rsid w:val="009B3FA4"/>
    <w:rsid w:val="009B40BD"/>
    <w:rsid w:val="009B40DF"/>
    <w:rsid w:val="009B41A4"/>
    <w:rsid w:val="009B41C9"/>
    <w:rsid w:val="009B4319"/>
    <w:rsid w:val="009B4345"/>
    <w:rsid w:val="009B43E0"/>
    <w:rsid w:val="009B45C7"/>
    <w:rsid w:val="009B462D"/>
    <w:rsid w:val="009B4760"/>
    <w:rsid w:val="009B47DC"/>
    <w:rsid w:val="009B4804"/>
    <w:rsid w:val="009B4918"/>
    <w:rsid w:val="009B491F"/>
    <w:rsid w:val="009B4A84"/>
    <w:rsid w:val="009B4B9E"/>
    <w:rsid w:val="009B4C01"/>
    <w:rsid w:val="009B4F38"/>
    <w:rsid w:val="009B4FFD"/>
    <w:rsid w:val="009B513F"/>
    <w:rsid w:val="009B51C7"/>
    <w:rsid w:val="009B51DB"/>
    <w:rsid w:val="009B528F"/>
    <w:rsid w:val="009B55C2"/>
    <w:rsid w:val="009B55E0"/>
    <w:rsid w:val="009B55E6"/>
    <w:rsid w:val="009B5692"/>
    <w:rsid w:val="009B56D3"/>
    <w:rsid w:val="009B577F"/>
    <w:rsid w:val="009B5840"/>
    <w:rsid w:val="009B5946"/>
    <w:rsid w:val="009B5987"/>
    <w:rsid w:val="009B5C6F"/>
    <w:rsid w:val="009B5D2C"/>
    <w:rsid w:val="009B5D2E"/>
    <w:rsid w:val="009B5DA7"/>
    <w:rsid w:val="009B5E00"/>
    <w:rsid w:val="009B5EBC"/>
    <w:rsid w:val="009B5ECD"/>
    <w:rsid w:val="009B625D"/>
    <w:rsid w:val="009B6314"/>
    <w:rsid w:val="009B6379"/>
    <w:rsid w:val="009B6382"/>
    <w:rsid w:val="009B6387"/>
    <w:rsid w:val="009B6389"/>
    <w:rsid w:val="009B65E6"/>
    <w:rsid w:val="009B6627"/>
    <w:rsid w:val="009B66AA"/>
    <w:rsid w:val="009B66CC"/>
    <w:rsid w:val="009B66D0"/>
    <w:rsid w:val="009B66E0"/>
    <w:rsid w:val="009B66F4"/>
    <w:rsid w:val="009B6744"/>
    <w:rsid w:val="009B67C3"/>
    <w:rsid w:val="009B6828"/>
    <w:rsid w:val="009B68F9"/>
    <w:rsid w:val="009B6955"/>
    <w:rsid w:val="009B6B89"/>
    <w:rsid w:val="009B6C46"/>
    <w:rsid w:val="009B6C56"/>
    <w:rsid w:val="009B6CE7"/>
    <w:rsid w:val="009B6DCB"/>
    <w:rsid w:val="009B6DE0"/>
    <w:rsid w:val="009B70F9"/>
    <w:rsid w:val="009B7280"/>
    <w:rsid w:val="009B7365"/>
    <w:rsid w:val="009B73FF"/>
    <w:rsid w:val="009B74B2"/>
    <w:rsid w:val="009B751B"/>
    <w:rsid w:val="009B7536"/>
    <w:rsid w:val="009B75D5"/>
    <w:rsid w:val="009B764E"/>
    <w:rsid w:val="009B76E1"/>
    <w:rsid w:val="009B77D2"/>
    <w:rsid w:val="009B78C7"/>
    <w:rsid w:val="009B78E6"/>
    <w:rsid w:val="009B79D7"/>
    <w:rsid w:val="009B7AE5"/>
    <w:rsid w:val="009B7B2C"/>
    <w:rsid w:val="009B7B8A"/>
    <w:rsid w:val="009B7BFD"/>
    <w:rsid w:val="009B7E8D"/>
    <w:rsid w:val="009B7ECA"/>
    <w:rsid w:val="009B7EE5"/>
    <w:rsid w:val="009B7F79"/>
    <w:rsid w:val="009C006D"/>
    <w:rsid w:val="009C008A"/>
    <w:rsid w:val="009C0098"/>
    <w:rsid w:val="009C012B"/>
    <w:rsid w:val="009C0196"/>
    <w:rsid w:val="009C022C"/>
    <w:rsid w:val="009C0277"/>
    <w:rsid w:val="009C0352"/>
    <w:rsid w:val="009C03A2"/>
    <w:rsid w:val="009C03D7"/>
    <w:rsid w:val="009C0445"/>
    <w:rsid w:val="009C05A2"/>
    <w:rsid w:val="009C0722"/>
    <w:rsid w:val="009C07AF"/>
    <w:rsid w:val="009C07E2"/>
    <w:rsid w:val="009C0926"/>
    <w:rsid w:val="009C0B94"/>
    <w:rsid w:val="009C0D4F"/>
    <w:rsid w:val="009C0DCE"/>
    <w:rsid w:val="009C0DE8"/>
    <w:rsid w:val="009C0DEF"/>
    <w:rsid w:val="009C0E01"/>
    <w:rsid w:val="009C0EB5"/>
    <w:rsid w:val="009C0EF4"/>
    <w:rsid w:val="009C0F5E"/>
    <w:rsid w:val="009C1016"/>
    <w:rsid w:val="009C1124"/>
    <w:rsid w:val="009C117F"/>
    <w:rsid w:val="009C12B4"/>
    <w:rsid w:val="009C1399"/>
    <w:rsid w:val="009C1485"/>
    <w:rsid w:val="009C15E5"/>
    <w:rsid w:val="009C162B"/>
    <w:rsid w:val="009C1644"/>
    <w:rsid w:val="009C16DF"/>
    <w:rsid w:val="009C1711"/>
    <w:rsid w:val="009C173D"/>
    <w:rsid w:val="009C1768"/>
    <w:rsid w:val="009C177D"/>
    <w:rsid w:val="009C17B0"/>
    <w:rsid w:val="009C18BC"/>
    <w:rsid w:val="009C1B3B"/>
    <w:rsid w:val="009C1C33"/>
    <w:rsid w:val="009C1E7D"/>
    <w:rsid w:val="009C1EA3"/>
    <w:rsid w:val="009C2098"/>
    <w:rsid w:val="009C2127"/>
    <w:rsid w:val="009C2138"/>
    <w:rsid w:val="009C2176"/>
    <w:rsid w:val="009C21FD"/>
    <w:rsid w:val="009C222F"/>
    <w:rsid w:val="009C241D"/>
    <w:rsid w:val="009C247A"/>
    <w:rsid w:val="009C24D9"/>
    <w:rsid w:val="009C24FB"/>
    <w:rsid w:val="009C256D"/>
    <w:rsid w:val="009C2603"/>
    <w:rsid w:val="009C269F"/>
    <w:rsid w:val="009C2702"/>
    <w:rsid w:val="009C288E"/>
    <w:rsid w:val="009C28D0"/>
    <w:rsid w:val="009C28FB"/>
    <w:rsid w:val="009C2A73"/>
    <w:rsid w:val="009C2C4B"/>
    <w:rsid w:val="009C2C7E"/>
    <w:rsid w:val="009C2CF5"/>
    <w:rsid w:val="009C2D21"/>
    <w:rsid w:val="009C2D6C"/>
    <w:rsid w:val="009C2D90"/>
    <w:rsid w:val="009C2EB5"/>
    <w:rsid w:val="009C2F8E"/>
    <w:rsid w:val="009C302E"/>
    <w:rsid w:val="009C311F"/>
    <w:rsid w:val="009C3270"/>
    <w:rsid w:val="009C3280"/>
    <w:rsid w:val="009C3411"/>
    <w:rsid w:val="009C345D"/>
    <w:rsid w:val="009C362B"/>
    <w:rsid w:val="009C3654"/>
    <w:rsid w:val="009C3863"/>
    <w:rsid w:val="009C389B"/>
    <w:rsid w:val="009C38AD"/>
    <w:rsid w:val="009C38BB"/>
    <w:rsid w:val="009C38DF"/>
    <w:rsid w:val="009C38EC"/>
    <w:rsid w:val="009C3927"/>
    <w:rsid w:val="009C39DD"/>
    <w:rsid w:val="009C3A17"/>
    <w:rsid w:val="009C3A79"/>
    <w:rsid w:val="009C3AFA"/>
    <w:rsid w:val="009C3C32"/>
    <w:rsid w:val="009C3C33"/>
    <w:rsid w:val="009C3CCC"/>
    <w:rsid w:val="009C3D4D"/>
    <w:rsid w:val="009C3D76"/>
    <w:rsid w:val="009C3D7E"/>
    <w:rsid w:val="009C3EDE"/>
    <w:rsid w:val="009C3F2A"/>
    <w:rsid w:val="009C3F2F"/>
    <w:rsid w:val="009C3F71"/>
    <w:rsid w:val="009C3FB1"/>
    <w:rsid w:val="009C4089"/>
    <w:rsid w:val="009C40CE"/>
    <w:rsid w:val="009C40E2"/>
    <w:rsid w:val="009C4180"/>
    <w:rsid w:val="009C4246"/>
    <w:rsid w:val="009C4267"/>
    <w:rsid w:val="009C4421"/>
    <w:rsid w:val="009C4589"/>
    <w:rsid w:val="009C458D"/>
    <w:rsid w:val="009C4635"/>
    <w:rsid w:val="009C468F"/>
    <w:rsid w:val="009C471E"/>
    <w:rsid w:val="009C4746"/>
    <w:rsid w:val="009C4820"/>
    <w:rsid w:val="009C4826"/>
    <w:rsid w:val="009C4860"/>
    <w:rsid w:val="009C4920"/>
    <w:rsid w:val="009C49CF"/>
    <w:rsid w:val="009C4A02"/>
    <w:rsid w:val="009C4A4B"/>
    <w:rsid w:val="009C4B85"/>
    <w:rsid w:val="009C4BD1"/>
    <w:rsid w:val="009C4C7C"/>
    <w:rsid w:val="009C4CB8"/>
    <w:rsid w:val="009C4FCA"/>
    <w:rsid w:val="009C50E1"/>
    <w:rsid w:val="009C519C"/>
    <w:rsid w:val="009C5275"/>
    <w:rsid w:val="009C5286"/>
    <w:rsid w:val="009C5290"/>
    <w:rsid w:val="009C5297"/>
    <w:rsid w:val="009C52EA"/>
    <w:rsid w:val="009C540D"/>
    <w:rsid w:val="009C547F"/>
    <w:rsid w:val="009C54E7"/>
    <w:rsid w:val="009C5575"/>
    <w:rsid w:val="009C5605"/>
    <w:rsid w:val="009C5662"/>
    <w:rsid w:val="009C568B"/>
    <w:rsid w:val="009C56A6"/>
    <w:rsid w:val="009C572B"/>
    <w:rsid w:val="009C57B3"/>
    <w:rsid w:val="009C5835"/>
    <w:rsid w:val="009C5862"/>
    <w:rsid w:val="009C5987"/>
    <w:rsid w:val="009C5A06"/>
    <w:rsid w:val="009C5C49"/>
    <w:rsid w:val="009C5C53"/>
    <w:rsid w:val="009C5C93"/>
    <w:rsid w:val="009C5D12"/>
    <w:rsid w:val="009C5D21"/>
    <w:rsid w:val="009C5E03"/>
    <w:rsid w:val="009C5E49"/>
    <w:rsid w:val="009C5E9E"/>
    <w:rsid w:val="009C5F2E"/>
    <w:rsid w:val="009C5F49"/>
    <w:rsid w:val="009C607F"/>
    <w:rsid w:val="009C6085"/>
    <w:rsid w:val="009C60F1"/>
    <w:rsid w:val="009C61BF"/>
    <w:rsid w:val="009C61F5"/>
    <w:rsid w:val="009C630F"/>
    <w:rsid w:val="009C63DF"/>
    <w:rsid w:val="009C6463"/>
    <w:rsid w:val="009C6474"/>
    <w:rsid w:val="009C64BA"/>
    <w:rsid w:val="009C6744"/>
    <w:rsid w:val="009C6841"/>
    <w:rsid w:val="009C6842"/>
    <w:rsid w:val="009C6850"/>
    <w:rsid w:val="009C68D4"/>
    <w:rsid w:val="009C6A08"/>
    <w:rsid w:val="009C6C67"/>
    <w:rsid w:val="009C6D1F"/>
    <w:rsid w:val="009C6ED4"/>
    <w:rsid w:val="009C6FA7"/>
    <w:rsid w:val="009C7037"/>
    <w:rsid w:val="009C71FB"/>
    <w:rsid w:val="009C7396"/>
    <w:rsid w:val="009C74A2"/>
    <w:rsid w:val="009C74A5"/>
    <w:rsid w:val="009C74BE"/>
    <w:rsid w:val="009C7546"/>
    <w:rsid w:val="009C758C"/>
    <w:rsid w:val="009C7694"/>
    <w:rsid w:val="009C76BE"/>
    <w:rsid w:val="009C7757"/>
    <w:rsid w:val="009C779D"/>
    <w:rsid w:val="009C77DB"/>
    <w:rsid w:val="009C77EF"/>
    <w:rsid w:val="009C794C"/>
    <w:rsid w:val="009C79B6"/>
    <w:rsid w:val="009C7A52"/>
    <w:rsid w:val="009C7D09"/>
    <w:rsid w:val="009C7F42"/>
    <w:rsid w:val="009C7F80"/>
    <w:rsid w:val="009C7F9D"/>
    <w:rsid w:val="009D0127"/>
    <w:rsid w:val="009D013C"/>
    <w:rsid w:val="009D017E"/>
    <w:rsid w:val="009D02C6"/>
    <w:rsid w:val="009D0526"/>
    <w:rsid w:val="009D07C6"/>
    <w:rsid w:val="009D08CC"/>
    <w:rsid w:val="009D09D8"/>
    <w:rsid w:val="009D0C7B"/>
    <w:rsid w:val="009D0EE6"/>
    <w:rsid w:val="009D0F34"/>
    <w:rsid w:val="009D0FF2"/>
    <w:rsid w:val="009D113B"/>
    <w:rsid w:val="009D1156"/>
    <w:rsid w:val="009D11A6"/>
    <w:rsid w:val="009D12DE"/>
    <w:rsid w:val="009D13EB"/>
    <w:rsid w:val="009D14A6"/>
    <w:rsid w:val="009D14D6"/>
    <w:rsid w:val="009D16BF"/>
    <w:rsid w:val="009D16FB"/>
    <w:rsid w:val="009D17FB"/>
    <w:rsid w:val="009D18AD"/>
    <w:rsid w:val="009D18BF"/>
    <w:rsid w:val="009D18C3"/>
    <w:rsid w:val="009D18CA"/>
    <w:rsid w:val="009D1925"/>
    <w:rsid w:val="009D1974"/>
    <w:rsid w:val="009D198E"/>
    <w:rsid w:val="009D1CAE"/>
    <w:rsid w:val="009D1DD1"/>
    <w:rsid w:val="009D1DDE"/>
    <w:rsid w:val="009D1E10"/>
    <w:rsid w:val="009D1EB7"/>
    <w:rsid w:val="009D1F41"/>
    <w:rsid w:val="009D1F6A"/>
    <w:rsid w:val="009D1FD2"/>
    <w:rsid w:val="009D2028"/>
    <w:rsid w:val="009D2084"/>
    <w:rsid w:val="009D20E7"/>
    <w:rsid w:val="009D2164"/>
    <w:rsid w:val="009D224D"/>
    <w:rsid w:val="009D2255"/>
    <w:rsid w:val="009D22C5"/>
    <w:rsid w:val="009D22EC"/>
    <w:rsid w:val="009D2304"/>
    <w:rsid w:val="009D2457"/>
    <w:rsid w:val="009D245A"/>
    <w:rsid w:val="009D245F"/>
    <w:rsid w:val="009D263F"/>
    <w:rsid w:val="009D266F"/>
    <w:rsid w:val="009D2722"/>
    <w:rsid w:val="009D2805"/>
    <w:rsid w:val="009D28E4"/>
    <w:rsid w:val="009D2917"/>
    <w:rsid w:val="009D2A15"/>
    <w:rsid w:val="009D2A41"/>
    <w:rsid w:val="009D2A86"/>
    <w:rsid w:val="009D2AA7"/>
    <w:rsid w:val="009D2B33"/>
    <w:rsid w:val="009D2B75"/>
    <w:rsid w:val="009D2F1C"/>
    <w:rsid w:val="009D2F22"/>
    <w:rsid w:val="009D2F3A"/>
    <w:rsid w:val="009D2F7E"/>
    <w:rsid w:val="009D3070"/>
    <w:rsid w:val="009D3149"/>
    <w:rsid w:val="009D3194"/>
    <w:rsid w:val="009D32A2"/>
    <w:rsid w:val="009D333F"/>
    <w:rsid w:val="009D3467"/>
    <w:rsid w:val="009D351C"/>
    <w:rsid w:val="009D354E"/>
    <w:rsid w:val="009D355A"/>
    <w:rsid w:val="009D3565"/>
    <w:rsid w:val="009D35F6"/>
    <w:rsid w:val="009D360A"/>
    <w:rsid w:val="009D370E"/>
    <w:rsid w:val="009D376F"/>
    <w:rsid w:val="009D37CB"/>
    <w:rsid w:val="009D3806"/>
    <w:rsid w:val="009D387B"/>
    <w:rsid w:val="009D387E"/>
    <w:rsid w:val="009D395C"/>
    <w:rsid w:val="009D3A80"/>
    <w:rsid w:val="009D3C79"/>
    <w:rsid w:val="009D3C85"/>
    <w:rsid w:val="009D3CC9"/>
    <w:rsid w:val="009D3D5B"/>
    <w:rsid w:val="009D3DC7"/>
    <w:rsid w:val="009D3EBC"/>
    <w:rsid w:val="009D3EE6"/>
    <w:rsid w:val="009D3FAF"/>
    <w:rsid w:val="009D40AF"/>
    <w:rsid w:val="009D4247"/>
    <w:rsid w:val="009D4262"/>
    <w:rsid w:val="009D4272"/>
    <w:rsid w:val="009D429E"/>
    <w:rsid w:val="009D4303"/>
    <w:rsid w:val="009D4346"/>
    <w:rsid w:val="009D4389"/>
    <w:rsid w:val="009D43ED"/>
    <w:rsid w:val="009D4477"/>
    <w:rsid w:val="009D4509"/>
    <w:rsid w:val="009D4534"/>
    <w:rsid w:val="009D453B"/>
    <w:rsid w:val="009D4699"/>
    <w:rsid w:val="009D469E"/>
    <w:rsid w:val="009D47E3"/>
    <w:rsid w:val="009D486B"/>
    <w:rsid w:val="009D48F0"/>
    <w:rsid w:val="009D4979"/>
    <w:rsid w:val="009D4AF8"/>
    <w:rsid w:val="009D4B1E"/>
    <w:rsid w:val="009D4B23"/>
    <w:rsid w:val="009D4CBA"/>
    <w:rsid w:val="009D4CBE"/>
    <w:rsid w:val="009D4D84"/>
    <w:rsid w:val="009D4D9C"/>
    <w:rsid w:val="009D4DA8"/>
    <w:rsid w:val="009D4E14"/>
    <w:rsid w:val="009D4FA2"/>
    <w:rsid w:val="009D5036"/>
    <w:rsid w:val="009D5164"/>
    <w:rsid w:val="009D521B"/>
    <w:rsid w:val="009D5290"/>
    <w:rsid w:val="009D52BD"/>
    <w:rsid w:val="009D53C2"/>
    <w:rsid w:val="009D53CD"/>
    <w:rsid w:val="009D53CE"/>
    <w:rsid w:val="009D544B"/>
    <w:rsid w:val="009D5495"/>
    <w:rsid w:val="009D54A0"/>
    <w:rsid w:val="009D551C"/>
    <w:rsid w:val="009D552C"/>
    <w:rsid w:val="009D5565"/>
    <w:rsid w:val="009D5589"/>
    <w:rsid w:val="009D55E2"/>
    <w:rsid w:val="009D560F"/>
    <w:rsid w:val="009D5658"/>
    <w:rsid w:val="009D56E6"/>
    <w:rsid w:val="009D5747"/>
    <w:rsid w:val="009D57E6"/>
    <w:rsid w:val="009D5829"/>
    <w:rsid w:val="009D5886"/>
    <w:rsid w:val="009D589F"/>
    <w:rsid w:val="009D5921"/>
    <w:rsid w:val="009D5924"/>
    <w:rsid w:val="009D59E7"/>
    <w:rsid w:val="009D5BEF"/>
    <w:rsid w:val="009D5CAE"/>
    <w:rsid w:val="009D5D35"/>
    <w:rsid w:val="009D5D97"/>
    <w:rsid w:val="009D5DAB"/>
    <w:rsid w:val="009D5E25"/>
    <w:rsid w:val="009D5E3E"/>
    <w:rsid w:val="009D5E91"/>
    <w:rsid w:val="009D5E95"/>
    <w:rsid w:val="009D5F7C"/>
    <w:rsid w:val="009D5FD9"/>
    <w:rsid w:val="009D609B"/>
    <w:rsid w:val="009D610B"/>
    <w:rsid w:val="009D61CB"/>
    <w:rsid w:val="009D6225"/>
    <w:rsid w:val="009D6354"/>
    <w:rsid w:val="009D64B9"/>
    <w:rsid w:val="009D64D2"/>
    <w:rsid w:val="009D6509"/>
    <w:rsid w:val="009D6535"/>
    <w:rsid w:val="009D669B"/>
    <w:rsid w:val="009D66B7"/>
    <w:rsid w:val="009D6743"/>
    <w:rsid w:val="009D67D9"/>
    <w:rsid w:val="009D6915"/>
    <w:rsid w:val="009D693D"/>
    <w:rsid w:val="009D694C"/>
    <w:rsid w:val="009D6A1D"/>
    <w:rsid w:val="009D6AEC"/>
    <w:rsid w:val="009D6CCA"/>
    <w:rsid w:val="009D6CDB"/>
    <w:rsid w:val="009D6E01"/>
    <w:rsid w:val="009D6E08"/>
    <w:rsid w:val="009D6E7E"/>
    <w:rsid w:val="009D6F62"/>
    <w:rsid w:val="009D7029"/>
    <w:rsid w:val="009D7143"/>
    <w:rsid w:val="009D714B"/>
    <w:rsid w:val="009D7263"/>
    <w:rsid w:val="009D7310"/>
    <w:rsid w:val="009D7373"/>
    <w:rsid w:val="009D73D4"/>
    <w:rsid w:val="009D7424"/>
    <w:rsid w:val="009D7444"/>
    <w:rsid w:val="009D7463"/>
    <w:rsid w:val="009D766D"/>
    <w:rsid w:val="009D7675"/>
    <w:rsid w:val="009D76F8"/>
    <w:rsid w:val="009D78B5"/>
    <w:rsid w:val="009D7994"/>
    <w:rsid w:val="009D79CD"/>
    <w:rsid w:val="009D7A45"/>
    <w:rsid w:val="009D7B3C"/>
    <w:rsid w:val="009D7C5E"/>
    <w:rsid w:val="009D7D40"/>
    <w:rsid w:val="009D7D75"/>
    <w:rsid w:val="009D7D7C"/>
    <w:rsid w:val="009D7D9D"/>
    <w:rsid w:val="009D7DBD"/>
    <w:rsid w:val="009D7EAD"/>
    <w:rsid w:val="009D7F12"/>
    <w:rsid w:val="009D7F8E"/>
    <w:rsid w:val="009E0092"/>
    <w:rsid w:val="009E01F4"/>
    <w:rsid w:val="009E04A6"/>
    <w:rsid w:val="009E04BC"/>
    <w:rsid w:val="009E051D"/>
    <w:rsid w:val="009E05B1"/>
    <w:rsid w:val="009E0680"/>
    <w:rsid w:val="009E06B2"/>
    <w:rsid w:val="009E06DE"/>
    <w:rsid w:val="009E0720"/>
    <w:rsid w:val="009E0790"/>
    <w:rsid w:val="009E079A"/>
    <w:rsid w:val="009E080E"/>
    <w:rsid w:val="009E08DE"/>
    <w:rsid w:val="009E08E3"/>
    <w:rsid w:val="009E0906"/>
    <w:rsid w:val="009E0A83"/>
    <w:rsid w:val="009E0AD1"/>
    <w:rsid w:val="009E0B55"/>
    <w:rsid w:val="009E0B5C"/>
    <w:rsid w:val="009E0BC1"/>
    <w:rsid w:val="009E0C83"/>
    <w:rsid w:val="009E0D23"/>
    <w:rsid w:val="009E0E7D"/>
    <w:rsid w:val="009E0E8D"/>
    <w:rsid w:val="009E0EC0"/>
    <w:rsid w:val="009E0F4A"/>
    <w:rsid w:val="009E0FFC"/>
    <w:rsid w:val="009E1090"/>
    <w:rsid w:val="009E10DB"/>
    <w:rsid w:val="009E11D3"/>
    <w:rsid w:val="009E1213"/>
    <w:rsid w:val="009E125D"/>
    <w:rsid w:val="009E12C0"/>
    <w:rsid w:val="009E12E1"/>
    <w:rsid w:val="009E1359"/>
    <w:rsid w:val="009E13E3"/>
    <w:rsid w:val="009E1526"/>
    <w:rsid w:val="009E153F"/>
    <w:rsid w:val="009E1634"/>
    <w:rsid w:val="009E1732"/>
    <w:rsid w:val="009E1769"/>
    <w:rsid w:val="009E1969"/>
    <w:rsid w:val="009E19BD"/>
    <w:rsid w:val="009E19D3"/>
    <w:rsid w:val="009E1A6C"/>
    <w:rsid w:val="009E1A92"/>
    <w:rsid w:val="009E1D15"/>
    <w:rsid w:val="009E1D1E"/>
    <w:rsid w:val="009E1DB7"/>
    <w:rsid w:val="009E1E0F"/>
    <w:rsid w:val="009E1E7B"/>
    <w:rsid w:val="009E1F7A"/>
    <w:rsid w:val="009E2039"/>
    <w:rsid w:val="009E204F"/>
    <w:rsid w:val="009E2099"/>
    <w:rsid w:val="009E220A"/>
    <w:rsid w:val="009E2276"/>
    <w:rsid w:val="009E22A3"/>
    <w:rsid w:val="009E2336"/>
    <w:rsid w:val="009E24C0"/>
    <w:rsid w:val="009E24E1"/>
    <w:rsid w:val="009E24E9"/>
    <w:rsid w:val="009E25EE"/>
    <w:rsid w:val="009E2774"/>
    <w:rsid w:val="009E284F"/>
    <w:rsid w:val="009E2921"/>
    <w:rsid w:val="009E29FF"/>
    <w:rsid w:val="009E2A64"/>
    <w:rsid w:val="009E2AE8"/>
    <w:rsid w:val="009E2AED"/>
    <w:rsid w:val="009E2B9C"/>
    <w:rsid w:val="009E2D7F"/>
    <w:rsid w:val="009E2DA8"/>
    <w:rsid w:val="009E2EEE"/>
    <w:rsid w:val="009E2F50"/>
    <w:rsid w:val="009E2F7C"/>
    <w:rsid w:val="009E3000"/>
    <w:rsid w:val="009E304E"/>
    <w:rsid w:val="009E31CE"/>
    <w:rsid w:val="009E3336"/>
    <w:rsid w:val="009E3437"/>
    <w:rsid w:val="009E34B8"/>
    <w:rsid w:val="009E34E4"/>
    <w:rsid w:val="009E356E"/>
    <w:rsid w:val="009E35E6"/>
    <w:rsid w:val="009E3610"/>
    <w:rsid w:val="009E362C"/>
    <w:rsid w:val="009E362E"/>
    <w:rsid w:val="009E380C"/>
    <w:rsid w:val="009E3815"/>
    <w:rsid w:val="009E3898"/>
    <w:rsid w:val="009E392A"/>
    <w:rsid w:val="009E3980"/>
    <w:rsid w:val="009E39CA"/>
    <w:rsid w:val="009E3A64"/>
    <w:rsid w:val="009E3AA4"/>
    <w:rsid w:val="009E3ACF"/>
    <w:rsid w:val="009E3BF3"/>
    <w:rsid w:val="009E3C4E"/>
    <w:rsid w:val="009E3CBF"/>
    <w:rsid w:val="009E3E62"/>
    <w:rsid w:val="009E3E86"/>
    <w:rsid w:val="009E3EED"/>
    <w:rsid w:val="009E3EFC"/>
    <w:rsid w:val="009E3F58"/>
    <w:rsid w:val="009E3F5E"/>
    <w:rsid w:val="009E4052"/>
    <w:rsid w:val="009E405B"/>
    <w:rsid w:val="009E40DF"/>
    <w:rsid w:val="009E413F"/>
    <w:rsid w:val="009E4322"/>
    <w:rsid w:val="009E4363"/>
    <w:rsid w:val="009E44E1"/>
    <w:rsid w:val="009E44EB"/>
    <w:rsid w:val="009E451C"/>
    <w:rsid w:val="009E453F"/>
    <w:rsid w:val="009E4548"/>
    <w:rsid w:val="009E45BE"/>
    <w:rsid w:val="009E4669"/>
    <w:rsid w:val="009E46B2"/>
    <w:rsid w:val="009E475B"/>
    <w:rsid w:val="009E4812"/>
    <w:rsid w:val="009E4857"/>
    <w:rsid w:val="009E4898"/>
    <w:rsid w:val="009E49B5"/>
    <w:rsid w:val="009E49D5"/>
    <w:rsid w:val="009E4A70"/>
    <w:rsid w:val="009E4B5F"/>
    <w:rsid w:val="009E4B74"/>
    <w:rsid w:val="009E4C05"/>
    <w:rsid w:val="009E4CDC"/>
    <w:rsid w:val="009E4D5F"/>
    <w:rsid w:val="009E4EA9"/>
    <w:rsid w:val="009E4F5C"/>
    <w:rsid w:val="009E4F6D"/>
    <w:rsid w:val="009E501B"/>
    <w:rsid w:val="009E5077"/>
    <w:rsid w:val="009E50F0"/>
    <w:rsid w:val="009E5208"/>
    <w:rsid w:val="009E5232"/>
    <w:rsid w:val="009E5238"/>
    <w:rsid w:val="009E5266"/>
    <w:rsid w:val="009E549E"/>
    <w:rsid w:val="009E558B"/>
    <w:rsid w:val="009E55A9"/>
    <w:rsid w:val="009E5748"/>
    <w:rsid w:val="009E5804"/>
    <w:rsid w:val="009E5859"/>
    <w:rsid w:val="009E58EE"/>
    <w:rsid w:val="009E591E"/>
    <w:rsid w:val="009E5B2F"/>
    <w:rsid w:val="009E5C71"/>
    <w:rsid w:val="009E5C92"/>
    <w:rsid w:val="009E5D9F"/>
    <w:rsid w:val="009E5E7A"/>
    <w:rsid w:val="009E5E99"/>
    <w:rsid w:val="009E5F30"/>
    <w:rsid w:val="009E5F4E"/>
    <w:rsid w:val="009E602D"/>
    <w:rsid w:val="009E62F2"/>
    <w:rsid w:val="009E636C"/>
    <w:rsid w:val="009E63C1"/>
    <w:rsid w:val="009E63FF"/>
    <w:rsid w:val="009E6486"/>
    <w:rsid w:val="009E64E0"/>
    <w:rsid w:val="009E64E3"/>
    <w:rsid w:val="009E64F6"/>
    <w:rsid w:val="009E64F7"/>
    <w:rsid w:val="009E654F"/>
    <w:rsid w:val="009E661E"/>
    <w:rsid w:val="009E6620"/>
    <w:rsid w:val="009E663D"/>
    <w:rsid w:val="009E6734"/>
    <w:rsid w:val="009E677D"/>
    <w:rsid w:val="009E67E9"/>
    <w:rsid w:val="009E681E"/>
    <w:rsid w:val="009E6AE4"/>
    <w:rsid w:val="009E6D0A"/>
    <w:rsid w:val="009E6D1C"/>
    <w:rsid w:val="009E6DC1"/>
    <w:rsid w:val="009E6E0E"/>
    <w:rsid w:val="009E70B7"/>
    <w:rsid w:val="009E7163"/>
    <w:rsid w:val="009E7174"/>
    <w:rsid w:val="009E7178"/>
    <w:rsid w:val="009E71B4"/>
    <w:rsid w:val="009E721D"/>
    <w:rsid w:val="009E7260"/>
    <w:rsid w:val="009E749D"/>
    <w:rsid w:val="009E7692"/>
    <w:rsid w:val="009E769F"/>
    <w:rsid w:val="009E779D"/>
    <w:rsid w:val="009E780A"/>
    <w:rsid w:val="009E78F1"/>
    <w:rsid w:val="009E797A"/>
    <w:rsid w:val="009E79AC"/>
    <w:rsid w:val="009E79CE"/>
    <w:rsid w:val="009E7A06"/>
    <w:rsid w:val="009E7B42"/>
    <w:rsid w:val="009E7CD9"/>
    <w:rsid w:val="009E7CFE"/>
    <w:rsid w:val="009E7DEF"/>
    <w:rsid w:val="009E7E1D"/>
    <w:rsid w:val="009E7F65"/>
    <w:rsid w:val="009F0034"/>
    <w:rsid w:val="009F0057"/>
    <w:rsid w:val="009F0060"/>
    <w:rsid w:val="009F0094"/>
    <w:rsid w:val="009F00A0"/>
    <w:rsid w:val="009F01D5"/>
    <w:rsid w:val="009F0245"/>
    <w:rsid w:val="009F040E"/>
    <w:rsid w:val="009F05B7"/>
    <w:rsid w:val="009F05BD"/>
    <w:rsid w:val="009F0675"/>
    <w:rsid w:val="009F07C9"/>
    <w:rsid w:val="009F0997"/>
    <w:rsid w:val="009F09B4"/>
    <w:rsid w:val="009F09F1"/>
    <w:rsid w:val="009F0B97"/>
    <w:rsid w:val="009F0E75"/>
    <w:rsid w:val="009F1083"/>
    <w:rsid w:val="009F1112"/>
    <w:rsid w:val="009F11FE"/>
    <w:rsid w:val="009F1294"/>
    <w:rsid w:val="009F12FD"/>
    <w:rsid w:val="009F136B"/>
    <w:rsid w:val="009F146A"/>
    <w:rsid w:val="009F1480"/>
    <w:rsid w:val="009F1496"/>
    <w:rsid w:val="009F1526"/>
    <w:rsid w:val="009F16D8"/>
    <w:rsid w:val="009F1817"/>
    <w:rsid w:val="009F1977"/>
    <w:rsid w:val="009F1A23"/>
    <w:rsid w:val="009F1A4E"/>
    <w:rsid w:val="009F1ADA"/>
    <w:rsid w:val="009F1AFB"/>
    <w:rsid w:val="009F1C39"/>
    <w:rsid w:val="009F1D7B"/>
    <w:rsid w:val="009F1DB5"/>
    <w:rsid w:val="009F1DCF"/>
    <w:rsid w:val="009F1E3D"/>
    <w:rsid w:val="009F2008"/>
    <w:rsid w:val="009F20AD"/>
    <w:rsid w:val="009F2165"/>
    <w:rsid w:val="009F21DF"/>
    <w:rsid w:val="009F21EB"/>
    <w:rsid w:val="009F226D"/>
    <w:rsid w:val="009F228C"/>
    <w:rsid w:val="009F2303"/>
    <w:rsid w:val="009F2314"/>
    <w:rsid w:val="009F2378"/>
    <w:rsid w:val="009F24A9"/>
    <w:rsid w:val="009F2552"/>
    <w:rsid w:val="009F25EE"/>
    <w:rsid w:val="009F2BC1"/>
    <w:rsid w:val="009F2BF5"/>
    <w:rsid w:val="009F2BF6"/>
    <w:rsid w:val="009F2E48"/>
    <w:rsid w:val="009F3063"/>
    <w:rsid w:val="009F30BE"/>
    <w:rsid w:val="009F311A"/>
    <w:rsid w:val="009F3272"/>
    <w:rsid w:val="009F32A7"/>
    <w:rsid w:val="009F34B4"/>
    <w:rsid w:val="009F3572"/>
    <w:rsid w:val="009F3586"/>
    <w:rsid w:val="009F359F"/>
    <w:rsid w:val="009F36A5"/>
    <w:rsid w:val="009F372E"/>
    <w:rsid w:val="009F3862"/>
    <w:rsid w:val="009F3877"/>
    <w:rsid w:val="009F394E"/>
    <w:rsid w:val="009F3965"/>
    <w:rsid w:val="009F3972"/>
    <w:rsid w:val="009F3AB8"/>
    <w:rsid w:val="009F3C2A"/>
    <w:rsid w:val="009F3C77"/>
    <w:rsid w:val="009F3DFC"/>
    <w:rsid w:val="009F3E8D"/>
    <w:rsid w:val="009F3EBA"/>
    <w:rsid w:val="009F3F14"/>
    <w:rsid w:val="009F407F"/>
    <w:rsid w:val="009F425C"/>
    <w:rsid w:val="009F4272"/>
    <w:rsid w:val="009F436B"/>
    <w:rsid w:val="009F43ED"/>
    <w:rsid w:val="009F442B"/>
    <w:rsid w:val="009F4499"/>
    <w:rsid w:val="009F44DB"/>
    <w:rsid w:val="009F45C6"/>
    <w:rsid w:val="009F4648"/>
    <w:rsid w:val="009F46C5"/>
    <w:rsid w:val="009F486A"/>
    <w:rsid w:val="009F48C5"/>
    <w:rsid w:val="009F48C8"/>
    <w:rsid w:val="009F4942"/>
    <w:rsid w:val="009F4B92"/>
    <w:rsid w:val="009F4CE9"/>
    <w:rsid w:val="009F4E4F"/>
    <w:rsid w:val="009F4E87"/>
    <w:rsid w:val="009F4EB7"/>
    <w:rsid w:val="009F4ED1"/>
    <w:rsid w:val="009F5003"/>
    <w:rsid w:val="009F50E6"/>
    <w:rsid w:val="009F5487"/>
    <w:rsid w:val="009F550F"/>
    <w:rsid w:val="009F55FF"/>
    <w:rsid w:val="009F5662"/>
    <w:rsid w:val="009F56C6"/>
    <w:rsid w:val="009F56D2"/>
    <w:rsid w:val="009F56E6"/>
    <w:rsid w:val="009F5753"/>
    <w:rsid w:val="009F5B10"/>
    <w:rsid w:val="009F5B5B"/>
    <w:rsid w:val="009F5D2D"/>
    <w:rsid w:val="009F5DAA"/>
    <w:rsid w:val="009F5DB2"/>
    <w:rsid w:val="009F5E7C"/>
    <w:rsid w:val="009F60B5"/>
    <w:rsid w:val="009F60EC"/>
    <w:rsid w:val="009F62F8"/>
    <w:rsid w:val="009F6378"/>
    <w:rsid w:val="009F63EF"/>
    <w:rsid w:val="009F656B"/>
    <w:rsid w:val="009F6570"/>
    <w:rsid w:val="009F67D6"/>
    <w:rsid w:val="009F6900"/>
    <w:rsid w:val="009F69C7"/>
    <w:rsid w:val="009F6A3F"/>
    <w:rsid w:val="009F6B92"/>
    <w:rsid w:val="009F6DBC"/>
    <w:rsid w:val="009F6DC5"/>
    <w:rsid w:val="009F6DD2"/>
    <w:rsid w:val="009F6E1F"/>
    <w:rsid w:val="009F6ECA"/>
    <w:rsid w:val="009F7091"/>
    <w:rsid w:val="009F741F"/>
    <w:rsid w:val="009F7491"/>
    <w:rsid w:val="009F749A"/>
    <w:rsid w:val="009F75A8"/>
    <w:rsid w:val="009F75E6"/>
    <w:rsid w:val="009F7A60"/>
    <w:rsid w:val="009F7A8E"/>
    <w:rsid w:val="009F7B7E"/>
    <w:rsid w:val="009F7C48"/>
    <w:rsid w:val="009F7C50"/>
    <w:rsid w:val="009F7CAE"/>
    <w:rsid w:val="009F7D20"/>
    <w:rsid w:val="009F7D43"/>
    <w:rsid w:val="009F7E69"/>
    <w:rsid w:val="009F7EB4"/>
    <w:rsid w:val="009F7EBD"/>
    <w:rsid w:val="009F7EF2"/>
    <w:rsid w:val="00A0004F"/>
    <w:rsid w:val="00A00361"/>
    <w:rsid w:val="00A003A5"/>
    <w:rsid w:val="00A003BC"/>
    <w:rsid w:val="00A00558"/>
    <w:rsid w:val="00A005D0"/>
    <w:rsid w:val="00A0061C"/>
    <w:rsid w:val="00A006E4"/>
    <w:rsid w:val="00A0072A"/>
    <w:rsid w:val="00A00761"/>
    <w:rsid w:val="00A0078D"/>
    <w:rsid w:val="00A00888"/>
    <w:rsid w:val="00A00904"/>
    <w:rsid w:val="00A00B18"/>
    <w:rsid w:val="00A00C07"/>
    <w:rsid w:val="00A00C19"/>
    <w:rsid w:val="00A00C2A"/>
    <w:rsid w:val="00A00DAF"/>
    <w:rsid w:val="00A00DDB"/>
    <w:rsid w:val="00A00DE6"/>
    <w:rsid w:val="00A00DFB"/>
    <w:rsid w:val="00A00E65"/>
    <w:rsid w:val="00A00E85"/>
    <w:rsid w:val="00A00EA1"/>
    <w:rsid w:val="00A00F68"/>
    <w:rsid w:val="00A01274"/>
    <w:rsid w:val="00A01453"/>
    <w:rsid w:val="00A014E5"/>
    <w:rsid w:val="00A015A9"/>
    <w:rsid w:val="00A015F0"/>
    <w:rsid w:val="00A018A2"/>
    <w:rsid w:val="00A01947"/>
    <w:rsid w:val="00A019AB"/>
    <w:rsid w:val="00A01A6B"/>
    <w:rsid w:val="00A01B85"/>
    <w:rsid w:val="00A01BC0"/>
    <w:rsid w:val="00A01BC8"/>
    <w:rsid w:val="00A01C03"/>
    <w:rsid w:val="00A01D9B"/>
    <w:rsid w:val="00A01F3D"/>
    <w:rsid w:val="00A01F83"/>
    <w:rsid w:val="00A02032"/>
    <w:rsid w:val="00A020F4"/>
    <w:rsid w:val="00A0211A"/>
    <w:rsid w:val="00A02174"/>
    <w:rsid w:val="00A0217C"/>
    <w:rsid w:val="00A021CE"/>
    <w:rsid w:val="00A0220C"/>
    <w:rsid w:val="00A0222D"/>
    <w:rsid w:val="00A022E0"/>
    <w:rsid w:val="00A024CC"/>
    <w:rsid w:val="00A02527"/>
    <w:rsid w:val="00A02598"/>
    <w:rsid w:val="00A025B1"/>
    <w:rsid w:val="00A02603"/>
    <w:rsid w:val="00A02762"/>
    <w:rsid w:val="00A0276A"/>
    <w:rsid w:val="00A0276C"/>
    <w:rsid w:val="00A02788"/>
    <w:rsid w:val="00A02818"/>
    <w:rsid w:val="00A028A4"/>
    <w:rsid w:val="00A028F6"/>
    <w:rsid w:val="00A02993"/>
    <w:rsid w:val="00A029C2"/>
    <w:rsid w:val="00A029C4"/>
    <w:rsid w:val="00A02A6C"/>
    <w:rsid w:val="00A02AF7"/>
    <w:rsid w:val="00A02B56"/>
    <w:rsid w:val="00A02BA9"/>
    <w:rsid w:val="00A02C6B"/>
    <w:rsid w:val="00A02CE3"/>
    <w:rsid w:val="00A02CFF"/>
    <w:rsid w:val="00A02D04"/>
    <w:rsid w:val="00A02D14"/>
    <w:rsid w:val="00A02DF4"/>
    <w:rsid w:val="00A02E33"/>
    <w:rsid w:val="00A02E37"/>
    <w:rsid w:val="00A02EE2"/>
    <w:rsid w:val="00A0302B"/>
    <w:rsid w:val="00A030EA"/>
    <w:rsid w:val="00A032CA"/>
    <w:rsid w:val="00A0338E"/>
    <w:rsid w:val="00A03542"/>
    <w:rsid w:val="00A03585"/>
    <w:rsid w:val="00A0358E"/>
    <w:rsid w:val="00A03618"/>
    <w:rsid w:val="00A03701"/>
    <w:rsid w:val="00A03775"/>
    <w:rsid w:val="00A0389C"/>
    <w:rsid w:val="00A03A87"/>
    <w:rsid w:val="00A03B92"/>
    <w:rsid w:val="00A03C5A"/>
    <w:rsid w:val="00A03C79"/>
    <w:rsid w:val="00A03D13"/>
    <w:rsid w:val="00A03D27"/>
    <w:rsid w:val="00A03D29"/>
    <w:rsid w:val="00A03D9C"/>
    <w:rsid w:val="00A03DEE"/>
    <w:rsid w:val="00A03EF1"/>
    <w:rsid w:val="00A03F37"/>
    <w:rsid w:val="00A03F7B"/>
    <w:rsid w:val="00A04176"/>
    <w:rsid w:val="00A0425A"/>
    <w:rsid w:val="00A043F6"/>
    <w:rsid w:val="00A04477"/>
    <w:rsid w:val="00A0459E"/>
    <w:rsid w:val="00A045A4"/>
    <w:rsid w:val="00A0460B"/>
    <w:rsid w:val="00A04690"/>
    <w:rsid w:val="00A046CB"/>
    <w:rsid w:val="00A048B9"/>
    <w:rsid w:val="00A04988"/>
    <w:rsid w:val="00A04A98"/>
    <w:rsid w:val="00A04B1D"/>
    <w:rsid w:val="00A04BA3"/>
    <w:rsid w:val="00A04DAA"/>
    <w:rsid w:val="00A04FA0"/>
    <w:rsid w:val="00A050FC"/>
    <w:rsid w:val="00A051D3"/>
    <w:rsid w:val="00A05274"/>
    <w:rsid w:val="00A05275"/>
    <w:rsid w:val="00A05388"/>
    <w:rsid w:val="00A0539E"/>
    <w:rsid w:val="00A053E6"/>
    <w:rsid w:val="00A05439"/>
    <w:rsid w:val="00A0544E"/>
    <w:rsid w:val="00A054CB"/>
    <w:rsid w:val="00A054E2"/>
    <w:rsid w:val="00A05574"/>
    <w:rsid w:val="00A055B2"/>
    <w:rsid w:val="00A05606"/>
    <w:rsid w:val="00A05613"/>
    <w:rsid w:val="00A056F8"/>
    <w:rsid w:val="00A0570D"/>
    <w:rsid w:val="00A05747"/>
    <w:rsid w:val="00A057B7"/>
    <w:rsid w:val="00A05814"/>
    <w:rsid w:val="00A05879"/>
    <w:rsid w:val="00A05A17"/>
    <w:rsid w:val="00A05A75"/>
    <w:rsid w:val="00A05CBA"/>
    <w:rsid w:val="00A05D37"/>
    <w:rsid w:val="00A05D7D"/>
    <w:rsid w:val="00A05DDA"/>
    <w:rsid w:val="00A05DEF"/>
    <w:rsid w:val="00A05DFA"/>
    <w:rsid w:val="00A05F7B"/>
    <w:rsid w:val="00A05FD3"/>
    <w:rsid w:val="00A05FF3"/>
    <w:rsid w:val="00A06045"/>
    <w:rsid w:val="00A06185"/>
    <w:rsid w:val="00A0627A"/>
    <w:rsid w:val="00A063F1"/>
    <w:rsid w:val="00A06462"/>
    <w:rsid w:val="00A0647B"/>
    <w:rsid w:val="00A0656A"/>
    <w:rsid w:val="00A06666"/>
    <w:rsid w:val="00A066AF"/>
    <w:rsid w:val="00A0676B"/>
    <w:rsid w:val="00A067E1"/>
    <w:rsid w:val="00A068A1"/>
    <w:rsid w:val="00A06ABD"/>
    <w:rsid w:val="00A06B32"/>
    <w:rsid w:val="00A06BFB"/>
    <w:rsid w:val="00A06C81"/>
    <w:rsid w:val="00A06CA4"/>
    <w:rsid w:val="00A06CE8"/>
    <w:rsid w:val="00A06D32"/>
    <w:rsid w:val="00A06F7F"/>
    <w:rsid w:val="00A06FE0"/>
    <w:rsid w:val="00A0700D"/>
    <w:rsid w:val="00A0716D"/>
    <w:rsid w:val="00A072EE"/>
    <w:rsid w:val="00A0730A"/>
    <w:rsid w:val="00A073B6"/>
    <w:rsid w:val="00A0748B"/>
    <w:rsid w:val="00A0759F"/>
    <w:rsid w:val="00A076A0"/>
    <w:rsid w:val="00A0778E"/>
    <w:rsid w:val="00A077BE"/>
    <w:rsid w:val="00A077C6"/>
    <w:rsid w:val="00A07838"/>
    <w:rsid w:val="00A07862"/>
    <w:rsid w:val="00A07865"/>
    <w:rsid w:val="00A0789F"/>
    <w:rsid w:val="00A07ABF"/>
    <w:rsid w:val="00A07C6A"/>
    <w:rsid w:val="00A07C8C"/>
    <w:rsid w:val="00A07E28"/>
    <w:rsid w:val="00A07ED5"/>
    <w:rsid w:val="00A07EDB"/>
    <w:rsid w:val="00A07FCA"/>
    <w:rsid w:val="00A10014"/>
    <w:rsid w:val="00A10239"/>
    <w:rsid w:val="00A1027F"/>
    <w:rsid w:val="00A102BF"/>
    <w:rsid w:val="00A102D7"/>
    <w:rsid w:val="00A1044F"/>
    <w:rsid w:val="00A104C0"/>
    <w:rsid w:val="00A1052C"/>
    <w:rsid w:val="00A107C7"/>
    <w:rsid w:val="00A1090C"/>
    <w:rsid w:val="00A10960"/>
    <w:rsid w:val="00A10972"/>
    <w:rsid w:val="00A10A0D"/>
    <w:rsid w:val="00A10A32"/>
    <w:rsid w:val="00A10A43"/>
    <w:rsid w:val="00A10C95"/>
    <w:rsid w:val="00A10D59"/>
    <w:rsid w:val="00A10D5B"/>
    <w:rsid w:val="00A10D87"/>
    <w:rsid w:val="00A10DE6"/>
    <w:rsid w:val="00A10FAE"/>
    <w:rsid w:val="00A1121B"/>
    <w:rsid w:val="00A1131A"/>
    <w:rsid w:val="00A113E3"/>
    <w:rsid w:val="00A11493"/>
    <w:rsid w:val="00A11522"/>
    <w:rsid w:val="00A1163B"/>
    <w:rsid w:val="00A11824"/>
    <w:rsid w:val="00A11857"/>
    <w:rsid w:val="00A1189D"/>
    <w:rsid w:val="00A1194D"/>
    <w:rsid w:val="00A11966"/>
    <w:rsid w:val="00A11977"/>
    <w:rsid w:val="00A1197B"/>
    <w:rsid w:val="00A11BF4"/>
    <w:rsid w:val="00A11CB4"/>
    <w:rsid w:val="00A11CD2"/>
    <w:rsid w:val="00A11CFA"/>
    <w:rsid w:val="00A11DE1"/>
    <w:rsid w:val="00A11ED9"/>
    <w:rsid w:val="00A11F05"/>
    <w:rsid w:val="00A12079"/>
    <w:rsid w:val="00A120D7"/>
    <w:rsid w:val="00A1214B"/>
    <w:rsid w:val="00A121BC"/>
    <w:rsid w:val="00A12428"/>
    <w:rsid w:val="00A1243C"/>
    <w:rsid w:val="00A12453"/>
    <w:rsid w:val="00A124F5"/>
    <w:rsid w:val="00A12638"/>
    <w:rsid w:val="00A126CC"/>
    <w:rsid w:val="00A127C3"/>
    <w:rsid w:val="00A1285F"/>
    <w:rsid w:val="00A12A10"/>
    <w:rsid w:val="00A12B1F"/>
    <w:rsid w:val="00A12B3F"/>
    <w:rsid w:val="00A12B7B"/>
    <w:rsid w:val="00A12CBB"/>
    <w:rsid w:val="00A12D02"/>
    <w:rsid w:val="00A12D3C"/>
    <w:rsid w:val="00A1304B"/>
    <w:rsid w:val="00A13152"/>
    <w:rsid w:val="00A131EC"/>
    <w:rsid w:val="00A132C8"/>
    <w:rsid w:val="00A13316"/>
    <w:rsid w:val="00A13401"/>
    <w:rsid w:val="00A13416"/>
    <w:rsid w:val="00A13424"/>
    <w:rsid w:val="00A134CB"/>
    <w:rsid w:val="00A134FB"/>
    <w:rsid w:val="00A13515"/>
    <w:rsid w:val="00A136B0"/>
    <w:rsid w:val="00A136C0"/>
    <w:rsid w:val="00A1370E"/>
    <w:rsid w:val="00A13977"/>
    <w:rsid w:val="00A13A5C"/>
    <w:rsid w:val="00A13A8F"/>
    <w:rsid w:val="00A13C16"/>
    <w:rsid w:val="00A13E3A"/>
    <w:rsid w:val="00A13F28"/>
    <w:rsid w:val="00A13F70"/>
    <w:rsid w:val="00A13F81"/>
    <w:rsid w:val="00A13FD6"/>
    <w:rsid w:val="00A1404F"/>
    <w:rsid w:val="00A14074"/>
    <w:rsid w:val="00A1416F"/>
    <w:rsid w:val="00A14406"/>
    <w:rsid w:val="00A1441B"/>
    <w:rsid w:val="00A14587"/>
    <w:rsid w:val="00A145C8"/>
    <w:rsid w:val="00A1470C"/>
    <w:rsid w:val="00A14963"/>
    <w:rsid w:val="00A14A61"/>
    <w:rsid w:val="00A14AC6"/>
    <w:rsid w:val="00A14AD7"/>
    <w:rsid w:val="00A14B86"/>
    <w:rsid w:val="00A14BD4"/>
    <w:rsid w:val="00A14C16"/>
    <w:rsid w:val="00A14C5B"/>
    <w:rsid w:val="00A14CA1"/>
    <w:rsid w:val="00A14CEE"/>
    <w:rsid w:val="00A14CFA"/>
    <w:rsid w:val="00A14D06"/>
    <w:rsid w:val="00A14DF1"/>
    <w:rsid w:val="00A14F85"/>
    <w:rsid w:val="00A14FA2"/>
    <w:rsid w:val="00A14FBC"/>
    <w:rsid w:val="00A14FD2"/>
    <w:rsid w:val="00A151C4"/>
    <w:rsid w:val="00A15256"/>
    <w:rsid w:val="00A1526F"/>
    <w:rsid w:val="00A152F9"/>
    <w:rsid w:val="00A153F1"/>
    <w:rsid w:val="00A15415"/>
    <w:rsid w:val="00A15470"/>
    <w:rsid w:val="00A155F8"/>
    <w:rsid w:val="00A15667"/>
    <w:rsid w:val="00A1569D"/>
    <w:rsid w:val="00A15895"/>
    <w:rsid w:val="00A15919"/>
    <w:rsid w:val="00A15970"/>
    <w:rsid w:val="00A159EC"/>
    <w:rsid w:val="00A15C7C"/>
    <w:rsid w:val="00A15CD0"/>
    <w:rsid w:val="00A15CE6"/>
    <w:rsid w:val="00A15E41"/>
    <w:rsid w:val="00A15E7D"/>
    <w:rsid w:val="00A15EC0"/>
    <w:rsid w:val="00A15EF7"/>
    <w:rsid w:val="00A15F03"/>
    <w:rsid w:val="00A15FD6"/>
    <w:rsid w:val="00A15FE2"/>
    <w:rsid w:val="00A16014"/>
    <w:rsid w:val="00A160D8"/>
    <w:rsid w:val="00A16126"/>
    <w:rsid w:val="00A161C9"/>
    <w:rsid w:val="00A16244"/>
    <w:rsid w:val="00A16291"/>
    <w:rsid w:val="00A16293"/>
    <w:rsid w:val="00A162F8"/>
    <w:rsid w:val="00A164D1"/>
    <w:rsid w:val="00A165C4"/>
    <w:rsid w:val="00A165F2"/>
    <w:rsid w:val="00A16689"/>
    <w:rsid w:val="00A16719"/>
    <w:rsid w:val="00A167A0"/>
    <w:rsid w:val="00A16896"/>
    <w:rsid w:val="00A16958"/>
    <w:rsid w:val="00A169A7"/>
    <w:rsid w:val="00A169A9"/>
    <w:rsid w:val="00A169CA"/>
    <w:rsid w:val="00A169E2"/>
    <w:rsid w:val="00A16A35"/>
    <w:rsid w:val="00A16B90"/>
    <w:rsid w:val="00A16C3E"/>
    <w:rsid w:val="00A16D6B"/>
    <w:rsid w:val="00A16DFF"/>
    <w:rsid w:val="00A16E05"/>
    <w:rsid w:val="00A16FB1"/>
    <w:rsid w:val="00A17036"/>
    <w:rsid w:val="00A170DE"/>
    <w:rsid w:val="00A17198"/>
    <w:rsid w:val="00A171C9"/>
    <w:rsid w:val="00A17327"/>
    <w:rsid w:val="00A17388"/>
    <w:rsid w:val="00A1768F"/>
    <w:rsid w:val="00A176B1"/>
    <w:rsid w:val="00A1792F"/>
    <w:rsid w:val="00A1799E"/>
    <w:rsid w:val="00A17A6F"/>
    <w:rsid w:val="00A17ADC"/>
    <w:rsid w:val="00A17D7B"/>
    <w:rsid w:val="00A17E47"/>
    <w:rsid w:val="00A17EA8"/>
    <w:rsid w:val="00A17EF3"/>
    <w:rsid w:val="00A17FDA"/>
    <w:rsid w:val="00A17FF7"/>
    <w:rsid w:val="00A20068"/>
    <w:rsid w:val="00A2006E"/>
    <w:rsid w:val="00A200DD"/>
    <w:rsid w:val="00A201DE"/>
    <w:rsid w:val="00A20210"/>
    <w:rsid w:val="00A20475"/>
    <w:rsid w:val="00A204E3"/>
    <w:rsid w:val="00A20506"/>
    <w:rsid w:val="00A2063B"/>
    <w:rsid w:val="00A206AC"/>
    <w:rsid w:val="00A207D9"/>
    <w:rsid w:val="00A2088E"/>
    <w:rsid w:val="00A2089F"/>
    <w:rsid w:val="00A2091F"/>
    <w:rsid w:val="00A209FE"/>
    <w:rsid w:val="00A20BE4"/>
    <w:rsid w:val="00A20CA2"/>
    <w:rsid w:val="00A20CD9"/>
    <w:rsid w:val="00A20D70"/>
    <w:rsid w:val="00A20E7A"/>
    <w:rsid w:val="00A20E7B"/>
    <w:rsid w:val="00A20F26"/>
    <w:rsid w:val="00A20FFE"/>
    <w:rsid w:val="00A21002"/>
    <w:rsid w:val="00A212C7"/>
    <w:rsid w:val="00A2141B"/>
    <w:rsid w:val="00A2158C"/>
    <w:rsid w:val="00A215BD"/>
    <w:rsid w:val="00A21626"/>
    <w:rsid w:val="00A2163C"/>
    <w:rsid w:val="00A217D5"/>
    <w:rsid w:val="00A217F0"/>
    <w:rsid w:val="00A21823"/>
    <w:rsid w:val="00A2193B"/>
    <w:rsid w:val="00A2193F"/>
    <w:rsid w:val="00A219BB"/>
    <w:rsid w:val="00A219BE"/>
    <w:rsid w:val="00A219D9"/>
    <w:rsid w:val="00A21A72"/>
    <w:rsid w:val="00A21BA8"/>
    <w:rsid w:val="00A21BD1"/>
    <w:rsid w:val="00A21C6D"/>
    <w:rsid w:val="00A21CA1"/>
    <w:rsid w:val="00A21CED"/>
    <w:rsid w:val="00A21D21"/>
    <w:rsid w:val="00A21DC1"/>
    <w:rsid w:val="00A21E16"/>
    <w:rsid w:val="00A21EAE"/>
    <w:rsid w:val="00A21ECB"/>
    <w:rsid w:val="00A21FCE"/>
    <w:rsid w:val="00A22030"/>
    <w:rsid w:val="00A220A6"/>
    <w:rsid w:val="00A220E0"/>
    <w:rsid w:val="00A22191"/>
    <w:rsid w:val="00A221B0"/>
    <w:rsid w:val="00A221E5"/>
    <w:rsid w:val="00A22271"/>
    <w:rsid w:val="00A223F7"/>
    <w:rsid w:val="00A2247C"/>
    <w:rsid w:val="00A2268A"/>
    <w:rsid w:val="00A22743"/>
    <w:rsid w:val="00A22759"/>
    <w:rsid w:val="00A2277C"/>
    <w:rsid w:val="00A22788"/>
    <w:rsid w:val="00A22864"/>
    <w:rsid w:val="00A22998"/>
    <w:rsid w:val="00A229CE"/>
    <w:rsid w:val="00A229E2"/>
    <w:rsid w:val="00A229F2"/>
    <w:rsid w:val="00A22A0C"/>
    <w:rsid w:val="00A22A7B"/>
    <w:rsid w:val="00A22B41"/>
    <w:rsid w:val="00A22B4C"/>
    <w:rsid w:val="00A22B74"/>
    <w:rsid w:val="00A22C47"/>
    <w:rsid w:val="00A22C50"/>
    <w:rsid w:val="00A22CB1"/>
    <w:rsid w:val="00A22CDA"/>
    <w:rsid w:val="00A22D47"/>
    <w:rsid w:val="00A22EE7"/>
    <w:rsid w:val="00A22F78"/>
    <w:rsid w:val="00A2312B"/>
    <w:rsid w:val="00A232EB"/>
    <w:rsid w:val="00A23374"/>
    <w:rsid w:val="00A233ED"/>
    <w:rsid w:val="00A23417"/>
    <w:rsid w:val="00A23498"/>
    <w:rsid w:val="00A234AC"/>
    <w:rsid w:val="00A23549"/>
    <w:rsid w:val="00A2358E"/>
    <w:rsid w:val="00A23606"/>
    <w:rsid w:val="00A237A5"/>
    <w:rsid w:val="00A23811"/>
    <w:rsid w:val="00A238AC"/>
    <w:rsid w:val="00A2392C"/>
    <w:rsid w:val="00A239BD"/>
    <w:rsid w:val="00A23AC8"/>
    <w:rsid w:val="00A23D94"/>
    <w:rsid w:val="00A23DA0"/>
    <w:rsid w:val="00A23DF2"/>
    <w:rsid w:val="00A23E84"/>
    <w:rsid w:val="00A23FE1"/>
    <w:rsid w:val="00A240A5"/>
    <w:rsid w:val="00A24104"/>
    <w:rsid w:val="00A2443C"/>
    <w:rsid w:val="00A2452C"/>
    <w:rsid w:val="00A246D5"/>
    <w:rsid w:val="00A24789"/>
    <w:rsid w:val="00A247DE"/>
    <w:rsid w:val="00A247E3"/>
    <w:rsid w:val="00A247EC"/>
    <w:rsid w:val="00A2485A"/>
    <w:rsid w:val="00A2488D"/>
    <w:rsid w:val="00A248AD"/>
    <w:rsid w:val="00A248B2"/>
    <w:rsid w:val="00A248E8"/>
    <w:rsid w:val="00A24B64"/>
    <w:rsid w:val="00A24BC7"/>
    <w:rsid w:val="00A24C9C"/>
    <w:rsid w:val="00A24DF5"/>
    <w:rsid w:val="00A24E42"/>
    <w:rsid w:val="00A24E88"/>
    <w:rsid w:val="00A24EBF"/>
    <w:rsid w:val="00A25286"/>
    <w:rsid w:val="00A253ED"/>
    <w:rsid w:val="00A25469"/>
    <w:rsid w:val="00A255A7"/>
    <w:rsid w:val="00A255B9"/>
    <w:rsid w:val="00A25606"/>
    <w:rsid w:val="00A257A7"/>
    <w:rsid w:val="00A257BB"/>
    <w:rsid w:val="00A257C7"/>
    <w:rsid w:val="00A257E2"/>
    <w:rsid w:val="00A257E3"/>
    <w:rsid w:val="00A25880"/>
    <w:rsid w:val="00A25895"/>
    <w:rsid w:val="00A258E1"/>
    <w:rsid w:val="00A2599F"/>
    <w:rsid w:val="00A25A31"/>
    <w:rsid w:val="00A25AF5"/>
    <w:rsid w:val="00A25BF9"/>
    <w:rsid w:val="00A25C1A"/>
    <w:rsid w:val="00A25D0E"/>
    <w:rsid w:val="00A25D11"/>
    <w:rsid w:val="00A25DA3"/>
    <w:rsid w:val="00A25E06"/>
    <w:rsid w:val="00A25E7A"/>
    <w:rsid w:val="00A25EEC"/>
    <w:rsid w:val="00A25FB7"/>
    <w:rsid w:val="00A26215"/>
    <w:rsid w:val="00A26391"/>
    <w:rsid w:val="00A2648F"/>
    <w:rsid w:val="00A2690A"/>
    <w:rsid w:val="00A26995"/>
    <w:rsid w:val="00A269E7"/>
    <w:rsid w:val="00A26A77"/>
    <w:rsid w:val="00A26AC8"/>
    <w:rsid w:val="00A26B0E"/>
    <w:rsid w:val="00A26C0E"/>
    <w:rsid w:val="00A26C4B"/>
    <w:rsid w:val="00A26D14"/>
    <w:rsid w:val="00A26D78"/>
    <w:rsid w:val="00A26E81"/>
    <w:rsid w:val="00A26EE0"/>
    <w:rsid w:val="00A26F8E"/>
    <w:rsid w:val="00A273A9"/>
    <w:rsid w:val="00A273DE"/>
    <w:rsid w:val="00A273ED"/>
    <w:rsid w:val="00A27409"/>
    <w:rsid w:val="00A27434"/>
    <w:rsid w:val="00A274E0"/>
    <w:rsid w:val="00A27507"/>
    <w:rsid w:val="00A27563"/>
    <w:rsid w:val="00A27574"/>
    <w:rsid w:val="00A275E2"/>
    <w:rsid w:val="00A27780"/>
    <w:rsid w:val="00A27838"/>
    <w:rsid w:val="00A27874"/>
    <w:rsid w:val="00A278FF"/>
    <w:rsid w:val="00A27A4D"/>
    <w:rsid w:val="00A27AC2"/>
    <w:rsid w:val="00A27B50"/>
    <w:rsid w:val="00A27B63"/>
    <w:rsid w:val="00A27C43"/>
    <w:rsid w:val="00A27CEC"/>
    <w:rsid w:val="00A27DFD"/>
    <w:rsid w:val="00A27E3F"/>
    <w:rsid w:val="00A27E7D"/>
    <w:rsid w:val="00A27EFA"/>
    <w:rsid w:val="00A27F59"/>
    <w:rsid w:val="00A27F9B"/>
    <w:rsid w:val="00A3000F"/>
    <w:rsid w:val="00A300BC"/>
    <w:rsid w:val="00A30101"/>
    <w:rsid w:val="00A301E2"/>
    <w:rsid w:val="00A30280"/>
    <w:rsid w:val="00A302A5"/>
    <w:rsid w:val="00A302B4"/>
    <w:rsid w:val="00A303B6"/>
    <w:rsid w:val="00A30505"/>
    <w:rsid w:val="00A3053E"/>
    <w:rsid w:val="00A30685"/>
    <w:rsid w:val="00A30705"/>
    <w:rsid w:val="00A30887"/>
    <w:rsid w:val="00A30A88"/>
    <w:rsid w:val="00A30B71"/>
    <w:rsid w:val="00A30C89"/>
    <w:rsid w:val="00A30CEC"/>
    <w:rsid w:val="00A30DB7"/>
    <w:rsid w:val="00A30FCB"/>
    <w:rsid w:val="00A30FE1"/>
    <w:rsid w:val="00A31045"/>
    <w:rsid w:val="00A310C0"/>
    <w:rsid w:val="00A310DA"/>
    <w:rsid w:val="00A3110A"/>
    <w:rsid w:val="00A3113F"/>
    <w:rsid w:val="00A311EE"/>
    <w:rsid w:val="00A312B7"/>
    <w:rsid w:val="00A31409"/>
    <w:rsid w:val="00A314C0"/>
    <w:rsid w:val="00A314FE"/>
    <w:rsid w:val="00A3156D"/>
    <w:rsid w:val="00A315CE"/>
    <w:rsid w:val="00A3170E"/>
    <w:rsid w:val="00A3179D"/>
    <w:rsid w:val="00A317C4"/>
    <w:rsid w:val="00A3187B"/>
    <w:rsid w:val="00A31A35"/>
    <w:rsid w:val="00A31B05"/>
    <w:rsid w:val="00A31B0C"/>
    <w:rsid w:val="00A31B13"/>
    <w:rsid w:val="00A31C32"/>
    <w:rsid w:val="00A31C89"/>
    <w:rsid w:val="00A31D73"/>
    <w:rsid w:val="00A31D7C"/>
    <w:rsid w:val="00A31FBF"/>
    <w:rsid w:val="00A320DC"/>
    <w:rsid w:val="00A320EF"/>
    <w:rsid w:val="00A3210E"/>
    <w:rsid w:val="00A32134"/>
    <w:rsid w:val="00A32273"/>
    <w:rsid w:val="00A32367"/>
    <w:rsid w:val="00A323EE"/>
    <w:rsid w:val="00A323FD"/>
    <w:rsid w:val="00A32424"/>
    <w:rsid w:val="00A3259A"/>
    <w:rsid w:val="00A32667"/>
    <w:rsid w:val="00A32728"/>
    <w:rsid w:val="00A3293F"/>
    <w:rsid w:val="00A32991"/>
    <w:rsid w:val="00A32994"/>
    <w:rsid w:val="00A329B0"/>
    <w:rsid w:val="00A32A63"/>
    <w:rsid w:val="00A32A82"/>
    <w:rsid w:val="00A32B02"/>
    <w:rsid w:val="00A32BA3"/>
    <w:rsid w:val="00A32C63"/>
    <w:rsid w:val="00A32CEB"/>
    <w:rsid w:val="00A32DAF"/>
    <w:rsid w:val="00A32E1A"/>
    <w:rsid w:val="00A32EA3"/>
    <w:rsid w:val="00A32ED0"/>
    <w:rsid w:val="00A32EDC"/>
    <w:rsid w:val="00A32F11"/>
    <w:rsid w:val="00A32F60"/>
    <w:rsid w:val="00A33049"/>
    <w:rsid w:val="00A33061"/>
    <w:rsid w:val="00A33177"/>
    <w:rsid w:val="00A3321E"/>
    <w:rsid w:val="00A333CB"/>
    <w:rsid w:val="00A333F5"/>
    <w:rsid w:val="00A33413"/>
    <w:rsid w:val="00A334CE"/>
    <w:rsid w:val="00A33563"/>
    <w:rsid w:val="00A33786"/>
    <w:rsid w:val="00A3394D"/>
    <w:rsid w:val="00A33C34"/>
    <w:rsid w:val="00A33C7B"/>
    <w:rsid w:val="00A33CC3"/>
    <w:rsid w:val="00A33E4B"/>
    <w:rsid w:val="00A33ED2"/>
    <w:rsid w:val="00A33EE8"/>
    <w:rsid w:val="00A34045"/>
    <w:rsid w:val="00A34115"/>
    <w:rsid w:val="00A343F8"/>
    <w:rsid w:val="00A34424"/>
    <w:rsid w:val="00A34444"/>
    <w:rsid w:val="00A34481"/>
    <w:rsid w:val="00A3452C"/>
    <w:rsid w:val="00A34729"/>
    <w:rsid w:val="00A34835"/>
    <w:rsid w:val="00A34882"/>
    <w:rsid w:val="00A34A70"/>
    <w:rsid w:val="00A34BBA"/>
    <w:rsid w:val="00A34C2F"/>
    <w:rsid w:val="00A34CED"/>
    <w:rsid w:val="00A34F04"/>
    <w:rsid w:val="00A34FCA"/>
    <w:rsid w:val="00A34FF5"/>
    <w:rsid w:val="00A3502C"/>
    <w:rsid w:val="00A35037"/>
    <w:rsid w:val="00A35077"/>
    <w:rsid w:val="00A35211"/>
    <w:rsid w:val="00A3522F"/>
    <w:rsid w:val="00A35271"/>
    <w:rsid w:val="00A352DF"/>
    <w:rsid w:val="00A35357"/>
    <w:rsid w:val="00A35402"/>
    <w:rsid w:val="00A3545E"/>
    <w:rsid w:val="00A355AF"/>
    <w:rsid w:val="00A35774"/>
    <w:rsid w:val="00A3577A"/>
    <w:rsid w:val="00A357A6"/>
    <w:rsid w:val="00A357FF"/>
    <w:rsid w:val="00A35923"/>
    <w:rsid w:val="00A3595A"/>
    <w:rsid w:val="00A35973"/>
    <w:rsid w:val="00A35AE0"/>
    <w:rsid w:val="00A35B95"/>
    <w:rsid w:val="00A35B9C"/>
    <w:rsid w:val="00A35BD4"/>
    <w:rsid w:val="00A35C04"/>
    <w:rsid w:val="00A35C84"/>
    <w:rsid w:val="00A35CD0"/>
    <w:rsid w:val="00A35CF6"/>
    <w:rsid w:val="00A35D76"/>
    <w:rsid w:val="00A35D8E"/>
    <w:rsid w:val="00A35E22"/>
    <w:rsid w:val="00A35EF8"/>
    <w:rsid w:val="00A35F38"/>
    <w:rsid w:val="00A35F75"/>
    <w:rsid w:val="00A35F83"/>
    <w:rsid w:val="00A35FA1"/>
    <w:rsid w:val="00A35FCF"/>
    <w:rsid w:val="00A35FD6"/>
    <w:rsid w:val="00A36035"/>
    <w:rsid w:val="00A361A9"/>
    <w:rsid w:val="00A361E4"/>
    <w:rsid w:val="00A36201"/>
    <w:rsid w:val="00A36317"/>
    <w:rsid w:val="00A3639C"/>
    <w:rsid w:val="00A363DB"/>
    <w:rsid w:val="00A3642C"/>
    <w:rsid w:val="00A364D0"/>
    <w:rsid w:val="00A36612"/>
    <w:rsid w:val="00A366A2"/>
    <w:rsid w:val="00A366A7"/>
    <w:rsid w:val="00A3676E"/>
    <w:rsid w:val="00A36850"/>
    <w:rsid w:val="00A36959"/>
    <w:rsid w:val="00A369D1"/>
    <w:rsid w:val="00A36A2E"/>
    <w:rsid w:val="00A36A60"/>
    <w:rsid w:val="00A36BD0"/>
    <w:rsid w:val="00A36C0E"/>
    <w:rsid w:val="00A36EA5"/>
    <w:rsid w:val="00A36F31"/>
    <w:rsid w:val="00A36F8A"/>
    <w:rsid w:val="00A36FEF"/>
    <w:rsid w:val="00A370C8"/>
    <w:rsid w:val="00A37124"/>
    <w:rsid w:val="00A37152"/>
    <w:rsid w:val="00A371B8"/>
    <w:rsid w:val="00A37293"/>
    <w:rsid w:val="00A37380"/>
    <w:rsid w:val="00A373B0"/>
    <w:rsid w:val="00A373D4"/>
    <w:rsid w:val="00A37515"/>
    <w:rsid w:val="00A37541"/>
    <w:rsid w:val="00A3756F"/>
    <w:rsid w:val="00A37576"/>
    <w:rsid w:val="00A375D4"/>
    <w:rsid w:val="00A37642"/>
    <w:rsid w:val="00A376D7"/>
    <w:rsid w:val="00A37937"/>
    <w:rsid w:val="00A37996"/>
    <w:rsid w:val="00A379D0"/>
    <w:rsid w:val="00A379E4"/>
    <w:rsid w:val="00A37A4D"/>
    <w:rsid w:val="00A37C6E"/>
    <w:rsid w:val="00A37CBB"/>
    <w:rsid w:val="00A37DDC"/>
    <w:rsid w:val="00A37DFF"/>
    <w:rsid w:val="00A37EB9"/>
    <w:rsid w:val="00A37F61"/>
    <w:rsid w:val="00A37FCA"/>
    <w:rsid w:val="00A400F9"/>
    <w:rsid w:val="00A401EE"/>
    <w:rsid w:val="00A402AF"/>
    <w:rsid w:val="00A402C1"/>
    <w:rsid w:val="00A4030E"/>
    <w:rsid w:val="00A4035E"/>
    <w:rsid w:val="00A4052B"/>
    <w:rsid w:val="00A405AD"/>
    <w:rsid w:val="00A405D9"/>
    <w:rsid w:val="00A40830"/>
    <w:rsid w:val="00A408EC"/>
    <w:rsid w:val="00A40A01"/>
    <w:rsid w:val="00A40C0F"/>
    <w:rsid w:val="00A40C83"/>
    <w:rsid w:val="00A40CFF"/>
    <w:rsid w:val="00A40D07"/>
    <w:rsid w:val="00A40DAD"/>
    <w:rsid w:val="00A40ECE"/>
    <w:rsid w:val="00A41150"/>
    <w:rsid w:val="00A41161"/>
    <w:rsid w:val="00A41214"/>
    <w:rsid w:val="00A414F3"/>
    <w:rsid w:val="00A41517"/>
    <w:rsid w:val="00A4155E"/>
    <w:rsid w:val="00A41576"/>
    <w:rsid w:val="00A41582"/>
    <w:rsid w:val="00A415A0"/>
    <w:rsid w:val="00A41640"/>
    <w:rsid w:val="00A4167C"/>
    <w:rsid w:val="00A416C7"/>
    <w:rsid w:val="00A417BE"/>
    <w:rsid w:val="00A4185F"/>
    <w:rsid w:val="00A41A98"/>
    <w:rsid w:val="00A41C58"/>
    <w:rsid w:val="00A41D2B"/>
    <w:rsid w:val="00A41D2C"/>
    <w:rsid w:val="00A41E1F"/>
    <w:rsid w:val="00A41E31"/>
    <w:rsid w:val="00A41E42"/>
    <w:rsid w:val="00A42058"/>
    <w:rsid w:val="00A42070"/>
    <w:rsid w:val="00A42213"/>
    <w:rsid w:val="00A4225C"/>
    <w:rsid w:val="00A42396"/>
    <w:rsid w:val="00A42410"/>
    <w:rsid w:val="00A4241D"/>
    <w:rsid w:val="00A4256B"/>
    <w:rsid w:val="00A42758"/>
    <w:rsid w:val="00A42778"/>
    <w:rsid w:val="00A42831"/>
    <w:rsid w:val="00A428C8"/>
    <w:rsid w:val="00A42912"/>
    <w:rsid w:val="00A4291D"/>
    <w:rsid w:val="00A42934"/>
    <w:rsid w:val="00A429D1"/>
    <w:rsid w:val="00A42A22"/>
    <w:rsid w:val="00A42A43"/>
    <w:rsid w:val="00A42B31"/>
    <w:rsid w:val="00A42B76"/>
    <w:rsid w:val="00A42CBD"/>
    <w:rsid w:val="00A42D0C"/>
    <w:rsid w:val="00A42E8F"/>
    <w:rsid w:val="00A42EE8"/>
    <w:rsid w:val="00A42F98"/>
    <w:rsid w:val="00A4322E"/>
    <w:rsid w:val="00A4330C"/>
    <w:rsid w:val="00A43312"/>
    <w:rsid w:val="00A433A3"/>
    <w:rsid w:val="00A43569"/>
    <w:rsid w:val="00A43593"/>
    <w:rsid w:val="00A435C7"/>
    <w:rsid w:val="00A435F5"/>
    <w:rsid w:val="00A43686"/>
    <w:rsid w:val="00A4387D"/>
    <w:rsid w:val="00A43950"/>
    <w:rsid w:val="00A43A06"/>
    <w:rsid w:val="00A43A0A"/>
    <w:rsid w:val="00A43AAE"/>
    <w:rsid w:val="00A43B67"/>
    <w:rsid w:val="00A43C5D"/>
    <w:rsid w:val="00A43D91"/>
    <w:rsid w:val="00A43EA9"/>
    <w:rsid w:val="00A43EDE"/>
    <w:rsid w:val="00A43F2C"/>
    <w:rsid w:val="00A440B7"/>
    <w:rsid w:val="00A441C7"/>
    <w:rsid w:val="00A44228"/>
    <w:rsid w:val="00A442A4"/>
    <w:rsid w:val="00A44311"/>
    <w:rsid w:val="00A445A7"/>
    <w:rsid w:val="00A44690"/>
    <w:rsid w:val="00A4483F"/>
    <w:rsid w:val="00A44872"/>
    <w:rsid w:val="00A44958"/>
    <w:rsid w:val="00A449AA"/>
    <w:rsid w:val="00A449C3"/>
    <w:rsid w:val="00A44A11"/>
    <w:rsid w:val="00A44A32"/>
    <w:rsid w:val="00A44B22"/>
    <w:rsid w:val="00A44B9A"/>
    <w:rsid w:val="00A44C36"/>
    <w:rsid w:val="00A44CD3"/>
    <w:rsid w:val="00A44D11"/>
    <w:rsid w:val="00A44D6F"/>
    <w:rsid w:val="00A44D94"/>
    <w:rsid w:val="00A44DEE"/>
    <w:rsid w:val="00A44F54"/>
    <w:rsid w:val="00A44FC4"/>
    <w:rsid w:val="00A45029"/>
    <w:rsid w:val="00A45031"/>
    <w:rsid w:val="00A45126"/>
    <w:rsid w:val="00A45138"/>
    <w:rsid w:val="00A45211"/>
    <w:rsid w:val="00A453A8"/>
    <w:rsid w:val="00A4545D"/>
    <w:rsid w:val="00A4554C"/>
    <w:rsid w:val="00A4554D"/>
    <w:rsid w:val="00A456C2"/>
    <w:rsid w:val="00A45813"/>
    <w:rsid w:val="00A45836"/>
    <w:rsid w:val="00A4584B"/>
    <w:rsid w:val="00A4594D"/>
    <w:rsid w:val="00A45A13"/>
    <w:rsid w:val="00A45A2D"/>
    <w:rsid w:val="00A45A84"/>
    <w:rsid w:val="00A45B0C"/>
    <w:rsid w:val="00A45BBA"/>
    <w:rsid w:val="00A45CA0"/>
    <w:rsid w:val="00A45DE0"/>
    <w:rsid w:val="00A45E50"/>
    <w:rsid w:val="00A45F12"/>
    <w:rsid w:val="00A45FED"/>
    <w:rsid w:val="00A460D9"/>
    <w:rsid w:val="00A46153"/>
    <w:rsid w:val="00A46208"/>
    <w:rsid w:val="00A4624A"/>
    <w:rsid w:val="00A4651D"/>
    <w:rsid w:val="00A46579"/>
    <w:rsid w:val="00A465DE"/>
    <w:rsid w:val="00A466ED"/>
    <w:rsid w:val="00A4679A"/>
    <w:rsid w:val="00A467DB"/>
    <w:rsid w:val="00A4685C"/>
    <w:rsid w:val="00A46887"/>
    <w:rsid w:val="00A4689B"/>
    <w:rsid w:val="00A46971"/>
    <w:rsid w:val="00A46AD3"/>
    <w:rsid w:val="00A46C9C"/>
    <w:rsid w:val="00A46CCD"/>
    <w:rsid w:val="00A46CFA"/>
    <w:rsid w:val="00A46D44"/>
    <w:rsid w:val="00A46D5A"/>
    <w:rsid w:val="00A46D6C"/>
    <w:rsid w:val="00A46E06"/>
    <w:rsid w:val="00A46E63"/>
    <w:rsid w:val="00A46FA1"/>
    <w:rsid w:val="00A4705B"/>
    <w:rsid w:val="00A47227"/>
    <w:rsid w:val="00A472E9"/>
    <w:rsid w:val="00A472FE"/>
    <w:rsid w:val="00A4767A"/>
    <w:rsid w:val="00A477DF"/>
    <w:rsid w:val="00A4794A"/>
    <w:rsid w:val="00A47A0D"/>
    <w:rsid w:val="00A47A94"/>
    <w:rsid w:val="00A47AB6"/>
    <w:rsid w:val="00A47B43"/>
    <w:rsid w:val="00A47B4A"/>
    <w:rsid w:val="00A47BC0"/>
    <w:rsid w:val="00A47CAC"/>
    <w:rsid w:val="00A47D25"/>
    <w:rsid w:val="00A47D69"/>
    <w:rsid w:val="00A47E1D"/>
    <w:rsid w:val="00A47E85"/>
    <w:rsid w:val="00A47F7A"/>
    <w:rsid w:val="00A50003"/>
    <w:rsid w:val="00A50256"/>
    <w:rsid w:val="00A5046F"/>
    <w:rsid w:val="00A50496"/>
    <w:rsid w:val="00A504C7"/>
    <w:rsid w:val="00A50513"/>
    <w:rsid w:val="00A50549"/>
    <w:rsid w:val="00A50551"/>
    <w:rsid w:val="00A5069F"/>
    <w:rsid w:val="00A5077F"/>
    <w:rsid w:val="00A50B1C"/>
    <w:rsid w:val="00A50B6E"/>
    <w:rsid w:val="00A50C69"/>
    <w:rsid w:val="00A50C70"/>
    <w:rsid w:val="00A50FCD"/>
    <w:rsid w:val="00A51044"/>
    <w:rsid w:val="00A510D4"/>
    <w:rsid w:val="00A511D2"/>
    <w:rsid w:val="00A5121D"/>
    <w:rsid w:val="00A514A7"/>
    <w:rsid w:val="00A5153F"/>
    <w:rsid w:val="00A51581"/>
    <w:rsid w:val="00A515F0"/>
    <w:rsid w:val="00A51640"/>
    <w:rsid w:val="00A516B5"/>
    <w:rsid w:val="00A51714"/>
    <w:rsid w:val="00A517B7"/>
    <w:rsid w:val="00A517D8"/>
    <w:rsid w:val="00A51949"/>
    <w:rsid w:val="00A51968"/>
    <w:rsid w:val="00A51A10"/>
    <w:rsid w:val="00A51B8C"/>
    <w:rsid w:val="00A51CB9"/>
    <w:rsid w:val="00A51CF8"/>
    <w:rsid w:val="00A51D36"/>
    <w:rsid w:val="00A51D50"/>
    <w:rsid w:val="00A51D98"/>
    <w:rsid w:val="00A51E45"/>
    <w:rsid w:val="00A51EB4"/>
    <w:rsid w:val="00A51EEE"/>
    <w:rsid w:val="00A51EF0"/>
    <w:rsid w:val="00A51F55"/>
    <w:rsid w:val="00A52040"/>
    <w:rsid w:val="00A520F9"/>
    <w:rsid w:val="00A5214F"/>
    <w:rsid w:val="00A52293"/>
    <w:rsid w:val="00A52310"/>
    <w:rsid w:val="00A523A7"/>
    <w:rsid w:val="00A523FC"/>
    <w:rsid w:val="00A52481"/>
    <w:rsid w:val="00A524E0"/>
    <w:rsid w:val="00A526B2"/>
    <w:rsid w:val="00A526F0"/>
    <w:rsid w:val="00A5270C"/>
    <w:rsid w:val="00A5270F"/>
    <w:rsid w:val="00A527BF"/>
    <w:rsid w:val="00A52863"/>
    <w:rsid w:val="00A529E8"/>
    <w:rsid w:val="00A52A84"/>
    <w:rsid w:val="00A52ABC"/>
    <w:rsid w:val="00A52CC1"/>
    <w:rsid w:val="00A52D42"/>
    <w:rsid w:val="00A52D46"/>
    <w:rsid w:val="00A52D68"/>
    <w:rsid w:val="00A52D88"/>
    <w:rsid w:val="00A52E72"/>
    <w:rsid w:val="00A52ED9"/>
    <w:rsid w:val="00A52F0F"/>
    <w:rsid w:val="00A530B7"/>
    <w:rsid w:val="00A53143"/>
    <w:rsid w:val="00A531C8"/>
    <w:rsid w:val="00A531EF"/>
    <w:rsid w:val="00A53361"/>
    <w:rsid w:val="00A53414"/>
    <w:rsid w:val="00A5354D"/>
    <w:rsid w:val="00A53565"/>
    <w:rsid w:val="00A535D2"/>
    <w:rsid w:val="00A535EC"/>
    <w:rsid w:val="00A5370D"/>
    <w:rsid w:val="00A537A2"/>
    <w:rsid w:val="00A538DC"/>
    <w:rsid w:val="00A53A1E"/>
    <w:rsid w:val="00A53A56"/>
    <w:rsid w:val="00A53AE1"/>
    <w:rsid w:val="00A53BFA"/>
    <w:rsid w:val="00A53C7C"/>
    <w:rsid w:val="00A53D6B"/>
    <w:rsid w:val="00A53D74"/>
    <w:rsid w:val="00A53F3E"/>
    <w:rsid w:val="00A53FC2"/>
    <w:rsid w:val="00A540E0"/>
    <w:rsid w:val="00A540E3"/>
    <w:rsid w:val="00A541B0"/>
    <w:rsid w:val="00A541C6"/>
    <w:rsid w:val="00A5424E"/>
    <w:rsid w:val="00A54288"/>
    <w:rsid w:val="00A54330"/>
    <w:rsid w:val="00A54408"/>
    <w:rsid w:val="00A54479"/>
    <w:rsid w:val="00A544A5"/>
    <w:rsid w:val="00A544FF"/>
    <w:rsid w:val="00A54551"/>
    <w:rsid w:val="00A5455D"/>
    <w:rsid w:val="00A54681"/>
    <w:rsid w:val="00A54B4F"/>
    <w:rsid w:val="00A54C3F"/>
    <w:rsid w:val="00A54CB9"/>
    <w:rsid w:val="00A54CBD"/>
    <w:rsid w:val="00A54D4D"/>
    <w:rsid w:val="00A54E83"/>
    <w:rsid w:val="00A54E88"/>
    <w:rsid w:val="00A54F07"/>
    <w:rsid w:val="00A550F2"/>
    <w:rsid w:val="00A551E5"/>
    <w:rsid w:val="00A553A1"/>
    <w:rsid w:val="00A555B2"/>
    <w:rsid w:val="00A555C1"/>
    <w:rsid w:val="00A5562E"/>
    <w:rsid w:val="00A55708"/>
    <w:rsid w:val="00A55712"/>
    <w:rsid w:val="00A55870"/>
    <w:rsid w:val="00A558F1"/>
    <w:rsid w:val="00A55914"/>
    <w:rsid w:val="00A559A9"/>
    <w:rsid w:val="00A55A31"/>
    <w:rsid w:val="00A55A35"/>
    <w:rsid w:val="00A55BDD"/>
    <w:rsid w:val="00A55EAA"/>
    <w:rsid w:val="00A55F4B"/>
    <w:rsid w:val="00A55FD8"/>
    <w:rsid w:val="00A5603D"/>
    <w:rsid w:val="00A56057"/>
    <w:rsid w:val="00A56073"/>
    <w:rsid w:val="00A56173"/>
    <w:rsid w:val="00A56187"/>
    <w:rsid w:val="00A56276"/>
    <w:rsid w:val="00A562C4"/>
    <w:rsid w:val="00A5639C"/>
    <w:rsid w:val="00A5639E"/>
    <w:rsid w:val="00A564B7"/>
    <w:rsid w:val="00A564D5"/>
    <w:rsid w:val="00A56535"/>
    <w:rsid w:val="00A5678D"/>
    <w:rsid w:val="00A569B8"/>
    <w:rsid w:val="00A56B8D"/>
    <w:rsid w:val="00A56D5E"/>
    <w:rsid w:val="00A56DF3"/>
    <w:rsid w:val="00A56E2C"/>
    <w:rsid w:val="00A56E83"/>
    <w:rsid w:val="00A56EAD"/>
    <w:rsid w:val="00A56F92"/>
    <w:rsid w:val="00A5702B"/>
    <w:rsid w:val="00A57219"/>
    <w:rsid w:val="00A57262"/>
    <w:rsid w:val="00A5745B"/>
    <w:rsid w:val="00A575B4"/>
    <w:rsid w:val="00A57720"/>
    <w:rsid w:val="00A5778A"/>
    <w:rsid w:val="00A577B8"/>
    <w:rsid w:val="00A579BF"/>
    <w:rsid w:val="00A57A98"/>
    <w:rsid w:val="00A57BBC"/>
    <w:rsid w:val="00A57C1C"/>
    <w:rsid w:val="00A57C22"/>
    <w:rsid w:val="00A57EAF"/>
    <w:rsid w:val="00A57F35"/>
    <w:rsid w:val="00A57F50"/>
    <w:rsid w:val="00A57F68"/>
    <w:rsid w:val="00A57F70"/>
    <w:rsid w:val="00A57FC4"/>
    <w:rsid w:val="00A6037A"/>
    <w:rsid w:val="00A6041D"/>
    <w:rsid w:val="00A6049D"/>
    <w:rsid w:val="00A60717"/>
    <w:rsid w:val="00A607FC"/>
    <w:rsid w:val="00A607FE"/>
    <w:rsid w:val="00A6081F"/>
    <w:rsid w:val="00A60828"/>
    <w:rsid w:val="00A608C3"/>
    <w:rsid w:val="00A60A21"/>
    <w:rsid w:val="00A60BF2"/>
    <w:rsid w:val="00A60D28"/>
    <w:rsid w:val="00A60D39"/>
    <w:rsid w:val="00A60D9F"/>
    <w:rsid w:val="00A60DE4"/>
    <w:rsid w:val="00A60ED9"/>
    <w:rsid w:val="00A61008"/>
    <w:rsid w:val="00A61165"/>
    <w:rsid w:val="00A611BE"/>
    <w:rsid w:val="00A611CB"/>
    <w:rsid w:val="00A611D4"/>
    <w:rsid w:val="00A61206"/>
    <w:rsid w:val="00A614D0"/>
    <w:rsid w:val="00A614D6"/>
    <w:rsid w:val="00A617F3"/>
    <w:rsid w:val="00A6180A"/>
    <w:rsid w:val="00A61900"/>
    <w:rsid w:val="00A61915"/>
    <w:rsid w:val="00A61929"/>
    <w:rsid w:val="00A6198A"/>
    <w:rsid w:val="00A619B4"/>
    <w:rsid w:val="00A61B43"/>
    <w:rsid w:val="00A61BBF"/>
    <w:rsid w:val="00A61BC5"/>
    <w:rsid w:val="00A61C56"/>
    <w:rsid w:val="00A61F35"/>
    <w:rsid w:val="00A61FC6"/>
    <w:rsid w:val="00A62109"/>
    <w:rsid w:val="00A6224C"/>
    <w:rsid w:val="00A6229B"/>
    <w:rsid w:val="00A622FD"/>
    <w:rsid w:val="00A62431"/>
    <w:rsid w:val="00A62650"/>
    <w:rsid w:val="00A62768"/>
    <w:rsid w:val="00A6279E"/>
    <w:rsid w:val="00A62932"/>
    <w:rsid w:val="00A62A8F"/>
    <w:rsid w:val="00A62AF6"/>
    <w:rsid w:val="00A62BA1"/>
    <w:rsid w:val="00A62C6B"/>
    <w:rsid w:val="00A62D2B"/>
    <w:rsid w:val="00A62D34"/>
    <w:rsid w:val="00A62D38"/>
    <w:rsid w:val="00A62DBF"/>
    <w:rsid w:val="00A62DC2"/>
    <w:rsid w:val="00A62DD3"/>
    <w:rsid w:val="00A62E57"/>
    <w:rsid w:val="00A62ECE"/>
    <w:rsid w:val="00A62EE5"/>
    <w:rsid w:val="00A630BA"/>
    <w:rsid w:val="00A630C5"/>
    <w:rsid w:val="00A63233"/>
    <w:rsid w:val="00A632B9"/>
    <w:rsid w:val="00A6333F"/>
    <w:rsid w:val="00A63453"/>
    <w:rsid w:val="00A6350E"/>
    <w:rsid w:val="00A63546"/>
    <w:rsid w:val="00A635B1"/>
    <w:rsid w:val="00A635FC"/>
    <w:rsid w:val="00A63868"/>
    <w:rsid w:val="00A63879"/>
    <w:rsid w:val="00A6390B"/>
    <w:rsid w:val="00A63918"/>
    <w:rsid w:val="00A6397B"/>
    <w:rsid w:val="00A639D4"/>
    <w:rsid w:val="00A63A7A"/>
    <w:rsid w:val="00A63B74"/>
    <w:rsid w:val="00A63B84"/>
    <w:rsid w:val="00A63D9B"/>
    <w:rsid w:val="00A63E61"/>
    <w:rsid w:val="00A63EFA"/>
    <w:rsid w:val="00A63F05"/>
    <w:rsid w:val="00A63F62"/>
    <w:rsid w:val="00A63F68"/>
    <w:rsid w:val="00A640CD"/>
    <w:rsid w:val="00A641D1"/>
    <w:rsid w:val="00A643DE"/>
    <w:rsid w:val="00A6445F"/>
    <w:rsid w:val="00A6448D"/>
    <w:rsid w:val="00A644A7"/>
    <w:rsid w:val="00A6457B"/>
    <w:rsid w:val="00A64595"/>
    <w:rsid w:val="00A64670"/>
    <w:rsid w:val="00A646D8"/>
    <w:rsid w:val="00A64943"/>
    <w:rsid w:val="00A649D6"/>
    <w:rsid w:val="00A64A20"/>
    <w:rsid w:val="00A64A78"/>
    <w:rsid w:val="00A64B9D"/>
    <w:rsid w:val="00A64BD3"/>
    <w:rsid w:val="00A64D0F"/>
    <w:rsid w:val="00A64D1F"/>
    <w:rsid w:val="00A64DEF"/>
    <w:rsid w:val="00A64E87"/>
    <w:rsid w:val="00A64F8A"/>
    <w:rsid w:val="00A64F8C"/>
    <w:rsid w:val="00A650B5"/>
    <w:rsid w:val="00A65172"/>
    <w:rsid w:val="00A65233"/>
    <w:rsid w:val="00A6528C"/>
    <w:rsid w:val="00A65365"/>
    <w:rsid w:val="00A654D8"/>
    <w:rsid w:val="00A65542"/>
    <w:rsid w:val="00A6564D"/>
    <w:rsid w:val="00A656C2"/>
    <w:rsid w:val="00A658AA"/>
    <w:rsid w:val="00A658E3"/>
    <w:rsid w:val="00A659A8"/>
    <w:rsid w:val="00A659B4"/>
    <w:rsid w:val="00A65B1C"/>
    <w:rsid w:val="00A65C88"/>
    <w:rsid w:val="00A65CCF"/>
    <w:rsid w:val="00A65CE3"/>
    <w:rsid w:val="00A65DA7"/>
    <w:rsid w:val="00A65DB0"/>
    <w:rsid w:val="00A65E2E"/>
    <w:rsid w:val="00A65E72"/>
    <w:rsid w:val="00A65F36"/>
    <w:rsid w:val="00A66000"/>
    <w:rsid w:val="00A66017"/>
    <w:rsid w:val="00A66152"/>
    <w:rsid w:val="00A66156"/>
    <w:rsid w:val="00A6616A"/>
    <w:rsid w:val="00A66287"/>
    <w:rsid w:val="00A66430"/>
    <w:rsid w:val="00A6651E"/>
    <w:rsid w:val="00A667E9"/>
    <w:rsid w:val="00A66801"/>
    <w:rsid w:val="00A668C0"/>
    <w:rsid w:val="00A66A4C"/>
    <w:rsid w:val="00A66AD5"/>
    <w:rsid w:val="00A66AFC"/>
    <w:rsid w:val="00A66B42"/>
    <w:rsid w:val="00A66CDC"/>
    <w:rsid w:val="00A66D97"/>
    <w:rsid w:val="00A66F5C"/>
    <w:rsid w:val="00A66F8C"/>
    <w:rsid w:val="00A66FA0"/>
    <w:rsid w:val="00A66FF4"/>
    <w:rsid w:val="00A6708E"/>
    <w:rsid w:val="00A67272"/>
    <w:rsid w:val="00A6729E"/>
    <w:rsid w:val="00A673E3"/>
    <w:rsid w:val="00A67473"/>
    <w:rsid w:val="00A67570"/>
    <w:rsid w:val="00A67571"/>
    <w:rsid w:val="00A676A9"/>
    <w:rsid w:val="00A67785"/>
    <w:rsid w:val="00A679AB"/>
    <w:rsid w:val="00A67B6D"/>
    <w:rsid w:val="00A67B96"/>
    <w:rsid w:val="00A67BDF"/>
    <w:rsid w:val="00A67BEB"/>
    <w:rsid w:val="00A67CBA"/>
    <w:rsid w:val="00A67E48"/>
    <w:rsid w:val="00A70092"/>
    <w:rsid w:val="00A700A6"/>
    <w:rsid w:val="00A700CD"/>
    <w:rsid w:val="00A7017C"/>
    <w:rsid w:val="00A701D2"/>
    <w:rsid w:val="00A70255"/>
    <w:rsid w:val="00A703EE"/>
    <w:rsid w:val="00A704A3"/>
    <w:rsid w:val="00A704A9"/>
    <w:rsid w:val="00A704B6"/>
    <w:rsid w:val="00A704E1"/>
    <w:rsid w:val="00A705E3"/>
    <w:rsid w:val="00A70663"/>
    <w:rsid w:val="00A70942"/>
    <w:rsid w:val="00A70948"/>
    <w:rsid w:val="00A70A29"/>
    <w:rsid w:val="00A70B16"/>
    <w:rsid w:val="00A70B86"/>
    <w:rsid w:val="00A70C27"/>
    <w:rsid w:val="00A70C63"/>
    <w:rsid w:val="00A70C8D"/>
    <w:rsid w:val="00A70CBF"/>
    <w:rsid w:val="00A70D5A"/>
    <w:rsid w:val="00A70D78"/>
    <w:rsid w:val="00A70EF8"/>
    <w:rsid w:val="00A7108F"/>
    <w:rsid w:val="00A710CD"/>
    <w:rsid w:val="00A710E7"/>
    <w:rsid w:val="00A71177"/>
    <w:rsid w:val="00A711FA"/>
    <w:rsid w:val="00A712A8"/>
    <w:rsid w:val="00A712F1"/>
    <w:rsid w:val="00A7132F"/>
    <w:rsid w:val="00A7133C"/>
    <w:rsid w:val="00A71393"/>
    <w:rsid w:val="00A71613"/>
    <w:rsid w:val="00A71649"/>
    <w:rsid w:val="00A7166C"/>
    <w:rsid w:val="00A716EA"/>
    <w:rsid w:val="00A71744"/>
    <w:rsid w:val="00A717D9"/>
    <w:rsid w:val="00A718A9"/>
    <w:rsid w:val="00A71A37"/>
    <w:rsid w:val="00A71EE1"/>
    <w:rsid w:val="00A71F1A"/>
    <w:rsid w:val="00A71F55"/>
    <w:rsid w:val="00A71FC2"/>
    <w:rsid w:val="00A720E9"/>
    <w:rsid w:val="00A721DF"/>
    <w:rsid w:val="00A72253"/>
    <w:rsid w:val="00A722AC"/>
    <w:rsid w:val="00A72351"/>
    <w:rsid w:val="00A72389"/>
    <w:rsid w:val="00A72496"/>
    <w:rsid w:val="00A72611"/>
    <w:rsid w:val="00A72693"/>
    <w:rsid w:val="00A726B1"/>
    <w:rsid w:val="00A72764"/>
    <w:rsid w:val="00A7279C"/>
    <w:rsid w:val="00A72941"/>
    <w:rsid w:val="00A72997"/>
    <w:rsid w:val="00A729F3"/>
    <w:rsid w:val="00A72AA6"/>
    <w:rsid w:val="00A72B98"/>
    <w:rsid w:val="00A72BE8"/>
    <w:rsid w:val="00A72C20"/>
    <w:rsid w:val="00A72C76"/>
    <w:rsid w:val="00A72E42"/>
    <w:rsid w:val="00A72E5D"/>
    <w:rsid w:val="00A72EB8"/>
    <w:rsid w:val="00A72F21"/>
    <w:rsid w:val="00A72F54"/>
    <w:rsid w:val="00A72F91"/>
    <w:rsid w:val="00A72F9C"/>
    <w:rsid w:val="00A72FED"/>
    <w:rsid w:val="00A73050"/>
    <w:rsid w:val="00A73073"/>
    <w:rsid w:val="00A73108"/>
    <w:rsid w:val="00A7318F"/>
    <w:rsid w:val="00A73221"/>
    <w:rsid w:val="00A73272"/>
    <w:rsid w:val="00A733E0"/>
    <w:rsid w:val="00A73475"/>
    <w:rsid w:val="00A73504"/>
    <w:rsid w:val="00A735D4"/>
    <w:rsid w:val="00A735F0"/>
    <w:rsid w:val="00A736E3"/>
    <w:rsid w:val="00A73760"/>
    <w:rsid w:val="00A7380E"/>
    <w:rsid w:val="00A739B8"/>
    <w:rsid w:val="00A739DC"/>
    <w:rsid w:val="00A73C87"/>
    <w:rsid w:val="00A73CE6"/>
    <w:rsid w:val="00A73DA0"/>
    <w:rsid w:val="00A73EAC"/>
    <w:rsid w:val="00A74023"/>
    <w:rsid w:val="00A74024"/>
    <w:rsid w:val="00A7424C"/>
    <w:rsid w:val="00A742FD"/>
    <w:rsid w:val="00A7434C"/>
    <w:rsid w:val="00A74581"/>
    <w:rsid w:val="00A74646"/>
    <w:rsid w:val="00A748BB"/>
    <w:rsid w:val="00A74AC5"/>
    <w:rsid w:val="00A74B62"/>
    <w:rsid w:val="00A74BA3"/>
    <w:rsid w:val="00A74BE2"/>
    <w:rsid w:val="00A74C3A"/>
    <w:rsid w:val="00A74D83"/>
    <w:rsid w:val="00A74E29"/>
    <w:rsid w:val="00A74E2D"/>
    <w:rsid w:val="00A74E3E"/>
    <w:rsid w:val="00A74E6D"/>
    <w:rsid w:val="00A75004"/>
    <w:rsid w:val="00A75061"/>
    <w:rsid w:val="00A75190"/>
    <w:rsid w:val="00A7526A"/>
    <w:rsid w:val="00A7534C"/>
    <w:rsid w:val="00A75364"/>
    <w:rsid w:val="00A75426"/>
    <w:rsid w:val="00A754B0"/>
    <w:rsid w:val="00A754BC"/>
    <w:rsid w:val="00A75515"/>
    <w:rsid w:val="00A75589"/>
    <w:rsid w:val="00A75596"/>
    <w:rsid w:val="00A75607"/>
    <w:rsid w:val="00A75735"/>
    <w:rsid w:val="00A75751"/>
    <w:rsid w:val="00A757CA"/>
    <w:rsid w:val="00A7592B"/>
    <w:rsid w:val="00A75952"/>
    <w:rsid w:val="00A759B9"/>
    <w:rsid w:val="00A75AB3"/>
    <w:rsid w:val="00A75AF1"/>
    <w:rsid w:val="00A75B14"/>
    <w:rsid w:val="00A75BB1"/>
    <w:rsid w:val="00A75BE5"/>
    <w:rsid w:val="00A75C63"/>
    <w:rsid w:val="00A75CB2"/>
    <w:rsid w:val="00A75D61"/>
    <w:rsid w:val="00A75D9E"/>
    <w:rsid w:val="00A75E1E"/>
    <w:rsid w:val="00A75E72"/>
    <w:rsid w:val="00A75F5E"/>
    <w:rsid w:val="00A75FCC"/>
    <w:rsid w:val="00A76033"/>
    <w:rsid w:val="00A761BF"/>
    <w:rsid w:val="00A76347"/>
    <w:rsid w:val="00A7649B"/>
    <w:rsid w:val="00A7656C"/>
    <w:rsid w:val="00A765CF"/>
    <w:rsid w:val="00A765F7"/>
    <w:rsid w:val="00A7662C"/>
    <w:rsid w:val="00A76681"/>
    <w:rsid w:val="00A766CD"/>
    <w:rsid w:val="00A766F3"/>
    <w:rsid w:val="00A767F6"/>
    <w:rsid w:val="00A768AA"/>
    <w:rsid w:val="00A768AF"/>
    <w:rsid w:val="00A76939"/>
    <w:rsid w:val="00A76A77"/>
    <w:rsid w:val="00A76ADC"/>
    <w:rsid w:val="00A76B16"/>
    <w:rsid w:val="00A76B24"/>
    <w:rsid w:val="00A76B56"/>
    <w:rsid w:val="00A76CAA"/>
    <w:rsid w:val="00A76CFF"/>
    <w:rsid w:val="00A76D16"/>
    <w:rsid w:val="00A76D4F"/>
    <w:rsid w:val="00A76E86"/>
    <w:rsid w:val="00A76ED1"/>
    <w:rsid w:val="00A76EE3"/>
    <w:rsid w:val="00A77159"/>
    <w:rsid w:val="00A77189"/>
    <w:rsid w:val="00A77222"/>
    <w:rsid w:val="00A77401"/>
    <w:rsid w:val="00A77412"/>
    <w:rsid w:val="00A77535"/>
    <w:rsid w:val="00A77689"/>
    <w:rsid w:val="00A776BE"/>
    <w:rsid w:val="00A7776A"/>
    <w:rsid w:val="00A777F9"/>
    <w:rsid w:val="00A778F6"/>
    <w:rsid w:val="00A778FD"/>
    <w:rsid w:val="00A7799A"/>
    <w:rsid w:val="00A77AE2"/>
    <w:rsid w:val="00A77BE4"/>
    <w:rsid w:val="00A77DDB"/>
    <w:rsid w:val="00A77F1C"/>
    <w:rsid w:val="00A77F65"/>
    <w:rsid w:val="00A77FBA"/>
    <w:rsid w:val="00A77FE9"/>
    <w:rsid w:val="00A8014E"/>
    <w:rsid w:val="00A80269"/>
    <w:rsid w:val="00A802B0"/>
    <w:rsid w:val="00A802F5"/>
    <w:rsid w:val="00A804B4"/>
    <w:rsid w:val="00A80545"/>
    <w:rsid w:val="00A80549"/>
    <w:rsid w:val="00A80849"/>
    <w:rsid w:val="00A80871"/>
    <w:rsid w:val="00A80875"/>
    <w:rsid w:val="00A808B9"/>
    <w:rsid w:val="00A808BD"/>
    <w:rsid w:val="00A808C5"/>
    <w:rsid w:val="00A8095A"/>
    <w:rsid w:val="00A8096F"/>
    <w:rsid w:val="00A80B6B"/>
    <w:rsid w:val="00A80BDD"/>
    <w:rsid w:val="00A80D17"/>
    <w:rsid w:val="00A80D30"/>
    <w:rsid w:val="00A80DB2"/>
    <w:rsid w:val="00A80F6A"/>
    <w:rsid w:val="00A80F95"/>
    <w:rsid w:val="00A80FB2"/>
    <w:rsid w:val="00A80FB7"/>
    <w:rsid w:val="00A8109E"/>
    <w:rsid w:val="00A8163E"/>
    <w:rsid w:val="00A81665"/>
    <w:rsid w:val="00A8170C"/>
    <w:rsid w:val="00A8173D"/>
    <w:rsid w:val="00A817AC"/>
    <w:rsid w:val="00A819C7"/>
    <w:rsid w:val="00A81A0F"/>
    <w:rsid w:val="00A81B52"/>
    <w:rsid w:val="00A81B7D"/>
    <w:rsid w:val="00A81BD1"/>
    <w:rsid w:val="00A81CCC"/>
    <w:rsid w:val="00A81CFB"/>
    <w:rsid w:val="00A81E77"/>
    <w:rsid w:val="00A8217E"/>
    <w:rsid w:val="00A821CC"/>
    <w:rsid w:val="00A8253A"/>
    <w:rsid w:val="00A825AE"/>
    <w:rsid w:val="00A825BA"/>
    <w:rsid w:val="00A825C7"/>
    <w:rsid w:val="00A825FA"/>
    <w:rsid w:val="00A826A6"/>
    <w:rsid w:val="00A826D4"/>
    <w:rsid w:val="00A828AC"/>
    <w:rsid w:val="00A829B3"/>
    <w:rsid w:val="00A82BC8"/>
    <w:rsid w:val="00A82C31"/>
    <w:rsid w:val="00A82C53"/>
    <w:rsid w:val="00A82E1A"/>
    <w:rsid w:val="00A82E37"/>
    <w:rsid w:val="00A82F0D"/>
    <w:rsid w:val="00A82F46"/>
    <w:rsid w:val="00A82FCD"/>
    <w:rsid w:val="00A8307D"/>
    <w:rsid w:val="00A83276"/>
    <w:rsid w:val="00A83648"/>
    <w:rsid w:val="00A83707"/>
    <w:rsid w:val="00A8373C"/>
    <w:rsid w:val="00A837DF"/>
    <w:rsid w:val="00A83844"/>
    <w:rsid w:val="00A83A42"/>
    <w:rsid w:val="00A83BB3"/>
    <w:rsid w:val="00A83C18"/>
    <w:rsid w:val="00A83C1A"/>
    <w:rsid w:val="00A83C62"/>
    <w:rsid w:val="00A83E25"/>
    <w:rsid w:val="00A83E49"/>
    <w:rsid w:val="00A83E73"/>
    <w:rsid w:val="00A83F2F"/>
    <w:rsid w:val="00A84005"/>
    <w:rsid w:val="00A840BF"/>
    <w:rsid w:val="00A841AF"/>
    <w:rsid w:val="00A843C8"/>
    <w:rsid w:val="00A84566"/>
    <w:rsid w:val="00A8464E"/>
    <w:rsid w:val="00A84719"/>
    <w:rsid w:val="00A8477D"/>
    <w:rsid w:val="00A849BA"/>
    <w:rsid w:val="00A84A7D"/>
    <w:rsid w:val="00A84B1B"/>
    <w:rsid w:val="00A84B77"/>
    <w:rsid w:val="00A84C1C"/>
    <w:rsid w:val="00A84CD1"/>
    <w:rsid w:val="00A84CF9"/>
    <w:rsid w:val="00A84D73"/>
    <w:rsid w:val="00A84D84"/>
    <w:rsid w:val="00A84DE1"/>
    <w:rsid w:val="00A84F26"/>
    <w:rsid w:val="00A84F88"/>
    <w:rsid w:val="00A850C0"/>
    <w:rsid w:val="00A85141"/>
    <w:rsid w:val="00A851D4"/>
    <w:rsid w:val="00A85230"/>
    <w:rsid w:val="00A853A5"/>
    <w:rsid w:val="00A8543F"/>
    <w:rsid w:val="00A85462"/>
    <w:rsid w:val="00A8550D"/>
    <w:rsid w:val="00A85565"/>
    <w:rsid w:val="00A855A4"/>
    <w:rsid w:val="00A855B3"/>
    <w:rsid w:val="00A855FE"/>
    <w:rsid w:val="00A85937"/>
    <w:rsid w:val="00A8596A"/>
    <w:rsid w:val="00A8598E"/>
    <w:rsid w:val="00A859A7"/>
    <w:rsid w:val="00A859E4"/>
    <w:rsid w:val="00A859F6"/>
    <w:rsid w:val="00A85A28"/>
    <w:rsid w:val="00A85AA8"/>
    <w:rsid w:val="00A85B69"/>
    <w:rsid w:val="00A85BCB"/>
    <w:rsid w:val="00A85C47"/>
    <w:rsid w:val="00A85C60"/>
    <w:rsid w:val="00A85C88"/>
    <w:rsid w:val="00A85CB3"/>
    <w:rsid w:val="00A85D6D"/>
    <w:rsid w:val="00A85DBF"/>
    <w:rsid w:val="00A85DD7"/>
    <w:rsid w:val="00A85EA1"/>
    <w:rsid w:val="00A86030"/>
    <w:rsid w:val="00A86053"/>
    <w:rsid w:val="00A86109"/>
    <w:rsid w:val="00A8616F"/>
    <w:rsid w:val="00A861F7"/>
    <w:rsid w:val="00A86268"/>
    <w:rsid w:val="00A8652A"/>
    <w:rsid w:val="00A86698"/>
    <w:rsid w:val="00A866E7"/>
    <w:rsid w:val="00A867A2"/>
    <w:rsid w:val="00A867D7"/>
    <w:rsid w:val="00A86851"/>
    <w:rsid w:val="00A868CA"/>
    <w:rsid w:val="00A86919"/>
    <w:rsid w:val="00A86ACE"/>
    <w:rsid w:val="00A86B4B"/>
    <w:rsid w:val="00A86C2C"/>
    <w:rsid w:val="00A86D1A"/>
    <w:rsid w:val="00A86E51"/>
    <w:rsid w:val="00A86ECD"/>
    <w:rsid w:val="00A86EE0"/>
    <w:rsid w:val="00A870B9"/>
    <w:rsid w:val="00A87152"/>
    <w:rsid w:val="00A871B3"/>
    <w:rsid w:val="00A87200"/>
    <w:rsid w:val="00A87267"/>
    <w:rsid w:val="00A87364"/>
    <w:rsid w:val="00A87552"/>
    <w:rsid w:val="00A8769B"/>
    <w:rsid w:val="00A87702"/>
    <w:rsid w:val="00A87721"/>
    <w:rsid w:val="00A87739"/>
    <w:rsid w:val="00A87790"/>
    <w:rsid w:val="00A877AD"/>
    <w:rsid w:val="00A8789D"/>
    <w:rsid w:val="00A878A1"/>
    <w:rsid w:val="00A8798C"/>
    <w:rsid w:val="00A879E8"/>
    <w:rsid w:val="00A87B59"/>
    <w:rsid w:val="00A87DF7"/>
    <w:rsid w:val="00A87E8B"/>
    <w:rsid w:val="00A9006F"/>
    <w:rsid w:val="00A900D4"/>
    <w:rsid w:val="00A90114"/>
    <w:rsid w:val="00A90204"/>
    <w:rsid w:val="00A903CD"/>
    <w:rsid w:val="00A9044D"/>
    <w:rsid w:val="00A9054D"/>
    <w:rsid w:val="00A90552"/>
    <w:rsid w:val="00A9055A"/>
    <w:rsid w:val="00A9059C"/>
    <w:rsid w:val="00A90637"/>
    <w:rsid w:val="00A906F0"/>
    <w:rsid w:val="00A907C6"/>
    <w:rsid w:val="00A908D2"/>
    <w:rsid w:val="00A90CB5"/>
    <w:rsid w:val="00A90CBC"/>
    <w:rsid w:val="00A90DBB"/>
    <w:rsid w:val="00A90DE5"/>
    <w:rsid w:val="00A90E32"/>
    <w:rsid w:val="00A91091"/>
    <w:rsid w:val="00A9114F"/>
    <w:rsid w:val="00A9131B"/>
    <w:rsid w:val="00A9136B"/>
    <w:rsid w:val="00A91374"/>
    <w:rsid w:val="00A913A4"/>
    <w:rsid w:val="00A91437"/>
    <w:rsid w:val="00A91454"/>
    <w:rsid w:val="00A9150F"/>
    <w:rsid w:val="00A915F2"/>
    <w:rsid w:val="00A91653"/>
    <w:rsid w:val="00A9166A"/>
    <w:rsid w:val="00A91879"/>
    <w:rsid w:val="00A919F4"/>
    <w:rsid w:val="00A91C00"/>
    <w:rsid w:val="00A91C09"/>
    <w:rsid w:val="00A91C9D"/>
    <w:rsid w:val="00A91D8F"/>
    <w:rsid w:val="00A91EE9"/>
    <w:rsid w:val="00A91F1E"/>
    <w:rsid w:val="00A91F8B"/>
    <w:rsid w:val="00A91FAE"/>
    <w:rsid w:val="00A920AD"/>
    <w:rsid w:val="00A92137"/>
    <w:rsid w:val="00A9244E"/>
    <w:rsid w:val="00A9246C"/>
    <w:rsid w:val="00A924A8"/>
    <w:rsid w:val="00A924CB"/>
    <w:rsid w:val="00A924EE"/>
    <w:rsid w:val="00A92502"/>
    <w:rsid w:val="00A92678"/>
    <w:rsid w:val="00A9268A"/>
    <w:rsid w:val="00A92710"/>
    <w:rsid w:val="00A9281F"/>
    <w:rsid w:val="00A928E8"/>
    <w:rsid w:val="00A929A5"/>
    <w:rsid w:val="00A92AEB"/>
    <w:rsid w:val="00A92B35"/>
    <w:rsid w:val="00A92C1E"/>
    <w:rsid w:val="00A92CC9"/>
    <w:rsid w:val="00A92CE8"/>
    <w:rsid w:val="00A92E56"/>
    <w:rsid w:val="00A92ED2"/>
    <w:rsid w:val="00A92F3C"/>
    <w:rsid w:val="00A92F40"/>
    <w:rsid w:val="00A93037"/>
    <w:rsid w:val="00A930F2"/>
    <w:rsid w:val="00A93152"/>
    <w:rsid w:val="00A931DF"/>
    <w:rsid w:val="00A93223"/>
    <w:rsid w:val="00A93292"/>
    <w:rsid w:val="00A933AC"/>
    <w:rsid w:val="00A936E1"/>
    <w:rsid w:val="00A9380A"/>
    <w:rsid w:val="00A9385B"/>
    <w:rsid w:val="00A93A7B"/>
    <w:rsid w:val="00A93B75"/>
    <w:rsid w:val="00A93BB1"/>
    <w:rsid w:val="00A93C06"/>
    <w:rsid w:val="00A93D2B"/>
    <w:rsid w:val="00A93D96"/>
    <w:rsid w:val="00A93DF9"/>
    <w:rsid w:val="00A93E27"/>
    <w:rsid w:val="00A93F5D"/>
    <w:rsid w:val="00A93FBE"/>
    <w:rsid w:val="00A93FCB"/>
    <w:rsid w:val="00A93FDA"/>
    <w:rsid w:val="00A9406B"/>
    <w:rsid w:val="00A940CE"/>
    <w:rsid w:val="00A9410D"/>
    <w:rsid w:val="00A94136"/>
    <w:rsid w:val="00A941DE"/>
    <w:rsid w:val="00A942D9"/>
    <w:rsid w:val="00A943AF"/>
    <w:rsid w:val="00A94472"/>
    <w:rsid w:val="00A945A3"/>
    <w:rsid w:val="00A946D0"/>
    <w:rsid w:val="00A94701"/>
    <w:rsid w:val="00A9472E"/>
    <w:rsid w:val="00A9475C"/>
    <w:rsid w:val="00A9477A"/>
    <w:rsid w:val="00A947CE"/>
    <w:rsid w:val="00A9491F"/>
    <w:rsid w:val="00A94AC2"/>
    <w:rsid w:val="00A94B87"/>
    <w:rsid w:val="00A94C68"/>
    <w:rsid w:val="00A94C6F"/>
    <w:rsid w:val="00A94CB5"/>
    <w:rsid w:val="00A94D0B"/>
    <w:rsid w:val="00A94D24"/>
    <w:rsid w:val="00A94D99"/>
    <w:rsid w:val="00A94DC9"/>
    <w:rsid w:val="00A94DDB"/>
    <w:rsid w:val="00A94E2E"/>
    <w:rsid w:val="00A94F3B"/>
    <w:rsid w:val="00A94F3D"/>
    <w:rsid w:val="00A94F5A"/>
    <w:rsid w:val="00A95025"/>
    <w:rsid w:val="00A95040"/>
    <w:rsid w:val="00A95098"/>
    <w:rsid w:val="00A950B8"/>
    <w:rsid w:val="00A950D0"/>
    <w:rsid w:val="00A95122"/>
    <w:rsid w:val="00A95159"/>
    <w:rsid w:val="00A95197"/>
    <w:rsid w:val="00A95245"/>
    <w:rsid w:val="00A9539A"/>
    <w:rsid w:val="00A95415"/>
    <w:rsid w:val="00A9549F"/>
    <w:rsid w:val="00A9558B"/>
    <w:rsid w:val="00A95737"/>
    <w:rsid w:val="00A95809"/>
    <w:rsid w:val="00A95897"/>
    <w:rsid w:val="00A95A9D"/>
    <w:rsid w:val="00A95AA2"/>
    <w:rsid w:val="00A95B12"/>
    <w:rsid w:val="00A95B71"/>
    <w:rsid w:val="00A95D16"/>
    <w:rsid w:val="00A95DC1"/>
    <w:rsid w:val="00A95E0F"/>
    <w:rsid w:val="00A95E54"/>
    <w:rsid w:val="00A95EB1"/>
    <w:rsid w:val="00A95EBC"/>
    <w:rsid w:val="00A95F06"/>
    <w:rsid w:val="00A95FE7"/>
    <w:rsid w:val="00A961F5"/>
    <w:rsid w:val="00A96234"/>
    <w:rsid w:val="00A96286"/>
    <w:rsid w:val="00A96332"/>
    <w:rsid w:val="00A96368"/>
    <w:rsid w:val="00A96376"/>
    <w:rsid w:val="00A96402"/>
    <w:rsid w:val="00A96459"/>
    <w:rsid w:val="00A965E2"/>
    <w:rsid w:val="00A965F0"/>
    <w:rsid w:val="00A96693"/>
    <w:rsid w:val="00A966BB"/>
    <w:rsid w:val="00A96738"/>
    <w:rsid w:val="00A967B9"/>
    <w:rsid w:val="00A9681C"/>
    <w:rsid w:val="00A9681E"/>
    <w:rsid w:val="00A96870"/>
    <w:rsid w:val="00A969AD"/>
    <w:rsid w:val="00A96A10"/>
    <w:rsid w:val="00A96A2B"/>
    <w:rsid w:val="00A96A5B"/>
    <w:rsid w:val="00A96AA1"/>
    <w:rsid w:val="00A96B67"/>
    <w:rsid w:val="00A96BF4"/>
    <w:rsid w:val="00A96C4B"/>
    <w:rsid w:val="00A96CA4"/>
    <w:rsid w:val="00A96D12"/>
    <w:rsid w:val="00A96DB5"/>
    <w:rsid w:val="00A96E41"/>
    <w:rsid w:val="00A96E76"/>
    <w:rsid w:val="00A96EB2"/>
    <w:rsid w:val="00A97074"/>
    <w:rsid w:val="00A97076"/>
    <w:rsid w:val="00A97118"/>
    <w:rsid w:val="00A9711C"/>
    <w:rsid w:val="00A9717C"/>
    <w:rsid w:val="00A971C8"/>
    <w:rsid w:val="00A9727C"/>
    <w:rsid w:val="00A972EB"/>
    <w:rsid w:val="00A97384"/>
    <w:rsid w:val="00A97395"/>
    <w:rsid w:val="00A974B4"/>
    <w:rsid w:val="00A9768A"/>
    <w:rsid w:val="00A976AA"/>
    <w:rsid w:val="00A976C7"/>
    <w:rsid w:val="00A9775F"/>
    <w:rsid w:val="00A977C4"/>
    <w:rsid w:val="00A977D6"/>
    <w:rsid w:val="00A977ED"/>
    <w:rsid w:val="00A978B7"/>
    <w:rsid w:val="00A9794D"/>
    <w:rsid w:val="00A97957"/>
    <w:rsid w:val="00A97AC8"/>
    <w:rsid w:val="00A97BB3"/>
    <w:rsid w:val="00A97BB5"/>
    <w:rsid w:val="00A97C8D"/>
    <w:rsid w:val="00A97CA4"/>
    <w:rsid w:val="00A97D73"/>
    <w:rsid w:val="00A97E0F"/>
    <w:rsid w:val="00A97E44"/>
    <w:rsid w:val="00A97E69"/>
    <w:rsid w:val="00A97E72"/>
    <w:rsid w:val="00A97EC7"/>
    <w:rsid w:val="00A97F2E"/>
    <w:rsid w:val="00A97F47"/>
    <w:rsid w:val="00AA00B3"/>
    <w:rsid w:val="00AA00D1"/>
    <w:rsid w:val="00AA0155"/>
    <w:rsid w:val="00AA022D"/>
    <w:rsid w:val="00AA0365"/>
    <w:rsid w:val="00AA03FE"/>
    <w:rsid w:val="00AA0622"/>
    <w:rsid w:val="00AA0645"/>
    <w:rsid w:val="00AA0650"/>
    <w:rsid w:val="00AA06CB"/>
    <w:rsid w:val="00AA074C"/>
    <w:rsid w:val="00AA091A"/>
    <w:rsid w:val="00AA0A27"/>
    <w:rsid w:val="00AA0AE7"/>
    <w:rsid w:val="00AA0B0C"/>
    <w:rsid w:val="00AA0B95"/>
    <w:rsid w:val="00AA0BB2"/>
    <w:rsid w:val="00AA0C66"/>
    <w:rsid w:val="00AA0D00"/>
    <w:rsid w:val="00AA0DC6"/>
    <w:rsid w:val="00AA0E48"/>
    <w:rsid w:val="00AA0E7A"/>
    <w:rsid w:val="00AA0EA6"/>
    <w:rsid w:val="00AA0F59"/>
    <w:rsid w:val="00AA0F6D"/>
    <w:rsid w:val="00AA0F87"/>
    <w:rsid w:val="00AA10F4"/>
    <w:rsid w:val="00AA1401"/>
    <w:rsid w:val="00AA1545"/>
    <w:rsid w:val="00AA1563"/>
    <w:rsid w:val="00AA160C"/>
    <w:rsid w:val="00AA1786"/>
    <w:rsid w:val="00AA1799"/>
    <w:rsid w:val="00AA17B4"/>
    <w:rsid w:val="00AA19B3"/>
    <w:rsid w:val="00AA1A55"/>
    <w:rsid w:val="00AA1AEE"/>
    <w:rsid w:val="00AA1BB8"/>
    <w:rsid w:val="00AA1D5B"/>
    <w:rsid w:val="00AA1DA6"/>
    <w:rsid w:val="00AA1E2F"/>
    <w:rsid w:val="00AA1E9D"/>
    <w:rsid w:val="00AA1F1A"/>
    <w:rsid w:val="00AA1FB7"/>
    <w:rsid w:val="00AA1FBB"/>
    <w:rsid w:val="00AA1FCD"/>
    <w:rsid w:val="00AA20A8"/>
    <w:rsid w:val="00AA215D"/>
    <w:rsid w:val="00AA2421"/>
    <w:rsid w:val="00AA2445"/>
    <w:rsid w:val="00AA248D"/>
    <w:rsid w:val="00AA2585"/>
    <w:rsid w:val="00AA25C7"/>
    <w:rsid w:val="00AA262D"/>
    <w:rsid w:val="00AA2788"/>
    <w:rsid w:val="00AA279A"/>
    <w:rsid w:val="00AA27E3"/>
    <w:rsid w:val="00AA27E6"/>
    <w:rsid w:val="00AA2839"/>
    <w:rsid w:val="00AA28E0"/>
    <w:rsid w:val="00AA2951"/>
    <w:rsid w:val="00AA29A7"/>
    <w:rsid w:val="00AA2A69"/>
    <w:rsid w:val="00AA2BD3"/>
    <w:rsid w:val="00AA2CEB"/>
    <w:rsid w:val="00AA2DBD"/>
    <w:rsid w:val="00AA2ED5"/>
    <w:rsid w:val="00AA2F64"/>
    <w:rsid w:val="00AA2F96"/>
    <w:rsid w:val="00AA2F9F"/>
    <w:rsid w:val="00AA2FBD"/>
    <w:rsid w:val="00AA2FDF"/>
    <w:rsid w:val="00AA30BB"/>
    <w:rsid w:val="00AA32FD"/>
    <w:rsid w:val="00AA335F"/>
    <w:rsid w:val="00AA33D6"/>
    <w:rsid w:val="00AA33FC"/>
    <w:rsid w:val="00AA34B1"/>
    <w:rsid w:val="00AA34FF"/>
    <w:rsid w:val="00AA350F"/>
    <w:rsid w:val="00AA353C"/>
    <w:rsid w:val="00AA3569"/>
    <w:rsid w:val="00AA35C5"/>
    <w:rsid w:val="00AA37E9"/>
    <w:rsid w:val="00AA38C9"/>
    <w:rsid w:val="00AA391D"/>
    <w:rsid w:val="00AA3A23"/>
    <w:rsid w:val="00AA3B3A"/>
    <w:rsid w:val="00AA3B89"/>
    <w:rsid w:val="00AA3BC6"/>
    <w:rsid w:val="00AA3C31"/>
    <w:rsid w:val="00AA3CE6"/>
    <w:rsid w:val="00AA3E4D"/>
    <w:rsid w:val="00AA3EBB"/>
    <w:rsid w:val="00AA3F50"/>
    <w:rsid w:val="00AA408F"/>
    <w:rsid w:val="00AA4091"/>
    <w:rsid w:val="00AA40B6"/>
    <w:rsid w:val="00AA40D1"/>
    <w:rsid w:val="00AA423D"/>
    <w:rsid w:val="00AA424E"/>
    <w:rsid w:val="00AA4367"/>
    <w:rsid w:val="00AA438E"/>
    <w:rsid w:val="00AA43C2"/>
    <w:rsid w:val="00AA43FD"/>
    <w:rsid w:val="00AA44CC"/>
    <w:rsid w:val="00AA4509"/>
    <w:rsid w:val="00AA4531"/>
    <w:rsid w:val="00AA4736"/>
    <w:rsid w:val="00AA4798"/>
    <w:rsid w:val="00AA4801"/>
    <w:rsid w:val="00AA4813"/>
    <w:rsid w:val="00AA486A"/>
    <w:rsid w:val="00AA48BA"/>
    <w:rsid w:val="00AA49A3"/>
    <w:rsid w:val="00AA49D7"/>
    <w:rsid w:val="00AA4BBD"/>
    <w:rsid w:val="00AA4C23"/>
    <w:rsid w:val="00AA4C61"/>
    <w:rsid w:val="00AA4CAA"/>
    <w:rsid w:val="00AA4F50"/>
    <w:rsid w:val="00AA5191"/>
    <w:rsid w:val="00AA51CC"/>
    <w:rsid w:val="00AA5260"/>
    <w:rsid w:val="00AA532F"/>
    <w:rsid w:val="00AA5386"/>
    <w:rsid w:val="00AA53A9"/>
    <w:rsid w:val="00AA53C8"/>
    <w:rsid w:val="00AA557E"/>
    <w:rsid w:val="00AA567E"/>
    <w:rsid w:val="00AA5729"/>
    <w:rsid w:val="00AA572A"/>
    <w:rsid w:val="00AA5794"/>
    <w:rsid w:val="00AA57F8"/>
    <w:rsid w:val="00AA5876"/>
    <w:rsid w:val="00AA5879"/>
    <w:rsid w:val="00AA5971"/>
    <w:rsid w:val="00AA5A0B"/>
    <w:rsid w:val="00AA5A1F"/>
    <w:rsid w:val="00AA5B2F"/>
    <w:rsid w:val="00AA5B49"/>
    <w:rsid w:val="00AA5B5E"/>
    <w:rsid w:val="00AA5B60"/>
    <w:rsid w:val="00AA5C21"/>
    <w:rsid w:val="00AA5C69"/>
    <w:rsid w:val="00AA5C7A"/>
    <w:rsid w:val="00AA5CB9"/>
    <w:rsid w:val="00AA5DF2"/>
    <w:rsid w:val="00AA5F7A"/>
    <w:rsid w:val="00AA6185"/>
    <w:rsid w:val="00AA61C3"/>
    <w:rsid w:val="00AA6225"/>
    <w:rsid w:val="00AA62DD"/>
    <w:rsid w:val="00AA62E8"/>
    <w:rsid w:val="00AA636C"/>
    <w:rsid w:val="00AA63C1"/>
    <w:rsid w:val="00AA64D2"/>
    <w:rsid w:val="00AA6703"/>
    <w:rsid w:val="00AA6709"/>
    <w:rsid w:val="00AA686E"/>
    <w:rsid w:val="00AA68FB"/>
    <w:rsid w:val="00AA69A4"/>
    <w:rsid w:val="00AA6A5C"/>
    <w:rsid w:val="00AA6AB8"/>
    <w:rsid w:val="00AA6B5B"/>
    <w:rsid w:val="00AA6B6D"/>
    <w:rsid w:val="00AA6D0F"/>
    <w:rsid w:val="00AA6E60"/>
    <w:rsid w:val="00AA6F97"/>
    <w:rsid w:val="00AA704A"/>
    <w:rsid w:val="00AA7079"/>
    <w:rsid w:val="00AA70FE"/>
    <w:rsid w:val="00AA73A2"/>
    <w:rsid w:val="00AA73FF"/>
    <w:rsid w:val="00AA7460"/>
    <w:rsid w:val="00AA746D"/>
    <w:rsid w:val="00AA74BE"/>
    <w:rsid w:val="00AA779C"/>
    <w:rsid w:val="00AA77F1"/>
    <w:rsid w:val="00AA77F3"/>
    <w:rsid w:val="00AA7A13"/>
    <w:rsid w:val="00AA7A7B"/>
    <w:rsid w:val="00AA7AB0"/>
    <w:rsid w:val="00AA7AD9"/>
    <w:rsid w:val="00AA7B40"/>
    <w:rsid w:val="00AA7B4B"/>
    <w:rsid w:val="00AA7BE4"/>
    <w:rsid w:val="00AA7C70"/>
    <w:rsid w:val="00AA7CDC"/>
    <w:rsid w:val="00AA7D4F"/>
    <w:rsid w:val="00AA7D64"/>
    <w:rsid w:val="00AA7DF2"/>
    <w:rsid w:val="00AA7E56"/>
    <w:rsid w:val="00AA7EC1"/>
    <w:rsid w:val="00AA7F17"/>
    <w:rsid w:val="00AA7F18"/>
    <w:rsid w:val="00AA7F45"/>
    <w:rsid w:val="00AA7F61"/>
    <w:rsid w:val="00AA7F95"/>
    <w:rsid w:val="00AB009D"/>
    <w:rsid w:val="00AB02BA"/>
    <w:rsid w:val="00AB02CE"/>
    <w:rsid w:val="00AB02E9"/>
    <w:rsid w:val="00AB0514"/>
    <w:rsid w:val="00AB055F"/>
    <w:rsid w:val="00AB05CA"/>
    <w:rsid w:val="00AB05CF"/>
    <w:rsid w:val="00AB05F7"/>
    <w:rsid w:val="00AB063D"/>
    <w:rsid w:val="00AB0660"/>
    <w:rsid w:val="00AB0678"/>
    <w:rsid w:val="00AB068B"/>
    <w:rsid w:val="00AB06C3"/>
    <w:rsid w:val="00AB0710"/>
    <w:rsid w:val="00AB078D"/>
    <w:rsid w:val="00AB07BF"/>
    <w:rsid w:val="00AB08D8"/>
    <w:rsid w:val="00AB09A6"/>
    <w:rsid w:val="00AB0B2E"/>
    <w:rsid w:val="00AB0BA7"/>
    <w:rsid w:val="00AB0BB6"/>
    <w:rsid w:val="00AB0BE9"/>
    <w:rsid w:val="00AB0C65"/>
    <w:rsid w:val="00AB0C74"/>
    <w:rsid w:val="00AB0DE5"/>
    <w:rsid w:val="00AB0E59"/>
    <w:rsid w:val="00AB0E82"/>
    <w:rsid w:val="00AB0EE3"/>
    <w:rsid w:val="00AB0F8A"/>
    <w:rsid w:val="00AB1038"/>
    <w:rsid w:val="00AB1121"/>
    <w:rsid w:val="00AB1166"/>
    <w:rsid w:val="00AB1396"/>
    <w:rsid w:val="00AB13C1"/>
    <w:rsid w:val="00AB13F0"/>
    <w:rsid w:val="00AB1552"/>
    <w:rsid w:val="00AB1557"/>
    <w:rsid w:val="00AB164C"/>
    <w:rsid w:val="00AB1845"/>
    <w:rsid w:val="00AB18A5"/>
    <w:rsid w:val="00AB1AD6"/>
    <w:rsid w:val="00AB1B7A"/>
    <w:rsid w:val="00AB1B7E"/>
    <w:rsid w:val="00AB1BD0"/>
    <w:rsid w:val="00AB1C77"/>
    <w:rsid w:val="00AB1CCF"/>
    <w:rsid w:val="00AB1EC0"/>
    <w:rsid w:val="00AB213B"/>
    <w:rsid w:val="00AB2241"/>
    <w:rsid w:val="00AB224F"/>
    <w:rsid w:val="00AB2269"/>
    <w:rsid w:val="00AB2312"/>
    <w:rsid w:val="00AB23E6"/>
    <w:rsid w:val="00AB24E4"/>
    <w:rsid w:val="00AB2741"/>
    <w:rsid w:val="00AB280A"/>
    <w:rsid w:val="00AB2835"/>
    <w:rsid w:val="00AB284B"/>
    <w:rsid w:val="00AB2B3B"/>
    <w:rsid w:val="00AB2C6D"/>
    <w:rsid w:val="00AB2C79"/>
    <w:rsid w:val="00AB2D30"/>
    <w:rsid w:val="00AB2E74"/>
    <w:rsid w:val="00AB2E8E"/>
    <w:rsid w:val="00AB329F"/>
    <w:rsid w:val="00AB32C0"/>
    <w:rsid w:val="00AB3355"/>
    <w:rsid w:val="00AB3475"/>
    <w:rsid w:val="00AB3539"/>
    <w:rsid w:val="00AB36CB"/>
    <w:rsid w:val="00AB3710"/>
    <w:rsid w:val="00AB372E"/>
    <w:rsid w:val="00AB37DD"/>
    <w:rsid w:val="00AB390A"/>
    <w:rsid w:val="00AB3918"/>
    <w:rsid w:val="00AB3A7E"/>
    <w:rsid w:val="00AB3C7C"/>
    <w:rsid w:val="00AB3D53"/>
    <w:rsid w:val="00AB3DDB"/>
    <w:rsid w:val="00AB3E6C"/>
    <w:rsid w:val="00AB4022"/>
    <w:rsid w:val="00AB4131"/>
    <w:rsid w:val="00AB42E3"/>
    <w:rsid w:val="00AB430B"/>
    <w:rsid w:val="00AB434A"/>
    <w:rsid w:val="00AB4354"/>
    <w:rsid w:val="00AB4465"/>
    <w:rsid w:val="00AB4596"/>
    <w:rsid w:val="00AB46BB"/>
    <w:rsid w:val="00AB4712"/>
    <w:rsid w:val="00AB47B4"/>
    <w:rsid w:val="00AB4902"/>
    <w:rsid w:val="00AB4A43"/>
    <w:rsid w:val="00AB4A55"/>
    <w:rsid w:val="00AB4A5D"/>
    <w:rsid w:val="00AB4A8D"/>
    <w:rsid w:val="00AB4A91"/>
    <w:rsid w:val="00AB4B2E"/>
    <w:rsid w:val="00AB4CBC"/>
    <w:rsid w:val="00AB4D46"/>
    <w:rsid w:val="00AB5050"/>
    <w:rsid w:val="00AB50E7"/>
    <w:rsid w:val="00AB5254"/>
    <w:rsid w:val="00AB554E"/>
    <w:rsid w:val="00AB5552"/>
    <w:rsid w:val="00AB55C6"/>
    <w:rsid w:val="00AB5639"/>
    <w:rsid w:val="00AB56D4"/>
    <w:rsid w:val="00AB5750"/>
    <w:rsid w:val="00AB57AD"/>
    <w:rsid w:val="00AB5847"/>
    <w:rsid w:val="00AB5896"/>
    <w:rsid w:val="00AB59CA"/>
    <w:rsid w:val="00AB5A29"/>
    <w:rsid w:val="00AB5C6B"/>
    <w:rsid w:val="00AB5C9A"/>
    <w:rsid w:val="00AB5D08"/>
    <w:rsid w:val="00AB5D15"/>
    <w:rsid w:val="00AB5DCF"/>
    <w:rsid w:val="00AB5EBF"/>
    <w:rsid w:val="00AB5EE5"/>
    <w:rsid w:val="00AB5F0B"/>
    <w:rsid w:val="00AB5FB8"/>
    <w:rsid w:val="00AB5FD3"/>
    <w:rsid w:val="00AB60A6"/>
    <w:rsid w:val="00AB618D"/>
    <w:rsid w:val="00AB6298"/>
    <w:rsid w:val="00AB62B6"/>
    <w:rsid w:val="00AB6319"/>
    <w:rsid w:val="00AB6693"/>
    <w:rsid w:val="00AB6738"/>
    <w:rsid w:val="00AB6781"/>
    <w:rsid w:val="00AB683A"/>
    <w:rsid w:val="00AB68B8"/>
    <w:rsid w:val="00AB68DE"/>
    <w:rsid w:val="00AB69A7"/>
    <w:rsid w:val="00AB6B8E"/>
    <w:rsid w:val="00AB6D7C"/>
    <w:rsid w:val="00AB6E28"/>
    <w:rsid w:val="00AB6E82"/>
    <w:rsid w:val="00AB6F5E"/>
    <w:rsid w:val="00AB6FDE"/>
    <w:rsid w:val="00AB7056"/>
    <w:rsid w:val="00AB70B3"/>
    <w:rsid w:val="00AB70C0"/>
    <w:rsid w:val="00AB714D"/>
    <w:rsid w:val="00AB7226"/>
    <w:rsid w:val="00AB7234"/>
    <w:rsid w:val="00AB729E"/>
    <w:rsid w:val="00AB74F5"/>
    <w:rsid w:val="00AB755F"/>
    <w:rsid w:val="00AB759C"/>
    <w:rsid w:val="00AB75AB"/>
    <w:rsid w:val="00AB7614"/>
    <w:rsid w:val="00AB76CD"/>
    <w:rsid w:val="00AB776C"/>
    <w:rsid w:val="00AB7784"/>
    <w:rsid w:val="00AB7A3E"/>
    <w:rsid w:val="00AB7AA3"/>
    <w:rsid w:val="00AB7CA0"/>
    <w:rsid w:val="00AB7CC3"/>
    <w:rsid w:val="00AB7E9A"/>
    <w:rsid w:val="00AB7EA0"/>
    <w:rsid w:val="00AB7ECA"/>
    <w:rsid w:val="00AB7EF3"/>
    <w:rsid w:val="00AB7F54"/>
    <w:rsid w:val="00AC0006"/>
    <w:rsid w:val="00AC0155"/>
    <w:rsid w:val="00AC019A"/>
    <w:rsid w:val="00AC0264"/>
    <w:rsid w:val="00AC04A2"/>
    <w:rsid w:val="00AC057F"/>
    <w:rsid w:val="00AC05BC"/>
    <w:rsid w:val="00AC0619"/>
    <w:rsid w:val="00AC06D4"/>
    <w:rsid w:val="00AC073E"/>
    <w:rsid w:val="00AC0899"/>
    <w:rsid w:val="00AC08AB"/>
    <w:rsid w:val="00AC08AF"/>
    <w:rsid w:val="00AC08B5"/>
    <w:rsid w:val="00AC0ABE"/>
    <w:rsid w:val="00AC0C58"/>
    <w:rsid w:val="00AC0D6B"/>
    <w:rsid w:val="00AC0DAA"/>
    <w:rsid w:val="00AC0EA4"/>
    <w:rsid w:val="00AC0ED4"/>
    <w:rsid w:val="00AC0F16"/>
    <w:rsid w:val="00AC0FE1"/>
    <w:rsid w:val="00AC10EA"/>
    <w:rsid w:val="00AC113A"/>
    <w:rsid w:val="00AC1200"/>
    <w:rsid w:val="00AC1490"/>
    <w:rsid w:val="00AC151A"/>
    <w:rsid w:val="00AC1637"/>
    <w:rsid w:val="00AC1862"/>
    <w:rsid w:val="00AC18EF"/>
    <w:rsid w:val="00AC190A"/>
    <w:rsid w:val="00AC1A53"/>
    <w:rsid w:val="00AC1A69"/>
    <w:rsid w:val="00AC1AA5"/>
    <w:rsid w:val="00AC1B90"/>
    <w:rsid w:val="00AC1BB4"/>
    <w:rsid w:val="00AC1E54"/>
    <w:rsid w:val="00AC1EB0"/>
    <w:rsid w:val="00AC1ED0"/>
    <w:rsid w:val="00AC1F00"/>
    <w:rsid w:val="00AC1F64"/>
    <w:rsid w:val="00AC21B2"/>
    <w:rsid w:val="00AC244E"/>
    <w:rsid w:val="00AC2489"/>
    <w:rsid w:val="00AC2547"/>
    <w:rsid w:val="00AC26E0"/>
    <w:rsid w:val="00AC2741"/>
    <w:rsid w:val="00AC2758"/>
    <w:rsid w:val="00AC295B"/>
    <w:rsid w:val="00AC295C"/>
    <w:rsid w:val="00AC2997"/>
    <w:rsid w:val="00AC2A8E"/>
    <w:rsid w:val="00AC2D47"/>
    <w:rsid w:val="00AC2E30"/>
    <w:rsid w:val="00AC2E55"/>
    <w:rsid w:val="00AC2E5E"/>
    <w:rsid w:val="00AC2EB6"/>
    <w:rsid w:val="00AC30D1"/>
    <w:rsid w:val="00AC30D3"/>
    <w:rsid w:val="00AC310D"/>
    <w:rsid w:val="00AC31E7"/>
    <w:rsid w:val="00AC358B"/>
    <w:rsid w:val="00AC35FA"/>
    <w:rsid w:val="00AC36C4"/>
    <w:rsid w:val="00AC380A"/>
    <w:rsid w:val="00AC38DF"/>
    <w:rsid w:val="00AC39B1"/>
    <w:rsid w:val="00AC39BA"/>
    <w:rsid w:val="00AC3A6C"/>
    <w:rsid w:val="00AC3D4C"/>
    <w:rsid w:val="00AC3F07"/>
    <w:rsid w:val="00AC3FCD"/>
    <w:rsid w:val="00AC401A"/>
    <w:rsid w:val="00AC4033"/>
    <w:rsid w:val="00AC4047"/>
    <w:rsid w:val="00AC4049"/>
    <w:rsid w:val="00AC41DC"/>
    <w:rsid w:val="00AC41E7"/>
    <w:rsid w:val="00AC441D"/>
    <w:rsid w:val="00AC44B5"/>
    <w:rsid w:val="00AC459B"/>
    <w:rsid w:val="00AC45D4"/>
    <w:rsid w:val="00AC468E"/>
    <w:rsid w:val="00AC4732"/>
    <w:rsid w:val="00AC47F7"/>
    <w:rsid w:val="00AC482B"/>
    <w:rsid w:val="00AC4879"/>
    <w:rsid w:val="00AC4989"/>
    <w:rsid w:val="00AC49D4"/>
    <w:rsid w:val="00AC4AE3"/>
    <w:rsid w:val="00AC4B69"/>
    <w:rsid w:val="00AC4C9D"/>
    <w:rsid w:val="00AC4DB8"/>
    <w:rsid w:val="00AC4DCF"/>
    <w:rsid w:val="00AC4DFD"/>
    <w:rsid w:val="00AC4E13"/>
    <w:rsid w:val="00AC4E22"/>
    <w:rsid w:val="00AC4EA3"/>
    <w:rsid w:val="00AC4EDC"/>
    <w:rsid w:val="00AC4F7F"/>
    <w:rsid w:val="00AC51E3"/>
    <w:rsid w:val="00AC5475"/>
    <w:rsid w:val="00AC5586"/>
    <w:rsid w:val="00AC55A4"/>
    <w:rsid w:val="00AC560C"/>
    <w:rsid w:val="00AC56E3"/>
    <w:rsid w:val="00AC56F3"/>
    <w:rsid w:val="00AC57D0"/>
    <w:rsid w:val="00AC593B"/>
    <w:rsid w:val="00AC5A05"/>
    <w:rsid w:val="00AC5A14"/>
    <w:rsid w:val="00AC5A31"/>
    <w:rsid w:val="00AC5A39"/>
    <w:rsid w:val="00AC5A3A"/>
    <w:rsid w:val="00AC5BC1"/>
    <w:rsid w:val="00AC5DA0"/>
    <w:rsid w:val="00AC5E6F"/>
    <w:rsid w:val="00AC5EE3"/>
    <w:rsid w:val="00AC5F95"/>
    <w:rsid w:val="00AC5FED"/>
    <w:rsid w:val="00AC601B"/>
    <w:rsid w:val="00AC6090"/>
    <w:rsid w:val="00AC60AF"/>
    <w:rsid w:val="00AC61C1"/>
    <w:rsid w:val="00AC62EE"/>
    <w:rsid w:val="00AC644E"/>
    <w:rsid w:val="00AC65A7"/>
    <w:rsid w:val="00AC6613"/>
    <w:rsid w:val="00AC6698"/>
    <w:rsid w:val="00AC673C"/>
    <w:rsid w:val="00AC677D"/>
    <w:rsid w:val="00AC67DB"/>
    <w:rsid w:val="00AC690F"/>
    <w:rsid w:val="00AC692E"/>
    <w:rsid w:val="00AC6959"/>
    <w:rsid w:val="00AC6962"/>
    <w:rsid w:val="00AC698C"/>
    <w:rsid w:val="00AC6AA3"/>
    <w:rsid w:val="00AC6AB8"/>
    <w:rsid w:val="00AC6C50"/>
    <w:rsid w:val="00AC6D02"/>
    <w:rsid w:val="00AC6D58"/>
    <w:rsid w:val="00AC6D62"/>
    <w:rsid w:val="00AC6D67"/>
    <w:rsid w:val="00AC6D96"/>
    <w:rsid w:val="00AC6E68"/>
    <w:rsid w:val="00AC6ED1"/>
    <w:rsid w:val="00AC6F25"/>
    <w:rsid w:val="00AC6F70"/>
    <w:rsid w:val="00AC7114"/>
    <w:rsid w:val="00AC7145"/>
    <w:rsid w:val="00AC7210"/>
    <w:rsid w:val="00AC7279"/>
    <w:rsid w:val="00AC7333"/>
    <w:rsid w:val="00AC738D"/>
    <w:rsid w:val="00AC73DE"/>
    <w:rsid w:val="00AC7441"/>
    <w:rsid w:val="00AC74C9"/>
    <w:rsid w:val="00AC74EA"/>
    <w:rsid w:val="00AC751F"/>
    <w:rsid w:val="00AC75AF"/>
    <w:rsid w:val="00AC76B1"/>
    <w:rsid w:val="00AC7741"/>
    <w:rsid w:val="00AC785B"/>
    <w:rsid w:val="00AC78BC"/>
    <w:rsid w:val="00AC7907"/>
    <w:rsid w:val="00AC7950"/>
    <w:rsid w:val="00AC79D4"/>
    <w:rsid w:val="00AC79F4"/>
    <w:rsid w:val="00AC7C8B"/>
    <w:rsid w:val="00AC7CB8"/>
    <w:rsid w:val="00AC7E1F"/>
    <w:rsid w:val="00AC7FA8"/>
    <w:rsid w:val="00AD000D"/>
    <w:rsid w:val="00AD0030"/>
    <w:rsid w:val="00AD00B7"/>
    <w:rsid w:val="00AD00C3"/>
    <w:rsid w:val="00AD00D6"/>
    <w:rsid w:val="00AD01CB"/>
    <w:rsid w:val="00AD0202"/>
    <w:rsid w:val="00AD02FD"/>
    <w:rsid w:val="00AD031A"/>
    <w:rsid w:val="00AD034E"/>
    <w:rsid w:val="00AD04FC"/>
    <w:rsid w:val="00AD0535"/>
    <w:rsid w:val="00AD0698"/>
    <w:rsid w:val="00AD069B"/>
    <w:rsid w:val="00AD07C4"/>
    <w:rsid w:val="00AD0818"/>
    <w:rsid w:val="00AD099A"/>
    <w:rsid w:val="00AD0A95"/>
    <w:rsid w:val="00AD0A9A"/>
    <w:rsid w:val="00AD0AF6"/>
    <w:rsid w:val="00AD0BEF"/>
    <w:rsid w:val="00AD0DC8"/>
    <w:rsid w:val="00AD0F7C"/>
    <w:rsid w:val="00AD0FDA"/>
    <w:rsid w:val="00AD1047"/>
    <w:rsid w:val="00AD1048"/>
    <w:rsid w:val="00AD106E"/>
    <w:rsid w:val="00AD1118"/>
    <w:rsid w:val="00AD11F1"/>
    <w:rsid w:val="00AD1261"/>
    <w:rsid w:val="00AD12A3"/>
    <w:rsid w:val="00AD1309"/>
    <w:rsid w:val="00AD134B"/>
    <w:rsid w:val="00AD13F7"/>
    <w:rsid w:val="00AD13FC"/>
    <w:rsid w:val="00AD14B2"/>
    <w:rsid w:val="00AD1521"/>
    <w:rsid w:val="00AD15DF"/>
    <w:rsid w:val="00AD15E7"/>
    <w:rsid w:val="00AD17F7"/>
    <w:rsid w:val="00AD1930"/>
    <w:rsid w:val="00AD197F"/>
    <w:rsid w:val="00AD19BC"/>
    <w:rsid w:val="00AD19D8"/>
    <w:rsid w:val="00AD1A47"/>
    <w:rsid w:val="00AD1A4D"/>
    <w:rsid w:val="00AD1A92"/>
    <w:rsid w:val="00AD1B4C"/>
    <w:rsid w:val="00AD1B5E"/>
    <w:rsid w:val="00AD1B83"/>
    <w:rsid w:val="00AD1CA3"/>
    <w:rsid w:val="00AD1D6B"/>
    <w:rsid w:val="00AD1F46"/>
    <w:rsid w:val="00AD1F55"/>
    <w:rsid w:val="00AD1FAB"/>
    <w:rsid w:val="00AD1FFC"/>
    <w:rsid w:val="00AD2009"/>
    <w:rsid w:val="00AD2030"/>
    <w:rsid w:val="00AD2076"/>
    <w:rsid w:val="00AD20A0"/>
    <w:rsid w:val="00AD20BB"/>
    <w:rsid w:val="00AD2160"/>
    <w:rsid w:val="00AD21A9"/>
    <w:rsid w:val="00AD2245"/>
    <w:rsid w:val="00AD22DC"/>
    <w:rsid w:val="00AD2444"/>
    <w:rsid w:val="00AD2507"/>
    <w:rsid w:val="00AD27E2"/>
    <w:rsid w:val="00AD291C"/>
    <w:rsid w:val="00AD293C"/>
    <w:rsid w:val="00AD293D"/>
    <w:rsid w:val="00AD295A"/>
    <w:rsid w:val="00AD29F3"/>
    <w:rsid w:val="00AD2B8A"/>
    <w:rsid w:val="00AD2BCE"/>
    <w:rsid w:val="00AD2BD8"/>
    <w:rsid w:val="00AD2C25"/>
    <w:rsid w:val="00AD2C92"/>
    <w:rsid w:val="00AD2DA3"/>
    <w:rsid w:val="00AD2DC8"/>
    <w:rsid w:val="00AD2E72"/>
    <w:rsid w:val="00AD2F5B"/>
    <w:rsid w:val="00AD2FDA"/>
    <w:rsid w:val="00AD30D1"/>
    <w:rsid w:val="00AD3126"/>
    <w:rsid w:val="00AD347E"/>
    <w:rsid w:val="00AD35CD"/>
    <w:rsid w:val="00AD3636"/>
    <w:rsid w:val="00AD36FE"/>
    <w:rsid w:val="00AD3879"/>
    <w:rsid w:val="00AD39D3"/>
    <w:rsid w:val="00AD39DB"/>
    <w:rsid w:val="00AD3B13"/>
    <w:rsid w:val="00AD3C03"/>
    <w:rsid w:val="00AD3C50"/>
    <w:rsid w:val="00AD3CD6"/>
    <w:rsid w:val="00AD3E62"/>
    <w:rsid w:val="00AD3E7C"/>
    <w:rsid w:val="00AD4062"/>
    <w:rsid w:val="00AD4095"/>
    <w:rsid w:val="00AD40A6"/>
    <w:rsid w:val="00AD40EC"/>
    <w:rsid w:val="00AD418B"/>
    <w:rsid w:val="00AD41BA"/>
    <w:rsid w:val="00AD41E8"/>
    <w:rsid w:val="00AD4201"/>
    <w:rsid w:val="00AD42DD"/>
    <w:rsid w:val="00AD45AB"/>
    <w:rsid w:val="00AD4733"/>
    <w:rsid w:val="00AD4741"/>
    <w:rsid w:val="00AD474B"/>
    <w:rsid w:val="00AD4799"/>
    <w:rsid w:val="00AD493F"/>
    <w:rsid w:val="00AD496C"/>
    <w:rsid w:val="00AD49A7"/>
    <w:rsid w:val="00AD4A1F"/>
    <w:rsid w:val="00AD4A6A"/>
    <w:rsid w:val="00AD4AA0"/>
    <w:rsid w:val="00AD4B01"/>
    <w:rsid w:val="00AD4C15"/>
    <w:rsid w:val="00AD4E21"/>
    <w:rsid w:val="00AD4F55"/>
    <w:rsid w:val="00AD5007"/>
    <w:rsid w:val="00AD5065"/>
    <w:rsid w:val="00AD507D"/>
    <w:rsid w:val="00AD50EB"/>
    <w:rsid w:val="00AD52CD"/>
    <w:rsid w:val="00AD53AD"/>
    <w:rsid w:val="00AD5681"/>
    <w:rsid w:val="00AD574F"/>
    <w:rsid w:val="00AD5771"/>
    <w:rsid w:val="00AD57E8"/>
    <w:rsid w:val="00AD57F7"/>
    <w:rsid w:val="00AD59B1"/>
    <w:rsid w:val="00AD59C2"/>
    <w:rsid w:val="00AD59F0"/>
    <w:rsid w:val="00AD5A86"/>
    <w:rsid w:val="00AD5B0E"/>
    <w:rsid w:val="00AD5C69"/>
    <w:rsid w:val="00AD5C85"/>
    <w:rsid w:val="00AD5E60"/>
    <w:rsid w:val="00AD5E86"/>
    <w:rsid w:val="00AD5EBB"/>
    <w:rsid w:val="00AD5F3B"/>
    <w:rsid w:val="00AD5F4A"/>
    <w:rsid w:val="00AD5F58"/>
    <w:rsid w:val="00AD6132"/>
    <w:rsid w:val="00AD6180"/>
    <w:rsid w:val="00AD61D3"/>
    <w:rsid w:val="00AD625B"/>
    <w:rsid w:val="00AD63E5"/>
    <w:rsid w:val="00AD6525"/>
    <w:rsid w:val="00AD660C"/>
    <w:rsid w:val="00AD66B6"/>
    <w:rsid w:val="00AD66DB"/>
    <w:rsid w:val="00AD688C"/>
    <w:rsid w:val="00AD6A00"/>
    <w:rsid w:val="00AD6CAC"/>
    <w:rsid w:val="00AD6CC0"/>
    <w:rsid w:val="00AD6E69"/>
    <w:rsid w:val="00AD6FD9"/>
    <w:rsid w:val="00AD6FEE"/>
    <w:rsid w:val="00AD705B"/>
    <w:rsid w:val="00AD70FB"/>
    <w:rsid w:val="00AD7194"/>
    <w:rsid w:val="00AD71EA"/>
    <w:rsid w:val="00AD7276"/>
    <w:rsid w:val="00AD7283"/>
    <w:rsid w:val="00AD72ED"/>
    <w:rsid w:val="00AD73DE"/>
    <w:rsid w:val="00AD73E3"/>
    <w:rsid w:val="00AD74B2"/>
    <w:rsid w:val="00AD75A8"/>
    <w:rsid w:val="00AD75B9"/>
    <w:rsid w:val="00AD769D"/>
    <w:rsid w:val="00AD77FA"/>
    <w:rsid w:val="00AD7809"/>
    <w:rsid w:val="00AD7870"/>
    <w:rsid w:val="00AD7923"/>
    <w:rsid w:val="00AD7975"/>
    <w:rsid w:val="00AD79A6"/>
    <w:rsid w:val="00AD7AC2"/>
    <w:rsid w:val="00AD7B21"/>
    <w:rsid w:val="00AD7B7A"/>
    <w:rsid w:val="00AD7CF5"/>
    <w:rsid w:val="00AD7FD4"/>
    <w:rsid w:val="00AE0033"/>
    <w:rsid w:val="00AE003B"/>
    <w:rsid w:val="00AE0061"/>
    <w:rsid w:val="00AE0073"/>
    <w:rsid w:val="00AE007E"/>
    <w:rsid w:val="00AE00C8"/>
    <w:rsid w:val="00AE00E7"/>
    <w:rsid w:val="00AE0143"/>
    <w:rsid w:val="00AE01A8"/>
    <w:rsid w:val="00AE0345"/>
    <w:rsid w:val="00AE03E8"/>
    <w:rsid w:val="00AE05E8"/>
    <w:rsid w:val="00AE0621"/>
    <w:rsid w:val="00AE066B"/>
    <w:rsid w:val="00AE072B"/>
    <w:rsid w:val="00AE07C6"/>
    <w:rsid w:val="00AE0819"/>
    <w:rsid w:val="00AE08A1"/>
    <w:rsid w:val="00AE08EA"/>
    <w:rsid w:val="00AE0929"/>
    <w:rsid w:val="00AE0ACC"/>
    <w:rsid w:val="00AE0B91"/>
    <w:rsid w:val="00AE0C0B"/>
    <w:rsid w:val="00AE0D2A"/>
    <w:rsid w:val="00AE0EC4"/>
    <w:rsid w:val="00AE0F60"/>
    <w:rsid w:val="00AE10EB"/>
    <w:rsid w:val="00AE1130"/>
    <w:rsid w:val="00AE1250"/>
    <w:rsid w:val="00AE12DA"/>
    <w:rsid w:val="00AE1339"/>
    <w:rsid w:val="00AE1457"/>
    <w:rsid w:val="00AE14F9"/>
    <w:rsid w:val="00AE16C5"/>
    <w:rsid w:val="00AE16F1"/>
    <w:rsid w:val="00AE170F"/>
    <w:rsid w:val="00AE1754"/>
    <w:rsid w:val="00AE1825"/>
    <w:rsid w:val="00AE19B8"/>
    <w:rsid w:val="00AE1A74"/>
    <w:rsid w:val="00AE1A9B"/>
    <w:rsid w:val="00AE1AEA"/>
    <w:rsid w:val="00AE1AF3"/>
    <w:rsid w:val="00AE1B6C"/>
    <w:rsid w:val="00AE1B9D"/>
    <w:rsid w:val="00AE1C6E"/>
    <w:rsid w:val="00AE1D45"/>
    <w:rsid w:val="00AE1E3D"/>
    <w:rsid w:val="00AE1F69"/>
    <w:rsid w:val="00AE1F72"/>
    <w:rsid w:val="00AE211E"/>
    <w:rsid w:val="00AE2168"/>
    <w:rsid w:val="00AE2242"/>
    <w:rsid w:val="00AE230B"/>
    <w:rsid w:val="00AE233F"/>
    <w:rsid w:val="00AE2397"/>
    <w:rsid w:val="00AE2469"/>
    <w:rsid w:val="00AE2494"/>
    <w:rsid w:val="00AE251B"/>
    <w:rsid w:val="00AE2639"/>
    <w:rsid w:val="00AE2656"/>
    <w:rsid w:val="00AE2785"/>
    <w:rsid w:val="00AE293F"/>
    <w:rsid w:val="00AE2A3D"/>
    <w:rsid w:val="00AE2AC0"/>
    <w:rsid w:val="00AE2B5E"/>
    <w:rsid w:val="00AE2C74"/>
    <w:rsid w:val="00AE2D44"/>
    <w:rsid w:val="00AE2D7D"/>
    <w:rsid w:val="00AE2DD9"/>
    <w:rsid w:val="00AE2EA7"/>
    <w:rsid w:val="00AE2ED9"/>
    <w:rsid w:val="00AE2F5C"/>
    <w:rsid w:val="00AE3167"/>
    <w:rsid w:val="00AE31D8"/>
    <w:rsid w:val="00AE31EA"/>
    <w:rsid w:val="00AE32C3"/>
    <w:rsid w:val="00AE330A"/>
    <w:rsid w:val="00AE3492"/>
    <w:rsid w:val="00AE34FB"/>
    <w:rsid w:val="00AE35E8"/>
    <w:rsid w:val="00AE35E9"/>
    <w:rsid w:val="00AE3644"/>
    <w:rsid w:val="00AE3715"/>
    <w:rsid w:val="00AE37FD"/>
    <w:rsid w:val="00AE38F0"/>
    <w:rsid w:val="00AE3939"/>
    <w:rsid w:val="00AE39E3"/>
    <w:rsid w:val="00AE3A98"/>
    <w:rsid w:val="00AE3B29"/>
    <w:rsid w:val="00AE3C74"/>
    <w:rsid w:val="00AE3E37"/>
    <w:rsid w:val="00AE3E5B"/>
    <w:rsid w:val="00AE3F01"/>
    <w:rsid w:val="00AE409B"/>
    <w:rsid w:val="00AE40B8"/>
    <w:rsid w:val="00AE4207"/>
    <w:rsid w:val="00AE4249"/>
    <w:rsid w:val="00AE4324"/>
    <w:rsid w:val="00AE4435"/>
    <w:rsid w:val="00AE4440"/>
    <w:rsid w:val="00AE4534"/>
    <w:rsid w:val="00AE4633"/>
    <w:rsid w:val="00AE46B5"/>
    <w:rsid w:val="00AE47F1"/>
    <w:rsid w:val="00AE4855"/>
    <w:rsid w:val="00AE490A"/>
    <w:rsid w:val="00AE495A"/>
    <w:rsid w:val="00AE4A75"/>
    <w:rsid w:val="00AE4A98"/>
    <w:rsid w:val="00AE4B17"/>
    <w:rsid w:val="00AE4B82"/>
    <w:rsid w:val="00AE4BCA"/>
    <w:rsid w:val="00AE4C68"/>
    <w:rsid w:val="00AE4CAC"/>
    <w:rsid w:val="00AE4CFA"/>
    <w:rsid w:val="00AE4D56"/>
    <w:rsid w:val="00AE4DE9"/>
    <w:rsid w:val="00AE4E1F"/>
    <w:rsid w:val="00AE4E4C"/>
    <w:rsid w:val="00AE4E7C"/>
    <w:rsid w:val="00AE4F2C"/>
    <w:rsid w:val="00AE4FCD"/>
    <w:rsid w:val="00AE516D"/>
    <w:rsid w:val="00AE5258"/>
    <w:rsid w:val="00AE5403"/>
    <w:rsid w:val="00AE55C1"/>
    <w:rsid w:val="00AE562A"/>
    <w:rsid w:val="00AE565B"/>
    <w:rsid w:val="00AE56E7"/>
    <w:rsid w:val="00AE57E8"/>
    <w:rsid w:val="00AE5834"/>
    <w:rsid w:val="00AE58AB"/>
    <w:rsid w:val="00AE58DE"/>
    <w:rsid w:val="00AE58E4"/>
    <w:rsid w:val="00AE59C5"/>
    <w:rsid w:val="00AE59EC"/>
    <w:rsid w:val="00AE5A62"/>
    <w:rsid w:val="00AE5B15"/>
    <w:rsid w:val="00AE5BB2"/>
    <w:rsid w:val="00AE5C15"/>
    <w:rsid w:val="00AE5D93"/>
    <w:rsid w:val="00AE5FC9"/>
    <w:rsid w:val="00AE60A2"/>
    <w:rsid w:val="00AE60C6"/>
    <w:rsid w:val="00AE6144"/>
    <w:rsid w:val="00AE6150"/>
    <w:rsid w:val="00AE6212"/>
    <w:rsid w:val="00AE622F"/>
    <w:rsid w:val="00AE626F"/>
    <w:rsid w:val="00AE6272"/>
    <w:rsid w:val="00AE6311"/>
    <w:rsid w:val="00AE64D8"/>
    <w:rsid w:val="00AE6593"/>
    <w:rsid w:val="00AE6828"/>
    <w:rsid w:val="00AE68C8"/>
    <w:rsid w:val="00AE6998"/>
    <w:rsid w:val="00AE69CD"/>
    <w:rsid w:val="00AE6A1D"/>
    <w:rsid w:val="00AE6ABE"/>
    <w:rsid w:val="00AE6AE0"/>
    <w:rsid w:val="00AE6B46"/>
    <w:rsid w:val="00AE6B69"/>
    <w:rsid w:val="00AE6B71"/>
    <w:rsid w:val="00AE6BE0"/>
    <w:rsid w:val="00AE6CB3"/>
    <w:rsid w:val="00AE6D30"/>
    <w:rsid w:val="00AE6D38"/>
    <w:rsid w:val="00AE6D60"/>
    <w:rsid w:val="00AE6D66"/>
    <w:rsid w:val="00AE7086"/>
    <w:rsid w:val="00AE70C9"/>
    <w:rsid w:val="00AE7103"/>
    <w:rsid w:val="00AE7107"/>
    <w:rsid w:val="00AE71DF"/>
    <w:rsid w:val="00AE7281"/>
    <w:rsid w:val="00AE7329"/>
    <w:rsid w:val="00AE742B"/>
    <w:rsid w:val="00AE747F"/>
    <w:rsid w:val="00AE7508"/>
    <w:rsid w:val="00AE7526"/>
    <w:rsid w:val="00AE7589"/>
    <w:rsid w:val="00AE76B7"/>
    <w:rsid w:val="00AE76E2"/>
    <w:rsid w:val="00AE76EC"/>
    <w:rsid w:val="00AE7725"/>
    <w:rsid w:val="00AE77D7"/>
    <w:rsid w:val="00AE780D"/>
    <w:rsid w:val="00AE786C"/>
    <w:rsid w:val="00AE7889"/>
    <w:rsid w:val="00AE78A2"/>
    <w:rsid w:val="00AE79AC"/>
    <w:rsid w:val="00AE7AA1"/>
    <w:rsid w:val="00AE7B7E"/>
    <w:rsid w:val="00AE7D63"/>
    <w:rsid w:val="00AE7DEC"/>
    <w:rsid w:val="00AE7E24"/>
    <w:rsid w:val="00AE7E54"/>
    <w:rsid w:val="00AE7FF7"/>
    <w:rsid w:val="00AF00ED"/>
    <w:rsid w:val="00AF00F6"/>
    <w:rsid w:val="00AF017B"/>
    <w:rsid w:val="00AF03CD"/>
    <w:rsid w:val="00AF0407"/>
    <w:rsid w:val="00AF040D"/>
    <w:rsid w:val="00AF048D"/>
    <w:rsid w:val="00AF0610"/>
    <w:rsid w:val="00AF062D"/>
    <w:rsid w:val="00AF06A4"/>
    <w:rsid w:val="00AF06D5"/>
    <w:rsid w:val="00AF06F8"/>
    <w:rsid w:val="00AF077D"/>
    <w:rsid w:val="00AF0796"/>
    <w:rsid w:val="00AF080D"/>
    <w:rsid w:val="00AF0818"/>
    <w:rsid w:val="00AF0860"/>
    <w:rsid w:val="00AF08BF"/>
    <w:rsid w:val="00AF0A70"/>
    <w:rsid w:val="00AF0B2D"/>
    <w:rsid w:val="00AF0C69"/>
    <w:rsid w:val="00AF0CA0"/>
    <w:rsid w:val="00AF0CB4"/>
    <w:rsid w:val="00AF0D0C"/>
    <w:rsid w:val="00AF0D64"/>
    <w:rsid w:val="00AF0ED4"/>
    <w:rsid w:val="00AF0F1E"/>
    <w:rsid w:val="00AF0FBD"/>
    <w:rsid w:val="00AF0FCA"/>
    <w:rsid w:val="00AF1214"/>
    <w:rsid w:val="00AF1220"/>
    <w:rsid w:val="00AF1286"/>
    <w:rsid w:val="00AF13B6"/>
    <w:rsid w:val="00AF15E4"/>
    <w:rsid w:val="00AF16F2"/>
    <w:rsid w:val="00AF188C"/>
    <w:rsid w:val="00AF1956"/>
    <w:rsid w:val="00AF1A46"/>
    <w:rsid w:val="00AF1A98"/>
    <w:rsid w:val="00AF1C3A"/>
    <w:rsid w:val="00AF1CBA"/>
    <w:rsid w:val="00AF1F4B"/>
    <w:rsid w:val="00AF200D"/>
    <w:rsid w:val="00AF21FD"/>
    <w:rsid w:val="00AF236A"/>
    <w:rsid w:val="00AF23EB"/>
    <w:rsid w:val="00AF2423"/>
    <w:rsid w:val="00AF248C"/>
    <w:rsid w:val="00AF2494"/>
    <w:rsid w:val="00AF24AB"/>
    <w:rsid w:val="00AF24C7"/>
    <w:rsid w:val="00AF2539"/>
    <w:rsid w:val="00AF255F"/>
    <w:rsid w:val="00AF25C2"/>
    <w:rsid w:val="00AF270B"/>
    <w:rsid w:val="00AF279A"/>
    <w:rsid w:val="00AF29C7"/>
    <w:rsid w:val="00AF29D6"/>
    <w:rsid w:val="00AF2A50"/>
    <w:rsid w:val="00AF2A8F"/>
    <w:rsid w:val="00AF2AF3"/>
    <w:rsid w:val="00AF2B78"/>
    <w:rsid w:val="00AF2C9F"/>
    <w:rsid w:val="00AF2D67"/>
    <w:rsid w:val="00AF2DD1"/>
    <w:rsid w:val="00AF2EFD"/>
    <w:rsid w:val="00AF2F29"/>
    <w:rsid w:val="00AF2F50"/>
    <w:rsid w:val="00AF2F79"/>
    <w:rsid w:val="00AF30DE"/>
    <w:rsid w:val="00AF3110"/>
    <w:rsid w:val="00AF3136"/>
    <w:rsid w:val="00AF3143"/>
    <w:rsid w:val="00AF3243"/>
    <w:rsid w:val="00AF3382"/>
    <w:rsid w:val="00AF3417"/>
    <w:rsid w:val="00AF34A2"/>
    <w:rsid w:val="00AF34C8"/>
    <w:rsid w:val="00AF357B"/>
    <w:rsid w:val="00AF35BC"/>
    <w:rsid w:val="00AF36E5"/>
    <w:rsid w:val="00AF36FA"/>
    <w:rsid w:val="00AF3748"/>
    <w:rsid w:val="00AF3929"/>
    <w:rsid w:val="00AF3944"/>
    <w:rsid w:val="00AF397F"/>
    <w:rsid w:val="00AF39AB"/>
    <w:rsid w:val="00AF3AA3"/>
    <w:rsid w:val="00AF3AA4"/>
    <w:rsid w:val="00AF3BA4"/>
    <w:rsid w:val="00AF3BBF"/>
    <w:rsid w:val="00AF3C74"/>
    <w:rsid w:val="00AF3D54"/>
    <w:rsid w:val="00AF3EAC"/>
    <w:rsid w:val="00AF3FB7"/>
    <w:rsid w:val="00AF3FC5"/>
    <w:rsid w:val="00AF404F"/>
    <w:rsid w:val="00AF40F3"/>
    <w:rsid w:val="00AF41AA"/>
    <w:rsid w:val="00AF4273"/>
    <w:rsid w:val="00AF4387"/>
    <w:rsid w:val="00AF4439"/>
    <w:rsid w:val="00AF4517"/>
    <w:rsid w:val="00AF4537"/>
    <w:rsid w:val="00AF4568"/>
    <w:rsid w:val="00AF45B9"/>
    <w:rsid w:val="00AF4632"/>
    <w:rsid w:val="00AF468B"/>
    <w:rsid w:val="00AF4736"/>
    <w:rsid w:val="00AF4738"/>
    <w:rsid w:val="00AF47BD"/>
    <w:rsid w:val="00AF4848"/>
    <w:rsid w:val="00AF48C5"/>
    <w:rsid w:val="00AF497A"/>
    <w:rsid w:val="00AF4A93"/>
    <w:rsid w:val="00AF4AB7"/>
    <w:rsid w:val="00AF4BC2"/>
    <w:rsid w:val="00AF4C0C"/>
    <w:rsid w:val="00AF4CFE"/>
    <w:rsid w:val="00AF4D21"/>
    <w:rsid w:val="00AF4D33"/>
    <w:rsid w:val="00AF4D48"/>
    <w:rsid w:val="00AF4E90"/>
    <w:rsid w:val="00AF4EE4"/>
    <w:rsid w:val="00AF4F07"/>
    <w:rsid w:val="00AF4FCD"/>
    <w:rsid w:val="00AF5034"/>
    <w:rsid w:val="00AF504C"/>
    <w:rsid w:val="00AF5110"/>
    <w:rsid w:val="00AF51AB"/>
    <w:rsid w:val="00AF52B0"/>
    <w:rsid w:val="00AF546B"/>
    <w:rsid w:val="00AF547A"/>
    <w:rsid w:val="00AF5549"/>
    <w:rsid w:val="00AF558D"/>
    <w:rsid w:val="00AF55B8"/>
    <w:rsid w:val="00AF56CA"/>
    <w:rsid w:val="00AF56EE"/>
    <w:rsid w:val="00AF58BB"/>
    <w:rsid w:val="00AF5B69"/>
    <w:rsid w:val="00AF5CE3"/>
    <w:rsid w:val="00AF5EF2"/>
    <w:rsid w:val="00AF603F"/>
    <w:rsid w:val="00AF6078"/>
    <w:rsid w:val="00AF6086"/>
    <w:rsid w:val="00AF6127"/>
    <w:rsid w:val="00AF62B0"/>
    <w:rsid w:val="00AF63B8"/>
    <w:rsid w:val="00AF6516"/>
    <w:rsid w:val="00AF65E5"/>
    <w:rsid w:val="00AF6726"/>
    <w:rsid w:val="00AF6883"/>
    <w:rsid w:val="00AF696D"/>
    <w:rsid w:val="00AF69BF"/>
    <w:rsid w:val="00AF6AA5"/>
    <w:rsid w:val="00AF6BAB"/>
    <w:rsid w:val="00AF6BB6"/>
    <w:rsid w:val="00AF6C8A"/>
    <w:rsid w:val="00AF6D13"/>
    <w:rsid w:val="00AF6D7D"/>
    <w:rsid w:val="00AF6D82"/>
    <w:rsid w:val="00AF6E67"/>
    <w:rsid w:val="00AF6E96"/>
    <w:rsid w:val="00AF70D7"/>
    <w:rsid w:val="00AF7284"/>
    <w:rsid w:val="00AF72D6"/>
    <w:rsid w:val="00AF7305"/>
    <w:rsid w:val="00AF7342"/>
    <w:rsid w:val="00AF7413"/>
    <w:rsid w:val="00AF745D"/>
    <w:rsid w:val="00AF74B1"/>
    <w:rsid w:val="00AF7517"/>
    <w:rsid w:val="00AF75F8"/>
    <w:rsid w:val="00AF760A"/>
    <w:rsid w:val="00AF7726"/>
    <w:rsid w:val="00AF7780"/>
    <w:rsid w:val="00AF77F2"/>
    <w:rsid w:val="00AF78C2"/>
    <w:rsid w:val="00AF78CB"/>
    <w:rsid w:val="00AF7906"/>
    <w:rsid w:val="00AF792A"/>
    <w:rsid w:val="00AF7C76"/>
    <w:rsid w:val="00AF7D16"/>
    <w:rsid w:val="00AF7E12"/>
    <w:rsid w:val="00AF7E6F"/>
    <w:rsid w:val="00AF7F1C"/>
    <w:rsid w:val="00AF7F20"/>
    <w:rsid w:val="00AF7F69"/>
    <w:rsid w:val="00AF7F8C"/>
    <w:rsid w:val="00B001AB"/>
    <w:rsid w:val="00B00233"/>
    <w:rsid w:val="00B0024B"/>
    <w:rsid w:val="00B00321"/>
    <w:rsid w:val="00B003C6"/>
    <w:rsid w:val="00B00465"/>
    <w:rsid w:val="00B004B6"/>
    <w:rsid w:val="00B004D6"/>
    <w:rsid w:val="00B005B8"/>
    <w:rsid w:val="00B00642"/>
    <w:rsid w:val="00B0079D"/>
    <w:rsid w:val="00B007AF"/>
    <w:rsid w:val="00B00813"/>
    <w:rsid w:val="00B008BE"/>
    <w:rsid w:val="00B00A1B"/>
    <w:rsid w:val="00B00A72"/>
    <w:rsid w:val="00B00ACB"/>
    <w:rsid w:val="00B00BEE"/>
    <w:rsid w:val="00B00D77"/>
    <w:rsid w:val="00B00D84"/>
    <w:rsid w:val="00B00DD0"/>
    <w:rsid w:val="00B00E68"/>
    <w:rsid w:val="00B00EB1"/>
    <w:rsid w:val="00B00FDF"/>
    <w:rsid w:val="00B00FEA"/>
    <w:rsid w:val="00B01041"/>
    <w:rsid w:val="00B01221"/>
    <w:rsid w:val="00B012D3"/>
    <w:rsid w:val="00B01375"/>
    <w:rsid w:val="00B013E1"/>
    <w:rsid w:val="00B01492"/>
    <w:rsid w:val="00B01583"/>
    <w:rsid w:val="00B01592"/>
    <w:rsid w:val="00B016AB"/>
    <w:rsid w:val="00B017CA"/>
    <w:rsid w:val="00B017F9"/>
    <w:rsid w:val="00B0195A"/>
    <w:rsid w:val="00B01985"/>
    <w:rsid w:val="00B01989"/>
    <w:rsid w:val="00B019FE"/>
    <w:rsid w:val="00B01B06"/>
    <w:rsid w:val="00B01B5B"/>
    <w:rsid w:val="00B01BA9"/>
    <w:rsid w:val="00B01C94"/>
    <w:rsid w:val="00B01D5F"/>
    <w:rsid w:val="00B01E9D"/>
    <w:rsid w:val="00B01ECF"/>
    <w:rsid w:val="00B020D8"/>
    <w:rsid w:val="00B02163"/>
    <w:rsid w:val="00B021B7"/>
    <w:rsid w:val="00B021D1"/>
    <w:rsid w:val="00B0224F"/>
    <w:rsid w:val="00B022D7"/>
    <w:rsid w:val="00B023BE"/>
    <w:rsid w:val="00B0256F"/>
    <w:rsid w:val="00B02726"/>
    <w:rsid w:val="00B027A1"/>
    <w:rsid w:val="00B02AC0"/>
    <w:rsid w:val="00B02ACB"/>
    <w:rsid w:val="00B02ADC"/>
    <w:rsid w:val="00B02BB6"/>
    <w:rsid w:val="00B02BD9"/>
    <w:rsid w:val="00B02CE9"/>
    <w:rsid w:val="00B02CEF"/>
    <w:rsid w:val="00B02E56"/>
    <w:rsid w:val="00B02E64"/>
    <w:rsid w:val="00B02FDB"/>
    <w:rsid w:val="00B030A7"/>
    <w:rsid w:val="00B03175"/>
    <w:rsid w:val="00B031C0"/>
    <w:rsid w:val="00B031CE"/>
    <w:rsid w:val="00B034E4"/>
    <w:rsid w:val="00B0350D"/>
    <w:rsid w:val="00B035DF"/>
    <w:rsid w:val="00B0363C"/>
    <w:rsid w:val="00B037F0"/>
    <w:rsid w:val="00B03832"/>
    <w:rsid w:val="00B03950"/>
    <w:rsid w:val="00B039C2"/>
    <w:rsid w:val="00B03A8C"/>
    <w:rsid w:val="00B03ABB"/>
    <w:rsid w:val="00B03B5B"/>
    <w:rsid w:val="00B03C53"/>
    <w:rsid w:val="00B03E75"/>
    <w:rsid w:val="00B03ED8"/>
    <w:rsid w:val="00B0400D"/>
    <w:rsid w:val="00B04012"/>
    <w:rsid w:val="00B0410F"/>
    <w:rsid w:val="00B0415D"/>
    <w:rsid w:val="00B0417A"/>
    <w:rsid w:val="00B041AF"/>
    <w:rsid w:val="00B041B1"/>
    <w:rsid w:val="00B042A4"/>
    <w:rsid w:val="00B04302"/>
    <w:rsid w:val="00B0435E"/>
    <w:rsid w:val="00B0441B"/>
    <w:rsid w:val="00B048A2"/>
    <w:rsid w:val="00B04967"/>
    <w:rsid w:val="00B0498F"/>
    <w:rsid w:val="00B04998"/>
    <w:rsid w:val="00B049BE"/>
    <w:rsid w:val="00B04C33"/>
    <w:rsid w:val="00B04C9A"/>
    <w:rsid w:val="00B04CF6"/>
    <w:rsid w:val="00B04E47"/>
    <w:rsid w:val="00B04E6F"/>
    <w:rsid w:val="00B04EDE"/>
    <w:rsid w:val="00B05079"/>
    <w:rsid w:val="00B050CE"/>
    <w:rsid w:val="00B051D8"/>
    <w:rsid w:val="00B05251"/>
    <w:rsid w:val="00B05324"/>
    <w:rsid w:val="00B05329"/>
    <w:rsid w:val="00B0562A"/>
    <w:rsid w:val="00B05667"/>
    <w:rsid w:val="00B05768"/>
    <w:rsid w:val="00B057D7"/>
    <w:rsid w:val="00B05805"/>
    <w:rsid w:val="00B0591C"/>
    <w:rsid w:val="00B059C8"/>
    <w:rsid w:val="00B059FE"/>
    <w:rsid w:val="00B05A03"/>
    <w:rsid w:val="00B05A80"/>
    <w:rsid w:val="00B05B43"/>
    <w:rsid w:val="00B05B9B"/>
    <w:rsid w:val="00B05CA8"/>
    <w:rsid w:val="00B05CF2"/>
    <w:rsid w:val="00B05D3D"/>
    <w:rsid w:val="00B05F65"/>
    <w:rsid w:val="00B060B7"/>
    <w:rsid w:val="00B06283"/>
    <w:rsid w:val="00B0636D"/>
    <w:rsid w:val="00B065DD"/>
    <w:rsid w:val="00B065E4"/>
    <w:rsid w:val="00B066C5"/>
    <w:rsid w:val="00B066C9"/>
    <w:rsid w:val="00B066D9"/>
    <w:rsid w:val="00B06735"/>
    <w:rsid w:val="00B0677B"/>
    <w:rsid w:val="00B06903"/>
    <w:rsid w:val="00B0695C"/>
    <w:rsid w:val="00B06B6A"/>
    <w:rsid w:val="00B06B87"/>
    <w:rsid w:val="00B06B8F"/>
    <w:rsid w:val="00B06BAD"/>
    <w:rsid w:val="00B06D85"/>
    <w:rsid w:val="00B06E42"/>
    <w:rsid w:val="00B06EBB"/>
    <w:rsid w:val="00B06EFC"/>
    <w:rsid w:val="00B0713A"/>
    <w:rsid w:val="00B07154"/>
    <w:rsid w:val="00B071EB"/>
    <w:rsid w:val="00B07226"/>
    <w:rsid w:val="00B074D1"/>
    <w:rsid w:val="00B07522"/>
    <w:rsid w:val="00B07526"/>
    <w:rsid w:val="00B07536"/>
    <w:rsid w:val="00B07541"/>
    <w:rsid w:val="00B0767E"/>
    <w:rsid w:val="00B07689"/>
    <w:rsid w:val="00B0768B"/>
    <w:rsid w:val="00B0787D"/>
    <w:rsid w:val="00B0788F"/>
    <w:rsid w:val="00B07907"/>
    <w:rsid w:val="00B07938"/>
    <w:rsid w:val="00B0796C"/>
    <w:rsid w:val="00B079B3"/>
    <w:rsid w:val="00B07BAC"/>
    <w:rsid w:val="00B100FD"/>
    <w:rsid w:val="00B1014B"/>
    <w:rsid w:val="00B10262"/>
    <w:rsid w:val="00B10354"/>
    <w:rsid w:val="00B103DC"/>
    <w:rsid w:val="00B1043C"/>
    <w:rsid w:val="00B10457"/>
    <w:rsid w:val="00B105FD"/>
    <w:rsid w:val="00B10738"/>
    <w:rsid w:val="00B1075B"/>
    <w:rsid w:val="00B10903"/>
    <w:rsid w:val="00B1091D"/>
    <w:rsid w:val="00B1099D"/>
    <w:rsid w:val="00B10ABC"/>
    <w:rsid w:val="00B10CC5"/>
    <w:rsid w:val="00B10CC8"/>
    <w:rsid w:val="00B10E2E"/>
    <w:rsid w:val="00B1104F"/>
    <w:rsid w:val="00B1113B"/>
    <w:rsid w:val="00B1118B"/>
    <w:rsid w:val="00B111A4"/>
    <w:rsid w:val="00B111C9"/>
    <w:rsid w:val="00B111CD"/>
    <w:rsid w:val="00B1121F"/>
    <w:rsid w:val="00B11240"/>
    <w:rsid w:val="00B1131B"/>
    <w:rsid w:val="00B11374"/>
    <w:rsid w:val="00B11379"/>
    <w:rsid w:val="00B11434"/>
    <w:rsid w:val="00B1150A"/>
    <w:rsid w:val="00B11580"/>
    <w:rsid w:val="00B1164B"/>
    <w:rsid w:val="00B1166E"/>
    <w:rsid w:val="00B116EE"/>
    <w:rsid w:val="00B11722"/>
    <w:rsid w:val="00B11775"/>
    <w:rsid w:val="00B1178C"/>
    <w:rsid w:val="00B1190C"/>
    <w:rsid w:val="00B11A8E"/>
    <w:rsid w:val="00B11ADA"/>
    <w:rsid w:val="00B11B03"/>
    <w:rsid w:val="00B11DF6"/>
    <w:rsid w:val="00B11E8C"/>
    <w:rsid w:val="00B11F3C"/>
    <w:rsid w:val="00B12118"/>
    <w:rsid w:val="00B12119"/>
    <w:rsid w:val="00B12131"/>
    <w:rsid w:val="00B12185"/>
    <w:rsid w:val="00B123AC"/>
    <w:rsid w:val="00B123E3"/>
    <w:rsid w:val="00B12408"/>
    <w:rsid w:val="00B12523"/>
    <w:rsid w:val="00B1253E"/>
    <w:rsid w:val="00B12642"/>
    <w:rsid w:val="00B12709"/>
    <w:rsid w:val="00B1274E"/>
    <w:rsid w:val="00B12754"/>
    <w:rsid w:val="00B127B3"/>
    <w:rsid w:val="00B12912"/>
    <w:rsid w:val="00B12A43"/>
    <w:rsid w:val="00B12AB3"/>
    <w:rsid w:val="00B12AEF"/>
    <w:rsid w:val="00B12B68"/>
    <w:rsid w:val="00B12C21"/>
    <w:rsid w:val="00B12C57"/>
    <w:rsid w:val="00B12DA4"/>
    <w:rsid w:val="00B12DD4"/>
    <w:rsid w:val="00B12F46"/>
    <w:rsid w:val="00B12F47"/>
    <w:rsid w:val="00B13385"/>
    <w:rsid w:val="00B1348B"/>
    <w:rsid w:val="00B13524"/>
    <w:rsid w:val="00B1357B"/>
    <w:rsid w:val="00B135A4"/>
    <w:rsid w:val="00B13666"/>
    <w:rsid w:val="00B1366B"/>
    <w:rsid w:val="00B1372F"/>
    <w:rsid w:val="00B13848"/>
    <w:rsid w:val="00B138FA"/>
    <w:rsid w:val="00B139AA"/>
    <w:rsid w:val="00B13A81"/>
    <w:rsid w:val="00B13AC7"/>
    <w:rsid w:val="00B13AEF"/>
    <w:rsid w:val="00B13B52"/>
    <w:rsid w:val="00B13BFB"/>
    <w:rsid w:val="00B13BFF"/>
    <w:rsid w:val="00B13D48"/>
    <w:rsid w:val="00B13E4D"/>
    <w:rsid w:val="00B13E6D"/>
    <w:rsid w:val="00B13F2D"/>
    <w:rsid w:val="00B13F40"/>
    <w:rsid w:val="00B13FCA"/>
    <w:rsid w:val="00B14029"/>
    <w:rsid w:val="00B1403A"/>
    <w:rsid w:val="00B1403F"/>
    <w:rsid w:val="00B1405C"/>
    <w:rsid w:val="00B1419C"/>
    <w:rsid w:val="00B14293"/>
    <w:rsid w:val="00B142BF"/>
    <w:rsid w:val="00B143A7"/>
    <w:rsid w:val="00B14420"/>
    <w:rsid w:val="00B14522"/>
    <w:rsid w:val="00B14524"/>
    <w:rsid w:val="00B146EC"/>
    <w:rsid w:val="00B14760"/>
    <w:rsid w:val="00B14761"/>
    <w:rsid w:val="00B147BD"/>
    <w:rsid w:val="00B147D6"/>
    <w:rsid w:val="00B148E8"/>
    <w:rsid w:val="00B14925"/>
    <w:rsid w:val="00B14934"/>
    <w:rsid w:val="00B149CC"/>
    <w:rsid w:val="00B14A78"/>
    <w:rsid w:val="00B14ABE"/>
    <w:rsid w:val="00B14B3E"/>
    <w:rsid w:val="00B14B4A"/>
    <w:rsid w:val="00B14B90"/>
    <w:rsid w:val="00B14C91"/>
    <w:rsid w:val="00B14CAD"/>
    <w:rsid w:val="00B14CB4"/>
    <w:rsid w:val="00B14E87"/>
    <w:rsid w:val="00B14E93"/>
    <w:rsid w:val="00B14F4B"/>
    <w:rsid w:val="00B1500F"/>
    <w:rsid w:val="00B15020"/>
    <w:rsid w:val="00B151FC"/>
    <w:rsid w:val="00B153DE"/>
    <w:rsid w:val="00B154F0"/>
    <w:rsid w:val="00B15571"/>
    <w:rsid w:val="00B15598"/>
    <w:rsid w:val="00B155A7"/>
    <w:rsid w:val="00B155FF"/>
    <w:rsid w:val="00B156B1"/>
    <w:rsid w:val="00B15759"/>
    <w:rsid w:val="00B158C7"/>
    <w:rsid w:val="00B15928"/>
    <w:rsid w:val="00B159A9"/>
    <w:rsid w:val="00B15AB5"/>
    <w:rsid w:val="00B15C87"/>
    <w:rsid w:val="00B15D37"/>
    <w:rsid w:val="00B15D43"/>
    <w:rsid w:val="00B15D61"/>
    <w:rsid w:val="00B15D6C"/>
    <w:rsid w:val="00B15E00"/>
    <w:rsid w:val="00B15EBE"/>
    <w:rsid w:val="00B16051"/>
    <w:rsid w:val="00B1605B"/>
    <w:rsid w:val="00B160CE"/>
    <w:rsid w:val="00B16155"/>
    <w:rsid w:val="00B16171"/>
    <w:rsid w:val="00B161A4"/>
    <w:rsid w:val="00B161EB"/>
    <w:rsid w:val="00B162BB"/>
    <w:rsid w:val="00B162CE"/>
    <w:rsid w:val="00B16422"/>
    <w:rsid w:val="00B1648E"/>
    <w:rsid w:val="00B16557"/>
    <w:rsid w:val="00B165D3"/>
    <w:rsid w:val="00B16620"/>
    <w:rsid w:val="00B16712"/>
    <w:rsid w:val="00B16840"/>
    <w:rsid w:val="00B16949"/>
    <w:rsid w:val="00B169A3"/>
    <w:rsid w:val="00B16A89"/>
    <w:rsid w:val="00B16B25"/>
    <w:rsid w:val="00B16B9B"/>
    <w:rsid w:val="00B16BA0"/>
    <w:rsid w:val="00B16DD4"/>
    <w:rsid w:val="00B16FFC"/>
    <w:rsid w:val="00B1718C"/>
    <w:rsid w:val="00B1743E"/>
    <w:rsid w:val="00B17464"/>
    <w:rsid w:val="00B1765F"/>
    <w:rsid w:val="00B176B7"/>
    <w:rsid w:val="00B177EA"/>
    <w:rsid w:val="00B1780C"/>
    <w:rsid w:val="00B17936"/>
    <w:rsid w:val="00B17A0B"/>
    <w:rsid w:val="00B17B68"/>
    <w:rsid w:val="00B17B85"/>
    <w:rsid w:val="00B17C98"/>
    <w:rsid w:val="00B17CA3"/>
    <w:rsid w:val="00B17CCE"/>
    <w:rsid w:val="00B17D56"/>
    <w:rsid w:val="00B17DA0"/>
    <w:rsid w:val="00B17DA7"/>
    <w:rsid w:val="00B17DBA"/>
    <w:rsid w:val="00B17FA2"/>
    <w:rsid w:val="00B17FE6"/>
    <w:rsid w:val="00B2002B"/>
    <w:rsid w:val="00B2014F"/>
    <w:rsid w:val="00B2017F"/>
    <w:rsid w:val="00B201A9"/>
    <w:rsid w:val="00B201EA"/>
    <w:rsid w:val="00B201EF"/>
    <w:rsid w:val="00B202AB"/>
    <w:rsid w:val="00B20440"/>
    <w:rsid w:val="00B2044F"/>
    <w:rsid w:val="00B20463"/>
    <w:rsid w:val="00B205D6"/>
    <w:rsid w:val="00B20681"/>
    <w:rsid w:val="00B20691"/>
    <w:rsid w:val="00B20719"/>
    <w:rsid w:val="00B207AB"/>
    <w:rsid w:val="00B20872"/>
    <w:rsid w:val="00B208BA"/>
    <w:rsid w:val="00B2091D"/>
    <w:rsid w:val="00B20A83"/>
    <w:rsid w:val="00B20B01"/>
    <w:rsid w:val="00B20B13"/>
    <w:rsid w:val="00B20B89"/>
    <w:rsid w:val="00B20CF2"/>
    <w:rsid w:val="00B20DA3"/>
    <w:rsid w:val="00B20DAB"/>
    <w:rsid w:val="00B20F3E"/>
    <w:rsid w:val="00B210EE"/>
    <w:rsid w:val="00B210F5"/>
    <w:rsid w:val="00B211A6"/>
    <w:rsid w:val="00B2136A"/>
    <w:rsid w:val="00B213C9"/>
    <w:rsid w:val="00B213E4"/>
    <w:rsid w:val="00B21540"/>
    <w:rsid w:val="00B215D5"/>
    <w:rsid w:val="00B216AF"/>
    <w:rsid w:val="00B2179C"/>
    <w:rsid w:val="00B2186D"/>
    <w:rsid w:val="00B21904"/>
    <w:rsid w:val="00B219FA"/>
    <w:rsid w:val="00B21A19"/>
    <w:rsid w:val="00B21B62"/>
    <w:rsid w:val="00B21D2C"/>
    <w:rsid w:val="00B21DD4"/>
    <w:rsid w:val="00B21E1E"/>
    <w:rsid w:val="00B21F08"/>
    <w:rsid w:val="00B21F9B"/>
    <w:rsid w:val="00B21FEC"/>
    <w:rsid w:val="00B220B5"/>
    <w:rsid w:val="00B2227E"/>
    <w:rsid w:val="00B222B6"/>
    <w:rsid w:val="00B22553"/>
    <w:rsid w:val="00B225FE"/>
    <w:rsid w:val="00B2261E"/>
    <w:rsid w:val="00B226B5"/>
    <w:rsid w:val="00B22784"/>
    <w:rsid w:val="00B228D1"/>
    <w:rsid w:val="00B22953"/>
    <w:rsid w:val="00B22A76"/>
    <w:rsid w:val="00B22B09"/>
    <w:rsid w:val="00B22D39"/>
    <w:rsid w:val="00B22D56"/>
    <w:rsid w:val="00B22D7B"/>
    <w:rsid w:val="00B22D98"/>
    <w:rsid w:val="00B22DA9"/>
    <w:rsid w:val="00B22EC7"/>
    <w:rsid w:val="00B22F05"/>
    <w:rsid w:val="00B23101"/>
    <w:rsid w:val="00B23143"/>
    <w:rsid w:val="00B23156"/>
    <w:rsid w:val="00B231CB"/>
    <w:rsid w:val="00B231F7"/>
    <w:rsid w:val="00B23351"/>
    <w:rsid w:val="00B23641"/>
    <w:rsid w:val="00B236C6"/>
    <w:rsid w:val="00B23810"/>
    <w:rsid w:val="00B23834"/>
    <w:rsid w:val="00B238BC"/>
    <w:rsid w:val="00B238E0"/>
    <w:rsid w:val="00B2396C"/>
    <w:rsid w:val="00B2397E"/>
    <w:rsid w:val="00B239B0"/>
    <w:rsid w:val="00B239B4"/>
    <w:rsid w:val="00B23A02"/>
    <w:rsid w:val="00B23A7C"/>
    <w:rsid w:val="00B23B49"/>
    <w:rsid w:val="00B23DEB"/>
    <w:rsid w:val="00B23F1F"/>
    <w:rsid w:val="00B23F40"/>
    <w:rsid w:val="00B23FDE"/>
    <w:rsid w:val="00B240FB"/>
    <w:rsid w:val="00B24173"/>
    <w:rsid w:val="00B242C1"/>
    <w:rsid w:val="00B242F3"/>
    <w:rsid w:val="00B24312"/>
    <w:rsid w:val="00B2431A"/>
    <w:rsid w:val="00B24391"/>
    <w:rsid w:val="00B244FD"/>
    <w:rsid w:val="00B24520"/>
    <w:rsid w:val="00B2467A"/>
    <w:rsid w:val="00B246B9"/>
    <w:rsid w:val="00B246D8"/>
    <w:rsid w:val="00B247DC"/>
    <w:rsid w:val="00B24886"/>
    <w:rsid w:val="00B248CF"/>
    <w:rsid w:val="00B248ED"/>
    <w:rsid w:val="00B2495B"/>
    <w:rsid w:val="00B249A8"/>
    <w:rsid w:val="00B24A5F"/>
    <w:rsid w:val="00B24A6A"/>
    <w:rsid w:val="00B24AA8"/>
    <w:rsid w:val="00B24B57"/>
    <w:rsid w:val="00B24BD5"/>
    <w:rsid w:val="00B24BE0"/>
    <w:rsid w:val="00B24C3A"/>
    <w:rsid w:val="00B24CB2"/>
    <w:rsid w:val="00B24E04"/>
    <w:rsid w:val="00B24ED4"/>
    <w:rsid w:val="00B24F56"/>
    <w:rsid w:val="00B24F5A"/>
    <w:rsid w:val="00B2506A"/>
    <w:rsid w:val="00B25130"/>
    <w:rsid w:val="00B2514E"/>
    <w:rsid w:val="00B25219"/>
    <w:rsid w:val="00B25231"/>
    <w:rsid w:val="00B2527C"/>
    <w:rsid w:val="00B2536F"/>
    <w:rsid w:val="00B2537C"/>
    <w:rsid w:val="00B25681"/>
    <w:rsid w:val="00B256AD"/>
    <w:rsid w:val="00B257E7"/>
    <w:rsid w:val="00B25905"/>
    <w:rsid w:val="00B25A6C"/>
    <w:rsid w:val="00B25B00"/>
    <w:rsid w:val="00B25B96"/>
    <w:rsid w:val="00B25C43"/>
    <w:rsid w:val="00B25C69"/>
    <w:rsid w:val="00B25C75"/>
    <w:rsid w:val="00B25CEB"/>
    <w:rsid w:val="00B25D6F"/>
    <w:rsid w:val="00B25E99"/>
    <w:rsid w:val="00B25EAC"/>
    <w:rsid w:val="00B25EB1"/>
    <w:rsid w:val="00B25FF4"/>
    <w:rsid w:val="00B26005"/>
    <w:rsid w:val="00B2607D"/>
    <w:rsid w:val="00B26144"/>
    <w:rsid w:val="00B26153"/>
    <w:rsid w:val="00B261A8"/>
    <w:rsid w:val="00B261B6"/>
    <w:rsid w:val="00B26270"/>
    <w:rsid w:val="00B2633B"/>
    <w:rsid w:val="00B264E0"/>
    <w:rsid w:val="00B264FE"/>
    <w:rsid w:val="00B2672C"/>
    <w:rsid w:val="00B26769"/>
    <w:rsid w:val="00B26836"/>
    <w:rsid w:val="00B2683D"/>
    <w:rsid w:val="00B2687B"/>
    <w:rsid w:val="00B26889"/>
    <w:rsid w:val="00B26924"/>
    <w:rsid w:val="00B26A65"/>
    <w:rsid w:val="00B26AA9"/>
    <w:rsid w:val="00B26AD2"/>
    <w:rsid w:val="00B26C48"/>
    <w:rsid w:val="00B26C61"/>
    <w:rsid w:val="00B26D91"/>
    <w:rsid w:val="00B26E5B"/>
    <w:rsid w:val="00B26FB9"/>
    <w:rsid w:val="00B271E1"/>
    <w:rsid w:val="00B27209"/>
    <w:rsid w:val="00B27260"/>
    <w:rsid w:val="00B272D8"/>
    <w:rsid w:val="00B2747E"/>
    <w:rsid w:val="00B274BE"/>
    <w:rsid w:val="00B274DE"/>
    <w:rsid w:val="00B275F8"/>
    <w:rsid w:val="00B27649"/>
    <w:rsid w:val="00B276DE"/>
    <w:rsid w:val="00B27741"/>
    <w:rsid w:val="00B2787D"/>
    <w:rsid w:val="00B27884"/>
    <w:rsid w:val="00B278BB"/>
    <w:rsid w:val="00B278CD"/>
    <w:rsid w:val="00B27903"/>
    <w:rsid w:val="00B27955"/>
    <w:rsid w:val="00B27970"/>
    <w:rsid w:val="00B2798B"/>
    <w:rsid w:val="00B27A2C"/>
    <w:rsid w:val="00B27AFA"/>
    <w:rsid w:val="00B27B3B"/>
    <w:rsid w:val="00B27B67"/>
    <w:rsid w:val="00B27B7B"/>
    <w:rsid w:val="00B27CAD"/>
    <w:rsid w:val="00B27DE1"/>
    <w:rsid w:val="00B27E98"/>
    <w:rsid w:val="00B27E9C"/>
    <w:rsid w:val="00B27F05"/>
    <w:rsid w:val="00B27F83"/>
    <w:rsid w:val="00B300ED"/>
    <w:rsid w:val="00B30184"/>
    <w:rsid w:val="00B3025B"/>
    <w:rsid w:val="00B30398"/>
    <w:rsid w:val="00B303C7"/>
    <w:rsid w:val="00B30465"/>
    <w:rsid w:val="00B304F8"/>
    <w:rsid w:val="00B30523"/>
    <w:rsid w:val="00B3052E"/>
    <w:rsid w:val="00B305B5"/>
    <w:rsid w:val="00B30708"/>
    <w:rsid w:val="00B30727"/>
    <w:rsid w:val="00B30770"/>
    <w:rsid w:val="00B3085D"/>
    <w:rsid w:val="00B308B3"/>
    <w:rsid w:val="00B30914"/>
    <w:rsid w:val="00B309C2"/>
    <w:rsid w:val="00B30A49"/>
    <w:rsid w:val="00B30B10"/>
    <w:rsid w:val="00B30B88"/>
    <w:rsid w:val="00B30B90"/>
    <w:rsid w:val="00B30BE1"/>
    <w:rsid w:val="00B30C96"/>
    <w:rsid w:val="00B30CC0"/>
    <w:rsid w:val="00B30CFE"/>
    <w:rsid w:val="00B30D7D"/>
    <w:rsid w:val="00B30DC4"/>
    <w:rsid w:val="00B30EA4"/>
    <w:rsid w:val="00B30FA0"/>
    <w:rsid w:val="00B30FA4"/>
    <w:rsid w:val="00B30FAA"/>
    <w:rsid w:val="00B3100F"/>
    <w:rsid w:val="00B310B7"/>
    <w:rsid w:val="00B3114A"/>
    <w:rsid w:val="00B312F2"/>
    <w:rsid w:val="00B3139B"/>
    <w:rsid w:val="00B313ED"/>
    <w:rsid w:val="00B31464"/>
    <w:rsid w:val="00B31509"/>
    <w:rsid w:val="00B31525"/>
    <w:rsid w:val="00B31567"/>
    <w:rsid w:val="00B3157F"/>
    <w:rsid w:val="00B317BB"/>
    <w:rsid w:val="00B317D0"/>
    <w:rsid w:val="00B3183D"/>
    <w:rsid w:val="00B31888"/>
    <w:rsid w:val="00B31943"/>
    <w:rsid w:val="00B319D6"/>
    <w:rsid w:val="00B31B4A"/>
    <w:rsid w:val="00B31B69"/>
    <w:rsid w:val="00B31B70"/>
    <w:rsid w:val="00B31BB9"/>
    <w:rsid w:val="00B31BBF"/>
    <w:rsid w:val="00B31C36"/>
    <w:rsid w:val="00B31C4A"/>
    <w:rsid w:val="00B31C68"/>
    <w:rsid w:val="00B31CFF"/>
    <w:rsid w:val="00B31DA8"/>
    <w:rsid w:val="00B31E22"/>
    <w:rsid w:val="00B31E32"/>
    <w:rsid w:val="00B31F5D"/>
    <w:rsid w:val="00B3213D"/>
    <w:rsid w:val="00B3217A"/>
    <w:rsid w:val="00B3233E"/>
    <w:rsid w:val="00B3255E"/>
    <w:rsid w:val="00B32642"/>
    <w:rsid w:val="00B3287B"/>
    <w:rsid w:val="00B329E4"/>
    <w:rsid w:val="00B32A4A"/>
    <w:rsid w:val="00B32AD4"/>
    <w:rsid w:val="00B32C33"/>
    <w:rsid w:val="00B32CBD"/>
    <w:rsid w:val="00B32CDF"/>
    <w:rsid w:val="00B33062"/>
    <w:rsid w:val="00B33285"/>
    <w:rsid w:val="00B33391"/>
    <w:rsid w:val="00B3343D"/>
    <w:rsid w:val="00B33483"/>
    <w:rsid w:val="00B33598"/>
    <w:rsid w:val="00B335AC"/>
    <w:rsid w:val="00B335D1"/>
    <w:rsid w:val="00B336AD"/>
    <w:rsid w:val="00B33702"/>
    <w:rsid w:val="00B3375C"/>
    <w:rsid w:val="00B33827"/>
    <w:rsid w:val="00B338AB"/>
    <w:rsid w:val="00B338E0"/>
    <w:rsid w:val="00B33A19"/>
    <w:rsid w:val="00B33B60"/>
    <w:rsid w:val="00B33BB1"/>
    <w:rsid w:val="00B33CEF"/>
    <w:rsid w:val="00B33DD9"/>
    <w:rsid w:val="00B33E0E"/>
    <w:rsid w:val="00B33E1A"/>
    <w:rsid w:val="00B33EB1"/>
    <w:rsid w:val="00B33ED1"/>
    <w:rsid w:val="00B33EEF"/>
    <w:rsid w:val="00B33F31"/>
    <w:rsid w:val="00B340C0"/>
    <w:rsid w:val="00B340F6"/>
    <w:rsid w:val="00B34107"/>
    <w:rsid w:val="00B341DA"/>
    <w:rsid w:val="00B3425B"/>
    <w:rsid w:val="00B34265"/>
    <w:rsid w:val="00B342D9"/>
    <w:rsid w:val="00B343BD"/>
    <w:rsid w:val="00B343EC"/>
    <w:rsid w:val="00B3453C"/>
    <w:rsid w:val="00B34563"/>
    <w:rsid w:val="00B34737"/>
    <w:rsid w:val="00B347B4"/>
    <w:rsid w:val="00B349DD"/>
    <w:rsid w:val="00B34A68"/>
    <w:rsid w:val="00B34A87"/>
    <w:rsid w:val="00B34B05"/>
    <w:rsid w:val="00B34B7D"/>
    <w:rsid w:val="00B34BA6"/>
    <w:rsid w:val="00B34C0F"/>
    <w:rsid w:val="00B34DAD"/>
    <w:rsid w:val="00B34E04"/>
    <w:rsid w:val="00B34E4E"/>
    <w:rsid w:val="00B34FBF"/>
    <w:rsid w:val="00B352C8"/>
    <w:rsid w:val="00B3534A"/>
    <w:rsid w:val="00B354F0"/>
    <w:rsid w:val="00B35537"/>
    <w:rsid w:val="00B355CF"/>
    <w:rsid w:val="00B35726"/>
    <w:rsid w:val="00B3588E"/>
    <w:rsid w:val="00B35A9A"/>
    <w:rsid w:val="00B35B1D"/>
    <w:rsid w:val="00B35BDF"/>
    <w:rsid w:val="00B35D25"/>
    <w:rsid w:val="00B35D6F"/>
    <w:rsid w:val="00B35F1B"/>
    <w:rsid w:val="00B36164"/>
    <w:rsid w:val="00B36252"/>
    <w:rsid w:val="00B36266"/>
    <w:rsid w:val="00B363A6"/>
    <w:rsid w:val="00B36471"/>
    <w:rsid w:val="00B36570"/>
    <w:rsid w:val="00B36574"/>
    <w:rsid w:val="00B365A5"/>
    <w:rsid w:val="00B36679"/>
    <w:rsid w:val="00B36874"/>
    <w:rsid w:val="00B368A6"/>
    <w:rsid w:val="00B36A29"/>
    <w:rsid w:val="00B36B6F"/>
    <w:rsid w:val="00B36C5B"/>
    <w:rsid w:val="00B36D98"/>
    <w:rsid w:val="00B36DD6"/>
    <w:rsid w:val="00B36E71"/>
    <w:rsid w:val="00B3716B"/>
    <w:rsid w:val="00B371D5"/>
    <w:rsid w:val="00B371DE"/>
    <w:rsid w:val="00B3725D"/>
    <w:rsid w:val="00B37270"/>
    <w:rsid w:val="00B372B4"/>
    <w:rsid w:val="00B37407"/>
    <w:rsid w:val="00B37415"/>
    <w:rsid w:val="00B374E6"/>
    <w:rsid w:val="00B37555"/>
    <w:rsid w:val="00B376A8"/>
    <w:rsid w:val="00B376F8"/>
    <w:rsid w:val="00B37747"/>
    <w:rsid w:val="00B377AC"/>
    <w:rsid w:val="00B3780A"/>
    <w:rsid w:val="00B379FA"/>
    <w:rsid w:val="00B37AD1"/>
    <w:rsid w:val="00B37B86"/>
    <w:rsid w:val="00B37BD0"/>
    <w:rsid w:val="00B37C41"/>
    <w:rsid w:val="00B37C65"/>
    <w:rsid w:val="00B37DDD"/>
    <w:rsid w:val="00B37E28"/>
    <w:rsid w:val="00B4006D"/>
    <w:rsid w:val="00B4027A"/>
    <w:rsid w:val="00B40392"/>
    <w:rsid w:val="00B403F4"/>
    <w:rsid w:val="00B40542"/>
    <w:rsid w:val="00B406AA"/>
    <w:rsid w:val="00B406E5"/>
    <w:rsid w:val="00B40749"/>
    <w:rsid w:val="00B40801"/>
    <w:rsid w:val="00B40831"/>
    <w:rsid w:val="00B40853"/>
    <w:rsid w:val="00B4091A"/>
    <w:rsid w:val="00B409DE"/>
    <w:rsid w:val="00B40A44"/>
    <w:rsid w:val="00B40A65"/>
    <w:rsid w:val="00B40A7A"/>
    <w:rsid w:val="00B40B53"/>
    <w:rsid w:val="00B40B88"/>
    <w:rsid w:val="00B40B99"/>
    <w:rsid w:val="00B40CC5"/>
    <w:rsid w:val="00B40CF2"/>
    <w:rsid w:val="00B40F19"/>
    <w:rsid w:val="00B40F4F"/>
    <w:rsid w:val="00B40F6A"/>
    <w:rsid w:val="00B41019"/>
    <w:rsid w:val="00B4111C"/>
    <w:rsid w:val="00B41151"/>
    <w:rsid w:val="00B414D9"/>
    <w:rsid w:val="00B41594"/>
    <w:rsid w:val="00B41708"/>
    <w:rsid w:val="00B4172B"/>
    <w:rsid w:val="00B4177E"/>
    <w:rsid w:val="00B41804"/>
    <w:rsid w:val="00B418BE"/>
    <w:rsid w:val="00B4194A"/>
    <w:rsid w:val="00B4194C"/>
    <w:rsid w:val="00B41969"/>
    <w:rsid w:val="00B419B3"/>
    <w:rsid w:val="00B419E3"/>
    <w:rsid w:val="00B41AAD"/>
    <w:rsid w:val="00B41C29"/>
    <w:rsid w:val="00B41C8F"/>
    <w:rsid w:val="00B41D0B"/>
    <w:rsid w:val="00B41E31"/>
    <w:rsid w:val="00B41EE4"/>
    <w:rsid w:val="00B41F73"/>
    <w:rsid w:val="00B42019"/>
    <w:rsid w:val="00B420F0"/>
    <w:rsid w:val="00B4210B"/>
    <w:rsid w:val="00B421AA"/>
    <w:rsid w:val="00B422E5"/>
    <w:rsid w:val="00B4235A"/>
    <w:rsid w:val="00B423C3"/>
    <w:rsid w:val="00B42420"/>
    <w:rsid w:val="00B42515"/>
    <w:rsid w:val="00B425ED"/>
    <w:rsid w:val="00B4263C"/>
    <w:rsid w:val="00B426AB"/>
    <w:rsid w:val="00B426AF"/>
    <w:rsid w:val="00B426EC"/>
    <w:rsid w:val="00B426F4"/>
    <w:rsid w:val="00B42766"/>
    <w:rsid w:val="00B427E1"/>
    <w:rsid w:val="00B427F5"/>
    <w:rsid w:val="00B42837"/>
    <w:rsid w:val="00B4283A"/>
    <w:rsid w:val="00B4283F"/>
    <w:rsid w:val="00B428CD"/>
    <w:rsid w:val="00B429DF"/>
    <w:rsid w:val="00B42CF3"/>
    <w:rsid w:val="00B42DA6"/>
    <w:rsid w:val="00B42E28"/>
    <w:rsid w:val="00B42E5C"/>
    <w:rsid w:val="00B42EC6"/>
    <w:rsid w:val="00B42F2F"/>
    <w:rsid w:val="00B42F46"/>
    <w:rsid w:val="00B4316D"/>
    <w:rsid w:val="00B43275"/>
    <w:rsid w:val="00B432AD"/>
    <w:rsid w:val="00B433A6"/>
    <w:rsid w:val="00B4342E"/>
    <w:rsid w:val="00B434DF"/>
    <w:rsid w:val="00B4355C"/>
    <w:rsid w:val="00B435F9"/>
    <w:rsid w:val="00B438F3"/>
    <w:rsid w:val="00B4394D"/>
    <w:rsid w:val="00B43AE9"/>
    <w:rsid w:val="00B43C85"/>
    <w:rsid w:val="00B43D16"/>
    <w:rsid w:val="00B43D3A"/>
    <w:rsid w:val="00B43DAC"/>
    <w:rsid w:val="00B43E76"/>
    <w:rsid w:val="00B43EDD"/>
    <w:rsid w:val="00B43EEB"/>
    <w:rsid w:val="00B43F2E"/>
    <w:rsid w:val="00B43F97"/>
    <w:rsid w:val="00B44377"/>
    <w:rsid w:val="00B444A6"/>
    <w:rsid w:val="00B44769"/>
    <w:rsid w:val="00B44989"/>
    <w:rsid w:val="00B44AE5"/>
    <w:rsid w:val="00B44B9B"/>
    <w:rsid w:val="00B44BC1"/>
    <w:rsid w:val="00B44BD7"/>
    <w:rsid w:val="00B44CDC"/>
    <w:rsid w:val="00B44D43"/>
    <w:rsid w:val="00B44E0F"/>
    <w:rsid w:val="00B44E9E"/>
    <w:rsid w:val="00B44FA8"/>
    <w:rsid w:val="00B44FDB"/>
    <w:rsid w:val="00B45018"/>
    <w:rsid w:val="00B45243"/>
    <w:rsid w:val="00B45314"/>
    <w:rsid w:val="00B45345"/>
    <w:rsid w:val="00B4544C"/>
    <w:rsid w:val="00B45466"/>
    <w:rsid w:val="00B454BB"/>
    <w:rsid w:val="00B45616"/>
    <w:rsid w:val="00B456E0"/>
    <w:rsid w:val="00B45813"/>
    <w:rsid w:val="00B45964"/>
    <w:rsid w:val="00B4598D"/>
    <w:rsid w:val="00B45A05"/>
    <w:rsid w:val="00B45A7A"/>
    <w:rsid w:val="00B45AB4"/>
    <w:rsid w:val="00B45AD6"/>
    <w:rsid w:val="00B45B9F"/>
    <w:rsid w:val="00B45BCF"/>
    <w:rsid w:val="00B45C77"/>
    <w:rsid w:val="00B45D0B"/>
    <w:rsid w:val="00B45D62"/>
    <w:rsid w:val="00B46079"/>
    <w:rsid w:val="00B460AF"/>
    <w:rsid w:val="00B460FC"/>
    <w:rsid w:val="00B46166"/>
    <w:rsid w:val="00B46192"/>
    <w:rsid w:val="00B46196"/>
    <w:rsid w:val="00B4632C"/>
    <w:rsid w:val="00B4639B"/>
    <w:rsid w:val="00B463FF"/>
    <w:rsid w:val="00B4686A"/>
    <w:rsid w:val="00B4692C"/>
    <w:rsid w:val="00B46A36"/>
    <w:rsid w:val="00B46A68"/>
    <w:rsid w:val="00B46B3E"/>
    <w:rsid w:val="00B46BF3"/>
    <w:rsid w:val="00B46CB0"/>
    <w:rsid w:val="00B46D07"/>
    <w:rsid w:val="00B46D75"/>
    <w:rsid w:val="00B46DAF"/>
    <w:rsid w:val="00B46DCC"/>
    <w:rsid w:val="00B46DCE"/>
    <w:rsid w:val="00B46E51"/>
    <w:rsid w:val="00B46ED6"/>
    <w:rsid w:val="00B47096"/>
    <w:rsid w:val="00B471E7"/>
    <w:rsid w:val="00B4720E"/>
    <w:rsid w:val="00B47266"/>
    <w:rsid w:val="00B47267"/>
    <w:rsid w:val="00B4727A"/>
    <w:rsid w:val="00B47335"/>
    <w:rsid w:val="00B4735B"/>
    <w:rsid w:val="00B473DC"/>
    <w:rsid w:val="00B474B0"/>
    <w:rsid w:val="00B4754D"/>
    <w:rsid w:val="00B4757F"/>
    <w:rsid w:val="00B4760C"/>
    <w:rsid w:val="00B4768E"/>
    <w:rsid w:val="00B4787D"/>
    <w:rsid w:val="00B47886"/>
    <w:rsid w:val="00B4794A"/>
    <w:rsid w:val="00B47956"/>
    <w:rsid w:val="00B47D6C"/>
    <w:rsid w:val="00B47DF8"/>
    <w:rsid w:val="00B47FCA"/>
    <w:rsid w:val="00B5000B"/>
    <w:rsid w:val="00B5002A"/>
    <w:rsid w:val="00B5014B"/>
    <w:rsid w:val="00B5027F"/>
    <w:rsid w:val="00B50429"/>
    <w:rsid w:val="00B50460"/>
    <w:rsid w:val="00B50461"/>
    <w:rsid w:val="00B5047B"/>
    <w:rsid w:val="00B50611"/>
    <w:rsid w:val="00B506F1"/>
    <w:rsid w:val="00B506F8"/>
    <w:rsid w:val="00B5081E"/>
    <w:rsid w:val="00B5082F"/>
    <w:rsid w:val="00B50848"/>
    <w:rsid w:val="00B50AF9"/>
    <w:rsid w:val="00B50AFD"/>
    <w:rsid w:val="00B50BA7"/>
    <w:rsid w:val="00B50BB5"/>
    <w:rsid w:val="00B50C4B"/>
    <w:rsid w:val="00B50CE9"/>
    <w:rsid w:val="00B51007"/>
    <w:rsid w:val="00B510E3"/>
    <w:rsid w:val="00B51128"/>
    <w:rsid w:val="00B51196"/>
    <w:rsid w:val="00B51243"/>
    <w:rsid w:val="00B5124D"/>
    <w:rsid w:val="00B512E2"/>
    <w:rsid w:val="00B513B1"/>
    <w:rsid w:val="00B513F2"/>
    <w:rsid w:val="00B51431"/>
    <w:rsid w:val="00B51508"/>
    <w:rsid w:val="00B51520"/>
    <w:rsid w:val="00B5161A"/>
    <w:rsid w:val="00B51711"/>
    <w:rsid w:val="00B51796"/>
    <w:rsid w:val="00B518E1"/>
    <w:rsid w:val="00B51BCA"/>
    <w:rsid w:val="00B51C3C"/>
    <w:rsid w:val="00B51CA1"/>
    <w:rsid w:val="00B51DCD"/>
    <w:rsid w:val="00B51E35"/>
    <w:rsid w:val="00B51E6F"/>
    <w:rsid w:val="00B51EE9"/>
    <w:rsid w:val="00B51EFD"/>
    <w:rsid w:val="00B51F26"/>
    <w:rsid w:val="00B51F51"/>
    <w:rsid w:val="00B51FEC"/>
    <w:rsid w:val="00B521EF"/>
    <w:rsid w:val="00B521F9"/>
    <w:rsid w:val="00B523B0"/>
    <w:rsid w:val="00B52629"/>
    <w:rsid w:val="00B52650"/>
    <w:rsid w:val="00B526DF"/>
    <w:rsid w:val="00B52725"/>
    <w:rsid w:val="00B527D7"/>
    <w:rsid w:val="00B52882"/>
    <w:rsid w:val="00B528D8"/>
    <w:rsid w:val="00B52962"/>
    <w:rsid w:val="00B52963"/>
    <w:rsid w:val="00B529A8"/>
    <w:rsid w:val="00B529B1"/>
    <w:rsid w:val="00B529BF"/>
    <w:rsid w:val="00B52C39"/>
    <w:rsid w:val="00B52CDB"/>
    <w:rsid w:val="00B52D96"/>
    <w:rsid w:val="00B52E4B"/>
    <w:rsid w:val="00B531A7"/>
    <w:rsid w:val="00B531E5"/>
    <w:rsid w:val="00B532B1"/>
    <w:rsid w:val="00B53422"/>
    <w:rsid w:val="00B534C3"/>
    <w:rsid w:val="00B534FA"/>
    <w:rsid w:val="00B535FE"/>
    <w:rsid w:val="00B53663"/>
    <w:rsid w:val="00B5382B"/>
    <w:rsid w:val="00B53852"/>
    <w:rsid w:val="00B53C07"/>
    <w:rsid w:val="00B53C5E"/>
    <w:rsid w:val="00B53D90"/>
    <w:rsid w:val="00B53EC6"/>
    <w:rsid w:val="00B53FAA"/>
    <w:rsid w:val="00B54018"/>
    <w:rsid w:val="00B540AE"/>
    <w:rsid w:val="00B543B7"/>
    <w:rsid w:val="00B5461F"/>
    <w:rsid w:val="00B54629"/>
    <w:rsid w:val="00B54675"/>
    <w:rsid w:val="00B54684"/>
    <w:rsid w:val="00B547D3"/>
    <w:rsid w:val="00B547FB"/>
    <w:rsid w:val="00B5488F"/>
    <w:rsid w:val="00B548B4"/>
    <w:rsid w:val="00B548F3"/>
    <w:rsid w:val="00B549EA"/>
    <w:rsid w:val="00B54A09"/>
    <w:rsid w:val="00B54A74"/>
    <w:rsid w:val="00B54B52"/>
    <w:rsid w:val="00B54B86"/>
    <w:rsid w:val="00B54C7C"/>
    <w:rsid w:val="00B54C9C"/>
    <w:rsid w:val="00B54D5D"/>
    <w:rsid w:val="00B54D7D"/>
    <w:rsid w:val="00B54E70"/>
    <w:rsid w:val="00B54F65"/>
    <w:rsid w:val="00B54F69"/>
    <w:rsid w:val="00B55016"/>
    <w:rsid w:val="00B550DA"/>
    <w:rsid w:val="00B55168"/>
    <w:rsid w:val="00B551B5"/>
    <w:rsid w:val="00B552AC"/>
    <w:rsid w:val="00B55345"/>
    <w:rsid w:val="00B556C0"/>
    <w:rsid w:val="00B556DA"/>
    <w:rsid w:val="00B557EC"/>
    <w:rsid w:val="00B55B09"/>
    <w:rsid w:val="00B55B45"/>
    <w:rsid w:val="00B55B48"/>
    <w:rsid w:val="00B55C18"/>
    <w:rsid w:val="00B55C21"/>
    <w:rsid w:val="00B55CCE"/>
    <w:rsid w:val="00B55E29"/>
    <w:rsid w:val="00B55E5B"/>
    <w:rsid w:val="00B55F4C"/>
    <w:rsid w:val="00B55F4D"/>
    <w:rsid w:val="00B55F7A"/>
    <w:rsid w:val="00B5609B"/>
    <w:rsid w:val="00B5628E"/>
    <w:rsid w:val="00B5633B"/>
    <w:rsid w:val="00B5639E"/>
    <w:rsid w:val="00B56469"/>
    <w:rsid w:val="00B5652C"/>
    <w:rsid w:val="00B5654B"/>
    <w:rsid w:val="00B565DD"/>
    <w:rsid w:val="00B568BC"/>
    <w:rsid w:val="00B56908"/>
    <w:rsid w:val="00B5691B"/>
    <w:rsid w:val="00B56AC7"/>
    <w:rsid w:val="00B56ACC"/>
    <w:rsid w:val="00B56D7D"/>
    <w:rsid w:val="00B56D90"/>
    <w:rsid w:val="00B56F02"/>
    <w:rsid w:val="00B56F5B"/>
    <w:rsid w:val="00B57037"/>
    <w:rsid w:val="00B57040"/>
    <w:rsid w:val="00B5708D"/>
    <w:rsid w:val="00B57275"/>
    <w:rsid w:val="00B572E1"/>
    <w:rsid w:val="00B575A9"/>
    <w:rsid w:val="00B576AA"/>
    <w:rsid w:val="00B57740"/>
    <w:rsid w:val="00B5776C"/>
    <w:rsid w:val="00B577DF"/>
    <w:rsid w:val="00B5780D"/>
    <w:rsid w:val="00B5787E"/>
    <w:rsid w:val="00B5790C"/>
    <w:rsid w:val="00B57937"/>
    <w:rsid w:val="00B579D5"/>
    <w:rsid w:val="00B579E8"/>
    <w:rsid w:val="00B57A7E"/>
    <w:rsid w:val="00B57B23"/>
    <w:rsid w:val="00B57C14"/>
    <w:rsid w:val="00B57C33"/>
    <w:rsid w:val="00B57E12"/>
    <w:rsid w:val="00B57F98"/>
    <w:rsid w:val="00B57FB8"/>
    <w:rsid w:val="00B6005D"/>
    <w:rsid w:val="00B600A9"/>
    <w:rsid w:val="00B600CB"/>
    <w:rsid w:val="00B600D4"/>
    <w:rsid w:val="00B601E8"/>
    <w:rsid w:val="00B6040C"/>
    <w:rsid w:val="00B60415"/>
    <w:rsid w:val="00B6058B"/>
    <w:rsid w:val="00B6058E"/>
    <w:rsid w:val="00B60679"/>
    <w:rsid w:val="00B60762"/>
    <w:rsid w:val="00B60852"/>
    <w:rsid w:val="00B608FE"/>
    <w:rsid w:val="00B6093A"/>
    <w:rsid w:val="00B60980"/>
    <w:rsid w:val="00B609F3"/>
    <w:rsid w:val="00B60B21"/>
    <w:rsid w:val="00B60B6D"/>
    <w:rsid w:val="00B60BC2"/>
    <w:rsid w:val="00B60BCB"/>
    <w:rsid w:val="00B60C1F"/>
    <w:rsid w:val="00B60CB8"/>
    <w:rsid w:val="00B60E07"/>
    <w:rsid w:val="00B60E08"/>
    <w:rsid w:val="00B60FBB"/>
    <w:rsid w:val="00B61000"/>
    <w:rsid w:val="00B61029"/>
    <w:rsid w:val="00B61075"/>
    <w:rsid w:val="00B610ED"/>
    <w:rsid w:val="00B611B0"/>
    <w:rsid w:val="00B611DB"/>
    <w:rsid w:val="00B612CB"/>
    <w:rsid w:val="00B612CD"/>
    <w:rsid w:val="00B612F6"/>
    <w:rsid w:val="00B612FD"/>
    <w:rsid w:val="00B6137A"/>
    <w:rsid w:val="00B6139D"/>
    <w:rsid w:val="00B613C2"/>
    <w:rsid w:val="00B614AE"/>
    <w:rsid w:val="00B614CB"/>
    <w:rsid w:val="00B6156C"/>
    <w:rsid w:val="00B615D3"/>
    <w:rsid w:val="00B616E0"/>
    <w:rsid w:val="00B61764"/>
    <w:rsid w:val="00B6176B"/>
    <w:rsid w:val="00B61787"/>
    <w:rsid w:val="00B61797"/>
    <w:rsid w:val="00B61A90"/>
    <w:rsid w:val="00B61B73"/>
    <w:rsid w:val="00B61BB8"/>
    <w:rsid w:val="00B61CAC"/>
    <w:rsid w:val="00B61DA1"/>
    <w:rsid w:val="00B61E3E"/>
    <w:rsid w:val="00B61E66"/>
    <w:rsid w:val="00B61EB1"/>
    <w:rsid w:val="00B61FB0"/>
    <w:rsid w:val="00B62031"/>
    <w:rsid w:val="00B62244"/>
    <w:rsid w:val="00B622AF"/>
    <w:rsid w:val="00B622E2"/>
    <w:rsid w:val="00B62393"/>
    <w:rsid w:val="00B6239E"/>
    <w:rsid w:val="00B623D9"/>
    <w:rsid w:val="00B6255E"/>
    <w:rsid w:val="00B626F3"/>
    <w:rsid w:val="00B627EA"/>
    <w:rsid w:val="00B62863"/>
    <w:rsid w:val="00B628A0"/>
    <w:rsid w:val="00B628CC"/>
    <w:rsid w:val="00B62994"/>
    <w:rsid w:val="00B629F3"/>
    <w:rsid w:val="00B62AA5"/>
    <w:rsid w:val="00B62BD7"/>
    <w:rsid w:val="00B62C37"/>
    <w:rsid w:val="00B62D5B"/>
    <w:rsid w:val="00B62D9D"/>
    <w:rsid w:val="00B62ED0"/>
    <w:rsid w:val="00B62F63"/>
    <w:rsid w:val="00B62F7A"/>
    <w:rsid w:val="00B62F83"/>
    <w:rsid w:val="00B630D3"/>
    <w:rsid w:val="00B630FD"/>
    <w:rsid w:val="00B63127"/>
    <w:rsid w:val="00B631E4"/>
    <w:rsid w:val="00B63398"/>
    <w:rsid w:val="00B633D3"/>
    <w:rsid w:val="00B63475"/>
    <w:rsid w:val="00B634EC"/>
    <w:rsid w:val="00B63594"/>
    <w:rsid w:val="00B63743"/>
    <w:rsid w:val="00B6393F"/>
    <w:rsid w:val="00B639ED"/>
    <w:rsid w:val="00B639F5"/>
    <w:rsid w:val="00B63A52"/>
    <w:rsid w:val="00B63A9F"/>
    <w:rsid w:val="00B63B88"/>
    <w:rsid w:val="00B63BA0"/>
    <w:rsid w:val="00B63BA2"/>
    <w:rsid w:val="00B63BDF"/>
    <w:rsid w:val="00B63E14"/>
    <w:rsid w:val="00B63F27"/>
    <w:rsid w:val="00B63F6F"/>
    <w:rsid w:val="00B63F85"/>
    <w:rsid w:val="00B6429D"/>
    <w:rsid w:val="00B642F7"/>
    <w:rsid w:val="00B6431F"/>
    <w:rsid w:val="00B6436C"/>
    <w:rsid w:val="00B643C0"/>
    <w:rsid w:val="00B643F1"/>
    <w:rsid w:val="00B6444C"/>
    <w:rsid w:val="00B64474"/>
    <w:rsid w:val="00B64549"/>
    <w:rsid w:val="00B645BD"/>
    <w:rsid w:val="00B64677"/>
    <w:rsid w:val="00B646F0"/>
    <w:rsid w:val="00B647AA"/>
    <w:rsid w:val="00B648AE"/>
    <w:rsid w:val="00B64964"/>
    <w:rsid w:val="00B64A10"/>
    <w:rsid w:val="00B64B18"/>
    <w:rsid w:val="00B64B5E"/>
    <w:rsid w:val="00B64D99"/>
    <w:rsid w:val="00B64DA7"/>
    <w:rsid w:val="00B64DED"/>
    <w:rsid w:val="00B65000"/>
    <w:rsid w:val="00B6509C"/>
    <w:rsid w:val="00B6517C"/>
    <w:rsid w:val="00B652C9"/>
    <w:rsid w:val="00B6543C"/>
    <w:rsid w:val="00B65506"/>
    <w:rsid w:val="00B65525"/>
    <w:rsid w:val="00B6557A"/>
    <w:rsid w:val="00B655F9"/>
    <w:rsid w:val="00B6564A"/>
    <w:rsid w:val="00B65746"/>
    <w:rsid w:val="00B6589E"/>
    <w:rsid w:val="00B65978"/>
    <w:rsid w:val="00B65A2A"/>
    <w:rsid w:val="00B65AF5"/>
    <w:rsid w:val="00B65B66"/>
    <w:rsid w:val="00B65C82"/>
    <w:rsid w:val="00B65D51"/>
    <w:rsid w:val="00B65DD4"/>
    <w:rsid w:val="00B65DD9"/>
    <w:rsid w:val="00B65DDA"/>
    <w:rsid w:val="00B65E54"/>
    <w:rsid w:val="00B65E61"/>
    <w:rsid w:val="00B65FB4"/>
    <w:rsid w:val="00B65FFF"/>
    <w:rsid w:val="00B6607B"/>
    <w:rsid w:val="00B66263"/>
    <w:rsid w:val="00B662B9"/>
    <w:rsid w:val="00B6631B"/>
    <w:rsid w:val="00B663D3"/>
    <w:rsid w:val="00B6657B"/>
    <w:rsid w:val="00B66790"/>
    <w:rsid w:val="00B667CE"/>
    <w:rsid w:val="00B66828"/>
    <w:rsid w:val="00B66844"/>
    <w:rsid w:val="00B668A0"/>
    <w:rsid w:val="00B668E9"/>
    <w:rsid w:val="00B6693D"/>
    <w:rsid w:val="00B66ABA"/>
    <w:rsid w:val="00B66E4C"/>
    <w:rsid w:val="00B66FB9"/>
    <w:rsid w:val="00B66FE4"/>
    <w:rsid w:val="00B67074"/>
    <w:rsid w:val="00B67144"/>
    <w:rsid w:val="00B671DD"/>
    <w:rsid w:val="00B67247"/>
    <w:rsid w:val="00B672CC"/>
    <w:rsid w:val="00B6734B"/>
    <w:rsid w:val="00B6735F"/>
    <w:rsid w:val="00B673A1"/>
    <w:rsid w:val="00B67433"/>
    <w:rsid w:val="00B6748C"/>
    <w:rsid w:val="00B675B6"/>
    <w:rsid w:val="00B67652"/>
    <w:rsid w:val="00B6766C"/>
    <w:rsid w:val="00B67702"/>
    <w:rsid w:val="00B6777F"/>
    <w:rsid w:val="00B6782B"/>
    <w:rsid w:val="00B67895"/>
    <w:rsid w:val="00B67A5A"/>
    <w:rsid w:val="00B67AEA"/>
    <w:rsid w:val="00B67C81"/>
    <w:rsid w:val="00B67CB1"/>
    <w:rsid w:val="00B67CE0"/>
    <w:rsid w:val="00B67E39"/>
    <w:rsid w:val="00B67EEE"/>
    <w:rsid w:val="00B67FEC"/>
    <w:rsid w:val="00B700B0"/>
    <w:rsid w:val="00B700D0"/>
    <w:rsid w:val="00B70189"/>
    <w:rsid w:val="00B70214"/>
    <w:rsid w:val="00B7032A"/>
    <w:rsid w:val="00B7036F"/>
    <w:rsid w:val="00B703AC"/>
    <w:rsid w:val="00B7045E"/>
    <w:rsid w:val="00B704F1"/>
    <w:rsid w:val="00B70518"/>
    <w:rsid w:val="00B7056E"/>
    <w:rsid w:val="00B70575"/>
    <w:rsid w:val="00B70580"/>
    <w:rsid w:val="00B705B0"/>
    <w:rsid w:val="00B706EC"/>
    <w:rsid w:val="00B70730"/>
    <w:rsid w:val="00B70803"/>
    <w:rsid w:val="00B70940"/>
    <w:rsid w:val="00B709A6"/>
    <w:rsid w:val="00B709C5"/>
    <w:rsid w:val="00B70B8A"/>
    <w:rsid w:val="00B70C24"/>
    <w:rsid w:val="00B70E4E"/>
    <w:rsid w:val="00B70E62"/>
    <w:rsid w:val="00B70F07"/>
    <w:rsid w:val="00B70FFA"/>
    <w:rsid w:val="00B71197"/>
    <w:rsid w:val="00B7131A"/>
    <w:rsid w:val="00B71414"/>
    <w:rsid w:val="00B714C8"/>
    <w:rsid w:val="00B714CF"/>
    <w:rsid w:val="00B715C3"/>
    <w:rsid w:val="00B716A0"/>
    <w:rsid w:val="00B718F4"/>
    <w:rsid w:val="00B71EF5"/>
    <w:rsid w:val="00B71F36"/>
    <w:rsid w:val="00B71FF8"/>
    <w:rsid w:val="00B72091"/>
    <w:rsid w:val="00B7211D"/>
    <w:rsid w:val="00B72199"/>
    <w:rsid w:val="00B721A6"/>
    <w:rsid w:val="00B72223"/>
    <w:rsid w:val="00B722CA"/>
    <w:rsid w:val="00B723A0"/>
    <w:rsid w:val="00B72458"/>
    <w:rsid w:val="00B724AD"/>
    <w:rsid w:val="00B725B2"/>
    <w:rsid w:val="00B725FF"/>
    <w:rsid w:val="00B726A1"/>
    <w:rsid w:val="00B726D8"/>
    <w:rsid w:val="00B727C2"/>
    <w:rsid w:val="00B727D6"/>
    <w:rsid w:val="00B7282A"/>
    <w:rsid w:val="00B7285E"/>
    <w:rsid w:val="00B728A3"/>
    <w:rsid w:val="00B728F3"/>
    <w:rsid w:val="00B7293A"/>
    <w:rsid w:val="00B72B8D"/>
    <w:rsid w:val="00B72DF9"/>
    <w:rsid w:val="00B72FB4"/>
    <w:rsid w:val="00B73000"/>
    <w:rsid w:val="00B730FE"/>
    <w:rsid w:val="00B73180"/>
    <w:rsid w:val="00B731EA"/>
    <w:rsid w:val="00B73320"/>
    <w:rsid w:val="00B73460"/>
    <w:rsid w:val="00B73545"/>
    <w:rsid w:val="00B7364E"/>
    <w:rsid w:val="00B736E6"/>
    <w:rsid w:val="00B7375E"/>
    <w:rsid w:val="00B7377E"/>
    <w:rsid w:val="00B737A2"/>
    <w:rsid w:val="00B7398B"/>
    <w:rsid w:val="00B73A46"/>
    <w:rsid w:val="00B73A72"/>
    <w:rsid w:val="00B73CE7"/>
    <w:rsid w:val="00B73D81"/>
    <w:rsid w:val="00B73DFF"/>
    <w:rsid w:val="00B73E3A"/>
    <w:rsid w:val="00B73F34"/>
    <w:rsid w:val="00B740AC"/>
    <w:rsid w:val="00B74124"/>
    <w:rsid w:val="00B7416D"/>
    <w:rsid w:val="00B74189"/>
    <w:rsid w:val="00B7418B"/>
    <w:rsid w:val="00B742DB"/>
    <w:rsid w:val="00B74358"/>
    <w:rsid w:val="00B74594"/>
    <w:rsid w:val="00B745DC"/>
    <w:rsid w:val="00B7477A"/>
    <w:rsid w:val="00B747EC"/>
    <w:rsid w:val="00B74804"/>
    <w:rsid w:val="00B749F5"/>
    <w:rsid w:val="00B74A07"/>
    <w:rsid w:val="00B74A0E"/>
    <w:rsid w:val="00B74A5D"/>
    <w:rsid w:val="00B74A86"/>
    <w:rsid w:val="00B74B62"/>
    <w:rsid w:val="00B74BA8"/>
    <w:rsid w:val="00B74D50"/>
    <w:rsid w:val="00B74E3D"/>
    <w:rsid w:val="00B74E94"/>
    <w:rsid w:val="00B74F25"/>
    <w:rsid w:val="00B74FCF"/>
    <w:rsid w:val="00B75040"/>
    <w:rsid w:val="00B7517E"/>
    <w:rsid w:val="00B7524E"/>
    <w:rsid w:val="00B75286"/>
    <w:rsid w:val="00B7533C"/>
    <w:rsid w:val="00B753F3"/>
    <w:rsid w:val="00B75492"/>
    <w:rsid w:val="00B754AC"/>
    <w:rsid w:val="00B754C4"/>
    <w:rsid w:val="00B754CE"/>
    <w:rsid w:val="00B7563B"/>
    <w:rsid w:val="00B756BC"/>
    <w:rsid w:val="00B75755"/>
    <w:rsid w:val="00B75868"/>
    <w:rsid w:val="00B759AA"/>
    <w:rsid w:val="00B759D2"/>
    <w:rsid w:val="00B75A33"/>
    <w:rsid w:val="00B75AAB"/>
    <w:rsid w:val="00B75B7D"/>
    <w:rsid w:val="00B75B93"/>
    <w:rsid w:val="00B75BC2"/>
    <w:rsid w:val="00B75C5D"/>
    <w:rsid w:val="00B75D7C"/>
    <w:rsid w:val="00B75E54"/>
    <w:rsid w:val="00B75EFE"/>
    <w:rsid w:val="00B75F32"/>
    <w:rsid w:val="00B75F3D"/>
    <w:rsid w:val="00B75F71"/>
    <w:rsid w:val="00B75F9C"/>
    <w:rsid w:val="00B75FBF"/>
    <w:rsid w:val="00B760AF"/>
    <w:rsid w:val="00B760FF"/>
    <w:rsid w:val="00B76189"/>
    <w:rsid w:val="00B7618D"/>
    <w:rsid w:val="00B761E3"/>
    <w:rsid w:val="00B761E6"/>
    <w:rsid w:val="00B76274"/>
    <w:rsid w:val="00B7650D"/>
    <w:rsid w:val="00B76538"/>
    <w:rsid w:val="00B765F7"/>
    <w:rsid w:val="00B76604"/>
    <w:rsid w:val="00B76686"/>
    <w:rsid w:val="00B7668C"/>
    <w:rsid w:val="00B766A7"/>
    <w:rsid w:val="00B76920"/>
    <w:rsid w:val="00B76922"/>
    <w:rsid w:val="00B76A52"/>
    <w:rsid w:val="00B76E56"/>
    <w:rsid w:val="00B7700A"/>
    <w:rsid w:val="00B770C7"/>
    <w:rsid w:val="00B77217"/>
    <w:rsid w:val="00B77225"/>
    <w:rsid w:val="00B772B2"/>
    <w:rsid w:val="00B7740D"/>
    <w:rsid w:val="00B77483"/>
    <w:rsid w:val="00B77489"/>
    <w:rsid w:val="00B7781A"/>
    <w:rsid w:val="00B779E0"/>
    <w:rsid w:val="00B77A55"/>
    <w:rsid w:val="00B77A9B"/>
    <w:rsid w:val="00B77B82"/>
    <w:rsid w:val="00B77BA7"/>
    <w:rsid w:val="00B77C3D"/>
    <w:rsid w:val="00B77C85"/>
    <w:rsid w:val="00B77CE2"/>
    <w:rsid w:val="00B77D23"/>
    <w:rsid w:val="00B77EE6"/>
    <w:rsid w:val="00B77FE5"/>
    <w:rsid w:val="00B80050"/>
    <w:rsid w:val="00B80062"/>
    <w:rsid w:val="00B80100"/>
    <w:rsid w:val="00B8012B"/>
    <w:rsid w:val="00B8039F"/>
    <w:rsid w:val="00B803BD"/>
    <w:rsid w:val="00B80426"/>
    <w:rsid w:val="00B80463"/>
    <w:rsid w:val="00B80648"/>
    <w:rsid w:val="00B806B7"/>
    <w:rsid w:val="00B8074C"/>
    <w:rsid w:val="00B808A6"/>
    <w:rsid w:val="00B808AD"/>
    <w:rsid w:val="00B808C4"/>
    <w:rsid w:val="00B8095E"/>
    <w:rsid w:val="00B8096F"/>
    <w:rsid w:val="00B809E0"/>
    <w:rsid w:val="00B80A4B"/>
    <w:rsid w:val="00B80B56"/>
    <w:rsid w:val="00B80C0A"/>
    <w:rsid w:val="00B80CCB"/>
    <w:rsid w:val="00B80DED"/>
    <w:rsid w:val="00B80E02"/>
    <w:rsid w:val="00B80EC2"/>
    <w:rsid w:val="00B80F66"/>
    <w:rsid w:val="00B810A4"/>
    <w:rsid w:val="00B81128"/>
    <w:rsid w:val="00B81215"/>
    <w:rsid w:val="00B81222"/>
    <w:rsid w:val="00B8122C"/>
    <w:rsid w:val="00B81379"/>
    <w:rsid w:val="00B813A1"/>
    <w:rsid w:val="00B81453"/>
    <w:rsid w:val="00B8149C"/>
    <w:rsid w:val="00B81596"/>
    <w:rsid w:val="00B81887"/>
    <w:rsid w:val="00B819C6"/>
    <w:rsid w:val="00B81AB4"/>
    <w:rsid w:val="00B81B0B"/>
    <w:rsid w:val="00B81B87"/>
    <w:rsid w:val="00B81B9F"/>
    <w:rsid w:val="00B81CBC"/>
    <w:rsid w:val="00B81D44"/>
    <w:rsid w:val="00B81D7D"/>
    <w:rsid w:val="00B81E39"/>
    <w:rsid w:val="00B81E99"/>
    <w:rsid w:val="00B81E9E"/>
    <w:rsid w:val="00B81EF5"/>
    <w:rsid w:val="00B81F91"/>
    <w:rsid w:val="00B81FA5"/>
    <w:rsid w:val="00B81FC5"/>
    <w:rsid w:val="00B81FFC"/>
    <w:rsid w:val="00B82037"/>
    <w:rsid w:val="00B8214A"/>
    <w:rsid w:val="00B82278"/>
    <w:rsid w:val="00B8229E"/>
    <w:rsid w:val="00B822A2"/>
    <w:rsid w:val="00B82392"/>
    <w:rsid w:val="00B823B5"/>
    <w:rsid w:val="00B823C3"/>
    <w:rsid w:val="00B8240C"/>
    <w:rsid w:val="00B82427"/>
    <w:rsid w:val="00B82463"/>
    <w:rsid w:val="00B82515"/>
    <w:rsid w:val="00B82554"/>
    <w:rsid w:val="00B82808"/>
    <w:rsid w:val="00B8299D"/>
    <w:rsid w:val="00B82A20"/>
    <w:rsid w:val="00B82AEC"/>
    <w:rsid w:val="00B82BA7"/>
    <w:rsid w:val="00B82CD3"/>
    <w:rsid w:val="00B82CD4"/>
    <w:rsid w:val="00B82D5B"/>
    <w:rsid w:val="00B82DC4"/>
    <w:rsid w:val="00B82DFE"/>
    <w:rsid w:val="00B82E0B"/>
    <w:rsid w:val="00B82E5F"/>
    <w:rsid w:val="00B82FEB"/>
    <w:rsid w:val="00B830AF"/>
    <w:rsid w:val="00B830C9"/>
    <w:rsid w:val="00B830E9"/>
    <w:rsid w:val="00B830FA"/>
    <w:rsid w:val="00B83163"/>
    <w:rsid w:val="00B83181"/>
    <w:rsid w:val="00B83229"/>
    <w:rsid w:val="00B83347"/>
    <w:rsid w:val="00B83373"/>
    <w:rsid w:val="00B8342D"/>
    <w:rsid w:val="00B8359B"/>
    <w:rsid w:val="00B83629"/>
    <w:rsid w:val="00B836AC"/>
    <w:rsid w:val="00B836C2"/>
    <w:rsid w:val="00B83796"/>
    <w:rsid w:val="00B83845"/>
    <w:rsid w:val="00B83891"/>
    <w:rsid w:val="00B8394F"/>
    <w:rsid w:val="00B8397C"/>
    <w:rsid w:val="00B83A25"/>
    <w:rsid w:val="00B83A92"/>
    <w:rsid w:val="00B83B14"/>
    <w:rsid w:val="00B83C4F"/>
    <w:rsid w:val="00B83D84"/>
    <w:rsid w:val="00B83D85"/>
    <w:rsid w:val="00B83DE4"/>
    <w:rsid w:val="00B83E3E"/>
    <w:rsid w:val="00B84137"/>
    <w:rsid w:val="00B84152"/>
    <w:rsid w:val="00B841B1"/>
    <w:rsid w:val="00B8427D"/>
    <w:rsid w:val="00B842A3"/>
    <w:rsid w:val="00B84316"/>
    <w:rsid w:val="00B84370"/>
    <w:rsid w:val="00B84455"/>
    <w:rsid w:val="00B84472"/>
    <w:rsid w:val="00B8449A"/>
    <w:rsid w:val="00B84582"/>
    <w:rsid w:val="00B845DC"/>
    <w:rsid w:val="00B84641"/>
    <w:rsid w:val="00B84A66"/>
    <w:rsid w:val="00B84B06"/>
    <w:rsid w:val="00B84B32"/>
    <w:rsid w:val="00B84C9D"/>
    <w:rsid w:val="00B84D50"/>
    <w:rsid w:val="00B84ED4"/>
    <w:rsid w:val="00B8503B"/>
    <w:rsid w:val="00B85041"/>
    <w:rsid w:val="00B850B0"/>
    <w:rsid w:val="00B850F9"/>
    <w:rsid w:val="00B851DF"/>
    <w:rsid w:val="00B85206"/>
    <w:rsid w:val="00B8529E"/>
    <w:rsid w:val="00B85333"/>
    <w:rsid w:val="00B85385"/>
    <w:rsid w:val="00B85387"/>
    <w:rsid w:val="00B8544E"/>
    <w:rsid w:val="00B85479"/>
    <w:rsid w:val="00B854BB"/>
    <w:rsid w:val="00B85548"/>
    <w:rsid w:val="00B856E9"/>
    <w:rsid w:val="00B8570D"/>
    <w:rsid w:val="00B85820"/>
    <w:rsid w:val="00B85870"/>
    <w:rsid w:val="00B85893"/>
    <w:rsid w:val="00B858D5"/>
    <w:rsid w:val="00B859DF"/>
    <w:rsid w:val="00B859F9"/>
    <w:rsid w:val="00B85A5B"/>
    <w:rsid w:val="00B85C63"/>
    <w:rsid w:val="00B85CA4"/>
    <w:rsid w:val="00B85CC3"/>
    <w:rsid w:val="00B85D37"/>
    <w:rsid w:val="00B85D6B"/>
    <w:rsid w:val="00B85DD4"/>
    <w:rsid w:val="00B85E3B"/>
    <w:rsid w:val="00B85F3D"/>
    <w:rsid w:val="00B85F4D"/>
    <w:rsid w:val="00B85F7A"/>
    <w:rsid w:val="00B8610A"/>
    <w:rsid w:val="00B8610C"/>
    <w:rsid w:val="00B86376"/>
    <w:rsid w:val="00B864B9"/>
    <w:rsid w:val="00B86522"/>
    <w:rsid w:val="00B86545"/>
    <w:rsid w:val="00B865C4"/>
    <w:rsid w:val="00B865F2"/>
    <w:rsid w:val="00B866C6"/>
    <w:rsid w:val="00B86710"/>
    <w:rsid w:val="00B86756"/>
    <w:rsid w:val="00B867C0"/>
    <w:rsid w:val="00B8680D"/>
    <w:rsid w:val="00B86811"/>
    <w:rsid w:val="00B86885"/>
    <w:rsid w:val="00B86A1C"/>
    <w:rsid w:val="00B86AE9"/>
    <w:rsid w:val="00B86BFA"/>
    <w:rsid w:val="00B86C03"/>
    <w:rsid w:val="00B86C76"/>
    <w:rsid w:val="00B86CB8"/>
    <w:rsid w:val="00B86E4B"/>
    <w:rsid w:val="00B86EC8"/>
    <w:rsid w:val="00B87088"/>
    <w:rsid w:val="00B871A5"/>
    <w:rsid w:val="00B87206"/>
    <w:rsid w:val="00B873A7"/>
    <w:rsid w:val="00B873FD"/>
    <w:rsid w:val="00B8746B"/>
    <w:rsid w:val="00B8749C"/>
    <w:rsid w:val="00B87641"/>
    <w:rsid w:val="00B8768B"/>
    <w:rsid w:val="00B8779B"/>
    <w:rsid w:val="00B8787B"/>
    <w:rsid w:val="00B878CC"/>
    <w:rsid w:val="00B878F7"/>
    <w:rsid w:val="00B87A6D"/>
    <w:rsid w:val="00B87AF6"/>
    <w:rsid w:val="00B87C0A"/>
    <w:rsid w:val="00B87C11"/>
    <w:rsid w:val="00B87C2C"/>
    <w:rsid w:val="00B87C36"/>
    <w:rsid w:val="00B87C5B"/>
    <w:rsid w:val="00B87C66"/>
    <w:rsid w:val="00B87D47"/>
    <w:rsid w:val="00B87DEB"/>
    <w:rsid w:val="00B87E1A"/>
    <w:rsid w:val="00B87E3F"/>
    <w:rsid w:val="00B87F02"/>
    <w:rsid w:val="00B87F94"/>
    <w:rsid w:val="00B87FAC"/>
    <w:rsid w:val="00B87FCE"/>
    <w:rsid w:val="00B900B3"/>
    <w:rsid w:val="00B900DF"/>
    <w:rsid w:val="00B90146"/>
    <w:rsid w:val="00B901DF"/>
    <w:rsid w:val="00B90216"/>
    <w:rsid w:val="00B90283"/>
    <w:rsid w:val="00B902A8"/>
    <w:rsid w:val="00B90342"/>
    <w:rsid w:val="00B90418"/>
    <w:rsid w:val="00B905C1"/>
    <w:rsid w:val="00B90726"/>
    <w:rsid w:val="00B90924"/>
    <w:rsid w:val="00B90A3D"/>
    <w:rsid w:val="00B90A91"/>
    <w:rsid w:val="00B90ACF"/>
    <w:rsid w:val="00B90B20"/>
    <w:rsid w:val="00B90D8C"/>
    <w:rsid w:val="00B90DB2"/>
    <w:rsid w:val="00B90DE9"/>
    <w:rsid w:val="00B90E0E"/>
    <w:rsid w:val="00B90F0D"/>
    <w:rsid w:val="00B90F8F"/>
    <w:rsid w:val="00B90F9D"/>
    <w:rsid w:val="00B91123"/>
    <w:rsid w:val="00B91169"/>
    <w:rsid w:val="00B9117C"/>
    <w:rsid w:val="00B9125B"/>
    <w:rsid w:val="00B9148C"/>
    <w:rsid w:val="00B9149E"/>
    <w:rsid w:val="00B914AF"/>
    <w:rsid w:val="00B9157D"/>
    <w:rsid w:val="00B9159E"/>
    <w:rsid w:val="00B917AD"/>
    <w:rsid w:val="00B917CB"/>
    <w:rsid w:val="00B91820"/>
    <w:rsid w:val="00B91A2D"/>
    <w:rsid w:val="00B91C56"/>
    <w:rsid w:val="00B91CD4"/>
    <w:rsid w:val="00B91DC5"/>
    <w:rsid w:val="00B91E7E"/>
    <w:rsid w:val="00B91E97"/>
    <w:rsid w:val="00B91FBD"/>
    <w:rsid w:val="00B91FD1"/>
    <w:rsid w:val="00B91FDE"/>
    <w:rsid w:val="00B920D5"/>
    <w:rsid w:val="00B920ED"/>
    <w:rsid w:val="00B9214D"/>
    <w:rsid w:val="00B9242E"/>
    <w:rsid w:val="00B924A7"/>
    <w:rsid w:val="00B9255B"/>
    <w:rsid w:val="00B9263E"/>
    <w:rsid w:val="00B9266B"/>
    <w:rsid w:val="00B926F2"/>
    <w:rsid w:val="00B92754"/>
    <w:rsid w:val="00B927EF"/>
    <w:rsid w:val="00B92968"/>
    <w:rsid w:val="00B929C8"/>
    <w:rsid w:val="00B92A1C"/>
    <w:rsid w:val="00B92A74"/>
    <w:rsid w:val="00B92A87"/>
    <w:rsid w:val="00B92ADA"/>
    <w:rsid w:val="00B92AE8"/>
    <w:rsid w:val="00B92B3C"/>
    <w:rsid w:val="00B92B65"/>
    <w:rsid w:val="00B92C53"/>
    <w:rsid w:val="00B92C66"/>
    <w:rsid w:val="00B92C87"/>
    <w:rsid w:val="00B92CCC"/>
    <w:rsid w:val="00B92D08"/>
    <w:rsid w:val="00B92DF2"/>
    <w:rsid w:val="00B92E84"/>
    <w:rsid w:val="00B92EA5"/>
    <w:rsid w:val="00B9312F"/>
    <w:rsid w:val="00B93170"/>
    <w:rsid w:val="00B93180"/>
    <w:rsid w:val="00B93231"/>
    <w:rsid w:val="00B93249"/>
    <w:rsid w:val="00B932D0"/>
    <w:rsid w:val="00B93313"/>
    <w:rsid w:val="00B93366"/>
    <w:rsid w:val="00B935A7"/>
    <w:rsid w:val="00B935D7"/>
    <w:rsid w:val="00B93625"/>
    <w:rsid w:val="00B936C4"/>
    <w:rsid w:val="00B936CD"/>
    <w:rsid w:val="00B93704"/>
    <w:rsid w:val="00B93804"/>
    <w:rsid w:val="00B9392D"/>
    <w:rsid w:val="00B93A93"/>
    <w:rsid w:val="00B93B4E"/>
    <w:rsid w:val="00B93BB5"/>
    <w:rsid w:val="00B93C53"/>
    <w:rsid w:val="00B93CAF"/>
    <w:rsid w:val="00B93CCE"/>
    <w:rsid w:val="00B93D41"/>
    <w:rsid w:val="00B93EC4"/>
    <w:rsid w:val="00B93EC5"/>
    <w:rsid w:val="00B93F56"/>
    <w:rsid w:val="00B9407B"/>
    <w:rsid w:val="00B94161"/>
    <w:rsid w:val="00B941A7"/>
    <w:rsid w:val="00B9439D"/>
    <w:rsid w:val="00B943FF"/>
    <w:rsid w:val="00B94428"/>
    <w:rsid w:val="00B9447B"/>
    <w:rsid w:val="00B946F4"/>
    <w:rsid w:val="00B94763"/>
    <w:rsid w:val="00B94778"/>
    <w:rsid w:val="00B9478A"/>
    <w:rsid w:val="00B9487E"/>
    <w:rsid w:val="00B94881"/>
    <w:rsid w:val="00B949D4"/>
    <w:rsid w:val="00B94A03"/>
    <w:rsid w:val="00B94A49"/>
    <w:rsid w:val="00B94AB1"/>
    <w:rsid w:val="00B94B6E"/>
    <w:rsid w:val="00B94BFF"/>
    <w:rsid w:val="00B94C57"/>
    <w:rsid w:val="00B94C5E"/>
    <w:rsid w:val="00B94CCB"/>
    <w:rsid w:val="00B94D72"/>
    <w:rsid w:val="00B94E51"/>
    <w:rsid w:val="00B94E6B"/>
    <w:rsid w:val="00B94EA1"/>
    <w:rsid w:val="00B94F14"/>
    <w:rsid w:val="00B950B6"/>
    <w:rsid w:val="00B95128"/>
    <w:rsid w:val="00B95289"/>
    <w:rsid w:val="00B952A6"/>
    <w:rsid w:val="00B95302"/>
    <w:rsid w:val="00B9561B"/>
    <w:rsid w:val="00B958E5"/>
    <w:rsid w:val="00B958FF"/>
    <w:rsid w:val="00B95990"/>
    <w:rsid w:val="00B959B0"/>
    <w:rsid w:val="00B95A21"/>
    <w:rsid w:val="00B95A28"/>
    <w:rsid w:val="00B95A9F"/>
    <w:rsid w:val="00B95AF7"/>
    <w:rsid w:val="00B95BD6"/>
    <w:rsid w:val="00B95D69"/>
    <w:rsid w:val="00B95DB5"/>
    <w:rsid w:val="00B95E01"/>
    <w:rsid w:val="00B95E17"/>
    <w:rsid w:val="00B95ED5"/>
    <w:rsid w:val="00B95ED8"/>
    <w:rsid w:val="00B95F8A"/>
    <w:rsid w:val="00B95FA5"/>
    <w:rsid w:val="00B95FD0"/>
    <w:rsid w:val="00B9602E"/>
    <w:rsid w:val="00B960A7"/>
    <w:rsid w:val="00B9631F"/>
    <w:rsid w:val="00B96320"/>
    <w:rsid w:val="00B96364"/>
    <w:rsid w:val="00B96397"/>
    <w:rsid w:val="00B9639A"/>
    <w:rsid w:val="00B963BE"/>
    <w:rsid w:val="00B96429"/>
    <w:rsid w:val="00B96490"/>
    <w:rsid w:val="00B965C9"/>
    <w:rsid w:val="00B965CE"/>
    <w:rsid w:val="00B96601"/>
    <w:rsid w:val="00B9669B"/>
    <w:rsid w:val="00B96714"/>
    <w:rsid w:val="00B967B0"/>
    <w:rsid w:val="00B967BA"/>
    <w:rsid w:val="00B96825"/>
    <w:rsid w:val="00B968B1"/>
    <w:rsid w:val="00B96994"/>
    <w:rsid w:val="00B96B1E"/>
    <w:rsid w:val="00B96B42"/>
    <w:rsid w:val="00B96B50"/>
    <w:rsid w:val="00B96B7A"/>
    <w:rsid w:val="00B96DD6"/>
    <w:rsid w:val="00B96EF2"/>
    <w:rsid w:val="00B96F32"/>
    <w:rsid w:val="00B96F3B"/>
    <w:rsid w:val="00B97014"/>
    <w:rsid w:val="00B97018"/>
    <w:rsid w:val="00B97084"/>
    <w:rsid w:val="00B970EA"/>
    <w:rsid w:val="00B9720A"/>
    <w:rsid w:val="00B97393"/>
    <w:rsid w:val="00B973AA"/>
    <w:rsid w:val="00B9746F"/>
    <w:rsid w:val="00B97503"/>
    <w:rsid w:val="00B97592"/>
    <w:rsid w:val="00B97621"/>
    <w:rsid w:val="00B976A5"/>
    <w:rsid w:val="00B976D5"/>
    <w:rsid w:val="00B97724"/>
    <w:rsid w:val="00B97863"/>
    <w:rsid w:val="00B97969"/>
    <w:rsid w:val="00B979E5"/>
    <w:rsid w:val="00B979EF"/>
    <w:rsid w:val="00B979FF"/>
    <w:rsid w:val="00B97A2D"/>
    <w:rsid w:val="00B97A9F"/>
    <w:rsid w:val="00B97B2D"/>
    <w:rsid w:val="00B97B97"/>
    <w:rsid w:val="00B97BDA"/>
    <w:rsid w:val="00B97C2D"/>
    <w:rsid w:val="00B97D32"/>
    <w:rsid w:val="00B97D7A"/>
    <w:rsid w:val="00B97D82"/>
    <w:rsid w:val="00B97DBC"/>
    <w:rsid w:val="00B97E8F"/>
    <w:rsid w:val="00BA002E"/>
    <w:rsid w:val="00BA00DE"/>
    <w:rsid w:val="00BA014B"/>
    <w:rsid w:val="00BA0394"/>
    <w:rsid w:val="00BA0462"/>
    <w:rsid w:val="00BA049E"/>
    <w:rsid w:val="00BA04B8"/>
    <w:rsid w:val="00BA0514"/>
    <w:rsid w:val="00BA0540"/>
    <w:rsid w:val="00BA0550"/>
    <w:rsid w:val="00BA05C3"/>
    <w:rsid w:val="00BA0628"/>
    <w:rsid w:val="00BA06C1"/>
    <w:rsid w:val="00BA072D"/>
    <w:rsid w:val="00BA08C5"/>
    <w:rsid w:val="00BA094C"/>
    <w:rsid w:val="00BA0B25"/>
    <w:rsid w:val="00BA0BB7"/>
    <w:rsid w:val="00BA0C68"/>
    <w:rsid w:val="00BA0CA4"/>
    <w:rsid w:val="00BA0D0B"/>
    <w:rsid w:val="00BA0DE8"/>
    <w:rsid w:val="00BA0E51"/>
    <w:rsid w:val="00BA0E98"/>
    <w:rsid w:val="00BA0F45"/>
    <w:rsid w:val="00BA114F"/>
    <w:rsid w:val="00BA1174"/>
    <w:rsid w:val="00BA1214"/>
    <w:rsid w:val="00BA1241"/>
    <w:rsid w:val="00BA12AE"/>
    <w:rsid w:val="00BA12C8"/>
    <w:rsid w:val="00BA12E8"/>
    <w:rsid w:val="00BA1412"/>
    <w:rsid w:val="00BA159C"/>
    <w:rsid w:val="00BA159F"/>
    <w:rsid w:val="00BA1622"/>
    <w:rsid w:val="00BA1735"/>
    <w:rsid w:val="00BA17EB"/>
    <w:rsid w:val="00BA1801"/>
    <w:rsid w:val="00BA180D"/>
    <w:rsid w:val="00BA1889"/>
    <w:rsid w:val="00BA192D"/>
    <w:rsid w:val="00BA19AF"/>
    <w:rsid w:val="00BA1A3A"/>
    <w:rsid w:val="00BA1B11"/>
    <w:rsid w:val="00BA1B37"/>
    <w:rsid w:val="00BA1C2D"/>
    <w:rsid w:val="00BA1C84"/>
    <w:rsid w:val="00BA1D62"/>
    <w:rsid w:val="00BA1EBD"/>
    <w:rsid w:val="00BA1EEA"/>
    <w:rsid w:val="00BA200A"/>
    <w:rsid w:val="00BA20B0"/>
    <w:rsid w:val="00BA20FE"/>
    <w:rsid w:val="00BA221C"/>
    <w:rsid w:val="00BA2375"/>
    <w:rsid w:val="00BA2376"/>
    <w:rsid w:val="00BA2479"/>
    <w:rsid w:val="00BA247E"/>
    <w:rsid w:val="00BA24BC"/>
    <w:rsid w:val="00BA2541"/>
    <w:rsid w:val="00BA2621"/>
    <w:rsid w:val="00BA27C2"/>
    <w:rsid w:val="00BA295C"/>
    <w:rsid w:val="00BA29EA"/>
    <w:rsid w:val="00BA2A4C"/>
    <w:rsid w:val="00BA2A93"/>
    <w:rsid w:val="00BA2CAB"/>
    <w:rsid w:val="00BA2D1D"/>
    <w:rsid w:val="00BA2D3C"/>
    <w:rsid w:val="00BA2D96"/>
    <w:rsid w:val="00BA2E39"/>
    <w:rsid w:val="00BA2E5F"/>
    <w:rsid w:val="00BA2E68"/>
    <w:rsid w:val="00BA2F66"/>
    <w:rsid w:val="00BA30C2"/>
    <w:rsid w:val="00BA30D6"/>
    <w:rsid w:val="00BA3106"/>
    <w:rsid w:val="00BA31B0"/>
    <w:rsid w:val="00BA33AA"/>
    <w:rsid w:val="00BA3470"/>
    <w:rsid w:val="00BA34F0"/>
    <w:rsid w:val="00BA352C"/>
    <w:rsid w:val="00BA3555"/>
    <w:rsid w:val="00BA357B"/>
    <w:rsid w:val="00BA35D1"/>
    <w:rsid w:val="00BA362F"/>
    <w:rsid w:val="00BA3692"/>
    <w:rsid w:val="00BA375F"/>
    <w:rsid w:val="00BA382A"/>
    <w:rsid w:val="00BA38DA"/>
    <w:rsid w:val="00BA3902"/>
    <w:rsid w:val="00BA39CB"/>
    <w:rsid w:val="00BA3AA0"/>
    <w:rsid w:val="00BA3AEB"/>
    <w:rsid w:val="00BA3C8E"/>
    <w:rsid w:val="00BA3EFB"/>
    <w:rsid w:val="00BA3FD0"/>
    <w:rsid w:val="00BA405E"/>
    <w:rsid w:val="00BA40C9"/>
    <w:rsid w:val="00BA418B"/>
    <w:rsid w:val="00BA4395"/>
    <w:rsid w:val="00BA4630"/>
    <w:rsid w:val="00BA47B7"/>
    <w:rsid w:val="00BA47D8"/>
    <w:rsid w:val="00BA4902"/>
    <w:rsid w:val="00BA491C"/>
    <w:rsid w:val="00BA4977"/>
    <w:rsid w:val="00BA49A3"/>
    <w:rsid w:val="00BA4A76"/>
    <w:rsid w:val="00BA4BAF"/>
    <w:rsid w:val="00BA4C61"/>
    <w:rsid w:val="00BA4CF2"/>
    <w:rsid w:val="00BA4D09"/>
    <w:rsid w:val="00BA4E3C"/>
    <w:rsid w:val="00BA4FB4"/>
    <w:rsid w:val="00BA50BE"/>
    <w:rsid w:val="00BA50EA"/>
    <w:rsid w:val="00BA5131"/>
    <w:rsid w:val="00BA513D"/>
    <w:rsid w:val="00BA5149"/>
    <w:rsid w:val="00BA51A0"/>
    <w:rsid w:val="00BA51AF"/>
    <w:rsid w:val="00BA522F"/>
    <w:rsid w:val="00BA5272"/>
    <w:rsid w:val="00BA52B6"/>
    <w:rsid w:val="00BA5308"/>
    <w:rsid w:val="00BA53C5"/>
    <w:rsid w:val="00BA540D"/>
    <w:rsid w:val="00BA54BE"/>
    <w:rsid w:val="00BA54DE"/>
    <w:rsid w:val="00BA5510"/>
    <w:rsid w:val="00BA55FB"/>
    <w:rsid w:val="00BA5612"/>
    <w:rsid w:val="00BA5683"/>
    <w:rsid w:val="00BA568B"/>
    <w:rsid w:val="00BA5729"/>
    <w:rsid w:val="00BA582C"/>
    <w:rsid w:val="00BA5851"/>
    <w:rsid w:val="00BA5935"/>
    <w:rsid w:val="00BA5948"/>
    <w:rsid w:val="00BA5AEF"/>
    <w:rsid w:val="00BA5B72"/>
    <w:rsid w:val="00BA5C3D"/>
    <w:rsid w:val="00BA5C4B"/>
    <w:rsid w:val="00BA5C59"/>
    <w:rsid w:val="00BA5CE1"/>
    <w:rsid w:val="00BA5D0B"/>
    <w:rsid w:val="00BA5D82"/>
    <w:rsid w:val="00BA5D93"/>
    <w:rsid w:val="00BA5E6E"/>
    <w:rsid w:val="00BA5FE1"/>
    <w:rsid w:val="00BA60F1"/>
    <w:rsid w:val="00BA61B4"/>
    <w:rsid w:val="00BA61EC"/>
    <w:rsid w:val="00BA61FC"/>
    <w:rsid w:val="00BA6268"/>
    <w:rsid w:val="00BA633C"/>
    <w:rsid w:val="00BA63CE"/>
    <w:rsid w:val="00BA6410"/>
    <w:rsid w:val="00BA641B"/>
    <w:rsid w:val="00BA6432"/>
    <w:rsid w:val="00BA6448"/>
    <w:rsid w:val="00BA662B"/>
    <w:rsid w:val="00BA668F"/>
    <w:rsid w:val="00BA6871"/>
    <w:rsid w:val="00BA687C"/>
    <w:rsid w:val="00BA68E4"/>
    <w:rsid w:val="00BA6AFD"/>
    <w:rsid w:val="00BA6B2B"/>
    <w:rsid w:val="00BA6D82"/>
    <w:rsid w:val="00BA6E3C"/>
    <w:rsid w:val="00BA6F83"/>
    <w:rsid w:val="00BA6FB1"/>
    <w:rsid w:val="00BA71FD"/>
    <w:rsid w:val="00BA7233"/>
    <w:rsid w:val="00BA724E"/>
    <w:rsid w:val="00BA728C"/>
    <w:rsid w:val="00BA72A2"/>
    <w:rsid w:val="00BA734A"/>
    <w:rsid w:val="00BA7583"/>
    <w:rsid w:val="00BA75C9"/>
    <w:rsid w:val="00BA76B7"/>
    <w:rsid w:val="00BA7707"/>
    <w:rsid w:val="00BA778B"/>
    <w:rsid w:val="00BA7794"/>
    <w:rsid w:val="00BA77CD"/>
    <w:rsid w:val="00BA792F"/>
    <w:rsid w:val="00BA793D"/>
    <w:rsid w:val="00BA7983"/>
    <w:rsid w:val="00BA79FA"/>
    <w:rsid w:val="00BA7B73"/>
    <w:rsid w:val="00BA7D01"/>
    <w:rsid w:val="00BA7D73"/>
    <w:rsid w:val="00BA7EF2"/>
    <w:rsid w:val="00BA7F76"/>
    <w:rsid w:val="00BA7FC9"/>
    <w:rsid w:val="00BB000F"/>
    <w:rsid w:val="00BB00D6"/>
    <w:rsid w:val="00BB0167"/>
    <w:rsid w:val="00BB0199"/>
    <w:rsid w:val="00BB0234"/>
    <w:rsid w:val="00BB0236"/>
    <w:rsid w:val="00BB029D"/>
    <w:rsid w:val="00BB02B4"/>
    <w:rsid w:val="00BB0353"/>
    <w:rsid w:val="00BB035E"/>
    <w:rsid w:val="00BB037A"/>
    <w:rsid w:val="00BB04A4"/>
    <w:rsid w:val="00BB04AB"/>
    <w:rsid w:val="00BB05F5"/>
    <w:rsid w:val="00BB0647"/>
    <w:rsid w:val="00BB06FD"/>
    <w:rsid w:val="00BB0797"/>
    <w:rsid w:val="00BB08E8"/>
    <w:rsid w:val="00BB0903"/>
    <w:rsid w:val="00BB0932"/>
    <w:rsid w:val="00BB0B0F"/>
    <w:rsid w:val="00BB0B35"/>
    <w:rsid w:val="00BB0D1D"/>
    <w:rsid w:val="00BB0D3F"/>
    <w:rsid w:val="00BB0D74"/>
    <w:rsid w:val="00BB0D9B"/>
    <w:rsid w:val="00BB0F48"/>
    <w:rsid w:val="00BB1106"/>
    <w:rsid w:val="00BB112D"/>
    <w:rsid w:val="00BB13B6"/>
    <w:rsid w:val="00BB13DE"/>
    <w:rsid w:val="00BB14A0"/>
    <w:rsid w:val="00BB14A4"/>
    <w:rsid w:val="00BB151E"/>
    <w:rsid w:val="00BB15CA"/>
    <w:rsid w:val="00BB1602"/>
    <w:rsid w:val="00BB161F"/>
    <w:rsid w:val="00BB1650"/>
    <w:rsid w:val="00BB1667"/>
    <w:rsid w:val="00BB17D5"/>
    <w:rsid w:val="00BB198A"/>
    <w:rsid w:val="00BB1B1A"/>
    <w:rsid w:val="00BB1B2F"/>
    <w:rsid w:val="00BB1B85"/>
    <w:rsid w:val="00BB1B93"/>
    <w:rsid w:val="00BB1C22"/>
    <w:rsid w:val="00BB1D25"/>
    <w:rsid w:val="00BB1D33"/>
    <w:rsid w:val="00BB1E51"/>
    <w:rsid w:val="00BB1E5A"/>
    <w:rsid w:val="00BB2183"/>
    <w:rsid w:val="00BB22DF"/>
    <w:rsid w:val="00BB2367"/>
    <w:rsid w:val="00BB23E0"/>
    <w:rsid w:val="00BB2403"/>
    <w:rsid w:val="00BB26A5"/>
    <w:rsid w:val="00BB26CB"/>
    <w:rsid w:val="00BB2796"/>
    <w:rsid w:val="00BB27B6"/>
    <w:rsid w:val="00BB291B"/>
    <w:rsid w:val="00BB2955"/>
    <w:rsid w:val="00BB295E"/>
    <w:rsid w:val="00BB29DC"/>
    <w:rsid w:val="00BB2C48"/>
    <w:rsid w:val="00BB2D3C"/>
    <w:rsid w:val="00BB2D5F"/>
    <w:rsid w:val="00BB2E43"/>
    <w:rsid w:val="00BB2E79"/>
    <w:rsid w:val="00BB316B"/>
    <w:rsid w:val="00BB31AF"/>
    <w:rsid w:val="00BB32FE"/>
    <w:rsid w:val="00BB33D0"/>
    <w:rsid w:val="00BB33D8"/>
    <w:rsid w:val="00BB33FB"/>
    <w:rsid w:val="00BB3418"/>
    <w:rsid w:val="00BB3523"/>
    <w:rsid w:val="00BB353C"/>
    <w:rsid w:val="00BB354A"/>
    <w:rsid w:val="00BB36EB"/>
    <w:rsid w:val="00BB37D7"/>
    <w:rsid w:val="00BB37F7"/>
    <w:rsid w:val="00BB3973"/>
    <w:rsid w:val="00BB3A0B"/>
    <w:rsid w:val="00BB3A74"/>
    <w:rsid w:val="00BB3B04"/>
    <w:rsid w:val="00BB3B3B"/>
    <w:rsid w:val="00BB3C50"/>
    <w:rsid w:val="00BB3CF2"/>
    <w:rsid w:val="00BB3D95"/>
    <w:rsid w:val="00BB3E69"/>
    <w:rsid w:val="00BB3E88"/>
    <w:rsid w:val="00BB3F92"/>
    <w:rsid w:val="00BB401A"/>
    <w:rsid w:val="00BB4287"/>
    <w:rsid w:val="00BB43CA"/>
    <w:rsid w:val="00BB4446"/>
    <w:rsid w:val="00BB4451"/>
    <w:rsid w:val="00BB44C9"/>
    <w:rsid w:val="00BB4693"/>
    <w:rsid w:val="00BB482B"/>
    <w:rsid w:val="00BB48E5"/>
    <w:rsid w:val="00BB4A44"/>
    <w:rsid w:val="00BB4ABC"/>
    <w:rsid w:val="00BB4AC5"/>
    <w:rsid w:val="00BB4D93"/>
    <w:rsid w:val="00BB4DB4"/>
    <w:rsid w:val="00BB4DBC"/>
    <w:rsid w:val="00BB4E0E"/>
    <w:rsid w:val="00BB4E1B"/>
    <w:rsid w:val="00BB4E2A"/>
    <w:rsid w:val="00BB501D"/>
    <w:rsid w:val="00BB5073"/>
    <w:rsid w:val="00BB509A"/>
    <w:rsid w:val="00BB526D"/>
    <w:rsid w:val="00BB5284"/>
    <w:rsid w:val="00BB53AB"/>
    <w:rsid w:val="00BB552B"/>
    <w:rsid w:val="00BB5567"/>
    <w:rsid w:val="00BB55F1"/>
    <w:rsid w:val="00BB55F7"/>
    <w:rsid w:val="00BB5674"/>
    <w:rsid w:val="00BB5716"/>
    <w:rsid w:val="00BB5914"/>
    <w:rsid w:val="00BB5BF8"/>
    <w:rsid w:val="00BB5CC7"/>
    <w:rsid w:val="00BB5D3D"/>
    <w:rsid w:val="00BB5D8A"/>
    <w:rsid w:val="00BB5E54"/>
    <w:rsid w:val="00BB5F40"/>
    <w:rsid w:val="00BB5F60"/>
    <w:rsid w:val="00BB5FC2"/>
    <w:rsid w:val="00BB602E"/>
    <w:rsid w:val="00BB6121"/>
    <w:rsid w:val="00BB6358"/>
    <w:rsid w:val="00BB6370"/>
    <w:rsid w:val="00BB649F"/>
    <w:rsid w:val="00BB6568"/>
    <w:rsid w:val="00BB6593"/>
    <w:rsid w:val="00BB65B4"/>
    <w:rsid w:val="00BB65C9"/>
    <w:rsid w:val="00BB65D2"/>
    <w:rsid w:val="00BB67DC"/>
    <w:rsid w:val="00BB6923"/>
    <w:rsid w:val="00BB6C9C"/>
    <w:rsid w:val="00BB6CE4"/>
    <w:rsid w:val="00BB6D2F"/>
    <w:rsid w:val="00BB6DA6"/>
    <w:rsid w:val="00BB70F3"/>
    <w:rsid w:val="00BB717C"/>
    <w:rsid w:val="00BB71DC"/>
    <w:rsid w:val="00BB7202"/>
    <w:rsid w:val="00BB72C4"/>
    <w:rsid w:val="00BB73D1"/>
    <w:rsid w:val="00BB7471"/>
    <w:rsid w:val="00BB767B"/>
    <w:rsid w:val="00BB76B0"/>
    <w:rsid w:val="00BB76E8"/>
    <w:rsid w:val="00BB77F5"/>
    <w:rsid w:val="00BB790D"/>
    <w:rsid w:val="00BB7A40"/>
    <w:rsid w:val="00BB7B81"/>
    <w:rsid w:val="00BB7C06"/>
    <w:rsid w:val="00BB7C2F"/>
    <w:rsid w:val="00BB7DEF"/>
    <w:rsid w:val="00BB7F1D"/>
    <w:rsid w:val="00BB7F8D"/>
    <w:rsid w:val="00BC0166"/>
    <w:rsid w:val="00BC01CC"/>
    <w:rsid w:val="00BC01CF"/>
    <w:rsid w:val="00BC0282"/>
    <w:rsid w:val="00BC02E9"/>
    <w:rsid w:val="00BC0396"/>
    <w:rsid w:val="00BC03EB"/>
    <w:rsid w:val="00BC0654"/>
    <w:rsid w:val="00BC074A"/>
    <w:rsid w:val="00BC075D"/>
    <w:rsid w:val="00BC086F"/>
    <w:rsid w:val="00BC090A"/>
    <w:rsid w:val="00BC0923"/>
    <w:rsid w:val="00BC0A22"/>
    <w:rsid w:val="00BC0ADB"/>
    <w:rsid w:val="00BC0B07"/>
    <w:rsid w:val="00BC0BCD"/>
    <w:rsid w:val="00BC0C3A"/>
    <w:rsid w:val="00BC0DBC"/>
    <w:rsid w:val="00BC0E55"/>
    <w:rsid w:val="00BC0E90"/>
    <w:rsid w:val="00BC0F1B"/>
    <w:rsid w:val="00BC1112"/>
    <w:rsid w:val="00BC11F1"/>
    <w:rsid w:val="00BC124B"/>
    <w:rsid w:val="00BC1398"/>
    <w:rsid w:val="00BC13A4"/>
    <w:rsid w:val="00BC1440"/>
    <w:rsid w:val="00BC1469"/>
    <w:rsid w:val="00BC1479"/>
    <w:rsid w:val="00BC148C"/>
    <w:rsid w:val="00BC14BB"/>
    <w:rsid w:val="00BC1516"/>
    <w:rsid w:val="00BC151B"/>
    <w:rsid w:val="00BC1561"/>
    <w:rsid w:val="00BC177A"/>
    <w:rsid w:val="00BC18A7"/>
    <w:rsid w:val="00BC195F"/>
    <w:rsid w:val="00BC1A83"/>
    <w:rsid w:val="00BC1AEB"/>
    <w:rsid w:val="00BC1B53"/>
    <w:rsid w:val="00BC1BF6"/>
    <w:rsid w:val="00BC1C57"/>
    <w:rsid w:val="00BC1CCC"/>
    <w:rsid w:val="00BC1D5E"/>
    <w:rsid w:val="00BC1EA4"/>
    <w:rsid w:val="00BC1EA7"/>
    <w:rsid w:val="00BC1FD3"/>
    <w:rsid w:val="00BC203D"/>
    <w:rsid w:val="00BC2118"/>
    <w:rsid w:val="00BC2153"/>
    <w:rsid w:val="00BC217C"/>
    <w:rsid w:val="00BC22D1"/>
    <w:rsid w:val="00BC23D3"/>
    <w:rsid w:val="00BC23ED"/>
    <w:rsid w:val="00BC2412"/>
    <w:rsid w:val="00BC2486"/>
    <w:rsid w:val="00BC2657"/>
    <w:rsid w:val="00BC277A"/>
    <w:rsid w:val="00BC27BC"/>
    <w:rsid w:val="00BC27CA"/>
    <w:rsid w:val="00BC2815"/>
    <w:rsid w:val="00BC28A7"/>
    <w:rsid w:val="00BC2966"/>
    <w:rsid w:val="00BC2970"/>
    <w:rsid w:val="00BC29B2"/>
    <w:rsid w:val="00BC2AB4"/>
    <w:rsid w:val="00BC2B25"/>
    <w:rsid w:val="00BC2B8B"/>
    <w:rsid w:val="00BC2BAE"/>
    <w:rsid w:val="00BC2CA8"/>
    <w:rsid w:val="00BC2CCE"/>
    <w:rsid w:val="00BC2CED"/>
    <w:rsid w:val="00BC2D00"/>
    <w:rsid w:val="00BC2D1E"/>
    <w:rsid w:val="00BC2E06"/>
    <w:rsid w:val="00BC2E7A"/>
    <w:rsid w:val="00BC3124"/>
    <w:rsid w:val="00BC3157"/>
    <w:rsid w:val="00BC319B"/>
    <w:rsid w:val="00BC31E9"/>
    <w:rsid w:val="00BC327F"/>
    <w:rsid w:val="00BC333B"/>
    <w:rsid w:val="00BC33AC"/>
    <w:rsid w:val="00BC3410"/>
    <w:rsid w:val="00BC35BC"/>
    <w:rsid w:val="00BC35EF"/>
    <w:rsid w:val="00BC362C"/>
    <w:rsid w:val="00BC36AF"/>
    <w:rsid w:val="00BC36DB"/>
    <w:rsid w:val="00BC36E6"/>
    <w:rsid w:val="00BC36F5"/>
    <w:rsid w:val="00BC37AA"/>
    <w:rsid w:val="00BC37C4"/>
    <w:rsid w:val="00BC3A11"/>
    <w:rsid w:val="00BC3AC5"/>
    <w:rsid w:val="00BC3B55"/>
    <w:rsid w:val="00BC3BBF"/>
    <w:rsid w:val="00BC3C3B"/>
    <w:rsid w:val="00BC3C46"/>
    <w:rsid w:val="00BC3CA8"/>
    <w:rsid w:val="00BC3D5F"/>
    <w:rsid w:val="00BC3E56"/>
    <w:rsid w:val="00BC3EFE"/>
    <w:rsid w:val="00BC3F01"/>
    <w:rsid w:val="00BC3FB1"/>
    <w:rsid w:val="00BC3FE1"/>
    <w:rsid w:val="00BC41CE"/>
    <w:rsid w:val="00BC427C"/>
    <w:rsid w:val="00BC429A"/>
    <w:rsid w:val="00BC430B"/>
    <w:rsid w:val="00BC444D"/>
    <w:rsid w:val="00BC4463"/>
    <w:rsid w:val="00BC4510"/>
    <w:rsid w:val="00BC4560"/>
    <w:rsid w:val="00BC4621"/>
    <w:rsid w:val="00BC4682"/>
    <w:rsid w:val="00BC4743"/>
    <w:rsid w:val="00BC49AF"/>
    <w:rsid w:val="00BC4A6B"/>
    <w:rsid w:val="00BC4A70"/>
    <w:rsid w:val="00BC4B11"/>
    <w:rsid w:val="00BC4B30"/>
    <w:rsid w:val="00BC4D28"/>
    <w:rsid w:val="00BC4D77"/>
    <w:rsid w:val="00BC4DE1"/>
    <w:rsid w:val="00BC4F15"/>
    <w:rsid w:val="00BC4F26"/>
    <w:rsid w:val="00BC4F2D"/>
    <w:rsid w:val="00BC4FD7"/>
    <w:rsid w:val="00BC504E"/>
    <w:rsid w:val="00BC50A5"/>
    <w:rsid w:val="00BC50D0"/>
    <w:rsid w:val="00BC519A"/>
    <w:rsid w:val="00BC51A2"/>
    <w:rsid w:val="00BC51BF"/>
    <w:rsid w:val="00BC53E5"/>
    <w:rsid w:val="00BC5402"/>
    <w:rsid w:val="00BC5479"/>
    <w:rsid w:val="00BC55B4"/>
    <w:rsid w:val="00BC565A"/>
    <w:rsid w:val="00BC5883"/>
    <w:rsid w:val="00BC59DF"/>
    <w:rsid w:val="00BC59E3"/>
    <w:rsid w:val="00BC5A6D"/>
    <w:rsid w:val="00BC5B4D"/>
    <w:rsid w:val="00BC5B67"/>
    <w:rsid w:val="00BC5C7E"/>
    <w:rsid w:val="00BC5D1A"/>
    <w:rsid w:val="00BC5DE4"/>
    <w:rsid w:val="00BC5E8A"/>
    <w:rsid w:val="00BC6001"/>
    <w:rsid w:val="00BC605D"/>
    <w:rsid w:val="00BC60FB"/>
    <w:rsid w:val="00BC6154"/>
    <w:rsid w:val="00BC61CB"/>
    <w:rsid w:val="00BC6281"/>
    <w:rsid w:val="00BC6310"/>
    <w:rsid w:val="00BC638E"/>
    <w:rsid w:val="00BC63CC"/>
    <w:rsid w:val="00BC63EB"/>
    <w:rsid w:val="00BC6563"/>
    <w:rsid w:val="00BC66EB"/>
    <w:rsid w:val="00BC68E1"/>
    <w:rsid w:val="00BC68E6"/>
    <w:rsid w:val="00BC69AE"/>
    <w:rsid w:val="00BC6A10"/>
    <w:rsid w:val="00BC6B18"/>
    <w:rsid w:val="00BC6BB9"/>
    <w:rsid w:val="00BC6C18"/>
    <w:rsid w:val="00BC6CBD"/>
    <w:rsid w:val="00BC6E4B"/>
    <w:rsid w:val="00BC6E70"/>
    <w:rsid w:val="00BC6E84"/>
    <w:rsid w:val="00BC6FBA"/>
    <w:rsid w:val="00BC7060"/>
    <w:rsid w:val="00BC7065"/>
    <w:rsid w:val="00BC70EA"/>
    <w:rsid w:val="00BC7237"/>
    <w:rsid w:val="00BC7307"/>
    <w:rsid w:val="00BC7377"/>
    <w:rsid w:val="00BC74CA"/>
    <w:rsid w:val="00BC752C"/>
    <w:rsid w:val="00BC75D3"/>
    <w:rsid w:val="00BC763A"/>
    <w:rsid w:val="00BC76B4"/>
    <w:rsid w:val="00BC7737"/>
    <w:rsid w:val="00BC774D"/>
    <w:rsid w:val="00BC77A5"/>
    <w:rsid w:val="00BC77FE"/>
    <w:rsid w:val="00BC7B4E"/>
    <w:rsid w:val="00BC7C99"/>
    <w:rsid w:val="00BC7CD1"/>
    <w:rsid w:val="00BC7D98"/>
    <w:rsid w:val="00BC7E29"/>
    <w:rsid w:val="00BC7F09"/>
    <w:rsid w:val="00BD0111"/>
    <w:rsid w:val="00BD0279"/>
    <w:rsid w:val="00BD0284"/>
    <w:rsid w:val="00BD04D5"/>
    <w:rsid w:val="00BD050B"/>
    <w:rsid w:val="00BD05FE"/>
    <w:rsid w:val="00BD0696"/>
    <w:rsid w:val="00BD07F8"/>
    <w:rsid w:val="00BD08F8"/>
    <w:rsid w:val="00BD09F0"/>
    <w:rsid w:val="00BD0ACE"/>
    <w:rsid w:val="00BD0BFF"/>
    <w:rsid w:val="00BD0C62"/>
    <w:rsid w:val="00BD0CD3"/>
    <w:rsid w:val="00BD0CD4"/>
    <w:rsid w:val="00BD0CE1"/>
    <w:rsid w:val="00BD0DDD"/>
    <w:rsid w:val="00BD0F72"/>
    <w:rsid w:val="00BD0FFB"/>
    <w:rsid w:val="00BD10DB"/>
    <w:rsid w:val="00BD1156"/>
    <w:rsid w:val="00BD1271"/>
    <w:rsid w:val="00BD15C4"/>
    <w:rsid w:val="00BD15D3"/>
    <w:rsid w:val="00BD1626"/>
    <w:rsid w:val="00BD1627"/>
    <w:rsid w:val="00BD1631"/>
    <w:rsid w:val="00BD1682"/>
    <w:rsid w:val="00BD1694"/>
    <w:rsid w:val="00BD16D9"/>
    <w:rsid w:val="00BD16DE"/>
    <w:rsid w:val="00BD18C1"/>
    <w:rsid w:val="00BD1966"/>
    <w:rsid w:val="00BD1ACE"/>
    <w:rsid w:val="00BD1B66"/>
    <w:rsid w:val="00BD1B98"/>
    <w:rsid w:val="00BD1C34"/>
    <w:rsid w:val="00BD1D70"/>
    <w:rsid w:val="00BD1DDF"/>
    <w:rsid w:val="00BD1E15"/>
    <w:rsid w:val="00BD1E5C"/>
    <w:rsid w:val="00BD20A8"/>
    <w:rsid w:val="00BD2102"/>
    <w:rsid w:val="00BD2269"/>
    <w:rsid w:val="00BD22D1"/>
    <w:rsid w:val="00BD22F5"/>
    <w:rsid w:val="00BD2300"/>
    <w:rsid w:val="00BD25A7"/>
    <w:rsid w:val="00BD25B5"/>
    <w:rsid w:val="00BD26C6"/>
    <w:rsid w:val="00BD27EB"/>
    <w:rsid w:val="00BD2845"/>
    <w:rsid w:val="00BD28A8"/>
    <w:rsid w:val="00BD2A9D"/>
    <w:rsid w:val="00BD2B29"/>
    <w:rsid w:val="00BD2BA6"/>
    <w:rsid w:val="00BD2BE0"/>
    <w:rsid w:val="00BD2C5A"/>
    <w:rsid w:val="00BD2CF2"/>
    <w:rsid w:val="00BD2CFF"/>
    <w:rsid w:val="00BD2D94"/>
    <w:rsid w:val="00BD2EC6"/>
    <w:rsid w:val="00BD2F10"/>
    <w:rsid w:val="00BD3117"/>
    <w:rsid w:val="00BD31C3"/>
    <w:rsid w:val="00BD323E"/>
    <w:rsid w:val="00BD3416"/>
    <w:rsid w:val="00BD3515"/>
    <w:rsid w:val="00BD351C"/>
    <w:rsid w:val="00BD35B8"/>
    <w:rsid w:val="00BD36D9"/>
    <w:rsid w:val="00BD37F2"/>
    <w:rsid w:val="00BD3A34"/>
    <w:rsid w:val="00BD3AB9"/>
    <w:rsid w:val="00BD3AF4"/>
    <w:rsid w:val="00BD3BA5"/>
    <w:rsid w:val="00BD3C0D"/>
    <w:rsid w:val="00BD3C14"/>
    <w:rsid w:val="00BD3CC5"/>
    <w:rsid w:val="00BD3CFC"/>
    <w:rsid w:val="00BD3D53"/>
    <w:rsid w:val="00BD3D9E"/>
    <w:rsid w:val="00BD3DFD"/>
    <w:rsid w:val="00BD3EF7"/>
    <w:rsid w:val="00BD3FB1"/>
    <w:rsid w:val="00BD3FD5"/>
    <w:rsid w:val="00BD4002"/>
    <w:rsid w:val="00BD4138"/>
    <w:rsid w:val="00BD4162"/>
    <w:rsid w:val="00BD4287"/>
    <w:rsid w:val="00BD448D"/>
    <w:rsid w:val="00BD4497"/>
    <w:rsid w:val="00BD4566"/>
    <w:rsid w:val="00BD4583"/>
    <w:rsid w:val="00BD45CD"/>
    <w:rsid w:val="00BD45EB"/>
    <w:rsid w:val="00BD46DA"/>
    <w:rsid w:val="00BD46DD"/>
    <w:rsid w:val="00BD4749"/>
    <w:rsid w:val="00BD4751"/>
    <w:rsid w:val="00BD4804"/>
    <w:rsid w:val="00BD4841"/>
    <w:rsid w:val="00BD499F"/>
    <w:rsid w:val="00BD49F9"/>
    <w:rsid w:val="00BD4A98"/>
    <w:rsid w:val="00BD4ACA"/>
    <w:rsid w:val="00BD4B61"/>
    <w:rsid w:val="00BD4B71"/>
    <w:rsid w:val="00BD4C06"/>
    <w:rsid w:val="00BD4CCB"/>
    <w:rsid w:val="00BD4DEB"/>
    <w:rsid w:val="00BD4E76"/>
    <w:rsid w:val="00BD4F25"/>
    <w:rsid w:val="00BD4F72"/>
    <w:rsid w:val="00BD4FBA"/>
    <w:rsid w:val="00BD5029"/>
    <w:rsid w:val="00BD5051"/>
    <w:rsid w:val="00BD5098"/>
    <w:rsid w:val="00BD512C"/>
    <w:rsid w:val="00BD5173"/>
    <w:rsid w:val="00BD51A0"/>
    <w:rsid w:val="00BD52A8"/>
    <w:rsid w:val="00BD52CE"/>
    <w:rsid w:val="00BD5559"/>
    <w:rsid w:val="00BD5606"/>
    <w:rsid w:val="00BD57C5"/>
    <w:rsid w:val="00BD58A2"/>
    <w:rsid w:val="00BD58B3"/>
    <w:rsid w:val="00BD5B09"/>
    <w:rsid w:val="00BD5B18"/>
    <w:rsid w:val="00BD5B54"/>
    <w:rsid w:val="00BD5B95"/>
    <w:rsid w:val="00BD5E96"/>
    <w:rsid w:val="00BD5EC8"/>
    <w:rsid w:val="00BD5F22"/>
    <w:rsid w:val="00BD5F6D"/>
    <w:rsid w:val="00BD5FE3"/>
    <w:rsid w:val="00BD6038"/>
    <w:rsid w:val="00BD6055"/>
    <w:rsid w:val="00BD6070"/>
    <w:rsid w:val="00BD6072"/>
    <w:rsid w:val="00BD6099"/>
    <w:rsid w:val="00BD60D3"/>
    <w:rsid w:val="00BD614D"/>
    <w:rsid w:val="00BD61E9"/>
    <w:rsid w:val="00BD625B"/>
    <w:rsid w:val="00BD6428"/>
    <w:rsid w:val="00BD646D"/>
    <w:rsid w:val="00BD64EF"/>
    <w:rsid w:val="00BD655E"/>
    <w:rsid w:val="00BD65BB"/>
    <w:rsid w:val="00BD6627"/>
    <w:rsid w:val="00BD6631"/>
    <w:rsid w:val="00BD6642"/>
    <w:rsid w:val="00BD666C"/>
    <w:rsid w:val="00BD67D1"/>
    <w:rsid w:val="00BD67DF"/>
    <w:rsid w:val="00BD68E2"/>
    <w:rsid w:val="00BD69F8"/>
    <w:rsid w:val="00BD6B79"/>
    <w:rsid w:val="00BD6BE1"/>
    <w:rsid w:val="00BD6C18"/>
    <w:rsid w:val="00BD6C98"/>
    <w:rsid w:val="00BD6CFE"/>
    <w:rsid w:val="00BD6F6F"/>
    <w:rsid w:val="00BD6F86"/>
    <w:rsid w:val="00BD726E"/>
    <w:rsid w:val="00BD7311"/>
    <w:rsid w:val="00BD7394"/>
    <w:rsid w:val="00BD7397"/>
    <w:rsid w:val="00BD73A8"/>
    <w:rsid w:val="00BD73B1"/>
    <w:rsid w:val="00BD73F8"/>
    <w:rsid w:val="00BD7450"/>
    <w:rsid w:val="00BD74B8"/>
    <w:rsid w:val="00BD758F"/>
    <w:rsid w:val="00BD75AE"/>
    <w:rsid w:val="00BD7721"/>
    <w:rsid w:val="00BD7800"/>
    <w:rsid w:val="00BD78C6"/>
    <w:rsid w:val="00BD795B"/>
    <w:rsid w:val="00BD7A69"/>
    <w:rsid w:val="00BD7AC0"/>
    <w:rsid w:val="00BD7BE4"/>
    <w:rsid w:val="00BD7DB0"/>
    <w:rsid w:val="00BD7E47"/>
    <w:rsid w:val="00BD7E5D"/>
    <w:rsid w:val="00BE0019"/>
    <w:rsid w:val="00BE006D"/>
    <w:rsid w:val="00BE00A8"/>
    <w:rsid w:val="00BE01E4"/>
    <w:rsid w:val="00BE026E"/>
    <w:rsid w:val="00BE0340"/>
    <w:rsid w:val="00BE038B"/>
    <w:rsid w:val="00BE049C"/>
    <w:rsid w:val="00BE04DF"/>
    <w:rsid w:val="00BE0543"/>
    <w:rsid w:val="00BE0572"/>
    <w:rsid w:val="00BE0577"/>
    <w:rsid w:val="00BE0642"/>
    <w:rsid w:val="00BE0787"/>
    <w:rsid w:val="00BE0843"/>
    <w:rsid w:val="00BE084D"/>
    <w:rsid w:val="00BE0AEF"/>
    <w:rsid w:val="00BE0D1E"/>
    <w:rsid w:val="00BE0E84"/>
    <w:rsid w:val="00BE0FBD"/>
    <w:rsid w:val="00BE0FEC"/>
    <w:rsid w:val="00BE1134"/>
    <w:rsid w:val="00BE119D"/>
    <w:rsid w:val="00BE135A"/>
    <w:rsid w:val="00BE13B0"/>
    <w:rsid w:val="00BE1417"/>
    <w:rsid w:val="00BE14FF"/>
    <w:rsid w:val="00BE15FC"/>
    <w:rsid w:val="00BE16E2"/>
    <w:rsid w:val="00BE1753"/>
    <w:rsid w:val="00BE1829"/>
    <w:rsid w:val="00BE1874"/>
    <w:rsid w:val="00BE18BE"/>
    <w:rsid w:val="00BE18F5"/>
    <w:rsid w:val="00BE19C5"/>
    <w:rsid w:val="00BE1D5D"/>
    <w:rsid w:val="00BE1E44"/>
    <w:rsid w:val="00BE1EF2"/>
    <w:rsid w:val="00BE1FE5"/>
    <w:rsid w:val="00BE1FE9"/>
    <w:rsid w:val="00BE20C6"/>
    <w:rsid w:val="00BE2251"/>
    <w:rsid w:val="00BE2330"/>
    <w:rsid w:val="00BE24D4"/>
    <w:rsid w:val="00BE24E4"/>
    <w:rsid w:val="00BE27D3"/>
    <w:rsid w:val="00BE285A"/>
    <w:rsid w:val="00BE28A2"/>
    <w:rsid w:val="00BE29CB"/>
    <w:rsid w:val="00BE2AC6"/>
    <w:rsid w:val="00BE2B11"/>
    <w:rsid w:val="00BE2C38"/>
    <w:rsid w:val="00BE2C4A"/>
    <w:rsid w:val="00BE2CD5"/>
    <w:rsid w:val="00BE2E04"/>
    <w:rsid w:val="00BE2F54"/>
    <w:rsid w:val="00BE3007"/>
    <w:rsid w:val="00BE308B"/>
    <w:rsid w:val="00BE309C"/>
    <w:rsid w:val="00BE3148"/>
    <w:rsid w:val="00BE31E1"/>
    <w:rsid w:val="00BE3365"/>
    <w:rsid w:val="00BE338C"/>
    <w:rsid w:val="00BE358D"/>
    <w:rsid w:val="00BE35EF"/>
    <w:rsid w:val="00BE3718"/>
    <w:rsid w:val="00BE3758"/>
    <w:rsid w:val="00BE3787"/>
    <w:rsid w:val="00BE37AB"/>
    <w:rsid w:val="00BE382D"/>
    <w:rsid w:val="00BE3869"/>
    <w:rsid w:val="00BE3986"/>
    <w:rsid w:val="00BE3AEB"/>
    <w:rsid w:val="00BE3B5B"/>
    <w:rsid w:val="00BE3C93"/>
    <w:rsid w:val="00BE3CA8"/>
    <w:rsid w:val="00BE3CB8"/>
    <w:rsid w:val="00BE3CBA"/>
    <w:rsid w:val="00BE3D07"/>
    <w:rsid w:val="00BE3ECB"/>
    <w:rsid w:val="00BE3EDB"/>
    <w:rsid w:val="00BE3F30"/>
    <w:rsid w:val="00BE40D9"/>
    <w:rsid w:val="00BE416F"/>
    <w:rsid w:val="00BE4203"/>
    <w:rsid w:val="00BE4290"/>
    <w:rsid w:val="00BE42BC"/>
    <w:rsid w:val="00BE441F"/>
    <w:rsid w:val="00BE44F5"/>
    <w:rsid w:val="00BE456D"/>
    <w:rsid w:val="00BE4627"/>
    <w:rsid w:val="00BE47D2"/>
    <w:rsid w:val="00BE4870"/>
    <w:rsid w:val="00BE4943"/>
    <w:rsid w:val="00BE4A97"/>
    <w:rsid w:val="00BE4C8B"/>
    <w:rsid w:val="00BE4CC6"/>
    <w:rsid w:val="00BE4CE2"/>
    <w:rsid w:val="00BE4D09"/>
    <w:rsid w:val="00BE4D5A"/>
    <w:rsid w:val="00BE4D90"/>
    <w:rsid w:val="00BE4DB9"/>
    <w:rsid w:val="00BE4E23"/>
    <w:rsid w:val="00BE5127"/>
    <w:rsid w:val="00BE51CC"/>
    <w:rsid w:val="00BE5221"/>
    <w:rsid w:val="00BE531B"/>
    <w:rsid w:val="00BE54D1"/>
    <w:rsid w:val="00BE5504"/>
    <w:rsid w:val="00BE554B"/>
    <w:rsid w:val="00BE55DD"/>
    <w:rsid w:val="00BE5749"/>
    <w:rsid w:val="00BE57F5"/>
    <w:rsid w:val="00BE58EA"/>
    <w:rsid w:val="00BE5A34"/>
    <w:rsid w:val="00BE5AFA"/>
    <w:rsid w:val="00BE5B6E"/>
    <w:rsid w:val="00BE5C19"/>
    <w:rsid w:val="00BE5D08"/>
    <w:rsid w:val="00BE5DA5"/>
    <w:rsid w:val="00BE5F5D"/>
    <w:rsid w:val="00BE5FC8"/>
    <w:rsid w:val="00BE6042"/>
    <w:rsid w:val="00BE60E0"/>
    <w:rsid w:val="00BE61FD"/>
    <w:rsid w:val="00BE626B"/>
    <w:rsid w:val="00BE6341"/>
    <w:rsid w:val="00BE6352"/>
    <w:rsid w:val="00BE6371"/>
    <w:rsid w:val="00BE63AF"/>
    <w:rsid w:val="00BE640A"/>
    <w:rsid w:val="00BE6436"/>
    <w:rsid w:val="00BE6448"/>
    <w:rsid w:val="00BE64E2"/>
    <w:rsid w:val="00BE64EC"/>
    <w:rsid w:val="00BE656A"/>
    <w:rsid w:val="00BE65AB"/>
    <w:rsid w:val="00BE65F4"/>
    <w:rsid w:val="00BE6850"/>
    <w:rsid w:val="00BE6A50"/>
    <w:rsid w:val="00BE6AAC"/>
    <w:rsid w:val="00BE6B5C"/>
    <w:rsid w:val="00BE6B7F"/>
    <w:rsid w:val="00BE6BA2"/>
    <w:rsid w:val="00BE6C39"/>
    <w:rsid w:val="00BE6D17"/>
    <w:rsid w:val="00BE6F3A"/>
    <w:rsid w:val="00BE6F97"/>
    <w:rsid w:val="00BE6FA8"/>
    <w:rsid w:val="00BE6FCD"/>
    <w:rsid w:val="00BE7082"/>
    <w:rsid w:val="00BE70EF"/>
    <w:rsid w:val="00BE729D"/>
    <w:rsid w:val="00BE7373"/>
    <w:rsid w:val="00BE73A9"/>
    <w:rsid w:val="00BE73F7"/>
    <w:rsid w:val="00BE7416"/>
    <w:rsid w:val="00BE74A6"/>
    <w:rsid w:val="00BE74F5"/>
    <w:rsid w:val="00BE7507"/>
    <w:rsid w:val="00BE7609"/>
    <w:rsid w:val="00BE7766"/>
    <w:rsid w:val="00BE782B"/>
    <w:rsid w:val="00BE7954"/>
    <w:rsid w:val="00BE7A7C"/>
    <w:rsid w:val="00BE7BBD"/>
    <w:rsid w:val="00BE7D3D"/>
    <w:rsid w:val="00BE7D67"/>
    <w:rsid w:val="00BE7D7D"/>
    <w:rsid w:val="00BE7FB6"/>
    <w:rsid w:val="00BF00CF"/>
    <w:rsid w:val="00BF00FC"/>
    <w:rsid w:val="00BF014B"/>
    <w:rsid w:val="00BF0177"/>
    <w:rsid w:val="00BF01FA"/>
    <w:rsid w:val="00BF0200"/>
    <w:rsid w:val="00BF02B4"/>
    <w:rsid w:val="00BF02EF"/>
    <w:rsid w:val="00BF03A5"/>
    <w:rsid w:val="00BF03E2"/>
    <w:rsid w:val="00BF0405"/>
    <w:rsid w:val="00BF056B"/>
    <w:rsid w:val="00BF05A2"/>
    <w:rsid w:val="00BF060A"/>
    <w:rsid w:val="00BF0AAA"/>
    <w:rsid w:val="00BF0B06"/>
    <w:rsid w:val="00BF0B90"/>
    <w:rsid w:val="00BF0BB1"/>
    <w:rsid w:val="00BF0BDC"/>
    <w:rsid w:val="00BF0CA3"/>
    <w:rsid w:val="00BF0CB8"/>
    <w:rsid w:val="00BF0CFA"/>
    <w:rsid w:val="00BF0D40"/>
    <w:rsid w:val="00BF0EC0"/>
    <w:rsid w:val="00BF0F44"/>
    <w:rsid w:val="00BF0FC5"/>
    <w:rsid w:val="00BF1038"/>
    <w:rsid w:val="00BF1069"/>
    <w:rsid w:val="00BF11D0"/>
    <w:rsid w:val="00BF1223"/>
    <w:rsid w:val="00BF1234"/>
    <w:rsid w:val="00BF1249"/>
    <w:rsid w:val="00BF12BD"/>
    <w:rsid w:val="00BF1317"/>
    <w:rsid w:val="00BF1396"/>
    <w:rsid w:val="00BF158A"/>
    <w:rsid w:val="00BF15F1"/>
    <w:rsid w:val="00BF1804"/>
    <w:rsid w:val="00BF1872"/>
    <w:rsid w:val="00BF1A30"/>
    <w:rsid w:val="00BF1AD7"/>
    <w:rsid w:val="00BF1B91"/>
    <w:rsid w:val="00BF1C7C"/>
    <w:rsid w:val="00BF1CAE"/>
    <w:rsid w:val="00BF1D83"/>
    <w:rsid w:val="00BF1DD6"/>
    <w:rsid w:val="00BF1FB1"/>
    <w:rsid w:val="00BF2086"/>
    <w:rsid w:val="00BF21D4"/>
    <w:rsid w:val="00BF228F"/>
    <w:rsid w:val="00BF229F"/>
    <w:rsid w:val="00BF22D2"/>
    <w:rsid w:val="00BF2385"/>
    <w:rsid w:val="00BF23A0"/>
    <w:rsid w:val="00BF253D"/>
    <w:rsid w:val="00BF2625"/>
    <w:rsid w:val="00BF2629"/>
    <w:rsid w:val="00BF2786"/>
    <w:rsid w:val="00BF27B8"/>
    <w:rsid w:val="00BF2837"/>
    <w:rsid w:val="00BF28E7"/>
    <w:rsid w:val="00BF28EE"/>
    <w:rsid w:val="00BF2959"/>
    <w:rsid w:val="00BF2C55"/>
    <w:rsid w:val="00BF2C64"/>
    <w:rsid w:val="00BF2CA9"/>
    <w:rsid w:val="00BF2D25"/>
    <w:rsid w:val="00BF2DC9"/>
    <w:rsid w:val="00BF2DFB"/>
    <w:rsid w:val="00BF2EEF"/>
    <w:rsid w:val="00BF2F6A"/>
    <w:rsid w:val="00BF2F9B"/>
    <w:rsid w:val="00BF30A4"/>
    <w:rsid w:val="00BF30FC"/>
    <w:rsid w:val="00BF317A"/>
    <w:rsid w:val="00BF3235"/>
    <w:rsid w:val="00BF3245"/>
    <w:rsid w:val="00BF3264"/>
    <w:rsid w:val="00BF32B1"/>
    <w:rsid w:val="00BF3341"/>
    <w:rsid w:val="00BF3346"/>
    <w:rsid w:val="00BF3444"/>
    <w:rsid w:val="00BF34A0"/>
    <w:rsid w:val="00BF3572"/>
    <w:rsid w:val="00BF35CB"/>
    <w:rsid w:val="00BF35D6"/>
    <w:rsid w:val="00BF362D"/>
    <w:rsid w:val="00BF3652"/>
    <w:rsid w:val="00BF3719"/>
    <w:rsid w:val="00BF3763"/>
    <w:rsid w:val="00BF37EC"/>
    <w:rsid w:val="00BF38A8"/>
    <w:rsid w:val="00BF3A0A"/>
    <w:rsid w:val="00BF3C39"/>
    <w:rsid w:val="00BF3CD7"/>
    <w:rsid w:val="00BF3DA1"/>
    <w:rsid w:val="00BF3DA4"/>
    <w:rsid w:val="00BF3DD2"/>
    <w:rsid w:val="00BF3E08"/>
    <w:rsid w:val="00BF3E4C"/>
    <w:rsid w:val="00BF3E67"/>
    <w:rsid w:val="00BF3EFD"/>
    <w:rsid w:val="00BF3F2E"/>
    <w:rsid w:val="00BF3F35"/>
    <w:rsid w:val="00BF3FDE"/>
    <w:rsid w:val="00BF4031"/>
    <w:rsid w:val="00BF4253"/>
    <w:rsid w:val="00BF42BF"/>
    <w:rsid w:val="00BF4410"/>
    <w:rsid w:val="00BF447B"/>
    <w:rsid w:val="00BF4506"/>
    <w:rsid w:val="00BF450B"/>
    <w:rsid w:val="00BF46F4"/>
    <w:rsid w:val="00BF48DA"/>
    <w:rsid w:val="00BF48ED"/>
    <w:rsid w:val="00BF49E0"/>
    <w:rsid w:val="00BF4AEB"/>
    <w:rsid w:val="00BF4B4F"/>
    <w:rsid w:val="00BF4C08"/>
    <w:rsid w:val="00BF4C69"/>
    <w:rsid w:val="00BF4C94"/>
    <w:rsid w:val="00BF4E33"/>
    <w:rsid w:val="00BF4ECB"/>
    <w:rsid w:val="00BF50A7"/>
    <w:rsid w:val="00BF52B2"/>
    <w:rsid w:val="00BF52B8"/>
    <w:rsid w:val="00BF5341"/>
    <w:rsid w:val="00BF543B"/>
    <w:rsid w:val="00BF55B4"/>
    <w:rsid w:val="00BF56BB"/>
    <w:rsid w:val="00BF5750"/>
    <w:rsid w:val="00BF5781"/>
    <w:rsid w:val="00BF59B7"/>
    <w:rsid w:val="00BF5A36"/>
    <w:rsid w:val="00BF5A78"/>
    <w:rsid w:val="00BF5B90"/>
    <w:rsid w:val="00BF5BDF"/>
    <w:rsid w:val="00BF5C34"/>
    <w:rsid w:val="00BF5C4F"/>
    <w:rsid w:val="00BF5D45"/>
    <w:rsid w:val="00BF612D"/>
    <w:rsid w:val="00BF6151"/>
    <w:rsid w:val="00BF618C"/>
    <w:rsid w:val="00BF61EF"/>
    <w:rsid w:val="00BF61F5"/>
    <w:rsid w:val="00BF626D"/>
    <w:rsid w:val="00BF6519"/>
    <w:rsid w:val="00BF66FB"/>
    <w:rsid w:val="00BF6765"/>
    <w:rsid w:val="00BF67B1"/>
    <w:rsid w:val="00BF67F2"/>
    <w:rsid w:val="00BF6837"/>
    <w:rsid w:val="00BF6841"/>
    <w:rsid w:val="00BF692C"/>
    <w:rsid w:val="00BF694F"/>
    <w:rsid w:val="00BF6A06"/>
    <w:rsid w:val="00BF6AA3"/>
    <w:rsid w:val="00BF6ABD"/>
    <w:rsid w:val="00BF6B6B"/>
    <w:rsid w:val="00BF6C08"/>
    <w:rsid w:val="00BF6C5A"/>
    <w:rsid w:val="00BF6CDD"/>
    <w:rsid w:val="00BF6CEA"/>
    <w:rsid w:val="00BF6E84"/>
    <w:rsid w:val="00BF6EC1"/>
    <w:rsid w:val="00BF6F5E"/>
    <w:rsid w:val="00BF6F9B"/>
    <w:rsid w:val="00BF6FA7"/>
    <w:rsid w:val="00BF7114"/>
    <w:rsid w:val="00BF7365"/>
    <w:rsid w:val="00BF7385"/>
    <w:rsid w:val="00BF7400"/>
    <w:rsid w:val="00BF74D0"/>
    <w:rsid w:val="00BF7554"/>
    <w:rsid w:val="00BF7683"/>
    <w:rsid w:val="00BF7792"/>
    <w:rsid w:val="00BF77DF"/>
    <w:rsid w:val="00BF7A17"/>
    <w:rsid w:val="00BF7A37"/>
    <w:rsid w:val="00BF7B17"/>
    <w:rsid w:val="00BF7C29"/>
    <w:rsid w:val="00BF7CD8"/>
    <w:rsid w:val="00BF7CDD"/>
    <w:rsid w:val="00BF7D32"/>
    <w:rsid w:val="00BF7D85"/>
    <w:rsid w:val="00BF7E1A"/>
    <w:rsid w:val="00C000AB"/>
    <w:rsid w:val="00C0032C"/>
    <w:rsid w:val="00C00356"/>
    <w:rsid w:val="00C003C6"/>
    <w:rsid w:val="00C00436"/>
    <w:rsid w:val="00C00508"/>
    <w:rsid w:val="00C00515"/>
    <w:rsid w:val="00C00579"/>
    <w:rsid w:val="00C0068C"/>
    <w:rsid w:val="00C006E7"/>
    <w:rsid w:val="00C007B7"/>
    <w:rsid w:val="00C007F2"/>
    <w:rsid w:val="00C00871"/>
    <w:rsid w:val="00C0098D"/>
    <w:rsid w:val="00C009DC"/>
    <w:rsid w:val="00C009E0"/>
    <w:rsid w:val="00C00A04"/>
    <w:rsid w:val="00C00B44"/>
    <w:rsid w:val="00C00B4D"/>
    <w:rsid w:val="00C00CF5"/>
    <w:rsid w:val="00C00D31"/>
    <w:rsid w:val="00C00EA9"/>
    <w:rsid w:val="00C00ED4"/>
    <w:rsid w:val="00C00EFB"/>
    <w:rsid w:val="00C01053"/>
    <w:rsid w:val="00C01109"/>
    <w:rsid w:val="00C0120C"/>
    <w:rsid w:val="00C0121D"/>
    <w:rsid w:val="00C0141E"/>
    <w:rsid w:val="00C01445"/>
    <w:rsid w:val="00C014C8"/>
    <w:rsid w:val="00C014D4"/>
    <w:rsid w:val="00C0155E"/>
    <w:rsid w:val="00C015E6"/>
    <w:rsid w:val="00C01677"/>
    <w:rsid w:val="00C01776"/>
    <w:rsid w:val="00C01793"/>
    <w:rsid w:val="00C0180E"/>
    <w:rsid w:val="00C01871"/>
    <w:rsid w:val="00C0192C"/>
    <w:rsid w:val="00C01985"/>
    <w:rsid w:val="00C019D1"/>
    <w:rsid w:val="00C01C8B"/>
    <w:rsid w:val="00C01C94"/>
    <w:rsid w:val="00C01CE9"/>
    <w:rsid w:val="00C01D1A"/>
    <w:rsid w:val="00C01D89"/>
    <w:rsid w:val="00C01F4F"/>
    <w:rsid w:val="00C0206E"/>
    <w:rsid w:val="00C02101"/>
    <w:rsid w:val="00C02154"/>
    <w:rsid w:val="00C02169"/>
    <w:rsid w:val="00C0223C"/>
    <w:rsid w:val="00C023B8"/>
    <w:rsid w:val="00C023EB"/>
    <w:rsid w:val="00C02412"/>
    <w:rsid w:val="00C0269D"/>
    <w:rsid w:val="00C026CA"/>
    <w:rsid w:val="00C026DF"/>
    <w:rsid w:val="00C026EA"/>
    <w:rsid w:val="00C0278D"/>
    <w:rsid w:val="00C0285A"/>
    <w:rsid w:val="00C02917"/>
    <w:rsid w:val="00C0294D"/>
    <w:rsid w:val="00C029D2"/>
    <w:rsid w:val="00C02A15"/>
    <w:rsid w:val="00C02A3D"/>
    <w:rsid w:val="00C02A5F"/>
    <w:rsid w:val="00C02A7F"/>
    <w:rsid w:val="00C02BC0"/>
    <w:rsid w:val="00C02CFD"/>
    <w:rsid w:val="00C02F2C"/>
    <w:rsid w:val="00C030BA"/>
    <w:rsid w:val="00C03185"/>
    <w:rsid w:val="00C0346F"/>
    <w:rsid w:val="00C034D4"/>
    <w:rsid w:val="00C03513"/>
    <w:rsid w:val="00C0359F"/>
    <w:rsid w:val="00C03658"/>
    <w:rsid w:val="00C03884"/>
    <w:rsid w:val="00C0399F"/>
    <w:rsid w:val="00C039B2"/>
    <w:rsid w:val="00C03B70"/>
    <w:rsid w:val="00C03BA4"/>
    <w:rsid w:val="00C03BB8"/>
    <w:rsid w:val="00C03DD6"/>
    <w:rsid w:val="00C03DF0"/>
    <w:rsid w:val="00C03E5F"/>
    <w:rsid w:val="00C03EDC"/>
    <w:rsid w:val="00C03F5D"/>
    <w:rsid w:val="00C040B8"/>
    <w:rsid w:val="00C0411C"/>
    <w:rsid w:val="00C041DB"/>
    <w:rsid w:val="00C041E9"/>
    <w:rsid w:val="00C042F1"/>
    <w:rsid w:val="00C04352"/>
    <w:rsid w:val="00C04452"/>
    <w:rsid w:val="00C04529"/>
    <w:rsid w:val="00C0456D"/>
    <w:rsid w:val="00C04592"/>
    <w:rsid w:val="00C0473E"/>
    <w:rsid w:val="00C047CE"/>
    <w:rsid w:val="00C04816"/>
    <w:rsid w:val="00C0484F"/>
    <w:rsid w:val="00C04A8C"/>
    <w:rsid w:val="00C04BB1"/>
    <w:rsid w:val="00C04BC1"/>
    <w:rsid w:val="00C04C50"/>
    <w:rsid w:val="00C04CA7"/>
    <w:rsid w:val="00C04D80"/>
    <w:rsid w:val="00C04E29"/>
    <w:rsid w:val="00C04E5A"/>
    <w:rsid w:val="00C04E82"/>
    <w:rsid w:val="00C04E8C"/>
    <w:rsid w:val="00C04F02"/>
    <w:rsid w:val="00C04F11"/>
    <w:rsid w:val="00C04FCE"/>
    <w:rsid w:val="00C05093"/>
    <w:rsid w:val="00C051A0"/>
    <w:rsid w:val="00C051C9"/>
    <w:rsid w:val="00C052A1"/>
    <w:rsid w:val="00C05344"/>
    <w:rsid w:val="00C055A1"/>
    <w:rsid w:val="00C055A2"/>
    <w:rsid w:val="00C0566D"/>
    <w:rsid w:val="00C05695"/>
    <w:rsid w:val="00C057C3"/>
    <w:rsid w:val="00C057F6"/>
    <w:rsid w:val="00C05816"/>
    <w:rsid w:val="00C058CB"/>
    <w:rsid w:val="00C05905"/>
    <w:rsid w:val="00C05910"/>
    <w:rsid w:val="00C05C1B"/>
    <w:rsid w:val="00C05C61"/>
    <w:rsid w:val="00C05C6E"/>
    <w:rsid w:val="00C05D50"/>
    <w:rsid w:val="00C06173"/>
    <w:rsid w:val="00C06176"/>
    <w:rsid w:val="00C0618E"/>
    <w:rsid w:val="00C0619A"/>
    <w:rsid w:val="00C06256"/>
    <w:rsid w:val="00C0626E"/>
    <w:rsid w:val="00C0627E"/>
    <w:rsid w:val="00C06348"/>
    <w:rsid w:val="00C0638B"/>
    <w:rsid w:val="00C063F7"/>
    <w:rsid w:val="00C0643D"/>
    <w:rsid w:val="00C06513"/>
    <w:rsid w:val="00C06570"/>
    <w:rsid w:val="00C065CF"/>
    <w:rsid w:val="00C0662E"/>
    <w:rsid w:val="00C06760"/>
    <w:rsid w:val="00C068CC"/>
    <w:rsid w:val="00C068E3"/>
    <w:rsid w:val="00C0695C"/>
    <w:rsid w:val="00C06960"/>
    <w:rsid w:val="00C06BC8"/>
    <w:rsid w:val="00C06BCC"/>
    <w:rsid w:val="00C06BFA"/>
    <w:rsid w:val="00C06DFF"/>
    <w:rsid w:val="00C06F20"/>
    <w:rsid w:val="00C06F55"/>
    <w:rsid w:val="00C06FCB"/>
    <w:rsid w:val="00C0713F"/>
    <w:rsid w:val="00C071C8"/>
    <w:rsid w:val="00C071FC"/>
    <w:rsid w:val="00C072BC"/>
    <w:rsid w:val="00C072EF"/>
    <w:rsid w:val="00C07391"/>
    <w:rsid w:val="00C0750A"/>
    <w:rsid w:val="00C07522"/>
    <w:rsid w:val="00C0768B"/>
    <w:rsid w:val="00C076A9"/>
    <w:rsid w:val="00C076DC"/>
    <w:rsid w:val="00C07712"/>
    <w:rsid w:val="00C07762"/>
    <w:rsid w:val="00C0787C"/>
    <w:rsid w:val="00C07946"/>
    <w:rsid w:val="00C0794B"/>
    <w:rsid w:val="00C0795E"/>
    <w:rsid w:val="00C07968"/>
    <w:rsid w:val="00C07A46"/>
    <w:rsid w:val="00C07AB5"/>
    <w:rsid w:val="00C07B26"/>
    <w:rsid w:val="00C07BF1"/>
    <w:rsid w:val="00C07C0D"/>
    <w:rsid w:val="00C07CAF"/>
    <w:rsid w:val="00C07CB6"/>
    <w:rsid w:val="00C07CC4"/>
    <w:rsid w:val="00C07D18"/>
    <w:rsid w:val="00C07D98"/>
    <w:rsid w:val="00C07DAD"/>
    <w:rsid w:val="00C10037"/>
    <w:rsid w:val="00C1003C"/>
    <w:rsid w:val="00C1006E"/>
    <w:rsid w:val="00C10073"/>
    <w:rsid w:val="00C101C4"/>
    <w:rsid w:val="00C10264"/>
    <w:rsid w:val="00C1031E"/>
    <w:rsid w:val="00C10369"/>
    <w:rsid w:val="00C103B9"/>
    <w:rsid w:val="00C104F4"/>
    <w:rsid w:val="00C10551"/>
    <w:rsid w:val="00C10576"/>
    <w:rsid w:val="00C1060D"/>
    <w:rsid w:val="00C1069D"/>
    <w:rsid w:val="00C107F2"/>
    <w:rsid w:val="00C10818"/>
    <w:rsid w:val="00C108A5"/>
    <w:rsid w:val="00C10978"/>
    <w:rsid w:val="00C109AC"/>
    <w:rsid w:val="00C10A30"/>
    <w:rsid w:val="00C10A78"/>
    <w:rsid w:val="00C10AA5"/>
    <w:rsid w:val="00C10AC0"/>
    <w:rsid w:val="00C10B23"/>
    <w:rsid w:val="00C10B56"/>
    <w:rsid w:val="00C10BBE"/>
    <w:rsid w:val="00C10C89"/>
    <w:rsid w:val="00C10CBC"/>
    <w:rsid w:val="00C10D00"/>
    <w:rsid w:val="00C10EB9"/>
    <w:rsid w:val="00C10F0F"/>
    <w:rsid w:val="00C10F73"/>
    <w:rsid w:val="00C10FD8"/>
    <w:rsid w:val="00C11006"/>
    <w:rsid w:val="00C11309"/>
    <w:rsid w:val="00C11399"/>
    <w:rsid w:val="00C113DF"/>
    <w:rsid w:val="00C1146D"/>
    <w:rsid w:val="00C114B4"/>
    <w:rsid w:val="00C114C6"/>
    <w:rsid w:val="00C115BE"/>
    <w:rsid w:val="00C115C3"/>
    <w:rsid w:val="00C115E0"/>
    <w:rsid w:val="00C115F6"/>
    <w:rsid w:val="00C11615"/>
    <w:rsid w:val="00C11768"/>
    <w:rsid w:val="00C117EB"/>
    <w:rsid w:val="00C1182F"/>
    <w:rsid w:val="00C11CC0"/>
    <w:rsid w:val="00C11D34"/>
    <w:rsid w:val="00C11E08"/>
    <w:rsid w:val="00C11E13"/>
    <w:rsid w:val="00C11F08"/>
    <w:rsid w:val="00C11F10"/>
    <w:rsid w:val="00C11F2D"/>
    <w:rsid w:val="00C11F36"/>
    <w:rsid w:val="00C12180"/>
    <w:rsid w:val="00C12345"/>
    <w:rsid w:val="00C12370"/>
    <w:rsid w:val="00C12431"/>
    <w:rsid w:val="00C124AD"/>
    <w:rsid w:val="00C124B4"/>
    <w:rsid w:val="00C124C5"/>
    <w:rsid w:val="00C12666"/>
    <w:rsid w:val="00C1267A"/>
    <w:rsid w:val="00C126B6"/>
    <w:rsid w:val="00C126D4"/>
    <w:rsid w:val="00C127F7"/>
    <w:rsid w:val="00C128AB"/>
    <w:rsid w:val="00C128E4"/>
    <w:rsid w:val="00C12944"/>
    <w:rsid w:val="00C12A41"/>
    <w:rsid w:val="00C12AA4"/>
    <w:rsid w:val="00C12AB2"/>
    <w:rsid w:val="00C12AC3"/>
    <w:rsid w:val="00C12AD4"/>
    <w:rsid w:val="00C12CC2"/>
    <w:rsid w:val="00C12CF3"/>
    <w:rsid w:val="00C12E24"/>
    <w:rsid w:val="00C12E2A"/>
    <w:rsid w:val="00C13301"/>
    <w:rsid w:val="00C13525"/>
    <w:rsid w:val="00C135B4"/>
    <w:rsid w:val="00C1369F"/>
    <w:rsid w:val="00C136D7"/>
    <w:rsid w:val="00C137AF"/>
    <w:rsid w:val="00C137D6"/>
    <w:rsid w:val="00C138E0"/>
    <w:rsid w:val="00C13A0C"/>
    <w:rsid w:val="00C13A10"/>
    <w:rsid w:val="00C13A3F"/>
    <w:rsid w:val="00C13A5D"/>
    <w:rsid w:val="00C13CD6"/>
    <w:rsid w:val="00C13CFD"/>
    <w:rsid w:val="00C13DE0"/>
    <w:rsid w:val="00C13FE0"/>
    <w:rsid w:val="00C14075"/>
    <w:rsid w:val="00C140C3"/>
    <w:rsid w:val="00C14179"/>
    <w:rsid w:val="00C14211"/>
    <w:rsid w:val="00C14292"/>
    <w:rsid w:val="00C14469"/>
    <w:rsid w:val="00C146DA"/>
    <w:rsid w:val="00C147F5"/>
    <w:rsid w:val="00C1486D"/>
    <w:rsid w:val="00C1487D"/>
    <w:rsid w:val="00C1491B"/>
    <w:rsid w:val="00C14994"/>
    <w:rsid w:val="00C14B41"/>
    <w:rsid w:val="00C14C88"/>
    <w:rsid w:val="00C14CBB"/>
    <w:rsid w:val="00C14CE0"/>
    <w:rsid w:val="00C14D2E"/>
    <w:rsid w:val="00C14D91"/>
    <w:rsid w:val="00C14EE0"/>
    <w:rsid w:val="00C14EFC"/>
    <w:rsid w:val="00C14F63"/>
    <w:rsid w:val="00C14FDB"/>
    <w:rsid w:val="00C14FEC"/>
    <w:rsid w:val="00C15037"/>
    <w:rsid w:val="00C15147"/>
    <w:rsid w:val="00C152D4"/>
    <w:rsid w:val="00C15463"/>
    <w:rsid w:val="00C154AA"/>
    <w:rsid w:val="00C1559E"/>
    <w:rsid w:val="00C156E8"/>
    <w:rsid w:val="00C1572B"/>
    <w:rsid w:val="00C15730"/>
    <w:rsid w:val="00C15786"/>
    <w:rsid w:val="00C158C2"/>
    <w:rsid w:val="00C159D8"/>
    <w:rsid w:val="00C15BA2"/>
    <w:rsid w:val="00C15C0D"/>
    <w:rsid w:val="00C15DB3"/>
    <w:rsid w:val="00C15EC0"/>
    <w:rsid w:val="00C15ECB"/>
    <w:rsid w:val="00C15F2B"/>
    <w:rsid w:val="00C15FBF"/>
    <w:rsid w:val="00C15FCD"/>
    <w:rsid w:val="00C16220"/>
    <w:rsid w:val="00C163CB"/>
    <w:rsid w:val="00C16461"/>
    <w:rsid w:val="00C16512"/>
    <w:rsid w:val="00C167F2"/>
    <w:rsid w:val="00C1688E"/>
    <w:rsid w:val="00C168A5"/>
    <w:rsid w:val="00C1692B"/>
    <w:rsid w:val="00C16977"/>
    <w:rsid w:val="00C16ABE"/>
    <w:rsid w:val="00C16AF1"/>
    <w:rsid w:val="00C16B80"/>
    <w:rsid w:val="00C16CD0"/>
    <w:rsid w:val="00C16CD4"/>
    <w:rsid w:val="00C16DD2"/>
    <w:rsid w:val="00C16EDB"/>
    <w:rsid w:val="00C16F49"/>
    <w:rsid w:val="00C16F65"/>
    <w:rsid w:val="00C16F94"/>
    <w:rsid w:val="00C17203"/>
    <w:rsid w:val="00C17339"/>
    <w:rsid w:val="00C17478"/>
    <w:rsid w:val="00C17641"/>
    <w:rsid w:val="00C17694"/>
    <w:rsid w:val="00C17730"/>
    <w:rsid w:val="00C178C9"/>
    <w:rsid w:val="00C1794B"/>
    <w:rsid w:val="00C17996"/>
    <w:rsid w:val="00C17A1E"/>
    <w:rsid w:val="00C17A48"/>
    <w:rsid w:val="00C17A63"/>
    <w:rsid w:val="00C17B68"/>
    <w:rsid w:val="00C17BA8"/>
    <w:rsid w:val="00C17BF3"/>
    <w:rsid w:val="00C17C80"/>
    <w:rsid w:val="00C17D54"/>
    <w:rsid w:val="00C17E00"/>
    <w:rsid w:val="00C17E96"/>
    <w:rsid w:val="00C17EB2"/>
    <w:rsid w:val="00C17F76"/>
    <w:rsid w:val="00C20037"/>
    <w:rsid w:val="00C200C1"/>
    <w:rsid w:val="00C201A5"/>
    <w:rsid w:val="00C202C8"/>
    <w:rsid w:val="00C20402"/>
    <w:rsid w:val="00C20500"/>
    <w:rsid w:val="00C2050E"/>
    <w:rsid w:val="00C20579"/>
    <w:rsid w:val="00C205F9"/>
    <w:rsid w:val="00C2069C"/>
    <w:rsid w:val="00C206D8"/>
    <w:rsid w:val="00C207B3"/>
    <w:rsid w:val="00C20994"/>
    <w:rsid w:val="00C20A3C"/>
    <w:rsid w:val="00C20A6B"/>
    <w:rsid w:val="00C20AE5"/>
    <w:rsid w:val="00C20B7E"/>
    <w:rsid w:val="00C20BE5"/>
    <w:rsid w:val="00C20E05"/>
    <w:rsid w:val="00C2112F"/>
    <w:rsid w:val="00C21159"/>
    <w:rsid w:val="00C211E0"/>
    <w:rsid w:val="00C2123F"/>
    <w:rsid w:val="00C21244"/>
    <w:rsid w:val="00C21443"/>
    <w:rsid w:val="00C2148D"/>
    <w:rsid w:val="00C21573"/>
    <w:rsid w:val="00C215A7"/>
    <w:rsid w:val="00C217DD"/>
    <w:rsid w:val="00C2184F"/>
    <w:rsid w:val="00C218E7"/>
    <w:rsid w:val="00C2198D"/>
    <w:rsid w:val="00C21A1C"/>
    <w:rsid w:val="00C21A54"/>
    <w:rsid w:val="00C21A71"/>
    <w:rsid w:val="00C21A9B"/>
    <w:rsid w:val="00C21AA0"/>
    <w:rsid w:val="00C21AF7"/>
    <w:rsid w:val="00C21B1C"/>
    <w:rsid w:val="00C21CDB"/>
    <w:rsid w:val="00C21EC2"/>
    <w:rsid w:val="00C21F05"/>
    <w:rsid w:val="00C2204F"/>
    <w:rsid w:val="00C223C1"/>
    <w:rsid w:val="00C22420"/>
    <w:rsid w:val="00C224F7"/>
    <w:rsid w:val="00C2258E"/>
    <w:rsid w:val="00C226E8"/>
    <w:rsid w:val="00C22809"/>
    <w:rsid w:val="00C228CB"/>
    <w:rsid w:val="00C22A47"/>
    <w:rsid w:val="00C22A9E"/>
    <w:rsid w:val="00C22B5C"/>
    <w:rsid w:val="00C22B76"/>
    <w:rsid w:val="00C22BB0"/>
    <w:rsid w:val="00C22BFC"/>
    <w:rsid w:val="00C22CAE"/>
    <w:rsid w:val="00C22D9C"/>
    <w:rsid w:val="00C22F05"/>
    <w:rsid w:val="00C22FFE"/>
    <w:rsid w:val="00C23111"/>
    <w:rsid w:val="00C23171"/>
    <w:rsid w:val="00C231E8"/>
    <w:rsid w:val="00C231FC"/>
    <w:rsid w:val="00C23236"/>
    <w:rsid w:val="00C232C3"/>
    <w:rsid w:val="00C232EE"/>
    <w:rsid w:val="00C23311"/>
    <w:rsid w:val="00C233EC"/>
    <w:rsid w:val="00C23470"/>
    <w:rsid w:val="00C2349F"/>
    <w:rsid w:val="00C23507"/>
    <w:rsid w:val="00C2358B"/>
    <w:rsid w:val="00C235B6"/>
    <w:rsid w:val="00C2362B"/>
    <w:rsid w:val="00C238FA"/>
    <w:rsid w:val="00C23971"/>
    <w:rsid w:val="00C23C01"/>
    <w:rsid w:val="00C23D1C"/>
    <w:rsid w:val="00C23DF8"/>
    <w:rsid w:val="00C23EF1"/>
    <w:rsid w:val="00C23FDA"/>
    <w:rsid w:val="00C24079"/>
    <w:rsid w:val="00C241E3"/>
    <w:rsid w:val="00C241E9"/>
    <w:rsid w:val="00C2436A"/>
    <w:rsid w:val="00C243BD"/>
    <w:rsid w:val="00C2457E"/>
    <w:rsid w:val="00C24689"/>
    <w:rsid w:val="00C2468B"/>
    <w:rsid w:val="00C24693"/>
    <w:rsid w:val="00C24710"/>
    <w:rsid w:val="00C24737"/>
    <w:rsid w:val="00C24767"/>
    <w:rsid w:val="00C24788"/>
    <w:rsid w:val="00C247FD"/>
    <w:rsid w:val="00C2486B"/>
    <w:rsid w:val="00C24879"/>
    <w:rsid w:val="00C24901"/>
    <w:rsid w:val="00C24932"/>
    <w:rsid w:val="00C24968"/>
    <w:rsid w:val="00C2496A"/>
    <w:rsid w:val="00C24980"/>
    <w:rsid w:val="00C24CC1"/>
    <w:rsid w:val="00C24E47"/>
    <w:rsid w:val="00C24E4A"/>
    <w:rsid w:val="00C24EBF"/>
    <w:rsid w:val="00C24F3E"/>
    <w:rsid w:val="00C25072"/>
    <w:rsid w:val="00C250A5"/>
    <w:rsid w:val="00C250FD"/>
    <w:rsid w:val="00C25233"/>
    <w:rsid w:val="00C2544C"/>
    <w:rsid w:val="00C255A4"/>
    <w:rsid w:val="00C255CE"/>
    <w:rsid w:val="00C255FE"/>
    <w:rsid w:val="00C2575B"/>
    <w:rsid w:val="00C257B6"/>
    <w:rsid w:val="00C257BD"/>
    <w:rsid w:val="00C25870"/>
    <w:rsid w:val="00C258D9"/>
    <w:rsid w:val="00C258F4"/>
    <w:rsid w:val="00C25AB5"/>
    <w:rsid w:val="00C25C5B"/>
    <w:rsid w:val="00C25CBA"/>
    <w:rsid w:val="00C25DDD"/>
    <w:rsid w:val="00C25EA1"/>
    <w:rsid w:val="00C25EEB"/>
    <w:rsid w:val="00C260EA"/>
    <w:rsid w:val="00C2612F"/>
    <w:rsid w:val="00C2614C"/>
    <w:rsid w:val="00C26156"/>
    <w:rsid w:val="00C2619C"/>
    <w:rsid w:val="00C2623A"/>
    <w:rsid w:val="00C262CB"/>
    <w:rsid w:val="00C263CC"/>
    <w:rsid w:val="00C26427"/>
    <w:rsid w:val="00C26537"/>
    <w:rsid w:val="00C26544"/>
    <w:rsid w:val="00C26598"/>
    <w:rsid w:val="00C265B7"/>
    <w:rsid w:val="00C266FA"/>
    <w:rsid w:val="00C2694D"/>
    <w:rsid w:val="00C26957"/>
    <w:rsid w:val="00C26987"/>
    <w:rsid w:val="00C269EE"/>
    <w:rsid w:val="00C26BC2"/>
    <w:rsid w:val="00C26BC9"/>
    <w:rsid w:val="00C26BED"/>
    <w:rsid w:val="00C26CF8"/>
    <w:rsid w:val="00C26DE0"/>
    <w:rsid w:val="00C26EE9"/>
    <w:rsid w:val="00C272F2"/>
    <w:rsid w:val="00C27329"/>
    <w:rsid w:val="00C2732F"/>
    <w:rsid w:val="00C27344"/>
    <w:rsid w:val="00C27717"/>
    <w:rsid w:val="00C2777D"/>
    <w:rsid w:val="00C2778B"/>
    <w:rsid w:val="00C2787C"/>
    <w:rsid w:val="00C27BBA"/>
    <w:rsid w:val="00C27C13"/>
    <w:rsid w:val="00C27CA6"/>
    <w:rsid w:val="00C27D76"/>
    <w:rsid w:val="00C27D91"/>
    <w:rsid w:val="00C27E21"/>
    <w:rsid w:val="00C27F91"/>
    <w:rsid w:val="00C300BF"/>
    <w:rsid w:val="00C30167"/>
    <w:rsid w:val="00C3039C"/>
    <w:rsid w:val="00C304BF"/>
    <w:rsid w:val="00C304F7"/>
    <w:rsid w:val="00C30530"/>
    <w:rsid w:val="00C30540"/>
    <w:rsid w:val="00C3055C"/>
    <w:rsid w:val="00C305B6"/>
    <w:rsid w:val="00C30753"/>
    <w:rsid w:val="00C3078E"/>
    <w:rsid w:val="00C30830"/>
    <w:rsid w:val="00C308CD"/>
    <w:rsid w:val="00C308D4"/>
    <w:rsid w:val="00C309A5"/>
    <w:rsid w:val="00C30B24"/>
    <w:rsid w:val="00C30B69"/>
    <w:rsid w:val="00C30B78"/>
    <w:rsid w:val="00C30BA9"/>
    <w:rsid w:val="00C30BD4"/>
    <w:rsid w:val="00C30C0D"/>
    <w:rsid w:val="00C30C63"/>
    <w:rsid w:val="00C30CA2"/>
    <w:rsid w:val="00C30D7F"/>
    <w:rsid w:val="00C30F7A"/>
    <w:rsid w:val="00C31090"/>
    <w:rsid w:val="00C31107"/>
    <w:rsid w:val="00C3116F"/>
    <w:rsid w:val="00C3117B"/>
    <w:rsid w:val="00C311D3"/>
    <w:rsid w:val="00C3132B"/>
    <w:rsid w:val="00C31388"/>
    <w:rsid w:val="00C3141F"/>
    <w:rsid w:val="00C3149B"/>
    <w:rsid w:val="00C314B0"/>
    <w:rsid w:val="00C31543"/>
    <w:rsid w:val="00C31564"/>
    <w:rsid w:val="00C31618"/>
    <w:rsid w:val="00C31649"/>
    <w:rsid w:val="00C316C5"/>
    <w:rsid w:val="00C31740"/>
    <w:rsid w:val="00C317A4"/>
    <w:rsid w:val="00C317D8"/>
    <w:rsid w:val="00C31890"/>
    <w:rsid w:val="00C31ACA"/>
    <w:rsid w:val="00C31B66"/>
    <w:rsid w:val="00C31BEC"/>
    <w:rsid w:val="00C31C34"/>
    <w:rsid w:val="00C31CDA"/>
    <w:rsid w:val="00C31E2E"/>
    <w:rsid w:val="00C31E33"/>
    <w:rsid w:val="00C31E96"/>
    <w:rsid w:val="00C31F1E"/>
    <w:rsid w:val="00C3219F"/>
    <w:rsid w:val="00C321D0"/>
    <w:rsid w:val="00C324D3"/>
    <w:rsid w:val="00C3255F"/>
    <w:rsid w:val="00C3261C"/>
    <w:rsid w:val="00C3261F"/>
    <w:rsid w:val="00C326BF"/>
    <w:rsid w:val="00C3274D"/>
    <w:rsid w:val="00C32762"/>
    <w:rsid w:val="00C3279B"/>
    <w:rsid w:val="00C329F5"/>
    <w:rsid w:val="00C32A46"/>
    <w:rsid w:val="00C32B24"/>
    <w:rsid w:val="00C32CF6"/>
    <w:rsid w:val="00C32DC5"/>
    <w:rsid w:val="00C32F9C"/>
    <w:rsid w:val="00C33028"/>
    <w:rsid w:val="00C3308D"/>
    <w:rsid w:val="00C33134"/>
    <w:rsid w:val="00C33151"/>
    <w:rsid w:val="00C3317C"/>
    <w:rsid w:val="00C33181"/>
    <w:rsid w:val="00C331D8"/>
    <w:rsid w:val="00C33200"/>
    <w:rsid w:val="00C33259"/>
    <w:rsid w:val="00C3326D"/>
    <w:rsid w:val="00C334A5"/>
    <w:rsid w:val="00C33534"/>
    <w:rsid w:val="00C33646"/>
    <w:rsid w:val="00C33777"/>
    <w:rsid w:val="00C33883"/>
    <w:rsid w:val="00C33A25"/>
    <w:rsid w:val="00C33A3F"/>
    <w:rsid w:val="00C33A79"/>
    <w:rsid w:val="00C33B7B"/>
    <w:rsid w:val="00C33C19"/>
    <w:rsid w:val="00C33C3D"/>
    <w:rsid w:val="00C33CAD"/>
    <w:rsid w:val="00C33D1A"/>
    <w:rsid w:val="00C33D5A"/>
    <w:rsid w:val="00C33E84"/>
    <w:rsid w:val="00C33EA3"/>
    <w:rsid w:val="00C33EF6"/>
    <w:rsid w:val="00C33F1C"/>
    <w:rsid w:val="00C33F20"/>
    <w:rsid w:val="00C33F29"/>
    <w:rsid w:val="00C33F47"/>
    <w:rsid w:val="00C34080"/>
    <w:rsid w:val="00C340DB"/>
    <w:rsid w:val="00C34108"/>
    <w:rsid w:val="00C34211"/>
    <w:rsid w:val="00C34270"/>
    <w:rsid w:val="00C34379"/>
    <w:rsid w:val="00C34388"/>
    <w:rsid w:val="00C34444"/>
    <w:rsid w:val="00C346B5"/>
    <w:rsid w:val="00C34713"/>
    <w:rsid w:val="00C34760"/>
    <w:rsid w:val="00C347FD"/>
    <w:rsid w:val="00C34803"/>
    <w:rsid w:val="00C34928"/>
    <w:rsid w:val="00C34995"/>
    <w:rsid w:val="00C34AA7"/>
    <w:rsid w:val="00C34BF1"/>
    <w:rsid w:val="00C34C42"/>
    <w:rsid w:val="00C34ECF"/>
    <w:rsid w:val="00C34EDD"/>
    <w:rsid w:val="00C34F6D"/>
    <w:rsid w:val="00C3509B"/>
    <w:rsid w:val="00C35155"/>
    <w:rsid w:val="00C35164"/>
    <w:rsid w:val="00C35343"/>
    <w:rsid w:val="00C3538A"/>
    <w:rsid w:val="00C3549D"/>
    <w:rsid w:val="00C354D1"/>
    <w:rsid w:val="00C35565"/>
    <w:rsid w:val="00C355E0"/>
    <w:rsid w:val="00C355FE"/>
    <w:rsid w:val="00C3563A"/>
    <w:rsid w:val="00C3568D"/>
    <w:rsid w:val="00C35731"/>
    <w:rsid w:val="00C3582B"/>
    <w:rsid w:val="00C35879"/>
    <w:rsid w:val="00C35897"/>
    <w:rsid w:val="00C358DC"/>
    <w:rsid w:val="00C35A10"/>
    <w:rsid w:val="00C35A2A"/>
    <w:rsid w:val="00C35AA7"/>
    <w:rsid w:val="00C35B92"/>
    <w:rsid w:val="00C35BB4"/>
    <w:rsid w:val="00C35BE0"/>
    <w:rsid w:val="00C35C62"/>
    <w:rsid w:val="00C3614F"/>
    <w:rsid w:val="00C36275"/>
    <w:rsid w:val="00C36297"/>
    <w:rsid w:val="00C36334"/>
    <w:rsid w:val="00C36444"/>
    <w:rsid w:val="00C36526"/>
    <w:rsid w:val="00C367C4"/>
    <w:rsid w:val="00C3684D"/>
    <w:rsid w:val="00C369CA"/>
    <w:rsid w:val="00C369DA"/>
    <w:rsid w:val="00C36B7E"/>
    <w:rsid w:val="00C36BAC"/>
    <w:rsid w:val="00C36BB6"/>
    <w:rsid w:val="00C36BD2"/>
    <w:rsid w:val="00C36BF8"/>
    <w:rsid w:val="00C36C1B"/>
    <w:rsid w:val="00C36C8A"/>
    <w:rsid w:val="00C36D2C"/>
    <w:rsid w:val="00C36E0C"/>
    <w:rsid w:val="00C36E6C"/>
    <w:rsid w:val="00C36E75"/>
    <w:rsid w:val="00C36EFD"/>
    <w:rsid w:val="00C36FB1"/>
    <w:rsid w:val="00C36FDB"/>
    <w:rsid w:val="00C370C7"/>
    <w:rsid w:val="00C37142"/>
    <w:rsid w:val="00C37195"/>
    <w:rsid w:val="00C37223"/>
    <w:rsid w:val="00C37224"/>
    <w:rsid w:val="00C3729C"/>
    <w:rsid w:val="00C37373"/>
    <w:rsid w:val="00C373A7"/>
    <w:rsid w:val="00C374EC"/>
    <w:rsid w:val="00C375BC"/>
    <w:rsid w:val="00C3764E"/>
    <w:rsid w:val="00C376B8"/>
    <w:rsid w:val="00C376E3"/>
    <w:rsid w:val="00C37767"/>
    <w:rsid w:val="00C377F4"/>
    <w:rsid w:val="00C377F6"/>
    <w:rsid w:val="00C3785D"/>
    <w:rsid w:val="00C378B1"/>
    <w:rsid w:val="00C3791A"/>
    <w:rsid w:val="00C37A9F"/>
    <w:rsid w:val="00C37AC8"/>
    <w:rsid w:val="00C37B1D"/>
    <w:rsid w:val="00C37B38"/>
    <w:rsid w:val="00C37B73"/>
    <w:rsid w:val="00C37C12"/>
    <w:rsid w:val="00C37C55"/>
    <w:rsid w:val="00C37CCE"/>
    <w:rsid w:val="00C37D17"/>
    <w:rsid w:val="00C37DD9"/>
    <w:rsid w:val="00C37E0E"/>
    <w:rsid w:val="00C37E47"/>
    <w:rsid w:val="00C401F0"/>
    <w:rsid w:val="00C40385"/>
    <w:rsid w:val="00C404AB"/>
    <w:rsid w:val="00C4055C"/>
    <w:rsid w:val="00C405B9"/>
    <w:rsid w:val="00C406C1"/>
    <w:rsid w:val="00C4074F"/>
    <w:rsid w:val="00C40789"/>
    <w:rsid w:val="00C407C2"/>
    <w:rsid w:val="00C408BE"/>
    <w:rsid w:val="00C40939"/>
    <w:rsid w:val="00C40959"/>
    <w:rsid w:val="00C409DB"/>
    <w:rsid w:val="00C40D82"/>
    <w:rsid w:val="00C40D8E"/>
    <w:rsid w:val="00C40E78"/>
    <w:rsid w:val="00C40E7C"/>
    <w:rsid w:val="00C40F37"/>
    <w:rsid w:val="00C40FD1"/>
    <w:rsid w:val="00C41134"/>
    <w:rsid w:val="00C41149"/>
    <w:rsid w:val="00C411B4"/>
    <w:rsid w:val="00C41288"/>
    <w:rsid w:val="00C413C5"/>
    <w:rsid w:val="00C41567"/>
    <w:rsid w:val="00C415D5"/>
    <w:rsid w:val="00C4167A"/>
    <w:rsid w:val="00C417D8"/>
    <w:rsid w:val="00C4182A"/>
    <w:rsid w:val="00C4194E"/>
    <w:rsid w:val="00C4197C"/>
    <w:rsid w:val="00C4197F"/>
    <w:rsid w:val="00C419CE"/>
    <w:rsid w:val="00C41BA6"/>
    <w:rsid w:val="00C41BF5"/>
    <w:rsid w:val="00C41BF8"/>
    <w:rsid w:val="00C41CD9"/>
    <w:rsid w:val="00C41DAF"/>
    <w:rsid w:val="00C41DDA"/>
    <w:rsid w:val="00C41E8A"/>
    <w:rsid w:val="00C41EF6"/>
    <w:rsid w:val="00C41F96"/>
    <w:rsid w:val="00C42128"/>
    <w:rsid w:val="00C4213F"/>
    <w:rsid w:val="00C42167"/>
    <w:rsid w:val="00C4225A"/>
    <w:rsid w:val="00C423B2"/>
    <w:rsid w:val="00C423B5"/>
    <w:rsid w:val="00C4240E"/>
    <w:rsid w:val="00C4268A"/>
    <w:rsid w:val="00C426AC"/>
    <w:rsid w:val="00C426B8"/>
    <w:rsid w:val="00C427B3"/>
    <w:rsid w:val="00C42857"/>
    <w:rsid w:val="00C42922"/>
    <w:rsid w:val="00C4298D"/>
    <w:rsid w:val="00C42A54"/>
    <w:rsid w:val="00C42A60"/>
    <w:rsid w:val="00C42B98"/>
    <w:rsid w:val="00C42BFA"/>
    <w:rsid w:val="00C42D38"/>
    <w:rsid w:val="00C42D4F"/>
    <w:rsid w:val="00C42DD2"/>
    <w:rsid w:val="00C42EAC"/>
    <w:rsid w:val="00C42F88"/>
    <w:rsid w:val="00C430CB"/>
    <w:rsid w:val="00C43197"/>
    <w:rsid w:val="00C4328B"/>
    <w:rsid w:val="00C4340F"/>
    <w:rsid w:val="00C43480"/>
    <w:rsid w:val="00C4354C"/>
    <w:rsid w:val="00C43586"/>
    <w:rsid w:val="00C435DD"/>
    <w:rsid w:val="00C4361F"/>
    <w:rsid w:val="00C4378A"/>
    <w:rsid w:val="00C437B8"/>
    <w:rsid w:val="00C438A8"/>
    <w:rsid w:val="00C4394B"/>
    <w:rsid w:val="00C43AE6"/>
    <w:rsid w:val="00C43C20"/>
    <w:rsid w:val="00C43C21"/>
    <w:rsid w:val="00C43C55"/>
    <w:rsid w:val="00C441FC"/>
    <w:rsid w:val="00C44209"/>
    <w:rsid w:val="00C4433C"/>
    <w:rsid w:val="00C4447E"/>
    <w:rsid w:val="00C44693"/>
    <w:rsid w:val="00C446E1"/>
    <w:rsid w:val="00C44778"/>
    <w:rsid w:val="00C448BA"/>
    <w:rsid w:val="00C448DF"/>
    <w:rsid w:val="00C44952"/>
    <w:rsid w:val="00C44994"/>
    <w:rsid w:val="00C44AEA"/>
    <w:rsid w:val="00C44AF2"/>
    <w:rsid w:val="00C44BC5"/>
    <w:rsid w:val="00C44CD4"/>
    <w:rsid w:val="00C44CF1"/>
    <w:rsid w:val="00C44DFA"/>
    <w:rsid w:val="00C44DFB"/>
    <w:rsid w:val="00C44E0F"/>
    <w:rsid w:val="00C44F65"/>
    <w:rsid w:val="00C45030"/>
    <w:rsid w:val="00C45071"/>
    <w:rsid w:val="00C45124"/>
    <w:rsid w:val="00C452A7"/>
    <w:rsid w:val="00C45388"/>
    <w:rsid w:val="00C453FE"/>
    <w:rsid w:val="00C45447"/>
    <w:rsid w:val="00C4544B"/>
    <w:rsid w:val="00C454EA"/>
    <w:rsid w:val="00C45525"/>
    <w:rsid w:val="00C4554B"/>
    <w:rsid w:val="00C45626"/>
    <w:rsid w:val="00C456E5"/>
    <w:rsid w:val="00C4572F"/>
    <w:rsid w:val="00C45732"/>
    <w:rsid w:val="00C4573A"/>
    <w:rsid w:val="00C457B8"/>
    <w:rsid w:val="00C457C5"/>
    <w:rsid w:val="00C45805"/>
    <w:rsid w:val="00C45854"/>
    <w:rsid w:val="00C458D0"/>
    <w:rsid w:val="00C458EC"/>
    <w:rsid w:val="00C458FF"/>
    <w:rsid w:val="00C45981"/>
    <w:rsid w:val="00C45A28"/>
    <w:rsid w:val="00C45A32"/>
    <w:rsid w:val="00C45AE6"/>
    <w:rsid w:val="00C45AF4"/>
    <w:rsid w:val="00C45BCC"/>
    <w:rsid w:val="00C45C16"/>
    <w:rsid w:val="00C45CDB"/>
    <w:rsid w:val="00C45DAF"/>
    <w:rsid w:val="00C45DF7"/>
    <w:rsid w:val="00C46051"/>
    <w:rsid w:val="00C460C0"/>
    <w:rsid w:val="00C4610F"/>
    <w:rsid w:val="00C461AB"/>
    <w:rsid w:val="00C46225"/>
    <w:rsid w:val="00C463CE"/>
    <w:rsid w:val="00C46443"/>
    <w:rsid w:val="00C46677"/>
    <w:rsid w:val="00C46706"/>
    <w:rsid w:val="00C46753"/>
    <w:rsid w:val="00C467F7"/>
    <w:rsid w:val="00C46871"/>
    <w:rsid w:val="00C46968"/>
    <w:rsid w:val="00C469B1"/>
    <w:rsid w:val="00C46A89"/>
    <w:rsid w:val="00C46C6F"/>
    <w:rsid w:val="00C46CAE"/>
    <w:rsid w:val="00C46D89"/>
    <w:rsid w:val="00C46E73"/>
    <w:rsid w:val="00C46EAD"/>
    <w:rsid w:val="00C46EB5"/>
    <w:rsid w:val="00C46EC1"/>
    <w:rsid w:val="00C46EF0"/>
    <w:rsid w:val="00C46F01"/>
    <w:rsid w:val="00C47052"/>
    <w:rsid w:val="00C47079"/>
    <w:rsid w:val="00C47097"/>
    <w:rsid w:val="00C471EE"/>
    <w:rsid w:val="00C47202"/>
    <w:rsid w:val="00C47231"/>
    <w:rsid w:val="00C47262"/>
    <w:rsid w:val="00C472E5"/>
    <w:rsid w:val="00C47358"/>
    <w:rsid w:val="00C4735F"/>
    <w:rsid w:val="00C47366"/>
    <w:rsid w:val="00C47385"/>
    <w:rsid w:val="00C47485"/>
    <w:rsid w:val="00C474AC"/>
    <w:rsid w:val="00C474BF"/>
    <w:rsid w:val="00C474F4"/>
    <w:rsid w:val="00C474FD"/>
    <w:rsid w:val="00C475D1"/>
    <w:rsid w:val="00C476C2"/>
    <w:rsid w:val="00C47928"/>
    <w:rsid w:val="00C47A44"/>
    <w:rsid w:val="00C47B77"/>
    <w:rsid w:val="00C47BB8"/>
    <w:rsid w:val="00C47C35"/>
    <w:rsid w:val="00C47CAF"/>
    <w:rsid w:val="00C47D35"/>
    <w:rsid w:val="00C47D46"/>
    <w:rsid w:val="00C47D8F"/>
    <w:rsid w:val="00C47D9D"/>
    <w:rsid w:val="00C5001D"/>
    <w:rsid w:val="00C50042"/>
    <w:rsid w:val="00C5008B"/>
    <w:rsid w:val="00C500A4"/>
    <w:rsid w:val="00C50158"/>
    <w:rsid w:val="00C5023A"/>
    <w:rsid w:val="00C506EC"/>
    <w:rsid w:val="00C5070D"/>
    <w:rsid w:val="00C5079E"/>
    <w:rsid w:val="00C507C3"/>
    <w:rsid w:val="00C507E8"/>
    <w:rsid w:val="00C508C5"/>
    <w:rsid w:val="00C50928"/>
    <w:rsid w:val="00C50976"/>
    <w:rsid w:val="00C50B59"/>
    <w:rsid w:val="00C50C17"/>
    <w:rsid w:val="00C50C3A"/>
    <w:rsid w:val="00C50CD4"/>
    <w:rsid w:val="00C50D10"/>
    <w:rsid w:val="00C50DE5"/>
    <w:rsid w:val="00C50DE9"/>
    <w:rsid w:val="00C50E31"/>
    <w:rsid w:val="00C50FCF"/>
    <w:rsid w:val="00C51000"/>
    <w:rsid w:val="00C51014"/>
    <w:rsid w:val="00C510A1"/>
    <w:rsid w:val="00C511C4"/>
    <w:rsid w:val="00C51241"/>
    <w:rsid w:val="00C512F2"/>
    <w:rsid w:val="00C51353"/>
    <w:rsid w:val="00C51385"/>
    <w:rsid w:val="00C51548"/>
    <w:rsid w:val="00C5165D"/>
    <w:rsid w:val="00C51699"/>
    <w:rsid w:val="00C5193D"/>
    <w:rsid w:val="00C51BC5"/>
    <w:rsid w:val="00C51E3E"/>
    <w:rsid w:val="00C51E58"/>
    <w:rsid w:val="00C51F1B"/>
    <w:rsid w:val="00C51FE5"/>
    <w:rsid w:val="00C5203D"/>
    <w:rsid w:val="00C520C9"/>
    <w:rsid w:val="00C520DC"/>
    <w:rsid w:val="00C5210E"/>
    <w:rsid w:val="00C52127"/>
    <w:rsid w:val="00C5228F"/>
    <w:rsid w:val="00C524B1"/>
    <w:rsid w:val="00C525A0"/>
    <w:rsid w:val="00C52674"/>
    <w:rsid w:val="00C52681"/>
    <w:rsid w:val="00C52711"/>
    <w:rsid w:val="00C52743"/>
    <w:rsid w:val="00C52794"/>
    <w:rsid w:val="00C528C5"/>
    <w:rsid w:val="00C528CF"/>
    <w:rsid w:val="00C52951"/>
    <w:rsid w:val="00C52B13"/>
    <w:rsid w:val="00C52B26"/>
    <w:rsid w:val="00C52C44"/>
    <w:rsid w:val="00C52DD8"/>
    <w:rsid w:val="00C52DDA"/>
    <w:rsid w:val="00C52E58"/>
    <w:rsid w:val="00C52E77"/>
    <w:rsid w:val="00C52E82"/>
    <w:rsid w:val="00C52FF2"/>
    <w:rsid w:val="00C533AD"/>
    <w:rsid w:val="00C534C2"/>
    <w:rsid w:val="00C535A4"/>
    <w:rsid w:val="00C536CD"/>
    <w:rsid w:val="00C536EE"/>
    <w:rsid w:val="00C536F1"/>
    <w:rsid w:val="00C539CC"/>
    <w:rsid w:val="00C53B3B"/>
    <w:rsid w:val="00C53BC8"/>
    <w:rsid w:val="00C53BE9"/>
    <w:rsid w:val="00C53CF2"/>
    <w:rsid w:val="00C53E1B"/>
    <w:rsid w:val="00C54020"/>
    <w:rsid w:val="00C54048"/>
    <w:rsid w:val="00C541CB"/>
    <w:rsid w:val="00C54222"/>
    <w:rsid w:val="00C54338"/>
    <w:rsid w:val="00C54422"/>
    <w:rsid w:val="00C54586"/>
    <w:rsid w:val="00C546FD"/>
    <w:rsid w:val="00C54737"/>
    <w:rsid w:val="00C547FE"/>
    <w:rsid w:val="00C5481A"/>
    <w:rsid w:val="00C548C0"/>
    <w:rsid w:val="00C54AB5"/>
    <w:rsid w:val="00C54B80"/>
    <w:rsid w:val="00C54BBE"/>
    <w:rsid w:val="00C54D88"/>
    <w:rsid w:val="00C54DDB"/>
    <w:rsid w:val="00C54E4C"/>
    <w:rsid w:val="00C54EC8"/>
    <w:rsid w:val="00C54FD3"/>
    <w:rsid w:val="00C5502A"/>
    <w:rsid w:val="00C55150"/>
    <w:rsid w:val="00C55180"/>
    <w:rsid w:val="00C55195"/>
    <w:rsid w:val="00C55272"/>
    <w:rsid w:val="00C552CA"/>
    <w:rsid w:val="00C553F9"/>
    <w:rsid w:val="00C55466"/>
    <w:rsid w:val="00C554E1"/>
    <w:rsid w:val="00C55512"/>
    <w:rsid w:val="00C5567E"/>
    <w:rsid w:val="00C55717"/>
    <w:rsid w:val="00C558E1"/>
    <w:rsid w:val="00C558EF"/>
    <w:rsid w:val="00C558FA"/>
    <w:rsid w:val="00C55935"/>
    <w:rsid w:val="00C55959"/>
    <w:rsid w:val="00C559E4"/>
    <w:rsid w:val="00C55A09"/>
    <w:rsid w:val="00C55A4C"/>
    <w:rsid w:val="00C55AAB"/>
    <w:rsid w:val="00C55AD0"/>
    <w:rsid w:val="00C55AD5"/>
    <w:rsid w:val="00C55B8A"/>
    <w:rsid w:val="00C55BCA"/>
    <w:rsid w:val="00C55C11"/>
    <w:rsid w:val="00C55CCD"/>
    <w:rsid w:val="00C55DD6"/>
    <w:rsid w:val="00C55FA6"/>
    <w:rsid w:val="00C5606E"/>
    <w:rsid w:val="00C56085"/>
    <w:rsid w:val="00C560B5"/>
    <w:rsid w:val="00C561C9"/>
    <w:rsid w:val="00C56343"/>
    <w:rsid w:val="00C56368"/>
    <w:rsid w:val="00C56490"/>
    <w:rsid w:val="00C56539"/>
    <w:rsid w:val="00C5666E"/>
    <w:rsid w:val="00C5677A"/>
    <w:rsid w:val="00C567D0"/>
    <w:rsid w:val="00C56820"/>
    <w:rsid w:val="00C568CF"/>
    <w:rsid w:val="00C5698C"/>
    <w:rsid w:val="00C569D7"/>
    <w:rsid w:val="00C56A6C"/>
    <w:rsid w:val="00C56B1A"/>
    <w:rsid w:val="00C56BDB"/>
    <w:rsid w:val="00C56C12"/>
    <w:rsid w:val="00C56D55"/>
    <w:rsid w:val="00C56EBE"/>
    <w:rsid w:val="00C56EC4"/>
    <w:rsid w:val="00C56F29"/>
    <w:rsid w:val="00C5702D"/>
    <w:rsid w:val="00C57134"/>
    <w:rsid w:val="00C57194"/>
    <w:rsid w:val="00C5737C"/>
    <w:rsid w:val="00C57428"/>
    <w:rsid w:val="00C57437"/>
    <w:rsid w:val="00C5757E"/>
    <w:rsid w:val="00C5773B"/>
    <w:rsid w:val="00C57828"/>
    <w:rsid w:val="00C57977"/>
    <w:rsid w:val="00C57A0E"/>
    <w:rsid w:val="00C57A1E"/>
    <w:rsid w:val="00C57C67"/>
    <w:rsid w:val="00C57CA0"/>
    <w:rsid w:val="00C57DEF"/>
    <w:rsid w:val="00C57F44"/>
    <w:rsid w:val="00C6007E"/>
    <w:rsid w:val="00C602F8"/>
    <w:rsid w:val="00C60430"/>
    <w:rsid w:val="00C60470"/>
    <w:rsid w:val="00C6053A"/>
    <w:rsid w:val="00C6055A"/>
    <w:rsid w:val="00C60595"/>
    <w:rsid w:val="00C606CA"/>
    <w:rsid w:val="00C60849"/>
    <w:rsid w:val="00C60924"/>
    <w:rsid w:val="00C609FD"/>
    <w:rsid w:val="00C60A1E"/>
    <w:rsid w:val="00C60AF8"/>
    <w:rsid w:val="00C60AF9"/>
    <w:rsid w:val="00C60B0F"/>
    <w:rsid w:val="00C60EF6"/>
    <w:rsid w:val="00C60F1C"/>
    <w:rsid w:val="00C60F8D"/>
    <w:rsid w:val="00C6103E"/>
    <w:rsid w:val="00C61052"/>
    <w:rsid w:val="00C61067"/>
    <w:rsid w:val="00C6106F"/>
    <w:rsid w:val="00C610D7"/>
    <w:rsid w:val="00C6111A"/>
    <w:rsid w:val="00C61156"/>
    <w:rsid w:val="00C612D4"/>
    <w:rsid w:val="00C6133C"/>
    <w:rsid w:val="00C6142A"/>
    <w:rsid w:val="00C61479"/>
    <w:rsid w:val="00C614E5"/>
    <w:rsid w:val="00C614E7"/>
    <w:rsid w:val="00C61535"/>
    <w:rsid w:val="00C61556"/>
    <w:rsid w:val="00C6161A"/>
    <w:rsid w:val="00C616D3"/>
    <w:rsid w:val="00C61711"/>
    <w:rsid w:val="00C61767"/>
    <w:rsid w:val="00C6180B"/>
    <w:rsid w:val="00C6181C"/>
    <w:rsid w:val="00C61870"/>
    <w:rsid w:val="00C61959"/>
    <w:rsid w:val="00C6197F"/>
    <w:rsid w:val="00C61B39"/>
    <w:rsid w:val="00C61BA6"/>
    <w:rsid w:val="00C61BC5"/>
    <w:rsid w:val="00C61CEB"/>
    <w:rsid w:val="00C61D20"/>
    <w:rsid w:val="00C61DA4"/>
    <w:rsid w:val="00C61DA6"/>
    <w:rsid w:val="00C61E0E"/>
    <w:rsid w:val="00C61ECA"/>
    <w:rsid w:val="00C61F76"/>
    <w:rsid w:val="00C61FB7"/>
    <w:rsid w:val="00C62003"/>
    <w:rsid w:val="00C62026"/>
    <w:rsid w:val="00C6206A"/>
    <w:rsid w:val="00C62076"/>
    <w:rsid w:val="00C62147"/>
    <w:rsid w:val="00C6221F"/>
    <w:rsid w:val="00C6228A"/>
    <w:rsid w:val="00C622B2"/>
    <w:rsid w:val="00C62373"/>
    <w:rsid w:val="00C624F1"/>
    <w:rsid w:val="00C62581"/>
    <w:rsid w:val="00C62772"/>
    <w:rsid w:val="00C6281B"/>
    <w:rsid w:val="00C62978"/>
    <w:rsid w:val="00C62ACD"/>
    <w:rsid w:val="00C62BD6"/>
    <w:rsid w:val="00C62C2B"/>
    <w:rsid w:val="00C62FFC"/>
    <w:rsid w:val="00C63011"/>
    <w:rsid w:val="00C6318B"/>
    <w:rsid w:val="00C63260"/>
    <w:rsid w:val="00C632D8"/>
    <w:rsid w:val="00C633DC"/>
    <w:rsid w:val="00C63443"/>
    <w:rsid w:val="00C6345D"/>
    <w:rsid w:val="00C6348E"/>
    <w:rsid w:val="00C6349B"/>
    <w:rsid w:val="00C6369B"/>
    <w:rsid w:val="00C63929"/>
    <w:rsid w:val="00C63977"/>
    <w:rsid w:val="00C63A3C"/>
    <w:rsid w:val="00C63B7A"/>
    <w:rsid w:val="00C63D98"/>
    <w:rsid w:val="00C63D99"/>
    <w:rsid w:val="00C63E6A"/>
    <w:rsid w:val="00C63EB9"/>
    <w:rsid w:val="00C63EEB"/>
    <w:rsid w:val="00C64030"/>
    <w:rsid w:val="00C640BA"/>
    <w:rsid w:val="00C6415C"/>
    <w:rsid w:val="00C64212"/>
    <w:rsid w:val="00C64296"/>
    <w:rsid w:val="00C643C2"/>
    <w:rsid w:val="00C643C4"/>
    <w:rsid w:val="00C643EA"/>
    <w:rsid w:val="00C643EE"/>
    <w:rsid w:val="00C64450"/>
    <w:rsid w:val="00C6449D"/>
    <w:rsid w:val="00C644BA"/>
    <w:rsid w:val="00C645A7"/>
    <w:rsid w:val="00C645B3"/>
    <w:rsid w:val="00C64604"/>
    <w:rsid w:val="00C6470A"/>
    <w:rsid w:val="00C6471E"/>
    <w:rsid w:val="00C6478C"/>
    <w:rsid w:val="00C647A8"/>
    <w:rsid w:val="00C6481A"/>
    <w:rsid w:val="00C64865"/>
    <w:rsid w:val="00C648B9"/>
    <w:rsid w:val="00C64B6B"/>
    <w:rsid w:val="00C64BE9"/>
    <w:rsid w:val="00C64C17"/>
    <w:rsid w:val="00C64CED"/>
    <w:rsid w:val="00C64D18"/>
    <w:rsid w:val="00C64D23"/>
    <w:rsid w:val="00C64D83"/>
    <w:rsid w:val="00C64DED"/>
    <w:rsid w:val="00C64F9D"/>
    <w:rsid w:val="00C6512C"/>
    <w:rsid w:val="00C65177"/>
    <w:rsid w:val="00C653CB"/>
    <w:rsid w:val="00C653D5"/>
    <w:rsid w:val="00C6544C"/>
    <w:rsid w:val="00C654AC"/>
    <w:rsid w:val="00C6552F"/>
    <w:rsid w:val="00C65539"/>
    <w:rsid w:val="00C65573"/>
    <w:rsid w:val="00C656BC"/>
    <w:rsid w:val="00C656DE"/>
    <w:rsid w:val="00C656E3"/>
    <w:rsid w:val="00C65A57"/>
    <w:rsid w:val="00C65B46"/>
    <w:rsid w:val="00C65C45"/>
    <w:rsid w:val="00C65C4C"/>
    <w:rsid w:val="00C65E27"/>
    <w:rsid w:val="00C65E39"/>
    <w:rsid w:val="00C65EB0"/>
    <w:rsid w:val="00C65ED8"/>
    <w:rsid w:val="00C660F1"/>
    <w:rsid w:val="00C6626C"/>
    <w:rsid w:val="00C662E0"/>
    <w:rsid w:val="00C66397"/>
    <w:rsid w:val="00C663A0"/>
    <w:rsid w:val="00C663E1"/>
    <w:rsid w:val="00C663F1"/>
    <w:rsid w:val="00C66441"/>
    <w:rsid w:val="00C664D0"/>
    <w:rsid w:val="00C664E0"/>
    <w:rsid w:val="00C66575"/>
    <w:rsid w:val="00C665BC"/>
    <w:rsid w:val="00C6663F"/>
    <w:rsid w:val="00C667FB"/>
    <w:rsid w:val="00C66820"/>
    <w:rsid w:val="00C66898"/>
    <w:rsid w:val="00C66A4A"/>
    <w:rsid w:val="00C66B20"/>
    <w:rsid w:val="00C66B9C"/>
    <w:rsid w:val="00C66BA5"/>
    <w:rsid w:val="00C66CE4"/>
    <w:rsid w:val="00C66D0A"/>
    <w:rsid w:val="00C66DA0"/>
    <w:rsid w:val="00C66EDF"/>
    <w:rsid w:val="00C66EF0"/>
    <w:rsid w:val="00C67002"/>
    <w:rsid w:val="00C67012"/>
    <w:rsid w:val="00C67046"/>
    <w:rsid w:val="00C67168"/>
    <w:rsid w:val="00C671DB"/>
    <w:rsid w:val="00C67366"/>
    <w:rsid w:val="00C673DE"/>
    <w:rsid w:val="00C673F9"/>
    <w:rsid w:val="00C67429"/>
    <w:rsid w:val="00C6742F"/>
    <w:rsid w:val="00C67442"/>
    <w:rsid w:val="00C6767E"/>
    <w:rsid w:val="00C6775A"/>
    <w:rsid w:val="00C677BA"/>
    <w:rsid w:val="00C677D7"/>
    <w:rsid w:val="00C6783F"/>
    <w:rsid w:val="00C6789E"/>
    <w:rsid w:val="00C679B6"/>
    <w:rsid w:val="00C67A14"/>
    <w:rsid w:val="00C67A5F"/>
    <w:rsid w:val="00C67AA4"/>
    <w:rsid w:val="00C67AE2"/>
    <w:rsid w:val="00C67C76"/>
    <w:rsid w:val="00C67E41"/>
    <w:rsid w:val="00C67E6A"/>
    <w:rsid w:val="00C67E7D"/>
    <w:rsid w:val="00C67EC6"/>
    <w:rsid w:val="00C67EDE"/>
    <w:rsid w:val="00C67FE1"/>
    <w:rsid w:val="00C70022"/>
    <w:rsid w:val="00C70135"/>
    <w:rsid w:val="00C70172"/>
    <w:rsid w:val="00C70289"/>
    <w:rsid w:val="00C70300"/>
    <w:rsid w:val="00C70436"/>
    <w:rsid w:val="00C704A4"/>
    <w:rsid w:val="00C7076F"/>
    <w:rsid w:val="00C7088F"/>
    <w:rsid w:val="00C709A9"/>
    <w:rsid w:val="00C70A57"/>
    <w:rsid w:val="00C70A9D"/>
    <w:rsid w:val="00C70AF1"/>
    <w:rsid w:val="00C70AF2"/>
    <w:rsid w:val="00C70B18"/>
    <w:rsid w:val="00C70B34"/>
    <w:rsid w:val="00C70C03"/>
    <w:rsid w:val="00C70C63"/>
    <w:rsid w:val="00C70CEE"/>
    <w:rsid w:val="00C70DAA"/>
    <w:rsid w:val="00C70E31"/>
    <w:rsid w:val="00C71012"/>
    <w:rsid w:val="00C7106D"/>
    <w:rsid w:val="00C710B7"/>
    <w:rsid w:val="00C71153"/>
    <w:rsid w:val="00C711DE"/>
    <w:rsid w:val="00C7123F"/>
    <w:rsid w:val="00C71264"/>
    <w:rsid w:val="00C71285"/>
    <w:rsid w:val="00C712C3"/>
    <w:rsid w:val="00C712FA"/>
    <w:rsid w:val="00C71388"/>
    <w:rsid w:val="00C71572"/>
    <w:rsid w:val="00C71658"/>
    <w:rsid w:val="00C717F7"/>
    <w:rsid w:val="00C7184F"/>
    <w:rsid w:val="00C718B4"/>
    <w:rsid w:val="00C71927"/>
    <w:rsid w:val="00C7192F"/>
    <w:rsid w:val="00C71A26"/>
    <w:rsid w:val="00C71B1A"/>
    <w:rsid w:val="00C71B6C"/>
    <w:rsid w:val="00C71B79"/>
    <w:rsid w:val="00C71BD9"/>
    <w:rsid w:val="00C71CE3"/>
    <w:rsid w:val="00C71D1D"/>
    <w:rsid w:val="00C71D3B"/>
    <w:rsid w:val="00C71DB5"/>
    <w:rsid w:val="00C71E08"/>
    <w:rsid w:val="00C71F49"/>
    <w:rsid w:val="00C71FE6"/>
    <w:rsid w:val="00C72003"/>
    <w:rsid w:val="00C7203E"/>
    <w:rsid w:val="00C72045"/>
    <w:rsid w:val="00C72098"/>
    <w:rsid w:val="00C720F5"/>
    <w:rsid w:val="00C72100"/>
    <w:rsid w:val="00C72294"/>
    <w:rsid w:val="00C723A3"/>
    <w:rsid w:val="00C72413"/>
    <w:rsid w:val="00C7241E"/>
    <w:rsid w:val="00C724A7"/>
    <w:rsid w:val="00C72553"/>
    <w:rsid w:val="00C725F9"/>
    <w:rsid w:val="00C7267A"/>
    <w:rsid w:val="00C726AD"/>
    <w:rsid w:val="00C726C3"/>
    <w:rsid w:val="00C726D4"/>
    <w:rsid w:val="00C72771"/>
    <w:rsid w:val="00C72798"/>
    <w:rsid w:val="00C7296D"/>
    <w:rsid w:val="00C72982"/>
    <w:rsid w:val="00C72AB9"/>
    <w:rsid w:val="00C72AFB"/>
    <w:rsid w:val="00C72C48"/>
    <w:rsid w:val="00C72CBB"/>
    <w:rsid w:val="00C72D10"/>
    <w:rsid w:val="00C72D9E"/>
    <w:rsid w:val="00C72EB6"/>
    <w:rsid w:val="00C72F99"/>
    <w:rsid w:val="00C73135"/>
    <w:rsid w:val="00C73340"/>
    <w:rsid w:val="00C733E2"/>
    <w:rsid w:val="00C734D3"/>
    <w:rsid w:val="00C734E2"/>
    <w:rsid w:val="00C735E3"/>
    <w:rsid w:val="00C737B7"/>
    <w:rsid w:val="00C737F6"/>
    <w:rsid w:val="00C738CA"/>
    <w:rsid w:val="00C7390D"/>
    <w:rsid w:val="00C73923"/>
    <w:rsid w:val="00C73927"/>
    <w:rsid w:val="00C73934"/>
    <w:rsid w:val="00C73C5E"/>
    <w:rsid w:val="00C73DDB"/>
    <w:rsid w:val="00C73F8F"/>
    <w:rsid w:val="00C73FFA"/>
    <w:rsid w:val="00C7404A"/>
    <w:rsid w:val="00C7406C"/>
    <w:rsid w:val="00C74070"/>
    <w:rsid w:val="00C740C0"/>
    <w:rsid w:val="00C7426E"/>
    <w:rsid w:val="00C743FF"/>
    <w:rsid w:val="00C744DB"/>
    <w:rsid w:val="00C74647"/>
    <w:rsid w:val="00C74711"/>
    <w:rsid w:val="00C747C7"/>
    <w:rsid w:val="00C74A4D"/>
    <w:rsid w:val="00C74A84"/>
    <w:rsid w:val="00C74B75"/>
    <w:rsid w:val="00C74C91"/>
    <w:rsid w:val="00C74CA8"/>
    <w:rsid w:val="00C74D43"/>
    <w:rsid w:val="00C74DDF"/>
    <w:rsid w:val="00C74DF5"/>
    <w:rsid w:val="00C74E38"/>
    <w:rsid w:val="00C74F2E"/>
    <w:rsid w:val="00C74F86"/>
    <w:rsid w:val="00C74F91"/>
    <w:rsid w:val="00C74F93"/>
    <w:rsid w:val="00C750B8"/>
    <w:rsid w:val="00C75197"/>
    <w:rsid w:val="00C751A0"/>
    <w:rsid w:val="00C75568"/>
    <w:rsid w:val="00C755EE"/>
    <w:rsid w:val="00C75616"/>
    <w:rsid w:val="00C75723"/>
    <w:rsid w:val="00C7593E"/>
    <w:rsid w:val="00C759FC"/>
    <w:rsid w:val="00C75A41"/>
    <w:rsid w:val="00C75AF1"/>
    <w:rsid w:val="00C75B0D"/>
    <w:rsid w:val="00C75B91"/>
    <w:rsid w:val="00C75BD9"/>
    <w:rsid w:val="00C75CD5"/>
    <w:rsid w:val="00C75CDF"/>
    <w:rsid w:val="00C75CF9"/>
    <w:rsid w:val="00C75D0B"/>
    <w:rsid w:val="00C75D81"/>
    <w:rsid w:val="00C75E06"/>
    <w:rsid w:val="00C75E5E"/>
    <w:rsid w:val="00C75EC6"/>
    <w:rsid w:val="00C7606D"/>
    <w:rsid w:val="00C761F5"/>
    <w:rsid w:val="00C76232"/>
    <w:rsid w:val="00C76258"/>
    <w:rsid w:val="00C763DB"/>
    <w:rsid w:val="00C76441"/>
    <w:rsid w:val="00C76521"/>
    <w:rsid w:val="00C767D8"/>
    <w:rsid w:val="00C76847"/>
    <w:rsid w:val="00C768E4"/>
    <w:rsid w:val="00C76957"/>
    <w:rsid w:val="00C76A2E"/>
    <w:rsid w:val="00C76A4A"/>
    <w:rsid w:val="00C76A78"/>
    <w:rsid w:val="00C76B25"/>
    <w:rsid w:val="00C76B32"/>
    <w:rsid w:val="00C76BAC"/>
    <w:rsid w:val="00C76C65"/>
    <w:rsid w:val="00C76DB7"/>
    <w:rsid w:val="00C76DEC"/>
    <w:rsid w:val="00C76F96"/>
    <w:rsid w:val="00C77019"/>
    <w:rsid w:val="00C7722C"/>
    <w:rsid w:val="00C772A3"/>
    <w:rsid w:val="00C7734B"/>
    <w:rsid w:val="00C774CB"/>
    <w:rsid w:val="00C77571"/>
    <w:rsid w:val="00C776EB"/>
    <w:rsid w:val="00C7771C"/>
    <w:rsid w:val="00C77847"/>
    <w:rsid w:val="00C77889"/>
    <w:rsid w:val="00C778FC"/>
    <w:rsid w:val="00C77972"/>
    <w:rsid w:val="00C77974"/>
    <w:rsid w:val="00C77AB9"/>
    <w:rsid w:val="00C77ACD"/>
    <w:rsid w:val="00C77BC0"/>
    <w:rsid w:val="00C77C11"/>
    <w:rsid w:val="00C77CB1"/>
    <w:rsid w:val="00C77CE4"/>
    <w:rsid w:val="00C77E4F"/>
    <w:rsid w:val="00C77EFC"/>
    <w:rsid w:val="00C80016"/>
    <w:rsid w:val="00C800D6"/>
    <w:rsid w:val="00C801DB"/>
    <w:rsid w:val="00C80323"/>
    <w:rsid w:val="00C804D3"/>
    <w:rsid w:val="00C80584"/>
    <w:rsid w:val="00C805B6"/>
    <w:rsid w:val="00C805F2"/>
    <w:rsid w:val="00C8067A"/>
    <w:rsid w:val="00C80681"/>
    <w:rsid w:val="00C80701"/>
    <w:rsid w:val="00C807BF"/>
    <w:rsid w:val="00C80887"/>
    <w:rsid w:val="00C808FD"/>
    <w:rsid w:val="00C8094F"/>
    <w:rsid w:val="00C809B4"/>
    <w:rsid w:val="00C809D2"/>
    <w:rsid w:val="00C80A20"/>
    <w:rsid w:val="00C80B58"/>
    <w:rsid w:val="00C80C0D"/>
    <w:rsid w:val="00C80C63"/>
    <w:rsid w:val="00C80CB4"/>
    <w:rsid w:val="00C80D1B"/>
    <w:rsid w:val="00C80D7E"/>
    <w:rsid w:val="00C80D95"/>
    <w:rsid w:val="00C80E7E"/>
    <w:rsid w:val="00C80E82"/>
    <w:rsid w:val="00C80EE6"/>
    <w:rsid w:val="00C8101A"/>
    <w:rsid w:val="00C81218"/>
    <w:rsid w:val="00C8124A"/>
    <w:rsid w:val="00C81326"/>
    <w:rsid w:val="00C8133A"/>
    <w:rsid w:val="00C81364"/>
    <w:rsid w:val="00C813E6"/>
    <w:rsid w:val="00C814FB"/>
    <w:rsid w:val="00C814FD"/>
    <w:rsid w:val="00C8151B"/>
    <w:rsid w:val="00C815E4"/>
    <w:rsid w:val="00C81636"/>
    <w:rsid w:val="00C816C6"/>
    <w:rsid w:val="00C8177E"/>
    <w:rsid w:val="00C8181E"/>
    <w:rsid w:val="00C81869"/>
    <w:rsid w:val="00C818EE"/>
    <w:rsid w:val="00C81944"/>
    <w:rsid w:val="00C819C4"/>
    <w:rsid w:val="00C819F2"/>
    <w:rsid w:val="00C81AAC"/>
    <w:rsid w:val="00C81B87"/>
    <w:rsid w:val="00C81C0D"/>
    <w:rsid w:val="00C81C94"/>
    <w:rsid w:val="00C81DA8"/>
    <w:rsid w:val="00C81E09"/>
    <w:rsid w:val="00C81E97"/>
    <w:rsid w:val="00C81EB0"/>
    <w:rsid w:val="00C81F3A"/>
    <w:rsid w:val="00C81FAF"/>
    <w:rsid w:val="00C81FCB"/>
    <w:rsid w:val="00C81FF8"/>
    <w:rsid w:val="00C82014"/>
    <w:rsid w:val="00C82311"/>
    <w:rsid w:val="00C82468"/>
    <w:rsid w:val="00C82539"/>
    <w:rsid w:val="00C8259E"/>
    <w:rsid w:val="00C825EC"/>
    <w:rsid w:val="00C82859"/>
    <w:rsid w:val="00C829E3"/>
    <w:rsid w:val="00C82AB6"/>
    <w:rsid w:val="00C82C60"/>
    <w:rsid w:val="00C82CF7"/>
    <w:rsid w:val="00C82D41"/>
    <w:rsid w:val="00C82D9D"/>
    <w:rsid w:val="00C83019"/>
    <w:rsid w:val="00C8330D"/>
    <w:rsid w:val="00C83394"/>
    <w:rsid w:val="00C833B2"/>
    <w:rsid w:val="00C834B0"/>
    <w:rsid w:val="00C834F8"/>
    <w:rsid w:val="00C835E7"/>
    <w:rsid w:val="00C83712"/>
    <w:rsid w:val="00C83738"/>
    <w:rsid w:val="00C837C4"/>
    <w:rsid w:val="00C837D9"/>
    <w:rsid w:val="00C83824"/>
    <w:rsid w:val="00C838AC"/>
    <w:rsid w:val="00C83957"/>
    <w:rsid w:val="00C83BFA"/>
    <w:rsid w:val="00C83D2B"/>
    <w:rsid w:val="00C83D82"/>
    <w:rsid w:val="00C83E0B"/>
    <w:rsid w:val="00C83E77"/>
    <w:rsid w:val="00C83E8F"/>
    <w:rsid w:val="00C83EB6"/>
    <w:rsid w:val="00C83EDB"/>
    <w:rsid w:val="00C83F18"/>
    <w:rsid w:val="00C83F22"/>
    <w:rsid w:val="00C83F59"/>
    <w:rsid w:val="00C83FE4"/>
    <w:rsid w:val="00C84008"/>
    <w:rsid w:val="00C84085"/>
    <w:rsid w:val="00C8413F"/>
    <w:rsid w:val="00C842B7"/>
    <w:rsid w:val="00C845A1"/>
    <w:rsid w:val="00C84604"/>
    <w:rsid w:val="00C8481A"/>
    <w:rsid w:val="00C84844"/>
    <w:rsid w:val="00C84A2A"/>
    <w:rsid w:val="00C84B1D"/>
    <w:rsid w:val="00C84C96"/>
    <w:rsid w:val="00C84FB9"/>
    <w:rsid w:val="00C84FF1"/>
    <w:rsid w:val="00C85244"/>
    <w:rsid w:val="00C85283"/>
    <w:rsid w:val="00C852F6"/>
    <w:rsid w:val="00C8539B"/>
    <w:rsid w:val="00C853BB"/>
    <w:rsid w:val="00C854B9"/>
    <w:rsid w:val="00C8562D"/>
    <w:rsid w:val="00C8566E"/>
    <w:rsid w:val="00C856DB"/>
    <w:rsid w:val="00C85703"/>
    <w:rsid w:val="00C8576C"/>
    <w:rsid w:val="00C858E3"/>
    <w:rsid w:val="00C8590B"/>
    <w:rsid w:val="00C85920"/>
    <w:rsid w:val="00C859F1"/>
    <w:rsid w:val="00C85A0E"/>
    <w:rsid w:val="00C85AAA"/>
    <w:rsid w:val="00C85B40"/>
    <w:rsid w:val="00C85B72"/>
    <w:rsid w:val="00C85B98"/>
    <w:rsid w:val="00C85CA5"/>
    <w:rsid w:val="00C85CE4"/>
    <w:rsid w:val="00C85D31"/>
    <w:rsid w:val="00C85E8B"/>
    <w:rsid w:val="00C85EBB"/>
    <w:rsid w:val="00C85F65"/>
    <w:rsid w:val="00C85FC3"/>
    <w:rsid w:val="00C86189"/>
    <w:rsid w:val="00C861DE"/>
    <w:rsid w:val="00C863D8"/>
    <w:rsid w:val="00C8665F"/>
    <w:rsid w:val="00C866D9"/>
    <w:rsid w:val="00C867F7"/>
    <w:rsid w:val="00C86815"/>
    <w:rsid w:val="00C8689D"/>
    <w:rsid w:val="00C868F4"/>
    <w:rsid w:val="00C86908"/>
    <w:rsid w:val="00C86970"/>
    <w:rsid w:val="00C86A02"/>
    <w:rsid w:val="00C86B97"/>
    <w:rsid w:val="00C86D1E"/>
    <w:rsid w:val="00C86D5A"/>
    <w:rsid w:val="00C86D73"/>
    <w:rsid w:val="00C86D76"/>
    <w:rsid w:val="00C86DEA"/>
    <w:rsid w:val="00C86E58"/>
    <w:rsid w:val="00C86F36"/>
    <w:rsid w:val="00C86FF9"/>
    <w:rsid w:val="00C870D6"/>
    <w:rsid w:val="00C871AF"/>
    <w:rsid w:val="00C871F9"/>
    <w:rsid w:val="00C8727B"/>
    <w:rsid w:val="00C87575"/>
    <w:rsid w:val="00C8759B"/>
    <w:rsid w:val="00C8764D"/>
    <w:rsid w:val="00C876F6"/>
    <w:rsid w:val="00C87780"/>
    <w:rsid w:val="00C87800"/>
    <w:rsid w:val="00C878F4"/>
    <w:rsid w:val="00C87A7A"/>
    <w:rsid w:val="00C87B45"/>
    <w:rsid w:val="00C87B6F"/>
    <w:rsid w:val="00C87BD7"/>
    <w:rsid w:val="00C87C12"/>
    <w:rsid w:val="00C87C5D"/>
    <w:rsid w:val="00C87D93"/>
    <w:rsid w:val="00C87EC6"/>
    <w:rsid w:val="00C87F87"/>
    <w:rsid w:val="00C90055"/>
    <w:rsid w:val="00C9010C"/>
    <w:rsid w:val="00C9015E"/>
    <w:rsid w:val="00C903B9"/>
    <w:rsid w:val="00C90407"/>
    <w:rsid w:val="00C904B8"/>
    <w:rsid w:val="00C904C2"/>
    <w:rsid w:val="00C90579"/>
    <w:rsid w:val="00C9065C"/>
    <w:rsid w:val="00C908BD"/>
    <w:rsid w:val="00C90949"/>
    <w:rsid w:val="00C909BF"/>
    <w:rsid w:val="00C90A07"/>
    <w:rsid w:val="00C90A16"/>
    <w:rsid w:val="00C90AB4"/>
    <w:rsid w:val="00C90AFE"/>
    <w:rsid w:val="00C90B33"/>
    <w:rsid w:val="00C90CD3"/>
    <w:rsid w:val="00C90D4C"/>
    <w:rsid w:val="00C90ED0"/>
    <w:rsid w:val="00C90EF0"/>
    <w:rsid w:val="00C90F7D"/>
    <w:rsid w:val="00C9104F"/>
    <w:rsid w:val="00C91385"/>
    <w:rsid w:val="00C91386"/>
    <w:rsid w:val="00C91414"/>
    <w:rsid w:val="00C91467"/>
    <w:rsid w:val="00C914AE"/>
    <w:rsid w:val="00C915DC"/>
    <w:rsid w:val="00C91662"/>
    <w:rsid w:val="00C9166B"/>
    <w:rsid w:val="00C916B6"/>
    <w:rsid w:val="00C9171E"/>
    <w:rsid w:val="00C91744"/>
    <w:rsid w:val="00C9178E"/>
    <w:rsid w:val="00C918C8"/>
    <w:rsid w:val="00C91920"/>
    <w:rsid w:val="00C91938"/>
    <w:rsid w:val="00C9194C"/>
    <w:rsid w:val="00C91A51"/>
    <w:rsid w:val="00C91B0D"/>
    <w:rsid w:val="00C91C2A"/>
    <w:rsid w:val="00C91E64"/>
    <w:rsid w:val="00C91E6F"/>
    <w:rsid w:val="00C91EBC"/>
    <w:rsid w:val="00C91EC6"/>
    <w:rsid w:val="00C9203D"/>
    <w:rsid w:val="00C92173"/>
    <w:rsid w:val="00C922F4"/>
    <w:rsid w:val="00C9242D"/>
    <w:rsid w:val="00C924F2"/>
    <w:rsid w:val="00C92550"/>
    <w:rsid w:val="00C92706"/>
    <w:rsid w:val="00C92750"/>
    <w:rsid w:val="00C92886"/>
    <w:rsid w:val="00C9292C"/>
    <w:rsid w:val="00C9293B"/>
    <w:rsid w:val="00C929A9"/>
    <w:rsid w:val="00C92B4A"/>
    <w:rsid w:val="00C92B5E"/>
    <w:rsid w:val="00C92C7B"/>
    <w:rsid w:val="00C92CB3"/>
    <w:rsid w:val="00C92CE3"/>
    <w:rsid w:val="00C92DC2"/>
    <w:rsid w:val="00C92DFA"/>
    <w:rsid w:val="00C92E62"/>
    <w:rsid w:val="00C92ED1"/>
    <w:rsid w:val="00C92EF8"/>
    <w:rsid w:val="00C92F38"/>
    <w:rsid w:val="00C92F9E"/>
    <w:rsid w:val="00C93029"/>
    <w:rsid w:val="00C9310E"/>
    <w:rsid w:val="00C932BD"/>
    <w:rsid w:val="00C932DA"/>
    <w:rsid w:val="00C93321"/>
    <w:rsid w:val="00C934CB"/>
    <w:rsid w:val="00C93596"/>
    <w:rsid w:val="00C937B4"/>
    <w:rsid w:val="00C9388B"/>
    <w:rsid w:val="00C9391A"/>
    <w:rsid w:val="00C9397F"/>
    <w:rsid w:val="00C939B6"/>
    <w:rsid w:val="00C93A54"/>
    <w:rsid w:val="00C93AFD"/>
    <w:rsid w:val="00C93B4B"/>
    <w:rsid w:val="00C93B4D"/>
    <w:rsid w:val="00C93B8F"/>
    <w:rsid w:val="00C93BA8"/>
    <w:rsid w:val="00C93CA4"/>
    <w:rsid w:val="00C93E0E"/>
    <w:rsid w:val="00C93E20"/>
    <w:rsid w:val="00C93ED1"/>
    <w:rsid w:val="00C9400D"/>
    <w:rsid w:val="00C94020"/>
    <w:rsid w:val="00C94031"/>
    <w:rsid w:val="00C940BB"/>
    <w:rsid w:val="00C94139"/>
    <w:rsid w:val="00C94307"/>
    <w:rsid w:val="00C94369"/>
    <w:rsid w:val="00C943F4"/>
    <w:rsid w:val="00C944C0"/>
    <w:rsid w:val="00C944EB"/>
    <w:rsid w:val="00C94550"/>
    <w:rsid w:val="00C945B8"/>
    <w:rsid w:val="00C945F9"/>
    <w:rsid w:val="00C94670"/>
    <w:rsid w:val="00C94691"/>
    <w:rsid w:val="00C9474F"/>
    <w:rsid w:val="00C94790"/>
    <w:rsid w:val="00C947B3"/>
    <w:rsid w:val="00C949F4"/>
    <w:rsid w:val="00C94A0E"/>
    <w:rsid w:val="00C94A52"/>
    <w:rsid w:val="00C94B5E"/>
    <w:rsid w:val="00C94C80"/>
    <w:rsid w:val="00C94CAB"/>
    <w:rsid w:val="00C94DBB"/>
    <w:rsid w:val="00C94E72"/>
    <w:rsid w:val="00C94FA7"/>
    <w:rsid w:val="00C95054"/>
    <w:rsid w:val="00C95084"/>
    <w:rsid w:val="00C9530C"/>
    <w:rsid w:val="00C95489"/>
    <w:rsid w:val="00C9551A"/>
    <w:rsid w:val="00C95547"/>
    <w:rsid w:val="00C95580"/>
    <w:rsid w:val="00C955B2"/>
    <w:rsid w:val="00C956B5"/>
    <w:rsid w:val="00C95768"/>
    <w:rsid w:val="00C9580B"/>
    <w:rsid w:val="00C959D7"/>
    <w:rsid w:val="00C95AD5"/>
    <w:rsid w:val="00C95BBF"/>
    <w:rsid w:val="00C95CA3"/>
    <w:rsid w:val="00C95DEB"/>
    <w:rsid w:val="00C95E75"/>
    <w:rsid w:val="00C95F30"/>
    <w:rsid w:val="00C960F3"/>
    <w:rsid w:val="00C96118"/>
    <w:rsid w:val="00C9623F"/>
    <w:rsid w:val="00C9626A"/>
    <w:rsid w:val="00C96400"/>
    <w:rsid w:val="00C96489"/>
    <w:rsid w:val="00C96573"/>
    <w:rsid w:val="00C9657A"/>
    <w:rsid w:val="00C9665D"/>
    <w:rsid w:val="00C966C4"/>
    <w:rsid w:val="00C96795"/>
    <w:rsid w:val="00C967DE"/>
    <w:rsid w:val="00C9697D"/>
    <w:rsid w:val="00C96A52"/>
    <w:rsid w:val="00C96AF4"/>
    <w:rsid w:val="00C96B04"/>
    <w:rsid w:val="00C96B49"/>
    <w:rsid w:val="00C96C8E"/>
    <w:rsid w:val="00C96C91"/>
    <w:rsid w:val="00C96C99"/>
    <w:rsid w:val="00C96E1E"/>
    <w:rsid w:val="00C96F35"/>
    <w:rsid w:val="00C972F7"/>
    <w:rsid w:val="00C97448"/>
    <w:rsid w:val="00C975B8"/>
    <w:rsid w:val="00C9765F"/>
    <w:rsid w:val="00C9768B"/>
    <w:rsid w:val="00C97757"/>
    <w:rsid w:val="00C97782"/>
    <w:rsid w:val="00C9784E"/>
    <w:rsid w:val="00C97861"/>
    <w:rsid w:val="00C97864"/>
    <w:rsid w:val="00C97900"/>
    <w:rsid w:val="00C979E5"/>
    <w:rsid w:val="00C97A28"/>
    <w:rsid w:val="00C97AA2"/>
    <w:rsid w:val="00C97AE0"/>
    <w:rsid w:val="00C97AE6"/>
    <w:rsid w:val="00C97AFC"/>
    <w:rsid w:val="00C97C39"/>
    <w:rsid w:val="00C97D62"/>
    <w:rsid w:val="00C97DF3"/>
    <w:rsid w:val="00C97E0C"/>
    <w:rsid w:val="00C97ECE"/>
    <w:rsid w:val="00CA0089"/>
    <w:rsid w:val="00CA00A6"/>
    <w:rsid w:val="00CA00AF"/>
    <w:rsid w:val="00CA00F7"/>
    <w:rsid w:val="00CA01E9"/>
    <w:rsid w:val="00CA0421"/>
    <w:rsid w:val="00CA0468"/>
    <w:rsid w:val="00CA046E"/>
    <w:rsid w:val="00CA047B"/>
    <w:rsid w:val="00CA0552"/>
    <w:rsid w:val="00CA05C7"/>
    <w:rsid w:val="00CA05D8"/>
    <w:rsid w:val="00CA08EC"/>
    <w:rsid w:val="00CA093F"/>
    <w:rsid w:val="00CA0A52"/>
    <w:rsid w:val="00CA0A60"/>
    <w:rsid w:val="00CA0A75"/>
    <w:rsid w:val="00CA0AF5"/>
    <w:rsid w:val="00CA0B6C"/>
    <w:rsid w:val="00CA0D50"/>
    <w:rsid w:val="00CA0DA2"/>
    <w:rsid w:val="00CA0DD1"/>
    <w:rsid w:val="00CA0E92"/>
    <w:rsid w:val="00CA0F11"/>
    <w:rsid w:val="00CA1006"/>
    <w:rsid w:val="00CA1038"/>
    <w:rsid w:val="00CA1065"/>
    <w:rsid w:val="00CA1197"/>
    <w:rsid w:val="00CA11A8"/>
    <w:rsid w:val="00CA11D3"/>
    <w:rsid w:val="00CA126A"/>
    <w:rsid w:val="00CA1306"/>
    <w:rsid w:val="00CA130D"/>
    <w:rsid w:val="00CA1484"/>
    <w:rsid w:val="00CA1535"/>
    <w:rsid w:val="00CA173D"/>
    <w:rsid w:val="00CA17A7"/>
    <w:rsid w:val="00CA19B6"/>
    <w:rsid w:val="00CA19C0"/>
    <w:rsid w:val="00CA1A1E"/>
    <w:rsid w:val="00CA1A39"/>
    <w:rsid w:val="00CA1B3B"/>
    <w:rsid w:val="00CA1D6B"/>
    <w:rsid w:val="00CA1E21"/>
    <w:rsid w:val="00CA1EB8"/>
    <w:rsid w:val="00CA1FB5"/>
    <w:rsid w:val="00CA2091"/>
    <w:rsid w:val="00CA2239"/>
    <w:rsid w:val="00CA2246"/>
    <w:rsid w:val="00CA225B"/>
    <w:rsid w:val="00CA229C"/>
    <w:rsid w:val="00CA233C"/>
    <w:rsid w:val="00CA23C4"/>
    <w:rsid w:val="00CA24C6"/>
    <w:rsid w:val="00CA25A8"/>
    <w:rsid w:val="00CA25B3"/>
    <w:rsid w:val="00CA25DF"/>
    <w:rsid w:val="00CA2653"/>
    <w:rsid w:val="00CA2680"/>
    <w:rsid w:val="00CA27AA"/>
    <w:rsid w:val="00CA284F"/>
    <w:rsid w:val="00CA2892"/>
    <w:rsid w:val="00CA28D3"/>
    <w:rsid w:val="00CA2956"/>
    <w:rsid w:val="00CA298C"/>
    <w:rsid w:val="00CA29C1"/>
    <w:rsid w:val="00CA2BC0"/>
    <w:rsid w:val="00CA2D5B"/>
    <w:rsid w:val="00CA2D8F"/>
    <w:rsid w:val="00CA2DD0"/>
    <w:rsid w:val="00CA2F46"/>
    <w:rsid w:val="00CA301D"/>
    <w:rsid w:val="00CA324A"/>
    <w:rsid w:val="00CA32AE"/>
    <w:rsid w:val="00CA3379"/>
    <w:rsid w:val="00CA338E"/>
    <w:rsid w:val="00CA34BD"/>
    <w:rsid w:val="00CA36E6"/>
    <w:rsid w:val="00CA39D8"/>
    <w:rsid w:val="00CA3AC1"/>
    <w:rsid w:val="00CA3AEB"/>
    <w:rsid w:val="00CA3B48"/>
    <w:rsid w:val="00CA3B93"/>
    <w:rsid w:val="00CA3BC9"/>
    <w:rsid w:val="00CA3CB4"/>
    <w:rsid w:val="00CA3D71"/>
    <w:rsid w:val="00CA3D95"/>
    <w:rsid w:val="00CA3DD1"/>
    <w:rsid w:val="00CA3E88"/>
    <w:rsid w:val="00CA3E92"/>
    <w:rsid w:val="00CA3F32"/>
    <w:rsid w:val="00CA3FB6"/>
    <w:rsid w:val="00CA3FBB"/>
    <w:rsid w:val="00CA3FCC"/>
    <w:rsid w:val="00CA4016"/>
    <w:rsid w:val="00CA4091"/>
    <w:rsid w:val="00CA40C7"/>
    <w:rsid w:val="00CA4132"/>
    <w:rsid w:val="00CA443F"/>
    <w:rsid w:val="00CA447C"/>
    <w:rsid w:val="00CA45EB"/>
    <w:rsid w:val="00CA4606"/>
    <w:rsid w:val="00CA4669"/>
    <w:rsid w:val="00CA46DE"/>
    <w:rsid w:val="00CA4732"/>
    <w:rsid w:val="00CA4770"/>
    <w:rsid w:val="00CA4948"/>
    <w:rsid w:val="00CA498A"/>
    <w:rsid w:val="00CA49C5"/>
    <w:rsid w:val="00CA4A1D"/>
    <w:rsid w:val="00CA4C3D"/>
    <w:rsid w:val="00CA4C43"/>
    <w:rsid w:val="00CA4D6B"/>
    <w:rsid w:val="00CA4DE9"/>
    <w:rsid w:val="00CA5002"/>
    <w:rsid w:val="00CA5145"/>
    <w:rsid w:val="00CA51AE"/>
    <w:rsid w:val="00CA51F4"/>
    <w:rsid w:val="00CA524E"/>
    <w:rsid w:val="00CA52C1"/>
    <w:rsid w:val="00CA5310"/>
    <w:rsid w:val="00CA54E1"/>
    <w:rsid w:val="00CA5766"/>
    <w:rsid w:val="00CA57A0"/>
    <w:rsid w:val="00CA58FE"/>
    <w:rsid w:val="00CA59A4"/>
    <w:rsid w:val="00CA5A38"/>
    <w:rsid w:val="00CA5A75"/>
    <w:rsid w:val="00CA5A95"/>
    <w:rsid w:val="00CA5C52"/>
    <w:rsid w:val="00CA5D02"/>
    <w:rsid w:val="00CA5D90"/>
    <w:rsid w:val="00CA5E7E"/>
    <w:rsid w:val="00CA5EAE"/>
    <w:rsid w:val="00CA60D5"/>
    <w:rsid w:val="00CA611C"/>
    <w:rsid w:val="00CA627E"/>
    <w:rsid w:val="00CA6345"/>
    <w:rsid w:val="00CA669A"/>
    <w:rsid w:val="00CA66C4"/>
    <w:rsid w:val="00CA674A"/>
    <w:rsid w:val="00CA6796"/>
    <w:rsid w:val="00CA6848"/>
    <w:rsid w:val="00CA6926"/>
    <w:rsid w:val="00CA694C"/>
    <w:rsid w:val="00CA69C7"/>
    <w:rsid w:val="00CA69CB"/>
    <w:rsid w:val="00CA6A37"/>
    <w:rsid w:val="00CA6A49"/>
    <w:rsid w:val="00CA6B99"/>
    <w:rsid w:val="00CA6BCF"/>
    <w:rsid w:val="00CA6C4F"/>
    <w:rsid w:val="00CA6E82"/>
    <w:rsid w:val="00CA6EAC"/>
    <w:rsid w:val="00CA6FD3"/>
    <w:rsid w:val="00CA6FFB"/>
    <w:rsid w:val="00CA70FC"/>
    <w:rsid w:val="00CA7112"/>
    <w:rsid w:val="00CA726E"/>
    <w:rsid w:val="00CA7288"/>
    <w:rsid w:val="00CA72F3"/>
    <w:rsid w:val="00CA735B"/>
    <w:rsid w:val="00CA752B"/>
    <w:rsid w:val="00CA7619"/>
    <w:rsid w:val="00CA7662"/>
    <w:rsid w:val="00CA79BF"/>
    <w:rsid w:val="00CA7A12"/>
    <w:rsid w:val="00CA7A5F"/>
    <w:rsid w:val="00CA7C5E"/>
    <w:rsid w:val="00CA7CB7"/>
    <w:rsid w:val="00CA7D93"/>
    <w:rsid w:val="00CA7E48"/>
    <w:rsid w:val="00CA7EE9"/>
    <w:rsid w:val="00CB004B"/>
    <w:rsid w:val="00CB0053"/>
    <w:rsid w:val="00CB0087"/>
    <w:rsid w:val="00CB0094"/>
    <w:rsid w:val="00CB00C0"/>
    <w:rsid w:val="00CB0110"/>
    <w:rsid w:val="00CB019E"/>
    <w:rsid w:val="00CB01A8"/>
    <w:rsid w:val="00CB037D"/>
    <w:rsid w:val="00CB0382"/>
    <w:rsid w:val="00CB04BD"/>
    <w:rsid w:val="00CB0566"/>
    <w:rsid w:val="00CB05E3"/>
    <w:rsid w:val="00CB0603"/>
    <w:rsid w:val="00CB0611"/>
    <w:rsid w:val="00CB0618"/>
    <w:rsid w:val="00CB07BE"/>
    <w:rsid w:val="00CB0954"/>
    <w:rsid w:val="00CB09A5"/>
    <w:rsid w:val="00CB09BB"/>
    <w:rsid w:val="00CB0A4E"/>
    <w:rsid w:val="00CB0A90"/>
    <w:rsid w:val="00CB0AB1"/>
    <w:rsid w:val="00CB0C01"/>
    <w:rsid w:val="00CB0E86"/>
    <w:rsid w:val="00CB0FB5"/>
    <w:rsid w:val="00CB1003"/>
    <w:rsid w:val="00CB1208"/>
    <w:rsid w:val="00CB137D"/>
    <w:rsid w:val="00CB13C4"/>
    <w:rsid w:val="00CB140F"/>
    <w:rsid w:val="00CB178D"/>
    <w:rsid w:val="00CB17B1"/>
    <w:rsid w:val="00CB18B4"/>
    <w:rsid w:val="00CB18D4"/>
    <w:rsid w:val="00CB190A"/>
    <w:rsid w:val="00CB19C2"/>
    <w:rsid w:val="00CB1B1F"/>
    <w:rsid w:val="00CB1B96"/>
    <w:rsid w:val="00CB1C8D"/>
    <w:rsid w:val="00CB1CCA"/>
    <w:rsid w:val="00CB1E5A"/>
    <w:rsid w:val="00CB1FE6"/>
    <w:rsid w:val="00CB2043"/>
    <w:rsid w:val="00CB2064"/>
    <w:rsid w:val="00CB206A"/>
    <w:rsid w:val="00CB20D0"/>
    <w:rsid w:val="00CB212A"/>
    <w:rsid w:val="00CB2184"/>
    <w:rsid w:val="00CB21FB"/>
    <w:rsid w:val="00CB2213"/>
    <w:rsid w:val="00CB2246"/>
    <w:rsid w:val="00CB22F4"/>
    <w:rsid w:val="00CB2350"/>
    <w:rsid w:val="00CB2451"/>
    <w:rsid w:val="00CB250B"/>
    <w:rsid w:val="00CB2540"/>
    <w:rsid w:val="00CB2575"/>
    <w:rsid w:val="00CB2905"/>
    <w:rsid w:val="00CB291D"/>
    <w:rsid w:val="00CB29CA"/>
    <w:rsid w:val="00CB2AFD"/>
    <w:rsid w:val="00CB2B6D"/>
    <w:rsid w:val="00CB2BB9"/>
    <w:rsid w:val="00CB2C90"/>
    <w:rsid w:val="00CB2CC9"/>
    <w:rsid w:val="00CB2D4C"/>
    <w:rsid w:val="00CB2E1A"/>
    <w:rsid w:val="00CB30BE"/>
    <w:rsid w:val="00CB315D"/>
    <w:rsid w:val="00CB316F"/>
    <w:rsid w:val="00CB32C5"/>
    <w:rsid w:val="00CB3488"/>
    <w:rsid w:val="00CB3661"/>
    <w:rsid w:val="00CB36CE"/>
    <w:rsid w:val="00CB371A"/>
    <w:rsid w:val="00CB38D4"/>
    <w:rsid w:val="00CB3912"/>
    <w:rsid w:val="00CB3A69"/>
    <w:rsid w:val="00CB3A71"/>
    <w:rsid w:val="00CB3B27"/>
    <w:rsid w:val="00CB3B28"/>
    <w:rsid w:val="00CB3B38"/>
    <w:rsid w:val="00CB3BE4"/>
    <w:rsid w:val="00CB3C67"/>
    <w:rsid w:val="00CB3EEC"/>
    <w:rsid w:val="00CB3FEA"/>
    <w:rsid w:val="00CB4034"/>
    <w:rsid w:val="00CB4096"/>
    <w:rsid w:val="00CB4185"/>
    <w:rsid w:val="00CB4190"/>
    <w:rsid w:val="00CB42BB"/>
    <w:rsid w:val="00CB4311"/>
    <w:rsid w:val="00CB4390"/>
    <w:rsid w:val="00CB4400"/>
    <w:rsid w:val="00CB4434"/>
    <w:rsid w:val="00CB451F"/>
    <w:rsid w:val="00CB45A0"/>
    <w:rsid w:val="00CB46E8"/>
    <w:rsid w:val="00CB4737"/>
    <w:rsid w:val="00CB4773"/>
    <w:rsid w:val="00CB47D7"/>
    <w:rsid w:val="00CB4996"/>
    <w:rsid w:val="00CB4B04"/>
    <w:rsid w:val="00CB4B7F"/>
    <w:rsid w:val="00CB4BF5"/>
    <w:rsid w:val="00CB4D33"/>
    <w:rsid w:val="00CB4D98"/>
    <w:rsid w:val="00CB4DF5"/>
    <w:rsid w:val="00CB4E3B"/>
    <w:rsid w:val="00CB4E5D"/>
    <w:rsid w:val="00CB4EA6"/>
    <w:rsid w:val="00CB4EFC"/>
    <w:rsid w:val="00CB5065"/>
    <w:rsid w:val="00CB50D7"/>
    <w:rsid w:val="00CB523A"/>
    <w:rsid w:val="00CB526E"/>
    <w:rsid w:val="00CB5308"/>
    <w:rsid w:val="00CB5324"/>
    <w:rsid w:val="00CB532F"/>
    <w:rsid w:val="00CB538C"/>
    <w:rsid w:val="00CB546A"/>
    <w:rsid w:val="00CB54B1"/>
    <w:rsid w:val="00CB5511"/>
    <w:rsid w:val="00CB56AB"/>
    <w:rsid w:val="00CB571B"/>
    <w:rsid w:val="00CB57E8"/>
    <w:rsid w:val="00CB5800"/>
    <w:rsid w:val="00CB58B6"/>
    <w:rsid w:val="00CB5926"/>
    <w:rsid w:val="00CB59F6"/>
    <w:rsid w:val="00CB5CB9"/>
    <w:rsid w:val="00CB5E32"/>
    <w:rsid w:val="00CB5F07"/>
    <w:rsid w:val="00CB6029"/>
    <w:rsid w:val="00CB60D0"/>
    <w:rsid w:val="00CB61DA"/>
    <w:rsid w:val="00CB62E7"/>
    <w:rsid w:val="00CB6408"/>
    <w:rsid w:val="00CB64C4"/>
    <w:rsid w:val="00CB6535"/>
    <w:rsid w:val="00CB6536"/>
    <w:rsid w:val="00CB65A7"/>
    <w:rsid w:val="00CB660A"/>
    <w:rsid w:val="00CB6643"/>
    <w:rsid w:val="00CB6667"/>
    <w:rsid w:val="00CB680E"/>
    <w:rsid w:val="00CB68BE"/>
    <w:rsid w:val="00CB68E2"/>
    <w:rsid w:val="00CB6944"/>
    <w:rsid w:val="00CB69EB"/>
    <w:rsid w:val="00CB6A3F"/>
    <w:rsid w:val="00CB6A8E"/>
    <w:rsid w:val="00CB6AEC"/>
    <w:rsid w:val="00CB6DB8"/>
    <w:rsid w:val="00CB6E0B"/>
    <w:rsid w:val="00CB6E45"/>
    <w:rsid w:val="00CB6F2B"/>
    <w:rsid w:val="00CB6F4D"/>
    <w:rsid w:val="00CB6F5B"/>
    <w:rsid w:val="00CB6F8D"/>
    <w:rsid w:val="00CB7119"/>
    <w:rsid w:val="00CB726A"/>
    <w:rsid w:val="00CB7625"/>
    <w:rsid w:val="00CB7653"/>
    <w:rsid w:val="00CB7847"/>
    <w:rsid w:val="00CB78FF"/>
    <w:rsid w:val="00CB79AF"/>
    <w:rsid w:val="00CB7A12"/>
    <w:rsid w:val="00CB7A60"/>
    <w:rsid w:val="00CB7AA5"/>
    <w:rsid w:val="00CB7B40"/>
    <w:rsid w:val="00CB7BED"/>
    <w:rsid w:val="00CB7DAE"/>
    <w:rsid w:val="00CB7E11"/>
    <w:rsid w:val="00CB7E81"/>
    <w:rsid w:val="00CB7F70"/>
    <w:rsid w:val="00CB7F9A"/>
    <w:rsid w:val="00CC0010"/>
    <w:rsid w:val="00CC00DA"/>
    <w:rsid w:val="00CC0116"/>
    <w:rsid w:val="00CC0133"/>
    <w:rsid w:val="00CC0394"/>
    <w:rsid w:val="00CC03AD"/>
    <w:rsid w:val="00CC03C0"/>
    <w:rsid w:val="00CC03D1"/>
    <w:rsid w:val="00CC0487"/>
    <w:rsid w:val="00CC0562"/>
    <w:rsid w:val="00CC0603"/>
    <w:rsid w:val="00CC06DF"/>
    <w:rsid w:val="00CC07A7"/>
    <w:rsid w:val="00CC07D3"/>
    <w:rsid w:val="00CC07DF"/>
    <w:rsid w:val="00CC0858"/>
    <w:rsid w:val="00CC08C2"/>
    <w:rsid w:val="00CC0A4A"/>
    <w:rsid w:val="00CC0A8D"/>
    <w:rsid w:val="00CC0AC1"/>
    <w:rsid w:val="00CC0AE3"/>
    <w:rsid w:val="00CC0CB6"/>
    <w:rsid w:val="00CC0CD0"/>
    <w:rsid w:val="00CC0E2F"/>
    <w:rsid w:val="00CC0FC8"/>
    <w:rsid w:val="00CC100B"/>
    <w:rsid w:val="00CC114B"/>
    <w:rsid w:val="00CC1347"/>
    <w:rsid w:val="00CC16EF"/>
    <w:rsid w:val="00CC1A2E"/>
    <w:rsid w:val="00CC1A9E"/>
    <w:rsid w:val="00CC1AAA"/>
    <w:rsid w:val="00CC1CBE"/>
    <w:rsid w:val="00CC1DD6"/>
    <w:rsid w:val="00CC1E7B"/>
    <w:rsid w:val="00CC1EA3"/>
    <w:rsid w:val="00CC1F08"/>
    <w:rsid w:val="00CC217A"/>
    <w:rsid w:val="00CC21D0"/>
    <w:rsid w:val="00CC2258"/>
    <w:rsid w:val="00CC232F"/>
    <w:rsid w:val="00CC23EF"/>
    <w:rsid w:val="00CC2465"/>
    <w:rsid w:val="00CC24BE"/>
    <w:rsid w:val="00CC251D"/>
    <w:rsid w:val="00CC27B1"/>
    <w:rsid w:val="00CC2805"/>
    <w:rsid w:val="00CC2812"/>
    <w:rsid w:val="00CC29DD"/>
    <w:rsid w:val="00CC29E9"/>
    <w:rsid w:val="00CC2A01"/>
    <w:rsid w:val="00CC2A7B"/>
    <w:rsid w:val="00CC2AC2"/>
    <w:rsid w:val="00CC2B3E"/>
    <w:rsid w:val="00CC2B66"/>
    <w:rsid w:val="00CC2C8E"/>
    <w:rsid w:val="00CC2DE6"/>
    <w:rsid w:val="00CC2E9B"/>
    <w:rsid w:val="00CC2FAC"/>
    <w:rsid w:val="00CC3052"/>
    <w:rsid w:val="00CC3097"/>
    <w:rsid w:val="00CC3157"/>
    <w:rsid w:val="00CC31FA"/>
    <w:rsid w:val="00CC335E"/>
    <w:rsid w:val="00CC3441"/>
    <w:rsid w:val="00CC359C"/>
    <w:rsid w:val="00CC3618"/>
    <w:rsid w:val="00CC3743"/>
    <w:rsid w:val="00CC3767"/>
    <w:rsid w:val="00CC377F"/>
    <w:rsid w:val="00CC3A00"/>
    <w:rsid w:val="00CC3B5C"/>
    <w:rsid w:val="00CC3BCE"/>
    <w:rsid w:val="00CC3BDF"/>
    <w:rsid w:val="00CC3C0D"/>
    <w:rsid w:val="00CC3CB0"/>
    <w:rsid w:val="00CC3D09"/>
    <w:rsid w:val="00CC3D88"/>
    <w:rsid w:val="00CC3E36"/>
    <w:rsid w:val="00CC3E4A"/>
    <w:rsid w:val="00CC3EA3"/>
    <w:rsid w:val="00CC3F4A"/>
    <w:rsid w:val="00CC3F72"/>
    <w:rsid w:val="00CC4000"/>
    <w:rsid w:val="00CC4111"/>
    <w:rsid w:val="00CC4134"/>
    <w:rsid w:val="00CC4151"/>
    <w:rsid w:val="00CC4226"/>
    <w:rsid w:val="00CC4257"/>
    <w:rsid w:val="00CC42FD"/>
    <w:rsid w:val="00CC438D"/>
    <w:rsid w:val="00CC4401"/>
    <w:rsid w:val="00CC4436"/>
    <w:rsid w:val="00CC450A"/>
    <w:rsid w:val="00CC450D"/>
    <w:rsid w:val="00CC4532"/>
    <w:rsid w:val="00CC471F"/>
    <w:rsid w:val="00CC4772"/>
    <w:rsid w:val="00CC4877"/>
    <w:rsid w:val="00CC4931"/>
    <w:rsid w:val="00CC494E"/>
    <w:rsid w:val="00CC4970"/>
    <w:rsid w:val="00CC4A51"/>
    <w:rsid w:val="00CC4A8D"/>
    <w:rsid w:val="00CC4B9D"/>
    <w:rsid w:val="00CC4BC4"/>
    <w:rsid w:val="00CC4BF5"/>
    <w:rsid w:val="00CC4C5F"/>
    <w:rsid w:val="00CC4F35"/>
    <w:rsid w:val="00CC50BE"/>
    <w:rsid w:val="00CC5205"/>
    <w:rsid w:val="00CC5207"/>
    <w:rsid w:val="00CC525C"/>
    <w:rsid w:val="00CC5409"/>
    <w:rsid w:val="00CC55F3"/>
    <w:rsid w:val="00CC5640"/>
    <w:rsid w:val="00CC5652"/>
    <w:rsid w:val="00CC56B2"/>
    <w:rsid w:val="00CC5705"/>
    <w:rsid w:val="00CC5710"/>
    <w:rsid w:val="00CC57D5"/>
    <w:rsid w:val="00CC5823"/>
    <w:rsid w:val="00CC5AA0"/>
    <w:rsid w:val="00CC5E56"/>
    <w:rsid w:val="00CC5F8A"/>
    <w:rsid w:val="00CC5F92"/>
    <w:rsid w:val="00CC5FFA"/>
    <w:rsid w:val="00CC604C"/>
    <w:rsid w:val="00CC60A2"/>
    <w:rsid w:val="00CC60AB"/>
    <w:rsid w:val="00CC62B2"/>
    <w:rsid w:val="00CC6344"/>
    <w:rsid w:val="00CC6426"/>
    <w:rsid w:val="00CC652F"/>
    <w:rsid w:val="00CC65CF"/>
    <w:rsid w:val="00CC65D9"/>
    <w:rsid w:val="00CC6733"/>
    <w:rsid w:val="00CC674C"/>
    <w:rsid w:val="00CC67C5"/>
    <w:rsid w:val="00CC680D"/>
    <w:rsid w:val="00CC6811"/>
    <w:rsid w:val="00CC68F1"/>
    <w:rsid w:val="00CC691B"/>
    <w:rsid w:val="00CC69CA"/>
    <w:rsid w:val="00CC6A06"/>
    <w:rsid w:val="00CC6A20"/>
    <w:rsid w:val="00CC6A2F"/>
    <w:rsid w:val="00CC6A37"/>
    <w:rsid w:val="00CC6A73"/>
    <w:rsid w:val="00CC6CFC"/>
    <w:rsid w:val="00CC6CFD"/>
    <w:rsid w:val="00CC6D72"/>
    <w:rsid w:val="00CC6D91"/>
    <w:rsid w:val="00CC6F36"/>
    <w:rsid w:val="00CC6F6C"/>
    <w:rsid w:val="00CC7001"/>
    <w:rsid w:val="00CC7024"/>
    <w:rsid w:val="00CC702D"/>
    <w:rsid w:val="00CC707A"/>
    <w:rsid w:val="00CC70A7"/>
    <w:rsid w:val="00CC70D2"/>
    <w:rsid w:val="00CC721C"/>
    <w:rsid w:val="00CC723C"/>
    <w:rsid w:val="00CC7259"/>
    <w:rsid w:val="00CC7304"/>
    <w:rsid w:val="00CC730B"/>
    <w:rsid w:val="00CC73E1"/>
    <w:rsid w:val="00CC73F7"/>
    <w:rsid w:val="00CC746C"/>
    <w:rsid w:val="00CC7490"/>
    <w:rsid w:val="00CC7568"/>
    <w:rsid w:val="00CC758B"/>
    <w:rsid w:val="00CC75F6"/>
    <w:rsid w:val="00CC76CA"/>
    <w:rsid w:val="00CC7715"/>
    <w:rsid w:val="00CC786E"/>
    <w:rsid w:val="00CC788F"/>
    <w:rsid w:val="00CC78B7"/>
    <w:rsid w:val="00CC7957"/>
    <w:rsid w:val="00CC7969"/>
    <w:rsid w:val="00CC7986"/>
    <w:rsid w:val="00CC79DE"/>
    <w:rsid w:val="00CC7B5E"/>
    <w:rsid w:val="00CC7B91"/>
    <w:rsid w:val="00CC7BF4"/>
    <w:rsid w:val="00CC7C46"/>
    <w:rsid w:val="00CC7D52"/>
    <w:rsid w:val="00CC7D89"/>
    <w:rsid w:val="00CC7E35"/>
    <w:rsid w:val="00CC7E64"/>
    <w:rsid w:val="00CC7F2E"/>
    <w:rsid w:val="00CC7FEF"/>
    <w:rsid w:val="00CD0049"/>
    <w:rsid w:val="00CD005C"/>
    <w:rsid w:val="00CD00B9"/>
    <w:rsid w:val="00CD0100"/>
    <w:rsid w:val="00CD01D0"/>
    <w:rsid w:val="00CD02C2"/>
    <w:rsid w:val="00CD02FC"/>
    <w:rsid w:val="00CD0391"/>
    <w:rsid w:val="00CD0527"/>
    <w:rsid w:val="00CD0576"/>
    <w:rsid w:val="00CD0599"/>
    <w:rsid w:val="00CD05ED"/>
    <w:rsid w:val="00CD07C4"/>
    <w:rsid w:val="00CD0A20"/>
    <w:rsid w:val="00CD0A90"/>
    <w:rsid w:val="00CD0AAD"/>
    <w:rsid w:val="00CD0BCF"/>
    <w:rsid w:val="00CD0D84"/>
    <w:rsid w:val="00CD0EE2"/>
    <w:rsid w:val="00CD0F49"/>
    <w:rsid w:val="00CD0FB2"/>
    <w:rsid w:val="00CD1172"/>
    <w:rsid w:val="00CD12D7"/>
    <w:rsid w:val="00CD13CE"/>
    <w:rsid w:val="00CD15B5"/>
    <w:rsid w:val="00CD1618"/>
    <w:rsid w:val="00CD16FD"/>
    <w:rsid w:val="00CD1727"/>
    <w:rsid w:val="00CD1917"/>
    <w:rsid w:val="00CD1A94"/>
    <w:rsid w:val="00CD1C9C"/>
    <w:rsid w:val="00CD1CC4"/>
    <w:rsid w:val="00CD1D8A"/>
    <w:rsid w:val="00CD1FB6"/>
    <w:rsid w:val="00CD209F"/>
    <w:rsid w:val="00CD2135"/>
    <w:rsid w:val="00CD2243"/>
    <w:rsid w:val="00CD227A"/>
    <w:rsid w:val="00CD22F9"/>
    <w:rsid w:val="00CD2306"/>
    <w:rsid w:val="00CD24A8"/>
    <w:rsid w:val="00CD255C"/>
    <w:rsid w:val="00CD25BB"/>
    <w:rsid w:val="00CD2694"/>
    <w:rsid w:val="00CD27F3"/>
    <w:rsid w:val="00CD28DD"/>
    <w:rsid w:val="00CD2BC9"/>
    <w:rsid w:val="00CD2CBB"/>
    <w:rsid w:val="00CD2CCF"/>
    <w:rsid w:val="00CD2CDB"/>
    <w:rsid w:val="00CD2D6C"/>
    <w:rsid w:val="00CD2D7B"/>
    <w:rsid w:val="00CD2DC0"/>
    <w:rsid w:val="00CD2E95"/>
    <w:rsid w:val="00CD3019"/>
    <w:rsid w:val="00CD33DD"/>
    <w:rsid w:val="00CD3626"/>
    <w:rsid w:val="00CD3668"/>
    <w:rsid w:val="00CD36C5"/>
    <w:rsid w:val="00CD3753"/>
    <w:rsid w:val="00CD37ED"/>
    <w:rsid w:val="00CD3811"/>
    <w:rsid w:val="00CD388D"/>
    <w:rsid w:val="00CD393D"/>
    <w:rsid w:val="00CD3971"/>
    <w:rsid w:val="00CD3B03"/>
    <w:rsid w:val="00CD3B56"/>
    <w:rsid w:val="00CD3B6A"/>
    <w:rsid w:val="00CD3BC3"/>
    <w:rsid w:val="00CD3C63"/>
    <w:rsid w:val="00CD3CC2"/>
    <w:rsid w:val="00CD3CC7"/>
    <w:rsid w:val="00CD3CE3"/>
    <w:rsid w:val="00CD3F10"/>
    <w:rsid w:val="00CD3F31"/>
    <w:rsid w:val="00CD3FF4"/>
    <w:rsid w:val="00CD4041"/>
    <w:rsid w:val="00CD40C0"/>
    <w:rsid w:val="00CD413B"/>
    <w:rsid w:val="00CD4331"/>
    <w:rsid w:val="00CD4400"/>
    <w:rsid w:val="00CD44BF"/>
    <w:rsid w:val="00CD4542"/>
    <w:rsid w:val="00CD461D"/>
    <w:rsid w:val="00CD4927"/>
    <w:rsid w:val="00CD4969"/>
    <w:rsid w:val="00CD4970"/>
    <w:rsid w:val="00CD49A1"/>
    <w:rsid w:val="00CD49D9"/>
    <w:rsid w:val="00CD4AC0"/>
    <w:rsid w:val="00CD4B24"/>
    <w:rsid w:val="00CD4D10"/>
    <w:rsid w:val="00CD4D80"/>
    <w:rsid w:val="00CD4D9D"/>
    <w:rsid w:val="00CD4E47"/>
    <w:rsid w:val="00CD514E"/>
    <w:rsid w:val="00CD51AC"/>
    <w:rsid w:val="00CD5364"/>
    <w:rsid w:val="00CD53A8"/>
    <w:rsid w:val="00CD5458"/>
    <w:rsid w:val="00CD549E"/>
    <w:rsid w:val="00CD5620"/>
    <w:rsid w:val="00CD565F"/>
    <w:rsid w:val="00CD5859"/>
    <w:rsid w:val="00CD58BB"/>
    <w:rsid w:val="00CD5954"/>
    <w:rsid w:val="00CD595A"/>
    <w:rsid w:val="00CD59CE"/>
    <w:rsid w:val="00CD5B6B"/>
    <w:rsid w:val="00CD5C16"/>
    <w:rsid w:val="00CD5E7D"/>
    <w:rsid w:val="00CD5FA5"/>
    <w:rsid w:val="00CD607B"/>
    <w:rsid w:val="00CD6117"/>
    <w:rsid w:val="00CD617B"/>
    <w:rsid w:val="00CD61F3"/>
    <w:rsid w:val="00CD623D"/>
    <w:rsid w:val="00CD627A"/>
    <w:rsid w:val="00CD62F0"/>
    <w:rsid w:val="00CD6348"/>
    <w:rsid w:val="00CD6405"/>
    <w:rsid w:val="00CD642C"/>
    <w:rsid w:val="00CD6491"/>
    <w:rsid w:val="00CD6506"/>
    <w:rsid w:val="00CD6526"/>
    <w:rsid w:val="00CD65B8"/>
    <w:rsid w:val="00CD668B"/>
    <w:rsid w:val="00CD66AA"/>
    <w:rsid w:val="00CD6781"/>
    <w:rsid w:val="00CD6803"/>
    <w:rsid w:val="00CD6899"/>
    <w:rsid w:val="00CD68C6"/>
    <w:rsid w:val="00CD690E"/>
    <w:rsid w:val="00CD6949"/>
    <w:rsid w:val="00CD6B06"/>
    <w:rsid w:val="00CD6C1D"/>
    <w:rsid w:val="00CD6CA4"/>
    <w:rsid w:val="00CD6D0D"/>
    <w:rsid w:val="00CD6D45"/>
    <w:rsid w:val="00CD6E9F"/>
    <w:rsid w:val="00CD6F0D"/>
    <w:rsid w:val="00CD7076"/>
    <w:rsid w:val="00CD7115"/>
    <w:rsid w:val="00CD719B"/>
    <w:rsid w:val="00CD71CE"/>
    <w:rsid w:val="00CD7271"/>
    <w:rsid w:val="00CD739D"/>
    <w:rsid w:val="00CD73B5"/>
    <w:rsid w:val="00CD74DB"/>
    <w:rsid w:val="00CD7640"/>
    <w:rsid w:val="00CD780F"/>
    <w:rsid w:val="00CD7838"/>
    <w:rsid w:val="00CD7B41"/>
    <w:rsid w:val="00CD7B98"/>
    <w:rsid w:val="00CD7BB1"/>
    <w:rsid w:val="00CD7CFA"/>
    <w:rsid w:val="00CD7E3D"/>
    <w:rsid w:val="00CD7E79"/>
    <w:rsid w:val="00CD7EE8"/>
    <w:rsid w:val="00CD7F19"/>
    <w:rsid w:val="00CD7F3C"/>
    <w:rsid w:val="00CE005C"/>
    <w:rsid w:val="00CE0066"/>
    <w:rsid w:val="00CE006D"/>
    <w:rsid w:val="00CE00CF"/>
    <w:rsid w:val="00CE02BB"/>
    <w:rsid w:val="00CE02C3"/>
    <w:rsid w:val="00CE0339"/>
    <w:rsid w:val="00CE0351"/>
    <w:rsid w:val="00CE0421"/>
    <w:rsid w:val="00CE0423"/>
    <w:rsid w:val="00CE042E"/>
    <w:rsid w:val="00CE0457"/>
    <w:rsid w:val="00CE053D"/>
    <w:rsid w:val="00CE065E"/>
    <w:rsid w:val="00CE0760"/>
    <w:rsid w:val="00CE0793"/>
    <w:rsid w:val="00CE08A7"/>
    <w:rsid w:val="00CE08D8"/>
    <w:rsid w:val="00CE0C46"/>
    <w:rsid w:val="00CE0D27"/>
    <w:rsid w:val="00CE0DA5"/>
    <w:rsid w:val="00CE0E44"/>
    <w:rsid w:val="00CE0F28"/>
    <w:rsid w:val="00CE0F68"/>
    <w:rsid w:val="00CE104D"/>
    <w:rsid w:val="00CE1079"/>
    <w:rsid w:val="00CE1257"/>
    <w:rsid w:val="00CE12D9"/>
    <w:rsid w:val="00CE12F9"/>
    <w:rsid w:val="00CE1340"/>
    <w:rsid w:val="00CE1407"/>
    <w:rsid w:val="00CE1579"/>
    <w:rsid w:val="00CE15B5"/>
    <w:rsid w:val="00CE1699"/>
    <w:rsid w:val="00CE16B1"/>
    <w:rsid w:val="00CE16BC"/>
    <w:rsid w:val="00CE184A"/>
    <w:rsid w:val="00CE18D6"/>
    <w:rsid w:val="00CE1B4C"/>
    <w:rsid w:val="00CE1BB7"/>
    <w:rsid w:val="00CE1C88"/>
    <w:rsid w:val="00CE1D78"/>
    <w:rsid w:val="00CE1E23"/>
    <w:rsid w:val="00CE1FB6"/>
    <w:rsid w:val="00CE1FDC"/>
    <w:rsid w:val="00CE208A"/>
    <w:rsid w:val="00CE20AC"/>
    <w:rsid w:val="00CE20BF"/>
    <w:rsid w:val="00CE2171"/>
    <w:rsid w:val="00CE2175"/>
    <w:rsid w:val="00CE21E9"/>
    <w:rsid w:val="00CE2267"/>
    <w:rsid w:val="00CE228A"/>
    <w:rsid w:val="00CE22D2"/>
    <w:rsid w:val="00CE233A"/>
    <w:rsid w:val="00CE2380"/>
    <w:rsid w:val="00CE2554"/>
    <w:rsid w:val="00CE25B3"/>
    <w:rsid w:val="00CE25CD"/>
    <w:rsid w:val="00CE263A"/>
    <w:rsid w:val="00CE26C7"/>
    <w:rsid w:val="00CE289E"/>
    <w:rsid w:val="00CE29AD"/>
    <w:rsid w:val="00CE2A94"/>
    <w:rsid w:val="00CE2ADC"/>
    <w:rsid w:val="00CE2AEB"/>
    <w:rsid w:val="00CE2E2A"/>
    <w:rsid w:val="00CE2F6C"/>
    <w:rsid w:val="00CE2FC6"/>
    <w:rsid w:val="00CE3032"/>
    <w:rsid w:val="00CE30C1"/>
    <w:rsid w:val="00CE31BF"/>
    <w:rsid w:val="00CE322A"/>
    <w:rsid w:val="00CE3266"/>
    <w:rsid w:val="00CE3277"/>
    <w:rsid w:val="00CE3346"/>
    <w:rsid w:val="00CE3385"/>
    <w:rsid w:val="00CE3458"/>
    <w:rsid w:val="00CE34D2"/>
    <w:rsid w:val="00CE362F"/>
    <w:rsid w:val="00CE3678"/>
    <w:rsid w:val="00CE36EE"/>
    <w:rsid w:val="00CE3832"/>
    <w:rsid w:val="00CE386E"/>
    <w:rsid w:val="00CE39C3"/>
    <w:rsid w:val="00CE3A7E"/>
    <w:rsid w:val="00CE3ABF"/>
    <w:rsid w:val="00CE3D30"/>
    <w:rsid w:val="00CE3D71"/>
    <w:rsid w:val="00CE3DC9"/>
    <w:rsid w:val="00CE3F17"/>
    <w:rsid w:val="00CE410F"/>
    <w:rsid w:val="00CE4125"/>
    <w:rsid w:val="00CE4185"/>
    <w:rsid w:val="00CE4278"/>
    <w:rsid w:val="00CE44D5"/>
    <w:rsid w:val="00CE458C"/>
    <w:rsid w:val="00CE4612"/>
    <w:rsid w:val="00CE4670"/>
    <w:rsid w:val="00CE46A1"/>
    <w:rsid w:val="00CE46C0"/>
    <w:rsid w:val="00CE4808"/>
    <w:rsid w:val="00CE481E"/>
    <w:rsid w:val="00CE4912"/>
    <w:rsid w:val="00CE4940"/>
    <w:rsid w:val="00CE4951"/>
    <w:rsid w:val="00CE4B79"/>
    <w:rsid w:val="00CE4B8E"/>
    <w:rsid w:val="00CE4BAA"/>
    <w:rsid w:val="00CE4C15"/>
    <w:rsid w:val="00CE4C23"/>
    <w:rsid w:val="00CE4E07"/>
    <w:rsid w:val="00CE4F67"/>
    <w:rsid w:val="00CE5061"/>
    <w:rsid w:val="00CE50B3"/>
    <w:rsid w:val="00CE50E9"/>
    <w:rsid w:val="00CE5217"/>
    <w:rsid w:val="00CE53CC"/>
    <w:rsid w:val="00CE540E"/>
    <w:rsid w:val="00CE5573"/>
    <w:rsid w:val="00CE5723"/>
    <w:rsid w:val="00CE572A"/>
    <w:rsid w:val="00CE574D"/>
    <w:rsid w:val="00CE58DF"/>
    <w:rsid w:val="00CE59A4"/>
    <w:rsid w:val="00CE59EB"/>
    <w:rsid w:val="00CE5A6D"/>
    <w:rsid w:val="00CE5ABB"/>
    <w:rsid w:val="00CE5B13"/>
    <w:rsid w:val="00CE5C18"/>
    <w:rsid w:val="00CE5E24"/>
    <w:rsid w:val="00CE5E42"/>
    <w:rsid w:val="00CE5EC7"/>
    <w:rsid w:val="00CE5F47"/>
    <w:rsid w:val="00CE5FA1"/>
    <w:rsid w:val="00CE5FB4"/>
    <w:rsid w:val="00CE6023"/>
    <w:rsid w:val="00CE6068"/>
    <w:rsid w:val="00CE6159"/>
    <w:rsid w:val="00CE6178"/>
    <w:rsid w:val="00CE638B"/>
    <w:rsid w:val="00CE642A"/>
    <w:rsid w:val="00CE6653"/>
    <w:rsid w:val="00CE66C4"/>
    <w:rsid w:val="00CE680B"/>
    <w:rsid w:val="00CE68D7"/>
    <w:rsid w:val="00CE68DC"/>
    <w:rsid w:val="00CE69CA"/>
    <w:rsid w:val="00CE69FC"/>
    <w:rsid w:val="00CE6CA3"/>
    <w:rsid w:val="00CE6DE1"/>
    <w:rsid w:val="00CE6DEB"/>
    <w:rsid w:val="00CE6F0E"/>
    <w:rsid w:val="00CE6F28"/>
    <w:rsid w:val="00CE6FA5"/>
    <w:rsid w:val="00CE7070"/>
    <w:rsid w:val="00CE7104"/>
    <w:rsid w:val="00CE71FD"/>
    <w:rsid w:val="00CE72C4"/>
    <w:rsid w:val="00CE7330"/>
    <w:rsid w:val="00CE7425"/>
    <w:rsid w:val="00CE7615"/>
    <w:rsid w:val="00CE76BF"/>
    <w:rsid w:val="00CE7752"/>
    <w:rsid w:val="00CE7775"/>
    <w:rsid w:val="00CE77D2"/>
    <w:rsid w:val="00CE7814"/>
    <w:rsid w:val="00CE785B"/>
    <w:rsid w:val="00CE78E4"/>
    <w:rsid w:val="00CE79F3"/>
    <w:rsid w:val="00CE7B08"/>
    <w:rsid w:val="00CE7B9A"/>
    <w:rsid w:val="00CE7CB9"/>
    <w:rsid w:val="00CE7DAE"/>
    <w:rsid w:val="00CE7DBE"/>
    <w:rsid w:val="00CE7E46"/>
    <w:rsid w:val="00CE7E6E"/>
    <w:rsid w:val="00CE7EC1"/>
    <w:rsid w:val="00CF0013"/>
    <w:rsid w:val="00CF005C"/>
    <w:rsid w:val="00CF0093"/>
    <w:rsid w:val="00CF0173"/>
    <w:rsid w:val="00CF021E"/>
    <w:rsid w:val="00CF0248"/>
    <w:rsid w:val="00CF03BD"/>
    <w:rsid w:val="00CF03F2"/>
    <w:rsid w:val="00CF0466"/>
    <w:rsid w:val="00CF05A5"/>
    <w:rsid w:val="00CF05C6"/>
    <w:rsid w:val="00CF0731"/>
    <w:rsid w:val="00CF0767"/>
    <w:rsid w:val="00CF078B"/>
    <w:rsid w:val="00CF07F6"/>
    <w:rsid w:val="00CF08F1"/>
    <w:rsid w:val="00CF0A0A"/>
    <w:rsid w:val="00CF0A32"/>
    <w:rsid w:val="00CF0B67"/>
    <w:rsid w:val="00CF0B9E"/>
    <w:rsid w:val="00CF0D7E"/>
    <w:rsid w:val="00CF0E9C"/>
    <w:rsid w:val="00CF0EC2"/>
    <w:rsid w:val="00CF0F73"/>
    <w:rsid w:val="00CF0F85"/>
    <w:rsid w:val="00CF0FC9"/>
    <w:rsid w:val="00CF0FEF"/>
    <w:rsid w:val="00CF1022"/>
    <w:rsid w:val="00CF102E"/>
    <w:rsid w:val="00CF1114"/>
    <w:rsid w:val="00CF118F"/>
    <w:rsid w:val="00CF12F4"/>
    <w:rsid w:val="00CF14C5"/>
    <w:rsid w:val="00CF1571"/>
    <w:rsid w:val="00CF1682"/>
    <w:rsid w:val="00CF16AD"/>
    <w:rsid w:val="00CF1737"/>
    <w:rsid w:val="00CF173A"/>
    <w:rsid w:val="00CF176B"/>
    <w:rsid w:val="00CF1794"/>
    <w:rsid w:val="00CF17C8"/>
    <w:rsid w:val="00CF18D0"/>
    <w:rsid w:val="00CF1979"/>
    <w:rsid w:val="00CF1A35"/>
    <w:rsid w:val="00CF1AC5"/>
    <w:rsid w:val="00CF1AD4"/>
    <w:rsid w:val="00CF1BE9"/>
    <w:rsid w:val="00CF1C3B"/>
    <w:rsid w:val="00CF1D15"/>
    <w:rsid w:val="00CF1D8F"/>
    <w:rsid w:val="00CF1F7D"/>
    <w:rsid w:val="00CF208D"/>
    <w:rsid w:val="00CF210A"/>
    <w:rsid w:val="00CF2111"/>
    <w:rsid w:val="00CF2143"/>
    <w:rsid w:val="00CF2348"/>
    <w:rsid w:val="00CF236C"/>
    <w:rsid w:val="00CF2475"/>
    <w:rsid w:val="00CF2486"/>
    <w:rsid w:val="00CF24FC"/>
    <w:rsid w:val="00CF252B"/>
    <w:rsid w:val="00CF255B"/>
    <w:rsid w:val="00CF2AD7"/>
    <w:rsid w:val="00CF2C9A"/>
    <w:rsid w:val="00CF2D5D"/>
    <w:rsid w:val="00CF2DA2"/>
    <w:rsid w:val="00CF2DA8"/>
    <w:rsid w:val="00CF2DD7"/>
    <w:rsid w:val="00CF2E05"/>
    <w:rsid w:val="00CF2ED9"/>
    <w:rsid w:val="00CF2FCB"/>
    <w:rsid w:val="00CF30D8"/>
    <w:rsid w:val="00CF30F0"/>
    <w:rsid w:val="00CF31ED"/>
    <w:rsid w:val="00CF328F"/>
    <w:rsid w:val="00CF32A3"/>
    <w:rsid w:val="00CF32D0"/>
    <w:rsid w:val="00CF3308"/>
    <w:rsid w:val="00CF3490"/>
    <w:rsid w:val="00CF355C"/>
    <w:rsid w:val="00CF3595"/>
    <w:rsid w:val="00CF370F"/>
    <w:rsid w:val="00CF378D"/>
    <w:rsid w:val="00CF3795"/>
    <w:rsid w:val="00CF37F7"/>
    <w:rsid w:val="00CF3820"/>
    <w:rsid w:val="00CF3B75"/>
    <w:rsid w:val="00CF3BF1"/>
    <w:rsid w:val="00CF3CD1"/>
    <w:rsid w:val="00CF3FF8"/>
    <w:rsid w:val="00CF404B"/>
    <w:rsid w:val="00CF4083"/>
    <w:rsid w:val="00CF40EE"/>
    <w:rsid w:val="00CF4225"/>
    <w:rsid w:val="00CF42A4"/>
    <w:rsid w:val="00CF42B9"/>
    <w:rsid w:val="00CF4353"/>
    <w:rsid w:val="00CF43DC"/>
    <w:rsid w:val="00CF468A"/>
    <w:rsid w:val="00CF473F"/>
    <w:rsid w:val="00CF4771"/>
    <w:rsid w:val="00CF47D1"/>
    <w:rsid w:val="00CF48B2"/>
    <w:rsid w:val="00CF48F3"/>
    <w:rsid w:val="00CF4913"/>
    <w:rsid w:val="00CF4926"/>
    <w:rsid w:val="00CF495D"/>
    <w:rsid w:val="00CF4A64"/>
    <w:rsid w:val="00CF4A83"/>
    <w:rsid w:val="00CF4B03"/>
    <w:rsid w:val="00CF4C38"/>
    <w:rsid w:val="00CF4CC0"/>
    <w:rsid w:val="00CF4ECF"/>
    <w:rsid w:val="00CF50A9"/>
    <w:rsid w:val="00CF50D5"/>
    <w:rsid w:val="00CF51A8"/>
    <w:rsid w:val="00CF5207"/>
    <w:rsid w:val="00CF521C"/>
    <w:rsid w:val="00CF5224"/>
    <w:rsid w:val="00CF524B"/>
    <w:rsid w:val="00CF5293"/>
    <w:rsid w:val="00CF52BE"/>
    <w:rsid w:val="00CF52C4"/>
    <w:rsid w:val="00CF5328"/>
    <w:rsid w:val="00CF532C"/>
    <w:rsid w:val="00CF53F2"/>
    <w:rsid w:val="00CF548A"/>
    <w:rsid w:val="00CF54AE"/>
    <w:rsid w:val="00CF5540"/>
    <w:rsid w:val="00CF55DA"/>
    <w:rsid w:val="00CF56CE"/>
    <w:rsid w:val="00CF57EA"/>
    <w:rsid w:val="00CF589F"/>
    <w:rsid w:val="00CF591D"/>
    <w:rsid w:val="00CF59AB"/>
    <w:rsid w:val="00CF59B6"/>
    <w:rsid w:val="00CF5A06"/>
    <w:rsid w:val="00CF5AF7"/>
    <w:rsid w:val="00CF5B08"/>
    <w:rsid w:val="00CF5BE3"/>
    <w:rsid w:val="00CF5D17"/>
    <w:rsid w:val="00CF5D1A"/>
    <w:rsid w:val="00CF5EF5"/>
    <w:rsid w:val="00CF5F62"/>
    <w:rsid w:val="00CF5F76"/>
    <w:rsid w:val="00CF5FAC"/>
    <w:rsid w:val="00CF603C"/>
    <w:rsid w:val="00CF61CA"/>
    <w:rsid w:val="00CF621A"/>
    <w:rsid w:val="00CF6271"/>
    <w:rsid w:val="00CF62D4"/>
    <w:rsid w:val="00CF6498"/>
    <w:rsid w:val="00CF6540"/>
    <w:rsid w:val="00CF65D2"/>
    <w:rsid w:val="00CF6653"/>
    <w:rsid w:val="00CF66F3"/>
    <w:rsid w:val="00CF6810"/>
    <w:rsid w:val="00CF6826"/>
    <w:rsid w:val="00CF682D"/>
    <w:rsid w:val="00CF6854"/>
    <w:rsid w:val="00CF693F"/>
    <w:rsid w:val="00CF6965"/>
    <w:rsid w:val="00CF6A71"/>
    <w:rsid w:val="00CF6B11"/>
    <w:rsid w:val="00CF6C03"/>
    <w:rsid w:val="00CF6DE1"/>
    <w:rsid w:val="00CF6DEF"/>
    <w:rsid w:val="00CF6F10"/>
    <w:rsid w:val="00CF71E4"/>
    <w:rsid w:val="00CF724F"/>
    <w:rsid w:val="00CF729A"/>
    <w:rsid w:val="00CF72B2"/>
    <w:rsid w:val="00CF72F3"/>
    <w:rsid w:val="00CF732E"/>
    <w:rsid w:val="00CF7495"/>
    <w:rsid w:val="00CF75D8"/>
    <w:rsid w:val="00CF7692"/>
    <w:rsid w:val="00CF78C1"/>
    <w:rsid w:val="00CF7911"/>
    <w:rsid w:val="00CF7995"/>
    <w:rsid w:val="00CF79E0"/>
    <w:rsid w:val="00CF7A50"/>
    <w:rsid w:val="00CF7B93"/>
    <w:rsid w:val="00CF7D66"/>
    <w:rsid w:val="00CF7E9F"/>
    <w:rsid w:val="00CF7F2B"/>
    <w:rsid w:val="00CF7F50"/>
    <w:rsid w:val="00CF7F5A"/>
    <w:rsid w:val="00D002E1"/>
    <w:rsid w:val="00D00395"/>
    <w:rsid w:val="00D003EC"/>
    <w:rsid w:val="00D00434"/>
    <w:rsid w:val="00D00438"/>
    <w:rsid w:val="00D0045B"/>
    <w:rsid w:val="00D0059A"/>
    <w:rsid w:val="00D005E3"/>
    <w:rsid w:val="00D00673"/>
    <w:rsid w:val="00D0068D"/>
    <w:rsid w:val="00D00821"/>
    <w:rsid w:val="00D0098F"/>
    <w:rsid w:val="00D00BC2"/>
    <w:rsid w:val="00D00BE8"/>
    <w:rsid w:val="00D00C42"/>
    <w:rsid w:val="00D00C97"/>
    <w:rsid w:val="00D00D08"/>
    <w:rsid w:val="00D00D09"/>
    <w:rsid w:val="00D00DC8"/>
    <w:rsid w:val="00D00EB6"/>
    <w:rsid w:val="00D00F69"/>
    <w:rsid w:val="00D00FF2"/>
    <w:rsid w:val="00D01208"/>
    <w:rsid w:val="00D01253"/>
    <w:rsid w:val="00D01260"/>
    <w:rsid w:val="00D012B7"/>
    <w:rsid w:val="00D012F5"/>
    <w:rsid w:val="00D01337"/>
    <w:rsid w:val="00D01562"/>
    <w:rsid w:val="00D01565"/>
    <w:rsid w:val="00D015E6"/>
    <w:rsid w:val="00D01679"/>
    <w:rsid w:val="00D018B5"/>
    <w:rsid w:val="00D0198D"/>
    <w:rsid w:val="00D019B7"/>
    <w:rsid w:val="00D01A0E"/>
    <w:rsid w:val="00D01BAC"/>
    <w:rsid w:val="00D01BC7"/>
    <w:rsid w:val="00D01C1E"/>
    <w:rsid w:val="00D01C4B"/>
    <w:rsid w:val="00D01CE9"/>
    <w:rsid w:val="00D01CEB"/>
    <w:rsid w:val="00D01F1D"/>
    <w:rsid w:val="00D01F99"/>
    <w:rsid w:val="00D02017"/>
    <w:rsid w:val="00D021A7"/>
    <w:rsid w:val="00D022C2"/>
    <w:rsid w:val="00D02325"/>
    <w:rsid w:val="00D02432"/>
    <w:rsid w:val="00D02472"/>
    <w:rsid w:val="00D0247F"/>
    <w:rsid w:val="00D026C3"/>
    <w:rsid w:val="00D028FA"/>
    <w:rsid w:val="00D02940"/>
    <w:rsid w:val="00D0296A"/>
    <w:rsid w:val="00D02990"/>
    <w:rsid w:val="00D02B6F"/>
    <w:rsid w:val="00D02C69"/>
    <w:rsid w:val="00D02CEA"/>
    <w:rsid w:val="00D02E2C"/>
    <w:rsid w:val="00D02E2D"/>
    <w:rsid w:val="00D02ED7"/>
    <w:rsid w:val="00D030FD"/>
    <w:rsid w:val="00D031AC"/>
    <w:rsid w:val="00D031EA"/>
    <w:rsid w:val="00D032DE"/>
    <w:rsid w:val="00D032F1"/>
    <w:rsid w:val="00D03393"/>
    <w:rsid w:val="00D033C6"/>
    <w:rsid w:val="00D0348E"/>
    <w:rsid w:val="00D03600"/>
    <w:rsid w:val="00D036B2"/>
    <w:rsid w:val="00D036FD"/>
    <w:rsid w:val="00D03728"/>
    <w:rsid w:val="00D0375F"/>
    <w:rsid w:val="00D037BA"/>
    <w:rsid w:val="00D037E1"/>
    <w:rsid w:val="00D03828"/>
    <w:rsid w:val="00D03870"/>
    <w:rsid w:val="00D03998"/>
    <w:rsid w:val="00D03A0C"/>
    <w:rsid w:val="00D03A58"/>
    <w:rsid w:val="00D03E52"/>
    <w:rsid w:val="00D03F1E"/>
    <w:rsid w:val="00D04021"/>
    <w:rsid w:val="00D0407F"/>
    <w:rsid w:val="00D040BB"/>
    <w:rsid w:val="00D040E5"/>
    <w:rsid w:val="00D04137"/>
    <w:rsid w:val="00D0437E"/>
    <w:rsid w:val="00D04466"/>
    <w:rsid w:val="00D044B9"/>
    <w:rsid w:val="00D0467C"/>
    <w:rsid w:val="00D047A6"/>
    <w:rsid w:val="00D04812"/>
    <w:rsid w:val="00D04876"/>
    <w:rsid w:val="00D04884"/>
    <w:rsid w:val="00D048F7"/>
    <w:rsid w:val="00D04960"/>
    <w:rsid w:val="00D04B31"/>
    <w:rsid w:val="00D04C2A"/>
    <w:rsid w:val="00D04C57"/>
    <w:rsid w:val="00D04CA3"/>
    <w:rsid w:val="00D04DC4"/>
    <w:rsid w:val="00D04E00"/>
    <w:rsid w:val="00D04E34"/>
    <w:rsid w:val="00D04F3F"/>
    <w:rsid w:val="00D04FC0"/>
    <w:rsid w:val="00D04FEE"/>
    <w:rsid w:val="00D0503F"/>
    <w:rsid w:val="00D05046"/>
    <w:rsid w:val="00D050EC"/>
    <w:rsid w:val="00D050F8"/>
    <w:rsid w:val="00D05116"/>
    <w:rsid w:val="00D051D6"/>
    <w:rsid w:val="00D0527C"/>
    <w:rsid w:val="00D05426"/>
    <w:rsid w:val="00D05440"/>
    <w:rsid w:val="00D05609"/>
    <w:rsid w:val="00D05614"/>
    <w:rsid w:val="00D05623"/>
    <w:rsid w:val="00D05624"/>
    <w:rsid w:val="00D05695"/>
    <w:rsid w:val="00D056D7"/>
    <w:rsid w:val="00D05713"/>
    <w:rsid w:val="00D057D9"/>
    <w:rsid w:val="00D05912"/>
    <w:rsid w:val="00D05972"/>
    <w:rsid w:val="00D05AD1"/>
    <w:rsid w:val="00D05B7E"/>
    <w:rsid w:val="00D05BFF"/>
    <w:rsid w:val="00D05C46"/>
    <w:rsid w:val="00D05C5D"/>
    <w:rsid w:val="00D05DC8"/>
    <w:rsid w:val="00D05E99"/>
    <w:rsid w:val="00D05F58"/>
    <w:rsid w:val="00D05FB6"/>
    <w:rsid w:val="00D06027"/>
    <w:rsid w:val="00D060B7"/>
    <w:rsid w:val="00D06140"/>
    <w:rsid w:val="00D06189"/>
    <w:rsid w:val="00D0618C"/>
    <w:rsid w:val="00D0619C"/>
    <w:rsid w:val="00D0624E"/>
    <w:rsid w:val="00D06309"/>
    <w:rsid w:val="00D06359"/>
    <w:rsid w:val="00D06366"/>
    <w:rsid w:val="00D063C6"/>
    <w:rsid w:val="00D063DE"/>
    <w:rsid w:val="00D06533"/>
    <w:rsid w:val="00D06564"/>
    <w:rsid w:val="00D065F1"/>
    <w:rsid w:val="00D066CA"/>
    <w:rsid w:val="00D067D9"/>
    <w:rsid w:val="00D06886"/>
    <w:rsid w:val="00D06899"/>
    <w:rsid w:val="00D068AC"/>
    <w:rsid w:val="00D068B6"/>
    <w:rsid w:val="00D068F0"/>
    <w:rsid w:val="00D06995"/>
    <w:rsid w:val="00D06A57"/>
    <w:rsid w:val="00D06BA5"/>
    <w:rsid w:val="00D06CA4"/>
    <w:rsid w:val="00D06D8F"/>
    <w:rsid w:val="00D06DC3"/>
    <w:rsid w:val="00D06DFB"/>
    <w:rsid w:val="00D06E05"/>
    <w:rsid w:val="00D06F5B"/>
    <w:rsid w:val="00D07081"/>
    <w:rsid w:val="00D072B4"/>
    <w:rsid w:val="00D07330"/>
    <w:rsid w:val="00D07379"/>
    <w:rsid w:val="00D074BD"/>
    <w:rsid w:val="00D074C7"/>
    <w:rsid w:val="00D07591"/>
    <w:rsid w:val="00D07746"/>
    <w:rsid w:val="00D077F8"/>
    <w:rsid w:val="00D07923"/>
    <w:rsid w:val="00D079D1"/>
    <w:rsid w:val="00D07A05"/>
    <w:rsid w:val="00D07A14"/>
    <w:rsid w:val="00D07BFD"/>
    <w:rsid w:val="00D07D07"/>
    <w:rsid w:val="00D07DE8"/>
    <w:rsid w:val="00D07F5C"/>
    <w:rsid w:val="00D07F93"/>
    <w:rsid w:val="00D100E9"/>
    <w:rsid w:val="00D100EB"/>
    <w:rsid w:val="00D100FC"/>
    <w:rsid w:val="00D10109"/>
    <w:rsid w:val="00D10263"/>
    <w:rsid w:val="00D1030B"/>
    <w:rsid w:val="00D1035C"/>
    <w:rsid w:val="00D103C3"/>
    <w:rsid w:val="00D103D1"/>
    <w:rsid w:val="00D104DD"/>
    <w:rsid w:val="00D10501"/>
    <w:rsid w:val="00D105AD"/>
    <w:rsid w:val="00D105C6"/>
    <w:rsid w:val="00D105FE"/>
    <w:rsid w:val="00D10625"/>
    <w:rsid w:val="00D1079B"/>
    <w:rsid w:val="00D107F9"/>
    <w:rsid w:val="00D10987"/>
    <w:rsid w:val="00D10BA0"/>
    <w:rsid w:val="00D11018"/>
    <w:rsid w:val="00D1102F"/>
    <w:rsid w:val="00D11141"/>
    <w:rsid w:val="00D1115E"/>
    <w:rsid w:val="00D1116F"/>
    <w:rsid w:val="00D11304"/>
    <w:rsid w:val="00D11380"/>
    <w:rsid w:val="00D1142E"/>
    <w:rsid w:val="00D11541"/>
    <w:rsid w:val="00D11604"/>
    <w:rsid w:val="00D1163D"/>
    <w:rsid w:val="00D11686"/>
    <w:rsid w:val="00D117AE"/>
    <w:rsid w:val="00D11887"/>
    <w:rsid w:val="00D1188F"/>
    <w:rsid w:val="00D11966"/>
    <w:rsid w:val="00D1196B"/>
    <w:rsid w:val="00D119A1"/>
    <w:rsid w:val="00D119D9"/>
    <w:rsid w:val="00D11AB4"/>
    <w:rsid w:val="00D11B5F"/>
    <w:rsid w:val="00D11BA2"/>
    <w:rsid w:val="00D11BE5"/>
    <w:rsid w:val="00D11C52"/>
    <w:rsid w:val="00D11CB4"/>
    <w:rsid w:val="00D11D47"/>
    <w:rsid w:val="00D11DDD"/>
    <w:rsid w:val="00D11E68"/>
    <w:rsid w:val="00D11E7E"/>
    <w:rsid w:val="00D11F6E"/>
    <w:rsid w:val="00D12088"/>
    <w:rsid w:val="00D120D1"/>
    <w:rsid w:val="00D120D4"/>
    <w:rsid w:val="00D12162"/>
    <w:rsid w:val="00D122D8"/>
    <w:rsid w:val="00D12352"/>
    <w:rsid w:val="00D12448"/>
    <w:rsid w:val="00D12477"/>
    <w:rsid w:val="00D124DC"/>
    <w:rsid w:val="00D12540"/>
    <w:rsid w:val="00D12733"/>
    <w:rsid w:val="00D12869"/>
    <w:rsid w:val="00D1297B"/>
    <w:rsid w:val="00D12A03"/>
    <w:rsid w:val="00D12A6B"/>
    <w:rsid w:val="00D12AE0"/>
    <w:rsid w:val="00D12B95"/>
    <w:rsid w:val="00D12B9A"/>
    <w:rsid w:val="00D12BCE"/>
    <w:rsid w:val="00D12C56"/>
    <w:rsid w:val="00D12CC1"/>
    <w:rsid w:val="00D12DD9"/>
    <w:rsid w:val="00D12E30"/>
    <w:rsid w:val="00D12EA0"/>
    <w:rsid w:val="00D12FA7"/>
    <w:rsid w:val="00D12FDE"/>
    <w:rsid w:val="00D1315A"/>
    <w:rsid w:val="00D1317B"/>
    <w:rsid w:val="00D1322A"/>
    <w:rsid w:val="00D132E1"/>
    <w:rsid w:val="00D13397"/>
    <w:rsid w:val="00D133E6"/>
    <w:rsid w:val="00D134A5"/>
    <w:rsid w:val="00D135E6"/>
    <w:rsid w:val="00D13607"/>
    <w:rsid w:val="00D13766"/>
    <w:rsid w:val="00D13809"/>
    <w:rsid w:val="00D13978"/>
    <w:rsid w:val="00D139E6"/>
    <w:rsid w:val="00D13AE9"/>
    <w:rsid w:val="00D13C35"/>
    <w:rsid w:val="00D13CA3"/>
    <w:rsid w:val="00D13CC9"/>
    <w:rsid w:val="00D13CFC"/>
    <w:rsid w:val="00D13D7B"/>
    <w:rsid w:val="00D13E1E"/>
    <w:rsid w:val="00D13E8A"/>
    <w:rsid w:val="00D13EA8"/>
    <w:rsid w:val="00D1404E"/>
    <w:rsid w:val="00D1411F"/>
    <w:rsid w:val="00D1418A"/>
    <w:rsid w:val="00D1423F"/>
    <w:rsid w:val="00D14245"/>
    <w:rsid w:val="00D14312"/>
    <w:rsid w:val="00D143AB"/>
    <w:rsid w:val="00D14500"/>
    <w:rsid w:val="00D146B7"/>
    <w:rsid w:val="00D1475A"/>
    <w:rsid w:val="00D1481D"/>
    <w:rsid w:val="00D14990"/>
    <w:rsid w:val="00D14A09"/>
    <w:rsid w:val="00D14A58"/>
    <w:rsid w:val="00D14A8B"/>
    <w:rsid w:val="00D14B0C"/>
    <w:rsid w:val="00D14B81"/>
    <w:rsid w:val="00D14BCF"/>
    <w:rsid w:val="00D14CA6"/>
    <w:rsid w:val="00D14D92"/>
    <w:rsid w:val="00D14DD8"/>
    <w:rsid w:val="00D14DE3"/>
    <w:rsid w:val="00D14E33"/>
    <w:rsid w:val="00D14FF4"/>
    <w:rsid w:val="00D150AC"/>
    <w:rsid w:val="00D150D4"/>
    <w:rsid w:val="00D1519D"/>
    <w:rsid w:val="00D15226"/>
    <w:rsid w:val="00D1525D"/>
    <w:rsid w:val="00D153B3"/>
    <w:rsid w:val="00D153BE"/>
    <w:rsid w:val="00D153E5"/>
    <w:rsid w:val="00D153F9"/>
    <w:rsid w:val="00D15437"/>
    <w:rsid w:val="00D154F3"/>
    <w:rsid w:val="00D155E5"/>
    <w:rsid w:val="00D156DA"/>
    <w:rsid w:val="00D15837"/>
    <w:rsid w:val="00D1586E"/>
    <w:rsid w:val="00D15934"/>
    <w:rsid w:val="00D159C5"/>
    <w:rsid w:val="00D159CE"/>
    <w:rsid w:val="00D15AE8"/>
    <w:rsid w:val="00D15B34"/>
    <w:rsid w:val="00D15B64"/>
    <w:rsid w:val="00D15C9E"/>
    <w:rsid w:val="00D15CDB"/>
    <w:rsid w:val="00D15CF0"/>
    <w:rsid w:val="00D15DFE"/>
    <w:rsid w:val="00D15E4A"/>
    <w:rsid w:val="00D15EB3"/>
    <w:rsid w:val="00D15F87"/>
    <w:rsid w:val="00D15FAE"/>
    <w:rsid w:val="00D16075"/>
    <w:rsid w:val="00D16131"/>
    <w:rsid w:val="00D16192"/>
    <w:rsid w:val="00D1619B"/>
    <w:rsid w:val="00D161DA"/>
    <w:rsid w:val="00D1620C"/>
    <w:rsid w:val="00D16217"/>
    <w:rsid w:val="00D1622A"/>
    <w:rsid w:val="00D1636D"/>
    <w:rsid w:val="00D16412"/>
    <w:rsid w:val="00D164C5"/>
    <w:rsid w:val="00D166FE"/>
    <w:rsid w:val="00D16727"/>
    <w:rsid w:val="00D1684D"/>
    <w:rsid w:val="00D168CF"/>
    <w:rsid w:val="00D168EB"/>
    <w:rsid w:val="00D16916"/>
    <w:rsid w:val="00D16C9A"/>
    <w:rsid w:val="00D16E18"/>
    <w:rsid w:val="00D16E1E"/>
    <w:rsid w:val="00D16EA4"/>
    <w:rsid w:val="00D16FCF"/>
    <w:rsid w:val="00D1720F"/>
    <w:rsid w:val="00D17211"/>
    <w:rsid w:val="00D1732B"/>
    <w:rsid w:val="00D17330"/>
    <w:rsid w:val="00D1733C"/>
    <w:rsid w:val="00D17388"/>
    <w:rsid w:val="00D1741B"/>
    <w:rsid w:val="00D1744B"/>
    <w:rsid w:val="00D174B6"/>
    <w:rsid w:val="00D174DA"/>
    <w:rsid w:val="00D17593"/>
    <w:rsid w:val="00D175C3"/>
    <w:rsid w:val="00D17603"/>
    <w:rsid w:val="00D177E0"/>
    <w:rsid w:val="00D177F3"/>
    <w:rsid w:val="00D17811"/>
    <w:rsid w:val="00D1783C"/>
    <w:rsid w:val="00D178A2"/>
    <w:rsid w:val="00D17909"/>
    <w:rsid w:val="00D17946"/>
    <w:rsid w:val="00D1795F"/>
    <w:rsid w:val="00D179DD"/>
    <w:rsid w:val="00D17A02"/>
    <w:rsid w:val="00D17C24"/>
    <w:rsid w:val="00D17C43"/>
    <w:rsid w:val="00D17D19"/>
    <w:rsid w:val="00D17DE4"/>
    <w:rsid w:val="00D17E14"/>
    <w:rsid w:val="00D17F05"/>
    <w:rsid w:val="00D17FCD"/>
    <w:rsid w:val="00D17FE6"/>
    <w:rsid w:val="00D20033"/>
    <w:rsid w:val="00D2013B"/>
    <w:rsid w:val="00D20166"/>
    <w:rsid w:val="00D201DC"/>
    <w:rsid w:val="00D2027A"/>
    <w:rsid w:val="00D20289"/>
    <w:rsid w:val="00D2031E"/>
    <w:rsid w:val="00D203D8"/>
    <w:rsid w:val="00D20451"/>
    <w:rsid w:val="00D20657"/>
    <w:rsid w:val="00D2073E"/>
    <w:rsid w:val="00D20783"/>
    <w:rsid w:val="00D208D3"/>
    <w:rsid w:val="00D20914"/>
    <w:rsid w:val="00D2094E"/>
    <w:rsid w:val="00D20974"/>
    <w:rsid w:val="00D209CA"/>
    <w:rsid w:val="00D20A18"/>
    <w:rsid w:val="00D20AF9"/>
    <w:rsid w:val="00D20C16"/>
    <w:rsid w:val="00D20C2D"/>
    <w:rsid w:val="00D20D33"/>
    <w:rsid w:val="00D20E14"/>
    <w:rsid w:val="00D20F9F"/>
    <w:rsid w:val="00D2100E"/>
    <w:rsid w:val="00D21117"/>
    <w:rsid w:val="00D21151"/>
    <w:rsid w:val="00D2116B"/>
    <w:rsid w:val="00D211A5"/>
    <w:rsid w:val="00D211EA"/>
    <w:rsid w:val="00D21278"/>
    <w:rsid w:val="00D2129F"/>
    <w:rsid w:val="00D212A6"/>
    <w:rsid w:val="00D212D2"/>
    <w:rsid w:val="00D212DF"/>
    <w:rsid w:val="00D21309"/>
    <w:rsid w:val="00D2138A"/>
    <w:rsid w:val="00D213BA"/>
    <w:rsid w:val="00D21437"/>
    <w:rsid w:val="00D21535"/>
    <w:rsid w:val="00D216D4"/>
    <w:rsid w:val="00D21713"/>
    <w:rsid w:val="00D21868"/>
    <w:rsid w:val="00D218CF"/>
    <w:rsid w:val="00D21919"/>
    <w:rsid w:val="00D21934"/>
    <w:rsid w:val="00D21B35"/>
    <w:rsid w:val="00D21B82"/>
    <w:rsid w:val="00D21BA3"/>
    <w:rsid w:val="00D21DBC"/>
    <w:rsid w:val="00D21DC0"/>
    <w:rsid w:val="00D21E29"/>
    <w:rsid w:val="00D21EC2"/>
    <w:rsid w:val="00D22001"/>
    <w:rsid w:val="00D22161"/>
    <w:rsid w:val="00D2216A"/>
    <w:rsid w:val="00D22181"/>
    <w:rsid w:val="00D2219A"/>
    <w:rsid w:val="00D224A4"/>
    <w:rsid w:val="00D225B2"/>
    <w:rsid w:val="00D2264D"/>
    <w:rsid w:val="00D2268F"/>
    <w:rsid w:val="00D22713"/>
    <w:rsid w:val="00D2276E"/>
    <w:rsid w:val="00D22793"/>
    <w:rsid w:val="00D22911"/>
    <w:rsid w:val="00D22914"/>
    <w:rsid w:val="00D2293D"/>
    <w:rsid w:val="00D229FA"/>
    <w:rsid w:val="00D22A1E"/>
    <w:rsid w:val="00D22A47"/>
    <w:rsid w:val="00D22AB6"/>
    <w:rsid w:val="00D22B2B"/>
    <w:rsid w:val="00D22B43"/>
    <w:rsid w:val="00D22D87"/>
    <w:rsid w:val="00D22E40"/>
    <w:rsid w:val="00D22F09"/>
    <w:rsid w:val="00D22F0A"/>
    <w:rsid w:val="00D22F6F"/>
    <w:rsid w:val="00D23002"/>
    <w:rsid w:val="00D2304F"/>
    <w:rsid w:val="00D230C5"/>
    <w:rsid w:val="00D230E4"/>
    <w:rsid w:val="00D23174"/>
    <w:rsid w:val="00D2319D"/>
    <w:rsid w:val="00D23202"/>
    <w:rsid w:val="00D23256"/>
    <w:rsid w:val="00D232CD"/>
    <w:rsid w:val="00D232D5"/>
    <w:rsid w:val="00D23300"/>
    <w:rsid w:val="00D23338"/>
    <w:rsid w:val="00D233FA"/>
    <w:rsid w:val="00D23488"/>
    <w:rsid w:val="00D235E1"/>
    <w:rsid w:val="00D235E4"/>
    <w:rsid w:val="00D2373D"/>
    <w:rsid w:val="00D2378C"/>
    <w:rsid w:val="00D2380E"/>
    <w:rsid w:val="00D2387F"/>
    <w:rsid w:val="00D2388C"/>
    <w:rsid w:val="00D23917"/>
    <w:rsid w:val="00D23A7B"/>
    <w:rsid w:val="00D23AB3"/>
    <w:rsid w:val="00D23B27"/>
    <w:rsid w:val="00D23B5C"/>
    <w:rsid w:val="00D23BB3"/>
    <w:rsid w:val="00D23BDE"/>
    <w:rsid w:val="00D23BFD"/>
    <w:rsid w:val="00D23CC6"/>
    <w:rsid w:val="00D23CF3"/>
    <w:rsid w:val="00D23DA8"/>
    <w:rsid w:val="00D23F94"/>
    <w:rsid w:val="00D23FCD"/>
    <w:rsid w:val="00D2405F"/>
    <w:rsid w:val="00D240B3"/>
    <w:rsid w:val="00D240EF"/>
    <w:rsid w:val="00D24151"/>
    <w:rsid w:val="00D24200"/>
    <w:rsid w:val="00D24279"/>
    <w:rsid w:val="00D242A0"/>
    <w:rsid w:val="00D242E4"/>
    <w:rsid w:val="00D242F7"/>
    <w:rsid w:val="00D2442D"/>
    <w:rsid w:val="00D24528"/>
    <w:rsid w:val="00D245F5"/>
    <w:rsid w:val="00D247B6"/>
    <w:rsid w:val="00D248C9"/>
    <w:rsid w:val="00D24973"/>
    <w:rsid w:val="00D24996"/>
    <w:rsid w:val="00D249E8"/>
    <w:rsid w:val="00D24AA5"/>
    <w:rsid w:val="00D24B72"/>
    <w:rsid w:val="00D24C66"/>
    <w:rsid w:val="00D24CAE"/>
    <w:rsid w:val="00D24CC4"/>
    <w:rsid w:val="00D24DC9"/>
    <w:rsid w:val="00D24E0B"/>
    <w:rsid w:val="00D24E57"/>
    <w:rsid w:val="00D24ED7"/>
    <w:rsid w:val="00D24EE9"/>
    <w:rsid w:val="00D25002"/>
    <w:rsid w:val="00D25089"/>
    <w:rsid w:val="00D251D3"/>
    <w:rsid w:val="00D25566"/>
    <w:rsid w:val="00D2558F"/>
    <w:rsid w:val="00D25659"/>
    <w:rsid w:val="00D256E9"/>
    <w:rsid w:val="00D258E2"/>
    <w:rsid w:val="00D25ADB"/>
    <w:rsid w:val="00D25AE7"/>
    <w:rsid w:val="00D25B04"/>
    <w:rsid w:val="00D25D37"/>
    <w:rsid w:val="00D25D48"/>
    <w:rsid w:val="00D25E8F"/>
    <w:rsid w:val="00D25F36"/>
    <w:rsid w:val="00D2602E"/>
    <w:rsid w:val="00D260C6"/>
    <w:rsid w:val="00D26253"/>
    <w:rsid w:val="00D2625A"/>
    <w:rsid w:val="00D262CC"/>
    <w:rsid w:val="00D26432"/>
    <w:rsid w:val="00D26564"/>
    <w:rsid w:val="00D26619"/>
    <w:rsid w:val="00D2666C"/>
    <w:rsid w:val="00D266FB"/>
    <w:rsid w:val="00D26703"/>
    <w:rsid w:val="00D2679A"/>
    <w:rsid w:val="00D2683E"/>
    <w:rsid w:val="00D269E0"/>
    <w:rsid w:val="00D26B47"/>
    <w:rsid w:val="00D26B48"/>
    <w:rsid w:val="00D26B61"/>
    <w:rsid w:val="00D26C55"/>
    <w:rsid w:val="00D26F77"/>
    <w:rsid w:val="00D272A6"/>
    <w:rsid w:val="00D272D5"/>
    <w:rsid w:val="00D27541"/>
    <w:rsid w:val="00D2772E"/>
    <w:rsid w:val="00D278BC"/>
    <w:rsid w:val="00D278E7"/>
    <w:rsid w:val="00D278FA"/>
    <w:rsid w:val="00D27945"/>
    <w:rsid w:val="00D27B44"/>
    <w:rsid w:val="00D27CC6"/>
    <w:rsid w:val="00D27D4E"/>
    <w:rsid w:val="00D27E6C"/>
    <w:rsid w:val="00D27E92"/>
    <w:rsid w:val="00D27F11"/>
    <w:rsid w:val="00D301D8"/>
    <w:rsid w:val="00D301F6"/>
    <w:rsid w:val="00D302D7"/>
    <w:rsid w:val="00D303F1"/>
    <w:rsid w:val="00D304F9"/>
    <w:rsid w:val="00D30542"/>
    <w:rsid w:val="00D30591"/>
    <w:rsid w:val="00D309BF"/>
    <w:rsid w:val="00D30A63"/>
    <w:rsid w:val="00D30AFD"/>
    <w:rsid w:val="00D30B1D"/>
    <w:rsid w:val="00D30D03"/>
    <w:rsid w:val="00D30D0E"/>
    <w:rsid w:val="00D30D35"/>
    <w:rsid w:val="00D30D44"/>
    <w:rsid w:val="00D30E43"/>
    <w:rsid w:val="00D30EF8"/>
    <w:rsid w:val="00D30F8E"/>
    <w:rsid w:val="00D30FE4"/>
    <w:rsid w:val="00D3127D"/>
    <w:rsid w:val="00D31541"/>
    <w:rsid w:val="00D3170A"/>
    <w:rsid w:val="00D3178D"/>
    <w:rsid w:val="00D3179F"/>
    <w:rsid w:val="00D3182D"/>
    <w:rsid w:val="00D318FB"/>
    <w:rsid w:val="00D31A13"/>
    <w:rsid w:val="00D31A41"/>
    <w:rsid w:val="00D31B31"/>
    <w:rsid w:val="00D31B37"/>
    <w:rsid w:val="00D31B7A"/>
    <w:rsid w:val="00D31BC0"/>
    <w:rsid w:val="00D31BD0"/>
    <w:rsid w:val="00D31CA8"/>
    <w:rsid w:val="00D31CBF"/>
    <w:rsid w:val="00D31D12"/>
    <w:rsid w:val="00D31D94"/>
    <w:rsid w:val="00D31F31"/>
    <w:rsid w:val="00D31F4A"/>
    <w:rsid w:val="00D32035"/>
    <w:rsid w:val="00D32062"/>
    <w:rsid w:val="00D32169"/>
    <w:rsid w:val="00D32199"/>
    <w:rsid w:val="00D321C1"/>
    <w:rsid w:val="00D321FC"/>
    <w:rsid w:val="00D322B2"/>
    <w:rsid w:val="00D323C7"/>
    <w:rsid w:val="00D325FE"/>
    <w:rsid w:val="00D32615"/>
    <w:rsid w:val="00D3266A"/>
    <w:rsid w:val="00D326D7"/>
    <w:rsid w:val="00D326FA"/>
    <w:rsid w:val="00D32762"/>
    <w:rsid w:val="00D327B7"/>
    <w:rsid w:val="00D32806"/>
    <w:rsid w:val="00D32839"/>
    <w:rsid w:val="00D328E0"/>
    <w:rsid w:val="00D328E6"/>
    <w:rsid w:val="00D32999"/>
    <w:rsid w:val="00D32AE4"/>
    <w:rsid w:val="00D32BC6"/>
    <w:rsid w:val="00D32C23"/>
    <w:rsid w:val="00D32C2E"/>
    <w:rsid w:val="00D32C45"/>
    <w:rsid w:val="00D32C48"/>
    <w:rsid w:val="00D32C8C"/>
    <w:rsid w:val="00D32EDE"/>
    <w:rsid w:val="00D32EE4"/>
    <w:rsid w:val="00D32F3A"/>
    <w:rsid w:val="00D32FB2"/>
    <w:rsid w:val="00D32FFD"/>
    <w:rsid w:val="00D33073"/>
    <w:rsid w:val="00D33088"/>
    <w:rsid w:val="00D3338A"/>
    <w:rsid w:val="00D333A3"/>
    <w:rsid w:val="00D333F3"/>
    <w:rsid w:val="00D33448"/>
    <w:rsid w:val="00D33555"/>
    <w:rsid w:val="00D335F1"/>
    <w:rsid w:val="00D336AA"/>
    <w:rsid w:val="00D336D3"/>
    <w:rsid w:val="00D3386F"/>
    <w:rsid w:val="00D338ED"/>
    <w:rsid w:val="00D33986"/>
    <w:rsid w:val="00D33C3F"/>
    <w:rsid w:val="00D33C76"/>
    <w:rsid w:val="00D33E7F"/>
    <w:rsid w:val="00D33EB3"/>
    <w:rsid w:val="00D340AB"/>
    <w:rsid w:val="00D340BD"/>
    <w:rsid w:val="00D34114"/>
    <w:rsid w:val="00D34275"/>
    <w:rsid w:val="00D342DF"/>
    <w:rsid w:val="00D3445B"/>
    <w:rsid w:val="00D34494"/>
    <w:rsid w:val="00D345DC"/>
    <w:rsid w:val="00D345EF"/>
    <w:rsid w:val="00D3463C"/>
    <w:rsid w:val="00D347D7"/>
    <w:rsid w:val="00D34963"/>
    <w:rsid w:val="00D349AD"/>
    <w:rsid w:val="00D34B7A"/>
    <w:rsid w:val="00D34C84"/>
    <w:rsid w:val="00D34DFD"/>
    <w:rsid w:val="00D34E4E"/>
    <w:rsid w:val="00D34FC4"/>
    <w:rsid w:val="00D34FDF"/>
    <w:rsid w:val="00D35000"/>
    <w:rsid w:val="00D35133"/>
    <w:rsid w:val="00D35178"/>
    <w:rsid w:val="00D351C8"/>
    <w:rsid w:val="00D3536B"/>
    <w:rsid w:val="00D35493"/>
    <w:rsid w:val="00D354FE"/>
    <w:rsid w:val="00D355F1"/>
    <w:rsid w:val="00D356B7"/>
    <w:rsid w:val="00D357A5"/>
    <w:rsid w:val="00D357F0"/>
    <w:rsid w:val="00D35845"/>
    <w:rsid w:val="00D35860"/>
    <w:rsid w:val="00D3591F"/>
    <w:rsid w:val="00D3592C"/>
    <w:rsid w:val="00D359C9"/>
    <w:rsid w:val="00D35A69"/>
    <w:rsid w:val="00D35B05"/>
    <w:rsid w:val="00D35B5D"/>
    <w:rsid w:val="00D35C8C"/>
    <w:rsid w:val="00D35CD6"/>
    <w:rsid w:val="00D35D71"/>
    <w:rsid w:val="00D35DC0"/>
    <w:rsid w:val="00D35E19"/>
    <w:rsid w:val="00D35F08"/>
    <w:rsid w:val="00D3606C"/>
    <w:rsid w:val="00D3635E"/>
    <w:rsid w:val="00D36396"/>
    <w:rsid w:val="00D36446"/>
    <w:rsid w:val="00D3654B"/>
    <w:rsid w:val="00D36778"/>
    <w:rsid w:val="00D36843"/>
    <w:rsid w:val="00D36930"/>
    <w:rsid w:val="00D3697F"/>
    <w:rsid w:val="00D36B56"/>
    <w:rsid w:val="00D36B8B"/>
    <w:rsid w:val="00D36C7C"/>
    <w:rsid w:val="00D36E58"/>
    <w:rsid w:val="00D36F4C"/>
    <w:rsid w:val="00D370DF"/>
    <w:rsid w:val="00D3714C"/>
    <w:rsid w:val="00D3714D"/>
    <w:rsid w:val="00D371EA"/>
    <w:rsid w:val="00D37255"/>
    <w:rsid w:val="00D37335"/>
    <w:rsid w:val="00D373F7"/>
    <w:rsid w:val="00D37455"/>
    <w:rsid w:val="00D374F2"/>
    <w:rsid w:val="00D37592"/>
    <w:rsid w:val="00D375DE"/>
    <w:rsid w:val="00D375F3"/>
    <w:rsid w:val="00D37699"/>
    <w:rsid w:val="00D37780"/>
    <w:rsid w:val="00D377FA"/>
    <w:rsid w:val="00D377FD"/>
    <w:rsid w:val="00D37892"/>
    <w:rsid w:val="00D37A1A"/>
    <w:rsid w:val="00D37A5D"/>
    <w:rsid w:val="00D37AFB"/>
    <w:rsid w:val="00D37B10"/>
    <w:rsid w:val="00D37DAA"/>
    <w:rsid w:val="00D37E28"/>
    <w:rsid w:val="00D37EF1"/>
    <w:rsid w:val="00D37EFD"/>
    <w:rsid w:val="00D400E5"/>
    <w:rsid w:val="00D402AB"/>
    <w:rsid w:val="00D40310"/>
    <w:rsid w:val="00D4031F"/>
    <w:rsid w:val="00D40470"/>
    <w:rsid w:val="00D404B7"/>
    <w:rsid w:val="00D40626"/>
    <w:rsid w:val="00D406D2"/>
    <w:rsid w:val="00D4070A"/>
    <w:rsid w:val="00D4086A"/>
    <w:rsid w:val="00D40984"/>
    <w:rsid w:val="00D409D8"/>
    <w:rsid w:val="00D40B12"/>
    <w:rsid w:val="00D40B65"/>
    <w:rsid w:val="00D40C3D"/>
    <w:rsid w:val="00D40C6F"/>
    <w:rsid w:val="00D40C81"/>
    <w:rsid w:val="00D40D26"/>
    <w:rsid w:val="00D40DB3"/>
    <w:rsid w:val="00D40DB7"/>
    <w:rsid w:val="00D40DBB"/>
    <w:rsid w:val="00D40E64"/>
    <w:rsid w:val="00D41265"/>
    <w:rsid w:val="00D41270"/>
    <w:rsid w:val="00D412CE"/>
    <w:rsid w:val="00D4133E"/>
    <w:rsid w:val="00D4148F"/>
    <w:rsid w:val="00D414C4"/>
    <w:rsid w:val="00D414F6"/>
    <w:rsid w:val="00D41651"/>
    <w:rsid w:val="00D41709"/>
    <w:rsid w:val="00D417A6"/>
    <w:rsid w:val="00D41A00"/>
    <w:rsid w:val="00D41A35"/>
    <w:rsid w:val="00D41BC8"/>
    <w:rsid w:val="00D41D48"/>
    <w:rsid w:val="00D41D4F"/>
    <w:rsid w:val="00D41D86"/>
    <w:rsid w:val="00D41EBA"/>
    <w:rsid w:val="00D41F35"/>
    <w:rsid w:val="00D41FB3"/>
    <w:rsid w:val="00D42200"/>
    <w:rsid w:val="00D422CF"/>
    <w:rsid w:val="00D423BA"/>
    <w:rsid w:val="00D425BC"/>
    <w:rsid w:val="00D42734"/>
    <w:rsid w:val="00D42768"/>
    <w:rsid w:val="00D427AB"/>
    <w:rsid w:val="00D427AC"/>
    <w:rsid w:val="00D427B9"/>
    <w:rsid w:val="00D427F2"/>
    <w:rsid w:val="00D42874"/>
    <w:rsid w:val="00D4296A"/>
    <w:rsid w:val="00D42A1A"/>
    <w:rsid w:val="00D42A2A"/>
    <w:rsid w:val="00D42C7C"/>
    <w:rsid w:val="00D42D66"/>
    <w:rsid w:val="00D42DD0"/>
    <w:rsid w:val="00D42E13"/>
    <w:rsid w:val="00D42EC8"/>
    <w:rsid w:val="00D42FB2"/>
    <w:rsid w:val="00D4311C"/>
    <w:rsid w:val="00D431C5"/>
    <w:rsid w:val="00D4326F"/>
    <w:rsid w:val="00D432AC"/>
    <w:rsid w:val="00D43321"/>
    <w:rsid w:val="00D43426"/>
    <w:rsid w:val="00D4344B"/>
    <w:rsid w:val="00D4345D"/>
    <w:rsid w:val="00D43510"/>
    <w:rsid w:val="00D43537"/>
    <w:rsid w:val="00D43659"/>
    <w:rsid w:val="00D43675"/>
    <w:rsid w:val="00D436C2"/>
    <w:rsid w:val="00D438D6"/>
    <w:rsid w:val="00D439AF"/>
    <w:rsid w:val="00D43A0F"/>
    <w:rsid w:val="00D43BF0"/>
    <w:rsid w:val="00D43BFF"/>
    <w:rsid w:val="00D43C99"/>
    <w:rsid w:val="00D43CA8"/>
    <w:rsid w:val="00D43CDF"/>
    <w:rsid w:val="00D43D08"/>
    <w:rsid w:val="00D43E5D"/>
    <w:rsid w:val="00D43F3C"/>
    <w:rsid w:val="00D4405E"/>
    <w:rsid w:val="00D4406D"/>
    <w:rsid w:val="00D44110"/>
    <w:rsid w:val="00D441EC"/>
    <w:rsid w:val="00D44237"/>
    <w:rsid w:val="00D4425B"/>
    <w:rsid w:val="00D4426F"/>
    <w:rsid w:val="00D44324"/>
    <w:rsid w:val="00D44535"/>
    <w:rsid w:val="00D4465C"/>
    <w:rsid w:val="00D44840"/>
    <w:rsid w:val="00D44948"/>
    <w:rsid w:val="00D44A6E"/>
    <w:rsid w:val="00D44B63"/>
    <w:rsid w:val="00D44C26"/>
    <w:rsid w:val="00D44D32"/>
    <w:rsid w:val="00D44D65"/>
    <w:rsid w:val="00D44EEB"/>
    <w:rsid w:val="00D4504B"/>
    <w:rsid w:val="00D451ED"/>
    <w:rsid w:val="00D45269"/>
    <w:rsid w:val="00D4542B"/>
    <w:rsid w:val="00D45536"/>
    <w:rsid w:val="00D45613"/>
    <w:rsid w:val="00D4568F"/>
    <w:rsid w:val="00D456A2"/>
    <w:rsid w:val="00D45759"/>
    <w:rsid w:val="00D457CA"/>
    <w:rsid w:val="00D4583A"/>
    <w:rsid w:val="00D45984"/>
    <w:rsid w:val="00D459FE"/>
    <w:rsid w:val="00D45A1D"/>
    <w:rsid w:val="00D45BA5"/>
    <w:rsid w:val="00D45BF6"/>
    <w:rsid w:val="00D45D6E"/>
    <w:rsid w:val="00D45E80"/>
    <w:rsid w:val="00D45ECC"/>
    <w:rsid w:val="00D45F32"/>
    <w:rsid w:val="00D45F4F"/>
    <w:rsid w:val="00D46002"/>
    <w:rsid w:val="00D46043"/>
    <w:rsid w:val="00D46196"/>
    <w:rsid w:val="00D46213"/>
    <w:rsid w:val="00D46602"/>
    <w:rsid w:val="00D4661A"/>
    <w:rsid w:val="00D466A4"/>
    <w:rsid w:val="00D466A9"/>
    <w:rsid w:val="00D4687A"/>
    <w:rsid w:val="00D46911"/>
    <w:rsid w:val="00D4692B"/>
    <w:rsid w:val="00D46937"/>
    <w:rsid w:val="00D46940"/>
    <w:rsid w:val="00D469D4"/>
    <w:rsid w:val="00D46AA8"/>
    <w:rsid w:val="00D46AAA"/>
    <w:rsid w:val="00D46DA4"/>
    <w:rsid w:val="00D46DAA"/>
    <w:rsid w:val="00D46DBF"/>
    <w:rsid w:val="00D46E29"/>
    <w:rsid w:val="00D46F6D"/>
    <w:rsid w:val="00D46FA8"/>
    <w:rsid w:val="00D4703A"/>
    <w:rsid w:val="00D470AB"/>
    <w:rsid w:val="00D47111"/>
    <w:rsid w:val="00D4728B"/>
    <w:rsid w:val="00D472CE"/>
    <w:rsid w:val="00D47438"/>
    <w:rsid w:val="00D47496"/>
    <w:rsid w:val="00D474AE"/>
    <w:rsid w:val="00D474F6"/>
    <w:rsid w:val="00D47509"/>
    <w:rsid w:val="00D47595"/>
    <w:rsid w:val="00D475C3"/>
    <w:rsid w:val="00D477F6"/>
    <w:rsid w:val="00D4787A"/>
    <w:rsid w:val="00D47957"/>
    <w:rsid w:val="00D4796C"/>
    <w:rsid w:val="00D47AA8"/>
    <w:rsid w:val="00D47AC4"/>
    <w:rsid w:val="00D47C1C"/>
    <w:rsid w:val="00D47C82"/>
    <w:rsid w:val="00D47CC9"/>
    <w:rsid w:val="00D47D01"/>
    <w:rsid w:val="00D47D3C"/>
    <w:rsid w:val="00D47D49"/>
    <w:rsid w:val="00D47D7C"/>
    <w:rsid w:val="00D47EB2"/>
    <w:rsid w:val="00D47F52"/>
    <w:rsid w:val="00D47FA4"/>
    <w:rsid w:val="00D50107"/>
    <w:rsid w:val="00D5040E"/>
    <w:rsid w:val="00D505C8"/>
    <w:rsid w:val="00D50688"/>
    <w:rsid w:val="00D50716"/>
    <w:rsid w:val="00D50761"/>
    <w:rsid w:val="00D5083F"/>
    <w:rsid w:val="00D50849"/>
    <w:rsid w:val="00D5084C"/>
    <w:rsid w:val="00D508C4"/>
    <w:rsid w:val="00D50ADB"/>
    <w:rsid w:val="00D50AFC"/>
    <w:rsid w:val="00D50B43"/>
    <w:rsid w:val="00D50B69"/>
    <w:rsid w:val="00D50C3F"/>
    <w:rsid w:val="00D50C41"/>
    <w:rsid w:val="00D50CE0"/>
    <w:rsid w:val="00D50D09"/>
    <w:rsid w:val="00D50D46"/>
    <w:rsid w:val="00D50E0B"/>
    <w:rsid w:val="00D50EBA"/>
    <w:rsid w:val="00D50FC9"/>
    <w:rsid w:val="00D510C7"/>
    <w:rsid w:val="00D51116"/>
    <w:rsid w:val="00D5113C"/>
    <w:rsid w:val="00D5118F"/>
    <w:rsid w:val="00D511A8"/>
    <w:rsid w:val="00D511DD"/>
    <w:rsid w:val="00D5129D"/>
    <w:rsid w:val="00D513DC"/>
    <w:rsid w:val="00D51411"/>
    <w:rsid w:val="00D5142F"/>
    <w:rsid w:val="00D51505"/>
    <w:rsid w:val="00D51524"/>
    <w:rsid w:val="00D5155F"/>
    <w:rsid w:val="00D515DC"/>
    <w:rsid w:val="00D515F2"/>
    <w:rsid w:val="00D51794"/>
    <w:rsid w:val="00D517C4"/>
    <w:rsid w:val="00D518B8"/>
    <w:rsid w:val="00D51935"/>
    <w:rsid w:val="00D51A4B"/>
    <w:rsid w:val="00D51B64"/>
    <w:rsid w:val="00D51C6A"/>
    <w:rsid w:val="00D51CD5"/>
    <w:rsid w:val="00D51D02"/>
    <w:rsid w:val="00D52044"/>
    <w:rsid w:val="00D520A5"/>
    <w:rsid w:val="00D5213E"/>
    <w:rsid w:val="00D52175"/>
    <w:rsid w:val="00D521A1"/>
    <w:rsid w:val="00D52266"/>
    <w:rsid w:val="00D522D2"/>
    <w:rsid w:val="00D522EB"/>
    <w:rsid w:val="00D52357"/>
    <w:rsid w:val="00D52438"/>
    <w:rsid w:val="00D52459"/>
    <w:rsid w:val="00D524AE"/>
    <w:rsid w:val="00D52510"/>
    <w:rsid w:val="00D52691"/>
    <w:rsid w:val="00D526A5"/>
    <w:rsid w:val="00D526DA"/>
    <w:rsid w:val="00D52715"/>
    <w:rsid w:val="00D52837"/>
    <w:rsid w:val="00D528DA"/>
    <w:rsid w:val="00D5293C"/>
    <w:rsid w:val="00D52B28"/>
    <w:rsid w:val="00D52B2A"/>
    <w:rsid w:val="00D52BBC"/>
    <w:rsid w:val="00D52C1A"/>
    <w:rsid w:val="00D52C99"/>
    <w:rsid w:val="00D52D44"/>
    <w:rsid w:val="00D52D54"/>
    <w:rsid w:val="00D52D9F"/>
    <w:rsid w:val="00D52E0B"/>
    <w:rsid w:val="00D52EA6"/>
    <w:rsid w:val="00D52F06"/>
    <w:rsid w:val="00D52F9E"/>
    <w:rsid w:val="00D53005"/>
    <w:rsid w:val="00D53151"/>
    <w:rsid w:val="00D531BB"/>
    <w:rsid w:val="00D531BC"/>
    <w:rsid w:val="00D5320A"/>
    <w:rsid w:val="00D53284"/>
    <w:rsid w:val="00D5341B"/>
    <w:rsid w:val="00D5341D"/>
    <w:rsid w:val="00D53477"/>
    <w:rsid w:val="00D5352D"/>
    <w:rsid w:val="00D5357E"/>
    <w:rsid w:val="00D53698"/>
    <w:rsid w:val="00D53700"/>
    <w:rsid w:val="00D5383B"/>
    <w:rsid w:val="00D538F1"/>
    <w:rsid w:val="00D53951"/>
    <w:rsid w:val="00D539C8"/>
    <w:rsid w:val="00D53ACE"/>
    <w:rsid w:val="00D53C88"/>
    <w:rsid w:val="00D53D45"/>
    <w:rsid w:val="00D53D50"/>
    <w:rsid w:val="00D53DF1"/>
    <w:rsid w:val="00D53FCB"/>
    <w:rsid w:val="00D54051"/>
    <w:rsid w:val="00D5410C"/>
    <w:rsid w:val="00D54198"/>
    <w:rsid w:val="00D54387"/>
    <w:rsid w:val="00D543E6"/>
    <w:rsid w:val="00D5454E"/>
    <w:rsid w:val="00D5463B"/>
    <w:rsid w:val="00D54702"/>
    <w:rsid w:val="00D5470C"/>
    <w:rsid w:val="00D54778"/>
    <w:rsid w:val="00D54907"/>
    <w:rsid w:val="00D5494B"/>
    <w:rsid w:val="00D54A81"/>
    <w:rsid w:val="00D54AD8"/>
    <w:rsid w:val="00D54C06"/>
    <w:rsid w:val="00D54C46"/>
    <w:rsid w:val="00D54C61"/>
    <w:rsid w:val="00D54C64"/>
    <w:rsid w:val="00D54C99"/>
    <w:rsid w:val="00D54E31"/>
    <w:rsid w:val="00D54E65"/>
    <w:rsid w:val="00D54F20"/>
    <w:rsid w:val="00D54F40"/>
    <w:rsid w:val="00D54F49"/>
    <w:rsid w:val="00D550DC"/>
    <w:rsid w:val="00D551D8"/>
    <w:rsid w:val="00D55307"/>
    <w:rsid w:val="00D55367"/>
    <w:rsid w:val="00D55389"/>
    <w:rsid w:val="00D55463"/>
    <w:rsid w:val="00D55486"/>
    <w:rsid w:val="00D55494"/>
    <w:rsid w:val="00D554A3"/>
    <w:rsid w:val="00D55512"/>
    <w:rsid w:val="00D5557E"/>
    <w:rsid w:val="00D5559F"/>
    <w:rsid w:val="00D555E5"/>
    <w:rsid w:val="00D556BD"/>
    <w:rsid w:val="00D557E6"/>
    <w:rsid w:val="00D55851"/>
    <w:rsid w:val="00D559D5"/>
    <w:rsid w:val="00D55A2F"/>
    <w:rsid w:val="00D55AE3"/>
    <w:rsid w:val="00D55B66"/>
    <w:rsid w:val="00D55BB5"/>
    <w:rsid w:val="00D55C36"/>
    <w:rsid w:val="00D55C8F"/>
    <w:rsid w:val="00D55DBA"/>
    <w:rsid w:val="00D55DDB"/>
    <w:rsid w:val="00D55DE7"/>
    <w:rsid w:val="00D55E0A"/>
    <w:rsid w:val="00D5605F"/>
    <w:rsid w:val="00D56076"/>
    <w:rsid w:val="00D5612C"/>
    <w:rsid w:val="00D5613B"/>
    <w:rsid w:val="00D562EB"/>
    <w:rsid w:val="00D56365"/>
    <w:rsid w:val="00D5644D"/>
    <w:rsid w:val="00D5646E"/>
    <w:rsid w:val="00D56617"/>
    <w:rsid w:val="00D5665A"/>
    <w:rsid w:val="00D566AB"/>
    <w:rsid w:val="00D5674B"/>
    <w:rsid w:val="00D567F3"/>
    <w:rsid w:val="00D56824"/>
    <w:rsid w:val="00D56872"/>
    <w:rsid w:val="00D568D8"/>
    <w:rsid w:val="00D56958"/>
    <w:rsid w:val="00D569F5"/>
    <w:rsid w:val="00D56A14"/>
    <w:rsid w:val="00D56AC1"/>
    <w:rsid w:val="00D56CA5"/>
    <w:rsid w:val="00D56DED"/>
    <w:rsid w:val="00D56EE0"/>
    <w:rsid w:val="00D56F29"/>
    <w:rsid w:val="00D57254"/>
    <w:rsid w:val="00D5731D"/>
    <w:rsid w:val="00D57401"/>
    <w:rsid w:val="00D574F1"/>
    <w:rsid w:val="00D57575"/>
    <w:rsid w:val="00D576B4"/>
    <w:rsid w:val="00D577B5"/>
    <w:rsid w:val="00D57846"/>
    <w:rsid w:val="00D57942"/>
    <w:rsid w:val="00D57952"/>
    <w:rsid w:val="00D579AB"/>
    <w:rsid w:val="00D57A5A"/>
    <w:rsid w:val="00D57B54"/>
    <w:rsid w:val="00D57BC7"/>
    <w:rsid w:val="00D57D0E"/>
    <w:rsid w:val="00D57D44"/>
    <w:rsid w:val="00D57E7E"/>
    <w:rsid w:val="00D57F4D"/>
    <w:rsid w:val="00D57FC3"/>
    <w:rsid w:val="00D57FDD"/>
    <w:rsid w:val="00D600B3"/>
    <w:rsid w:val="00D600C9"/>
    <w:rsid w:val="00D601BD"/>
    <w:rsid w:val="00D6027E"/>
    <w:rsid w:val="00D6033D"/>
    <w:rsid w:val="00D603C4"/>
    <w:rsid w:val="00D603CB"/>
    <w:rsid w:val="00D603F3"/>
    <w:rsid w:val="00D6046F"/>
    <w:rsid w:val="00D604DD"/>
    <w:rsid w:val="00D60658"/>
    <w:rsid w:val="00D608FE"/>
    <w:rsid w:val="00D60937"/>
    <w:rsid w:val="00D60A6C"/>
    <w:rsid w:val="00D60B39"/>
    <w:rsid w:val="00D60B5E"/>
    <w:rsid w:val="00D60B7D"/>
    <w:rsid w:val="00D60C4C"/>
    <w:rsid w:val="00D60D2D"/>
    <w:rsid w:val="00D60D7A"/>
    <w:rsid w:val="00D60E21"/>
    <w:rsid w:val="00D60EC5"/>
    <w:rsid w:val="00D61061"/>
    <w:rsid w:val="00D6108E"/>
    <w:rsid w:val="00D6121A"/>
    <w:rsid w:val="00D6128C"/>
    <w:rsid w:val="00D61313"/>
    <w:rsid w:val="00D613C5"/>
    <w:rsid w:val="00D613DE"/>
    <w:rsid w:val="00D613FD"/>
    <w:rsid w:val="00D6143E"/>
    <w:rsid w:val="00D614BD"/>
    <w:rsid w:val="00D6152F"/>
    <w:rsid w:val="00D6159D"/>
    <w:rsid w:val="00D6164A"/>
    <w:rsid w:val="00D616E4"/>
    <w:rsid w:val="00D616F1"/>
    <w:rsid w:val="00D61715"/>
    <w:rsid w:val="00D617FB"/>
    <w:rsid w:val="00D61880"/>
    <w:rsid w:val="00D61883"/>
    <w:rsid w:val="00D6189D"/>
    <w:rsid w:val="00D61A80"/>
    <w:rsid w:val="00D61B09"/>
    <w:rsid w:val="00D61B51"/>
    <w:rsid w:val="00D61BEE"/>
    <w:rsid w:val="00D61DB3"/>
    <w:rsid w:val="00D61F5A"/>
    <w:rsid w:val="00D620EA"/>
    <w:rsid w:val="00D6210A"/>
    <w:rsid w:val="00D621D3"/>
    <w:rsid w:val="00D62259"/>
    <w:rsid w:val="00D62322"/>
    <w:rsid w:val="00D6238E"/>
    <w:rsid w:val="00D623E4"/>
    <w:rsid w:val="00D625F8"/>
    <w:rsid w:val="00D62648"/>
    <w:rsid w:val="00D6272D"/>
    <w:rsid w:val="00D627CA"/>
    <w:rsid w:val="00D62806"/>
    <w:rsid w:val="00D6280A"/>
    <w:rsid w:val="00D6282B"/>
    <w:rsid w:val="00D6283B"/>
    <w:rsid w:val="00D6289A"/>
    <w:rsid w:val="00D62983"/>
    <w:rsid w:val="00D6299A"/>
    <w:rsid w:val="00D629B6"/>
    <w:rsid w:val="00D629E6"/>
    <w:rsid w:val="00D62AC9"/>
    <w:rsid w:val="00D62ADD"/>
    <w:rsid w:val="00D62B0D"/>
    <w:rsid w:val="00D62C3F"/>
    <w:rsid w:val="00D62D35"/>
    <w:rsid w:val="00D62EE9"/>
    <w:rsid w:val="00D62F23"/>
    <w:rsid w:val="00D63025"/>
    <w:rsid w:val="00D63079"/>
    <w:rsid w:val="00D630BC"/>
    <w:rsid w:val="00D630C2"/>
    <w:rsid w:val="00D631B7"/>
    <w:rsid w:val="00D631DF"/>
    <w:rsid w:val="00D63223"/>
    <w:rsid w:val="00D632F1"/>
    <w:rsid w:val="00D63329"/>
    <w:rsid w:val="00D635C4"/>
    <w:rsid w:val="00D635C9"/>
    <w:rsid w:val="00D63608"/>
    <w:rsid w:val="00D6365B"/>
    <w:rsid w:val="00D636A3"/>
    <w:rsid w:val="00D637B3"/>
    <w:rsid w:val="00D638DE"/>
    <w:rsid w:val="00D6397D"/>
    <w:rsid w:val="00D63B17"/>
    <w:rsid w:val="00D63B85"/>
    <w:rsid w:val="00D63DA9"/>
    <w:rsid w:val="00D63E1F"/>
    <w:rsid w:val="00D63F5C"/>
    <w:rsid w:val="00D63F94"/>
    <w:rsid w:val="00D63FC9"/>
    <w:rsid w:val="00D64058"/>
    <w:rsid w:val="00D640D5"/>
    <w:rsid w:val="00D6434F"/>
    <w:rsid w:val="00D643AC"/>
    <w:rsid w:val="00D64589"/>
    <w:rsid w:val="00D64647"/>
    <w:rsid w:val="00D646C2"/>
    <w:rsid w:val="00D646CF"/>
    <w:rsid w:val="00D646F1"/>
    <w:rsid w:val="00D647F2"/>
    <w:rsid w:val="00D6485C"/>
    <w:rsid w:val="00D64867"/>
    <w:rsid w:val="00D648A9"/>
    <w:rsid w:val="00D649B5"/>
    <w:rsid w:val="00D64A53"/>
    <w:rsid w:val="00D64B34"/>
    <w:rsid w:val="00D64C41"/>
    <w:rsid w:val="00D64CAE"/>
    <w:rsid w:val="00D64D36"/>
    <w:rsid w:val="00D64FB9"/>
    <w:rsid w:val="00D65056"/>
    <w:rsid w:val="00D650C8"/>
    <w:rsid w:val="00D650E4"/>
    <w:rsid w:val="00D65137"/>
    <w:rsid w:val="00D65183"/>
    <w:rsid w:val="00D65230"/>
    <w:rsid w:val="00D6527E"/>
    <w:rsid w:val="00D652EF"/>
    <w:rsid w:val="00D65310"/>
    <w:rsid w:val="00D65327"/>
    <w:rsid w:val="00D6538C"/>
    <w:rsid w:val="00D653BA"/>
    <w:rsid w:val="00D653CB"/>
    <w:rsid w:val="00D6543E"/>
    <w:rsid w:val="00D6553E"/>
    <w:rsid w:val="00D65572"/>
    <w:rsid w:val="00D655D9"/>
    <w:rsid w:val="00D656F2"/>
    <w:rsid w:val="00D65719"/>
    <w:rsid w:val="00D65779"/>
    <w:rsid w:val="00D65A1D"/>
    <w:rsid w:val="00D65A9B"/>
    <w:rsid w:val="00D65AD3"/>
    <w:rsid w:val="00D65B5E"/>
    <w:rsid w:val="00D65B9D"/>
    <w:rsid w:val="00D65C91"/>
    <w:rsid w:val="00D65C97"/>
    <w:rsid w:val="00D65DA3"/>
    <w:rsid w:val="00D65E97"/>
    <w:rsid w:val="00D66044"/>
    <w:rsid w:val="00D66150"/>
    <w:rsid w:val="00D6619A"/>
    <w:rsid w:val="00D662F6"/>
    <w:rsid w:val="00D662FE"/>
    <w:rsid w:val="00D66364"/>
    <w:rsid w:val="00D66464"/>
    <w:rsid w:val="00D664CA"/>
    <w:rsid w:val="00D66762"/>
    <w:rsid w:val="00D6676D"/>
    <w:rsid w:val="00D667D8"/>
    <w:rsid w:val="00D668C4"/>
    <w:rsid w:val="00D668EB"/>
    <w:rsid w:val="00D6693E"/>
    <w:rsid w:val="00D66A4E"/>
    <w:rsid w:val="00D66B12"/>
    <w:rsid w:val="00D66B89"/>
    <w:rsid w:val="00D66BAE"/>
    <w:rsid w:val="00D66C3E"/>
    <w:rsid w:val="00D66CDE"/>
    <w:rsid w:val="00D66D7D"/>
    <w:rsid w:val="00D66E01"/>
    <w:rsid w:val="00D66E09"/>
    <w:rsid w:val="00D66FC6"/>
    <w:rsid w:val="00D67059"/>
    <w:rsid w:val="00D6711F"/>
    <w:rsid w:val="00D67135"/>
    <w:rsid w:val="00D67196"/>
    <w:rsid w:val="00D672A9"/>
    <w:rsid w:val="00D672AC"/>
    <w:rsid w:val="00D672CB"/>
    <w:rsid w:val="00D6732E"/>
    <w:rsid w:val="00D67335"/>
    <w:rsid w:val="00D6740A"/>
    <w:rsid w:val="00D6742B"/>
    <w:rsid w:val="00D67454"/>
    <w:rsid w:val="00D6769B"/>
    <w:rsid w:val="00D67785"/>
    <w:rsid w:val="00D67803"/>
    <w:rsid w:val="00D6789A"/>
    <w:rsid w:val="00D678D5"/>
    <w:rsid w:val="00D679C4"/>
    <w:rsid w:val="00D67A30"/>
    <w:rsid w:val="00D67BD5"/>
    <w:rsid w:val="00D67C4C"/>
    <w:rsid w:val="00D67C69"/>
    <w:rsid w:val="00D67CAE"/>
    <w:rsid w:val="00D67CFF"/>
    <w:rsid w:val="00D67D42"/>
    <w:rsid w:val="00D67D44"/>
    <w:rsid w:val="00D67F43"/>
    <w:rsid w:val="00D67F55"/>
    <w:rsid w:val="00D67FA8"/>
    <w:rsid w:val="00D67FE1"/>
    <w:rsid w:val="00D7000C"/>
    <w:rsid w:val="00D701D9"/>
    <w:rsid w:val="00D7028B"/>
    <w:rsid w:val="00D70567"/>
    <w:rsid w:val="00D70666"/>
    <w:rsid w:val="00D7074B"/>
    <w:rsid w:val="00D708CF"/>
    <w:rsid w:val="00D70B91"/>
    <w:rsid w:val="00D70C9D"/>
    <w:rsid w:val="00D70D35"/>
    <w:rsid w:val="00D70D49"/>
    <w:rsid w:val="00D70D92"/>
    <w:rsid w:val="00D70E6D"/>
    <w:rsid w:val="00D70EB6"/>
    <w:rsid w:val="00D70F04"/>
    <w:rsid w:val="00D71036"/>
    <w:rsid w:val="00D7107E"/>
    <w:rsid w:val="00D7124E"/>
    <w:rsid w:val="00D71278"/>
    <w:rsid w:val="00D713CB"/>
    <w:rsid w:val="00D71404"/>
    <w:rsid w:val="00D71559"/>
    <w:rsid w:val="00D71604"/>
    <w:rsid w:val="00D71635"/>
    <w:rsid w:val="00D716D2"/>
    <w:rsid w:val="00D7170D"/>
    <w:rsid w:val="00D71815"/>
    <w:rsid w:val="00D718A0"/>
    <w:rsid w:val="00D7190D"/>
    <w:rsid w:val="00D719C5"/>
    <w:rsid w:val="00D71AF2"/>
    <w:rsid w:val="00D71B20"/>
    <w:rsid w:val="00D71B34"/>
    <w:rsid w:val="00D71C95"/>
    <w:rsid w:val="00D71CDA"/>
    <w:rsid w:val="00D71E0E"/>
    <w:rsid w:val="00D71E86"/>
    <w:rsid w:val="00D72078"/>
    <w:rsid w:val="00D722EF"/>
    <w:rsid w:val="00D72602"/>
    <w:rsid w:val="00D72638"/>
    <w:rsid w:val="00D726A9"/>
    <w:rsid w:val="00D72700"/>
    <w:rsid w:val="00D728D9"/>
    <w:rsid w:val="00D72918"/>
    <w:rsid w:val="00D7291B"/>
    <w:rsid w:val="00D729C1"/>
    <w:rsid w:val="00D72A21"/>
    <w:rsid w:val="00D72ACA"/>
    <w:rsid w:val="00D72B01"/>
    <w:rsid w:val="00D72B0D"/>
    <w:rsid w:val="00D72B51"/>
    <w:rsid w:val="00D72BCC"/>
    <w:rsid w:val="00D72BD4"/>
    <w:rsid w:val="00D72C04"/>
    <w:rsid w:val="00D72C6A"/>
    <w:rsid w:val="00D72CDE"/>
    <w:rsid w:val="00D72E20"/>
    <w:rsid w:val="00D72E4F"/>
    <w:rsid w:val="00D72ED3"/>
    <w:rsid w:val="00D72F09"/>
    <w:rsid w:val="00D72FEC"/>
    <w:rsid w:val="00D73034"/>
    <w:rsid w:val="00D731C6"/>
    <w:rsid w:val="00D731DE"/>
    <w:rsid w:val="00D73259"/>
    <w:rsid w:val="00D7340A"/>
    <w:rsid w:val="00D73459"/>
    <w:rsid w:val="00D734BB"/>
    <w:rsid w:val="00D734E5"/>
    <w:rsid w:val="00D73539"/>
    <w:rsid w:val="00D7354A"/>
    <w:rsid w:val="00D73641"/>
    <w:rsid w:val="00D73789"/>
    <w:rsid w:val="00D73855"/>
    <w:rsid w:val="00D7385A"/>
    <w:rsid w:val="00D73872"/>
    <w:rsid w:val="00D738CF"/>
    <w:rsid w:val="00D73A4B"/>
    <w:rsid w:val="00D73E0D"/>
    <w:rsid w:val="00D73F09"/>
    <w:rsid w:val="00D742DD"/>
    <w:rsid w:val="00D7439E"/>
    <w:rsid w:val="00D744F0"/>
    <w:rsid w:val="00D7454E"/>
    <w:rsid w:val="00D7465B"/>
    <w:rsid w:val="00D746A8"/>
    <w:rsid w:val="00D746FF"/>
    <w:rsid w:val="00D74959"/>
    <w:rsid w:val="00D749C2"/>
    <w:rsid w:val="00D74B04"/>
    <w:rsid w:val="00D74BEF"/>
    <w:rsid w:val="00D74C09"/>
    <w:rsid w:val="00D74C1E"/>
    <w:rsid w:val="00D74C47"/>
    <w:rsid w:val="00D74CE7"/>
    <w:rsid w:val="00D74CFF"/>
    <w:rsid w:val="00D74D17"/>
    <w:rsid w:val="00D74D64"/>
    <w:rsid w:val="00D74E3F"/>
    <w:rsid w:val="00D74E87"/>
    <w:rsid w:val="00D74F1B"/>
    <w:rsid w:val="00D7500B"/>
    <w:rsid w:val="00D750DA"/>
    <w:rsid w:val="00D75120"/>
    <w:rsid w:val="00D75259"/>
    <w:rsid w:val="00D752EB"/>
    <w:rsid w:val="00D7540D"/>
    <w:rsid w:val="00D754BD"/>
    <w:rsid w:val="00D754D4"/>
    <w:rsid w:val="00D755F2"/>
    <w:rsid w:val="00D75619"/>
    <w:rsid w:val="00D75659"/>
    <w:rsid w:val="00D75770"/>
    <w:rsid w:val="00D75987"/>
    <w:rsid w:val="00D759D6"/>
    <w:rsid w:val="00D75B06"/>
    <w:rsid w:val="00D75B0B"/>
    <w:rsid w:val="00D75B94"/>
    <w:rsid w:val="00D75D12"/>
    <w:rsid w:val="00D75D39"/>
    <w:rsid w:val="00D75D4E"/>
    <w:rsid w:val="00D75D9B"/>
    <w:rsid w:val="00D75DA2"/>
    <w:rsid w:val="00D75E09"/>
    <w:rsid w:val="00D75EF8"/>
    <w:rsid w:val="00D75F44"/>
    <w:rsid w:val="00D76054"/>
    <w:rsid w:val="00D76057"/>
    <w:rsid w:val="00D760B8"/>
    <w:rsid w:val="00D7611D"/>
    <w:rsid w:val="00D76142"/>
    <w:rsid w:val="00D76151"/>
    <w:rsid w:val="00D76241"/>
    <w:rsid w:val="00D7628D"/>
    <w:rsid w:val="00D76569"/>
    <w:rsid w:val="00D765A5"/>
    <w:rsid w:val="00D766D4"/>
    <w:rsid w:val="00D7687A"/>
    <w:rsid w:val="00D7688E"/>
    <w:rsid w:val="00D76C3D"/>
    <w:rsid w:val="00D76C6E"/>
    <w:rsid w:val="00D76C87"/>
    <w:rsid w:val="00D76CD2"/>
    <w:rsid w:val="00D76DFE"/>
    <w:rsid w:val="00D76E10"/>
    <w:rsid w:val="00D76E25"/>
    <w:rsid w:val="00D76F84"/>
    <w:rsid w:val="00D76F95"/>
    <w:rsid w:val="00D76FE5"/>
    <w:rsid w:val="00D77005"/>
    <w:rsid w:val="00D7720A"/>
    <w:rsid w:val="00D77249"/>
    <w:rsid w:val="00D77377"/>
    <w:rsid w:val="00D77525"/>
    <w:rsid w:val="00D77680"/>
    <w:rsid w:val="00D77712"/>
    <w:rsid w:val="00D77829"/>
    <w:rsid w:val="00D77851"/>
    <w:rsid w:val="00D778F6"/>
    <w:rsid w:val="00D77954"/>
    <w:rsid w:val="00D779AB"/>
    <w:rsid w:val="00D77A2B"/>
    <w:rsid w:val="00D77A41"/>
    <w:rsid w:val="00D77B5A"/>
    <w:rsid w:val="00D77C05"/>
    <w:rsid w:val="00D77D72"/>
    <w:rsid w:val="00D77DC6"/>
    <w:rsid w:val="00D77EED"/>
    <w:rsid w:val="00D77F10"/>
    <w:rsid w:val="00D800F6"/>
    <w:rsid w:val="00D80194"/>
    <w:rsid w:val="00D801CE"/>
    <w:rsid w:val="00D80342"/>
    <w:rsid w:val="00D80404"/>
    <w:rsid w:val="00D8041C"/>
    <w:rsid w:val="00D805EF"/>
    <w:rsid w:val="00D8068D"/>
    <w:rsid w:val="00D80729"/>
    <w:rsid w:val="00D80769"/>
    <w:rsid w:val="00D80971"/>
    <w:rsid w:val="00D80B0C"/>
    <w:rsid w:val="00D80D45"/>
    <w:rsid w:val="00D80DA7"/>
    <w:rsid w:val="00D80FA4"/>
    <w:rsid w:val="00D80FD9"/>
    <w:rsid w:val="00D810B8"/>
    <w:rsid w:val="00D81124"/>
    <w:rsid w:val="00D8113E"/>
    <w:rsid w:val="00D81149"/>
    <w:rsid w:val="00D8122A"/>
    <w:rsid w:val="00D8128F"/>
    <w:rsid w:val="00D812BE"/>
    <w:rsid w:val="00D81362"/>
    <w:rsid w:val="00D813C5"/>
    <w:rsid w:val="00D81527"/>
    <w:rsid w:val="00D81541"/>
    <w:rsid w:val="00D8156A"/>
    <w:rsid w:val="00D815A4"/>
    <w:rsid w:val="00D815AA"/>
    <w:rsid w:val="00D815E3"/>
    <w:rsid w:val="00D817CF"/>
    <w:rsid w:val="00D818D8"/>
    <w:rsid w:val="00D81B2A"/>
    <w:rsid w:val="00D81B91"/>
    <w:rsid w:val="00D81C03"/>
    <w:rsid w:val="00D81C85"/>
    <w:rsid w:val="00D81CA6"/>
    <w:rsid w:val="00D81DD7"/>
    <w:rsid w:val="00D81E03"/>
    <w:rsid w:val="00D81E85"/>
    <w:rsid w:val="00D81F50"/>
    <w:rsid w:val="00D8200C"/>
    <w:rsid w:val="00D82177"/>
    <w:rsid w:val="00D8220F"/>
    <w:rsid w:val="00D82361"/>
    <w:rsid w:val="00D823E7"/>
    <w:rsid w:val="00D825D4"/>
    <w:rsid w:val="00D8268A"/>
    <w:rsid w:val="00D826D2"/>
    <w:rsid w:val="00D826DB"/>
    <w:rsid w:val="00D826F4"/>
    <w:rsid w:val="00D82741"/>
    <w:rsid w:val="00D82918"/>
    <w:rsid w:val="00D82BC0"/>
    <w:rsid w:val="00D82BDF"/>
    <w:rsid w:val="00D82C66"/>
    <w:rsid w:val="00D82CBC"/>
    <w:rsid w:val="00D82D2B"/>
    <w:rsid w:val="00D82DCF"/>
    <w:rsid w:val="00D82E90"/>
    <w:rsid w:val="00D82EC9"/>
    <w:rsid w:val="00D82F81"/>
    <w:rsid w:val="00D82FB4"/>
    <w:rsid w:val="00D83052"/>
    <w:rsid w:val="00D830FB"/>
    <w:rsid w:val="00D83178"/>
    <w:rsid w:val="00D83185"/>
    <w:rsid w:val="00D83187"/>
    <w:rsid w:val="00D83300"/>
    <w:rsid w:val="00D83316"/>
    <w:rsid w:val="00D83447"/>
    <w:rsid w:val="00D834B4"/>
    <w:rsid w:val="00D834E2"/>
    <w:rsid w:val="00D835C6"/>
    <w:rsid w:val="00D83716"/>
    <w:rsid w:val="00D8377F"/>
    <w:rsid w:val="00D837A6"/>
    <w:rsid w:val="00D837C0"/>
    <w:rsid w:val="00D8388D"/>
    <w:rsid w:val="00D83936"/>
    <w:rsid w:val="00D839E3"/>
    <w:rsid w:val="00D83A39"/>
    <w:rsid w:val="00D83D92"/>
    <w:rsid w:val="00D83D98"/>
    <w:rsid w:val="00D83E61"/>
    <w:rsid w:val="00D8404A"/>
    <w:rsid w:val="00D84092"/>
    <w:rsid w:val="00D840BE"/>
    <w:rsid w:val="00D840F1"/>
    <w:rsid w:val="00D84103"/>
    <w:rsid w:val="00D8413E"/>
    <w:rsid w:val="00D841BB"/>
    <w:rsid w:val="00D8426B"/>
    <w:rsid w:val="00D843C2"/>
    <w:rsid w:val="00D843E4"/>
    <w:rsid w:val="00D844B5"/>
    <w:rsid w:val="00D84677"/>
    <w:rsid w:val="00D84690"/>
    <w:rsid w:val="00D84758"/>
    <w:rsid w:val="00D8479E"/>
    <w:rsid w:val="00D847AC"/>
    <w:rsid w:val="00D84809"/>
    <w:rsid w:val="00D84870"/>
    <w:rsid w:val="00D848D3"/>
    <w:rsid w:val="00D848F5"/>
    <w:rsid w:val="00D849A5"/>
    <w:rsid w:val="00D84B15"/>
    <w:rsid w:val="00D84BED"/>
    <w:rsid w:val="00D84CC4"/>
    <w:rsid w:val="00D84DB3"/>
    <w:rsid w:val="00D84F48"/>
    <w:rsid w:val="00D84FAE"/>
    <w:rsid w:val="00D84FE3"/>
    <w:rsid w:val="00D85038"/>
    <w:rsid w:val="00D850B0"/>
    <w:rsid w:val="00D850F4"/>
    <w:rsid w:val="00D851B6"/>
    <w:rsid w:val="00D851E1"/>
    <w:rsid w:val="00D852DE"/>
    <w:rsid w:val="00D8534B"/>
    <w:rsid w:val="00D85406"/>
    <w:rsid w:val="00D85470"/>
    <w:rsid w:val="00D855C7"/>
    <w:rsid w:val="00D85602"/>
    <w:rsid w:val="00D856F7"/>
    <w:rsid w:val="00D856FC"/>
    <w:rsid w:val="00D85851"/>
    <w:rsid w:val="00D85895"/>
    <w:rsid w:val="00D85935"/>
    <w:rsid w:val="00D859A4"/>
    <w:rsid w:val="00D85C14"/>
    <w:rsid w:val="00D85C27"/>
    <w:rsid w:val="00D85C5B"/>
    <w:rsid w:val="00D85D05"/>
    <w:rsid w:val="00D85DFA"/>
    <w:rsid w:val="00D86039"/>
    <w:rsid w:val="00D860A6"/>
    <w:rsid w:val="00D8614F"/>
    <w:rsid w:val="00D86191"/>
    <w:rsid w:val="00D86197"/>
    <w:rsid w:val="00D86363"/>
    <w:rsid w:val="00D863C1"/>
    <w:rsid w:val="00D86634"/>
    <w:rsid w:val="00D86765"/>
    <w:rsid w:val="00D867F8"/>
    <w:rsid w:val="00D869BA"/>
    <w:rsid w:val="00D869CB"/>
    <w:rsid w:val="00D86A1C"/>
    <w:rsid w:val="00D86A2B"/>
    <w:rsid w:val="00D86B94"/>
    <w:rsid w:val="00D86E6C"/>
    <w:rsid w:val="00D86FAA"/>
    <w:rsid w:val="00D87045"/>
    <w:rsid w:val="00D8707F"/>
    <w:rsid w:val="00D870AE"/>
    <w:rsid w:val="00D8718A"/>
    <w:rsid w:val="00D87333"/>
    <w:rsid w:val="00D87344"/>
    <w:rsid w:val="00D87350"/>
    <w:rsid w:val="00D87541"/>
    <w:rsid w:val="00D87648"/>
    <w:rsid w:val="00D876CF"/>
    <w:rsid w:val="00D8789E"/>
    <w:rsid w:val="00D878F5"/>
    <w:rsid w:val="00D87A03"/>
    <w:rsid w:val="00D87A20"/>
    <w:rsid w:val="00D87A64"/>
    <w:rsid w:val="00D87B96"/>
    <w:rsid w:val="00D87CFC"/>
    <w:rsid w:val="00D87E47"/>
    <w:rsid w:val="00D87EC9"/>
    <w:rsid w:val="00D87EF1"/>
    <w:rsid w:val="00D9008F"/>
    <w:rsid w:val="00D900AB"/>
    <w:rsid w:val="00D900DD"/>
    <w:rsid w:val="00D90145"/>
    <w:rsid w:val="00D90235"/>
    <w:rsid w:val="00D90287"/>
    <w:rsid w:val="00D90320"/>
    <w:rsid w:val="00D90349"/>
    <w:rsid w:val="00D9037F"/>
    <w:rsid w:val="00D90384"/>
    <w:rsid w:val="00D90528"/>
    <w:rsid w:val="00D90557"/>
    <w:rsid w:val="00D9059B"/>
    <w:rsid w:val="00D906FE"/>
    <w:rsid w:val="00D907CE"/>
    <w:rsid w:val="00D9084B"/>
    <w:rsid w:val="00D9088A"/>
    <w:rsid w:val="00D90D13"/>
    <w:rsid w:val="00D90D14"/>
    <w:rsid w:val="00D910AE"/>
    <w:rsid w:val="00D911D3"/>
    <w:rsid w:val="00D91258"/>
    <w:rsid w:val="00D91260"/>
    <w:rsid w:val="00D9130B"/>
    <w:rsid w:val="00D9131A"/>
    <w:rsid w:val="00D91331"/>
    <w:rsid w:val="00D91376"/>
    <w:rsid w:val="00D91507"/>
    <w:rsid w:val="00D9161B"/>
    <w:rsid w:val="00D91633"/>
    <w:rsid w:val="00D91737"/>
    <w:rsid w:val="00D91845"/>
    <w:rsid w:val="00D918EC"/>
    <w:rsid w:val="00D91933"/>
    <w:rsid w:val="00D91946"/>
    <w:rsid w:val="00D91A8C"/>
    <w:rsid w:val="00D91AF1"/>
    <w:rsid w:val="00D91B0B"/>
    <w:rsid w:val="00D91C1D"/>
    <w:rsid w:val="00D91F36"/>
    <w:rsid w:val="00D91FB0"/>
    <w:rsid w:val="00D91FFD"/>
    <w:rsid w:val="00D9226F"/>
    <w:rsid w:val="00D92291"/>
    <w:rsid w:val="00D922A0"/>
    <w:rsid w:val="00D92371"/>
    <w:rsid w:val="00D923A6"/>
    <w:rsid w:val="00D92458"/>
    <w:rsid w:val="00D925DA"/>
    <w:rsid w:val="00D925F7"/>
    <w:rsid w:val="00D92775"/>
    <w:rsid w:val="00D927BA"/>
    <w:rsid w:val="00D92805"/>
    <w:rsid w:val="00D92917"/>
    <w:rsid w:val="00D9294E"/>
    <w:rsid w:val="00D92967"/>
    <w:rsid w:val="00D929B9"/>
    <w:rsid w:val="00D92A21"/>
    <w:rsid w:val="00D92A55"/>
    <w:rsid w:val="00D92A61"/>
    <w:rsid w:val="00D92AA7"/>
    <w:rsid w:val="00D92C13"/>
    <w:rsid w:val="00D92C5A"/>
    <w:rsid w:val="00D92DFB"/>
    <w:rsid w:val="00D92E47"/>
    <w:rsid w:val="00D92EC0"/>
    <w:rsid w:val="00D92EDC"/>
    <w:rsid w:val="00D92F27"/>
    <w:rsid w:val="00D92F33"/>
    <w:rsid w:val="00D92F43"/>
    <w:rsid w:val="00D92FBB"/>
    <w:rsid w:val="00D9303A"/>
    <w:rsid w:val="00D93091"/>
    <w:rsid w:val="00D9309B"/>
    <w:rsid w:val="00D930B8"/>
    <w:rsid w:val="00D930E1"/>
    <w:rsid w:val="00D9319E"/>
    <w:rsid w:val="00D931EF"/>
    <w:rsid w:val="00D9328A"/>
    <w:rsid w:val="00D932C1"/>
    <w:rsid w:val="00D932D7"/>
    <w:rsid w:val="00D9345A"/>
    <w:rsid w:val="00D93474"/>
    <w:rsid w:val="00D934EB"/>
    <w:rsid w:val="00D935AA"/>
    <w:rsid w:val="00D93672"/>
    <w:rsid w:val="00D93701"/>
    <w:rsid w:val="00D9386C"/>
    <w:rsid w:val="00D9395F"/>
    <w:rsid w:val="00D9397C"/>
    <w:rsid w:val="00D9398B"/>
    <w:rsid w:val="00D939CE"/>
    <w:rsid w:val="00D939DE"/>
    <w:rsid w:val="00D93A91"/>
    <w:rsid w:val="00D93B58"/>
    <w:rsid w:val="00D93BA2"/>
    <w:rsid w:val="00D93C66"/>
    <w:rsid w:val="00D93D35"/>
    <w:rsid w:val="00D93E7E"/>
    <w:rsid w:val="00D93FA6"/>
    <w:rsid w:val="00D93FB9"/>
    <w:rsid w:val="00D94180"/>
    <w:rsid w:val="00D94191"/>
    <w:rsid w:val="00D94321"/>
    <w:rsid w:val="00D94478"/>
    <w:rsid w:val="00D94537"/>
    <w:rsid w:val="00D946A6"/>
    <w:rsid w:val="00D9493E"/>
    <w:rsid w:val="00D94A20"/>
    <w:rsid w:val="00D94BBD"/>
    <w:rsid w:val="00D94C0E"/>
    <w:rsid w:val="00D94CBC"/>
    <w:rsid w:val="00D94DE2"/>
    <w:rsid w:val="00D94FAA"/>
    <w:rsid w:val="00D9503B"/>
    <w:rsid w:val="00D9509A"/>
    <w:rsid w:val="00D9518F"/>
    <w:rsid w:val="00D95206"/>
    <w:rsid w:val="00D95244"/>
    <w:rsid w:val="00D9527F"/>
    <w:rsid w:val="00D952D2"/>
    <w:rsid w:val="00D9544B"/>
    <w:rsid w:val="00D95463"/>
    <w:rsid w:val="00D9552C"/>
    <w:rsid w:val="00D9555F"/>
    <w:rsid w:val="00D9557D"/>
    <w:rsid w:val="00D956EE"/>
    <w:rsid w:val="00D9570F"/>
    <w:rsid w:val="00D95926"/>
    <w:rsid w:val="00D95A05"/>
    <w:rsid w:val="00D95A45"/>
    <w:rsid w:val="00D95A69"/>
    <w:rsid w:val="00D95B85"/>
    <w:rsid w:val="00D95C92"/>
    <w:rsid w:val="00D95D59"/>
    <w:rsid w:val="00D95D66"/>
    <w:rsid w:val="00D95D8E"/>
    <w:rsid w:val="00D95DE9"/>
    <w:rsid w:val="00D95DF9"/>
    <w:rsid w:val="00D95F4E"/>
    <w:rsid w:val="00D96044"/>
    <w:rsid w:val="00D96099"/>
    <w:rsid w:val="00D9609B"/>
    <w:rsid w:val="00D961CA"/>
    <w:rsid w:val="00D96231"/>
    <w:rsid w:val="00D962BD"/>
    <w:rsid w:val="00D96461"/>
    <w:rsid w:val="00D96495"/>
    <w:rsid w:val="00D96545"/>
    <w:rsid w:val="00D96614"/>
    <w:rsid w:val="00D96619"/>
    <w:rsid w:val="00D96842"/>
    <w:rsid w:val="00D96A27"/>
    <w:rsid w:val="00D96A65"/>
    <w:rsid w:val="00D96B29"/>
    <w:rsid w:val="00D96C41"/>
    <w:rsid w:val="00D96C5B"/>
    <w:rsid w:val="00D96CA8"/>
    <w:rsid w:val="00D96D57"/>
    <w:rsid w:val="00D96D9F"/>
    <w:rsid w:val="00D96E36"/>
    <w:rsid w:val="00D96FAB"/>
    <w:rsid w:val="00D96FBA"/>
    <w:rsid w:val="00D9718D"/>
    <w:rsid w:val="00D97191"/>
    <w:rsid w:val="00D97242"/>
    <w:rsid w:val="00D9729B"/>
    <w:rsid w:val="00D97308"/>
    <w:rsid w:val="00D9733C"/>
    <w:rsid w:val="00D9747D"/>
    <w:rsid w:val="00D974CB"/>
    <w:rsid w:val="00D974D4"/>
    <w:rsid w:val="00D97539"/>
    <w:rsid w:val="00D9756D"/>
    <w:rsid w:val="00D97589"/>
    <w:rsid w:val="00D97662"/>
    <w:rsid w:val="00D978EB"/>
    <w:rsid w:val="00D97931"/>
    <w:rsid w:val="00D97AD8"/>
    <w:rsid w:val="00D97B95"/>
    <w:rsid w:val="00D97BD5"/>
    <w:rsid w:val="00D97D10"/>
    <w:rsid w:val="00D97D41"/>
    <w:rsid w:val="00D97D52"/>
    <w:rsid w:val="00D97E45"/>
    <w:rsid w:val="00D97EA3"/>
    <w:rsid w:val="00D97EAA"/>
    <w:rsid w:val="00D97EE7"/>
    <w:rsid w:val="00D97EF5"/>
    <w:rsid w:val="00D97F0F"/>
    <w:rsid w:val="00D97F30"/>
    <w:rsid w:val="00D97FCC"/>
    <w:rsid w:val="00DA0039"/>
    <w:rsid w:val="00DA00FC"/>
    <w:rsid w:val="00DA0156"/>
    <w:rsid w:val="00DA0160"/>
    <w:rsid w:val="00DA01E2"/>
    <w:rsid w:val="00DA0248"/>
    <w:rsid w:val="00DA0413"/>
    <w:rsid w:val="00DA0456"/>
    <w:rsid w:val="00DA0538"/>
    <w:rsid w:val="00DA05AD"/>
    <w:rsid w:val="00DA05F6"/>
    <w:rsid w:val="00DA076C"/>
    <w:rsid w:val="00DA07E0"/>
    <w:rsid w:val="00DA0832"/>
    <w:rsid w:val="00DA0875"/>
    <w:rsid w:val="00DA0925"/>
    <w:rsid w:val="00DA0978"/>
    <w:rsid w:val="00DA0CFC"/>
    <w:rsid w:val="00DA0D5B"/>
    <w:rsid w:val="00DA0DE9"/>
    <w:rsid w:val="00DA0E2A"/>
    <w:rsid w:val="00DA0F0F"/>
    <w:rsid w:val="00DA0F61"/>
    <w:rsid w:val="00DA106F"/>
    <w:rsid w:val="00DA1143"/>
    <w:rsid w:val="00DA126E"/>
    <w:rsid w:val="00DA128E"/>
    <w:rsid w:val="00DA12E6"/>
    <w:rsid w:val="00DA12F5"/>
    <w:rsid w:val="00DA1331"/>
    <w:rsid w:val="00DA163A"/>
    <w:rsid w:val="00DA167A"/>
    <w:rsid w:val="00DA178E"/>
    <w:rsid w:val="00DA1862"/>
    <w:rsid w:val="00DA18A4"/>
    <w:rsid w:val="00DA18D5"/>
    <w:rsid w:val="00DA19F2"/>
    <w:rsid w:val="00DA1A29"/>
    <w:rsid w:val="00DA1AE3"/>
    <w:rsid w:val="00DA1B9E"/>
    <w:rsid w:val="00DA1C47"/>
    <w:rsid w:val="00DA1C75"/>
    <w:rsid w:val="00DA1D03"/>
    <w:rsid w:val="00DA1D05"/>
    <w:rsid w:val="00DA1D17"/>
    <w:rsid w:val="00DA1E09"/>
    <w:rsid w:val="00DA1F9B"/>
    <w:rsid w:val="00DA2009"/>
    <w:rsid w:val="00DA2174"/>
    <w:rsid w:val="00DA2196"/>
    <w:rsid w:val="00DA21AF"/>
    <w:rsid w:val="00DA21C3"/>
    <w:rsid w:val="00DA21C5"/>
    <w:rsid w:val="00DA220B"/>
    <w:rsid w:val="00DA23D6"/>
    <w:rsid w:val="00DA2434"/>
    <w:rsid w:val="00DA249B"/>
    <w:rsid w:val="00DA24ED"/>
    <w:rsid w:val="00DA2627"/>
    <w:rsid w:val="00DA2727"/>
    <w:rsid w:val="00DA279D"/>
    <w:rsid w:val="00DA287A"/>
    <w:rsid w:val="00DA291C"/>
    <w:rsid w:val="00DA294A"/>
    <w:rsid w:val="00DA29A4"/>
    <w:rsid w:val="00DA29ED"/>
    <w:rsid w:val="00DA2B38"/>
    <w:rsid w:val="00DA2B39"/>
    <w:rsid w:val="00DA2BA9"/>
    <w:rsid w:val="00DA2BB0"/>
    <w:rsid w:val="00DA2BB9"/>
    <w:rsid w:val="00DA2CAA"/>
    <w:rsid w:val="00DA2D01"/>
    <w:rsid w:val="00DA2DA3"/>
    <w:rsid w:val="00DA2DC8"/>
    <w:rsid w:val="00DA2E21"/>
    <w:rsid w:val="00DA2EC3"/>
    <w:rsid w:val="00DA2F2F"/>
    <w:rsid w:val="00DA2FA2"/>
    <w:rsid w:val="00DA3159"/>
    <w:rsid w:val="00DA3210"/>
    <w:rsid w:val="00DA3249"/>
    <w:rsid w:val="00DA32CD"/>
    <w:rsid w:val="00DA32F0"/>
    <w:rsid w:val="00DA33D7"/>
    <w:rsid w:val="00DA3467"/>
    <w:rsid w:val="00DA34C3"/>
    <w:rsid w:val="00DA357A"/>
    <w:rsid w:val="00DA3663"/>
    <w:rsid w:val="00DA3732"/>
    <w:rsid w:val="00DA3744"/>
    <w:rsid w:val="00DA3905"/>
    <w:rsid w:val="00DA3A32"/>
    <w:rsid w:val="00DA3B9A"/>
    <w:rsid w:val="00DA3BD0"/>
    <w:rsid w:val="00DA3C72"/>
    <w:rsid w:val="00DA3D92"/>
    <w:rsid w:val="00DA3E70"/>
    <w:rsid w:val="00DA3F28"/>
    <w:rsid w:val="00DA404E"/>
    <w:rsid w:val="00DA4146"/>
    <w:rsid w:val="00DA4157"/>
    <w:rsid w:val="00DA4213"/>
    <w:rsid w:val="00DA442F"/>
    <w:rsid w:val="00DA47D2"/>
    <w:rsid w:val="00DA49BF"/>
    <w:rsid w:val="00DA4AF1"/>
    <w:rsid w:val="00DA4B34"/>
    <w:rsid w:val="00DA4B5A"/>
    <w:rsid w:val="00DA4CBD"/>
    <w:rsid w:val="00DA4D7A"/>
    <w:rsid w:val="00DA4D83"/>
    <w:rsid w:val="00DA4E3A"/>
    <w:rsid w:val="00DA4EC5"/>
    <w:rsid w:val="00DA4EDF"/>
    <w:rsid w:val="00DA4EE3"/>
    <w:rsid w:val="00DA4FC2"/>
    <w:rsid w:val="00DA537A"/>
    <w:rsid w:val="00DA5398"/>
    <w:rsid w:val="00DA544C"/>
    <w:rsid w:val="00DA547B"/>
    <w:rsid w:val="00DA5480"/>
    <w:rsid w:val="00DA5493"/>
    <w:rsid w:val="00DA54A3"/>
    <w:rsid w:val="00DA5593"/>
    <w:rsid w:val="00DA562E"/>
    <w:rsid w:val="00DA5688"/>
    <w:rsid w:val="00DA56C2"/>
    <w:rsid w:val="00DA571C"/>
    <w:rsid w:val="00DA5743"/>
    <w:rsid w:val="00DA5872"/>
    <w:rsid w:val="00DA58BC"/>
    <w:rsid w:val="00DA58C9"/>
    <w:rsid w:val="00DA5922"/>
    <w:rsid w:val="00DA597B"/>
    <w:rsid w:val="00DA598A"/>
    <w:rsid w:val="00DA59F9"/>
    <w:rsid w:val="00DA5AA9"/>
    <w:rsid w:val="00DA5B43"/>
    <w:rsid w:val="00DA5C77"/>
    <w:rsid w:val="00DA5C8D"/>
    <w:rsid w:val="00DA5CA2"/>
    <w:rsid w:val="00DA5CCA"/>
    <w:rsid w:val="00DA5F59"/>
    <w:rsid w:val="00DA6137"/>
    <w:rsid w:val="00DA6163"/>
    <w:rsid w:val="00DA6264"/>
    <w:rsid w:val="00DA62C3"/>
    <w:rsid w:val="00DA6316"/>
    <w:rsid w:val="00DA642D"/>
    <w:rsid w:val="00DA64E5"/>
    <w:rsid w:val="00DA651E"/>
    <w:rsid w:val="00DA6532"/>
    <w:rsid w:val="00DA65B4"/>
    <w:rsid w:val="00DA667A"/>
    <w:rsid w:val="00DA6770"/>
    <w:rsid w:val="00DA67C1"/>
    <w:rsid w:val="00DA6A07"/>
    <w:rsid w:val="00DA6A2C"/>
    <w:rsid w:val="00DA6A2E"/>
    <w:rsid w:val="00DA6A8D"/>
    <w:rsid w:val="00DA6ACE"/>
    <w:rsid w:val="00DA6C37"/>
    <w:rsid w:val="00DA6C96"/>
    <w:rsid w:val="00DA6CEF"/>
    <w:rsid w:val="00DA6F3F"/>
    <w:rsid w:val="00DA7016"/>
    <w:rsid w:val="00DA7073"/>
    <w:rsid w:val="00DA7084"/>
    <w:rsid w:val="00DA70FE"/>
    <w:rsid w:val="00DA716E"/>
    <w:rsid w:val="00DA718B"/>
    <w:rsid w:val="00DA721E"/>
    <w:rsid w:val="00DA72A8"/>
    <w:rsid w:val="00DA7380"/>
    <w:rsid w:val="00DA7393"/>
    <w:rsid w:val="00DA748B"/>
    <w:rsid w:val="00DA74D9"/>
    <w:rsid w:val="00DA75C8"/>
    <w:rsid w:val="00DA767F"/>
    <w:rsid w:val="00DA7729"/>
    <w:rsid w:val="00DA78C5"/>
    <w:rsid w:val="00DA79BC"/>
    <w:rsid w:val="00DA79DF"/>
    <w:rsid w:val="00DA7A54"/>
    <w:rsid w:val="00DA7A61"/>
    <w:rsid w:val="00DA7A6A"/>
    <w:rsid w:val="00DA7A9D"/>
    <w:rsid w:val="00DA7AE5"/>
    <w:rsid w:val="00DA7B7F"/>
    <w:rsid w:val="00DA7B91"/>
    <w:rsid w:val="00DA7C36"/>
    <w:rsid w:val="00DA7C4A"/>
    <w:rsid w:val="00DA7C90"/>
    <w:rsid w:val="00DA7CC7"/>
    <w:rsid w:val="00DA7CE1"/>
    <w:rsid w:val="00DA7D4B"/>
    <w:rsid w:val="00DA7D4D"/>
    <w:rsid w:val="00DA7D71"/>
    <w:rsid w:val="00DA7E53"/>
    <w:rsid w:val="00DA7F1B"/>
    <w:rsid w:val="00DB0057"/>
    <w:rsid w:val="00DB01AE"/>
    <w:rsid w:val="00DB01C4"/>
    <w:rsid w:val="00DB01F5"/>
    <w:rsid w:val="00DB0266"/>
    <w:rsid w:val="00DB02B2"/>
    <w:rsid w:val="00DB038C"/>
    <w:rsid w:val="00DB0433"/>
    <w:rsid w:val="00DB04A5"/>
    <w:rsid w:val="00DB05B0"/>
    <w:rsid w:val="00DB06BF"/>
    <w:rsid w:val="00DB082E"/>
    <w:rsid w:val="00DB0835"/>
    <w:rsid w:val="00DB0959"/>
    <w:rsid w:val="00DB095F"/>
    <w:rsid w:val="00DB0C61"/>
    <w:rsid w:val="00DB0D10"/>
    <w:rsid w:val="00DB0EA8"/>
    <w:rsid w:val="00DB0EE3"/>
    <w:rsid w:val="00DB0F86"/>
    <w:rsid w:val="00DB0FDC"/>
    <w:rsid w:val="00DB10E6"/>
    <w:rsid w:val="00DB1102"/>
    <w:rsid w:val="00DB110F"/>
    <w:rsid w:val="00DB111B"/>
    <w:rsid w:val="00DB114E"/>
    <w:rsid w:val="00DB11E6"/>
    <w:rsid w:val="00DB1241"/>
    <w:rsid w:val="00DB133C"/>
    <w:rsid w:val="00DB13A2"/>
    <w:rsid w:val="00DB13F4"/>
    <w:rsid w:val="00DB1411"/>
    <w:rsid w:val="00DB14A7"/>
    <w:rsid w:val="00DB14E3"/>
    <w:rsid w:val="00DB14F1"/>
    <w:rsid w:val="00DB1687"/>
    <w:rsid w:val="00DB17B0"/>
    <w:rsid w:val="00DB17D9"/>
    <w:rsid w:val="00DB185D"/>
    <w:rsid w:val="00DB18A5"/>
    <w:rsid w:val="00DB18F7"/>
    <w:rsid w:val="00DB1909"/>
    <w:rsid w:val="00DB1AC8"/>
    <w:rsid w:val="00DB1CD6"/>
    <w:rsid w:val="00DB1E35"/>
    <w:rsid w:val="00DB1E4D"/>
    <w:rsid w:val="00DB1F25"/>
    <w:rsid w:val="00DB1F31"/>
    <w:rsid w:val="00DB1F6F"/>
    <w:rsid w:val="00DB212E"/>
    <w:rsid w:val="00DB2248"/>
    <w:rsid w:val="00DB22AF"/>
    <w:rsid w:val="00DB23BC"/>
    <w:rsid w:val="00DB23F5"/>
    <w:rsid w:val="00DB26AA"/>
    <w:rsid w:val="00DB280F"/>
    <w:rsid w:val="00DB2823"/>
    <w:rsid w:val="00DB2906"/>
    <w:rsid w:val="00DB291F"/>
    <w:rsid w:val="00DB29EE"/>
    <w:rsid w:val="00DB2A4E"/>
    <w:rsid w:val="00DB2A7E"/>
    <w:rsid w:val="00DB2B36"/>
    <w:rsid w:val="00DB2B42"/>
    <w:rsid w:val="00DB2B7D"/>
    <w:rsid w:val="00DB2BCC"/>
    <w:rsid w:val="00DB2C09"/>
    <w:rsid w:val="00DB2C32"/>
    <w:rsid w:val="00DB2C67"/>
    <w:rsid w:val="00DB2CB4"/>
    <w:rsid w:val="00DB2D16"/>
    <w:rsid w:val="00DB2E93"/>
    <w:rsid w:val="00DB2EEA"/>
    <w:rsid w:val="00DB2FA3"/>
    <w:rsid w:val="00DB2FD3"/>
    <w:rsid w:val="00DB3362"/>
    <w:rsid w:val="00DB33F4"/>
    <w:rsid w:val="00DB3650"/>
    <w:rsid w:val="00DB36AB"/>
    <w:rsid w:val="00DB3822"/>
    <w:rsid w:val="00DB3929"/>
    <w:rsid w:val="00DB3993"/>
    <w:rsid w:val="00DB3999"/>
    <w:rsid w:val="00DB3A24"/>
    <w:rsid w:val="00DB3A8A"/>
    <w:rsid w:val="00DB3AF7"/>
    <w:rsid w:val="00DB3C66"/>
    <w:rsid w:val="00DB3D50"/>
    <w:rsid w:val="00DB3F77"/>
    <w:rsid w:val="00DB3F8B"/>
    <w:rsid w:val="00DB3F99"/>
    <w:rsid w:val="00DB3FFE"/>
    <w:rsid w:val="00DB41A3"/>
    <w:rsid w:val="00DB425B"/>
    <w:rsid w:val="00DB4392"/>
    <w:rsid w:val="00DB43A7"/>
    <w:rsid w:val="00DB43A8"/>
    <w:rsid w:val="00DB4521"/>
    <w:rsid w:val="00DB4529"/>
    <w:rsid w:val="00DB4602"/>
    <w:rsid w:val="00DB4697"/>
    <w:rsid w:val="00DB47E9"/>
    <w:rsid w:val="00DB4822"/>
    <w:rsid w:val="00DB485A"/>
    <w:rsid w:val="00DB4914"/>
    <w:rsid w:val="00DB4A77"/>
    <w:rsid w:val="00DB4BC2"/>
    <w:rsid w:val="00DB4C05"/>
    <w:rsid w:val="00DB4C10"/>
    <w:rsid w:val="00DB4C93"/>
    <w:rsid w:val="00DB4D14"/>
    <w:rsid w:val="00DB4F69"/>
    <w:rsid w:val="00DB4FF0"/>
    <w:rsid w:val="00DB5103"/>
    <w:rsid w:val="00DB5124"/>
    <w:rsid w:val="00DB515C"/>
    <w:rsid w:val="00DB51AF"/>
    <w:rsid w:val="00DB5392"/>
    <w:rsid w:val="00DB539B"/>
    <w:rsid w:val="00DB53E5"/>
    <w:rsid w:val="00DB54BC"/>
    <w:rsid w:val="00DB5564"/>
    <w:rsid w:val="00DB5591"/>
    <w:rsid w:val="00DB561B"/>
    <w:rsid w:val="00DB5627"/>
    <w:rsid w:val="00DB568D"/>
    <w:rsid w:val="00DB56CA"/>
    <w:rsid w:val="00DB5733"/>
    <w:rsid w:val="00DB5751"/>
    <w:rsid w:val="00DB583C"/>
    <w:rsid w:val="00DB587D"/>
    <w:rsid w:val="00DB5937"/>
    <w:rsid w:val="00DB5959"/>
    <w:rsid w:val="00DB599E"/>
    <w:rsid w:val="00DB5B12"/>
    <w:rsid w:val="00DB5B9A"/>
    <w:rsid w:val="00DB5C7E"/>
    <w:rsid w:val="00DB5C81"/>
    <w:rsid w:val="00DB5CAE"/>
    <w:rsid w:val="00DB5DA1"/>
    <w:rsid w:val="00DB5E30"/>
    <w:rsid w:val="00DB5E84"/>
    <w:rsid w:val="00DB5FDF"/>
    <w:rsid w:val="00DB6018"/>
    <w:rsid w:val="00DB611D"/>
    <w:rsid w:val="00DB6180"/>
    <w:rsid w:val="00DB6238"/>
    <w:rsid w:val="00DB626F"/>
    <w:rsid w:val="00DB6288"/>
    <w:rsid w:val="00DB6307"/>
    <w:rsid w:val="00DB63E7"/>
    <w:rsid w:val="00DB63EE"/>
    <w:rsid w:val="00DB6430"/>
    <w:rsid w:val="00DB661B"/>
    <w:rsid w:val="00DB6667"/>
    <w:rsid w:val="00DB674C"/>
    <w:rsid w:val="00DB6A06"/>
    <w:rsid w:val="00DB6A62"/>
    <w:rsid w:val="00DB6ACF"/>
    <w:rsid w:val="00DB6BEB"/>
    <w:rsid w:val="00DB6C34"/>
    <w:rsid w:val="00DB6CAB"/>
    <w:rsid w:val="00DB6E5F"/>
    <w:rsid w:val="00DB6E9E"/>
    <w:rsid w:val="00DB6EAF"/>
    <w:rsid w:val="00DB6F2E"/>
    <w:rsid w:val="00DB6F66"/>
    <w:rsid w:val="00DB709B"/>
    <w:rsid w:val="00DB7159"/>
    <w:rsid w:val="00DB71FB"/>
    <w:rsid w:val="00DB7279"/>
    <w:rsid w:val="00DB72C7"/>
    <w:rsid w:val="00DB75FE"/>
    <w:rsid w:val="00DB76E4"/>
    <w:rsid w:val="00DB78B6"/>
    <w:rsid w:val="00DB7902"/>
    <w:rsid w:val="00DB7929"/>
    <w:rsid w:val="00DB7B34"/>
    <w:rsid w:val="00DB7C26"/>
    <w:rsid w:val="00DB7C9F"/>
    <w:rsid w:val="00DB7CF1"/>
    <w:rsid w:val="00DB7D08"/>
    <w:rsid w:val="00DB7D74"/>
    <w:rsid w:val="00DB7D88"/>
    <w:rsid w:val="00DB7D9A"/>
    <w:rsid w:val="00DB7DF6"/>
    <w:rsid w:val="00DB7E25"/>
    <w:rsid w:val="00DB7E59"/>
    <w:rsid w:val="00DB7F2E"/>
    <w:rsid w:val="00DB7F66"/>
    <w:rsid w:val="00DC0062"/>
    <w:rsid w:val="00DC0196"/>
    <w:rsid w:val="00DC0278"/>
    <w:rsid w:val="00DC02FE"/>
    <w:rsid w:val="00DC0376"/>
    <w:rsid w:val="00DC03D0"/>
    <w:rsid w:val="00DC03F9"/>
    <w:rsid w:val="00DC042B"/>
    <w:rsid w:val="00DC04CE"/>
    <w:rsid w:val="00DC04FB"/>
    <w:rsid w:val="00DC05AE"/>
    <w:rsid w:val="00DC05EC"/>
    <w:rsid w:val="00DC0657"/>
    <w:rsid w:val="00DC0669"/>
    <w:rsid w:val="00DC076A"/>
    <w:rsid w:val="00DC0891"/>
    <w:rsid w:val="00DC08FF"/>
    <w:rsid w:val="00DC0A3C"/>
    <w:rsid w:val="00DC0A4B"/>
    <w:rsid w:val="00DC0A74"/>
    <w:rsid w:val="00DC0BB2"/>
    <w:rsid w:val="00DC0BFC"/>
    <w:rsid w:val="00DC0C63"/>
    <w:rsid w:val="00DC0C6C"/>
    <w:rsid w:val="00DC0CBE"/>
    <w:rsid w:val="00DC0D91"/>
    <w:rsid w:val="00DC0D9E"/>
    <w:rsid w:val="00DC0DAA"/>
    <w:rsid w:val="00DC0DAC"/>
    <w:rsid w:val="00DC0DB0"/>
    <w:rsid w:val="00DC0E5A"/>
    <w:rsid w:val="00DC0F24"/>
    <w:rsid w:val="00DC0F95"/>
    <w:rsid w:val="00DC0FB9"/>
    <w:rsid w:val="00DC0FCB"/>
    <w:rsid w:val="00DC1175"/>
    <w:rsid w:val="00DC13C3"/>
    <w:rsid w:val="00DC1428"/>
    <w:rsid w:val="00DC145B"/>
    <w:rsid w:val="00DC17B2"/>
    <w:rsid w:val="00DC17E7"/>
    <w:rsid w:val="00DC1840"/>
    <w:rsid w:val="00DC18B2"/>
    <w:rsid w:val="00DC18BB"/>
    <w:rsid w:val="00DC1996"/>
    <w:rsid w:val="00DC19F7"/>
    <w:rsid w:val="00DC19F8"/>
    <w:rsid w:val="00DC1B89"/>
    <w:rsid w:val="00DC1BB2"/>
    <w:rsid w:val="00DC1C0A"/>
    <w:rsid w:val="00DC1E08"/>
    <w:rsid w:val="00DC1ED9"/>
    <w:rsid w:val="00DC203D"/>
    <w:rsid w:val="00DC2084"/>
    <w:rsid w:val="00DC20BC"/>
    <w:rsid w:val="00DC21D8"/>
    <w:rsid w:val="00DC21EE"/>
    <w:rsid w:val="00DC22A2"/>
    <w:rsid w:val="00DC23BA"/>
    <w:rsid w:val="00DC24AA"/>
    <w:rsid w:val="00DC24CF"/>
    <w:rsid w:val="00DC253D"/>
    <w:rsid w:val="00DC2575"/>
    <w:rsid w:val="00DC25C4"/>
    <w:rsid w:val="00DC2611"/>
    <w:rsid w:val="00DC2635"/>
    <w:rsid w:val="00DC2703"/>
    <w:rsid w:val="00DC270C"/>
    <w:rsid w:val="00DC2848"/>
    <w:rsid w:val="00DC2956"/>
    <w:rsid w:val="00DC298D"/>
    <w:rsid w:val="00DC2990"/>
    <w:rsid w:val="00DC2A94"/>
    <w:rsid w:val="00DC2B77"/>
    <w:rsid w:val="00DC2B90"/>
    <w:rsid w:val="00DC2BF4"/>
    <w:rsid w:val="00DC2C2C"/>
    <w:rsid w:val="00DC2CCC"/>
    <w:rsid w:val="00DC2D14"/>
    <w:rsid w:val="00DC2D39"/>
    <w:rsid w:val="00DC2D3B"/>
    <w:rsid w:val="00DC2D95"/>
    <w:rsid w:val="00DC2E47"/>
    <w:rsid w:val="00DC2E64"/>
    <w:rsid w:val="00DC2EAB"/>
    <w:rsid w:val="00DC2EE8"/>
    <w:rsid w:val="00DC2FAC"/>
    <w:rsid w:val="00DC2FAD"/>
    <w:rsid w:val="00DC305B"/>
    <w:rsid w:val="00DC3090"/>
    <w:rsid w:val="00DC3353"/>
    <w:rsid w:val="00DC3478"/>
    <w:rsid w:val="00DC351B"/>
    <w:rsid w:val="00DC359E"/>
    <w:rsid w:val="00DC364C"/>
    <w:rsid w:val="00DC37CA"/>
    <w:rsid w:val="00DC37E3"/>
    <w:rsid w:val="00DC38F9"/>
    <w:rsid w:val="00DC3921"/>
    <w:rsid w:val="00DC3973"/>
    <w:rsid w:val="00DC3AEF"/>
    <w:rsid w:val="00DC3B79"/>
    <w:rsid w:val="00DC3C55"/>
    <w:rsid w:val="00DC3E75"/>
    <w:rsid w:val="00DC3EA7"/>
    <w:rsid w:val="00DC3F6E"/>
    <w:rsid w:val="00DC4045"/>
    <w:rsid w:val="00DC4223"/>
    <w:rsid w:val="00DC42C1"/>
    <w:rsid w:val="00DC4422"/>
    <w:rsid w:val="00DC4451"/>
    <w:rsid w:val="00DC44BE"/>
    <w:rsid w:val="00DC4600"/>
    <w:rsid w:val="00DC4893"/>
    <w:rsid w:val="00DC4901"/>
    <w:rsid w:val="00DC4941"/>
    <w:rsid w:val="00DC4A7F"/>
    <w:rsid w:val="00DC4AE7"/>
    <w:rsid w:val="00DC4B72"/>
    <w:rsid w:val="00DC4B7C"/>
    <w:rsid w:val="00DC4BAB"/>
    <w:rsid w:val="00DC4BDA"/>
    <w:rsid w:val="00DC4C21"/>
    <w:rsid w:val="00DC4C6C"/>
    <w:rsid w:val="00DC4C96"/>
    <w:rsid w:val="00DC4CC6"/>
    <w:rsid w:val="00DC4E45"/>
    <w:rsid w:val="00DC5029"/>
    <w:rsid w:val="00DC5097"/>
    <w:rsid w:val="00DC50BF"/>
    <w:rsid w:val="00DC5102"/>
    <w:rsid w:val="00DC5124"/>
    <w:rsid w:val="00DC5174"/>
    <w:rsid w:val="00DC5190"/>
    <w:rsid w:val="00DC5201"/>
    <w:rsid w:val="00DC523F"/>
    <w:rsid w:val="00DC52A4"/>
    <w:rsid w:val="00DC52F3"/>
    <w:rsid w:val="00DC5462"/>
    <w:rsid w:val="00DC56A8"/>
    <w:rsid w:val="00DC56E7"/>
    <w:rsid w:val="00DC5879"/>
    <w:rsid w:val="00DC58D0"/>
    <w:rsid w:val="00DC5995"/>
    <w:rsid w:val="00DC5A04"/>
    <w:rsid w:val="00DC5A0F"/>
    <w:rsid w:val="00DC5AD5"/>
    <w:rsid w:val="00DC5BD8"/>
    <w:rsid w:val="00DC5C64"/>
    <w:rsid w:val="00DC5D52"/>
    <w:rsid w:val="00DC5E00"/>
    <w:rsid w:val="00DC5E42"/>
    <w:rsid w:val="00DC5F1E"/>
    <w:rsid w:val="00DC5F3E"/>
    <w:rsid w:val="00DC6087"/>
    <w:rsid w:val="00DC6137"/>
    <w:rsid w:val="00DC6254"/>
    <w:rsid w:val="00DC639C"/>
    <w:rsid w:val="00DC64E3"/>
    <w:rsid w:val="00DC6512"/>
    <w:rsid w:val="00DC654A"/>
    <w:rsid w:val="00DC6698"/>
    <w:rsid w:val="00DC6720"/>
    <w:rsid w:val="00DC6728"/>
    <w:rsid w:val="00DC685C"/>
    <w:rsid w:val="00DC69D7"/>
    <w:rsid w:val="00DC6B30"/>
    <w:rsid w:val="00DC6CA9"/>
    <w:rsid w:val="00DC6D58"/>
    <w:rsid w:val="00DC6E78"/>
    <w:rsid w:val="00DC6EA1"/>
    <w:rsid w:val="00DC6F8C"/>
    <w:rsid w:val="00DC7042"/>
    <w:rsid w:val="00DC70D9"/>
    <w:rsid w:val="00DC728C"/>
    <w:rsid w:val="00DC73FE"/>
    <w:rsid w:val="00DC7469"/>
    <w:rsid w:val="00DC7476"/>
    <w:rsid w:val="00DC74D6"/>
    <w:rsid w:val="00DC74D7"/>
    <w:rsid w:val="00DC77B5"/>
    <w:rsid w:val="00DC77F3"/>
    <w:rsid w:val="00DC7827"/>
    <w:rsid w:val="00DC7829"/>
    <w:rsid w:val="00DC7A06"/>
    <w:rsid w:val="00DC7A12"/>
    <w:rsid w:val="00DC7BA5"/>
    <w:rsid w:val="00DC7BA9"/>
    <w:rsid w:val="00DC7C7F"/>
    <w:rsid w:val="00DC7CD4"/>
    <w:rsid w:val="00DC7DAF"/>
    <w:rsid w:val="00DC7E81"/>
    <w:rsid w:val="00DC7F9C"/>
    <w:rsid w:val="00DC7FB1"/>
    <w:rsid w:val="00DD0046"/>
    <w:rsid w:val="00DD00BD"/>
    <w:rsid w:val="00DD0103"/>
    <w:rsid w:val="00DD017A"/>
    <w:rsid w:val="00DD0259"/>
    <w:rsid w:val="00DD0270"/>
    <w:rsid w:val="00DD036A"/>
    <w:rsid w:val="00DD03F3"/>
    <w:rsid w:val="00DD04B3"/>
    <w:rsid w:val="00DD04D7"/>
    <w:rsid w:val="00DD0569"/>
    <w:rsid w:val="00DD056D"/>
    <w:rsid w:val="00DD05DC"/>
    <w:rsid w:val="00DD06BF"/>
    <w:rsid w:val="00DD0708"/>
    <w:rsid w:val="00DD0713"/>
    <w:rsid w:val="00DD0773"/>
    <w:rsid w:val="00DD090C"/>
    <w:rsid w:val="00DD0936"/>
    <w:rsid w:val="00DD0953"/>
    <w:rsid w:val="00DD09A3"/>
    <w:rsid w:val="00DD0A4A"/>
    <w:rsid w:val="00DD0A58"/>
    <w:rsid w:val="00DD0A69"/>
    <w:rsid w:val="00DD0D02"/>
    <w:rsid w:val="00DD0D09"/>
    <w:rsid w:val="00DD0D6F"/>
    <w:rsid w:val="00DD0D74"/>
    <w:rsid w:val="00DD0D7B"/>
    <w:rsid w:val="00DD0DD4"/>
    <w:rsid w:val="00DD0EA1"/>
    <w:rsid w:val="00DD0FD0"/>
    <w:rsid w:val="00DD0FD6"/>
    <w:rsid w:val="00DD1071"/>
    <w:rsid w:val="00DD1181"/>
    <w:rsid w:val="00DD11B3"/>
    <w:rsid w:val="00DD1225"/>
    <w:rsid w:val="00DD1369"/>
    <w:rsid w:val="00DD14C2"/>
    <w:rsid w:val="00DD1573"/>
    <w:rsid w:val="00DD15C1"/>
    <w:rsid w:val="00DD1671"/>
    <w:rsid w:val="00DD168F"/>
    <w:rsid w:val="00DD169A"/>
    <w:rsid w:val="00DD16AA"/>
    <w:rsid w:val="00DD1752"/>
    <w:rsid w:val="00DD1772"/>
    <w:rsid w:val="00DD17E6"/>
    <w:rsid w:val="00DD1881"/>
    <w:rsid w:val="00DD19D6"/>
    <w:rsid w:val="00DD1C13"/>
    <w:rsid w:val="00DD1CD2"/>
    <w:rsid w:val="00DD1D79"/>
    <w:rsid w:val="00DD1DA6"/>
    <w:rsid w:val="00DD1DBC"/>
    <w:rsid w:val="00DD1E39"/>
    <w:rsid w:val="00DD1E64"/>
    <w:rsid w:val="00DD1EBF"/>
    <w:rsid w:val="00DD1ECF"/>
    <w:rsid w:val="00DD1FEF"/>
    <w:rsid w:val="00DD20AC"/>
    <w:rsid w:val="00DD21EB"/>
    <w:rsid w:val="00DD2352"/>
    <w:rsid w:val="00DD24EE"/>
    <w:rsid w:val="00DD2532"/>
    <w:rsid w:val="00DD2545"/>
    <w:rsid w:val="00DD2550"/>
    <w:rsid w:val="00DD2669"/>
    <w:rsid w:val="00DD283A"/>
    <w:rsid w:val="00DD2853"/>
    <w:rsid w:val="00DD28F6"/>
    <w:rsid w:val="00DD2926"/>
    <w:rsid w:val="00DD29E7"/>
    <w:rsid w:val="00DD2A44"/>
    <w:rsid w:val="00DD2BB4"/>
    <w:rsid w:val="00DD2E59"/>
    <w:rsid w:val="00DD2ECD"/>
    <w:rsid w:val="00DD2F80"/>
    <w:rsid w:val="00DD2FC4"/>
    <w:rsid w:val="00DD310A"/>
    <w:rsid w:val="00DD3157"/>
    <w:rsid w:val="00DD31DF"/>
    <w:rsid w:val="00DD3213"/>
    <w:rsid w:val="00DD323A"/>
    <w:rsid w:val="00DD3466"/>
    <w:rsid w:val="00DD34A2"/>
    <w:rsid w:val="00DD34E1"/>
    <w:rsid w:val="00DD3535"/>
    <w:rsid w:val="00DD357A"/>
    <w:rsid w:val="00DD3593"/>
    <w:rsid w:val="00DD35DD"/>
    <w:rsid w:val="00DD3634"/>
    <w:rsid w:val="00DD379C"/>
    <w:rsid w:val="00DD3867"/>
    <w:rsid w:val="00DD3881"/>
    <w:rsid w:val="00DD38FF"/>
    <w:rsid w:val="00DD39E9"/>
    <w:rsid w:val="00DD3B3F"/>
    <w:rsid w:val="00DD3D5B"/>
    <w:rsid w:val="00DD40B7"/>
    <w:rsid w:val="00DD4113"/>
    <w:rsid w:val="00DD411A"/>
    <w:rsid w:val="00DD416B"/>
    <w:rsid w:val="00DD4170"/>
    <w:rsid w:val="00DD417C"/>
    <w:rsid w:val="00DD418C"/>
    <w:rsid w:val="00DD41B2"/>
    <w:rsid w:val="00DD41BB"/>
    <w:rsid w:val="00DD4379"/>
    <w:rsid w:val="00DD44AC"/>
    <w:rsid w:val="00DD44DC"/>
    <w:rsid w:val="00DD4596"/>
    <w:rsid w:val="00DD4691"/>
    <w:rsid w:val="00DD46BA"/>
    <w:rsid w:val="00DD480C"/>
    <w:rsid w:val="00DD48D0"/>
    <w:rsid w:val="00DD48F1"/>
    <w:rsid w:val="00DD4A8E"/>
    <w:rsid w:val="00DD4AD9"/>
    <w:rsid w:val="00DD4B3C"/>
    <w:rsid w:val="00DD4C2C"/>
    <w:rsid w:val="00DD4D3C"/>
    <w:rsid w:val="00DD4F06"/>
    <w:rsid w:val="00DD4F55"/>
    <w:rsid w:val="00DD4F90"/>
    <w:rsid w:val="00DD4FF6"/>
    <w:rsid w:val="00DD4FF7"/>
    <w:rsid w:val="00DD5094"/>
    <w:rsid w:val="00DD50F2"/>
    <w:rsid w:val="00DD522B"/>
    <w:rsid w:val="00DD5230"/>
    <w:rsid w:val="00DD53B4"/>
    <w:rsid w:val="00DD547C"/>
    <w:rsid w:val="00DD551A"/>
    <w:rsid w:val="00DD5598"/>
    <w:rsid w:val="00DD5604"/>
    <w:rsid w:val="00DD5636"/>
    <w:rsid w:val="00DD567C"/>
    <w:rsid w:val="00DD571F"/>
    <w:rsid w:val="00DD5908"/>
    <w:rsid w:val="00DD595C"/>
    <w:rsid w:val="00DD5A8C"/>
    <w:rsid w:val="00DD5BF4"/>
    <w:rsid w:val="00DD5D48"/>
    <w:rsid w:val="00DD5D9F"/>
    <w:rsid w:val="00DD5EFC"/>
    <w:rsid w:val="00DD60E2"/>
    <w:rsid w:val="00DD6198"/>
    <w:rsid w:val="00DD6228"/>
    <w:rsid w:val="00DD63BA"/>
    <w:rsid w:val="00DD6583"/>
    <w:rsid w:val="00DD65F1"/>
    <w:rsid w:val="00DD666E"/>
    <w:rsid w:val="00DD6759"/>
    <w:rsid w:val="00DD67A0"/>
    <w:rsid w:val="00DD67A4"/>
    <w:rsid w:val="00DD6819"/>
    <w:rsid w:val="00DD6964"/>
    <w:rsid w:val="00DD69A4"/>
    <w:rsid w:val="00DD6A34"/>
    <w:rsid w:val="00DD6AEB"/>
    <w:rsid w:val="00DD6AFE"/>
    <w:rsid w:val="00DD6B33"/>
    <w:rsid w:val="00DD6BBC"/>
    <w:rsid w:val="00DD6F70"/>
    <w:rsid w:val="00DD6F79"/>
    <w:rsid w:val="00DD6FAC"/>
    <w:rsid w:val="00DD7003"/>
    <w:rsid w:val="00DD709D"/>
    <w:rsid w:val="00DD7129"/>
    <w:rsid w:val="00DD719F"/>
    <w:rsid w:val="00DD71D3"/>
    <w:rsid w:val="00DD7269"/>
    <w:rsid w:val="00DD7294"/>
    <w:rsid w:val="00DD731E"/>
    <w:rsid w:val="00DD7440"/>
    <w:rsid w:val="00DD7468"/>
    <w:rsid w:val="00DD74C6"/>
    <w:rsid w:val="00DD75FD"/>
    <w:rsid w:val="00DD768C"/>
    <w:rsid w:val="00DD76D8"/>
    <w:rsid w:val="00DD76EC"/>
    <w:rsid w:val="00DD77B8"/>
    <w:rsid w:val="00DD7913"/>
    <w:rsid w:val="00DD7943"/>
    <w:rsid w:val="00DD79F2"/>
    <w:rsid w:val="00DD7BD9"/>
    <w:rsid w:val="00DD7CD1"/>
    <w:rsid w:val="00DD7CEC"/>
    <w:rsid w:val="00DD7D08"/>
    <w:rsid w:val="00DD7D34"/>
    <w:rsid w:val="00DD7F8E"/>
    <w:rsid w:val="00DE0030"/>
    <w:rsid w:val="00DE00A0"/>
    <w:rsid w:val="00DE0199"/>
    <w:rsid w:val="00DE0266"/>
    <w:rsid w:val="00DE035D"/>
    <w:rsid w:val="00DE0412"/>
    <w:rsid w:val="00DE046B"/>
    <w:rsid w:val="00DE0498"/>
    <w:rsid w:val="00DE0503"/>
    <w:rsid w:val="00DE050F"/>
    <w:rsid w:val="00DE0575"/>
    <w:rsid w:val="00DE069F"/>
    <w:rsid w:val="00DE06A8"/>
    <w:rsid w:val="00DE0714"/>
    <w:rsid w:val="00DE07AC"/>
    <w:rsid w:val="00DE07C6"/>
    <w:rsid w:val="00DE08EB"/>
    <w:rsid w:val="00DE08EC"/>
    <w:rsid w:val="00DE0996"/>
    <w:rsid w:val="00DE09E7"/>
    <w:rsid w:val="00DE0A0D"/>
    <w:rsid w:val="00DE0A98"/>
    <w:rsid w:val="00DE0B3C"/>
    <w:rsid w:val="00DE0D70"/>
    <w:rsid w:val="00DE0EAD"/>
    <w:rsid w:val="00DE0F18"/>
    <w:rsid w:val="00DE1011"/>
    <w:rsid w:val="00DE1178"/>
    <w:rsid w:val="00DE1200"/>
    <w:rsid w:val="00DE13E4"/>
    <w:rsid w:val="00DE14D4"/>
    <w:rsid w:val="00DE16A6"/>
    <w:rsid w:val="00DE17B3"/>
    <w:rsid w:val="00DE17D9"/>
    <w:rsid w:val="00DE1816"/>
    <w:rsid w:val="00DE189D"/>
    <w:rsid w:val="00DE18A1"/>
    <w:rsid w:val="00DE1936"/>
    <w:rsid w:val="00DE19FA"/>
    <w:rsid w:val="00DE1BE2"/>
    <w:rsid w:val="00DE1C56"/>
    <w:rsid w:val="00DE1C8F"/>
    <w:rsid w:val="00DE1D28"/>
    <w:rsid w:val="00DE1FA2"/>
    <w:rsid w:val="00DE1FCE"/>
    <w:rsid w:val="00DE200D"/>
    <w:rsid w:val="00DE207D"/>
    <w:rsid w:val="00DE2227"/>
    <w:rsid w:val="00DE2240"/>
    <w:rsid w:val="00DE2257"/>
    <w:rsid w:val="00DE229F"/>
    <w:rsid w:val="00DE22AF"/>
    <w:rsid w:val="00DE2475"/>
    <w:rsid w:val="00DE25F8"/>
    <w:rsid w:val="00DE2642"/>
    <w:rsid w:val="00DE26DD"/>
    <w:rsid w:val="00DE2864"/>
    <w:rsid w:val="00DE2885"/>
    <w:rsid w:val="00DE28BF"/>
    <w:rsid w:val="00DE2AD0"/>
    <w:rsid w:val="00DE2B05"/>
    <w:rsid w:val="00DE2B6A"/>
    <w:rsid w:val="00DE2E91"/>
    <w:rsid w:val="00DE2EA4"/>
    <w:rsid w:val="00DE2F1E"/>
    <w:rsid w:val="00DE300E"/>
    <w:rsid w:val="00DE3013"/>
    <w:rsid w:val="00DE305A"/>
    <w:rsid w:val="00DE32C0"/>
    <w:rsid w:val="00DE32DB"/>
    <w:rsid w:val="00DE33E9"/>
    <w:rsid w:val="00DE344C"/>
    <w:rsid w:val="00DE3563"/>
    <w:rsid w:val="00DE35EF"/>
    <w:rsid w:val="00DE367F"/>
    <w:rsid w:val="00DE37F9"/>
    <w:rsid w:val="00DE3850"/>
    <w:rsid w:val="00DE38A5"/>
    <w:rsid w:val="00DE3A75"/>
    <w:rsid w:val="00DE3E57"/>
    <w:rsid w:val="00DE3F3F"/>
    <w:rsid w:val="00DE3F69"/>
    <w:rsid w:val="00DE4032"/>
    <w:rsid w:val="00DE411F"/>
    <w:rsid w:val="00DE4196"/>
    <w:rsid w:val="00DE41C1"/>
    <w:rsid w:val="00DE42C6"/>
    <w:rsid w:val="00DE438D"/>
    <w:rsid w:val="00DE4457"/>
    <w:rsid w:val="00DE44B4"/>
    <w:rsid w:val="00DE454D"/>
    <w:rsid w:val="00DE4591"/>
    <w:rsid w:val="00DE460A"/>
    <w:rsid w:val="00DE48A7"/>
    <w:rsid w:val="00DE4987"/>
    <w:rsid w:val="00DE4A4A"/>
    <w:rsid w:val="00DE4ABC"/>
    <w:rsid w:val="00DE4C25"/>
    <w:rsid w:val="00DE4C97"/>
    <w:rsid w:val="00DE4F0D"/>
    <w:rsid w:val="00DE4F3B"/>
    <w:rsid w:val="00DE4FE8"/>
    <w:rsid w:val="00DE5086"/>
    <w:rsid w:val="00DE515D"/>
    <w:rsid w:val="00DE5349"/>
    <w:rsid w:val="00DE5378"/>
    <w:rsid w:val="00DE541B"/>
    <w:rsid w:val="00DE562E"/>
    <w:rsid w:val="00DE5641"/>
    <w:rsid w:val="00DE5716"/>
    <w:rsid w:val="00DE5833"/>
    <w:rsid w:val="00DE5876"/>
    <w:rsid w:val="00DE5A3F"/>
    <w:rsid w:val="00DE5D37"/>
    <w:rsid w:val="00DE5E9F"/>
    <w:rsid w:val="00DE5ECA"/>
    <w:rsid w:val="00DE5F21"/>
    <w:rsid w:val="00DE60D9"/>
    <w:rsid w:val="00DE6118"/>
    <w:rsid w:val="00DE61B0"/>
    <w:rsid w:val="00DE61B8"/>
    <w:rsid w:val="00DE63C6"/>
    <w:rsid w:val="00DE6486"/>
    <w:rsid w:val="00DE6516"/>
    <w:rsid w:val="00DE657D"/>
    <w:rsid w:val="00DE65BA"/>
    <w:rsid w:val="00DE6751"/>
    <w:rsid w:val="00DE67BC"/>
    <w:rsid w:val="00DE6868"/>
    <w:rsid w:val="00DE6874"/>
    <w:rsid w:val="00DE6945"/>
    <w:rsid w:val="00DE6AD3"/>
    <w:rsid w:val="00DE6BFF"/>
    <w:rsid w:val="00DE6D4D"/>
    <w:rsid w:val="00DE6D7E"/>
    <w:rsid w:val="00DE7049"/>
    <w:rsid w:val="00DE7110"/>
    <w:rsid w:val="00DE7127"/>
    <w:rsid w:val="00DE716B"/>
    <w:rsid w:val="00DE71FF"/>
    <w:rsid w:val="00DE720E"/>
    <w:rsid w:val="00DE7272"/>
    <w:rsid w:val="00DE72C9"/>
    <w:rsid w:val="00DE730B"/>
    <w:rsid w:val="00DE740D"/>
    <w:rsid w:val="00DE7538"/>
    <w:rsid w:val="00DE764F"/>
    <w:rsid w:val="00DE76A5"/>
    <w:rsid w:val="00DE78A3"/>
    <w:rsid w:val="00DE78E9"/>
    <w:rsid w:val="00DE78EB"/>
    <w:rsid w:val="00DE794E"/>
    <w:rsid w:val="00DE7992"/>
    <w:rsid w:val="00DE79DB"/>
    <w:rsid w:val="00DE7A36"/>
    <w:rsid w:val="00DE7A76"/>
    <w:rsid w:val="00DE7B8B"/>
    <w:rsid w:val="00DE7C06"/>
    <w:rsid w:val="00DE7F25"/>
    <w:rsid w:val="00DE7F7E"/>
    <w:rsid w:val="00DE7FCE"/>
    <w:rsid w:val="00DF0116"/>
    <w:rsid w:val="00DF0137"/>
    <w:rsid w:val="00DF015E"/>
    <w:rsid w:val="00DF0167"/>
    <w:rsid w:val="00DF0213"/>
    <w:rsid w:val="00DF0362"/>
    <w:rsid w:val="00DF0435"/>
    <w:rsid w:val="00DF04BB"/>
    <w:rsid w:val="00DF04C3"/>
    <w:rsid w:val="00DF04E4"/>
    <w:rsid w:val="00DF0524"/>
    <w:rsid w:val="00DF0555"/>
    <w:rsid w:val="00DF0572"/>
    <w:rsid w:val="00DF0589"/>
    <w:rsid w:val="00DF05BB"/>
    <w:rsid w:val="00DF05C4"/>
    <w:rsid w:val="00DF0692"/>
    <w:rsid w:val="00DF06C2"/>
    <w:rsid w:val="00DF06E3"/>
    <w:rsid w:val="00DF0758"/>
    <w:rsid w:val="00DF0806"/>
    <w:rsid w:val="00DF089B"/>
    <w:rsid w:val="00DF0A4D"/>
    <w:rsid w:val="00DF0C60"/>
    <w:rsid w:val="00DF0E61"/>
    <w:rsid w:val="00DF0F4B"/>
    <w:rsid w:val="00DF0F57"/>
    <w:rsid w:val="00DF102B"/>
    <w:rsid w:val="00DF11AE"/>
    <w:rsid w:val="00DF125D"/>
    <w:rsid w:val="00DF13F2"/>
    <w:rsid w:val="00DF1407"/>
    <w:rsid w:val="00DF1411"/>
    <w:rsid w:val="00DF1567"/>
    <w:rsid w:val="00DF15ED"/>
    <w:rsid w:val="00DF184C"/>
    <w:rsid w:val="00DF1862"/>
    <w:rsid w:val="00DF1882"/>
    <w:rsid w:val="00DF1967"/>
    <w:rsid w:val="00DF1A5B"/>
    <w:rsid w:val="00DF1A80"/>
    <w:rsid w:val="00DF1AEE"/>
    <w:rsid w:val="00DF1B10"/>
    <w:rsid w:val="00DF1D27"/>
    <w:rsid w:val="00DF1D68"/>
    <w:rsid w:val="00DF1D9E"/>
    <w:rsid w:val="00DF1E1F"/>
    <w:rsid w:val="00DF1E72"/>
    <w:rsid w:val="00DF1E8F"/>
    <w:rsid w:val="00DF1F48"/>
    <w:rsid w:val="00DF1FC7"/>
    <w:rsid w:val="00DF203C"/>
    <w:rsid w:val="00DF21AC"/>
    <w:rsid w:val="00DF22BC"/>
    <w:rsid w:val="00DF22CD"/>
    <w:rsid w:val="00DF2326"/>
    <w:rsid w:val="00DF2424"/>
    <w:rsid w:val="00DF2461"/>
    <w:rsid w:val="00DF2469"/>
    <w:rsid w:val="00DF2497"/>
    <w:rsid w:val="00DF2553"/>
    <w:rsid w:val="00DF2606"/>
    <w:rsid w:val="00DF262B"/>
    <w:rsid w:val="00DF2653"/>
    <w:rsid w:val="00DF26FD"/>
    <w:rsid w:val="00DF2878"/>
    <w:rsid w:val="00DF28DE"/>
    <w:rsid w:val="00DF2A05"/>
    <w:rsid w:val="00DF2A97"/>
    <w:rsid w:val="00DF2B0E"/>
    <w:rsid w:val="00DF2E53"/>
    <w:rsid w:val="00DF2F10"/>
    <w:rsid w:val="00DF2F34"/>
    <w:rsid w:val="00DF305A"/>
    <w:rsid w:val="00DF324D"/>
    <w:rsid w:val="00DF32FA"/>
    <w:rsid w:val="00DF348F"/>
    <w:rsid w:val="00DF3607"/>
    <w:rsid w:val="00DF3747"/>
    <w:rsid w:val="00DF3781"/>
    <w:rsid w:val="00DF37BF"/>
    <w:rsid w:val="00DF37D1"/>
    <w:rsid w:val="00DF386B"/>
    <w:rsid w:val="00DF3885"/>
    <w:rsid w:val="00DF3887"/>
    <w:rsid w:val="00DF3B32"/>
    <w:rsid w:val="00DF3C77"/>
    <w:rsid w:val="00DF3D14"/>
    <w:rsid w:val="00DF3E06"/>
    <w:rsid w:val="00DF3F73"/>
    <w:rsid w:val="00DF4045"/>
    <w:rsid w:val="00DF4101"/>
    <w:rsid w:val="00DF432F"/>
    <w:rsid w:val="00DF43AC"/>
    <w:rsid w:val="00DF44C1"/>
    <w:rsid w:val="00DF4517"/>
    <w:rsid w:val="00DF45CD"/>
    <w:rsid w:val="00DF461A"/>
    <w:rsid w:val="00DF46D9"/>
    <w:rsid w:val="00DF487F"/>
    <w:rsid w:val="00DF491F"/>
    <w:rsid w:val="00DF4937"/>
    <w:rsid w:val="00DF495A"/>
    <w:rsid w:val="00DF4BA2"/>
    <w:rsid w:val="00DF4BC5"/>
    <w:rsid w:val="00DF4CC4"/>
    <w:rsid w:val="00DF4CC8"/>
    <w:rsid w:val="00DF4DEF"/>
    <w:rsid w:val="00DF4F7E"/>
    <w:rsid w:val="00DF5042"/>
    <w:rsid w:val="00DF5047"/>
    <w:rsid w:val="00DF51FE"/>
    <w:rsid w:val="00DF52A4"/>
    <w:rsid w:val="00DF531E"/>
    <w:rsid w:val="00DF5507"/>
    <w:rsid w:val="00DF561F"/>
    <w:rsid w:val="00DF5649"/>
    <w:rsid w:val="00DF57B7"/>
    <w:rsid w:val="00DF5834"/>
    <w:rsid w:val="00DF58F3"/>
    <w:rsid w:val="00DF5A4E"/>
    <w:rsid w:val="00DF5A8F"/>
    <w:rsid w:val="00DF5BDD"/>
    <w:rsid w:val="00DF5C03"/>
    <w:rsid w:val="00DF5C18"/>
    <w:rsid w:val="00DF5E98"/>
    <w:rsid w:val="00DF5F7E"/>
    <w:rsid w:val="00DF5F8F"/>
    <w:rsid w:val="00DF605C"/>
    <w:rsid w:val="00DF6201"/>
    <w:rsid w:val="00DF620D"/>
    <w:rsid w:val="00DF63B3"/>
    <w:rsid w:val="00DF63F9"/>
    <w:rsid w:val="00DF6433"/>
    <w:rsid w:val="00DF6566"/>
    <w:rsid w:val="00DF656C"/>
    <w:rsid w:val="00DF658B"/>
    <w:rsid w:val="00DF65A8"/>
    <w:rsid w:val="00DF6649"/>
    <w:rsid w:val="00DF6695"/>
    <w:rsid w:val="00DF6765"/>
    <w:rsid w:val="00DF678D"/>
    <w:rsid w:val="00DF681F"/>
    <w:rsid w:val="00DF6826"/>
    <w:rsid w:val="00DF685D"/>
    <w:rsid w:val="00DF6951"/>
    <w:rsid w:val="00DF696C"/>
    <w:rsid w:val="00DF6A68"/>
    <w:rsid w:val="00DF6AAC"/>
    <w:rsid w:val="00DF6D42"/>
    <w:rsid w:val="00DF6DF0"/>
    <w:rsid w:val="00DF6E86"/>
    <w:rsid w:val="00DF6EC4"/>
    <w:rsid w:val="00DF6F24"/>
    <w:rsid w:val="00DF6FF1"/>
    <w:rsid w:val="00DF7016"/>
    <w:rsid w:val="00DF7272"/>
    <w:rsid w:val="00DF72E7"/>
    <w:rsid w:val="00DF73B5"/>
    <w:rsid w:val="00DF7489"/>
    <w:rsid w:val="00DF74EA"/>
    <w:rsid w:val="00DF761F"/>
    <w:rsid w:val="00DF773A"/>
    <w:rsid w:val="00DF77A8"/>
    <w:rsid w:val="00DF7822"/>
    <w:rsid w:val="00DF78CA"/>
    <w:rsid w:val="00DF7992"/>
    <w:rsid w:val="00DF7A0C"/>
    <w:rsid w:val="00DF7AE3"/>
    <w:rsid w:val="00DF7E26"/>
    <w:rsid w:val="00DF7EF3"/>
    <w:rsid w:val="00E00442"/>
    <w:rsid w:val="00E004EC"/>
    <w:rsid w:val="00E00539"/>
    <w:rsid w:val="00E00561"/>
    <w:rsid w:val="00E00963"/>
    <w:rsid w:val="00E009B6"/>
    <w:rsid w:val="00E00DD7"/>
    <w:rsid w:val="00E00F1F"/>
    <w:rsid w:val="00E0101F"/>
    <w:rsid w:val="00E0115F"/>
    <w:rsid w:val="00E011A3"/>
    <w:rsid w:val="00E011C9"/>
    <w:rsid w:val="00E01367"/>
    <w:rsid w:val="00E0143C"/>
    <w:rsid w:val="00E01451"/>
    <w:rsid w:val="00E0146F"/>
    <w:rsid w:val="00E014E8"/>
    <w:rsid w:val="00E014EB"/>
    <w:rsid w:val="00E0155A"/>
    <w:rsid w:val="00E01657"/>
    <w:rsid w:val="00E01748"/>
    <w:rsid w:val="00E017B0"/>
    <w:rsid w:val="00E01966"/>
    <w:rsid w:val="00E01A8B"/>
    <w:rsid w:val="00E01AB6"/>
    <w:rsid w:val="00E01ACB"/>
    <w:rsid w:val="00E01B80"/>
    <w:rsid w:val="00E01B89"/>
    <w:rsid w:val="00E01C04"/>
    <w:rsid w:val="00E01CEC"/>
    <w:rsid w:val="00E01D83"/>
    <w:rsid w:val="00E01DC9"/>
    <w:rsid w:val="00E01DDF"/>
    <w:rsid w:val="00E01ED5"/>
    <w:rsid w:val="00E01F5F"/>
    <w:rsid w:val="00E01F9D"/>
    <w:rsid w:val="00E01FA5"/>
    <w:rsid w:val="00E01FBE"/>
    <w:rsid w:val="00E01FD6"/>
    <w:rsid w:val="00E01FF8"/>
    <w:rsid w:val="00E02077"/>
    <w:rsid w:val="00E020A4"/>
    <w:rsid w:val="00E021B5"/>
    <w:rsid w:val="00E0226F"/>
    <w:rsid w:val="00E022A5"/>
    <w:rsid w:val="00E0253B"/>
    <w:rsid w:val="00E0259E"/>
    <w:rsid w:val="00E025FD"/>
    <w:rsid w:val="00E02699"/>
    <w:rsid w:val="00E0272F"/>
    <w:rsid w:val="00E0283C"/>
    <w:rsid w:val="00E02A7B"/>
    <w:rsid w:val="00E02A7F"/>
    <w:rsid w:val="00E02C68"/>
    <w:rsid w:val="00E02C76"/>
    <w:rsid w:val="00E02CED"/>
    <w:rsid w:val="00E02D64"/>
    <w:rsid w:val="00E02DA1"/>
    <w:rsid w:val="00E02F00"/>
    <w:rsid w:val="00E02F54"/>
    <w:rsid w:val="00E02F9A"/>
    <w:rsid w:val="00E02FFF"/>
    <w:rsid w:val="00E03004"/>
    <w:rsid w:val="00E030EE"/>
    <w:rsid w:val="00E0312F"/>
    <w:rsid w:val="00E0324B"/>
    <w:rsid w:val="00E0327E"/>
    <w:rsid w:val="00E03334"/>
    <w:rsid w:val="00E0349B"/>
    <w:rsid w:val="00E034D7"/>
    <w:rsid w:val="00E034FE"/>
    <w:rsid w:val="00E0351A"/>
    <w:rsid w:val="00E03662"/>
    <w:rsid w:val="00E0366C"/>
    <w:rsid w:val="00E03696"/>
    <w:rsid w:val="00E036EF"/>
    <w:rsid w:val="00E036FA"/>
    <w:rsid w:val="00E0378E"/>
    <w:rsid w:val="00E037D8"/>
    <w:rsid w:val="00E037E5"/>
    <w:rsid w:val="00E037F7"/>
    <w:rsid w:val="00E0381B"/>
    <w:rsid w:val="00E03AFD"/>
    <w:rsid w:val="00E03B3D"/>
    <w:rsid w:val="00E03B5D"/>
    <w:rsid w:val="00E03B7E"/>
    <w:rsid w:val="00E03D3D"/>
    <w:rsid w:val="00E03D3F"/>
    <w:rsid w:val="00E03D52"/>
    <w:rsid w:val="00E03DD5"/>
    <w:rsid w:val="00E03E3E"/>
    <w:rsid w:val="00E03F5A"/>
    <w:rsid w:val="00E03F98"/>
    <w:rsid w:val="00E04181"/>
    <w:rsid w:val="00E045B5"/>
    <w:rsid w:val="00E04696"/>
    <w:rsid w:val="00E046F6"/>
    <w:rsid w:val="00E0471D"/>
    <w:rsid w:val="00E04766"/>
    <w:rsid w:val="00E047AE"/>
    <w:rsid w:val="00E047DF"/>
    <w:rsid w:val="00E04809"/>
    <w:rsid w:val="00E0498A"/>
    <w:rsid w:val="00E04A1B"/>
    <w:rsid w:val="00E04A87"/>
    <w:rsid w:val="00E04AA4"/>
    <w:rsid w:val="00E04AB0"/>
    <w:rsid w:val="00E04BB4"/>
    <w:rsid w:val="00E04BD7"/>
    <w:rsid w:val="00E04BFB"/>
    <w:rsid w:val="00E04C3E"/>
    <w:rsid w:val="00E04CA4"/>
    <w:rsid w:val="00E04DAE"/>
    <w:rsid w:val="00E0518E"/>
    <w:rsid w:val="00E0529A"/>
    <w:rsid w:val="00E054E6"/>
    <w:rsid w:val="00E0553F"/>
    <w:rsid w:val="00E05571"/>
    <w:rsid w:val="00E055BA"/>
    <w:rsid w:val="00E0566D"/>
    <w:rsid w:val="00E056CB"/>
    <w:rsid w:val="00E056D3"/>
    <w:rsid w:val="00E0576A"/>
    <w:rsid w:val="00E05788"/>
    <w:rsid w:val="00E057F3"/>
    <w:rsid w:val="00E05831"/>
    <w:rsid w:val="00E05955"/>
    <w:rsid w:val="00E05974"/>
    <w:rsid w:val="00E05984"/>
    <w:rsid w:val="00E059D9"/>
    <w:rsid w:val="00E05B37"/>
    <w:rsid w:val="00E05C64"/>
    <w:rsid w:val="00E05E37"/>
    <w:rsid w:val="00E05E5D"/>
    <w:rsid w:val="00E05EF7"/>
    <w:rsid w:val="00E05F10"/>
    <w:rsid w:val="00E05F92"/>
    <w:rsid w:val="00E05FF4"/>
    <w:rsid w:val="00E06097"/>
    <w:rsid w:val="00E060A3"/>
    <w:rsid w:val="00E06163"/>
    <w:rsid w:val="00E061BB"/>
    <w:rsid w:val="00E061FA"/>
    <w:rsid w:val="00E06437"/>
    <w:rsid w:val="00E0652A"/>
    <w:rsid w:val="00E06576"/>
    <w:rsid w:val="00E06688"/>
    <w:rsid w:val="00E06844"/>
    <w:rsid w:val="00E06869"/>
    <w:rsid w:val="00E06883"/>
    <w:rsid w:val="00E068E8"/>
    <w:rsid w:val="00E06926"/>
    <w:rsid w:val="00E06974"/>
    <w:rsid w:val="00E069E6"/>
    <w:rsid w:val="00E069FD"/>
    <w:rsid w:val="00E06A05"/>
    <w:rsid w:val="00E06C95"/>
    <w:rsid w:val="00E06CC6"/>
    <w:rsid w:val="00E06DBE"/>
    <w:rsid w:val="00E06DCB"/>
    <w:rsid w:val="00E06DD0"/>
    <w:rsid w:val="00E06E37"/>
    <w:rsid w:val="00E06ED9"/>
    <w:rsid w:val="00E06F36"/>
    <w:rsid w:val="00E07015"/>
    <w:rsid w:val="00E0706F"/>
    <w:rsid w:val="00E071D1"/>
    <w:rsid w:val="00E07319"/>
    <w:rsid w:val="00E07340"/>
    <w:rsid w:val="00E07345"/>
    <w:rsid w:val="00E073AD"/>
    <w:rsid w:val="00E07715"/>
    <w:rsid w:val="00E077B8"/>
    <w:rsid w:val="00E07819"/>
    <w:rsid w:val="00E0781E"/>
    <w:rsid w:val="00E0787B"/>
    <w:rsid w:val="00E079E4"/>
    <w:rsid w:val="00E07A70"/>
    <w:rsid w:val="00E07AC2"/>
    <w:rsid w:val="00E07ACA"/>
    <w:rsid w:val="00E07E40"/>
    <w:rsid w:val="00E07F52"/>
    <w:rsid w:val="00E1003D"/>
    <w:rsid w:val="00E1008F"/>
    <w:rsid w:val="00E10141"/>
    <w:rsid w:val="00E1014E"/>
    <w:rsid w:val="00E101EC"/>
    <w:rsid w:val="00E101FE"/>
    <w:rsid w:val="00E10304"/>
    <w:rsid w:val="00E10320"/>
    <w:rsid w:val="00E10341"/>
    <w:rsid w:val="00E10392"/>
    <w:rsid w:val="00E103C1"/>
    <w:rsid w:val="00E10407"/>
    <w:rsid w:val="00E1048E"/>
    <w:rsid w:val="00E104E2"/>
    <w:rsid w:val="00E10579"/>
    <w:rsid w:val="00E105E3"/>
    <w:rsid w:val="00E105FD"/>
    <w:rsid w:val="00E10675"/>
    <w:rsid w:val="00E106D1"/>
    <w:rsid w:val="00E1085D"/>
    <w:rsid w:val="00E10929"/>
    <w:rsid w:val="00E10941"/>
    <w:rsid w:val="00E10A4F"/>
    <w:rsid w:val="00E10ADE"/>
    <w:rsid w:val="00E10AE6"/>
    <w:rsid w:val="00E10D86"/>
    <w:rsid w:val="00E10D87"/>
    <w:rsid w:val="00E10DA7"/>
    <w:rsid w:val="00E10EA4"/>
    <w:rsid w:val="00E10F46"/>
    <w:rsid w:val="00E10FF0"/>
    <w:rsid w:val="00E1101D"/>
    <w:rsid w:val="00E1110B"/>
    <w:rsid w:val="00E11145"/>
    <w:rsid w:val="00E111ED"/>
    <w:rsid w:val="00E11330"/>
    <w:rsid w:val="00E11399"/>
    <w:rsid w:val="00E115D7"/>
    <w:rsid w:val="00E11648"/>
    <w:rsid w:val="00E11735"/>
    <w:rsid w:val="00E117CC"/>
    <w:rsid w:val="00E117DE"/>
    <w:rsid w:val="00E11845"/>
    <w:rsid w:val="00E11858"/>
    <w:rsid w:val="00E1192F"/>
    <w:rsid w:val="00E11B79"/>
    <w:rsid w:val="00E11BCF"/>
    <w:rsid w:val="00E11BD0"/>
    <w:rsid w:val="00E11CDF"/>
    <w:rsid w:val="00E11D50"/>
    <w:rsid w:val="00E11DE9"/>
    <w:rsid w:val="00E11F3F"/>
    <w:rsid w:val="00E12029"/>
    <w:rsid w:val="00E1204A"/>
    <w:rsid w:val="00E1206F"/>
    <w:rsid w:val="00E1210A"/>
    <w:rsid w:val="00E12172"/>
    <w:rsid w:val="00E12388"/>
    <w:rsid w:val="00E124FA"/>
    <w:rsid w:val="00E1253E"/>
    <w:rsid w:val="00E125EA"/>
    <w:rsid w:val="00E12654"/>
    <w:rsid w:val="00E1269F"/>
    <w:rsid w:val="00E126F7"/>
    <w:rsid w:val="00E12758"/>
    <w:rsid w:val="00E12BDB"/>
    <w:rsid w:val="00E12BF8"/>
    <w:rsid w:val="00E12C1D"/>
    <w:rsid w:val="00E12D96"/>
    <w:rsid w:val="00E12E49"/>
    <w:rsid w:val="00E12E60"/>
    <w:rsid w:val="00E12EA5"/>
    <w:rsid w:val="00E12EB0"/>
    <w:rsid w:val="00E12EEE"/>
    <w:rsid w:val="00E12EF1"/>
    <w:rsid w:val="00E12F35"/>
    <w:rsid w:val="00E12F5E"/>
    <w:rsid w:val="00E12FE7"/>
    <w:rsid w:val="00E13003"/>
    <w:rsid w:val="00E13021"/>
    <w:rsid w:val="00E13207"/>
    <w:rsid w:val="00E13232"/>
    <w:rsid w:val="00E13276"/>
    <w:rsid w:val="00E13311"/>
    <w:rsid w:val="00E1355F"/>
    <w:rsid w:val="00E135EC"/>
    <w:rsid w:val="00E138C2"/>
    <w:rsid w:val="00E13ACD"/>
    <w:rsid w:val="00E13BB0"/>
    <w:rsid w:val="00E13D5B"/>
    <w:rsid w:val="00E13F20"/>
    <w:rsid w:val="00E13F3C"/>
    <w:rsid w:val="00E13F44"/>
    <w:rsid w:val="00E13FE6"/>
    <w:rsid w:val="00E14046"/>
    <w:rsid w:val="00E14134"/>
    <w:rsid w:val="00E1414B"/>
    <w:rsid w:val="00E14277"/>
    <w:rsid w:val="00E1437F"/>
    <w:rsid w:val="00E143BF"/>
    <w:rsid w:val="00E143EC"/>
    <w:rsid w:val="00E1441A"/>
    <w:rsid w:val="00E14558"/>
    <w:rsid w:val="00E146DC"/>
    <w:rsid w:val="00E1472C"/>
    <w:rsid w:val="00E14868"/>
    <w:rsid w:val="00E148BF"/>
    <w:rsid w:val="00E14939"/>
    <w:rsid w:val="00E14B17"/>
    <w:rsid w:val="00E14B2E"/>
    <w:rsid w:val="00E14B3D"/>
    <w:rsid w:val="00E14CAD"/>
    <w:rsid w:val="00E14CCE"/>
    <w:rsid w:val="00E14E2B"/>
    <w:rsid w:val="00E14ED6"/>
    <w:rsid w:val="00E150F5"/>
    <w:rsid w:val="00E1515A"/>
    <w:rsid w:val="00E15354"/>
    <w:rsid w:val="00E1535F"/>
    <w:rsid w:val="00E153E0"/>
    <w:rsid w:val="00E153E2"/>
    <w:rsid w:val="00E1542F"/>
    <w:rsid w:val="00E15461"/>
    <w:rsid w:val="00E1550B"/>
    <w:rsid w:val="00E155A4"/>
    <w:rsid w:val="00E156DE"/>
    <w:rsid w:val="00E157A2"/>
    <w:rsid w:val="00E158F4"/>
    <w:rsid w:val="00E15A2F"/>
    <w:rsid w:val="00E15A5C"/>
    <w:rsid w:val="00E15B32"/>
    <w:rsid w:val="00E15B5F"/>
    <w:rsid w:val="00E15C09"/>
    <w:rsid w:val="00E15C10"/>
    <w:rsid w:val="00E15C34"/>
    <w:rsid w:val="00E15DE0"/>
    <w:rsid w:val="00E15E0F"/>
    <w:rsid w:val="00E15F60"/>
    <w:rsid w:val="00E16194"/>
    <w:rsid w:val="00E161C7"/>
    <w:rsid w:val="00E16439"/>
    <w:rsid w:val="00E1646F"/>
    <w:rsid w:val="00E164D0"/>
    <w:rsid w:val="00E1651B"/>
    <w:rsid w:val="00E165A0"/>
    <w:rsid w:val="00E16788"/>
    <w:rsid w:val="00E167FC"/>
    <w:rsid w:val="00E1680F"/>
    <w:rsid w:val="00E1686E"/>
    <w:rsid w:val="00E16899"/>
    <w:rsid w:val="00E168B9"/>
    <w:rsid w:val="00E16923"/>
    <w:rsid w:val="00E16960"/>
    <w:rsid w:val="00E16A37"/>
    <w:rsid w:val="00E16A3D"/>
    <w:rsid w:val="00E16A5D"/>
    <w:rsid w:val="00E16C2B"/>
    <w:rsid w:val="00E16C2F"/>
    <w:rsid w:val="00E16CD2"/>
    <w:rsid w:val="00E16DE9"/>
    <w:rsid w:val="00E16E94"/>
    <w:rsid w:val="00E16EBA"/>
    <w:rsid w:val="00E16ED9"/>
    <w:rsid w:val="00E16FA4"/>
    <w:rsid w:val="00E16FA7"/>
    <w:rsid w:val="00E17090"/>
    <w:rsid w:val="00E171CF"/>
    <w:rsid w:val="00E1757C"/>
    <w:rsid w:val="00E17727"/>
    <w:rsid w:val="00E1788F"/>
    <w:rsid w:val="00E1797A"/>
    <w:rsid w:val="00E179EF"/>
    <w:rsid w:val="00E17A86"/>
    <w:rsid w:val="00E17CF4"/>
    <w:rsid w:val="00E17D81"/>
    <w:rsid w:val="00E17E42"/>
    <w:rsid w:val="00E17F86"/>
    <w:rsid w:val="00E17FD7"/>
    <w:rsid w:val="00E20057"/>
    <w:rsid w:val="00E202A0"/>
    <w:rsid w:val="00E20315"/>
    <w:rsid w:val="00E203BF"/>
    <w:rsid w:val="00E203CF"/>
    <w:rsid w:val="00E20479"/>
    <w:rsid w:val="00E204E2"/>
    <w:rsid w:val="00E204F1"/>
    <w:rsid w:val="00E2053F"/>
    <w:rsid w:val="00E205CF"/>
    <w:rsid w:val="00E2062E"/>
    <w:rsid w:val="00E208E6"/>
    <w:rsid w:val="00E20B7E"/>
    <w:rsid w:val="00E20CBD"/>
    <w:rsid w:val="00E20CF2"/>
    <w:rsid w:val="00E20D26"/>
    <w:rsid w:val="00E20D46"/>
    <w:rsid w:val="00E20DE1"/>
    <w:rsid w:val="00E20DF4"/>
    <w:rsid w:val="00E210A1"/>
    <w:rsid w:val="00E211F5"/>
    <w:rsid w:val="00E21204"/>
    <w:rsid w:val="00E213A0"/>
    <w:rsid w:val="00E21446"/>
    <w:rsid w:val="00E21527"/>
    <w:rsid w:val="00E21561"/>
    <w:rsid w:val="00E21738"/>
    <w:rsid w:val="00E217E8"/>
    <w:rsid w:val="00E2188C"/>
    <w:rsid w:val="00E21A7F"/>
    <w:rsid w:val="00E21A8F"/>
    <w:rsid w:val="00E21ACA"/>
    <w:rsid w:val="00E21B06"/>
    <w:rsid w:val="00E21C06"/>
    <w:rsid w:val="00E21D51"/>
    <w:rsid w:val="00E21D59"/>
    <w:rsid w:val="00E21E0F"/>
    <w:rsid w:val="00E21E16"/>
    <w:rsid w:val="00E21EC6"/>
    <w:rsid w:val="00E21F79"/>
    <w:rsid w:val="00E220DC"/>
    <w:rsid w:val="00E22107"/>
    <w:rsid w:val="00E22140"/>
    <w:rsid w:val="00E2218C"/>
    <w:rsid w:val="00E223A9"/>
    <w:rsid w:val="00E223EF"/>
    <w:rsid w:val="00E22436"/>
    <w:rsid w:val="00E22499"/>
    <w:rsid w:val="00E2255B"/>
    <w:rsid w:val="00E226BA"/>
    <w:rsid w:val="00E226F3"/>
    <w:rsid w:val="00E229D1"/>
    <w:rsid w:val="00E229FB"/>
    <w:rsid w:val="00E22A62"/>
    <w:rsid w:val="00E22B6D"/>
    <w:rsid w:val="00E22D17"/>
    <w:rsid w:val="00E22DD7"/>
    <w:rsid w:val="00E22ED3"/>
    <w:rsid w:val="00E22FC6"/>
    <w:rsid w:val="00E22FF0"/>
    <w:rsid w:val="00E231D7"/>
    <w:rsid w:val="00E231E0"/>
    <w:rsid w:val="00E2320B"/>
    <w:rsid w:val="00E232A3"/>
    <w:rsid w:val="00E232C5"/>
    <w:rsid w:val="00E2338E"/>
    <w:rsid w:val="00E233C7"/>
    <w:rsid w:val="00E233DF"/>
    <w:rsid w:val="00E2354E"/>
    <w:rsid w:val="00E2365F"/>
    <w:rsid w:val="00E23693"/>
    <w:rsid w:val="00E236AE"/>
    <w:rsid w:val="00E2377B"/>
    <w:rsid w:val="00E23793"/>
    <w:rsid w:val="00E2379D"/>
    <w:rsid w:val="00E237A8"/>
    <w:rsid w:val="00E237D7"/>
    <w:rsid w:val="00E2388D"/>
    <w:rsid w:val="00E23A1E"/>
    <w:rsid w:val="00E23B7A"/>
    <w:rsid w:val="00E23C0D"/>
    <w:rsid w:val="00E23C33"/>
    <w:rsid w:val="00E23D2B"/>
    <w:rsid w:val="00E23D5F"/>
    <w:rsid w:val="00E23F0C"/>
    <w:rsid w:val="00E23FE8"/>
    <w:rsid w:val="00E2412C"/>
    <w:rsid w:val="00E24177"/>
    <w:rsid w:val="00E241A1"/>
    <w:rsid w:val="00E241C0"/>
    <w:rsid w:val="00E24281"/>
    <w:rsid w:val="00E242A1"/>
    <w:rsid w:val="00E24351"/>
    <w:rsid w:val="00E24436"/>
    <w:rsid w:val="00E24498"/>
    <w:rsid w:val="00E244A1"/>
    <w:rsid w:val="00E24521"/>
    <w:rsid w:val="00E245E8"/>
    <w:rsid w:val="00E2463E"/>
    <w:rsid w:val="00E24654"/>
    <w:rsid w:val="00E2468C"/>
    <w:rsid w:val="00E2469B"/>
    <w:rsid w:val="00E246A9"/>
    <w:rsid w:val="00E247BA"/>
    <w:rsid w:val="00E247EA"/>
    <w:rsid w:val="00E24972"/>
    <w:rsid w:val="00E24A65"/>
    <w:rsid w:val="00E24A8A"/>
    <w:rsid w:val="00E24ACE"/>
    <w:rsid w:val="00E24B59"/>
    <w:rsid w:val="00E24BA3"/>
    <w:rsid w:val="00E24BA8"/>
    <w:rsid w:val="00E24C38"/>
    <w:rsid w:val="00E24DF8"/>
    <w:rsid w:val="00E24E42"/>
    <w:rsid w:val="00E24F60"/>
    <w:rsid w:val="00E24F71"/>
    <w:rsid w:val="00E24F74"/>
    <w:rsid w:val="00E25043"/>
    <w:rsid w:val="00E2510D"/>
    <w:rsid w:val="00E2513B"/>
    <w:rsid w:val="00E25173"/>
    <w:rsid w:val="00E251F6"/>
    <w:rsid w:val="00E252BF"/>
    <w:rsid w:val="00E252EA"/>
    <w:rsid w:val="00E25310"/>
    <w:rsid w:val="00E25402"/>
    <w:rsid w:val="00E2544F"/>
    <w:rsid w:val="00E25456"/>
    <w:rsid w:val="00E25496"/>
    <w:rsid w:val="00E25544"/>
    <w:rsid w:val="00E25549"/>
    <w:rsid w:val="00E25706"/>
    <w:rsid w:val="00E25753"/>
    <w:rsid w:val="00E25806"/>
    <w:rsid w:val="00E258EE"/>
    <w:rsid w:val="00E25993"/>
    <w:rsid w:val="00E25A3B"/>
    <w:rsid w:val="00E25AD7"/>
    <w:rsid w:val="00E25BF4"/>
    <w:rsid w:val="00E25C2B"/>
    <w:rsid w:val="00E25CE4"/>
    <w:rsid w:val="00E25D8D"/>
    <w:rsid w:val="00E25DA0"/>
    <w:rsid w:val="00E260E9"/>
    <w:rsid w:val="00E26217"/>
    <w:rsid w:val="00E26229"/>
    <w:rsid w:val="00E262EA"/>
    <w:rsid w:val="00E26391"/>
    <w:rsid w:val="00E263A7"/>
    <w:rsid w:val="00E2655C"/>
    <w:rsid w:val="00E265FB"/>
    <w:rsid w:val="00E2666A"/>
    <w:rsid w:val="00E26690"/>
    <w:rsid w:val="00E266A8"/>
    <w:rsid w:val="00E267AD"/>
    <w:rsid w:val="00E26981"/>
    <w:rsid w:val="00E26A8E"/>
    <w:rsid w:val="00E26AA5"/>
    <w:rsid w:val="00E26B34"/>
    <w:rsid w:val="00E26C22"/>
    <w:rsid w:val="00E26C40"/>
    <w:rsid w:val="00E26D83"/>
    <w:rsid w:val="00E26E1C"/>
    <w:rsid w:val="00E2710C"/>
    <w:rsid w:val="00E2714B"/>
    <w:rsid w:val="00E271BD"/>
    <w:rsid w:val="00E2721B"/>
    <w:rsid w:val="00E2724D"/>
    <w:rsid w:val="00E2727F"/>
    <w:rsid w:val="00E27298"/>
    <w:rsid w:val="00E27331"/>
    <w:rsid w:val="00E27334"/>
    <w:rsid w:val="00E2736B"/>
    <w:rsid w:val="00E274BE"/>
    <w:rsid w:val="00E27508"/>
    <w:rsid w:val="00E27628"/>
    <w:rsid w:val="00E27649"/>
    <w:rsid w:val="00E2774F"/>
    <w:rsid w:val="00E277A7"/>
    <w:rsid w:val="00E277A8"/>
    <w:rsid w:val="00E277B1"/>
    <w:rsid w:val="00E277BA"/>
    <w:rsid w:val="00E2780E"/>
    <w:rsid w:val="00E27811"/>
    <w:rsid w:val="00E278CA"/>
    <w:rsid w:val="00E279F5"/>
    <w:rsid w:val="00E27B42"/>
    <w:rsid w:val="00E27B60"/>
    <w:rsid w:val="00E27B9C"/>
    <w:rsid w:val="00E27CC3"/>
    <w:rsid w:val="00E27CF0"/>
    <w:rsid w:val="00E27DE7"/>
    <w:rsid w:val="00E27E04"/>
    <w:rsid w:val="00E27E88"/>
    <w:rsid w:val="00E27EFA"/>
    <w:rsid w:val="00E30092"/>
    <w:rsid w:val="00E3011C"/>
    <w:rsid w:val="00E30161"/>
    <w:rsid w:val="00E3018B"/>
    <w:rsid w:val="00E301A8"/>
    <w:rsid w:val="00E302A8"/>
    <w:rsid w:val="00E30330"/>
    <w:rsid w:val="00E3034E"/>
    <w:rsid w:val="00E30571"/>
    <w:rsid w:val="00E30698"/>
    <w:rsid w:val="00E306E7"/>
    <w:rsid w:val="00E3078F"/>
    <w:rsid w:val="00E307A7"/>
    <w:rsid w:val="00E309C8"/>
    <w:rsid w:val="00E30A3B"/>
    <w:rsid w:val="00E30B67"/>
    <w:rsid w:val="00E30BBE"/>
    <w:rsid w:val="00E30C60"/>
    <w:rsid w:val="00E30C67"/>
    <w:rsid w:val="00E30C91"/>
    <w:rsid w:val="00E30CC0"/>
    <w:rsid w:val="00E30E84"/>
    <w:rsid w:val="00E30F6F"/>
    <w:rsid w:val="00E3101D"/>
    <w:rsid w:val="00E310FA"/>
    <w:rsid w:val="00E31223"/>
    <w:rsid w:val="00E3123E"/>
    <w:rsid w:val="00E31391"/>
    <w:rsid w:val="00E313D8"/>
    <w:rsid w:val="00E31482"/>
    <w:rsid w:val="00E314B6"/>
    <w:rsid w:val="00E3151A"/>
    <w:rsid w:val="00E316E5"/>
    <w:rsid w:val="00E316F7"/>
    <w:rsid w:val="00E31894"/>
    <w:rsid w:val="00E31965"/>
    <w:rsid w:val="00E31966"/>
    <w:rsid w:val="00E31B65"/>
    <w:rsid w:val="00E31B6F"/>
    <w:rsid w:val="00E31D18"/>
    <w:rsid w:val="00E31D7A"/>
    <w:rsid w:val="00E31DBB"/>
    <w:rsid w:val="00E31E67"/>
    <w:rsid w:val="00E31E96"/>
    <w:rsid w:val="00E31F03"/>
    <w:rsid w:val="00E31FF4"/>
    <w:rsid w:val="00E3224A"/>
    <w:rsid w:val="00E32465"/>
    <w:rsid w:val="00E32649"/>
    <w:rsid w:val="00E3266F"/>
    <w:rsid w:val="00E3276F"/>
    <w:rsid w:val="00E327E8"/>
    <w:rsid w:val="00E3280E"/>
    <w:rsid w:val="00E3290B"/>
    <w:rsid w:val="00E32988"/>
    <w:rsid w:val="00E329B5"/>
    <w:rsid w:val="00E32A02"/>
    <w:rsid w:val="00E32B9D"/>
    <w:rsid w:val="00E32BCB"/>
    <w:rsid w:val="00E32CF1"/>
    <w:rsid w:val="00E32D40"/>
    <w:rsid w:val="00E32DBC"/>
    <w:rsid w:val="00E32E1F"/>
    <w:rsid w:val="00E32E85"/>
    <w:rsid w:val="00E32F24"/>
    <w:rsid w:val="00E32FDA"/>
    <w:rsid w:val="00E33010"/>
    <w:rsid w:val="00E330A1"/>
    <w:rsid w:val="00E33123"/>
    <w:rsid w:val="00E33169"/>
    <w:rsid w:val="00E33185"/>
    <w:rsid w:val="00E33188"/>
    <w:rsid w:val="00E331BB"/>
    <w:rsid w:val="00E331EE"/>
    <w:rsid w:val="00E3323C"/>
    <w:rsid w:val="00E3332D"/>
    <w:rsid w:val="00E33429"/>
    <w:rsid w:val="00E33470"/>
    <w:rsid w:val="00E3364A"/>
    <w:rsid w:val="00E33674"/>
    <w:rsid w:val="00E3368A"/>
    <w:rsid w:val="00E336D4"/>
    <w:rsid w:val="00E336DA"/>
    <w:rsid w:val="00E33777"/>
    <w:rsid w:val="00E33837"/>
    <w:rsid w:val="00E3391A"/>
    <w:rsid w:val="00E3393A"/>
    <w:rsid w:val="00E339FD"/>
    <w:rsid w:val="00E33A17"/>
    <w:rsid w:val="00E33A33"/>
    <w:rsid w:val="00E33A73"/>
    <w:rsid w:val="00E33B83"/>
    <w:rsid w:val="00E33C19"/>
    <w:rsid w:val="00E33C1C"/>
    <w:rsid w:val="00E33D49"/>
    <w:rsid w:val="00E340A8"/>
    <w:rsid w:val="00E34127"/>
    <w:rsid w:val="00E341BE"/>
    <w:rsid w:val="00E341F8"/>
    <w:rsid w:val="00E3423F"/>
    <w:rsid w:val="00E3424A"/>
    <w:rsid w:val="00E34267"/>
    <w:rsid w:val="00E34307"/>
    <w:rsid w:val="00E3433D"/>
    <w:rsid w:val="00E3457E"/>
    <w:rsid w:val="00E346B6"/>
    <w:rsid w:val="00E34717"/>
    <w:rsid w:val="00E34741"/>
    <w:rsid w:val="00E34779"/>
    <w:rsid w:val="00E347E0"/>
    <w:rsid w:val="00E3498E"/>
    <w:rsid w:val="00E34B36"/>
    <w:rsid w:val="00E34CD5"/>
    <w:rsid w:val="00E34E71"/>
    <w:rsid w:val="00E34F42"/>
    <w:rsid w:val="00E34FC4"/>
    <w:rsid w:val="00E3513B"/>
    <w:rsid w:val="00E35151"/>
    <w:rsid w:val="00E3522E"/>
    <w:rsid w:val="00E35347"/>
    <w:rsid w:val="00E35433"/>
    <w:rsid w:val="00E3548D"/>
    <w:rsid w:val="00E3550E"/>
    <w:rsid w:val="00E3552E"/>
    <w:rsid w:val="00E355CB"/>
    <w:rsid w:val="00E358A5"/>
    <w:rsid w:val="00E358D4"/>
    <w:rsid w:val="00E358DD"/>
    <w:rsid w:val="00E35A91"/>
    <w:rsid w:val="00E35DEE"/>
    <w:rsid w:val="00E35E3F"/>
    <w:rsid w:val="00E35E41"/>
    <w:rsid w:val="00E35EC8"/>
    <w:rsid w:val="00E35F3F"/>
    <w:rsid w:val="00E360B7"/>
    <w:rsid w:val="00E360C7"/>
    <w:rsid w:val="00E3618E"/>
    <w:rsid w:val="00E36312"/>
    <w:rsid w:val="00E3633C"/>
    <w:rsid w:val="00E363A9"/>
    <w:rsid w:val="00E36413"/>
    <w:rsid w:val="00E3646D"/>
    <w:rsid w:val="00E3647E"/>
    <w:rsid w:val="00E365DC"/>
    <w:rsid w:val="00E365FE"/>
    <w:rsid w:val="00E36693"/>
    <w:rsid w:val="00E367FB"/>
    <w:rsid w:val="00E36808"/>
    <w:rsid w:val="00E369F6"/>
    <w:rsid w:val="00E369FF"/>
    <w:rsid w:val="00E36B23"/>
    <w:rsid w:val="00E36B77"/>
    <w:rsid w:val="00E36BF5"/>
    <w:rsid w:val="00E36C0C"/>
    <w:rsid w:val="00E36C7B"/>
    <w:rsid w:val="00E36C8E"/>
    <w:rsid w:val="00E36CAE"/>
    <w:rsid w:val="00E36DBA"/>
    <w:rsid w:val="00E36E47"/>
    <w:rsid w:val="00E36EB6"/>
    <w:rsid w:val="00E36F56"/>
    <w:rsid w:val="00E3701E"/>
    <w:rsid w:val="00E37146"/>
    <w:rsid w:val="00E3715D"/>
    <w:rsid w:val="00E3716B"/>
    <w:rsid w:val="00E37220"/>
    <w:rsid w:val="00E3722C"/>
    <w:rsid w:val="00E37315"/>
    <w:rsid w:val="00E37352"/>
    <w:rsid w:val="00E37385"/>
    <w:rsid w:val="00E3746B"/>
    <w:rsid w:val="00E374E2"/>
    <w:rsid w:val="00E37542"/>
    <w:rsid w:val="00E375AF"/>
    <w:rsid w:val="00E375BB"/>
    <w:rsid w:val="00E37708"/>
    <w:rsid w:val="00E37A9A"/>
    <w:rsid w:val="00E37B06"/>
    <w:rsid w:val="00E37B46"/>
    <w:rsid w:val="00E37B71"/>
    <w:rsid w:val="00E37C06"/>
    <w:rsid w:val="00E37C53"/>
    <w:rsid w:val="00E37C72"/>
    <w:rsid w:val="00E37C8D"/>
    <w:rsid w:val="00E37CD1"/>
    <w:rsid w:val="00E37DBD"/>
    <w:rsid w:val="00E37EC5"/>
    <w:rsid w:val="00E40002"/>
    <w:rsid w:val="00E40050"/>
    <w:rsid w:val="00E4011D"/>
    <w:rsid w:val="00E40120"/>
    <w:rsid w:val="00E401D8"/>
    <w:rsid w:val="00E40342"/>
    <w:rsid w:val="00E405E7"/>
    <w:rsid w:val="00E40763"/>
    <w:rsid w:val="00E4079C"/>
    <w:rsid w:val="00E40877"/>
    <w:rsid w:val="00E408B0"/>
    <w:rsid w:val="00E408B3"/>
    <w:rsid w:val="00E408FE"/>
    <w:rsid w:val="00E40908"/>
    <w:rsid w:val="00E409DC"/>
    <w:rsid w:val="00E40A7F"/>
    <w:rsid w:val="00E40B1E"/>
    <w:rsid w:val="00E40BBB"/>
    <w:rsid w:val="00E40BD5"/>
    <w:rsid w:val="00E40C09"/>
    <w:rsid w:val="00E40C4F"/>
    <w:rsid w:val="00E40C5A"/>
    <w:rsid w:val="00E40CF3"/>
    <w:rsid w:val="00E40CF5"/>
    <w:rsid w:val="00E40E2A"/>
    <w:rsid w:val="00E40EEA"/>
    <w:rsid w:val="00E40FCE"/>
    <w:rsid w:val="00E41018"/>
    <w:rsid w:val="00E41031"/>
    <w:rsid w:val="00E4119B"/>
    <w:rsid w:val="00E411A7"/>
    <w:rsid w:val="00E4137D"/>
    <w:rsid w:val="00E4143D"/>
    <w:rsid w:val="00E414EB"/>
    <w:rsid w:val="00E41680"/>
    <w:rsid w:val="00E4180D"/>
    <w:rsid w:val="00E41836"/>
    <w:rsid w:val="00E41863"/>
    <w:rsid w:val="00E418CB"/>
    <w:rsid w:val="00E41982"/>
    <w:rsid w:val="00E41CA6"/>
    <w:rsid w:val="00E41D04"/>
    <w:rsid w:val="00E41D4C"/>
    <w:rsid w:val="00E41DA7"/>
    <w:rsid w:val="00E41E10"/>
    <w:rsid w:val="00E41E34"/>
    <w:rsid w:val="00E41E79"/>
    <w:rsid w:val="00E41EC5"/>
    <w:rsid w:val="00E41EF7"/>
    <w:rsid w:val="00E41F15"/>
    <w:rsid w:val="00E41F5F"/>
    <w:rsid w:val="00E420B8"/>
    <w:rsid w:val="00E421C6"/>
    <w:rsid w:val="00E42290"/>
    <w:rsid w:val="00E422C9"/>
    <w:rsid w:val="00E4247C"/>
    <w:rsid w:val="00E424C3"/>
    <w:rsid w:val="00E425B4"/>
    <w:rsid w:val="00E42792"/>
    <w:rsid w:val="00E4280D"/>
    <w:rsid w:val="00E428D4"/>
    <w:rsid w:val="00E42910"/>
    <w:rsid w:val="00E4297D"/>
    <w:rsid w:val="00E42998"/>
    <w:rsid w:val="00E42A9D"/>
    <w:rsid w:val="00E42BBC"/>
    <w:rsid w:val="00E42BDA"/>
    <w:rsid w:val="00E42CD9"/>
    <w:rsid w:val="00E42FDE"/>
    <w:rsid w:val="00E43052"/>
    <w:rsid w:val="00E43067"/>
    <w:rsid w:val="00E43304"/>
    <w:rsid w:val="00E4341C"/>
    <w:rsid w:val="00E43463"/>
    <w:rsid w:val="00E434FC"/>
    <w:rsid w:val="00E43524"/>
    <w:rsid w:val="00E4358C"/>
    <w:rsid w:val="00E435AD"/>
    <w:rsid w:val="00E4360F"/>
    <w:rsid w:val="00E436AF"/>
    <w:rsid w:val="00E43ABD"/>
    <w:rsid w:val="00E43EF9"/>
    <w:rsid w:val="00E43F05"/>
    <w:rsid w:val="00E43FCC"/>
    <w:rsid w:val="00E4403B"/>
    <w:rsid w:val="00E4404A"/>
    <w:rsid w:val="00E440B4"/>
    <w:rsid w:val="00E4412D"/>
    <w:rsid w:val="00E44142"/>
    <w:rsid w:val="00E44199"/>
    <w:rsid w:val="00E4420F"/>
    <w:rsid w:val="00E442AE"/>
    <w:rsid w:val="00E4442A"/>
    <w:rsid w:val="00E4444D"/>
    <w:rsid w:val="00E44623"/>
    <w:rsid w:val="00E44628"/>
    <w:rsid w:val="00E4463A"/>
    <w:rsid w:val="00E446A7"/>
    <w:rsid w:val="00E4470E"/>
    <w:rsid w:val="00E44714"/>
    <w:rsid w:val="00E44718"/>
    <w:rsid w:val="00E4477F"/>
    <w:rsid w:val="00E447A2"/>
    <w:rsid w:val="00E44845"/>
    <w:rsid w:val="00E44902"/>
    <w:rsid w:val="00E44968"/>
    <w:rsid w:val="00E44A4D"/>
    <w:rsid w:val="00E44AD0"/>
    <w:rsid w:val="00E44B0E"/>
    <w:rsid w:val="00E44CAA"/>
    <w:rsid w:val="00E44D09"/>
    <w:rsid w:val="00E44F79"/>
    <w:rsid w:val="00E450B0"/>
    <w:rsid w:val="00E450DF"/>
    <w:rsid w:val="00E4514A"/>
    <w:rsid w:val="00E451B1"/>
    <w:rsid w:val="00E45284"/>
    <w:rsid w:val="00E45412"/>
    <w:rsid w:val="00E4559A"/>
    <w:rsid w:val="00E4560F"/>
    <w:rsid w:val="00E4568A"/>
    <w:rsid w:val="00E45876"/>
    <w:rsid w:val="00E458AA"/>
    <w:rsid w:val="00E458EE"/>
    <w:rsid w:val="00E458F7"/>
    <w:rsid w:val="00E45972"/>
    <w:rsid w:val="00E45A77"/>
    <w:rsid w:val="00E45CFB"/>
    <w:rsid w:val="00E45D5B"/>
    <w:rsid w:val="00E45D9A"/>
    <w:rsid w:val="00E45DDE"/>
    <w:rsid w:val="00E45F98"/>
    <w:rsid w:val="00E45FDE"/>
    <w:rsid w:val="00E4600A"/>
    <w:rsid w:val="00E4600B"/>
    <w:rsid w:val="00E460CE"/>
    <w:rsid w:val="00E460F8"/>
    <w:rsid w:val="00E46124"/>
    <w:rsid w:val="00E4615A"/>
    <w:rsid w:val="00E462B1"/>
    <w:rsid w:val="00E4649A"/>
    <w:rsid w:val="00E465A9"/>
    <w:rsid w:val="00E465EF"/>
    <w:rsid w:val="00E46600"/>
    <w:rsid w:val="00E46702"/>
    <w:rsid w:val="00E46808"/>
    <w:rsid w:val="00E46899"/>
    <w:rsid w:val="00E469D0"/>
    <w:rsid w:val="00E46A61"/>
    <w:rsid w:val="00E46B63"/>
    <w:rsid w:val="00E46DA6"/>
    <w:rsid w:val="00E47097"/>
    <w:rsid w:val="00E470BD"/>
    <w:rsid w:val="00E471B5"/>
    <w:rsid w:val="00E47254"/>
    <w:rsid w:val="00E47290"/>
    <w:rsid w:val="00E472E7"/>
    <w:rsid w:val="00E47510"/>
    <w:rsid w:val="00E4760B"/>
    <w:rsid w:val="00E4775F"/>
    <w:rsid w:val="00E477C4"/>
    <w:rsid w:val="00E4784F"/>
    <w:rsid w:val="00E478C6"/>
    <w:rsid w:val="00E478CE"/>
    <w:rsid w:val="00E47A15"/>
    <w:rsid w:val="00E47A9E"/>
    <w:rsid w:val="00E47B5F"/>
    <w:rsid w:val="00E47B7B"/>
    <w:rsid w:val="00E47CEB"/>
    <w:rsid w:val="00E47DF9"/>
    <w:rsid w:val="00E47EBD"/>
    <w:rsid w:val="00E47F29"/>
    <w:rsid w:val="00E501AC"/>
    <w:rsid w:val="00E50263"/>
    <w:rsid w:val="00E50314"/>
    <w:rsid w:val="00E5033A"/>
    <w:rsid w:val="00E5033E"/>
    <w:rsid w:val="00E50352"/>
    <w:rsid w:val="00E50389"/>
    <w:rsid w:val="00E503ED"/>
    <w:rsid w:val="00E5045E"/>
    <w:rsid w:val="00E5046C"/>
    <w:rsid w:val="00E5052A"/>
    <w:rsid w:val="00E505E1"/>
    <w:rsid w:val="00E50670"/>
    <w:rsid w:val="00E506B9"/>
    <w:rsid w:val="00E5070B"/>
    <w:rsid w:val="00E50754"/>
    <w:rsid w:val="00E507F0"/>
    <w:rsid w:val="00E5089E"/>
    <w:rsid w:val="00E5099C"/>
    <w:rsid w:val="00E509A7"/>
    <w:rsid w:val="00E50A14"/>
    <w:rsid w:val="00E50A6D"/>
    <w:rsid w:val="00E50A80"/>
    <w:rsid w:val="00E50A9B"/>
    <w:rsid w:val="00E50AA8"/>
    <w:rsid w:val="00E50ABB"/>
    <w:rsid w:val="00E50B1A"/>
    <w:rsid w:val="00E50BA7"/>
    <w:rsid w:val="00E50BCA"/>
    <w:rsid w:val="00E50D53"/>
    <w:rsid w:val="00E50DF3"/>
    <w:rsid w:val="00E50E9F"/>
    <w:rsid w:val="00E51073"/>
    <w:rsid w:val="00E510E0"/>
    <w:rsid w:val="00E512CB"/>
    <w:rsid w:val="00E51330"/>
    <w:rsid w:val="00E513AA"/>
    <w:rsid w:val="00E51426"/>
    <w:rsid w:val="00E51831"/>
    <w:rsid w:val="00E51B47"/>
    <w:rsid w:val="00E51BA5"/>
    <w:rsid w:val="00E51C01"/>
    <w:rsid w:val="00E51E06"/>
    <w:rsid w:val="00E51E70"/>
    <w:rsid w:val="00E51EE5"/>
    <w:rsid w:val="00E51EEF"/>
    <w:rsid w:val="00E52034"/>
    <w:rsid w:val="00E52111"/>
    <w:rsid w:val="00E521A8"/>
    <w:rsid w:val="00E52358"/>
    <w:rsid w:val="00E5249D"/>
    <w:rsid w:val="00E52513"/>
    <w:rsid w:val="00E52537"/>
    <w:rsid w:val="00E5256E"/>
    <w:rsid w:val="00E5259F"/>
    <w:rsid w:val="00E5268D"/>
    <w:rsid w:val="00E526AC"/>
    <w:rsid w:val="00E52752"/>
    <w:rsid w:val="00E527D1"/>
    <w:rsid w:val="00E528D1"/>
    <w:rsid w:val="00E528E7"/>
    <w:rsid w:val="00E528FC"/>
    <w:rsid w:val="00E5294F"/>
    <w:rsid w:val="00E5295C"/>
    <w:rsid w:val="00E52A5F"/>
    <w:rsid w:val="00E52BC1"/>
    <w:rsid w:val="00E52BC8"/>
    <w:rsid w:val="00E52BF9"/>
    <w:rsid w:val="00E52CEC"/>
    <w:rsid w:val="00E52CF7"/>
    <w:rsid w:val="00E52D91"/>
    <w:rsid w:val="00E52DBA"/>
    <w:rsid w:val="00E52DF2"/>
    <w:rsid w:val="00E530A9"/>
    <w:rsid w:val="00E53105"/>
    <w:rsid w:val="00E53109"/>
    <w:rsid w:val="00E5316E"/>
    <w:rsid w:val="00E5322E"/>
    <w:rsid w:val="00E53266"/>
    <w:rsid w:val="00E53271"/>
    <w:rsid w:val="00E5335A"/>
    <w:rsid w:val="00E53440"/>
    <w:rsid w:val="00E534A0"/>
    <w:rsid w:val="00E5358D"/>
    <w:rsid w:val="00E535E0"/>
    <w:rsid w:val="00E535E2"/>
    <w:rsid w:val="00E536B7"/>
    <w:rsid w:val="00E536E0"/>
    <w:rsid w:val="00E536E4"/>
    <w:rsid w:val="00E537DA"/>
    <w:rsid w:val="00E5380B"/>
    <w:rsid w:val="00E53831"/>
    <w:rsid w:val="00E53839"/>
    <w:rsid w:val="00E5383D"/>
    <w:rsid w:val="00E53885"/>
    <w:rsid w:val="00E53B40"/>
    <w:rsid w:val="00E53C6A"/>
    <w:rsid w:val="00E53D21"/>
    <w:rsid w:val="00E53D3E"/>
    <w:rsid w:val="00E54085"/>
    <w:rsid w:val="00E540A1"/>
    <w:rsid w:val="00E54153"/>
    <w:rsid w:val="00E542B8"/>
    <w:rsid w:val="00E54389"/>
    <w:rsid w:val="00E543F2"/>
    <w:rsid w:val="00E544A9"/>
    <w:rsid w:val="00E54522"/>
    <w:rsid w:val="00E54543"/>
    <w:rsid w:val="00E545D7"/>
    <w:rsid w:val="00E54600"/>
    <w:rsid w:val="00E546D9"/>
    <w:rsid w:val="00E54807"/>
    <w:rsid w:val="00E5482F"/>
    <w:rsid w:val="00E5488B"/>
    <w:rsid w:val="00E548BA"/>
    <w:rsid w:val="00E548DF"/>
    <w:rsid w:val="00E54934"/>
    <w:rsid w:val="00E54A22"/>
    <w:rsid w:val="00E54A4D"/>
    <w:rsid w:val="00E54A60"/>
    <w:rsid w:val="00E54A77"/>
    <w:rsid w:val="00E54BED"/>
    <w:rsid w:val="00E54D24"/>
    <w:rsid w:val="00E54D7F"/>
    <w:rsid w:val="00E54E18"/>
    <w:rsid w:val="00E54EC2"/>
    <w:rsid w:val="00E54F40"/>
    <w:rsid w:val="00E54F5E"/>
    <w:rsid w:val="00E54F6C"/>
    <w:rsid w:val="00E54F7F"/>
    <w:rsid w:val="00E54FA4"/>
    <w:rsid w:val="00E5522C"/>
    <w:rsid w:val="00E5525E"/>
    <w:rsid w:val="00E55263"/>
    <w:rsid w:val="00E552CA"/>
    <w:rsid w:val="00E55389"/>
    <w:rsid w:val="00E555C7"/>
    <w:rsid w:val="00E55629"/>
    <w:rsid w:val="00E5563E"/>
    <w:rsid w:val="00E5566D"/>
    <w:rsid w:val="00E5567E"/>
    <w:rsid w:val="00E5571D"/>
    <w:rsid w:val="00E55724"/>
    <w:rsid w:val="00E557FD"/>
    <w:rsid w:val="00E55852"/>
    <w:rsid w:val="00E55881"/>
    <w:rsid w:val="00E558FC"/>
    <w:rsid w:val="00E5590D"/>
    <w:rsid w:val="00E5593B"/>
    <w:rsid w:val="00E55A37"/>
    <w:rsid w:val="00E55A55"/>
    <w:rsid w:val="00E55ADB"/>
    <w:rsid w:val="00E55B8C"/>
    <w:rsid w:val="00E55BF4"/>
    <w:rsid w:val="00E55C89"/>
    <w:rsid w:val="00E55D75"/>
    <w:rsid w:val="00E55E91"/>
    <w:rsid w:val="00E55EE9"/>
    <w:rsid w:val="00E55F49"/>
    <w:rsid w:val="00E55F5A"/>
    <w:rsid w:val="00E55F6F"/>
    <w:rsid w:val="00E56035"/>
    <w:rsid w:val="00E56126"/>
    <w:rsid w:val="00E5613A"/>
    <w:rsid w:val="00E561FC"/>
    <w:rsid w:val="00E56224"/>
    <w:rsid w:val="00E5625C"/>
    <w:rsid w:val="00E562E2"/>
    <w:rsid w:val="00E563CE"/>
    <w:rsid w:val="00E563EC"/>
    <w:rsid w:val="00E56436"/>
    <w:rsid w:val="00E56468"/>
    <w:rsid w:val="00E5647B"/>
    <w:rsid w:val="00E564EA"/>
    <w:rsid w:val="00E56501"/>
    <w:rsid w:val="00E5669A"/>
    <w:rsid w:val="00E5691D"/>
    <w:rsid w:val="00E56AC4"/>
    <w:rsid w:val="00E56BA6"/>
    <w:rsid w:val="00E56BA8"/>
    <w:rsid w:val="00E56C0E"/>
    <w:rsid w:val="00E56D08"/>
    <w:rsid w:val="00E56D0C"/>
    <w:rsid w:val="00E56D6A"/>
    <w:rsid w:val="00E56DF9"/>
    <w:rsid w:val="00E5702F"/>
    <w:rsid w:val="00E57064"/>
    <w:rsid w:val="00E57141"/>
    <w:rsid w:val="00E57171"/>
    <w:rsid w:val="00E57244"/>
    <w:rsid w:val="00E57262"/>
    <w:rsid w:val="00E57441"/>
    <w:rsid w:val="00E57476"/>
    <w:rsid w:val="00E57495"/>
    <w:rsid w:val="00E574D2"/>
    <w:rsid w:val="00E57581"/>
    <w:rsid w:val="00E5762A"/>
    <w:rsid w:val="00E5768B"/>
    <w:rsid w:val="00E57694"/>
    <w:rsid w:val="00E576AB"/>
    <w:rsid w:val="00E576C7"/>
    <w:rsid w:val="00E57785"/>
    <w:rsid w:val="00E5780F"/>
    <w:rsid w:val="00E57854"/>
    <w:rsid w:val="00E57998"/>
    <w:rsid w:val="00E57A51"/>
    <w:rsid w:val="00E57A68"/>
    <w:rsid w:val="00E57B17"/>
    <w:rsid w:val="00E57BA2"/>
    <w:rsid w:val="00E57BB0"/>
    <w:rsid w:val="00E57BB2"/>
    <w:rsid w:val="00E57C22"/>
    <w:rsid w:val="00E57D92"/>
    <w:rsid w:val="00E57E9F"/>
    <w:rsid w:val="00E57F43"/>
    <w:rsid w:val="00E60015"/>
    <w:rsid w:val="00E60063"/>
    <w:rsid w:val="00E60083"/>
    <w:rsid w:val="00E6010C"/>
    <w:rsid w:val="00E60215"/>
    <w:rsid w:val="00E6033A"/>
    <w:rsid w:val="00E603FC"/>
    <w:rsid w:val="00E6047E"/>
    <w:rsid w:val="00E6049A"/>
    <w:rsid w:val="00E60581"/>
    <w:rsid w:val="00E60675"/>
    <w:rsid w:val="00E60774"/>
    <w:rsid w:val="00E607C4"/>
    <w:rsid w:val="00E608A6"/>
    <w:rsid w:val="00E60948"/>
    <w:rsid w:val="00E6096B"/>
    <w:rsid w:val="00E60A1B"/>
    <w:rsid w:val="00E60A77"/>
    <w:rsid w:val="00E60C53"/>
    <w:rsid w:val="00E60D4F"/>
    <w:rsid w:val="00E60D7A"/>
    <w:rsid w:val="00E60DB7"/>
    <w:rsid w:val="00E60DBF"/>
    <w:rsid w:val="00E60E0B"/>
    <w:rsid w:val="00E60EF4"/>
    <w:rsid w:val="00E60FF6"/>
    <w:rsid w:val="00E610EE"/>
    <w:rsid w:val="00E610F2"/>
    <w:rsid w:val="00E61183"/>
    <w:rsid w:val="00E611AD"/>
    <w:rsid w:val="00E613D5"/>
    <w:rsid w:val="00E61447"/>
    <w:rsid w:val="00E61465"/>
    <w:rsid w:val="00E6147F"/>
    <w:rsid w:val="00E6149A"/>
    <w:rsid w:val="00E614A4"/>
    <w:rsid w:val="00E615A7"/>
    <w:rsid w:val="00E615C3"/>
    <w:rsid w:val="00E61634"/>
    <w:rsid w:val="00E616B2"/>
    <w:rsid w:val="00E6184E"/>
    <w:rsid w:val="00E61955"/>
    <w:rsid w:val="00E619C4"/>
    <w:rsid w:val="00E61A25"/>
    <w:rsid w:val="00E61A2D"/>
    <w:rsid w:val="00E61A34"/>
    <w:rsid w:val="00E61A49"/>
    <w:rsid w:val="00E61A8F"/>
    <w:rsid w:val="00E61B98"/>
    <w:rsid w:val="00E61BC4"/>
    <w:rsid w:val="00E61C5E"/>
    <w:rsid w:val="00E61C80"/>
    <w:rsid w:val="00E61C9F"/>
    <w:rsid w:val="00E61CD9"/>
    <w:rsid w:val="00E61F33"/>
    <w:rsid w:val="00E61F6B"/>
    <w:rsid w:val="00E61FF0"/>
    <w:rsid w:val="00E620B3"/>
    <w:rsid w:val="00E62224"/>
    <w:rsid w:val="00E6224D"/>
    <w:rsid w:val="00E62342"/>
    <w:rsid w:val="00E6254A"/>
    <w:rsid w:val="00E625A7"/>
    <w:rsid w:val="00E626CE"/>
    <w:rsid w:val="00E6274D"/>
    <w:rsid w:val="00E62776"/>
    <w:rsid w:val="00E627B3"/>
    <w:rsid w:val="00E627D5"/>
    <w:rsid w:val="00E627E0"/>
    <w:rsid w:val="00E628A4"/>
    <w:rsid w:val="00E62963"/>
    <w:rsid w:val="00E62B24"/>
    <w:rsid w:val="00E62B76"/>
    <w:rsid w:val="00E62C8B"/>
    <w:rsid w:val="00E62C8D"/>
    <w:rsid w:val="00E62D86"/>
    <w:rsid w:val="00E62DA1"/>
    <w:rsid w:val="00E62DF1"/>
    <w:rsid w:val="00E62E1D"/>
    <w:rsid w:val="00E62F09"/>
    <w:rsid w:val="00E6301D"/>
    <w:rsid w:val="00E63144"/>
    <w:rsid w:val="00E63194"/>
    <w:rsid w:val="00E632E9"/>
    <w:rsid w:val="00E63502"/>
    <w:rsid w:val="00E635DC"/>
    <w:rsid w:val="00E63647"/>
    <w:rsid w:val="00E63759"/>
    <w:rsid w:val="00E63893"/>
    <w:rsid w:val="00E63937"/>
    <w:rsid w:val="00E63A81"/>
    <w:rsid w:val="00E63ACD"/>
    <w:rsid w:val="00E63B2C"/>
    <w:rsid w:val="00E63CFE"/>
    <w:rsid w:val="00E63E4A"/>
    <w:rsid w:val="00E63F2B"/>
    <w:rsid w:val="00E63F80"/>
    <w:rsid w:val="00E63FC2"/>
    <w:rsid w:val="00E64036"/>
    <w:rsid w:val="00E6405E"/>
    <w:rsid w:val="00E641C8"/>
    <w:rsid w:val="00E6436C"/>
    <w:rsid w:val="00E643B3"/>
    <w:rsid w:val="00E643B5"/>
    <w:rsid w:val="00E64438"/>
    <w:rsid w:val="00E6446F"/>
    <w:rsid w:val="00E64494"/>
    <w:rsid w:val="00E6450C"/>
    <w:rsid w:val="00E6452F"/>
    <w:rsid w:val="00E64676"/>
    <w:rsid w:val="00E6469E"/>
    <w:rsid w:val="00E6470B"/>
    <w:rsid w:val="00E6475B"/>
    <w:rsid w:val="00E64811"/>
    <w:rsid w:val="00E64826"/>
    <w:rsid w:val="00E648E5"/>
    <w:rsid w:val="00E649E0"/>
    <w:rsid w:val="00E649EE"/>
    <w:rsid w:val="00E64A00"/>
    <w:rsid w:val="00E64A04"/>
    <w:rsid w:val="00E64A20"/>
    <w:rsid w:val="00E64A8F"/>
    <w:rsid w:val="00E64AE3"/>
    <w:rsid w:val="00E64B4F"/>
    <w:rsid w:val="00E64BCF"/>
    <w:rsid w:val="00E64C1C"/>
    <w:rsid w:val="00E64C1F"/>
    <w:rsid w:val="00E64C27"/>
    <w:rsid w:val="00E64FE7"/>
    <w:rsid w:val="00E65006"/>
    <w:rsid w:val="00E651CE"/>
    <w:rsid w:val="00E651E2"/>
    <w:rsid w:val="00E65222"/>
    <w:rsid w:val="00E6523F"/>
    <w:rsid w:val="00E65267"/>
    <w:rsid w:val="00E65314"/>
    <w:rsid w:val="00E6544C"/>
    <w:rsid w:val="00E65484"/>
    <w:rsid w:val="00E65545"/>
    <w:rsid w:val="00E65572"/>
    <w:rsid w:val="00E65579"/>
    <w:rsid w:val="00E65612"/>
    <w:rsid w:val="00E65634"/>
    <w:rsid w:val="00E657E5"/>
    <w:rsid w:val="00E6583B"/>
    <w:rsid w:val="00E6588D"/>
    <w:rsid w:val="00E658F1"/>
    <w:rsid w:val="00E65A40"/>
    <w:rsid w:val="00E65B33"/>
    <w:rsid w:val="00E65DF1"/>
    <w:rsid w:val="00E65E36"/>
    <w:rsid w:val="00E65FB7"/>
    <w:rsid w:val="00E65FCC"/>
    <w:rsid w:val="00E6633A"/>
    <w:rsid w:val="00E663AC"/>
    <w:rsid w:val="00E664FF"/>
    <w:rsid w:val="00E6650E"/>
    <w:rsid w:val="00E66541"/>
    <w:rsid w:val="00E665CF"/>
    <w:rsid w:val="00E66604"/>
    <w:rsid w:val="00E66743"/>
    <w:rsid w:val="00E667C7"/>
    <w:rsid w:val="00E66821"/>
    <w:rsid w:val="00E66831"/>
    <w:rsid w:val="00E66853"/>
    <w:rsid w:val="00E66951"/>
    <w:rsid w:val="00E6695D"/>
    <w:rsid w:val="00E669D6"/>
    <w:rsid w:val="00E66BFA"/>
    <w:rsid w:val="00E66C28"/>
    <w:rsid w:val="00E66C8D"/>
    <w:rsid w:val="00E66ECC"/>
    <w:rsid w:val="00E66EFB"/>
    <w:rsid w:val="00E66F3F"/>
    <w:rsid w:val="00E67027"/>
    <w:rsid w:val="00E67066"/>
    <w:rsid w:val="00E6708A"/>
    <w:rsid w:val="00E670F4"/>
    <w:rsid w:val="00E671A3"/>
    <w:rsid w:val="00E671AB"/>
    <w:rsid w:val="00E671C3"/>
    <w:rsid w:val="00E671F9"/>
    <w:rsid w:val="00E67220"/>
    <w:rsid w:val="00E6726C"/>
    <w:rsid w:val="00E672A1"/>
    <w:rsid w:val="00E672F4"/>
    <w:rsid w:val="00E6739B"/>
    <w:rsid w:val="00E67439"/>
    <w:rsid w:val="00E67494"/>
    <w:rsid w:val="00E674E6"/>
    <w:rsid w:val="00E6753C"/>
    <w:rsid w:val="00E67606"/>
    <w:rsid w:val="00E67630"/>
    <w:rsid w:val="00E6770E"/>
    <w:rsid w:val="00E67719"/>
    <w:rsid w:val="00E67732"/>
    <w:rsid w:val="00E67785"/>
    <w:rsid w:val="00E6778B"/>
    <w:rsid w:val="00E677F4"/>
    <w:rsid w:val="00E67986"/>
    <w:rsid w:val="00E67A16"/>
    <w:rsid w:val="00E67B2F"/>
    <w:rsid w:val="00E67C30"/>
    <w:rsid w:val="00E67CF1"/>
    <w:rsid w:val="00E67D25"/>
    <w:rsid w:val="00E67E58"/>
    <w:rsid w:val="00E67EAF"/>
    <w:rsid w:val="00E67F5C"/>
    <w:rsid w:val="00E67FAE"/>
    <w:rsid w:val="00E700A7"/>
    <w:rsid w:val="00E70161"/>
    <w:rsid w:val="00E70324"/>
    <w:rsid w:val="00E703A0"/>
    <w:rsid w:val="00E70571"/>
    <w:rsid w:val="00E705C5"/>
    <w:rsid w:val="00E7069A"/>
    <w:rsid w:val="00E70745"/>
    <w:rsid w:val="00E7081A"/>
    <w:rsid w:val="00E70895"/>
    <w:rsid w:val="00E708AC"/>
    <w:rsid w:val="00E708E4"/>
    <w:rsid w:val="00E70949"/>
    <w:rsid w:val="00E70AB8"/>
    <w:rsid w:val="00E70B0D"/>
    <w:rsid w:val="00E70B2A"/>
    <w:rsid w:val="00E70BF9"/>
    <w:rsid w:val="00E70C78"/>
    <w:rsid w:val="00E70EE0"/>
    <w:rsid w:val="00E71009"/>
    <w:rsid w:val="00E71114"/>
    <w:rsid w:val="00E711DB"/>
    <w:rsid w:val="00E71248"/>
    <w:rsid w:val="00E7132D"/>
    <w:rsid w:val="00E7136E"/>
    <w:rsid w:val="00E713D8"/>
    <w:rsid w:val="00E713F6"/>
    <w:rsid w:val="00E71525"/>
    <w:rsid w:val="00E71565"/>
    <w:rsid w:val="00E7158B"/>
    <w:rsid w:val="00E715CE"/>
    <w:rsid w:val="00E7187B"/>
    <w:rsid w:val="00E718BD"/>
    <w:rsid w:val="00E718C2"/>
    <w:rsid w:val="00E71901"/>
    <w:rsid w:val="00E71917"/>
    <w:rsid w:val="00E719FE"/>
    <w:rsid w:val="00E71AFB"/>
    <w:rsid w:val="00E71B31"/>
    <w:rsid w:val="00E71C01"/>
    <w:rsid w:val="00E71C8C"/>
    <w:rsid w:val="00E71CFF"/>
    <w:rsid w:val="00E71D41"/>
    <w:rsid w:val="00E71D63"/>
    <w:rsid w:val="00E71DDB"/>
    <w:rsid w:val="00E71DEA"/>
    <w:rsid w:val="00E71E16"/>
    <w:rsid w:val="00E71EFC"/>
    <w:rsid w:val="00E72037"/>
    <w:rsid w:val="00E72083"/>
    <w:rsid w:val="00E720C1"/>
    <w:rsid w:val="00E720EF"/>
    <w:rsid w:val="00E72225"/>
    <w:rsid w:val="00E7223B"/>
    <w:rsid w:val="00E72248"/>
    <w:rsid w:val="00E72249"/>
    <w:rsid w:val="00E722A1"/>
    <w:rsid w:val="00E722EF"/>
    <w:rsid w:val="00E7242A"/>
    <w:rsid w:val="00E72478"/>
    <w:rsid w:val="00E72487"/>
    <w:rsid w:val="00E724FB"/>
    <w:rsid w:val="00E726D9"/>
    <w:rsid w:val="00E727E2"/>
    <w:rsid w:val="00E727FC"/>
    <w:rsid w:val="00E72823"/>
    <w:rsid w:val="00E7285C"/>
    <w:rsid w:val="00E7291C"/>
    <w:rsid w:val="00E72A30"/>
    <w:rsid w:val="00E72C29"/>
    <w:rsid w:val="00E72C84"/>
    <w:rsid w:val="00E72CA2"/>
    <w:rsid w:val="00E72D9C"/>
    <w:rsid w:val="00E72E98"/>
    <w:rsid w:val="00E72EFD"/>
    <w:rsid w:val="00E72F74"/>
    <w:rsid w:val="00E7302C"/>
    <w:rsid w:val="00E73191"/>
    <w:rsid w:val="00E73198"/>
    <w:rsid w:val="00E731A4"/>
    <w:rsid w:val="00E732DD"/>
    <w:rsid w:val="00E7330F"/>
    <w:rsid w:val="00E733DF"/>
    <w:rsid w:val="00E735A9"/>
    <w:rsid w:val="00E73675"/>
    <w:rsid w:val="00E736D1"/>
    <w:rsid w:val="00E736DB"/>
    <w:rsid w:val="00E7372A"/>
    <w:rsid w:val="00E7388D"/>
    <w:rsid w:val="00E7391F"/>
    <w:rsid w:val="00E73ACD"/>
    <w:rsid w:val="00E73B8F"/>
    <w:rsid w:val="00E73BC1"/>
    <w:rsid w:val="00E73CF4"/>
    <w:rsid w:val="00E73E6F"/>
    <w:rsid w:val="00E73EFF"/>
    <w:rsid w:val="00E73FA2"/>
    <w:rsid w:val="00E73FAE"/>
    <w:rsid w:val="00E74025"/>
    <w:rsid w:val="00E7407A"/>
    <w:rsid w:val="00E74174"/>
    <w:rsid w:val="00E74185"/>
    <w:rsid w:val="00E741A8"/>
    <w:rsid w:val="00E7429B"/>
    <w:rsid w:val="00E744CF"/>
    <w:rsid w:val="00E74554"/>
    <w:rsid w:val="00E7461D"/>
    <w:rsid w:val="00E74727"/>
    <w:rsid w:val="00E74813"/>
    <w:rsid w:val="00E74A8A"/>
    <w:rsid w:val="00E74B54"/>
    <w:rsid w:val="00E74BD7"/>
    <w:rsid w:val="00E74BF7"/>
    <w:rsid w:val="00E74D6C"/>
    <w:rsid w:val="00E74E58"/>
    <w:rsid w:val="00E7518D"/>
    <w:rsid w:val="00E754C5"/>
    <w:rsid w:val="00E754D4"/>
    <w:rsid w:val="00E7566F"/>
    <w:rsid w:val="00E75670"/>
    <w:rsid w:val="00E75755"/>
    <w:rsid w:val="00E7594F"/>
    <w:rsid w:val="00E75980"/>
    <w:rsid w:val="00E759C3"/>
    <w:rsid w:val="00E75A9D"/>
    <w:rsid w:val="00E75B26"/>
    <w:rsid w:val="00E75B49"/>
    <w:rsid w:val="00E75B61"/>
    <w:rsid w:val="00E75BA8"/>
    <w:rsid w:val="00E75CC7"/>
    <w:rsid w:val="00E75F87"/>
    <w:rsid w:val="00E75FC8"/>
    <w:rsid w:val="00E76228"/>
    <w:rsid w:val="00E76289"/>
    <w:rsid w:val="00E762CD"/>
    <w:rsid w:val="00E7630A"/>
    <w:rsid w:val="00E7630C"/>
    <w:rsid w:val="00E763C0"/>
    <w:rsid w:val="00E76426"/>
    <w:rsid w:val="00E76446"/>
    <w:rsid w:val="00E7652A"/>
    <w:rsid w:val="00E765DD"/>
    <w:rsid w:val="00E766F9"/>
    <w:rsid w:val="00E767AA"/>
    <w:rsid w:val="00E767E7"/>
    <w:rsid w:val="00E7680D"/>
    <w:rsid w:val="00E768E7"/>
    <w:rsid w:val="00E768F5"/>
    <w:rsid w:val="00E76930"/>
    <w:rsid w:val="00E769B5"/>
    <w:rsid w:val="00E769EB"/>
    <w:rsid w:val="00E769F1"/>
    <w:rsid w:val="00E76BBB"/>
    <w:rsid w:val="00E76C2D"/>
    <w:rsid w:val="00E76C3C"/>
    <w:rsid w:val="00E76C91"/>
    <w:rsid w:val="00E76CB0"/>
    <w:rsid w:val="00E76CD5"/>
    <w:rsid w:val="00E76D40"/>
    <w:rsid w:val="00E76DA7"/>
    <w:rsid w:val="00E76DF3"/>
    <w:rsid w:val="00E76DF7"/>
    <w:rsid w:val="00E76ED0"/>
    <w:rsid w:val="00E76EFE"/>
    <w:rsid w:val="00E77080"/>
    <w:rsid w:val="00E770C2"/>
    <w:rsid w:val="00E77169"/>
    <w:rsid w:val="00E771C4"/>
    <w:rsid w:val="00E771FB"/>
    <w:rsid w:val="00E7728A"/>
    <w:rsid w:val="00E77328"/>
    <w:rsid w:val="00E77347"/>
    <w:rsid w:val="00E77387"/>
    <w:rsid w:val="00E773DF"/>
    <w:rsid w:val="00E7741C"/>
    <w:rsid w:val="00E77503"/>
    <w:rsid w:val="00E7758C"/>
    <w:rsid w:val="00E77842"/>
    <w:rsid w:val="00E77909"/>
    <w:rsid w:val="00E7790F"/>
    <w:rsid w:val="00E7794F"/>
    <w:rsid w:val="00E77966"/>
    <w:rsid w:val="00E77A3D"/>
    <w:rsid w:val="00E77B08"/>
    <w:rsid w:val="00E77B64"/>
    <w:rsid w:val="00E77C78"/>
    <w:rsid w:val="00E77DC5"/>
    <w:rsid w:val="00E77E29"/>
    <w:rsid w:val="00E77EAF"/>
    <w:rsid w:val="00E77FDA"/>
    <w:rsid w:val="00E80053"/>
    <w:rsid w:val="00E80080"/>
    <w:rsid w:val="00E80106"/>
    <w:rsid w:val="00E80421"/>
    <w:rsid w:val="00E80423"/>
    <w:rsid w:val="00E8043F"/>
    <w:rsid w:val="00E804F0"/>
    <w:rsid w:val="00E80620"/>
    <w:rsid w:val="00E8085A"/>
    <w:rsid w:val="00E80932"/>
    <w:rsid w:val="00E80988"/>
    <w:rsid w:val="00E809A6"/>
    <w:rsid w:val="00E809D6"/>
    <w:rsid w:val="00E80A11"/>
    <w:rsid w:val="00E80A25"/>
    <w:rsid w:val="00E80A4D"/>
    <w:rsid w:val="00E80AF9"/>
    <w:rsid w:val="00E80BB2"/>
    <w:rsid w:val="00E80BEF"/>
    <w:rsid w:val="00E80C49"/>
    <w:rsid w:val="00E80D33"/>
    <w:rsid w:val="00E80D76"/>
    <w:rsid w:val="00E80E83"/>
    <w:rsid w:val="00E81022"/>
    <w:rsid w:val="00E8113B"/>
    <w:rsid w:val="00E8115B"/>
    <w:rsid w:val="00E811B9"/>
    <w:rsid w:val="00E81302"/>
    <w:rsid w:val="00E81408"/>
    <w:rsid w:val="00E8148B"/>
    <w:rsid w:val="00E814CC"/>
    <w:rsid w:val="00E81515"/>
    <w:rsid w:val="00E815B5"/>
    <w:rsid w:val="00E815F6"/>
    <w:rsid w:val="00E816B9"/>
    <w:rsid w:val="00E8173F"/>
    <w:rsid w:val="00E8185D"/>
    <w:rsid w:val="00E81A0A"/>
    <w:rsid w:val="00E81A39"/>
    <w:rsid w:val="00E81A6E"/>
    <w:rsid w:val="00E81A73"/>
    <w:rsid w:val="00E81DDD"/>
    <w:rsid w:val="00E81EEE"/>
    <w:rsid w:val="00E81F98"/>
    <w:rsid w:val="00E820E0"/>
    <w:rsid w:val="00E8229C"/>
    <w:rsid w:val="00E8239C"/>
    <w:rsid w:val="00E823EC"/>
    <w:rsid w:val="00E8241B"/>
    <w:rsid w:val="00E8247B"/>
    <w:rsid w:val="00E824D6"/>
    <w:rsid w:val="00E82533"/>
    <w:rsid w:val="00E825CF"/>
    <w:rsid w:val="00E826C8"/>
    <w:rsid w:val="00E826D0"/>
    <w:rsid w:val="00E8279E"/>
    <w:rsid w:val="00E8280E"/>
    <w:rsid w:val="00E82824"/>
    <w:rsid w:val="00E828B5"/>
    <w:rsid w:val="00E82989"/>
    <w:rsid w:val="00E82A34"/>
    <w:rsid w:val="00E82A5C"/>
    <w:rsid w:val="00E82B42"/>
    <w:rsid w:val="00E82BE5"/>
    <w:rsid w:val="00E82C2C"/>
    <w:rsid w:val="00E82DB8"/>
    <w:rsid w:val="00E82DE5"/>
    <w:rsid w:val="00E82E38"/>
    <w:rsid w:val="00E82E90"/>
    <w:rsid w:val="00E832A6"/>
    <w:rsid w:val="00E832BA"/>
    <w:rsid w:val="00E833CA"/>
    <w:rsid w:val="00E8364F"/>
    <w:rsid w:val="00E837F9"/>
    <w:rsid w:val="00E83955"/>
    <w:rsid w:val="00E83A68"/>
    <w:rsid w:val="00E83A9F"/>
    <w:rsid w:val="00E83AC7"/>
    <w:rsid w:val="00E83C45"/>
    <w:rsid w:val="00E83C5C"/>
    <w:rsid w:val="00E83E84"/>
    <w:rsid w:val="00E83F53"/>
    <w:rsid w:val="00E8401B"/>
    <w:rsid w:val="00E84083"/>
    <w:rsid w:val="00E84226"/>
    <w:rsid w:val="00E842B5"/>
    <w:rsid w:val="00E8433E"/>
    <w:rsid w:val="00E84391"/>
    <w:rsid w:val="00E8452C"/>
    <w:rsid w:val="00E845A2"/>
    <w:rsid w:val="00E8460F"/>
    <w:rsid w:val="00E8479E"/>
    <w:rsid w:val="00E847DE"/>
    <w:rsid w:val="00E84984"/>
    <w:rsid w:val="00E849AE"/>
    <w:rsid w:val="00E84B56"/>
    <w:rsid w:val="00E84BA9"/>
    <w:rsid w:val="00E84BCE"/>
    <w:rsid w:val="00E84C03"/>
    <w:rsid w:val="00E84C2B"/>
    <w:rsid w:val="00E84CBB"/>
    <w:rsid w:val="00E84CD7"/>
    <w:rsid w:val="00E84D52"/>
    <w:rsid w:val="00E84D84"/>
    <w:rsid w:val="00E84E20"/>
    <w:rsid w:val="00E84EDE"/>
    <w:rsid w:val="00E84F01"/>
    <w:rsid w:val="00E84FB1"/>
    <w:rsid w:val="00E85042"/>
    <w:rsid w:val="00E850A6"/>
    <w:rsid w:val="00E85223"/>
    <w:rsid w:val="00E8524A"/>
    <w:rsid w:val="00E853E6"/>
    <w:rsid w:val="00E85596"/>
    <w:rsid w:val="00E855BB"/>
    <w:rsid w:val="00E855CA"/>
    <w:rsid w:val="00E85632"/>
    <w:rsid w:val="00E85696"/>
    <w:rsid w:val="00E856D2"/>
    <w:rsid w:val="00E857F4"/>
    <w:rsid w:val="00E85808"/>
    <w:rsid w:val="00E8585A"/>
    <w:rsid w:val="00E85926"/>
    <w:rsid w:val="00E859BE"/>
    <w:rsid w:val="00E85A3B"/>
    <w:rsid w:val="00E85A82"/>
    <w:rsid w:val="00E85B59"/>
    <w:rsid w:val="00E85BEE"/>
    <w:rsid w:val="00E85C62"/>
    <w:rsid w:val="00E85C96"/>
    <w:rsid w:val="00E85C9C"/>
    <w:rsid w:val="00E85CA2"/>
    <w:rsid w:val="00E85E27"/>
    <w:rsid w:val="00E85E96"/>
    <w:rsid w:val="00E85EB0"/>
    <w:rsid w:val="00E85F3D"/>
    <w:rsid w:val="00E85FFB"/>
    <w:rsid w:val="00E8602E"/>
    <w:rsid w:val="00E86057"/>
    <w:rsid w:val="00E860B8"/>
    <w:rsid w:val="00E862F0"/>
    <w:rsid w:val="00E863AD"/>
    <w:rsid w:val="00E864D9"/>
    <w:rsid w:val="00E86525"/>
    <w:rsid w:val="00E86528"/>
    <w:rsid w:val="00E865BC"/>
    <w:rsid w:val="00E8669A"/>
    <w:rsid w:val="00E8672B"/>
    <w:rsid w:val="00E86754"/>
    <w:rsid w:val="00E8677A"/>
    <w:rsid w:val="00E867C8"/>
    <w:rsid w:val="00E868DF"/>
    <w:rsid w:val="00E869D4"/>
    <w:rsid w:val="00E869F8"/>
    <w:rsid w:val="00E86A11"/>
    <w:rsid w:val="00E86A41"/>
    <w:rsid w:val="00E86A84"/>
    <w:rsid w:val="00E86BD8"/>
    <w:rsid w:val="00E86C61"/>
    <w:rsid w:val="00E86C9C"/>
    <w:rsid w:val="00E86D52"/>
    <w:rsid w:val="00E86DD2"/>
    <w:rsid w:val="00E86DEE"/>
    <w:rsid w:val="00E86E7C"/>
    <w:rsid w:val="00E86ED4"/>
    <w:rsid w:val="00E8723C"/>
    <w:rsid w:val="00E8744D"/>
    <w:rsid w:val="00E87525"/>
    <w:rsid w:val="00E875E9"/>
    <w:rsid w:val="00E87612"/>
    <w:rsid w:val="00E8769B"/>
    <w:rsid w:val="00E87714"/>
    <w:rsid w:val="00E87855"/>
    <w:rsid w:val="00E87892"/>
    <w:rsid w:val="00E87925"/>
    <w:rsid w:val="00E8794F"/>
    <w:rsid w:val="00E87975"/>
    <w:rsid w:val="00E87ADC"/>
    <w:rsid w:val="00E87AEC"/>
    <w:rsid w:val="00E87B43"/>
    <w:rsid w:val="00E87B6F"/>
    <w:rsid w:val="00E87CC8"/>
    <w:rsid w:val="00E87CE4"/>
    <w:rsid w:val="00E87D13"/>
    <w:rsid w:val="00E87E0E"/>
    <w:rsid w:val="00E87E40"/>
    <w:rsid w:val="00E87F41"/>
    <w:rsid w:val="00E90069"/>
    <w:rsid w:val="00E90082"/>
    <w:rsid w:val="00E901B7"/>
    <w:rsid w:val="00E90219"/>
    <w:rsid w:val="00E9022D"/>
    <w:rsid w:val="00E902A2"/>
    <w:rsid w:val="00E902AB"/>
    <w:rsid w:val="00E9040D"/>
    <w:rsid w:val="00E90437"/>
    <w:rsid w:val="00E90448"/>
    <w:rsid w:val="00E90477"/>
    <w:rsid w:val="00E90495"/>
    <w:rsid w:val="00E904A3"/>
    <w:rsid w:val="00E904C1"/>
    <w:rsid w:val="00E904CB"/>
    <w:rsid w:val="00E9055A"/>
    <w:rsid w:val="00E905EA"/>
    <w:rsid w:val="00E90650"/>
    <w:rsid w:val="00E90777"/>
    <w:rsid w:val="00E90814"/>
    <w:rsid w:val="00E9085B"/>
    <w:rsid w:val="00E908A0"/>
    <w:rsid w:val="00E908F9"/>
    <w:rsid w:val="00E90954"/>
    <w:rsid w:val="00E9098A"/>
    <w:rsid w:val="00E90ABA"/>
    <w:rsid w:val="00E90B2F"/>
    <w:rsid w:val="00E90B40"/>
    <w:rsid w:val="00E90C46"/>
    <w:rsid w:val="00E90EA1"/>
    <w:rsid w:val="00E90FB9"/>
    <w:rsid w:val="00E90FD6"/>
    <w:rsid w:val="00E91072"/>
    <w:rsid w:val="00E9110D"/>
    <w:rsid w:val="00E91230"/>
    <w:rsid w:val="00E9124A"/>
    <w:rsid w:val="00E91350"/>
    <w:rsid w:val="00E91470"/>
    <w:rsid w:val="00E9157D"/>
    <w:rsid w:val="00E9159A"/>
    <w:rsid w:val="00E915A4"/>
    <w:rsid w:val="00E91604"/>
    <w:rsid w:val="00E91685"/>
    <w:rsid w:val="00E917B0"/>
    <w:rsid w:val="00E91899"/>
    <w:rsid w:val="00E918BA"/>
    <w:rsid w:val="00E91995"/>
    <w:rsid w:val="00E919CB"/>
    <w:rsid w:val="00E91A94"/>
    <w:rsid w:val="00E91C52"/>
    <w:rsid w:val="00E91C9C"/>
    <w:rsid w:val="00E91D2A"/>
    <w:rsid w:val="00E91D40"/>
    <w:rsid w:val="00E91EE3"/>
    <w:rsid w:val="00E91F81"/>
    <w:rsid w:val="00E920CA"/>
    <w:rsid w:val="00E922BA"/>
    <w:rsid w:val="00E922F1"/>
    <w:rsid w:val="00E923C5"/>
    <w:rsid w:val="00E92444"/>
    <w:rsid w:val="00E924C0"/>
    <w:rsid w:val="00E9250C"/>
    <w:rsid w:val="00E9250F"/>
    <w:rsid w:val="00E92652"/>
    <w:rsid w:val="00E926AA"/>
    <w:rsid w:val="00E926AC"/>
    <w:rsid w:val="00E926B4"/>
    <w:rsid w:val="00E9273B"/>
    <w:rsid w:val="00E9275D"/>
    <w:rsid w:val="00E92808"/>
    <w:rsid w:val="00E9281C"/>
    <w:rsid w:val="00E92820"/>
    <w:rsid w:val="00E9288E"/>
    <w:rsid w:val="00E928AF"/>
    <w:rsid w:val="00E928BD"/>
    <w:rsid w:val="00E92960"/>
    <w:rsid w:val="00E929BD"/>
    <w:rsid w:val="00E92A86"/>
    <w:rsid w:val="00E92ACC"/>
    <w:rsid w:val="00E92B0F"/>
    <w:rsid w:val="00E92B38"/>
    <w:rsid w:val="00E92B92"/>
    <w:rsid w:val="00E92C60"/>
    <w:rsid w:val="00E92D02"/>
    <w:rsid w:val="00E92E75"/>
    <w:rsid w:val="00E92F36"/>
    <w:rsid w:val="00E930CC"/>
    <w:rsid w:val="00E930E4"/>
    <w:rsid w:val="00E93197"/>
    <w:rsid w:val="00E931EC"/>
    <w:rsid w:val="00E93257"/>
    <w:rsid w:val="00E932BC"/>
    <w:rsid w:val="00E93317"/>
    <w:rsid w:val="00E9338C"/>
    <w:rsid w:val="00E9346F"/>
    <w:rsid w:val="00E93597"/>
    <w:rsid w:val="00E9364A"/>
    <w:rsid w:val="00E9372B"/>
    <w:rsid w:val="00E9375E"/>
    <w:rsid w:val="00E93783"/>
    <w:rsid w:val="00E93798"/>
    <w:rsid w:val="00E93893"/>
    <w:rsid w:val="00E93941"/>
    <w:rsid w:val="00E93995"/>
    <w:rsid w:val="00E939E6"/>
    <w:rsid w:val="00E93A53"/>
    <w:rsid w:val="00E93AAA"/>
    <w:rsid w:val="00E93C8B"/>
    <w:rsid w:val="00E93CC3"/>
    <w:rsid w:val="00E940B1"/>
    <w:rsid w:val="00E940E5"/>
    <w:rsid w:val="00E94180"/>
    <w:rsid w:val="00E94352"/>
    <w:rsid w:val="00E94376"/>
    <w:rsid w:val="00E944EF"/>
    <w:rsid w:val="00E94587"/>
    <w:rsid w:val="00E94601"/>
    <w:rsid w:val="00E9465D"/>
    <w:rsid w:val="00E94734"/>
    <w:rsid w:val="00E947BF"/>
    <w:rsid w:val="00E949A5"/>
    <w:rsid w:val="00E94A9B"/>
    <w:rsid w:val="00E94BBD"/>
    <w:rsid w:val="00E94BF1"/>
    <w:rsid w:val="00E94C22"/>
    <w:rsid w:val="00E94C48"/>
    <w:rsid w:val="00E94CAB"/>
    <w:rsid w:val="00E94CAD"/>
    <w:rsid w:val="00E94D8A"/>
    <w:rsid w:val="00E94EE9"/>
    <w:rsid w:val="00E9512B"/>
    <w:rsid w:val="00E95323"/>
    <w:rsid w:val="00E953C2"/>
    <w:rsid w:val="00E95402"/>
    <w:rsid w:val="00E954E5"/>
    <w:rsid w:val="00E955C6"/>
    <w:rsid w:val="00E9577C"/>
    <w:rsid w:val="00E9588A"/>
    <w:rsid w:val="00E958AE"/>
    <w:rsid w:val="00E95944"/>
    <w:rsid w:val="00E95A77"/>
    <w:rsid w:val="00E95A96"/>
    <w:rsid w:val="00E95AF0"/>
    <w:rsid w:val="00E95B2C"/>
    <w:rsid w:val="00E95B61"/>
    <w:rsid w:val="00E95C05"/>
    <w:rsid w:val="00E95D4B"/>
    <w:rsid w:val="00E95E53"/>
    <w:rsid w:val="00E95F45"/>
    <w:rsid w:val="00E9610F"/>
    <w:rsid w:val="00E9616E"/>
    <w:rsid w:val="00E9617D"/>
    <w:rsid w:val="00E962DB"/>
    <w:rsid w:val="00E9634F"/>
    <w:rsid w:val="00E9638D"/>
    <w:rsid w:val="00E96434"/>
    <w:rsid w:val="00E964CC"/>
    <w:rsid w:val="00E9655B"/>
    <w:rsid w:val="00E965E3"/>
    <w:rsid w:val="00E9668D"/>
    <w:rsid w:val="00E9689C"/>
    <w:rsid w:val="00E969AD"/>
    <w:rsid w:val="00E969E6"/>
    <w:rsid w:val="00E96CC1"/>
    <w:rsid w:val="00E96CFA"/>
    <w:rsid w:val="00E96D6D"/>
    <w:rsid w:val="00E96E2E"/>
    <w:rsid w:val="00E96F7A"/>
    <w:rsid w:val="00E96F80"/>
    <w:rsid w:val="00E97163"/>
    <w:rsid w:val="00E971C9"/>
    <w:rsid w:val="00E97352"/>
    <w:rsid w:val="00E9739E"/>
    <w:rsid w:val="00E97475"/>
    <w:rsid w:val="00E97494"/>
    <w:rsid w:val="00E975AF"/>
    <w:rsid w:val="00E975CE"/>
    <w:rsid w:val="00E97613"/>
    <w:rsid w:val="00E9762D"/>
    <w:rsid w:val="00E978CE"/>
    <w:rsid w:val="00E97962"/>
    <w:rsid w:val="00E9798C"/>
    <w:rsid w:val="00E97B02"/>
    <w:rsid w:val="00E97BFE"/>
    <w:rsid w:val="00E97C32"/>
    <w:rsid w:val="00E97C43"/>
    <w:rsid w:val="00E97D51"/>
    <w:rsid w:val="00E97DFB"/>
    <w:rsid w:val="00E97F7A"/>
    <w:rsid w:val="00E97F83"/>
    <w:rsid w:val="00EA00BB"/>
    <w:rsid w:val="00EA018E"/>
    <w:rsid w:val="00EA01D5"/>
    <w:rsid w:val="00EA022F"/>
    <w:rsid w:val="00EA0238"/>
    <w:rsid w:val="00EA0381"/>
    <w:rsid w:val="00EA039F"/>
    <w:rsid w:val="00EA048D"/>
    <w:rsid w:val="00EA04ED"/>
    <w:rsid w:val="00EA0658"/>
    <w:rsid w:val="00EA07B5"/>
    <w:rsid w:val="00EA0948"/>
    <w:rsid w:val="00EA0955"/>
    <w:rsid w:val="00EA0A57"/>
    <w:rsid w:val="00EA0AD4"/>
    <w:rsid w:val="00EA0D1F"/>
    <w:rsid w:val="00EA0D8A"/>
    <w:rsid w:val="00EA0D98"/>
    <w:rsid w:val="00EA0DAD"/>
    <w:rsid w:val="00EA0EC1"/>
    <w:rsid w:val="00EA0FCA"/>
    <w:rsid w:val="00EA1158"/>
    <w:rsid w:val="00EA116E"/>
    <w:rsid w:val="00EA126C"/>
    <w:rsid w:val="00EA132E"/>
    <w:rsid w:val="00EA1344"/>
    <w:rsid w:val="00EA1372"/>
    <w:rsid w:val="00EA139D"/>
    <w:rsid w:val="00EA14C4"/>
    <w:rsid w:val="00EA157E"/>
    <w:rsid w:val="00EA1784"/>
    <w:rsid w:val="00EA1937"/>
    <w:rsid w:val="00EA1970"/>
    <w:rsid w:val="00EA1986"/>
    <w:rsid w:val="00EA1A81"/>
    <w:rsid w:val="00EA1BF9"/>
    <w:rsid w:val="00EA1D1D"/>
    <w:rsid w:val="00EA1DAA"/>
    <w:rsid w:val="00EA1DF7"/>
    <w:rsid w:val="00EA1EC7"/>
    <w:rsid w:val="00EA1EDB"/>
    <w:rsid w:val="00EA2060"/>
    <w:rsid w:val="00EA20B7"/>
    <w:rsid w:val="00EA2169"/>
    <w:rsid w:val="00EA219A"/>
    <w:rsid w:val="00EA222A"/>
    <w:rsid w:val="00EA2284"/>
    <w:rsid w:val="00EA22C7"/>
    <w:rsid w:val="00EA2364"/>
    <w:rsid w:val="00EA244F"/>
    <w:rsid w:val="00EA247E"/>
    <w:rsid w:val="00EA24CB"/>
    <w:rsid w:val="00EA2524"/>
    <w:rsid w:val="00EA2647"/>
    <w:rsid w:val="00EA281C"/>
    <w:rsid w:val="00EA2842"/>
    <w:rsid w:val="00EA2943"/>
    <w:rsid w:val="00EA294A"/>
    <w:rsid w:val="00EA294D"/>
    <w:rsid w:val="00EA296C"/>
    <w:rsid w:val="00EA2971"/>
    <w:rsid w:val="00EA29DA"/>
    <w:rsid w:val="00EA2A60"/>
    <w:rsid w:val="00EA2A72"/>
    <w:rsid w:val="00EA2AEA"/>
    <w:rsid w:val="00EA2B0A"/>
    <w:rsid w:val="00EA2C08"/>
    <w:rsid w:val="00EA2C10"/>
    <w:rsid w:val="00EA2C4F"/>
    <w:rsid w:val="00EA2CE6"/>
    <w:rsid w:val="00EA2D55"/>
    <w:rsid w:val="00EA2EC8"/>
    <w:rsid w:val="00EA306D"/>
    <w:rsid w:val="00EA3104"/>
    <w:rsid w:val="00EA3127"/>
    <w:rsid w:val="00EA3174"/>
    <w:rsid w:val="00EA31BB"/>
    <w:rsid w:val="00EA3200"/>
    <w:rsid w:val="00EA32AE"/>
    <w:rsid w:val="00EA3355"/>
    <w:rsid w:val="00EA335F"/>
    <w:rsid w:val="00EA361F"/>
    <w:rsid w:val="00EA36A6"/>
    <w:rsid w:val="00EA36A9"/>
    <w:rsid w:val="00EA37D5"/>
    <w:rsid w:val="00EA39A3"/>
    <w:rsid w:val="00EA3A5E"/>
    <w:rsid w:val="00EA3B4A"/>
    <w:rsid w:val="00EA3B8D"/>
    <w:rsid w:val="00EA3C40"/>
    <w:rsid w:val="00EA3D07"/>
    <w:rsid w:val="00EA3DB6"/>
    <w:rsid w:val="00EA4016"/>
    <w:rsid w:val="00EA4067"/>
    <w:rsid w:val="00EA40FA"/>
    <w:rsid w:val="00EA418A"/>
    <w:rsid w:val="00EA4299"/>
    <w:rsid w:val="00EA433D"/>
    <w:rsid w:val="00EA438D"/>
    <w:rsid w:val="00EA44E0"/>
    <w:rsid w:val="00EA4568"/>
    <w:rsid w:val="00EA45AD"/>
    <w:rsid w:val="00EA45F6"/>
    <w:rsid w:val="00EA45FD"/>
    <w:rsid w:val="00EA4619"/>
    <w:rsid w:val="00EA473F"/>
    <w:rsid w:val="00EA47A1"/>
    <w:rsid w:val="00EA47EF"/>
    <w:rsid w:val="00EA47FC"/>
    <w:rsid w:val="00EA48B9"/>
    <w:rsid w:val="00EA49A5"/>
    <w:rsid w:val="00EA49B2"/>
    <w:rsid w:val="00EA4B1E"/>
    <w:rsid w:val="00EA4B4F"/>
    <w:rsid w:val="00EA4C47"/>
    <w:rsid w:val="00EA4D5B"/>
    <w:rsid w:val="00EA4D73"/>
    <w:rsid w:val="00EA4E01"/>
    <w:rsid w:val="00EA4E02"/>
    <w:rsid w:val="00EA4EAC"/>
    <w:rsid w:val="00EA4EC5"/>
    <w:rsid w:val="00EA4F3C"/>
    <w:rsid w:val="00EA4F3F"/>
    <w:rsid w:val="00EA4F58"/>
    <w:rsid w:val="00EA5045"/>
    <w:rsid w:val="00EA52E0"/>
    <w:rsid w:val="00EA53D8"/>
    <w:rsid w:val="00EA53DA"/>
    <w:rsid w:val="00EA5507"/>
    <w:rsid w:val="00EA55D8"/>
    <w:rsid w:val="00EA55DD"/>
    <w:rsid w:val="00EA5614"/>
    <w:rsid w:val="00EA561D"/>
    <w:rsid w:val="00EA564A"/>
    <w:rsid w:val="00EA5672"/>
    <w:rsid w:val="00EA56E4"/>
    <w:rsid w:val="00EA5742"/>
    <w:rsid w:val="00EA57D9"/>
    <w:rsid w:val="00EA57E8"/>
    <w:rsid w:val="00EA582E"/>
    <w:rsid w:val="00EA595F"/>
    <w:rsid w:val="00EA5A17"/>
    <w:rsid w:val="00EA5BEA"/>
    <w:rsid w:val="00EA5E93"/>
    <w:rsid w:val="00EA604D"/>
    <w:rsid w:val="00EA6177"/>
    <w:rsid w:val="00EA6218"/>
    <w:rsid w:val="00EA62B6"/>
    <w:rsid w:val="00EA62F1"/>
    <w:rsid w:val="00EA6320"/>
    <w:rsid w:val="00EA6348"/>
    <w:rsid w:val="00EA6396"/>
    <w:rsid w:val="00EA6397"/>
    <w:rsid w:val="00EA6484"/>
    <w:rsid w:val="00EA649E"/>
    <w:rsid w:val="00EA650D"/>
    <w:rsid w:val="00EA655B"/>
    <w:rsid w:val="00EA65AA"/>
    <w:rsid w:val="00EA662B"/>
    <w:rsid w:val="00EA672F"/>
    <w:rsid w:val="00EA6735"/>
    <w:rsid w:val="00EA686B"/>
    <w:rsid w:val="00EA68A4"/>
    <w:rsid w:val="00EA6A8F"/>
    <w:rsid w:val="00EA6B0D"/>
    <w:rsid w:val="00EA6C0D"/>
    <w:rsid w:val="00EA6C80"/>
    <w:rsid w:val="00EA6D24"/>
    <w:rsid w:val="00EA6D9B"/>
    <w:rsid w:val="00EA6E59"/>
    <w:rsid w:val="00EA6FD8"/>
    <w:rsid w:val="00EA6FDA"/>
    <w:rsid w:val="00EA6FE2"/>
    <w:rsid w:val="00EA719B"/>
    <w:rsid w:val="00EA71B9"/>
    <w:rsid w:val="00EA7255"/>
    <w:rsid w:val="00EA7304"/>
    <w:rsid w:val="00EA734E"/>
    <w:rsid w:val="00EA73A0"/>
    <w:rsid w:val="00EA7481"/>
    <w:rsid w:val="00EA752E"/>
    <w:rsid w:val="00EA7857"/>
    <w:rsid w:val="00EA7896"/>
    <w:rsid w:val="00EA78EA"/>
    <w:rsid w:val="00EA7A0D"/>
    <w:rsid w:val="00EA7B89"/>
    <w:rsid w:val="00EA7B94"/>
    <w:rsid w:val="00EA7D9E"/>
    <w:rsid w:val="00EA7EC4"/>
    <w:rsid w:val="00EA7ED1"/>
    <w:rsid w:val="00EA7F06"/>
    <w:rsid w:val="00EA7F27"/>
    <w:rsid w:val="00EB000A"/>
    <w:rsid w:val="00EB00E0"/>
    <w:rsid w:val="00EB0112"/>
    <w:rsid w:val="00EB0155"/>
    <w:rsid w:val="00EB0187"/>
    <w:rsid w:val="00EB01FE"/>
    <w:rsid w:val="00EB028C"/>
    <w:rsid w:val="00EB0361"/>
    <w:rsid w:val="00EB0550"/>
    <w:rsid w:val="00EB0556"/>
    <w:rsid w:val="00EB08AF"/>
    <w:rsid w:val="00EB090D"/>
    <w:rsid w:val="00EB09DA"/>
    <w:rsid w:val="00EB09EA"/>
    <w:rsid w:val="00EB0A67"/>
    <w:rsid w:val="00EB0A76"/>
    <w:rsid w:val="00EB0B4A"/>
    <w:rsid w:val="00EB0B84"/>
    <w:rsid w:val="00EB0C21"/>
    <w:rsid w:val="00EB0C81"/>
    <w:rsid w:val="00EB0DE1"/>
    <w:rsid w:val="00EB0E46"/>
    <w:rsid w:val="00EB0E8E"/>
    <w:rsid w:val="00EB0E9B"/>
    <w:rsid w:val="00EB0F91"/>
    <w:rsid w:val="00EB0FBA"/>
    <w:rsid w:val="00EB1003"/>
    <w:rsid w:val="00EB10ED"/>
    <w:rsid w:val="00EB1183"/>
    <w:rsid w:val="00EB11AE"/>
    <w:rsid w:val="00EB125F"/>
    <w:rsid w:val="00EB128D"/>
    <w:rsid w:val="00EB12E6"/>
    <w:rsid w:val="00EB1386"/>
    <w:rsid w:val="00EB1434"/>
    <w:rsid w:val="00EB14F8"/>
    <w:rsid w:val="00EB1502"/>
    <w:rsid w:val="00EB157D"/>
    <w:rsid w:val="00EB159D"/>
    <w:rsid w:val="00EB15C5"/>
    <w:rsid w:val="00EB1651"/>
    <w:rsid w:val="00EB1680"/>
    <w:rsid w:val="00EB174A"/>
    <w:rsid w:val="00EB1759"/>
    <w:rsid w:val="00EB17BD"/>
    <w:rsid w:val="00EB1858"/>
    <w:rsid w:val="00EB18A3"/>
    <w:rsid w:val="00EB190E"/>
    <w:rsid w:val="00EB19D1"/>
    <w:rsid w:val="00EB1A94"/>
    <w:rsid w:val="00EB1ABC"/>
    <w:rsid w:val="00EB1B92"/>
    <w:rsid w:val="00EB1BB9"/>
    <w:rsid w:val="00EB1BC0"/>
    <w:rsid w:val="00EB1CCA"/>
    <w:rsid w:val="00EB1E1D"/>
    <w:rsid w:val="00EB1EF0"/>
    <w:rsid w:val="00EB1EF1"/>
    <w:rsid w:val="00EB1FC9"/>
    <w:rsid w:val="00EB2213"/>
    <w:rsid w:val="00EB2342"/>
    <w:rsid w:val="00EB23FD"/>
    <w:rsid w:val="00EB2577"/>
    <w:rsid w:val="00EB2669"/>
    <w:rsid w:val="00EB2776"/>
    <w:rsid w:val="00EB277B"/>
    <w:rsid w:val="00EB27B1"/>
    <w:rsid w:val="00EB27C3"/>
    <w:rsid w:val="00EB2898"/>
    <w:rsid w:val="00EB2938"/>
    <w:rsid w:val="00EB29BC"/>
    <w:rsid w:val="00EB2BA0"/>
    <w:rsid w:val="00EB2CBD"/>
    <w:rsid w:val="00EB2D15"/>
    <w:rsid w:val="00EB2D29"/>
    <w:rsid w:val="00EB2D46"/>
    <w:rsid w:val="00EB2E66"/>
    <w:rsid w:val="00EB2E9B"/>
    <w:rsid w:val="00EB2FEA"/>
    <w:rsid w:val="00EB300D"/>
    <w:rsid w:val="00EB3059"/>
    <w:rsid w:val="00EB31E3"/>
    <w:rsid w:val="00EB326E"/>
    <w:rsid w:val="00EB3272"/>
    <w:rsid w:val="00EB328D"/>
    <w:rsid w:val="00EB342F"/>
    <w:rsid w:val="00EB3594"/>
    <w:rsid w:val="00EB3658"/>
    <w:rsid w:val="00EB3698"/>
    <w:rsid w:val="00EB39CC"/>
    <w:rsid w:val="00EB3B02"/>
    <w:rsid w:val="00EB3B2C"/>
    <w:rsid w:val="00EB3BD8"/>
    <w:rsid w:val="00EB3C48"/>
    <w:rsid w:val="00EB3CB2"/>
    <w:rsid w:val="00EB3CCD"/>
    <w:rsid w:val="00EB3CD1"/>
    <w:rsid w:val="00EB3D1B"/>
    <w:rsid w:val="00EB3D60"/>
    <w:rsid w:val="00EB3D95"/>
    <w:rsid w:val="00EB3F03"/>
    <w:rsid w:val="00EB3F59"/>
    <w:rsid w:val="00EB3FFE"/>
    <w:rsid w:val="00EB402B"/>
    <w:rsid w:val="00EB4274"/>
    <w:rsid w:val="00EB4497"/>
    <w:rsid w:val="00EB44A9"/>
    <w:rsid w:val="00EB483F"/>
    <w:rsid w:val="00EB4845"/>
    <w:rsid w:val="00EB4A65"/>
    <w:rsid w:val="00EB4B0E"/>
    <w:rsid w:val="00EB4BCF"/>
    <w:rsid w:val="00EB4C85"/>
    <w:rsid w:val="00EB4D07"/>
    <w:rsid w:val="00EB4D26"/>
    <w:rsid w:val="00EB4D84"/>
    <w:rsid w:val="00EB4DFF"/>
    <w:rsid w:val="00EB4E04"/>
    <w:rsid w:val="00EB4E11"/>
    <w:rsid w:val="00EB4EBA"/>
    <w:rsid w:val="00EB4ED7"/>
    <w:rsid w:val="00EB4F6D"/>
    <w:rsid w:val="00EB4FEF"/>
    <w:rsid w:val="00EB5010"/>
    <w:rsid w:val="00EB5066"/>
    <w:rsid w:val="00EB51A5"/>
    <w:rsid w:val="00EB51FC"/>
    <w:rsid w:val="00EB527A"/>
    <w:rsid w:val="00EB52AB"/>
    <w:rsid w:val="00EB5352"/>
    <w:rsid w:val="00EB538D"/>
    <w:rsid w:val="00EB552C"/>
    <w:rsid w:val="00EB560B"/>
    <w:rsid w:val="00EB5692"/>
    <w:rsid w:val="00EB56B6"/>
    <w:rsid w:val="00EB583D"/>
    <w:rsid w:val="00EB58E0"/>
    <w:rsid w:val="00EB596D"/>
    <w:rsid w:val="00EB5A14"/>
    <w:rsid w:val="00EB5AFB"/>
    <w:rsid w:val="00EB5C16"/>
    <w:rsid w:val="00EB5C43"/>
    <w:rsid w:val="00EB5CD4"/>
    <w:rsid w:val="00EB5D6B"/>
    <w:rsid w:val="00EB5DB8"/>
    <w:rsid w:val="00EB5DC6"/>
    <w:rsid w:val="00EB5DF1"/>
    <w:rsid w:val="00EB5E24"/>
    <w:rsid w:val="00EB5E9F"/>
    <w:rsid w:val="00EB5EB5"/>
    <w:rsid w:val="00EB5EDC"/>
    <w:rsid w:val="00EB5F1D"/>
    <w:rsid w:val="00EB615A"/>
    <w:rsid w:val="00EB61A0"/>
    <w:rsid w:val="00EB6300"/>
    <w:rsid w:val="00EB6311"/>
    <w:rsid w:val="00EB644D"/>
    <w:rsid w:val="00EB6457"/>
    <w:rsid w:val="00EB6470"/>
    <w:rsid w:val="00EB649C"/>
    <w:rsid w:val="00EB6530"/>
    <w:rsid w:val="00EB656D"/>
    <w:rsid w:val="00EB65E1"/>
    <w:rsid w:val="00EB6611"/>
    <w:rsid w:val="00EB66C8"/>
    <w:rsid w:val="00EB6749"/>
    <w:rsid w:val="00EB67A1"/>
    <w:rsid w:val="00EB683E"/>
    <w:rsid w:val="00EB6909"/>
    <w:rsid w:val="00EB692D"/>
    <w:rsid w:val="00EB6A14"/>
    <w:rsid w:val="00EB6A67"/>
    <w:rsid w:val="00EB6AEC"/>
    <w:rsid w:val="00EB6B0F"/>
    <w:rsid w:val="00EB6B77"/>
    <w:rsid w:val="00EB6CD8"/>
    <w:rsid w:val="00EB6DF9"/>
    <w:rsid w:val="00EB6EDD"/>
    <w:rsid w:val="00EB6EF3"/>
    <w:rsid w:val="00EB6F13"/>
    <w:rsid w:val="00EB6F1F"/>
    <w:rsid w:val="00EB70DC"/>
    <w:rsid w:val="00EB7141"/>
    <w:rsid w:val="00EB716D"/>
    <w:rsid w:val="00EB7198"/>
    <w:rsid w:val="00EB731D"/>
    <w:rsid w:val="00EB7400"/>
    <w:rsid w:val="00EB7435"/>
    <w:rsid w:val="00EB745D"/>
    <w:rsid w:val="00EB7466"/>
    <w:rsid w:val="00EB7666"/>
    <w:rsid w:val="00EB76B4"/>
    <w:rsid w:val="00EB76E2"/>
    <w:rsid w:val="00EB780B"/>
    <w:rsid w:val="00EB78F4"/>
    <w:rsid w:val="00EB78FA"/>
    <w:rsid w:val="00EB79F8"/>
    <w:rsid w:val="00EB7A76"/>
    <w:rsid w:val="00EB7A96"/>
    <w:rsid w:val="00EB7BFC"/>
    <w:rsid w:val="00EB7E30"/>
    <w:rsid w:val="00EB7FAE"/>
    <w:rsid w:val="00EB7FB2"/>
    <w:rsid w:val="00EC0120"/>
    <w:rsid w:val="00EC01F4"/>
    <w:rsid w:val="00EC0553"/>
    <w:rsid w:val="00EC083C"/>
    <w:rsid w:val="00EC087F"/>
    <w:rsid w:val="00EC0A50"/>
    <w:rsid w:val="00EC0B23"/>
    <w:rsid w:val="00EC0C14"/>
    <w:rsid w:val="00EC0CBB"/>
    <w:rsid w:val="00EC0DA5"/>
    <w:rsid w:val="00EC0E21"/>
    <w:rsid w:val="00EC0E3D"/>
    <w:rsid w:val="00EC0FF3"/>
    <w:rsid w:val="00EC10B7"/>
    <w:rsid w:val="00EC12EA"/>
    <w:rsid w:val="00EC131D"/>
    <w:rsid w:val="00EC1406"/>
    <w:rsid w:val="00EC145C"/>
    <w:rsid w:val="00EC15A9"/>
    <w:rsid w:val="00EC171E"/>
    <w:rsid w:val="00EC17C6"/>
    <w:rsid w:val="00EC184D"/>
    <w:rsid w:val="00EC195A"/>
    <w:rsid w:val="00EC1985"/>
    <w:rsid w:val="00EC1997"/>
    <w:rsid w:val="00EC1A13"/>
    <w:rsid w:val="00EC1A16"/>
    <w:rsid w:val="00EC1A1D"/>
    <w:rsid w:val="00EC1C55"/>
    <w:rsid w:val="00EC1D17"/>
    <w:rsid w:val="00EC1D4F"/>
    <w:rsid w:val="00EC1D69"/>
    <w:rsid w:val="00EC1EA0"/>
    <w:rsid w:val="00EC2086"/>
    <w:rsid w:val="00EC20CE"/>
    <w:rsid w:val="00EC21ED"/>
    <w:rsid w:val="00EC2423"/>
    <w:rsid w:val="00EC2472"/>
    <w:rsid w:val="00EC24C4"/>
    <w:rsid w:val="00EC25DC"/>
    <w:rsid w:val="00EC2601"/>
    <w:rsid w:val="00EC2612"/>
    <w:rsid w:val="00EC2709"/>
    <w:rsid w:val="00EC2739"/>
    <w:rsid w:val="00EC2783"/>
    <w:rsid w:val="00EC288F"/>
    <w:rsid w:val="00EC2973"/>
    <w:rsid w:val="00EC29F1"/>
    <w:rsid w:val="00EC2B8E"/>
    <w:rsid w:val="00EC2BC0"/>
    <w:rsid w:val="00EC2C8C"/>
    <w:rsid w:val="00EC2C93"/>
    <w:rsid w:val="00EC2CC3"/>
    <w:rsid w:val="00EC2D35"/>
    <w:rsid w:val="00EC2EED"/>
    <w:rsid w:val="00EC2F63"/>
    <w:rsid w:val="00EC2FE9"/>
    <w:rsid w:val="00EC31FD"/>
    <w:rsid w:val="00EC3284"/>
    <w:rsid w:val="00EC3412"/>
    <w:rsid w:val="00EC34BD"/>
    <w:rsid w:val="00EC34EF"/>
    <w:rsid w:val="00EC351E"/>
    <w:rsid w:val="00EC352E"/>
    <w:rsid w:val="00EC3767"/>
    <w:rsid w:val="00EC3831"/>
    <w:rsid w:val="00EC3851"/>
    <w:rsid w:val="00EC390A"/>
    <w:rsid w:val="00EC3A2E"/>
    <w:rsid w:val="00EC3B3F"/>
    <w:rsid w:val="00EC3B7C"/>
    <w:rsid w:val="00EC3B90"/>
    <w:rsid w:val="00EC3C62"/>
    <w:rsid w:val="00EC3D54"/>
    <w:rsid w:val="00EC3FA3"/>
    <w:rsid w:val="00EC3FDC"/>
    <w:rsid w:val="00EC4049"/>
    <w:rsid w:val="00EC41CB"/>
    <w:rsid w:val="00EC42BD"/>
    <w:rsid w:val="00EC42C7"/>
    <w:rsid w:val="00EC432D"/>
    <w:rsid w:val="00EC436D"/>
    <w:rsid w:val="00EC44C5"/>
    <w:rsid w:val="00EC4531"/>
    <w:rsid w:val="00EC4642"/>
    <w:rsid w:val="00EC46F6"/>
    <w:rsid w:val="00EC4770"/>
    <w:rsid w:val="00EC47D6"/>
    <w:rsid w:val="00EC4803"/>
    <w:rsid w:val="00EC498D"/>
    <w:rsid w:val="00EC4A34"/>
    <w:rsid w:val="00EC4A35"/>
    <w:rsid w:val="00EC4AB8"/>
    <w:rsid w:val="00EC4B56"/>
    <w:rsid w:val="00EC4C51"/>
    <w:rsid w:val="00EC4D6B"/>
    <w:rsid w:val="00EC4E5F"/>
    <w:rsid w:val="00EC4EC5"/>
    <w:rsid w:val="00EC5016"/>
    <w:rsid w:val="00EC5040"/>
    <w:rsid w:val="00EC5058"/>
    <w:rsid w:val="00EC5194"/>
    <w:rsid w:val="00EC51C7"/>
    <w:rsid w:val="00EC521B"/>
    <w:rsid w:val="00EC5311"/>
    <w:rsid w:val="00EC5339"/>
    <w:rsid w:val="00EC533D"/>
    <w:rsid w:val="00EC5386"/>
    <w:rsid w:val="00EC53C0"/>
    <w:rsid w:val="00EC53D3"/>
    <w:rsid w:val="00EC560C"/>
    <w:rsid w:val="00EC572D"/>
    <w:rsid w:val="00EC590B"/>
    <w:rsid w:val="00EC5980"/>
    <w:rsid w:val="00EC59D5"/>
    <w:rsid w:val="00EC5B3D"/>
    <w:rsid w:val="00EC5C3C"/>
    <w:rsid w:val="00EC5C65"/>
    <w:rsid w:val="00EC5D0A"/>
    <w:rsid w:val="00EC5D44"/>
    <w:rsid w:val="00EC5D73"/>
    <w:rsid w:val="00EC5E70"/>
    <w:rsid w:val="00EC5F7E"/>
    <w:rsid w:val="00EC5F81"/>
    <w:rsid w:val="00EC5F99"/>
    <w:rsid w:val="00EC5FAF"/>
    <w:rsid w:val="00EC5FDD"/>
    <w:rsid w:val="00EC6009"/>
    <w:rsid w:val="00EC609A"/>
    <w:rsid w:val="00EC6140"/>
    <w:rsid w:val="00EC6194"/>
    <w:rsid w:val="00EC6256"/>
    <w:rsid w:val="00EC6463"/>
    <w:rsid w:val="00EC64D0"/>
    <w:rsid w:val="00EC65DE"/>
    <w:rsid w:val="00EC6607"/>
    <w:rsid w:val="00EC66EB"/>
    <w:rsid w:val="00EC66F8"/>
    <w:rsid w:val="00EC6860"/>
    <w:rsid w:val="00EC698B"/>
    <w:rsid w:val="00EC69F9"/>
    <w:rsid w:val="00EC6A77"/>
    <w:rsid w:val="00EC6C44"/>
    <w:rsid w:val="00EC6C7E"/>
    <w:rsid w:val="00EC6C86"/>
    <w:rsid w:val="00EC6CC4"/>
    <w:rsid w:val="00EC6DD3"/>
    <w:rsid w:val="00EC6DDC"/>
    <w:rsid w:val="00EC6E47"/>
    <w:rsid w:val="00EC6F92"/>
    <w:rsid w:val="00EC6FB5"/>
    <w:rsid w:val="00EC6FB8"/>
    <w:rsid w:val="00EC70F0"/>
    <w:rsid w:val="00EC70F9"/>
    <w:rsid w:val="00EC723B"/>
    <w:rsid w:val="00EC7286"/>
    <w:rsid w:val="00EC729D"/>
    <w:rsid w:val="00EC7394"/>
    <w:rsid w:val="00EC7494"/>
    <w:rsid w:val="00EC7499"/>
    <w:rsid w:val="00EC760A"/>
    <w:rsid w:val="00EC7762"/>
    <w:rsid w:val="00EC799B"/>
    <w:rsid w:val="00EC7A4F"/>
    <w:rsid w:val="00EC7A97"/>
    <w:rsid w:val="00EC7B6C"/>
    <w:rsid w:val="00EC7C62"/>
    <w:rsid w:val="00EC7C66"/>
    <w:rsid w:val="00EC7CB4"/>
    <w:rsid w:val="00EC7D7E"/>
    <w:rsid w:val="00EC7E3A"/>
    <w:rsid w:val="00EC7E77"/>
    <w:rsid w:val="00EC7E7B"/>
    <w:rsid w:val="00EC7EC8"/>
    <w:rsid w:val="00EC7F64"/>
    <w:rsid w:val="00ED0005"/>
    <w:rsid w:val="00ED025D"/>
    <w:rsid w:val="00ED02EC"/>
    <w:rsid w:val="00ED0313"/>
    <w:rsid w:val="00ED031F"/>
    <w:rsid w:val="00ED044C"/>
    <w:rsid w:val="00ED04B1"/>
    <w:rsid w:val="00ED0564"/>
    <w:rsid w:val="00ED05D1"/>
    <w:rsid w:val="00ED05D7"/>
    <w:rsid w:val="00ED0644"/>
    <w:rsid w:val="00ED0745"/>
    <w:rsid w:val="00ED07B4"/>
    <w:rsid w:val="00ED07DD"/>
    <w:rsid w:val="00ED07F4"/>
    <w:rsid w:val="00ED0901"/>
    <w:rsid w:val="00ED0959"/>
    <w:rsid w:val="00ED09EB"/>
    <w:rsid w:val="00ED09FF"/>
    <w:rsid w:val="00ED0A0A"/>
    <w:rsid w:val="00ED0A54"/>
    <w:rsid w:val="00ED0A9B"/>
    <w:rsid w:val="00ED0B24"/>
    <w:rsid w:val="00ED0CC1"/>
    <w:rsid w:val="00ED0DE1"/>
    <w:rsid w:val="00ED0E28"/>
    <w:rsid w:val="00ED0EBD"/>
    <w:rsid w:val="00ED0F54"/>
    <w:rsid w:val="00ED125A"/>
    <w:rsid w:val="00ED1317"/>
    <w:rsid w:val="00ED1364"/>
    <w:rsid w:val="00ED141C"/>
    <w:rsid w:val="00ED15B6"/>
    <w:rsid w:val="00ED165E"/>
    <w:rsid w:val="00ED1698"/>
    <w:rsid w:val="00ED16CC"/>
    <w:rsid w:val="00ED1737"/>
    <w:rsid w:val="00ED186B"/>
    <w:rsid w:val="00ED1AC9"/>
    <w:rsid w:val="00ED1B0D"/>
    <w:rsid w:val="00ED1B28"/>
    <w:rsid w:val="00ED1C58"/>
    <w:rsid w:val="00ED1E97"/>
    <w:rsid w:val="00ED1F89"/>
    <w:rsid w:val="00ED2006"/>
    <w:rsid w:val="00ED21A8"/>
    <w:rsid w:val="00ED238F"/>
    <w:rsid w:val="00ED23FD"/>
    <w:rsid w:val="00ED2564"/>
    <w:rsid w:val="00ED259C"/>
    <w:rsid w:val="00ED25D2"/>
    <w:rsid w:val="00ED2647"/>
    <w:rsid w:val="00ED26DF"/>
    <w:rsid w:val="00ED287D"/>
    <w:rsid w:val="00ED2938"/>
    <w:rsid w:val="00ED296F"/>
    <w:rsid w:val="00ED2A0F"/>
    <w:rsid w:val="00ED2B47"/>
    <w:rsid w:val="00ED2C72"/>
    <w:rsid w:val="00ED2CFB"/>
    <w:rsid w:val="00ED2DE1"/>
    <w:rsid w:val="00ED2F32"/>
    <w:rsid w:val="00ED316F"/>
    <w:rsid w:val="00ED31E7"/>
    <w:rsid w:val="00ED3284"/>
    <w:rsid w:val="00ED3343"/>
    <w:rsid w:val="00ED3381"/>
    <w:rsid w:val="00ED33D3"/>
    <w:rsid w:val="00ED33E0"/>
    <w:rsid w:val="00ED34B0"/>
    <w:rsid w:val="00ED3507"/>
    <w:rsid w:val="00ED3548"/>
    <w:rsid w:val="00ED35FD"/>
    <w:rsid w:val="00ED36CB"/>
    <w:rsid w:val="00ED371B"/>
    <w:rsid w:val="00ED376A"/>
    <w:rsid w:val="00ED379F"/>
    <w:rsid w:val="00ED3909"/>
    <w:rsid w:val="00ED39E0"/>
    <w:rsid w:val="00ED3A2A"/>
    <w:rsid w:val="00ED3A40"/>
    <w:rsid w:val="00ED3BA0"/>
    <w:rsid w:val="00ED3BD5"/>
    <w:rsid w:val="00ED3D18"/>
    <w:rsid w:val="00ED3E6D"/>
    <w:rsid w:val="00ED4056"/>
    <w:rsid w:val="00ED4113"/>
    <w:rsid w:val="00ED4274"/>
    <w:rsid w:val="00ED431A"/>
    <w:rsid w:val="00ED4330"/>
    <w:rsid w:val="00ED436D"/>
    <w:rsid w:val="00ED4415"/>
    <w:rsid w:val="00ED45CF"/>
    <w:rsid w:val="00ED4601"/>
    <w:rsid w:val="00ED465D"/>
    <w:rsid w:val="00ED46C0"/>
    <w:rsid w:val="00ED49B2"/>
    <w:rsid w:val="00ED4B65"/>
    <w:rsid w:val="00ED4BE0"/>
    <w:rsid w:val="00ED4CEC"/>
    <w:rsid w:val="00ED4ED4"/>
    <w:rsid w:val="00ED4EFE"/>
    <w:rsid w:val="00ED4F30"/>
    <w:rsid w:val="00ED5076"/>
    <w:rsid w:val="00ED50E2"/>
    <w:rsid w:val="00ED513D"/>
    <w:rsid w:val="00ED51BD"/>
    <w:rsid w:val="00ED52E9"/>
    <w:rsid w:val="00ED52F1"/>
    <w:rsid w:val="00ED53E4"/>
    <w:rsid w:val="00ED53EC"/>
    <w:rsid w:val="00ED540E"/>
    <w:rsid w:val="00ED5506"/>
    <w:rsid w:val="00ED5511"/>
    <w:rsid w:val="00ED553C"/>
    <w:rsid w:val="00ED554C"/>
    <w:rsid w:val="00ED560C"/>
    <w:rsid w:val="00ED5730"/>
    <w:rsid w:val="00ED573F"/>
    <w:rsid w:val="00ED578F"/>
    <w:rsid w:val="00ED57CD"/>
    <w:rsid w:val="00ED5833"/>
    <w:rsid w:val="00ED5836"/>
    <w:rsid w:val="00ED587E"/>
    <w:rsid w:val="00ED593E"/>
    <w:rsid w:val="00ED5A4A"/>
    <w:rsid w:val="00ED5A65"/>
    <w:rsid w:val="00ED5A92"/>
    <w:rsid w:val="00ED5C15"/>
    <w:rsid w:val="00ED5C5D"/>
    <w:rsid w:val="00ED5C83"/>
    <w:rsid w:val="00ED5DFD"/>
    <w:rsid w:val="00ED600C"/>
    <w:rsid w:val="00ED6061"/>
    <w:rsid w:val="00ED6155"/>
    <w:rsid w:val="00ED6184"/>
    <w:rsid w:val="00ED6354"/>
    <w:rsid w:val="00ED65DB"/>
    <w:rsid w:val="00ED6614"/>
    <w:rsid w:val="00ED661F"/>
    <w:rsid w:val="00ED668D"/>
    <w:rsid w:val="00ED678F"/>
    <w:rsid w:val="00ED6796"/>
    <w:rsid w:val="00ED67B4"/>
    <w:rsid w:val="00ED685B"/>
    <w:rsid w:val="00ED68E4"/>
    <w:rsid w:val="00ED697F"/>
    <w:rsid w:val="00ED6A40"/>
    <w:rsid w:val="00ED6B3A"/>
    <w:rsid w:val="00ED6C08"/>
    <w:rsid w:val="00ED6C36"/>
    <w:rsid w:val="00ED6C89"/>
    <w:rsid w:val="00ED6D51"/>
    <w:rsid w:val="00ED6DCD"/>
    <w:rsid w:val="00ED6E69"/>
    <w:rsid w:val="00ED6E7F"/>
    <w:rsid w:val="00ED6F2F"/>
    <w:rsid w:val="00ED6FC3"/>
    <w:rsid w:val="00ED7077"/>
    <w:rsid w:val="00ED715E"/>
    <w:rsid w:val="00ED71DD"/>
    <w:rsid w:val="00ED7220"/>
    <w:rsid w:val="00ED7261"/>
    <w:rsid w:val="00ED73CE"/>
    <w:rsid w:val="00ED73D5"/>
    <w:rsid w:val="00ED7467"/>
    <w:rsid w:val="00ED7561"/>
    <w:rsid w:val="00ED75E1"/>
    <w:rsid w:val="00ED75ED"/>
    <w:rsid w:val="00ED7763"/>
    <w:rsid w:val="00ED77CE"/>
    <w:rsid w:val="00ED784F"/>
    <w:rsid w:val="00ED78D4"/>
    <w:rsid w:val="00ED7A26"/>
    <w:rsid w:val="00ED7B00"/>
    <w:rsid w:val="00ED7BFC"/>
    <w:rsid w:val="00ED7DFF"/>
    <w:rsid w:val="00ED7EE4"/>
    <w:rsid w:val="00ED7F4C"/>
    <w:rsid w:val="00EE0075"/>
    <w:rsid w:val="00EE007C"/>
    <w:rsid w:val="00EE00B3"/>
    <w:rsid w:val="00EE01D1"/>
    <w:rsid w:val="00EE02D4"/>
    <w:rsid w:val="00EE0370"/>
    <w:rsid w:val="00EE054C"/>
    <w:rsid w:val="00EE05CF"/>
    <w:rsid w:val="00EE0654"/>
    <w:rsid w:val="00EE066A"/>
    <w:rsid w:val="00EE07AE"/>
    <w:rsid w:val="00EE090E"/>
    <w:rsid w:val="00EE09E4"/>
    <w:rsid w:val="00EE0ADB"/>
    <w:rsid w:val="00EE0B97"/>
    <w:rsid w:val="00EE0E73"/>
    <w:rsid w:val="00EE0F4B"/>
    <w:rsid w:val="00EE1168"/>
    <w:rsid w:val="00EE12ED"/>
    <w:rsid w:val="00EE15F3"/>
    <w:rsid w:val="00EE1623"/>
    <w:rsid w:val="00EE167F"/>
    <w:rsid w:val="00EE1710"/>
    <w:rsid w:val="00EE186D"/>
    <w:rsid w:val="00EE189E"/>
    <w:rsid w:val="00EE190E"/>
    <w:rsid w:val="00EE19CE"/>
    <w:rsid w:val="00EE1A18"/>
    <w:rsid w:val="00EE1A68"/>
    <w:rsid w:val="00EE1AD3"/>
    <w:rsid w:val="00EE1B01"/>
    <w:rsid w:val="00EE1B54"/>
    <w:rsid w:val="00EE1B59"/>
    <w:rsid w:val="00EE1B65"/>
    <w:rsid w:val="00EE1D06"/>
    <w:rsid w:val="00EE1E75"/>
    <w:rsid w:val="00EE210B"/>
    <w:rsid w:val="00EE211D"/>
    <w:rsid w:val="00EE2146"/>
    <w:rsid w:val="00EE236D"/>
    <w:rsid w:val="00EE23DE"/>
    <w:rsid w:val="00EE2554"/>
    <w:rsid w:val="00EE258D"/>
    <w:rsid w:val="00EE2632"/>
    <w:rsid w:val="00EE271E"/>
    <w:rsid w:val="00EE27D4"/>
    <w:rsid w:val="00EE27FD"/>
    <w:rsid w:val="00EE290D"/>
    <w:rsid w:val="00EE295A"/>
    <w:rsid w:val="00EE2A66"/>
    <w:rsid w:val="00EE2A79"/>
    <w:rsid w:val="00EE2B5D"/>
    <w:rsid w:val="00EE2B8D"/>
    <w:rsid w:val="00EE2C94"/>
    <w:rsid w:val="00EE2DF9"/>
    <w:rsid w:val="00EE2E04"/>
    <w:rsid w:val="00EE2E42"/>
    <w:rsid w:val="00EE2E9C"/>
    <w:rsid w:val="00EE2ECB"/>
    <w:rsid w:val="00EE2F39"/>
    <w:rsid w:val="00EE2FD3"/>
    <w:rsid w:val="00EE2FF6"/>
    <w:rsid w:val="00EE30CE"/>
    <w:rsid w:val="00EE3138"/>
    <w:rsid w:val="00EE323F"/>
    <w:rsid w:val="00EE333E"/>
    <w:rsid w:val="00EE341A"/>
    <w:rsid w:val="00EE358A"/>
    <w:rsid w:val="00EE36D2"/>
    <w:rsid w:val="00EE3807"/>
    <w:rsid w:val="00EE383B"/>
    <w:rsid w:val="00EE399D"/>
    <w:rsid w:val="00EE3A55"/>
    <w:rsid w:val="00EE3A69"/>
    <w:rsid w:val="00EE3ADA"/>
    <w:rsid w:val="00EE3AFA"/>
    <w:rsid w:val="00EE3C28"/>
    <w:rsid w:val="00EE3CF3"/>
    <w:rsid w:val="00EE3D79"/>
    <w:rsid w:val="00EE3F05"/>
    <w:rsid w:val="00EE405B"/>
    <w:rsid w:val="00EE409D"/>
    <w:rsid w:val="00EE40B4"/>
    <w:rsid w:val="00EE40E9"/>
    <w:rsid w:val="00EE415C"/>
    <w:rsid w:val="00EE417C"/>
    <w:rsid w:val="00EE4184"/>
    <w:rsid w:val="00EE418C"/>
    <w:rsid w:val="00EE41E3"/>
    <w:rsid w:val="00EE420A"/>
    <w:rsid w:val="00EE4234"/>
    <w:rsid w:val="00EE4383"/>
    <w:rsid w:val="00EE44DD"/>
    <w:rsid w:val="00EE4615"/>
    <w:rsid w:val="00EE4684"/>
    <w:rsid w:val="00EE477A"/>
    <w:rsid w:val="00EE479B"/>
    <w:rsid w:val="00EE4809"/>
    <w:rsid w:val="00EE496C"/>
    <w:rsid w:val="00EE4988"/>
    <w:rsid w:val="00EE49D4"/>
    <w:rsid w:val="00EE4A41"/>
    <w:rsid w:val="00EE4AA3"/>
    <w:rsid w:val="00EE4AE6"/>
    <w:rsid w:val="00EE4B14"/>
    <w:rsid w:val="00EE4BDF"/>
    <w:rsid w:val="00EE4CDA"/>
    <w:rsid w:val="00EE4D68"/>
    <w:rsid w:val="00EE4E06"/>
    <w:rsid w:val="00EE4E4D"/>
    <w:rsid w:val="00EE4F54"/>
    <w:rsid w:val="00EE4F75"/>
    <w:rsid w:val="00EE4FAF"/>
    <w:rsid w:val="00EE4FD2"/>
    <w:rsid w:val="00EE51D4"/>
    <w:rsid w:val="00EE52C3"/>
    <w:rsid w:val="00EE530D"/>
    <w:rsid w:val="00EE530E"/>
    <w:rsid w:val="00EE53D1"/>
    <w:rsid w:val="00EE549B"/>
    <w:rsid w:val="00EE54CF"/>
    <w:rsid w:val="00EE550C"/>
    <w:rsid w:val="00EE5559"/>
    <w:rsid w:val="00EE5609"/>
    <w:rsid w:val="00EE5886"/>
    <w:rsid w:val="00EE58A0"/>
    <w:rsid w:val="00EE58BE"/>
    <w:rsid w:val="00EE5967"/>
    <w:rsid w:val="00EE5A55"/>
    <w:rsid w:val="00EE5B8F"/>
    <w:rsid w:val="00EE5C31"/>
    <w:rsid w:val="00EE5D4D"/>
    <w:rsid w:val="00EE5D84"/>
    <w:rsid w:val="00EE5DC6"/>
    <w:rsid w:val="00EE5E01"/>
    <w:rsid w:val="00EE5E45"/>
    <w:rsid w:val="00EE5E5B"/>
    <w:rsid w:val="00EE5EA0"/>
    <w:rsid w:val="00EE5EAB"/>
    <w:rsid w:val="00EE5EDA"/>
    <w:rsid w:val="00EE60B9"/>
    <w:rsid w:val="00EE61BC"/>
    <w:rsid w:val="00EE61C8"/>
    <w:rsid w:val="00EE625A"/>
    <w:rsid w:val="00EE62C1"/>
    <w:rsid w:val="00EE62C6"/>
    <w:rsid w:val="00EE631B"/>
    <w:rsid w:val="00EE6356"/>
    <w:rsid w:val="00EE64E6"/>
    <w:rsid w:val="00EE6560"/>
    <w:rsid w:val="00EE66C2"/>
    <w:rsid w:val="00EE6A53"/>
    <w:rsid w:val="00EE6A6D"/>
    <w:rsid w:val="00EE6AA6"/>
    <w:rsid w:val="00EE6ABC"/>
    <w:rsid w:val="00EE6AF7"/>
    <w:rsid w:val="00EE6E53"/>
    <w:rsid w:val="00EE6E66"/>
    <w:rsid w:val="00EE6F14"/>
    <w:rsid w:val="00EE6F42"/>
    <w:rsid w:val="00EE713C"/>
    <w:rsid w:val="00EE7270"/>
    <w:rsid w:val="00EE729A"/>
    <w:rsid w:val="00EE72D9"/>
    <w:rsid w:val="00EE7308"/>
    <w:rsid w:val="00EE730D"/>
    <w:rsid w:val="00EE758E"/>
    <w:rsid w:val="00EE760B"/>
    <w:rsid w:val="00EE76AF"/>
    <w:rsid w:val="00EE77BD"/>
    <w:rsid w:val="00EE7870"/>
    <w:rsid w:val="00EE789A"/>
    <w:rsid w:val="00EE78C8"/>
    <w:rsid w:val="00EE7985"/>
    <w:rsid w:val="00EE79EB"/>
    <w:rsid w:val="00EE7B2E"/>
    <w:rsid w:val="00EE7DC1"/>
    <w:rsid w:val="00EE7E29"/>
    <w:rsid w:val="00EE7EC2"/>
    <w:rsid w:val="00EE7F34"/>
    <w:rsid w:val="00EE7F79"/>
    <w:rsid w:val="00EE7FC0"/>
    <w:rsid w:val="00EF0048"/>
    <w:rsid w:val="00EF00D8"/>
    <w:rsid w:val="00EF012B"/>
    <w:rsid w:val="00EF01EB"/>
    <w:rsid w:val="00EF038B"/>
    <w:rsid w:val="00EF03CB"/>
    <w:rsid w:val="00EF053B"/>
    <w:rsid w:val="00EF0652"/>
    <w:rsid w:val="00EF07BB"/>
    <w:rsid w:val="00EF07BF"/>
    <w:rsid w:val="00EF07CE"/>
    <w:rsid w:val="00EF0833"/>
    <w:rsid w:val="00EF0A1C"/>
    <w:rsid w:val="00EF0AAB"/>
    <w:rsid w:val="00EF0ABA"/>
    <w:rsid w:val="00EF0AF5"/>
    <w:rsid w:val="00EF0B77"/>
    <w:rsid w:val="00EF0D62"/>
    <w:rsid w:val="00EF0D74"/>
    <w:rsid w:val="00EF0E63"/>
    <w:rsid w:val="00EF0F5D"/>
    <w:rsid w:val="00EF103E"/>
    <w:rsid w:val="00EF1066"/>
    <w:rsid w:val="00EF1150"/>
    <w:rsid w:val="00EF124F"/>
    <w:rsid w:val="00EF129A"/>
    <w:rsid w:val="00EF12C9"/>
    <w:rsid w:val="00EF13D4"/>
    <w:rsid w:val="00EF1474"/>
    <w:rsid w:val="00EF14A6"/>
    <w:rsid w:val="00EF14EE"/>
    <w:rsid w:val="00EF1521"/>
    <w:rsid w:val="00EF1559"/>
    <w:rsid w:val="00EF15B8"/>
    <w:rsid w:val="00EF167B"/>
    <w:rsid w:val="00EF16A3"/>
    <w:rsid w:val="00EF1790"/>
    <w:rsid w:val="00EF17A2"/>
    <w:rsid w:val="00EF1948"/>
    <w:rsid w:val="00EF196D"/>
    <w:rsid w:val="00EF1A1B"/>
    <w:rsid w:val="00EF1B24"/>
    <w:rsid w:val="00EF1B88"/>
    <w:rsid w:val="00EF1C3C"/>
    <w:rsid w:val="00EF1C44"/>
    <w:rsid w:val="00EF1C61"/>
    <w:rsid w:val="00EF1C7E"/>
    <w:rsid w:val="00EF1CEF"/>
    <w:rsid w:val="00EF1EB1"/>
    <w:rsid w:val="00EF1EE6"/>
    <w:rsid w:val="00EF1EF9"/>
    <w:rsid w:val="00EF1F50"/>
    <w:rsid w:val="00EF21C7"/>
    <w:rsid w:val="00EF2200"/>
    <w:rsid w:val="00EF2393"/>
    <w:rsid w:val="00EF242B"/>
    <w:rsid w:val="00EF25DA"/>
    <w:rsid w:val="00EF26A9"/>
    <w:rsid w:val="00EF26DD"/>
    <w:rsid w:val="00EF2766"/>
    <w:rsid w:val="00EF2802"/>
    <w:rsid w:val="00EF282C"/>
    <w:rsid w:val="00EF28A9"/>
    <w:rsid w:val="00EF299A"/>
    <w:rsid w:val="00EF29A3"/>
    <w:rsid w:val="00EF29B5"/>
    <w:rsid w:val="00EF29BD"/>
    <w:rsid w:val="00EF2A42"/>
    <w:rsid w:val="00EF2A5F"/>
    <w:rsid w:val="00EF2B77"/>
    <w:rsid w:val="00EF2BE5"/>
    <w:rsid w:val="00EF2D4E"/>
    <w:rsid w:val="00EF2E02"/>
    <w:rsid w:val="00EF2F29"/>
    <w:rsid w:val="00EF301A"/>
    <w:rsid w:val="00EF3157"/>
    <w:rsid w:val="00EF33AE"/>
    <w:rsid w:val="00EF3464"/>
    <w:rsid w:val="00EF351C"/>
    <w:rsid w:val="00EF3521"/>
    <w:rsid w:val="00EF35A7"/>
    <w:rsid w:val="00EF3702"/>
    <w:rsid w:val="00EF37C1"/>
    <w:rsid w:val="00EF39EA"/>
    <w:rsid w:val="00EF3A3A"/>
    <w:rsid w:val="00EF3A68"/>
    <w:rsid w:val="00EF3B12"/>
    <w:rsid w:val="00EF3B4D"/>
    <w:rsid w:val="00EF3B59"/>
    <w:rsid w:val="00EF3C1A"/>
    <w:rsid w:val="00EF3D09"/>
    <w:rsid w:val="00EF3ED7"/>
    <w:rsid w:val="00EF3F3B"/>
    <w:rsid w:val="00EF3F53"/>
    <w:rsid w:val="00EF3FB9"/>
    <w:rsid w:val="00EF4011"/>
    <w:rsid w:val="00EF40C3"/>
    <w:rsid w:val="00EF4177"/>
    <w:rsid w:val="00EF4196"/>
    <w:rsid w:val="00EF422B"/>
    <w:rsid w:val="00EF42F5"/>
    <w:rsid w:val="00EF4433"/>
    <w:rsid w:val="00EF4541"/>
    <w:rsid w:val="00EF4554"/>
    <w:rsid w:val="00EF45C9"/>
    <w:rsid w:val="00EF47A9"/>
    <w:rsid w:val="00EF47F6"/>
    <w:rsid w:val="00EF4809"/>
    <w:rsid w:val="00EF4842"/>
    <w:rsid w:val="00EF4886"/>
    <w:rsid w:val="00EF497F"/>
    <w:rsid w:val="00EF49D7"/>
    <w:rsid w:val="00EF49F1"/>
    <w:rsid w:val="00EF49FB"/>
    <w:rsid w:val="00EF4A07"/>
    <w:rsid w:val="00EF4A57"/>
    <w:rsid w:val="00EF4A8D"/>
    <w:rsid w:val="00EF4BD9"/>
    <w:rsid w:val="00EF4C2D"/>
    <w:rsid w:val="00EF4C61"/>
    <w:rsid w:val="00EF4D34"/>
    <w:rsid w:val="00EF4E72"/>
    <w:rsid w:val="00EF4EA7"/>
    <w:rsid w:val="00EF4F97"/>
    <w:rsid w:val="00EF4FF4"/>
    <w:rsid w:val="00EF5039"/>
    <w:rsid w:val="00EF5057"/>
    <w:rsid w:val="00EF5153"/>
    <w:rsid w:val="00EF5156"/>
    <w:rsid w:val="00EF523D"/>
    <w:rsid w:val="00EF530B"/>
    <w:rsid w:val="00EF533B"/>
    <w:rsid w:val="00EF539A"/>
    <w:rsid w:val="00EF53EE"/>
    <w:rsid w:val="00EF53FD"/>
    <w:rsid w:val="00EF546A"/>
    <w:rsid w:val="00EF54B0"/>
    <w:rsid w:val="00EF5518"/>
    <w:rsid w:val="00EF5527"/>
    <w:rsid w:val="00EF5675"/>
    <w:rsid w:val="00EF587F"/>
    <w:rsid w:val="00EF5949"/>
    <w:rsid w:val="00EF5A0C"/>
    <w:rsid w:val="00EF5B54"/>
    <w:rsid w:val="00EF5DBB"/>
    <w:rsid w:val="00EF6052"/>
    <w:rsid w:val="00EF60E9"/>
    <w:rsid w:val="00EF6122"/>
    <w:rsid w:val="00EF615A"/>
    <w:rsid w:val="00EF623C"/>
    <w:rsid w:val="00EF6361"/>
    <w:rsid w:val="00EF6410"/>
    <w:rsid w:val="00EF6461"/>
    <w:rsid w:val="00EF64AC"/>
    <w:rsid w:val="00EF653A"/>
    <w:rsid w:val="00EF658F"/>
    <w:rsid w:val="00EF66A2"/>
    <w:rsid w:val="00EF681B"/>
    <w:rsid w:val="00EF699A"/>
    <w:rsid w:val="00EF6A62"/>
    <w:rsid w:val="00EF6A6F"/>
    <w:rsid w:val="00EF6B1B"/>
    <w:rsid w:val="00EF6C06"/>
    <w:rsid w:val="00EF6C49"/>
    <w:rsid w:val="00EF6C5B"/>
    <w:rsid w:val="00EF6CA7"/>
    <w:rsid w:val="00EF6D68"/>
    <w:rsid w:val="00EF6DE8"/>
    <w:rsid w:val="00EF6E92"/>
    <w:rsid w:val="00EF6EB9"/>
    <w:rsid w:val="00EF70AC"/>
    <w:rsid w:val="00EF70CB"/>
    <w:rsid w:val="00EF70D5"/>
    <w:rsid w:val="00EF7101"/>
    <w:rsid w:val="00EF7297"/>
    <w:rsid w:val="00EF72EE"/>
    <w:rsid w:val="00EF745E"/>
    <w:rsid w:val="00EF758A"/>
    <w:rsid w:val="00EF75EF"/>
    <w:rsid w:val="00EF773B"/>
    <w:rsid w:val="00EF77ED"/>
    <w:rsid w:val="00EF780C"/>
    <w:rsid w:val="00EF7926"/>
    <w:rsid w:val="00EF792C"/>
    <w:rsid w:val="00EF7996"/>
    <w:rsid w:val="00EF7A22"/>
    <w:rsid w:val="00EF7D7D"/>
    <w:rsid w:val="00EF7DE6"/>
    <w:rsid w:val="00EF7E0F"/>
    <w:rsid w:val="00EF7E37"/>
    <w:rsid w:val="00EF7E9A"/>
    <w:rsid w:val="00EF7FFA"/>
    <w:rsid w:val="00F00099"/>
    <w:rsid w:val="00F00176"/>
    <w:rsid w:val="00F00306"/>
    <w:rsid w:val="00F003AF"/>
    <w:rsid w:val="00F004A8"/>
    <w:rsid w:val="00F004C7"/>
    <w:rsid w:val="00F00500"/>
    <w:rsid w:val="00F00546"/>
    <w:rsid w:val="00F00590"/>
    <w:rsid w:val="00F00593"/>
    <w:rsid w:val="00F006E5"/>
    <w:rsid w:val="00F007B0"/>
    <w:rsid w:val="00F007DF"/>
    <w:rsid w:val="00F0084C"/>
    <w:rsid w:val="00F00878"/>
    <w:rsid w:val="00F00A47"/>
    <w:rsid w:val="00F00B00"/>
    <w:rsid w:val="00F00DF5"/>
    <w:rsid w:val="00F00E96"/>
    <w:rsid w:val="00F00EB7"/>
    <w:rsid w:val="00F00F6D"/>
    <w:rsid w:val="00F010AB"/>
    <w:rsid w:val="00F011B0"/>
    <w:rsid w:val="00F0122F"/>
    <w:rsid w:val="00F01251"/>
    <w:rsid w:val="00F01310"/>
    <w:rsid w:val="00F01404"/>
    <w:rsid w:val="00F0140E"/>
    <w:rsid w:val="00F0146A"/>
    <w:rsid w:val="00F014E0"/>
    <w:rsid w:val="00F0162F"/>
    <w:rsid w:val="00F016C7"/>
    <w:rsid w:val="00F016F1"/>
    <w:rsid w:val="00F01710"/>
    <w:rsid w:val="00F01823"/>
    <w:rsid w:val="00F0197E"/>
    <w:rsid w:val="00F019AF"/>
    <w:rsid w:val="00F01A21"/>
    <w:rsid w:val="00F01A90"/>
    <w:rsid w:val="00F01B5D"/>
    <w:rsid w:val="00F01BAF"/>
    <w:rsid w:val="00F01C99"/>
    <w:rsid w:val="00F01D42"/>
    <w:rsid w:val="00F01EC8"/>
    <w:rsid w:val="00F01FB4"/>
    <w:rsid w:val="00F01FF0"/>
    <w:rsid w:val="00F020F4"/>
    <w:rsid w:val="00F022DC"/>
    <w:rsid w:val="00F022F0"/>
    <w:rsid w:val="00F0230F"/>
    <w:rsid w:val="00F02363"/>
    <w:rsid w:val="00F023F7"/>
    <w:rsid w:val="00F024E9"/>
    <w:rsid w:val="00F024EB"/>
    <w:rsid w:val="00F0257A"/>
    <w:rsid w:val="00F02629"/>
    <w:rsid w:val="00F026F5"/>
    <w:rsid w:val="00F0276B"/>
    <w:rsid w:val="00F027B3"/>
    <w:rsid w:val="00F02833"/>
    <w:rsid w:val="00F028CD"/>
    <w:rsid w:val="00F028D0"/>
    <w:rsid w:val="00F02964"/>
    <w:rsid w:val="00F02975"/>
    <w:rsid w:val="00F02B32"/>
    <w:rsid w:val="00F02C31"/>
    <w:rsid w:val="00F02D1F"/>
    <w:rsid w:val="00F02D77"/>
    <w:rsid w:val="00F02F4C"/>
    <w:rsid w:val="00F02FC9"/>
    <w:rsid w:val="00F03035"/>
    <w:rsid w:val="00F03055"/>
    <w:rsid w:val="00F03130"/>
    <w:rsid w:val="00F03302"/>
    <w:rsid w:val="00F0333F"/>
    <w:rsid w:val="00F033C2"/>
    <w:rsid w:val="00F033CB"/>
    <w:rsid w:val="00F033D9"/>
    <w:rsid w:val="00F0340A"/>
    <w:rsid w:val="00F03666"/>
    <w:rsid w:val="00F03855"/>
    <w:rsid w:val="00F039A7"/>
    <w:rsid w:val="00F039AF"/>
    <w:rsid w:val="00F03A10"/>
    <w:rsid w:val="00F03AB5"/>
    <w:rsid w:val="00F03ACF"/>
    <w:rsid w:val="00F03C30"/>
    <w:rsid w:val="00F03C94"/>
    <w:rsid w:val="00F03D28"/>
    <w:rsid w:val="00F03DF6"/>
    <w:rsid w:val="00F03E22"/>
    <w:rsid w:val="00F04064"/>
    <w:rsid w:val="00F04173"/>
    <w:rsid w:val="00F043AF"/>
    <w:rsid w:val="00F043E4"/>
    <w:rsid w:val="00F044F9"/>
    <w:rsid w:val="00F04538"/>
    <w:rsid w:val="00F0456B"/>
    <w:rsid w:val="00F045FF"/>
    <w:rsid w:val="00F0467F"/>
    <w:rsid w:val="00F0477D"/>
    <w:rsid w:val="00F04891"/>
    <w:rsid w:val="00F049B2"/>
    <w:rsid w:val="00F049C6"/>
    <w:rsid w:val="00F049E2"/>
    <w:rsid w:val="00F04A0B"/>
    <w:rsid w:val="00F04A78"/>
    <w:rsid w:val="00F04AB1"/>
    <w:rsid w:val="00F04B37"/>
    <w:rsid w:val="00F04BA4"/>
    <w:rsid w:val="00F04BC3"/>
    <w:rsid w:val="00F04E0F"/>
    <w:rsid w:val="00F04E8E"/>
    <w:rsid w:val="00F05012"/>
    <w:rsid w:val="00F05040"/>
    <w:rsid w:val="00F05371"/>
    <w:rsid w:val="00F053D6"/>
    <w:rsid w:val="00F05426"/>
    <w:rsid w:val="00F054F3"/>
    <w:rsid w:val="00F05537"/>
    <w:rsid w:val="00F05556"/>
    <w:rsid w:val="00F05598"/>
    <w:rsid w:val="00F055BD"/>
    <w:rsid w:val="00F05681"/>
    <w:rsid w:val="00F056C2"/>
    <w:rsid w:val="00F0578F"/>
    <w:rsid w:val="00F05842"/>
    <w:rsid w:val="00F05854"/>
    <w:rsid w:val="00F0593B"/>
    <w:rsid w:val="00F0597F"/>
    <w:rsid w:val="00F0599D"/>
    <w:rsid w:val="00F059A9"/>
    <w:rsid w:val="00F05A0D"/>
    <w:rsid w:val="00F05AA2"/>
    <w:rsid w:val="00F05C31"/>
    <w:rsid w:val="00F05C77"/>
    <w:rsid w:val="00F05CA7"/>
    <w:rsid w:val="00F05CD7"/>
    <w:rsid w:val="00F05E25"/>
    <w:rsid w:val="00F05E55"/>
    <w:rsid w:val="00F05F36"/>
    <w:rsid w:val="00F0612D"/>
    <w:rsid w:val="00F062BF"/>
    <w:rsid w:val="00F062FC"/>
    <w:rsid w:val="00F0636F"/>
    <w:rsid w:val="00F063E3"/>
    <w:rsid w:val="00F06440"/>
    <w:rsid w:val="00F0648A"/>
    <w:rsid w:val="00F0649C"/>
    <w:rsid w:val="00F064B1"/>
    <w:rsid w:val="00F065C1"/>
    <w:rsid w:val="00F06613"/>
    <w:rsid w:val="00F0663D"/>
    <w:rsid w:val="00F066F1"/>
    <w:rsid w:val="00F06738"/>
    <w:rsid w:val="00F0678B"/>
    <w:rsid w:val="00F067EB"/>
    <w:rsid w:val="00F06967"/>
    <w:rsid w:val="00F06980"/>
    <w:rsid w:val="00F069E2"/>
    <w:rsid w:val="00F06A21"/>
    <w:rsid w:val="00F06AB7"/>
    <w:rsid w:val="00F06B0F"/>
    <w:rsid w:val="00F06C83"/>
    <w:rsid w:val="00F06CDF"/>
    <w:rsid w:val="00F06EB1"/>
    <w:rsid w:val="00F06F35"/>
    <w:rsid w:val="00F06FB1"/>
    <w:rsid w:val="00F07081"/>
    <w:rsid w:val="00F0708F"/>
    <w:rsid w:val="00F071D6"/>
    <w:rsid w:val="00F07272"/>
    <w:rsid w:val="00F074BA"/>
    <w:rsid w:val="00F07536"/>
    <w:rsid w:val="00F0768A"/>
    <w:rsid w:val="00F076D2"/>
    <w:rsid w:val="00F077CE"/>
    <w:rsid w:val="00F077D3"/>
    <w:rsid w:val="00F0785C"/>
    <w:rsid w:val="00F078B2"/>
    <w:rsid w:val="00F07907"/>
    <w:rsid w:val="00F0793E"/>
    <w:rsid w:val="00F0798F"/>
    <w:rsid w:val="00F079BF"/>
    <w:rsid w:val="00F079F7"/>
    <w:rsid w:val="00F07A5D"/>
    <w:rsid w:val="00F07AEF"/>
    <w:rsid w:val="00F07AF8"/>
    <w:rsid w:val="00F07B43"/>
    <w:rsid w:val="00F07B93"/>
    <w:rsid w:val="00F07C0B"/>
    <w:rsid w:val="00F07D09"/>
    <w:rsid w:val="00F07E2F"/>
    <w:rsid w:val="00F07F95"/>
    <w:rsid w:val="00F10110"/>
    <w:rsid w:val="00F1014C"/>
    <w:rsid w:val="00F10157"/>
    <w:rsid w:val="00F102FB"/>
    <w:rsid w:val="00F1033B"/>
    <w:rsid w:val="00F1039F"/>
    <w:rsid w:val="00F103C0"/>
    <w:rsid w:val="00F1040F"/>
    <w:rsid w:val="00F104BF"/>
    <w:rsid w:val="00F104EA"/>
    <w:rsid w:val="00F10514"/>
    <w:rsid w:val="00F105DB"/>
    <w:rsid w:val="00F10619"/>
    <w:rsid w:val="00F10689"/>
    <w:rsid w:val="00F10733"/>
    <w:rsid w:val="00F1074A"/>
    <w:rsid w:val="00F107A7"/>
    <w:rsid w:val="00F108DC"/>
    <w:rsid w:val="00F1090A"/>
    <w:rsid w:val="00F1092B"/>
    <w:rsid w:val="00F10997"/>
    <w:rsid w:val="00F109DB"/>
    <w:rsid w:val="00F10A5B"/>
    <w:rsid w:val="00F10AA8"/>
    <w:rsid w:val="00F10AEC"/>
    <w:rsid w:val="00F10B35"/>
    <w:rsid w:val="00F10B53"/>
    <w:rsid w:val="00F10C00"/>
    <w:rsid w:val="00F10DD3"/>
    <w:rsid w:val="00F10E11"/>
    <w:rsid w:val="00F11003"/>
    <w:rsid w:val="00F11020"/>
    <w:rsid w:val="00F1108D"/>
    <w:rsid w:val="00F110C6"/>
    <w:rsid w:val="00F111B4"/>
    <w:rsid w:val="00F111D9"/>
    <w:rsid w:val="00F112CA"/>
    <w:rsid w:val="00F11323"/>
    <w:rsid w:val="00F11463"/>
    <w:rsid w:val="00F114CF"/>
    <w:rsid w:val="00F114EC"/>
    <w:rsid w:val="00F115F3"/>
    <w:rsid w:val="00F11609"/>
    <w:rsid w:val="00F11649"/>
    <w:rsid w:val="00F11801"/>
    <w:rsid w:val="00F11872"/>
    <w:rsid w:val="00F1188D"/>
    <w:rsid w:val="00F1188E"/>
    <w:rsid w:val="00F11901"/>
    <w:rsid w:val="00F1197E"/>
    <w:rsid w:val="00F11A13"/>
    <w:rsid w:val="00F11ADE"/>
    <w:rsid w:val="00F11D08"/>
    <w:rsid w:val="00F11D67"/>
    <w:rsid w:val="00F11F28"/>
    <w:rsid w:val="00F11F34"/>
    <w:rsid w:val="00F11FFE"/>
    <w:rsid w:val="00F1202D"/>
    <w:rsid w:val="00F12161"/>
    <w:rsid w:val="00F121F0"/>
    <w:rsid w:val="00F12221"/>
    <w:rsid w:val="00F12530"/>
    <w:rsid w:val="00F125A3"/>
    <w:rsid w:val="00F12649"/>
    <w:rsid w:val="00F12740"/>
    <w:rsid w:val="00F1277E"/>
    <w:rsid w:val="00F127E7"/>
    <w:rsid w:val="00F12812"/>
    <w:rsid w:val="00F12A7F"/>
    <w:rsid w:val="00F12ABA"/>
    <w:rsid w:val="00F12BB7"/>
    <w:rsid w:val="00F12BBF"/>
    <w:rsid w:val="00F12BDC"/>
    <w:rsid w:val="00F12C92"/>
    <w:rsid w:val="00F12D13"/>
    <w:rsid w:val="00F12D56"/>
    <w:rsid w:val="00F12D93"/>
    <w:rsid w:val="00F12E54"/>
    <w:rsid w:val="00F12F8A"/>
    <w:rsid w:val="00F130A6"/>
    <w:rsid w:val="00F130AB"/>
    <w:rsid w:val="00F131CA"/>
    <w:rsid w:val="00F1340B"/>
    <w:rsid w:val="00F13512"/>
    <w:rsid w:val="00F13654"/>
    <w:rsid w:val="00F136B7"/>
    <w:rsid w:val="00F13886"/>
    <w:rsid w:val="00F1388F"/>
    <w:rsid w:val="00F1390E"/>
    <w:rsid w:val="00F13AAF"/>
    <w:rsid w:val="00F13B75"/>
    <w:rsid w:val="00F13C67"/>
    <w:rsid w:val="00F13C70"/>
    <w:rsid w:val="00F13C74"/>
    <w:rsid w:val="00F13E36"/>
    <w:rsid w:val="00F13FC7"/>
    <w:rsid w:val="00F1403A"/>
    <w:rsid w:val="00F140EB"/>
    <w:rsid w:val="00F1419D"/>
    <w:rsid w:val="00F142E8"/>
    <w:rsid w:val="00F142FD"/>
    <w:rsid w:val="00F1437A"/>
    <w:rsid w:val="00F143D8"/>
    <w:rsid w:val="00F143F3"/>
    <w:rsid w:val="00F14446"/>
    <w:rsid w:val="00F14454"/>
    <w:rsid w:val="00F14480"/>
    <w:rsid w:val="00F144B2"/>
    <w:rsid w:val="00F14654"/>
    <w:rsid w:val="00F1471E"/>
    <w:rsid w:val="00F14722"/>
    <w:rsid w:val="00F14756"/>
    <w:rsid w:val="00F14768"/>
    <w:rsid w:val="00F1479C"/>
    <w:rsid w:val="00F14875"/>
    <w:rsid w:val="00F1494E"/>
    <w:rsid w:val="00F14984"/>
    <w:rsid w:val="00F14A93"/>
    <w:rsid w:val="00F14ABD"/>
    <w:rsid w:val="00F14BC7"/>
    <w:rsid w:val="00F14C93"/>
    <w:rsid w:val="00F14D3A"/>
    <w:rsid w:val="00F14FAE"/>
    <w:rsid w:val="00F14FD0"/>
    <w:rsid w:val="00F15089"/>
    <w:rsid w:val="00F150AB"/>
    <w:rsid w:val="00F15113"/>
    <w:rsid w:val="00F1516A"/>
    <w:rsid w:val="00F1516B"/>
    <w:rsid w:val="00F1518B"/>
    <w:rsid w:val="00F1525C"/>
    <w:rsid w:val="00F152BB"/>
    <w:rsid w:val="00F153FD"/>
    <w:rsid w:val="00F154BB"/>
    <w:rsid w:val="00F1553A"/>
    <w:rsid w:val="00F15550"/>
    <w:rsid w:val="00F155A0"/>
    <w:rsid w:val="00F155D5"/>
    <w:rsid w:val="00F157E0"/>
    <w:rsid w:val="00F158DE"/>
    <w:rsid w:val="00F1595D"/>
    <w:rsid w:val="00F15B41"/>
    <w:rsid w:val="00F15B51"/>
    <w:rsid w:val="00F15BA4"/>
    <w:rsid w:val="00F15BE0"/>
    <w:rsid w:val="00F15C00"/>
    <w:rsid w:val="00F15C92"/>
    <w:rsid w:val="00F15CD4"/>
    <w:rsid w:val="00F15DA4"/>
    <w:rsid w:val="00F15DFF"/>
    <w:rsid w:val="00F15E1B"/>
    <w:rsid w:val="00F15E40"/>
    <w:rsid w:val="00F15EBC"/>
    <w:rsid w:val="00F16002"/>
    <w:rsid w:val="00F16367"/>
    <w:rsid w:val="00F16400"/>
    <w:rsid w:val="00F16476"/>
    <w:rsid w:val="00F1649F"/>
    <w:rsid w:val="00F16527"/>
    <w:rsid w:val="00F1653A"/>
    <w:rsid w:val="00F165B8"/>
    <w:rsid w:val="00F16677"/>
    <w:rsid w:val="00F166E1"/>
    <w:rsid w:val="00F167B0"/>
    <w:rsid w:val="00F1681E"/>
    <w:rsid w:val="00F1697E"/>
    <w:rsid w:val="00F169AA"/>
    <w:rsid w:val="00F16A85"/>
    <w:rsid w:val="00F16A98"/>
    <w:rsid w:val="00F16A9C"/>
    <w:rsid w:val="00F16AAD"/>
    <w:rsid w:val="00F16B49"/>
    <w:rsid w:val="00F16B8B"/>
    <w:rsid w:val="00F16DB5"/>
    <w:rsid w:val="00F16DE3"/>
    <w:rsid w:val="00F16DEE"/>
    <w:rsid w:val="00F16F3E"/>
    <w:rsid w:val="00F16F8A"/>
    <w:rsid w:val="00F17034"/>
    <w:rsid w:val="00F17180"/>
    <w:rsid w:val="00F17182"/>
    <w:rsid w:val="00F171A9"/>
    <w:rsid w:val="00F17219"/>
    <w:rsid w:val="00F17223"/>
    <w:rsid w:val="00F17387"/>
    <w:rsid w:val="00F174DD"/>
    <w:rsid w:val="00F175E4"/>
    <w:rsid w:val="00F1760B"/>
    <w:rsid w:val="00F17639"/>
    <w:rsid w:val="00F177C3"/>
    <w:rsid w:val="00F177DD"/>
    <w:rsid w:val="00F1785D"/>
    <w:rsid w:val="00F178FB"/>
    <w:rsid w:val="00F1790E"/>
    <w:rsid w:val="00F17988"/>
    <w:rsid w:val="00F179A0"/>
    <w:rsid w:val="00F17A1D"/>
    <w:rsid w:val="00F17B78"/>
    <w:rsid w:val="00F17B8E"/>
    <w:rsid w:val="00F17BBE"/>
    <w:rsid w:val="00F17C31"/>
    <w:rsid w:val="00F17C60"/>
    <w:rsid w:val="00F17D39"/>
    <w:rsid w:val="00F17D75"/>
    <w:rsid w:val="00F17E05"/>
    <w:rsid w:val="00F17E52"/>
    <w:rsid w:val="00F17FB3"/>
    <w:rsid w:val="00F200CE"/>
    <w:rsid w:val="00F200D6"/>
    <w:rsid w:val="00F20130"/>
    <w:rsid w:val="00F2015D"/>
    <w:rsid w:val="00F2022D"/>
    <w:rsid w:val="00F20290"/>
    <w:rsid w:val="00F2038D"/>
    <w:rsid w:val="00F2046E"/>
    <w:rsid w:val="00F206CA"/>
    <w:rsid w:val="00F2077D"/>
    <w:rsid w:val="00F20802"/>
    <w:rsid w:val="00F20878"/>
    <w:rsid w:val="00F2094E"/>
    <w:rsid w:val="00F20A2D"/>
    <w:rsid w:val="00F20BF3"/>
    <w:rsid w:val="00F20C23"/>
    <w:rsid w:val="00F20D55"/>
    <w:rsid w:val="00F20E6A"/>
    <w:rsid w:val="00F20ED9"/>
    <w:rsid w:val="00F20FA9"/>
    <w:rsid w:val="00F210CF"/>
    <w:rsid w:val="00F211D2"/>
    <w:rsid w:val="00F21215"/>
    <w:rsid w:val="00F21242"/>
    <w:rsid w:val="00F21245"/>
    <w:rsid w:val="00F2136B"/>
    <w:rsid w:val="00F214B8"/>
    <w:rsid w:val="00F215D4"/>
    <w:rsid w:val="00F21613"/>
    <w:rsid w:val="00F21624"/>
    <w:rsid w:val="00F2172A"/>
    <w:rsid w:val="00F218A0"/>
    <w:rsid w:val="00F218BF"/>
    <w:rsid w:val="00F21966"/>
    <w:rsid w:val="00F219AD"/>
    <w:rsid w:val="00F21A26"/>
    <w:rsid w:val="00F21C63"/>
    <w:rsid w:val="00F21C78"/>
    <w:rsid w:val="00F21C9D"/>
    <w:rsid w:val="00F21D07"/>
    <w:rsid w:val="00F21D70"/>
    <w:rsid w:val="00F21EB4"/>
    <w:rsid w:val="00F21FF5"/>
    <w:rsid w:val="00F22094"/>
    <w:rsid w:val="00F2211B"/>
    <w:rsid w:val="00F221A8"/>
    <w:rsid w:val="00F22461"/>
    <w:rsid w:val="00F224B2"/>
    <w:rsid w:val="00F22635"/>
    <w:rsid w:val="00F2268B"/>
    <w:rsid w:val="00F22844"/>
    <w:rsid w:val="00F228BA"/>
    <w:rsid w:val="00F22A72"/>
    <w:rsid w:val="00F22B91"/>
    <w:rsid w:val="00F22C05"/>
    <w:rsid w:val="00F22D01"/>
    <w:rsid w:val="00F22E32"/>
    <w:rsid w:val="00F22F11"/>
    <w:rsid w:val="00F230A7"/>
    <w:rsid w:val="00F230E0"/>
    <w:rsid w:val="00F230E3"/>
    <w:rsid w:val="00F2312A"/>
    <w:rsid w:val="00F23139"/>
    <w:rsid w:val="00F23162"/>
    <w:rsid w:val="00F232E6"/>
    <w:rsid w:val="00F2338B"/>
    <w:rsid w:val="00F23391"/>
    <w:rsid w:val="00F233BA"/>
    <w:rsid w:val="00F23442"/>
    <w:rsid w:val="00F23468"/>
    <w:rsid w:val="00F2348E"/>
    <w:rsid w:val="00F234A3"/>
    <w:rsid w:val="00F2354F"/>
    <w:rsid w:val="00F237F4"/>
    <w:rsid w:val="00F237F6"/>
    <w:rsid w:val="00F238A8"/>
    <w:rsid w:val="00F239A1"/>
    <w:rsid w:val="00F23A88"/>
    <w:rsid w:val="00F23A91"/>
    <w:rsid w:val="00F23ABF"/>
    <w:rsid w:val="00F23AE6"/>
    <w:rsid w:val="00F23B27"/>
    <w:rsid w:val="00F23B7E"/>
    <w:rsid w:val="00F23C3B"/>
    <w:rsid w:val="00F23D84"/>
    <w:rsid w:val="00F23E2B"/>
    <w:rsid w:val="00F23FA5"/>
    <w:rsid w:val="00F24102"/>
    <w:rsid w:val="00F2412C"/>
    <w:rsid w:val="00F2415D"/>
    <w:rsid w:val="00F2433D"/>
    <w:rsid w:val="00F243AC"/>
    <w:rsid w:val="00F24412"/>
    <w:rsid w:val="00F2443D"/>
    <w:rsid w:val="00F244E1"/>
    <w:rsid w:val="00F24535"/>
    <w:rsid w:val="00F2459D"/>
    <w:rsid w:val="00F24670"/>
    <w:rsid w:val="00F2469B"/>
    <w:rsid w:val="00F24771"/>
    <w:rsid w:val="00F24830"/>
    <w:rsid w:val="00F24869"/>
    <w:rsid w:val="00F24A50"/>
    <w:rsid w:val="00F24A6B"/>
    <w:rsid w:val="00F24AF8"/>
    <w:rsid w:val="00F24BB8"/>
    <w:rsid w:val="00F24CEB"/>
    <w:rsid w:val="00F24D03"/>
    <w:rsid w:val="00F24D5D"/>
    <w:rsid w:val="00F24D81"/>
    <w:rsid w:val="00F24E88"/>
    <w:rsid w:val="00F24FFF"/>
    <w:rsid w:val="00F25156"/>
    <w:rsid w:val="00F251C2"/>
    <w:rsid w:val="00F2539E"/>
    <w:rsid w:val="00F25416"/>
    <w:rsid w:val="00F2544E"/>
    <w:rsid w:val="00F254B1"/>
    <w:rsid w:val="00F25659"/>
    <w:rsid w:val="00F25A33"/>
    <w:rsid w:val="00F25A39"/>
    <w:rsid w:val="00F25DFF"/>
    <w:rsid w:val="00F25F39"/>
    <w:rsid w:val="00F25FDB"/>
    <w:rsid w:val="00F25FE3"/>
    <w:rsid w:val="00F26041"/>
    <w:rsid w:val="00F26318"/>
    <w:rsid w:val="00F26341"/>
    <w:rsid w:val="00F263FE"/>
    <w:rsid w:val="00F2647E"/>
    <w:rsid w:val="00F26715"/>
    <w:rsid w:val="00F26725"/>
    <w:rsid w:val="00F26739"/>
    <w:rsid w:val="00F2681E"/>
    <w:rsid w:val="00F26882"/>
    <w:rsid w:val="00F26B0B"/>
    <w:rsid w:val="00F26B92"/>
    <w:rsid w:val="00F26BB6"/>
    <w:rsid w:val="00F26BCE"/>
    <w:rsid w:val="00F26C0C"/>
    <w:rsid w:val="00F26C39"/>
    <w:rsid w:val="00F26C4E"/>
    <w:rsid w:val="00F26CC1"/>
    <w:rsid w:val="00F26DF6"/>
    <w:rsid w:val="00F26DF9"/>
    <w:rsid w:val="00F26EBA"/>
    <w:rsid w:val="00F26F74"/>
    <w:rsid w:val="00F26FE0"/>
    <w:rsid w:val="00F270ED"/>
    <w:rsid w:val="00F270F1"/>
    <w:rsid w:val="00F27151"/>
    <w:rsid w:val="00F27220"/>
    <w:rsid w:val="00F27245"/>
    <w:rsid w:val="00F2732F"/>
    <w:rsid w:val="00F27558"/>
    <w:rsid w:val="00F27565"/>
    <w:rsid w:val="00F2769B"/>
    <w:rsid w:val="00F279CC"/>
    <w:rsid w:val="00F27A52"/>
    <w:rsid w:val="00F27A6F"/>
    <w:rsid w:val="00F27AD9"/>
    <w:rsid w:val="00F27B7F"/>
    <w:rsid w:val="00F27B91"/>
    <w:rsid w:val="00F27D7E"/>
    <w:rsid w:val="00F27ECB"/>
    <w:rsid w:val="00F300DE"/>
    <w:rsid w:val="00F302B0"/>
    <w:rsid w:val="00F302E9"/>
    <w:rsid w:val="00F304D2"/>
    <w:rsid w:val="00F30537"/>
    <w:rsid w:val="00F3065F"/>
    <w:rsid w:val="00F3077F"/>
    <w:rsid w:val="00F30787"/>
    <w:rsid w:val="00F307F5"/>
    <w:rsid w:val="00F30813"/>
    <w:rsid w:val="00F30886"/>
    <w:rsid w:val="00F308DF"/>
    <w:rsid w:val="00F3091F"/>
    <w:rsid w:val="00F309CC"/>
    <w:rsid w:val="00F30BAA"/>
    <w:rsid w:val="00F30D65"/>
    <w:rsid w:val="00F30DBB"/>
    <w:rsid w:val="00F30DD6"/>
    <w:rsid w:val="00F30DD9"/>
    <w:rsid w:val="00F30E79"/>
    <w:rsid w:val="00F30EE5"/>
    <w:rsid w:val="00F30EEF"/>
    <w:rsid w:val="00F30F1F"/>
    <w:rsid w:val="00F30FE6"/>
    <w:rsid w:val="00F310A6"/>
    <w:rsid w:val="00F3122C"/>
    <w:rsid w:val="00F31251"/>
    <w:rsid w:val="00F31336"/>
    <w:rsid w:val="00F3141C"/>
    <w:rsid w:val="00F3151B"/>
    <w:rsid w:val="00F3157E"/>
    <w:rsid w:val="00F3166B"/>
    <w:rsid w:val="00F316D2"/>
    <w:rsid w:val="00F31716"/>
    <w:rsid w:val="00F3187D"/>
    <w:rsid w:val="00F319BC"/>
    <w:rsid w:val="00F31AB5"/>
    <w:rsid w:val="00F31ABC"/>
    <w:rsid w:val="00F31C27"/>
    <w:rsid w:val="00F31D0D"/>
    <w:rsid w:val="00F31F48"/>
    <w:rsid w:val="00F31F4D"/>
    <w:rsid w:val="00F31F55"/>
    <w:rsid w:val="00F31FA1"/>
    <w:rsid w:val="00F31FE1"/>
    <w:rsid w:val="00F31FF9"/>
    <w:rsid w:val="00F320D9"/>
    <w:rsid w:val="00F32146"/>
    <w:rsid w:val="00F32484"/>
    <w:rsid w:val="00F32486"/>
    <w:rsid w:val="00F324AC"/>
    <w:rsid w:val="00F326A1"/>
    <w:rsid w:val="00F32713"/>
    <w:rsid w:val="00F32732"/>
    <w:rsid w:val="00F32739"/>
    <w:rsid w:val="00F32785"/>
    <w:rsid w:val="00F327F2"/>
    <w:rsid w:val="00F32830"/>
    <w:rsid w:val="00F32907"/>
    <w:rsid w:val="00F329E7"/>
    <w:rsid w:val="00F32AB2"/>
    <w:rsid w:val="00F32AC6"/>
    <w:rsid w:val="00F32C3D"/>
    <w:rsid w:val="00F32C6F"/>
    <w:rsid w:val="00F32CE0"/>
    <w:rsid w:val="00F32D20"/>
    <w:rsid w:val="00F32E7D"/>
    <w:rsid w:val="00F32EB2"/>
    <w:rsid w:val="00F32FA1"/>
    <w:rsid w:val="00F32FCE"/>
    <w:rsid w:val="00F33063"/>
    <w:rsid w:val="00F33121"/>
    <w:rsid w:val="00F33197"/>
    <w:rsid w:val="00F331BA"/>
    <w:rsid w:val="00F332D4"/>
    <w:rsid w:val="00F332DC"/>
    <w:rsid w:val="00F3330C"/>
    <w:rsid w:val="00F333FB"/>
    <w:rsid w:val="00F337BF"/>
    <w:rsid w:val="00F33905"/>
    <w:rsid w:val="00F33941"/>
    <w:rsid w:val="00F339F0"/>
    <w:rsid w:val="00F33A0A"/>
    <w:rsid w:val="00F33A14"/>
    <w:rsid w:val="00F33A90"/>
    <w:rsid w:val="00F33AA1"/>
    <w:rsid w:val="00F33AF4"/>
    <w:rsid w:val="00F33B79"/>
    <w:rsid w:val="00F33BAB"/>
    <w:rsid w:val="00F33BE1"/>
    <w:rsid w:val="00F33C0A"/>
    <w:rsid w:val="00F33C22"/>
    <w:rsid w:val="00F33D6C"/>
    <w:rsid w:val="00F33D9F"/>
    <w:rsid w:val="00F33DE0"/>
    <w:rsid w:val="00F33EA4"/>
    <w:rsid w:val="00F34006"/>
    <w:rsid w:val="00F3416D"/>
    <w:rsid w:val="00F34203"/>
    <w:rsid w:val="00F344A1"/>
    <w:rsid w:val="00F344C0"/>
    <w:rsid w:val="00F3450C"/>
    <w:rsid w:val="00F345C7"/>
    <w:rsid w:val="00F3466A"/>
    <w:rsid w:val="00F3479B"/>
    <w:rsid w:val="00F3479D"/>
    <w:rsid w:val="00F347B5"/>
    <w:rsid w:val="00F34893"/>
    <w:rsid w:val="00F34985"/>
    <w:rsid w:val="00F34A4F"/>
    <w:rsid w:val="00F34A60"/>
    <w:rsid w:val="00F34A98"/>
    <w:rsid w:val="00F34ACB"/>
    <w:rsid w:val="00F34B80"/>
    <w:rsid w:val="00F34CAA"/>
    <w:rsid w:val="00F34D98"/>
    <w:rsid w:val="00F34DA2"/>
    <w:rsid w:val="00F34E17"/>
    <w:rsid w:val="00F34F4F"/>
    <w:rsid w:val="00F34FF0"/>
    <w:rsid w:val="00F350F6"/>
    <w:rsid w:val="00F351A4"/>
    <w:rsid w:val="00F35376"/>
    <w:rsid w:val="00F353AF"/>
    <w:rsid w:val="00F3546A"/>
    <w:rsid w:val="00F357D1"/>
    <w:rsid w:val="00F357D2"/>
    <w:rsid w:val="00F358DB"/>
    <w:rsid w:val="00F359E8"/>
    <w:rsid w:val="00F35AFF"/>
    <w:rsid w:val="00F35B27"/>
    <w:rsid w:val="00F35BC2"/>
    <w:rsid w:val="00F35C86"/>
    <w:rsid w:val="00F35C8B"/>
    <w:rsid w:val="00F35D57"/>
    <w:rsid w:val="00F35D5D"/>
    <w:rsid w:val="00F35DB3"/>
    <w:rsid w:val="00F35E33"/>
    <w:rsid w:val="00F35E77"/>
    <w:rsid w:val="00F35E80"/>
    <w:rsid w:val="00F35F68"/>
    <w:rsid w:val="00F35F8E"/>
    <w:rsid w:val="00F36058"/>
    <w:rsid w:val="00F3605D"/>
    <w:rsid w:val="00F3617C"/>
    <w:rsid w:val="00F3628F"/>
    <w:rsid w:val="00F36366"/>
    <w:rsid w:val="00F363EA"/>
    <w:rsid w:val="00F36424"/>
    <w:rsid w:val="00F364C9"/>
    <w:rsid w:val="00F364F1"/>
    <w:rsid w:val="00F3650A"/>
    <w:rsid w:val="00F3652F"/>
    <w:rsid w:val="00F3653A"/>
    <w:rsid w:val="00F365D9"/>
    <w:rsid w:val="00F36634"/>
    <w:rsid w:val="00F367EB"/>
    <w:rsid w:val="00F3695B"/>
    <w:rsid w:val="00F369B6"/>
    <w:rsid w:val="00F369CE"/>
    <w:rsid w:val="00F36A38"/>
    <w:rsid w:val="00F36C7F"/>
    <w:rsid w:val="00F36C9B"/>
    <w:rsid w:val="00F36DB3"/>
    <w:rsid w:val="00F36FC7"/>
    <w:rsid w:val="00F370CA"/>
    <w:rsid w:val="00F370D8"/>
    <w:rsid w:val="00F3734D"/>
    <w:rsid w:val="00F37353"/>
    <w:rsid w:val="00F373DB"/>
    <w:rsid w:val="00F373F9"/>
    <w:rsid w:val="00F37446"/>
    <w:rsid w:val="00F37487"/>
    <w:rsid w:val="00F374E5"/>
    <w:rsid w:val="00F375B5"/>
    <w:rsid w:val="00F375FF"/>
    <w:rsid w:val="00F37813"/>
    <w:rsid w:val="00F37896"/>
    <w:rsid w:val="00F37AD9"/>
    <w:rsid w:val="00F37B0C"/>
    <w:rsid w:val="00F37B12"/>
    <w:rsid w:val="00F37CA8"/>
    <w:rsid w:val="00F37CAA"/>
    <w:rsid w:val="00F37CFC"/>
    <w:rsid w:val="00F37E5C"/>
    <w:rsid w:val="00F37F50"/>
    <w:rsid w:val="00F37F60"/>
    <w:rsid w:val="00F37F97"/>
    <w:rsid w:val="00F37FC9"/>
    <w:rsid w:val="00F40093"/>
    <w:rsid w:val="00F4009C"/>
    <w:rsid w:val="00F402C5"/>
    <w:rsid w:val="00F40421"/>
    <w:rsid w:val="00F4043E"/>
    <w:rsid w:val="00F4045C"/>
    <w:rsid w:val="00F40542"/>
    <w:rsid w:val="00F405DE"/>
    <w:rsid w:val="00F40614"/>
    <w:rsid w:val="00F40691"/>
    <w:rsid w:val="00F40747"/>
    <w:rsid w:val="00F40886"/>
    <w:rsid w:val="00F40967"/>
    <w:rsid w:val="00F40995"/>
    <w:rsid w:val="00F40A1E"/>
    <w:rsid w:val="00F40A81"/>
    <w:rsid w:val="00F40AD4"/>
    <w:rsid w:val="00F40AFD"/>
    <w:rsid w:val="00F40B20"/>
    <w:rsid w:val="00F40BA6"/>
    <w:rsid w:val="00F40BB3"/>
    <w:rsid w:val="00F40D38"/>
    <w:rsid w:val="00F40DAB"/>
    <w:rsid w:val="00F40F0D"/>
    <w:rsid w:val="00F40F99"/>
    <w:rsid w:val="00F41000"/>
    <w:rsid w:val="00F410CE"/>
    <w:rsid w:val="00F41280"/>
    <w:rsid w:val="00F41326"/>
    <w:rsid w:val="00F414BF"/>
    <w:rsid w:val="00F415BD"/>
    <w:rsid w:val="00F41743"/>
    <w:rsid w:val="00F41924"/>
    <w:rsid w:val="00F41A06"/>
    <w:rsid w:val="00F41A3F"/>
    <w:rsid w:val="00F41AB0"/>
    <w:rsid w:val="00F41B9E"/>
    <w:rsid w:val="00F41BCF"/>
    <w:rsid w:val="00F41CA1"/>
    <w:rsid w:val="00F41E34"/>
    <w:rsid w:val="00F41ECE"/>
    <w:rsid w:val="00F41F01"/>
    <w:rsid w:val="00F41F11"/>
    <w:rsid w:val="00F41F90"/>
    <w:rsid w:val="00F41FBF"/>
    <w:rsid w:val="00F420BD"/>
    <w:rsid w:val="00F420C8"/>
    <w:rsid w:val="00F420D1"/>
    <w:rsid w:val="00F42108"/>
    <w:rsid w:val="00F42156"/>
    <w:rsid w:val="00F42215"/>
    <w:rsid w:val="00F42283"/>
    <w:rsid w:val="00F4229C"/>
    <w:rsid w:val="00F422AA"/>
    <w:rsid w:val="00F42362"/>
    <w:rsid w:val="00F4239D"/>
    <w:rsid w:val="00F424B8"/>
    <w:rsid w:val="00F42505"/>
    <w:rsid w:val="00F4256A"/>
    <w:rsid w:val="00F42647"/>
    <w:rsid w:val="00F426E4"/>
    <w:rsid w:val="00F4272F"/>
    <w:rsid w:val="00F427EC"/>
    <w:rsid w:val="00F42825"/>
    <w:rsid w:val="00F4299A"/>
    <w:rsid w:val="00F429BC"/>
    <w:rsid w:val="00F429C6"/>
    <w:rsid w:val="00F429E4"/>
    <w:rsid w:val="00F42A46"/>
    <w:rsid w:val="00F42A67"/>
    <w:rsid w:val="00F42B3E"/>
    <w:rsid w:val="00F42BA5"/>
    <w:rsid w:val="00F42DDF"/>
    <w:rsid w:val="00F42F6F"/>
    <w:rsid w:val="00F430C2"/>
    <w:rsid w:val="00F4315C"/>
    <w:rsid w:val="00F4318E"/>
    <w:rsid w:val="00F43259"/>
    <w:rsid w:val="00F435F2"/>
    <w:rsid w:val="00F436F5"/>
    <w:rsid w:val="00F43716"/>
    <w:rsid w:val="00F4372D"/>
    <w:rsid w:val="00F43755"/>
    <w:rsid w:val="00F439FC"/>
    <w:rsid w:val="00F43AA0"/>
    <w:rsid w:val="00F43AA4"/>
    <w:rsid w:val="00F43AE0"/>
    <w:rsid w:val="00F43BFC"/>
    <w:rsid w:val="00F43D41"/>
    <w:rsid w:val="00F43D71"/>
    <w:rsid w:val="00F43DD8"/>
    <w:rsid w:val="00F43E21"/>
    <w:rsid w:val="00F43EEA"/>
    <w:rsid w:val="00F4421C"/>
    <w:rsid w:val="00F443F2"/>
    <w:rsid w:val="00F443F6"/>
    <w:rsid w:val="00F4441C"/>
    <w:rsid w:val="00F44444"/>
    <w:rsid w:val="00F44475"/>
    <w:rsid w:val="00F446F5"/>
    <w:rsid w:val="00F44792"/>
    <w:rsid w:val="00F44852"/>
    <w:rsid w:val="00F44855"/>
    <w:rsid w:val="00F44873"/>
    <w:rsid w:val="00F44893"/>
    <w:rsid w:val="00F44973"/>
    <w:rsid w:val="00F449DD"/>
    <w:rsid w:val="00F44A0A"/>
    <w:rsid w:val="00F44A2E"/>
    <w:rsid w:val="00F44A2F"/>
    <w:rsid w:val="00F44A69"/>
    <w:rsid w:val="00F44ACD"/>
    <w:rsid w:val="00F44AFC"/>
    <w:rsid w:val="00F44B39"/>
    <w:rsid w:val="00F44B95"/>
    <w:rsid w:val="00F44BEA"/>
    <w:rsid w:val="00F44C03"/>
    <w:rsid w:val="00F44CC9"/>
    <w:rsid w:val="00F44CDE"/>
    <w:rsid w:val="00F44E5A"/>
    <w:rsid w:val="00F44FBB"/>
    <w:rsid w:val="00F45247"/>
    <w:rsid w:val="00F452AD"/>
    <w:rsid w:val="00F452D6"/>
    <w:rsid w:val="00F452F4"/>
    <w:rsid w:val="00F4534E"/>
    <w:rsid w:val="00F453AA"/>
    <w:rsid w:val="00F45403"/>
    <w:rsid w:val="00F45471"/>
    <w:rsid w:val="00F4550B"/>
    <w:rsid w:val="00F4554D"/>
    <w:rsid w:val="00F45678"/>
    <w:rsid w:val="00F456AA"/>
    <w:rsid w:val="00F457EF"/>
    <w:rsid w:val="00F4586F"/>
    <w:rsid w:val="00F45AF2"/>
    <w:rsid w:val="00F45C1B"/>
    <w:rsid w:val="00F45D22"/>
    <w:rsid w:val="00F45D2B"/>
    <w:rsid w:val="00F45E09"/>
    <w:rsid w:val="00F45E2C"/>
    <w:rsid w:val="00F45FD4"/>
    <w:rsid w:val="00F460C1"/>
    <w:rsid w:val="00F46126"/>
    <w:rsid w:val="00F4627D"/>
    <w:rsid w:val="00F4629D"/>
    <w:rsid w:val="00F462C4"/>
    <w:rsid w:val="00F46501"/>
    <w:rsid w:val="00F46591"/>
    <w:rsid w:val="00F46673"/>
    <w:rsid w:val="00F4667A"/>
    <w:rsid w:val="00F4669D"/>
    <w:rsid w:val="00F4673F"/>
    <w:rsid w:val="00F46943"/>
    <w:rsid w:val="00F46949"/>
    <w:rsid w:val="00F46A06"/>
    <w:rsid w:val="00F46AB9"/>
    <w:rsid w:val="00F46ABA"/>
    <w:rsid w:val="00F46BE9"/>
    <w:rsid w:val="00F46C04"/>
    <w:rsid w:val="00F46D94"/>
    <w:rsid w:val="00F46EC9"/>
    <w:rsid w:val="00F46EFC"/>
    <w:rsid w:val="00F47008"/>
    <w:rsid w:val="00F47078"/>
    <w:rsid w:val="00F471FD"/>
    <w:rsid w:val="00F472CF"/>
    <w:rsid w:val="00F4730D"/>
    <w:rsid w:val="00F4751B"/>
    <w:rsid w:val="00F47688"/>
    <w:rsid w:val="00F47913"/>
    <w:rsid w:val="00F4792B"/>
    <w:rsid w:val="00F4794E"/>
    <w:rsid w:val="00F479B0"/>
    <w:rsid w:val="00F47A13"/>
    <w:rsid w:val="00F47A5B"/>
    <w:rsid w:val="00F47AE1"/>
    <w:rsid w:val="00F47BD0"/>
    <w:rsid w:val="00F47BE7"/>
    <w:rsid w:val="00F47C06"/>
    <w:rsid w:val="00F47C45"/>
    <w:rsid w:val="00F47D0C"/>
    <w:rsid w:val="00F47D23"/>
    <w:rsid w:val="00F47D6B"/>
    <w:rsid w:val="00F47FBE"/>
    <w:rsid w:val="00F47FDF"/>
    <w:rsid w:val="00F501BE"/>
    <w:rsid w:val="00F501C1"/>
    <w:rsid w:val="00F5023D"/>
    <w:rsid w:val="00F5023F"/>
    <w:rsid w:val="00F5025F"/>
    <w:rsid w:val="00F50260"/>
    <w:rsid w:val="00F5027D"/>
    <w:rsid w:val="00F503A3"/>
    <w:rsid w:val="00F503DD"/>
    <w:rsid w:val="00F504F0"/>
    <w:rsid w:val="00F5059B"/>
    <w:rsid w:val="00F50637"/>
    <w:rsid w:val="00F50688"/>
    <w:rsid w:val="00F507C7"/>
    <w:rsid w:val="00F50822"/>
    <w:rsid w:val="00F50900"/>
    <w:rsid w:val="00F50927"/>
    <w:rsid w:val="00F50A55"/>
    <w:rsid w:val="00F50AC6"/>
    <w:rsid w:val="00F50C25"/>
    <w:rsid w:val="00F50C4E"/>
    <w:rsid w:val="00F50D26"/>
    <w:rsid w:val="00F50DBB"/>
    <w:rsid w:val="00F51071"/>
    <w:rsid w:val="00F510DE"/>
    <w:rsid w:val="00F511AE"/>
    <w:rsid w:val="00F51222"/>
    <w:rsid w:val="00F51358"/>
    <w:rsid w:val="00F51385"/>
    <w:rsid w:val="00F51411"/>
    <w:rsid w:val="00F514B0"/>
    <w:rsid w:val="00F5151B"/>
    <w:rsid w:val="00F5157B"/>
    <w:rsid w:val="00F51679"/>
    <w:rsid w:val="00F516E2"/>
    <w:rsid w:val="00F51742"/>
    <w:rsid w:val="00F51989"/>
    <w:rsid w:val="00F5198F"/>
    <w:rsid w:val="00F519FB"/>
    <w:rsid w:val="00F51A8B"/>
    <w:rsid w:val="00F51B30"/>
    <w:rsid w:val="00F51D7C"/>
    <w:rsid w:val="00F51DC0"/>
    <w:rsid w:val="00F51FFE"/>
    <w:rsid w:val="00F52029"/>
    <w:rsid w:val="00F5213D"/>
    <w:rsid w:val="00F521C6"/>
    <w:rsid w:val="00F522B6"/>
    <w:rsid w:val="00F52351"/>
    <w:rsid w:val="00F52395"/>
    <w:rsid w:val="00F523A5"/>
    <w:rsid w:val="00F52441"/>
    <w:rsid w:val="00F52450"/>
    <w:rsid w:val="00F52612"/>
    <w:rsid w:val="00F526B3"/>
    <w:rsid w:val="00F5278D"/>
    <w:rsid w:val="00F5281B"/>
    <w:rsid w:val="00F5282B"/>
    <w:rsid w:val="00F528B6"/>
    <w:rsid w:val="00F52953"/>
    <w:rsid w:val="00F52BFC"/>
    <w:rsid w:val="00F52C63"/>
    <w:rsid w:val="00F52DD3"/>
    <w:rsid w:val="00F52E4A"/>
    <w:rsid w:val="00F52F2C"/>
    <w:rsid w:val="00F53000"/>
    <w:rsid w:val="00F53016"/>
    <w:rsid w:val="00F531AD"/>
    <w:rsid w:val="00F531F9"/>
    <w:rsid w:val="00F53246"/>
    <w:rsid w:val="00F532A9"/>
    <w:rsid w:val="00F533A3"/>
    <w:rsid w:val="00F533C5"/>
    <w:rsid w:val="00F53409"/>
    <w:rsid w:val="00F535EC"/>
    <w:rsid w:val="00F53775"/>
    <w:rsid w:val="00F53809"/>
    <w:rsid w:val="00F53914"/>
    <w:rsid w:val="00F539AF"/>
    <w:rsid w:val="00F53A26"/>
    <w:rsid w:val="00F53B56"/>
    <w:rsid w:val="00F53C38"/>
    <w:rsid w:val="00F53CE1"/>
    <w:rsid w:val="00F53DF9"/>
    <w:rsid w:val="00F53FA2"/>
    <w:rsid w:val="00F54112"/>
    <w:rsid w:val="00F54186"/>
    <w:rsid w:val="00F54188"/>
    <w:rsid w:val="00F5421F"/>
    <w:rsid w:val="00F5423E"/>
    <w:rsid w:val="00F54241"/>
    <w:rsid w:val="00F54248"/>
    <w:rsid w:val="00F543B6"/>
    <w:rsid w:val="00F5449F"/>
    <w:rsid w:val="00F544E4"/>
    <w:rsid w:val="00F54528"/>
    <w:rsid w:val="00F54631"/>
    <w:rsid w:val="00F54713"/>
    <w:rsid w:val="00F547F4"/>
    <w:rsid w:val="00F5486F"/>
    <w:rsid w:val="00F548CD"/>
    <w:rsid w:val="00F549C9"/>
    <w:rsid w:val="00F54B13"/>
    <w:rsid w:val="00F54B8B"/>
    <w:rsid w:val="00F54C18"/>
    <w:rsid w:val="00F54C5D"/>
    <w:rsid w:val="00F54C8A"/>
    <w:rsid w:val="00F54C96"/>
    <w:rsid w:val="00F54CD2"/>
    <w:rsid w:val="00F54DE3"/>
    <w:rsid w:val="00F54DFF"/>
    <w:rsid w:val="00F54F71"/>
    <w:rsid w:val="00F54F99"/>
    <w:rsid w:val="00F55057"/>
    <w:rsid w:val="00F550E2"/>
    <w:rsid w:val="00F551D3"/>
    <w:rsid w:val="00F5537B"/>
    <w:rsid w:val="00F553F6"/>
    <w:rsid w:val="00F5544F"/>
    <w:rsid w:val="00F554CD"/>
    <w:rsid w:val="00F55515"/>
    <w:rsid w:val="00F555BB"/>
    <w:rsid w:val="00F55610"/>
    <w:rsid w:val="00F55780"/>
    <w:rsid w:val="00F55820"/>
    <w:rsid w:val="00F55834"/>
    <w:rsid w:val="00F55878"/>
    <w:rsid w:val="00F558F1"/>
    <w:rsid w:val="00F55981"/>
    <w:rsid w:val="00F55BA0"/>
    <w:rsid w:val="00F55BD1"/>
    <w:rsid w:val="00F55BE8"/>
    <w:rsid w:val="00F55C08"/>
    <w:rsid w:val="00F55CB7"/>
    <w:rsid w:val="00F55E86"/>
    <w:rsid w:val="00F55E8E"/>
    <w:rsid w:val="00F55E91"/>
    <w:rsid w:val="00F55F13"/>
    <w:rsid w:val="00F5607E"/>
    <w:rsid w:val="00F560C2"/>
    <w:rsid w:val="00F560C4"/>
    <w:rsid w:val="00F56151"/>
    <w:rsid w:val="00F561E5"/>
    <w:rsid w:val="00F56204"/>
    <w:rsid w:val="00F56509"/>
    <w:rsid w:val="00F565FE"/>
    <w:rsid w:val="00F566B2"/>
    <w:rsid w:val="00F5671B"/>
    <w:rsid w:val="00F567A4"/>
    <w:rsid w:val="00F567E8"/>
    <w:rsid w:val="00F56846"/>
    <w:rsid w:val="00F56A16"/>
    <w:rsid w:val="00F56A55"/>
    <w:rsid w:val="00F56AB3"/>
    <w:rsid w:val="00F56BA6"/>
    <w:rsid w:val="00F56CE6"/>
    <w:rsid w:val="00F56D8C"/>
    <w:rsid w:val="00F56DA4"/>
    <w:rsid w:val="00F56E5E"/>
    <w:rsid w:val="00F56FDF"/>
    <w:rsid w:val="00F56FE4"/>
    <w:rsid w:val="00F57029"/>
    <w:rsid w:val="00F570D7"/>
    <w:rsid w:val="00F571B5"/>
    <w:rsid w:val="00F5721A"/>
    <w:rsid w:val="00F57226"/>
    <w:rsid w:val="00F57392"/>
    <w:rsid w:val="00F573C5"/>
    <w:rsid w:val="00F5750D"/>
    <w:rsid w:val="00F575D6"/>
    <w:rsid w:val="00F575EF"/>
    <w:rsid w:val="00F57627"/>
    <w:rsid w:val="00F576BD"/>
    <w:rsid w:val="00F576E2"/>
    <w:rsid w:val="00F5782E"/>
    <w:rsid w:val="00F5789E"/>
    <w:rsid w:val="00F578CD"/>
    <w:rsid w:val="00F5792C"/>
    <w:rsid w:val="00F5796F"/>
    <w:rsid w:val="00F57A3E"/>
    <w:rsid w:val="00F57BB2"/>
    <w:rsid w:val="00F57E16"/>
    <w:rsid w:val="00F57E3F"/>
    <w:rsid w:val="00F57FC7"/>
    <w:rsid w:val="00F601F7"/>
    <w:rsid w:val="00F602C4"/>
    <w:rsid w:val="00F60307"/>
    <w:rsid w:val="00F6039E"/>
    <w:rsid w:val="00F60416"/>
    <w:rsid w:val="00F60417"/>
    <w:rsid w:val="00F604F0"/>
    <w:rsid w:val="00F604FC"/>
    <w:rsid w:val="00F6059B"/>
    <w:rsid w:val="00F606C6"/>
    <w:rsid w:val="00F60799"/>
    <w:rsid w:val="00F60921"/>
    <w:rsid w:val="00F60925"/>
    <w:rsid w:val="00F60A40"/>
    <w:rsid w:val="00F60BBC"/>
    <w:rsid w:val="00F60DAF"/>
    <w:rsid w:val="00F60DD5"/>
    <w:rsid w:val="00F60F1E"/>
    <w:rsid w:val="00F610A3"/>
    <w:rsid w:val="00F6112E"/>
    <w:rsid w:val="00F612BC"/>
    <w:rsid w:val="00F61390"/>
    <w:rsid w:val="00F614D4"/>
    <w:rsid w:val="00F61742"/>
    <w:rsid w:val="00F617DB"/>
    <w:rsid w:val="00F618AF"/>
    <w:rsid w:val="00F618B2"/>
    <w:rsid w:val="00F618EE"/>
    <w:rsid w:val="00F61B66"/>
    <w:rsid w:val="00F61B85"/>
    <w:rsid w:val="00F61BA4"/>
    <w:rsid w:val="00F61CAF"/>
    <w:rsid w:val="00F61CC9"/>
    <w:rsid w:val="00F61DD1"/>
    <w:rsid w:val="00F61E0D"/>
    <w:rsid w:val="00F61EBC"/>
    <w:rsid w:val="00F61F3B"/>
    <w:rsid w:val="00F61F65"/>
    <w:rsid w:val="00F62166"/>
    <w:rsid w:val="00F62229"/>
    <w:rsid w:val="00F6225D"/>
    <w:rsid w:val="00F622CA"/>
    <w:rsid w:val="00F623A7"/>
    <w:rsid w:val="00F623AB"/>
    <w:rsid w:val="00F62432"/>
    <w:rsid w:val="00F6256E"/>
    <w:rsid w:val="00F625F2"/>
    <w:rsid w:val="00F6278B"/>
    <w:rsid w:val="00F62852"/>
    <w:rsid w:val="00F6292D"/>
    <w:rsid w:val="00F629EA"/>
    <w:rsid w:val="00F62A8A"/>
    <w:rsid w:val="00F62C68"/>
    <w:rsid w:val="00F62C8E"/>
    <w:rsid w:val="00F62CDD"/>
    <w:rsid w:val="00F62D42"/>
    <w:rsid w:val="00F62E04"/>
    <w:rsid w:val="00F62E4A"/>
    <w:rsid w:val="00F62E4D"/>
    <w:rsid w:val="00F62EB3"/>
    <w:rsid w:val="00F62F1E"/>
    <w:rsid w:val="00F62FD5"/>
    <w:rsid w:val="00F630F0"/>
    <w:rsid w:val="00F6316A"/>
    <w:rsid w:val="00F6323D"/>
    <w:rsid w:val="00F6324E"/>
    <w:rsid w:val="00F632AA"/>
    <w:rsid w:val="00F633D5"/>
    <w:rsid w:val="00F63508"/>
    <w:rsid w:val="00F63582"/>
    <w:rsid w:val="00F63744"/>
    <w:rsid w:val="00F63767"/>
    <w:rsid w:val="00F637B9"/>
    <w:rsid w:val="00F6382F"/>
    <w:rsid w:val="00F638B7"/>
    <w:rsid w:val="00F638BB"/>
    <w:rsid w:val="00F6393C"/>
    <w:rsid w:val="00F63A7D"/>
    <w:rsid w:val="00F63B0B"/>
    <w:rsid w:val="00F63C1B"/>
    <w:rsid w:val="00F63C8D"/>
    <w:rsid w:val="00F63CE0"/>
    <w:rsid w:val="00F63D1A"/>
    <w:rsid w:val="00F63D36"/>
    <w:rsid w:val="00F63D9B"/>
    <w:rsid w:val="00F63DCC"/>
    <w:rsid w:val="00F63DE0"/>
    <w:rsid w:val="00F63EE6"/>
    <w:rsid w:val="00F63F08"/>
    <w:rsid w:val="00F63F0E"/>
    <w:rsid w:val="00F63F1D"/>
    <w:rsid w:val="00F63F28"/>
    <w:rsid w:val="00F63F48"/>
    <w:rsid w:val="00F64151"/>
    <w:rsid w:val="00F64263"/>
    <w:rsid w:val="00F64330"/>
    <w:rsid w:val="00F64419"/>
    <w:rsid w:val="00F64448"/>
    <w:rsid w:val="00F64603"/>
    <w:rsid w:val="00F64789"/>
    <w:rsid w:val="00F64864"/>
    <w:rsid w:val="00F6486B"/>
    <w:rsid w:val="00F648CE"/>
    <w:rsid w:val="00F6492E"/>
    <w:rsid w:val="00F64962"/>
    <w:rsid w:val="00F649AF"/>
    <w:rsid w:val="00F64A18"/>
    <w:rsid w:val="00F64A62"/>
    <w:rsid w:val="00F64AA4"/>
    <w:rsid w:val="00F64B71"/>
    <w:rsid w:val="00F64BA0"/>
    <w:rsid w:val="00F64BB5"/>
    <w:rsid w:val="00F64C7E"/>
    <w:rsid w:val="00F64CCA"/>
    <w:rsid w:val="00F64E95"/>
    <w:rsid w:val="00F64F01"/>
    <w:rsid w:val="00F64FCD"/>
    <w:rsid w:val="00F65147"/>
    <w:rsid w:val="00F651C8"/>
    <w:rsid w:val="00F65296"/>
    <w:rsid w:val="00F652AB"/>
    <w:rsid w:val="00F653ED"/>
    <w:rsid w:val="00F65414"/>
    <w:rsid w:val="00F65435"/>
    <w:rsid w:val="00F654FB"/>
    <w:rsid w:val="00F6566D"/>
    <w:rsid w:val="00F657BD"/>
    <w:rsid w:val="00F65886"/>
    <w:rsid w:val="00F65945"/>
    <w:rsid w:val="00F65AF6"/>
    <w:rsid w:val="00F65B3C"/>
    <w:rsid w:val="00F65B83"/>
    <w:rsid w:val="00F65B9C"/>
    <w:rsid w:val="00F65BF2"/>
    <w:rsid w:val="00F65C4D"/>
    <w:rsid w:val="00F65DDB"/>
    <w:rsid w:val="00F65DE5"/>
    <w:rsid w:val="00F65F88"/>
    <w:rsid w:val="00F65FC2"/>
    <w:rsid w:val="00F66026"/>
    <w:rsid w:val="00F6605B"/>
    <w:rsid w:val="00F663A1"/>
    <w:rsid w:val="00F663A8"/>
    <w:rsid w:val="00F663DE"/>
    <w:rsid w:val="00F66416"/>
    <w:rsid w:val="00F665E7"/>
    <w:rsid w:val="00F66649"/>
    <w:rsid w:val="00F6674F"/>
    <w:rsid w:val="00F668FA"/>
    <w:rsid w:val="00F669E2"/>
    <w:rsid w:val="00F669FC"/>
    <w:rsid w:val="00F66A44"/>
    <w:rsid w:val="00F66B3D"/>
    <w:rsid w:val="00F66B46"/>
    <w:rsid w:val="00F66B4E"/>
    <w:rsid w:val="00F66C30"/>
    <w:rsid w:val="00F66D0F"/>
    <w:rsid w:val="00F66DA1"/>
    <w:rsid w:val="00F66DAF"/>
    <w:rsid w:val="00F66EFF"/>
    <w:rsid w:val="00F66F5F"/>
    <w:rsid w:val="00F66FFB"/>
    <w:rsid w:val="00F6707B"/>
    <w:rsid w:val="00F67092"/>
    <w:rsid w:val="00F67138"/>
    <w:rsid w:val="00F67189"/>
    <w:rsid w:val="00F672C0"/>
    <w:rsid w:val="00F67361"/>
    <w:rsid w:val="00F67490"/>
    <w:rsid w:val="00F674EF"/>
    <w:rsid w:val="00F67648"/>
    <w:rsid w:val="00F6779C"/>
    <w:rsid w:val="00F6793E"/>
    <w:rsid w:val="00F67BA7"/>
    <w:rsid w:val="00F67BC3"/>
    <w:rsid w:val="00F67C50"/>
    <w:rsid w:val="00F67C85"/>
    <w:rsid w:val="00F67D18"/>
    <w:rsid w:val="00F67DC8"/>
    <w:rsid w:val="00F67E15"/>
    <w:rsid w:val="00F7007B"/>
    <w:rsid w:val="00F700AB"/>
    <w:rsid w:val="00F70120"/>
    <w:rsid w:val="00F70153"/>
    <w:rsid w:val="00F701CA"/>
    <w:rsid w:val="00F701DD"/>
    <w:rsid w:val="00F702D2"/>
    <w:rsid w:val="00F70300"/>
    <w:rsid w:val="00F7030E"/>
    <w:rsid w:val="00F70326"/>
    <w:rsid w:val="00F70332"/>
    <w:rsid w:val="00F70432"/>
    <w:rsid w:val="00F70435"/>
    <w:rsid w:val="00F7054E"/>
    <w:rsid w:val="00F705C3"/>
    <w:rsid w:val="00F70618"/>
    <w:rsid w:val="00F706F8"/>
    <w:rsid w:val="00F70768"/>
    <w:rsid w:val="00F70775"/>
    <w:rsid w:val="00F70782"/>
    <w:rsid w:val="00F707AB"/>
    <w:rsid w:val="00F7084C"/>
    <w:rsid w:val="00F708BC"/>
    <w:rsid w:val="00F709F5"/>
    <w:rsid w:val="00F70A36"/>
    <w:rsid w:val="00F70A64"/>
    <w:rsid w:val="00F70A6D"/>
    <w:rsid w:val="00F70B4B"/>
    <w:rsid w:val="00F70CD7"/>
    <w:rsid w:val="00F70D47"/>
    <w:rsid w:val="00F70DE7"/>
    <w:rsid w:val="00F7100F"/>
    <w:rsid w:val="00F7109E"/>
    <w:rsid w:val="00F710CB"/>
    <w:rsid w:val="00F710E1"/>
    <w:rsid w:val="00F711A8"/>
    <w:rsid w:val="00F7123D"/>
    <w:rsid w:val="00F71379"/>
    <w:rsid w:val="00F7140C"/>
    <w:rsid w:val="00F714D5"/>
    <w:rsid w:val="00F71513"/>
    <w:rsid w:val="00F71590"/>
    <w:rsid w:val="00F716AC"/>
    <w:rsid w:val="00F716E3"/>
    <w:rsid w:val="00F717AF"/>
    <w:rsid w:val="00F7181E"/>
    <w:rsid w:val="00F718AB"/>
    <w:rsid w:val="00F718E7"/>
    <w:rsid w:val="00F718F0"/>
    <w:rsid w:val="00F719A8"/>
    <w:rsid w:val="00F71AD7"/>
    <w:rsid w:val="00F71B27"/>
    <w:rsid w:val="00F71CBA"/>
    <w:rsid w:val="00F71D27"/>
    <w:rsid w:val="00F71E27"/>
    <w:rsid w:val="00F71E9D"/>
    <w:rsid w:val="00F71F17"/>
    <w:rsid w:val="00F7217A"/>
    <w:rsid w:val="00F722AA"/>
    <w:rsid w:val="00F72470"/>
    <w:rsid w:val="00F724B4"/>
    <w:rsid w:val="00F72525"/>
    <w:rsid w:val="00F72595"/>
    <w:rsid w:val="00F72741"/>
    <w:rsid w:val="00F728A1"/>
    <w:rsid w:val="00F729E5"/>
    <w:rsid w:val="00F72A35"/>
    <w:rsid w:val="00F72C18"/>
    <w:rsid w:val="00F72C32"/>
    <w:rsid w:val="00F72EA4"/>
    <w:rsid w:val="00F72EE4"/>
    <w:rsid w:val="00F72EFA"/>
    <w:rsid w:val="00F72F66"/>
    <w:rsid w:val="00F730DC"/>
    <w:rsid w:val="00F73135"/>
    <w:rsid w:val="00F731B9"/>
    <w:rsid w:val="00F731C2"/>
    <w:rsid w:val="00F73282"/>
    <w:rsid w:val="00F732AE"/>
    <w:rsid w:val="00F73311"/>
    <w:rsid w:val="00F733B9"/>
    <w:rsid w:val="00F73457"/>
    <w:rsid w:val="00F7348B"/>
    <w:rsid w:val="00F735DB"/>
    <w:rsid w:val="00F73641"/>
    <w:rsid w:val="00F737B0"/>
    <w:rsid w:val="00F738C7"/>
    <w:rsid w:val="00F73921"/>
    <w:rsid w:val="00F73931"/>
    <w:rsid w:val="00F73996"/>
    <w:rsid w:val="00F739FA"/>
    <w:rsid w:val="00F73A85"/>
    <w:rsid w:val="00F73AAB"/>
    <w:rsid w:val="00F73BCE"/>
    <w:rsid w:val="00F73BDE"/>
    <w:rsid w:val="00F73BFF"/>
    <w:rsid w:val="00F73CB3"/>
    <w:rsid w:val="00F73D8B"/>
    <w:rsid w:val="00F7417B"/>
    <w:rsid w:val="00F7427E"/>
    <w:rsid w:val="00F744CB"/>
    <w:rsid w:val="00F746F9"/>
    <w:rsid w:val="00F7470E"/>
    <w:rsid w:val="00F74734"/>
    <w:rsid w:val="00F7475D"/>
    <w:rsid w:val="00F74761"/>
    <w:rsid w:val="00F748A8"/>
    <w:rsid w:val="00F74918"/>
    <w:rsid w:val="00F74954"/>
    <w:rsid w:val="00F74BE8"/>
    <w:rsid w:val="00F74D2D"/>
    <w:rsid w:val="00F74DE8"/>
    <w:rsid w:val="00F74E8E"/>
    <w:rsid w:val="00F74EBF"/>
    <w:rsid w:val="00F74F34"/>
    <w:rsid w:val="00F74F4D"/>
    <w:rsid w:val="00F74F73"/>
    <w:rsid w:val="00F74FE0"/>
    <w:rsid w:val="00F75017"/>
    <w:rsid w:val="00F7512F"/>
    <w:rsid w:val="00F752C6"/>
    <w:rsid w:val="00F752F4"/>
    <w:rsid w:val="00F7532B"/>
    <w:rsid w:val="00F75400"/>
    <w:rsid w:val="00F75468"/>
    <w:rsid w:val="00F756C3"/>
    <w:rsid w:val="00F756E8"/>
    <w:rsid w:val="00F75737"/>
    <w:rsid w:val="00F7578C"/>
    <w:rsid w:val="00F757AE"/>
    <w:rsid w:val="00F758CE"/>
    <w:rsid w:val="00F75996"/>
    <w:rsid w:val="00F759D2"/>
    <w:rsid w:val="00F75A0B"/>
    <w:rsid w:val="00F75ABF"/>
    <w:rsid w:val="00F75CC4"/>
    <w:rsid w:val="00F75D7C"/>
    <w:rsid w:val="00F75E62"/>
    <w:rsid w:val="00F75ECB"/>
    <w:rsid w:val="00F75FAB"/>
    <w:rsid w:val="00F7612B"/>
    <w:rsid w:val="00F762C5"/>
    <w:rsid w:val="00F763AE"/>
    <w:rsid w:val="00F76449"/>
    <w:rsid w:val="00F766A1"/>
    <w:rsid w:val="00F766BA"/>
    <w:rsid w:val="00F768CC"/>
    <w:rsid w:val="00F768E5"/>
    <w:rsid w:val="00F769B2"/>
    <w:rsid w:val="00F76B8A"/>
    <w:rsid w:val="00F76C32"/>
    <w:rsid w:val="00F76E6A"/>
    <w:rsid w:val="00F76E6F"/>
    <w:rsid w:val="00F76F78"/>
    <w:rsid w:val="00F76FA5"/>
    <w:rsid w:val="00F76FA7"/>
    <w:rsid w:val="00F771FD"/>
    <w:rsid w:val="00F77225"/>
    <w:rsid w:val="00F772A9"/>
    <w:rsid w:val="00F77307"/>
    <w:rsid w:val="00F77368"/>
    <w:rsid w:val="00F7739C"/>
    <w:rsid w:val="00F773B7"/>
    <w:rsid w:val="00F773B8"/>
    <w:rsid w:val="00F77407"/>
    <w:rsid w:val="00F776B2"/>
    <w:rsid w:val="00F77843"/>
    <w:rsid w:val="00F7784E"/>
    <w:rsid w:val="00F77867"/>
    <w:rsid w:val="00F77888"/>
    <w:rsid w:val="00F778A5"/>
    <w:rsid w:val="00F779C6"/>
    <w:rsid w:val="00F77ABC"/>
    <w:rsid w:val="00F77AD0"/>
    <w:rsid w:val="00F77AF5"/>
    <w:rsid w:val="00F77C45"/>
    <w:rsid w:val="00F77D05"/>
    <w:rsid w:val="00F77D94"/>
    <w:rsid w:val="00F77E68"/>
    <w:rsid w:val="00F77EB5"/>
    <w:rsid w:val="00F77ED0"/>
    <w:rsid w:val="00F80040"/>
    <w:rsid w:val="00F801FA"/>
    <w:rsid w:val="00F80236"/>
    <w:rsid w:val="00F8038F"/>
    <w:rsid w:val="00F803B0"/>
    <w:rsid w:val="00F803F2"/>
    <w:rsid w:val="00F803F3"/>
    <w:rsid w:val="00F80472"/>
    <w:rsid w:val="00F80480"/>
    <w:rsid w:val="00F804FE"/>
    <w:rsid w:val="00F805DE"/>
    <w:rsid w:val="00F806A8"/>
    <w:rsid w:val="00F80745"/>
    <w:rsid w:val="00F80770"/>
    <w:rsid w:val="00F80773"/>
    <w:rsid w:val="00F8093C"/>
    <w:rsid w:val="00F80967"/>
    <w:rsid w:val="00F809DF"/>
    <w:rsid w:val="00F80CAA"/>
    <w:rsid w:val="00F80D12"/>
    <w:rsid w:val="00F80D38"/>
    <w:rsid w:val="00F80DB7"/>
    <w:rsid w:val="00F80F0E"/>
    <w:rsid w:val="00F80F59"/>
    <w:rsid w:val="00F80FB9"/>
    <w:rsid w:val="00F81011"/>
    <w:rsid w:val="00F810DB"/>
    <w:rsid w:val="00F810EC"/>
    <w:rsid w:val="00F81233"/>
    <w:rsid w:val="00F81282"/>
    <w:rsid w:val="00F81335"/>
    <w:rsid w:val="00F8134B"/>
    <w:rsid w:val="00F81382"/>
    <w:rsid w:val="00F81457"/>
    <w:rsid w:val="00F816B2"/>
    <w:rsid w:val="00F81750"/>
    <w:rsid w:val="00F8179D"/>
    <w:rsid w:val="00F81802"/>
    <w:rsid w:val="00F81933"/>
    <w:rsid w:val="00F81A18"/>
    <w:rsid w:val="00F81A28"/>
    <w:rsid w:val="00F81A93"/>
    <w:rsid w:val="00F81B34"/>
    <w:rsid w:val="00F81C41"/>
    <w:rsid w:val="00F81CF2"/>
    <w:rsid w:val="00F81D26"/>
    <w:rsid w:val="00F81E7C"/>
    <w:rsid w:val="00F81E80"/>
    <w:rsid w:val="00F81FA1"/>
    <w:rsid w:val="00F81FF2"/>
    <w:rsid w:val="00F81FF4"/>
    <w:rsid w:val="00F821B3"/>
    <w:rsid w:val="00F822BE"/>
    <w:rsid w:val="00F82466"/>
    <w:rsid w:val="00F825C0"/>
    <w:rsid w:val="00F825FF"/>
    <w:rsid w:val="00F8261D"/>
    <w:rsid w:val="00F82734"/>
    <w:rsid w:val="00F82767"/>
    <w:rsid w:val="00F827D8"/>
    <w:rsid w:val="00F82913"/>
    <w:rsid w:val="00F8299B"/>
    <w:rsid w:val="00F82B3D"/>
    <w:rsid w:val="00F830D1"/>
    <w:rsid w:val="00F83366"/>
    <w:rsid w:val="00F833AE"/>
    <w:rsid w:val="00F833E1"/>
    <w:rsid w:val="00F8355E"/>
    <w:rsid w:val="00F83574"/>
    <w:rsid w:val="00F83591"/>
    <w:rsid w:val="00F835AB"/>
    <w:rsid w:val="00F83617"/>
    <w:rsid w:val="00F83820"/>
    <w:rsid w:val="00F8383F"/>
    <w:rsid w:val="00F83854"/>
    <w:rsid w:val="00F83881"/>
    <w:rsid w:val="00F8391A"/>
    <w:rsid w:val="00F83977"/>
    <w:rsid w:val="00F8399A"/>
    <w:rsid w:val="00F839A1"/>
    <w:rsid w:val="00F83B52"/>
    <w:rsid w:val="00F83B80"/>
    <w:rsid w:val="00F83BF1"/>
    <w:rsid w:val="00F83C45"/>
    <w:rsid w:val="00F83CA4"/>
    <w:rsid w:val="00F83D60"/>
    <w:rsid w:val="00F83E00"/>
    <w:rsid w:val="00F83E0F"/>
    <w:rsid w:val="00F83EC9"/>
    <w:rsid w:val="00F84040"/>
    <w:rsid w:val="00F8420E"/>
    <w:rsid w:val="00F84226"/>
    <w:rsid w:val="00F8431F"/>
    <w:rsid w:val="00F844FE"/>
    <w:rsid w:val="00F845E2"/>
    <w:rsid w:val="00F8463B"/>
    <w:rsid w:val="00F846E0"/>
    <w:rsid w:val="00F84891"/>
    <w:rsid w:val="00F84907"/>
    <w:rsid w:val="00F8490D"/>
    <w:rsid w:val="00F8499A"/>
    <w:rsid w:val="00F849F4"/>
    <w:rsid w:val="00F84A6B"/>
    <w:rsid w:val="00F84AFA"/>
    <w:rsid w:val="00F84B02"/>
    <w:rsid w:val="00F84B30"/>
    <w:rsid w:val="00F84B51"/>
    <w:rsid w:val="00F84B7B"/>
    <w:rsid w:val="00F84C13"/>
    <w:rsid w:val="00F84CC7"/>
    <w:rsid w:val="00F84D62"/>
    <w:rsid w:val="00F84D78"/>
    <w:rsid w:val="00F84E0F"/>
    <w:rsid w:val="00F84E59"/>
    <w:rsid w:val="00F84ECF"/>
    <w:rsid w:val="00F84EE1"/>
    <w:rsid w:val="00F84EE7"/>
    <w:rsid w:val="00F84FA2"/>
    <w:rsid w:val="00F850B2"/>
    <w:rsid w:val="00F850B7"/>
    <w:rsid w:val="00F850FF"/>
    <w:rsid w:val="00F852A0"/>
    <w:rsid w:val="00F852A9"/>
    <w:rsid w:val="00F853B5"/>
    <w:rsid w:val="00F8549A"/>
    <w:rsid w:val="00F854F3"/>
    <w:rsid w:val="00F85542"/>
    <w:rsid w:val="00F85627"/>
    <w:rsid w:val="00F8564E"/>
    <w:rsid w:val="00F8566E"/>
    <w:rsid w:val="00F85679"/>
    <w:rsid w:val="00F8567A"/>
    <w:rsid w:val="00F8570E"/>
    <w:rsid w:val="00F8579E"/>
    <w:rsid w:val="00F85842"/>
    <w:rsid w:val="00F8584E"/>
    <w:rsid w:val="00F8593D"/>
    <w:rsid w:val="00F85953"/>
    <w:rsid w:val="00F85A44"/>
    <w:rsid w:val="00F85AC2"/>
    <w:rsid w:val="00F85B51"/>
    <w:rsid w:val="00F85C04"/>
    <w:rsid w:val="00F85D53"/>
    <w:rsid w:val="00F85E00"/>
    <w:rsid w:val="00F85E3A"/>
    <w:rsid w:val="00F85EC0"/>
    <w:rsid w:val="00F85F31"/>
    <w:rsid w:val="00F8600E"/>
    <w:rsid w:val="00F86081"/>
    <w:rsid w:val="00F860D5"/>
    <w:rsid w:val="00F8618F"/>
    <w:rsid w:val="00F86224"/>
    <w:rsid w:val="00F86251"/>
    <w:rsid w:val="00F86257"/>
    <w:rsid w:val="00F862B0"/>
    <w:rsid w:val="00F86329"/>
    <w:rsid w:val="00F86368"/>
    <w:rsid w:val="00F863BA"/>
    <w:rsid w:val="00F863CB"/>
    <w:rsid w:val="00F86484"/>
    <w:rsid w:val="00F864E3"/>
    <w:rsid w:val="00F8660A"/>
    <w:rsid w:val="00F866F2"/>
    <w:rsid w:val="00F8684E"/>
    <w:rsid w:val="00F86853"/>
    <w:rsid w:val="00F868C8"/>
    <w:rsid w:val="00F869FB"/>
    <w:rsid w:val="00F86A4F"/>
    <w:rsid w:val="00F86B54"/>
    <w:rsid w:val="00F86CB3"/>
    <w:rsid w:val="00F86CE2"/>
    <w:rsid w:val="00F86D99"/>
    <w:rsid w:val="00F86DDB"/>
    <w:rsid w:val="00F86E73"/>
    <w:rsid w:val="00F86F73"/>
    <w:rsid w:val="00F86FDD"/>
    <w:rsid w:val="00F8707F"/>
    <w:rsid w:val="00F87083"/>
    <w:rsid w:val="00F870DF"/>
    <w:rsid w:val="00F870E6"/>
    <w:rsid w:val="00F87595"/>
    <w:rsid w:val="00F875F2"/>
    <w:rsid w:val="00F875F5"/>
    <w:rsid w:val="00F87659"/>
    <w:rsid w:val="00F8766A"/>
    <w:rsid w:val="00F87698"/>
    <w:rsid w:val="00F876CD"/>
    <w:rsid w:val="00F877DA"/>
    <w:rsid w:val="00F877F1"/>
    <w:rsid w:val="00F87859"/>
    <w:rsid w:val="00F8794A"/>
    <w:rsid w:val="00F879B9"/>
    <w:rsid w:val="00F87AC4"/>
    <w:rsid w:val="00F87AD8"/>
    <w:rsid w:val="00F87B23"/>
    <w:rsid w:val="00F87BFB"/>
    <w:rsid w:val="00F87F3A"/>
    <w:rsid w:val="00F90145"/>
    <w:rsid w:val="00F90224"/>
    <w:rsid w:val="00F9022C"/>
    <w:rsid w:val="00F904F7"/>
    <w:rsid w:val="00F9064A"/>
    <w:rsid w:val="00F906CF"/>
    <w:rsid w:val="00F90838"/>
    <w:rsid w:val="00F90844"/>
    <w:rsid w:val="00F9097A"/>
    <w:rsid w:val="00F90B18"/>
    <w:rsid w:val="00F90B4A"/>
    <w:rsid w:val="00F90B9C"/>
    <w:rsid w:val="00F90C14"/>
    <w:rsid w:val="00F90C30"/>
    <w:rsid w:val="00F90D3B"/>
    <w:rsid w:val="00F90DE3"/>
    <w:rsid w:val="00F91107"/>
    <w:rsid w:val="00F911B0"/>
    <w:rsid w:val="00F9125D"/>
    <w:rsid w:val="00F9127F"/>
    <w:rsid w:val="00F912B6"/>
    <w:rsid w:val="00F9132D"/>
    <w:rsid w:val="00F9143A"/>
    <w:rsid w:val="00F915E0"/>
    <w:rsid w:val="00F9168F"/>
    <w:rsid w:val="00F91735"/>
    <w:rsid w:val="00F9179A"/>
    <w:rsid w:val="00F918CE"/>
    <w:rsid w:val="00F91985"/>
    <w:rsid w:val="00F919C7"/>
    <w:rsid w:val="00F91A1E"/>
    <w:rsid w:val="00F91B5E"/>
    <w:rsid w:val="00F91BAE"/>
    <w:rsid w:val="00F91C18"/>
    <w:rsid w:val="00F91D6A"/>
    <w:rsid w:val="00F91E21"/>
    <w:rsid w:val="00F91E7F"/>
    <w:rsid w:val="00F91F2F"/>
    <w:rsid w:val="00F92092"/>
    <w:rsid w:val="00F9213C"/>
    <w:rsid w:val="00F921B2"/>
    <w:rsid w:val="00F92208"/>
    <w:rsid w:val="00F9238E"/>
    <w:rsid w:val="00F923E3"/>
    <w:rsid w:val="00F92405"/>
    <w:rsid w:val="00F9256B"/>
    <w:rsid w:val="00F925B2"/>
    <w:rsid w:val="00F92600"/>
    <w:rsid w:val="00F92711"/>
    <w:rsid w:val="00F927A9"/>
    <w:rsid w:val="00F927CB"/>
    <w:rsid w:val="00F9285C"/>
    <w:rsid w:val="00F928C3"/>
    <w:rsid w:val="00F928CA"/>
    <w:rsid w:val="00F92A39"/>
    <w:rsid w:val="00F92A60"/>
    <w:rsid w:val="00F92B16"/>
    <w:rsid w:val="00F92C66"/>
    <w:rsid w:val="00F92C94"/>
    <w:rsid w:val="00F92CFD"/>
    <w:rsid w:val="00F92F7C"/>
    <w:rsid w:val="00F92FCD"/>
    <w:rsid w:val="00F9312B"/>
    <w:rsid w:val="00F933F6"/>
    <w:rsid w:val="00F935D6"/>
    <w:rsid w:val="00F936EF"/>
    <w:rsid w:val="00F936FA"/>
    <w:rsid w:val="00F937DA"/>
    <w:rsid w:val="00F93862"/>
    <w:rsid w:val="00F93957"/>
    <w:rsid w:val="00F939A0"/>
    <w:rsid w:val="00F93A10"/>
    <w:rsid w:val="00F93A50"/>
    <w:rsid w:val="00F93B65"/>
    <w:rsid w:val="00F93BA3"/>
    <w:rsid w:val="00F93BD1"/>
    <w:rsid w:val="00F93C5A"/>
    <w:rsid w:val="00F93D0E"/>
    <w:rsid w:val="00F93E8C"/>
    <w:rsid w:val="00F93E98"/>
    <w:rsid w:val="00F93F2A"/>
    <w:rsid w:val="00F93F6C"/>
    <w:rsid w:val="00F9408D"/>
    <w:rsid w:val="00F940AD"/>
    <w:rsid w:val="00F9420D"/>
    <w:rsid w:val="00F94217"/>
    <w:rsid w:val="00F942EC"/>
    <w:rsid w:val="00F94306"/>
    <w:rsid w:val="00F94408"/>
    <w:rsid w:val="00F944DC"/>
    <w:rsid w:val="00F94523"/>
    <w:rsid w:val="00F9459C"/>
    <w:rsid w:val="00F94666"/>
    <w:rsid w:val="00F94685"/>
    <w:rsid w:val="00F94703"/>
    <w:rsid w:val="00F94728"/>
    <w:rsid w:val="00F947C5"/>
    <w:rsid w:val="00F947D0"/>
    <w:rsid w:val="00F948F4"/>
    <w:rsid w:val="00F94905"/>
    <w:rsid w:val="00F94BF6"/>
    <w:rsid w:val="00F94E20"/>
    <w:rsid w:val="00F94EE1"/>
    <w:rsid w:val="00F94F3F"/>
    <w:rsid w:val="00F94F7D"/>
    <w:rsid w:val="00F95121"/>
    <w:rsid w:val="00F95216"/>
    <w:rsid w:val="00F95251"/>
    <w:rsid w:val="00F95255"/>
    <w:rsid w:val="00F952B1"/>
    <w:rsid w:val="00F952B9"/>
    <w:rsid w:val="00F952C9"/>
    <w:rsid w:val="00F954A8"/>
    <w:rsid w:val="00F954F3"/>
    <w:rsid w:val="00F95562"/>
    <w:rsid w:val="00F955D3"/>
    <w:rsid w:val="00F95668"/>
    <w:rsid w:val="00F956A5"/>
    <w:rsid w:val="00F95898"/>
    <w:rsid w:val="00F9597F"/>
    <w:rsid w:val="00F959E5"/>
    <w:rsid w:val="00F95A45"/>
    <w:rsid w:val="00F95A64"/>
    <w:rsid w:val="00F95A73"/>
    <w:rsid w:val="00F95AE0"/>
    <w:rsid w:val="00F95B89"/>
    <w:rsid w:val="00F95CAF"/>
    <w:rsid w:val="00F95D63"/>
    <w:rsid w:val="00F95D83"/>
    <w:rsid w:val="00F95E78"/>
    <w:rsid w:val="00F95ECF"/>
    <w:rsid w:val="00F95F5E"/>
    <w:rsid w:val="00F961A7"/>
    <w:rsid w:val="00F961CC"/>
    <w:rsid w:val="00F96232"/>
    <w:rsid w:val="00F96305"/>
    <w:rsid w:val="00F96351"/>
    <w:rsid w:val="00F9665E"/>
    <w:rsid w:val="00F96698"/>
    <w:rsid w:val="00F96707"/>
    <w:rsid w:val="00F9671B"/>
    <w:rsid w:val="00F96824"/>
    <w:rsid w:val="00F968D6"/>
    <w:rsid w:val="00F968E6"/>
    <w:rsid w:val="00F96A0F"/>
    <w:rsid w:val="00F96CC9"/>
    <w:rsid w:val="00F96D1E"/>
    <w:rsid w:val="00F96D43"/>
    <w:rsid w:val="00F96E64"/>
    <w:rsid w:val="00F96EC6"/>
    <w:rsid w:val="00F96F2B"/>
    <w:rsid w:val="00F97001"/>
    <w:rsid w:val="00F9700C"/>
    <w:rsid w:val="00F9711D"/>
    <w:rsid w:val="00F9716D"/>
    <w:rsid w:val="00F971EA"/>
    <w:rsid w:val="00F9739D"/>
    <w:rsid w:val="00F973B6"/>
    <w:rsid w:val="00F97415"/>
    <w:rsid w:val="00F975AD"/>
    <w:rsid w:val="00F9760E"/>
    <w:rsid w:val="00F97705"/>
    <w:rsid w:val="00F97855"/>
    <w:rsid w:val="00F97A45"/>
    <w:rsid w:val="00F97A91"/>
    <w:rsid w:val="00F97AA6"/>
    <w:rsid w:val="00F97AEC"/>
    <w:rsid w:val="00F97EF8"/>
    <w:rsid w:val="00F97FF6"/>
    <w:rsid w:val="00FA000B"/>
    <w:rsid w:val="00FA0108"/>
    <w:rsid w:val="00FA025E"/>
    <w:rsid w:val="00FA02FD"/>
    <w:rsid w:val="00FA03DD"/>
    <w:rsid w:val="00FA040A"/>
    <w:rsid w:val="00FA0468"/>
    <w:rsid w:val="00FA0643"/>
    <w:rsid w:val="00FA0673"/>
    <w:rsid w:val="00FA06AC"/>
    <w:rsid w:val="00FA0718"/>
    <w:rsid w:val="00FA07E7"/>
    <w:rsid w:val="00FA0845"/>
    <w:rsid w:val="00FA0885"/>
    <w:rsid w:val="00FA088A"/>
    <w:rsid w:val="00FA0973"/>
    <w:rsid w:val="00FA09DD"/>
    <w:rsid w:val="00FA0B2C"/>
    <w:rsid w:val="00FA0B57"/>
    <w:rsid w:val="00FA0B60"/>
    <w:rsid w:val="00FA0BE6"/>
    <w:rsid w:val="00FA0BE9"/>
    <w:rsid w:val="00FA0C01"/>
    <w:rsid w:val="00FA0C54"/>
    <w:rsid w:val="00FA0D07"/>
    <w:rsid w:val="00FA0DC0"/>
    <w:rsid w:val="00FA0E59"/>
    <w:rsid w:val="00FA0F9B"/>
    <w:rsid w:val="00FA11F9"/>
    <w:rsid w:val="00FA123F"/>
    <w:rsid w:val="00FA12CC"/>
    <w:rsid w:val="00FA12D3"/>
    <w:rsid w:val="00FA13AE"/>
    <w:rsid w:val="00FA164D"/>
    <w:rsid w:val="00FA169B"/>
    <w:rsid w:val="00FA177D"/>
    <w:rsid w:val="00FA182F"/>
    <w:rsid w:val="00FA185D"/>
    <w:rsid w:val="00FA18F4"/>
    <w:rsid w:val="00FA1D53"/>
    <w:rsid w:val="00FA1DFE"/>
    <w:rsid w:val="00FA1ED5"/>
    <w:rsid w:val="00FA2004"/>
    <w:rsid w:val="00FA20E7"/>
    <w:rsid w:val="00FA21B9"/>
    <w:rsid w:val="00FA22D1"/>
    <w:rsid w:val="00FA23C8"/>
    <w:rsid w:val="00FA23F9"/>
    <w:rsid w:val="00FA2427"/>
    <w:rsid w:val="00FA254E"/>
    <w:rsid w:val="00FA266D"/>
    <w:rsid w:val="00FA271A"/>
    <w:rsid w:val="00FA27BC"/>
    <w:rsid w:val="00FA2801"/>
    <w:rsid w:val="00FA2836"/>
    <w:rsid w:val="00FA2875"/>
    <w:rsid w:val="00FA2933"/>
    <w:rsid w:val="00FA2BB5"/>
    <w:rsid w:val="00FA2E7E"/>
    <w:rsid w:val="00FA2FD7"/>
    <w:rsid w:val="00FA300B"/>
    <w:rsid w:val="00FA309E"/>
    <w:rsid w:val="00FA315F"/>
    <w:rsid w:val="00FA3182"/>
    <w:rsid w:val="00FA31EE"/>
    <w:rsid w:val="00FA3348"/>
    <w:rsid w:val="00FA3357"/>
    <w:rsid w:val="00FA33D3"/>
    <w:rsid w:val="00FA3642"/>
    <w:rsid w:val="00FA3668"/>
    <w:rsid w:val="00FA367B"/>
    <w:rsid w:val="00FA36E4"/>
    <w:rsid w:val="00FA3794"/>
    <w:rsid w:val="00FA3813"/>
    <w:rsid w:val="00FA3851"/>
    <w:rsid w:val="00FA3924"/>
    <w:rsid w:val="00FA3AD8"/>
    <w:rsid w:val="00FA3C5E"/>
    <w:rsid w:val="00FA3C65"/>
    <w:rsid w:val="00FA3D92"/>
    <w:rsid w:val="00FA3EE5"/>
    <w:rsid w:val="00FA3F2E"/>
    <w:rsid w:val="00FA3FE0"/>
    <w:rsid w:val="00FA40B0"/>
    <w:rsid w:val="00FA41C6"/>
    <w:rsid w:val="00FA428A"/>
    <w:rsid w:val="00FA42B4"/>
    <w:rsid w:val="00FA4413"/>
    <w:rsid w:val="00FA44FA"/>
    <w:rsid w:val="00FA4546"/>
    <w:rsid w:val="00FA45F8"/>
    <w:rsid w:val="00FA4606"/>
    <w:rsid w:val="00FA4717"/>
    <w:rsid w:val="00FA475F"/>
    <w:rsid w:val="00FA4880"/>
    <w:rsid w:val="00FA48A6"/>
    <w:rsid w:val="00FA48CC"/>
    <w:rsid w:val="00FA4937"/>
    <w:rsid w:val="00FA4955"/>
    <w:rsid w:val="00FA4A10"/>
    <w:rsid w:val="00FA4BA2"/>
    <w:rsid w:val="00FA4BBC"/>
    <w:rsid w:val="00FA4C15"/>
    <w:rsid w:val="00FA4C95"/>
    <w:rsid w:val="00FA4D76"/>
    <w:rsid w:val="00FA4E2C"/>
    <w:rsid w:val="00FA4E38"/>
    <w:rsid w:val="00FA4E44"/>
    <w:rsid w:val="00FA4E6D"/>
    <w:rsid w:val="00FA4F75"/>
    <w:rsid w:val="00FA4F8F"/>
    <w:rsid w:val="00FA525E"/>
    <w:rsid w:val="00FA529E"/>
    <w:rsid w:val="00FA53B4"/>
    <w:rsid w:val="00FA53D3"/>
    <w:rsid w:val="00FA541B"/>
    <w:rsid w:val="00FA5442"/>
    <w:rsid w:val="00FA5448"/>
    <w:rsid w:val="00FA547E"/>
    <w:rsid w:val="00FA54C0"/>
    <w:rsid w:val="00FA5788"/>
    <w:rsid w:val="00FA5792"/>
    <w:rsid w:val="00FA57A7"/>
    <w:rsid w:val="00FA57E4"/>
    <w:rsid w:val="00FA57EB"/>
    <w:rsid w:val="00FA580D"/>
    <w:rsid w:val="00FA5864"/>
    <w:rsid w:val="00FA5881"/>
    <w:rsid w:val="00FA59FE"/>
    <w:rsid w:val="00FA5A4F"/>
    <w:rsid w:val="00FA5B0E"/>
    <w:rsid w:val="00FA5B2F"/>
    <w:rsid w:val="00FA5B43"/>
    <w:rsid w:val="00FA5C2D"/>
    <w:rsid w:val="00FA5E07"/>
    <w:rsid w:val="00FA5E5C"/>
    <w:rsid w:val="00FA5EFF"/>
    <w:rsid w:val="00FA6049"/>
    <w:rsid w:val="00FA607A"/>
    <w:rsid w:val="00FA6138"/>
    <w:rsid w:val="00FA62B1"/>
    <w:rsid w:val="00FA631D"/>
    <w:rsid w:val="00FA63E9"/>
    <w:rsid w:val="00FA63EE"/>
    <w:rsid w:val="00FA64AB"/>
    <w:rsid w:val="00FA64C4"/>
    <w:rsid w:val="00FA6615"/>
    <w:rsid w:val="00FA67E7"/>
    <w:rsid w:val="00FA6972"/>
    <w:rsid w:val="00FA6B59"/>
    <w:rsid w:val="00FA6B66"/>
    <w:rsid w:val="00FA6CB9"/>
    <w:rsid w:val="00FA6D9D"/>
    <w:rsid w:val="00FA6DD2"/>
    <w:rsid w:val="00FA6E87"/>
    <w:rsid w:val="00FA7161"/>
    <w:rsid w:val="00FA7168"/>
    <w:rsid w:val="00FA7196"/>
    <w:rsid w:val="00FA71D2"/>
    <w:rsid w:val="00FA7205"/>
    <w:rsid w:val="00FA7228"/>
    <w:rsid w:val="00FA726B"/>
    <w:rsid w:val="00FA72C0"/>
    <w:rsid w:val="00FA7332"/>
    <w:rsid w:val="00FA73CB"/>
    <w:rsid w:val="00FA7476"/>
    <w:rsid w:val="00FA74BD"/>
    <w:rsid w:val="00FA74DE"/>
    <w:rsid w:val="00FA75D1"/>
    <w:rsid w:val="00FA7612"/>
    <w:rsid w:val="00FA77C5"/>
    <w:rsid w:val="00FA78E8"/>
    <w:rsid w:val="00FA7903"/>
    <w:rsid w:val="00FA79EC"/>
    <w:rsid w:val="00FA7A15"/>
    <w:rsid w:val="00FA7A64"/>
    <w:rsid w:val="00FA7CF4"/>
    <w:rsid w:val="00FA7D4D"/>
    <w:rsid w:val="00FA7D7D"/>
    <w:rsid w:val="00FA7E2B"/>
    <w:rsid w:val="00FA7E4C"/>
    <w:rsid w:val="00FB0378"/>
    <w:rsid w:val="00FB052A"/>
    <w:rsid w:val="00FB05A1"/>
    <w:rsid w:val="00FB064F"/>
    <w:rsid w:val="00FB0670"/>
    <w:rsid w:val="00FB0771"/>
    <w:rsid w:val="00FB0881"/>
    <w:rsid w:val="00FB0888"/>
    <w:rsid w:val="00FB08D6"/>
    <w:rsid w:val="00FB0A28"/>
    <w:rsid w:val="00FB0C61"/>
    <w:rsid w:val="00FB0E2A"/>
    <w:rsid w:val="00FB0EBD"/>
    <w:rsid w:val="00FB116A"/>
    <w:rsid w:val="00FB1276"/>
    <w:rsid w:val="00FB12EA"/>
    <w:rsid w:val="00FB1336"/>
    <w:rsid w:val="00FB14DE"/>
    <w:rsid w:val="00FB14E0"/>
    <w:rsid w:val="00FB16D7"/>
    <w:rsid w:val="00FB1710"/>
    <w:rsid w:val="00FB177E"/>
    <w:rsid w:val="00FB17A3"/>
    <w:rsid w:val="00FB17E4"/>
    <w:rsid w:val="00FB198B"/>
    <w:rsid w:val="00FB1A64"/>
    <w:rsid w:val="00FB1ACA"/>
    <w:rsid w:val="00FB1D98"/>
    <w:rsid w:val="00FB1DE1"/>
    <w:rsid w:val="00FB1E9E"/>
    <w:rsid w:val="00FB1F5F"/>
    <w:rsid w:val="00FB2078"/>
    <w:rsid w:val="00FB20D0"/>
    <w:rsid w:val="00FB20E3"/>
    <w:rsid w:val="00FB21BD"/>
    <w:rsid w:val="00FB2300"/>
    <w:rsid w:val="00FB236C"/>
    <w:rsid w:val="00FB23D6"/>
    <w:rsid w:val="00FB23E9"/>
    <w:rsid w:val="00FB24E2"/>
    <w:rsid w:val="00FB2578"/>
    <w:rsid w:val="00FB2614"/>
    <w:rsid w:val="00FB2623"/>
    <w:rsid w:val="00FB272D"/>
    <w:rsid w:val="00FB2765"/>
    <w:rsid w:val="00FB278D"/>
    <w:rsid w:val="00FB278E"/>
    <w:rsid w:val="00FB27BE"/>
    <w:rsid w:val="00FB2837"/>
    <w:rsid w:val="00FB287D"/>
    <w:rsid w:val="00FB2915"/>
    <w:rsid w:val="00FB2B06"/>
    <w:rsid w:val="00FB2BDB"/>
    <w:rsid w:val="00FB2BFB"/>
    <w:rsid w:val="00FB2C31"/>
    <w:rsid w:val="00FB2EB8"/>
    <w:rsid w:val="00FB2F25"/>
    <w:rsid w:val="00FB2F44"/>
    <w:rsid w:val="00FB2F8F"/>
    <w:rsid w:val="00FB3094"/>
    <w:rsid w:val="00FB3129"/>
    <w:rsid w:val="00FB3328"/>
    <w:rsid w:val="00FB338D"/>
    <w:rsid w:val="00FB3425"/>
    <w:rsid w:val="00FB34F7"/>
    <w:rsid w:val="00FB3512"/>
    <w:rsid w:val="00FB3587"/>
    <w:rsid w:val="00FB3803"/>
    <w:rsid w:val="00FB3825"/>
    <w:rsid w:val="00FB3871"/>
    <w:rsid w:val="00FB38BA"/>
    <w:rsid w:val="00FB38E4"/>
    <w:rsid w:val="00FB3A5B"/>
    <w:rsid w:val="00FB3B6A"/>
    <w:rsid w:val="00FB3B98"/>
    <w:rsid w:val="00FB3D21"/>
    <w:rsid w:val="00FB3D25"/>
    <w:rsid w:val="00FB3D61"/>
    <w:rsid w:val="00FB3F7F"/>
    <w:rsid w:val="00FB3FD5"/>
    <w:rsid w:val="00FB4060"/>
    <w:rsid w:val="00FB4145"/>
    <w:rsid w:val="00FB41D0"/>
    <w:rsid w:val="00FB43E7"/>
    <w:rsid w:val="00FB45D8"/>
    <w:rsid w:val="00FB463F"/>
    <w:rsid w:val="00FB46B0"/>
    <w:rsid w:val="00FB4722"/>
    <w:rsid w:val="00FB4779"/>
    <w:rsid w:val="00FB477D"/>
    <w:rsid w:val="00FB480E"/>
    <w:rsid w:val="00FB48FF"/>
    <w:rsid w:val="00FB4906"/>
    <w:rsid w:val="00FB496B"/>
    <w:rsid w:val="00FB4A24"/>
    <w:rsid w:val="00FB4A69"/>
    <w:rsid w:val="00FB4B4A"/>
    <w:rsid w:val="00FB4BBE"/>
    <w:rsid w:val="00FB4BD6"/>
    <w:rsid w:val="00FB4CB8"/>
    <w:rsid w:val="00FB4CE7"/>
    <w:rsid w:val="00FB4DAB"/>
    <w:rsid w:val="00FB4E81"/>
    <w:rsid w:val="00FB4E86"/>
    <w:rsid w:val="00FB4EDA"/>
    <w:rsid w:val="00FB4FCA"/>
    <w:rsid w:val="00FB5264"/>
    <w:rsid w:val="00FB52AE"/>
    <w:rsid w:val="00FB5303"/>
    <w:rsid w:val="00FB541B"/>
    <w:rsid w:val="00FB5436"/>
    <w:rsid w:val="00FB5453"/>
    <w:rsid w:val="00FB54C4"/>
    <w:rsid w:val="00FB5527"/>
    <w:rsid w:val="00FB5543"/>
    <w:rsid w:val="00FB559B"/>
    <w:rsid w:val="00FB5784"/>
    <w:rsid w:val="00FB579F"/>
    <w:rsid w:val="00FB57A5"/>
    <w:rsid w:val="00FB57ED"/>
    <w:rsid w:val="00FB58AC"/>
    <w:rsid w:val="00FB58F1"/>
    <w:rsid w:val="00FB5950"/>
    <w:rsid w:val="00FB5BE0"/>
    <w:rsid w:val="00FB5C4A"/>
    <w:rsid w:val="00FB5C72"/>
    <w:rsid w:val="00FB5EB8"/>
    <w:rsid w:val="00FB5F87"/>
    <w:rsid w:val="00FB6048"/>
    <w:rsid w:val="00FB6197"/>
    <w:rsid w:val="00FB61E8"/>
    <w:rsid w:val="00FB6296"/>
    <w:rsid w:val="00FB62A9"/>
    <w:rsid w:val="00FB62AD"/>
    <w:rsid w:val="00FB62B9"/>
    <w:rsid w:val="00FB631E"/>
    <w:rsid w:val="00FB6555"/>
    <w:rsid w:val="00FB6580"/>
    <w:rsid w:val="00FB65B8"/>
    <w:rsid w:val="00FB65FE"/>
    <w:rsid w:val="00FB67FA"/>
    <w:rsid w:val="00FB697A"/>
    <w:rsid w:val="00FB69B0"/>
    <w:rsid w:val="00FB6AE9"/>
    <w:rsid w:val="00FB6AEE"/>
    <w:rsid w:val="00FB6BCB"/>
    <w:rsid w:val="00FB6D37"/>
    <w:rsid w:val="00FB6D80"/>
    <w:rsid w:val="00FB6EAF"/>
    <w:rsid w:val="00FB6F21"/>
    <w:rsid w:val="00FB6F53"/>
    <w:rsid w:val="00FB6FFB"/>
    <w:rsid w:val="00FB700D"/>
    <w:rsid w:val="00FB70E5"/>
    <w:rsid w:val="00FB7292"/>
    <w:rsid w:val="00FB72BD"/>
    <w:rsid w:val="00FB739B"/>
    <w:rsid w:val="00FB73DF"/>
    <w:rsid w:val="00FB7441"/>
    <w:rsid w:val="00FB7519"/>
    <w:rsid w:val="00FB7854"/>
    <w:rsid w:val="00FB78CC"/>
    <w:rsid w:val="00FB7939"/>
    <w:rsid w:val="00FB7A36"/>
    <w:rsid w:val="00FB7A45"/>
    <w:rsid w:val="00FB7AA8"/>
    <w:rsid w:val="00FB7AB9"/>
    <w:rsid w:val="00FB7BF5"/>
    <w:rsid w:val="00FB7C6D"/>
    <w:rsid w:val="00FB7D4C"/>
    <w:rsid w:val="00FB7D89"/>
    <w:rsid w:val="00FB7E25"/>
    <w:rsid w:val="00FC0058"/>
    <w:rsid w:val="00FC00C4"/>
    <w:rsid w:val="00FC01AA"/>
    <w:rsid w:val="00FC01AE"/>
    <w:rsid w:val="00FC027F"/>
    <w:rsid w:val="00FC029D"/>
    <w:rsid w:val="00FC037B"/>
    <w:rsid w:val="00FC05B0"/>
    <w:rsid w:val="00FC0611"/>
    <w:rsid w:val="00FC065C"/>
    <w:rsid w:val="00FC0912"/>
    <w:rsid w:val="00FC0947"/>
    <w:rsid w:val="00FC09BA"/>
    <w:rsid w:val="00FC0BE6"/>
    <w:rsid w:val="00FC0C42"/>
    <w:rsid w:val="00FC0DA7"/>
    <w:rsid w:val="00FC0E77"/>
    <w:rsid w:val="00FC0E8E"/>
    <w:rsid w:val="00FC0EC8"/>
    <w:rsid w:val="00FC10EE"/>
    <w:rsid w:val="00FC1191"/>
    <w:rsid w:val="00FC1290"/>
    <w:rsid w:val="00FC12DB"/>
    <w:rsid w:val="00FC1386"/>
    <w:rsid w:val="00FC13A7"/>
    <w:rsid w:val="00FC1536"/>
    <w:rsid w:val="00FC153B"/>
    <w:rsid w:val="00FC1589"/>
    <w:rsid w:val="00FC15DE"/>
    <w:rsid w:val="00FC16E4"/>
    <w:rsid w:val="00FC1991"/>
    <w:rsid w:val="00FC1ACF"/>
    <w:rsid w:val="00FC1B1D"/>
    <w:rsid w:val="00FC1C38"/>
    <w:rsid w:val="00FC1CC6"/>
    <w:rsid w:val="00FC1D08"/>
    <w:rsid w:val="00FC1DAC"/>
    <w:rsid w:val="00FC2186"/>
    <w:rsid w:val="00FC225C"/>
    <w:rsid w:val="00FC22D0"/>
    <w:rsid w:val="00FC2309"/>
    <w:rsid w:val="00FC2370"/>
    <w:rsid w:val="00FC23B0"/>
    <w:rsid w:val="00FC255A"/>
    <w:rsid w:val="00FC2628"/>
    <w:rsid w:val="00FC26AB"/>
    <w:rsid w:val="00FC2717"/>
    <w:rsid w:val="00FC2786"/>
    <w:rsid w:val="00FC27A3"/>
    <w:rsid w:val="00FC2813"/>
    <w:rsid w:val="00FC2A09"/>
    <w:rsid w:val="00FC2A82"/>
    <w:rsid w:val="00FC2B78"/>
    <w:rsid w:val="00FC2CD8"/>
    <w:rsid w:val="00FC2D87"/>
    <w:rsid w:val="00FC2DA3"/>
    <w:rsid w:val="00FC2DC9"/>
    <w:rsid w:val="00FC2DCA"/>
    <w:rsid w:val="00FC2DF6"/>
    <w:rsid w:val="00FC2DF7"/>
    <w:rsid w:val="00FC32E1"/>
    <w:rsid w:val="00FC33D7"/>
    <w:rsid w:val="00FC33E7"/>
    <w:rsid w:val="00FC34B2"/>
    <w:rsid w:val="00FC34F3"/>
    <w:rsid w:val="00FC34FC"/>
    <w:rsid w:val="00FC3510"/>
    <w:rsid w:val="00FC3641"/>
    <w:rsid w:val="00FC36AC"/>
    <w:rsid w:val="00FC3711"/>
    <w:rsid w:val="00FC3803"/>
    <w:rsid w:val="00FC3839"/>
    <w:rsid w:val="00FC3940"/>
    <w:rsid w:val="00FC39D6"/>
    <w:rsid w:val="00FC39EC"/>
    <w:rsid w:val="00FC39F0"/>
    <w:rsid w:val="00FC3A3C"/>
    <w:rsid w:val="00FC3BA5"/>
    <w:rsid w:val="00FC3D69"/>
    <w:rsid w:val="00FC3E05"/>
    <w:rsid w:val="00FC3E57"/>
    <w:rsid w:val="00FC3FF2"/>
    <w:rsid w:val="00FC4086"/>
    <w:rsid w:val="00FC413A"/>
    <w:rsid w:val="00FC4260"/>
    <w:rsid w:val="00FC428C"/>
    <w:rsid w:val="00FC4375"/>
    <w:rsid w:val="00FC438B"/>
    <w:rsid w:val="00FC44D5"/>
    <w:rsid w:val="00FC4676"/>
    <w:rsid w:val="00FC4698"/>
    <w:rsid w:val="00FC4791"/>
    <w:rsid w:val="00FC4907"/>
    <w:rsid w:val="00FC4948"/>
    <w:rsid w:val="00FC4B69"/>
    <w:rsid w:val="00FC4B8A"/>
    <w:rsid w:val="00FC4B9D"/>
    <w:rsid w:val="00FC4BAA"/>
    <w:rsid w:val="00FC4C7C"/>
    <w:rsid w:val="00FC4D4B"/>
    <w:rsid w:val="00FC4DA3"/>
    <w:rsid w:val="00FC4E24"/>
    <w:rsid w:val="00FC4EE8"/>
    <w:rsid w:val="00FC4FA2"/>
    <w:rsid w:val="00FC5077"/>
    <w:rsid w:val="00FC526C"/>
    <w:rsid w:val="00FC53B6"/>
    <w:rsid w:val="00FC5424"/>
    <w:rsid w:val="00FC5538"/>
    <w:rsid w:val="00FC5558"/>
    <w:rsid w:val="00FC5586"/>
    <w:rsid w:val="00FC559B"/>
    <w:rsid w:val="00FC55CE"/>
    <w:rsid w:val="00FC567C"/>
    <w:rsid w:val="00FC56FF"/>
    <w:rsid w:val="00FC5758"/>
    <w:rsid w:val="00FC57F6"/>
    <w:rsid w:val="00FC591F"/>
    <w:rsid w:val="00FC5A2F"/>
    <w:rsid w:val="00FC5AEE"/>
    <w:rsid w:val="00FC5BA4"/>
    <w:rsid w:val="00FC5C97"/>
    <w:rsid w:val="00FC5D60"/>
    <w:rsid w:val="00FC5D7E"/>
    <w:rsid w:val="00FC5DA1"/>
    <w:rsid w:val="00FC5DB7"/>
    <w:rsid w:val="00FC5FD2"/>
    <w:rsid w:val="00FC5FF3"/>
    <w:rsid w:val="00FC6159"/>
    <w:rsid w:val="00FC6303"/>
    <w:rsid w:val="00FC6356"/>
    <w:rsid w:val="00FC646E"/>
    <w:rsid w:val="00FC6491"/>
    <w:rsid w:val="00FC6599"/>
    <w:rsid w:val="00FC659D"/>
    <w:rsid w:val="00FC65CB"/>
    <w:rsid w:val="00FC65FA"/>
    <w:rsid w:val="00FC675B"/>
    <w:rsid w:val="00FC6840"/>
    <w:rsid w:val="00FC691B"/>
    <w:rsid w:val="00FC6952"/>
    <w:rsid w:val="00FC69AD"/>
    <w:rsid w:val="00FC6D12"/>
    <w:rsid w:val="00FC6DEB"/>
    <w:rsid w:val="00FC6E40"/>
    <w:rsid w:val="00FC6F0B"/>
    <w:rsid w:val="00FC6FAF"/>
    <w:rsid w:val="00FC707B"/>
    <w:rsid w:val="00FC7093"/>
    <w:rsid w:val="00FC715B"/>
    <w:rsid w:val="00FC71B1"/>
    <w:rsid w:val="00FC71D1"/>
    <w:rsid w:val="00FC71FE"/>
    <w:rsid w:val="00FC7423"/>
    <w:rsid w:val="00FC74E5"/>
    <w:rsid w:val="00FC7616"/>
    <w:rsid w:val="00FC761A"/>
    <w:rsid w:val="00FC7692"/>
    <w:rsid w:val="00FC773F"/>
    <w:rsid w:val="00FC7887"/>
    <w:rsid w:val="00FC797D"/>
    <w:rsid w:val="00FC7996"/>
    <w:rsid w:val="00FC7999"/>
    <w:rsid w:val="00FC79BD"/>
    <w:rsid w:val="00FC7A2A"/>
    <w:rsid w:val="00FC7A91"/>
    <w:rsid w:val="00FC7AB2"/>
    <w:rsid w:val="00FC7D1F"/>
    <w:rsid w:val="00FC7D2D"/>
    <w:rsid w:val="00FC7EA2"/>
    <w:rsid w:val="00FC7EFF"/>
    <w:rsid w:val="00FC7F0E"/>
    <w:rsid w:val="00FC7FA5"/>
    <w:rsid w:val="00FD00DC"/>
    <w:rsid w:val="00FD0219"/>
    <w:rsid w:val="00FD0245"/>
    <w:rsid w:val="00FD02CF"/>
    <w:rsid w:val="00FD02D5"/>
    <w:rsid w:val="00FD033F"/>
    <w:rsid w:val="00FD035F"/>
    <w:rsid w:val="00FD03DF"/>
    <w:rsid w:val="00FD0725"/>
    <w:rsid w:val="00FD075E"/>
    <w:rsid w:val="00FD096F"/>
    <w:rsid w:val="00FD09A6"/>
    <w:rsid w:val="00FD0B09"/>
    <w:rsid w:val="00FD0B81"/>
    <w:rsid w:val="00FD0D23"/>
    <w:rsid w:val="00FD0D45"/>
    <w:rsid w:val="00FD0DA2"/>
    <w:rsid w:val="00FD0DE9"/>
    <w:rsid w:val="00FD0E29"/>
    <w:rsid w:val="00FD1130"/>
    <w:rsid w:val="00FD1178"/>
    <w:rsid w:val="00FD1392"/>
    <w:rsid w:val="00FD144C"/>
    <w:rsid w:val="00FD149C"/>
    <w:rsid w:val="00FD1679"/>
    <w:rsid w:val="00FD1694"/>
    <w:rsid w:val="00FD169C"/>
    <w:rsid w:val="00FD1714"/>
    <w:rsid w:val="00FD18D9"/>
    <w:rsid w:val="00FD191B"/>
    <w:rsid w:val="00FD19A8"/>
    <w:rsid w:val="00FD19B4"/>
    <w:rsid w:val="00FD19E2"/>
    <w:rsid w:val="00FD1A6A"/>
    <w:rsid w:val="00FD1A96"/>
    <w:rsid w:val="00FD1ACC"/>
    <w:rsid w:val="00FD1AF1"/>
    <w:rsid w:val="00FD1B5B"/>
    <w:rsid w:val="00FD1BB7"/>
    <w:rsid w:val="00FD1C94"/>
    <w:rsid w:val="00FD1D08"/>
    <w:rsid w:val="00FD1E80"/>
    <w:rsid w:val="00FD1E8D"/>
    <w:rsid w:val="00FD1EBA"/>
    <w:rsid w:val="00FD1EEF"/>
    <w:rsid w:val="00FD1EF5"/>
    <w:rsid w:val="00FD1F2C"/>
    <w:rsid w:val="00FD1F48"/>
    <w:rsid w:val="00FD1F59"/>
    <w:rsid w:val="00FD1FE4"/>
    <w:rsid w:val="00FD1FF3"/>
    <w:rsid w:val="00FD2151"/>
    <w:rsid w:val="00FD2185"/>
    <w:rsid w:val="00FD22C2"/>
    <w:rsid w:val="00FD22E3"/>
    <w:rsid w:val="00FD241B"/>
    <w:rsid w:val="00FD258E"/>
    <w:rsid w:val="00FD25B9"/>
    <w:rsid w:val="00FD25CD"/>
    <w:rsid w:val="00FD2665"/>
    <w:rsid w:val="00FD267C"/>
    <w:rsid w:val="00FD2731"/>
    <w:rsid w:val="00FD2743"/>
    <w:rsid w:val="00FD289B"/>
    <w:rsid w:val="00FD29A8"/>
    <w:rsid w:val="00FD29C2"/>
    <w:rsid w:val="00FD29C5"/>
    <w:rsid w:val="00FD2BDA"/>
    <w:rsid w:val="00FD2E15"/>
    <w:rsid w:val="00FD2E7F"/>
    <w:rsid w:val="00FD2E8B"/>
    <w:rsid w:val="00FD2F99"/>
    <w:rsid w:val="00FD2FB4"/>
    <w:rsid w:val="00FD3215"/>
    <w:rsid w:val="00FD34D0"/>
    <w:rsid w:val="00FD350A"/>
    <w:rsid w:val="00FD3564"/>
    <w:rsid w:val="00FD35A8"/>
    <w:rsid w:val="00FD360D"/>
    <w:rsid w:val="00FD368F"/>
    <w:rsid w:val="00FD3766"/>
    <w:rsid w:val="00FD386F"/>
    <w:rsid w:val="00FD3893"/>
    <w:rsid w:val="00FD3973"/>
    <w:rsid w:val="00FD3AD4"/>
    <w:rsid w:val="00FD3ADE"/>
    <w:rsid w:val="00FD3AEA"/>
    <w:rsid w:val="00FD3B08"/>
    <w:rsid w:val="00FD3B12"/>
    <w:rsid w:val="00FD3B31"/>
    <w:rsid w:val="00FD3C69"/>
    <w:rsid w:val="00FD3CFD"/>
    <w:rsid w:val="00FD3D83"/>
    <w:rsid w:val="00FD4053"/>
    <w:rsid w:val="00FD40E5"/>
    <w:rsid w:val="00FD426D"/>
    <w:rsid w:val="00FD4404"/>
    <w:rsid w:val="00FD4467"/>
    <w:rsid w:val="00FD4475"/>
    <w:rsid w:val="00FD45EA"/>
    <w:rsid w:val="00FD4633"/>
    <w:rsid w:val="00FD463B"/>
    <w:rsid w:val="00FD4794"/>
    <w:rsid w:val="00FD48A7"/>
    <w:rsid w:val="00FD4927"/>
    <w:rsid w:val="00FD4A66"/>
    <w:rsid w:val="00FD4A90"/>
    <w:rsid w:val="00FD4B10"/>
    <w:rsid w:val="00FD4BE4"/>
    <w:rsid w:val="00FD4BFD"/>
    <w:rsid w:val="00FD4C1C"/>
    <w:rsid w:val="00FD4CA8"/>
    <w:rsid w:val="00FD4CEB"/>
    <w:rsid w:val="00FD4D45"/>
    <w:rsid w:val="00FD4DCC"/>
    <w:rsid w:val="00FD4EDB"/>
    <w:rsid w:val="00FD4F59"/>
    <w:rsid w:val="00FD5137"/>
    <w:rsid w:val="00FD51A5"/>
    <w:rsid w:val="00FD51A6"/>
    <w:rsid w:val="00FD51E1"/>
    <w:rsid w:val="00FD525A"/>
    <w:rsid w:val="00FD5388"/>
    <w:rsid w:val="00FD53C5"/>
    <w:rsid w:val="00FD53F5"/>
    <w:rsid w:val="00FD5423"/>
    <w:rsid w:val="00FD551D"/>
    <w:rsid w:val="00FD558A"/>
    <w:rsid w:val="00FD55AD"/>
    <w:rsid w:val="00FD5632"/>
    <w:rsid w:val="00FD5760"/>
    <w:rsid w:val="00FD5781"/>
    <w:rsid w:val="00FD57F4"/>
    <w:rsid w:val="00FD587D"/>
    <w:rsid w:val="00FD594D"/>
    <w:rsid w:val="00FD595A"/>
    <w:rsid w:val="00FD599F"/>
    <w:rsid w:val="00FD59F1"/>
    <w:rsid w:val="00FD5A36"/>
    <w:rsid w:val="00FD5A84"/>
    <w:rsid w:val="00FD5ADB"/>
    <w:rsid w:val="00FD5B37"/>
    <w:rsid w:val="00FD5C8F"/>
    <w:rsid w:val="00FD5CD0"/>
    <w:rsid w:val="00FD5D57"/>
    <w:rsid w:val="00FD5EC4"/>
    <w:rsid w:val="00FD5EC5"/>
    <w:rsid w:val="00FD5F59"/>
    <w:rsid w:val="00FD5FED"/>
    <w:rsid w:val="00FD600F"/>
    <w:rsid w:val="00FD6101"/>
    <w:rsid w:val="00FD6141"/>
    <w:rsid w:val="00FD6155"/>
    <w:rsid w:val="00FD6165"/>
    <w:rsid w:val="00FD6195"/>
    <w:rsid w:val="00FD62C1"/>
    <w:rsid w:val="00FD6352"/>
    <w:rsid w:val="00FD63A5"/>
    <w:rsid w:val="00FD63F0"/>
    <w:rsid w:val="00FD648E"/>
    <w:rsid w:val="00FD657C"/>
    <w:rsid w:val="00FD65FA"/>
    <w:rsid w:val="00FD663C"/>
    <w:rsid w:val="00FD665D"/>
    <w:rsid w:val="00FD6672"/>
    <w:rsid w:val="00FD68D2"/>
    <w:rsid w:val="00FD6904"/>
    <w:rsid w:val="00FD6A86"/>
    <w:rsid w:val="00FD6B8B"/>
    <w:rsid w:val="00FD6B8F"/>
    <w:rsid w:val="00FD6BF3"/>
    <w:rsid w:val="00FD6C20"/>
    <w:rsid w:val="00FD6C37"/>
    <w:rsid w:val="00FD6DBE"/>
    <w:rsid w:val="00FD6DD0"/>
    <w:rsid w:val="00FD6E60"/>
    <w:rsid w:val="00FD6E96"/>
    <w:rsid w:val="00FD7019"/>
    <w:rsid w:val="00FD702A"/>
    <w:rsid w:val="00FD74C3"/>
    <w:rsid w:val="00FD74F5"/>
    <w:rsid w:val="00FD7573"/>
    <w:rsid w:val="00FD7646"/>
    <w:rsid w:val="00FD77C7"/>
    <w:rsid w:val="00FD77EF"/>
    <w:rsid w:val="00FD780A"/>
    <w:rsid w:val="00FD781F"/>
    <w:rsid w:val="00FD78FC"/>
    <w:rsid w:val="00FD7930"/>
    <w:rsid w:val="00FD7A86"/>
    <w:rsid w:val="00FD7AE4"/>
    <w:rsid w:val="00FD7BE7"/>
    <w:rsid w:val="00FD7CB8"/>
    <w:rsid w:val="00FD7CE4"/>
    <w:rsid w:val="00FD7CFC"/>
    <w:rsid w:val="00FD7D81"/>
    <w:rsid w:val="00FD7DB7"/>
    <w:rsid w:val="00FD7E0A"/>
    <w:rsid w:val="00FD7E70"/>
    <w:rsid w:val="00FD7F47"/>
    <w:rsid w:val="00FD7FAB"/>
    <w:rsid w:val="00FE00B4"/>
    <w:rsid w:val="00FE00C0"/>
    <w:rsid w:val="00FE020D"/>
    <w:rsid w:val="00FE025C"/>
    <w:rsid w:val="00FE029D"/>
    <w:rsid w:val="00FE0310"/>
    <w:rsid w:val="00FE0337"/>
    <w:rsid w:val="00FE0444"/>
    <w:rsid w:val="00FE04C1"/>
    <w:rsid w:val="00FE0587"/>
    <w:rsid w:val="00FE071E"/>
    <w:rsid w:val="00FE0916"/>
    <w:rsid w:val="00FE0A3C"/>
    <w:rsid w:val="00FE0B09"/>
    <w:rsid w:val="00FE0BDB"/>
    <w:rsid w:val="00FE0C70"/>
    <w:rsid w:val="00FE0CD9"/>
    <w:rsid w:val="00FE0DCE"/>
    <w:rsid w:val="00FE0E71"/>
    <w:rsid w:val="00FE0E9A"/>
    <w:rsid w:val="00FE0EA0"/>
    <w:rsid w:val="00FE1064"/>
    <w:rsid w:val="00FE110C"/>
    <w:rsid w:val="00FE127C"/>
    <w:rsid w:val="00FE12C9"/>
    <w:rsid w:val="00FE12E4"/>
    <w:rsid w:val="00FE13B4"/>
    <w:rsid w:val="00FE1599"/>
    <w:rsid w:val="00FE16B4"/>
    <w:rsid w:val="00FE1712"/>
    <w:rsid w:val="00FE1753"/>
    <w:rsid w:val="00FE179E"/>
    <w:rsid w:val="00FE1846"/>
    <w:rsid w:val="00FE19C7"/>
    <w:rsid w:val="00FE1A44"/>
    <w:rsid w:val="00FE1B87"/>
    <w:rsid w:val="00FE1BAE"/>
    <w:rsid w:val="00FE1BD3"/>
    <w:rsid w:val="00FE1C0E"/>
    <w:rsid w:val="00FE1D0B"/>
    <w:rsid w:val="00FE1DD0"/>
    <w:rsid w:val="00FE1DF2"/>
    <w:rsid w:val="00FE1E5E"/>
    <w:rsid w:val="00FE1EFB"/>
    <w:rsid w:val="00FE1F3F"/>
    <w:rsid w:val="00FE1FD1"/>
    <w:rsid w:val="00FE2139"/>
    <w:rsid w:val="00FE223F"/>
    <w:rsid w:val="00FE22D3"/>
    <w:rsid w:val="00FE22ED"/>
    <w:rsid w:val="00FE234C"/>
    <w:rsid w:val="00FE23D9"/>
    <w:rsid w:val="00FE2464"/>
    <w:rsid w:val="00FE2476"/>
    <w:rsid w:val="00FE2620"/>
    <w:rsid w:val="00FE2700"/>
    <w:rsid w:val="00FE282F"/>
    <w:rsid w:val="00FE2913"/>
    <w:rsid w:val="00FE299D"/>
    <w:rsid w:val="00FE2AB6"/>
    <w:rsid w:val="00FE2B19"/>
    <w:rsid w:val="00FE2BEB"/>
    <w:rsid w:val="00FE2D04"/>
    <w:rsid w:val="00FE2D11"/>
    <w:rsid w:val="00FE2D53"/>
    <w:rsid w:val="00FE2E65"/>
    <w:rsid w:val="00FE2EBD"/>
    <w:rsid w:val="00FE2F14"/>
    <w:rsid w:val="00FE2FC4"/>
    <w:rsid w:val="00FE2FE7"/>
    <w:rsid w:val="00FE305E"/>
    <w:rsid w:val="00FE30C0"/>
    <w:rsid w:val="00FE327D"/>
    <w:rsid w:val="00FE3285"/>
    <w:rsid w:val="00FE32B8"/>
    <w:rsid w:val="00FE32EC"/>
    <w:rsid w:val="00FE336E"/>
    <w:rsid w:val="00FE343C"/>
    <w:rsid w:val="00FE3500"/>
    <w:rsid w:val="00FE353D"/>
    <w:rsid w:val="00FE3778"/>
    <w:rsid w:val="00FE3817"/>
    <w:rsid w:val="00FE3A0B"/>
    <w:rsid w:val="00FE3AE8"/>
    <w:rsid w:val="00FE3BBB"/>
    <w:rsid w:val="00FE3BD7"/>
    <w:rsid w:val="00FE3C2C"/>
    <w:rsid w:val="00FE3D55"/>
    <w:rsid w:val="00FE3D5B"/>
    <w:rsid w:val="00FE3DAE"/>
    <w:rsid w:val="00FE3EA9"/>
    <w:rsid w:val="00FE409A"/>
    <w:rsid w:val="00FE4164"/>
    <w:rsid w:val="00FE4256"/>
    <w:rsid w:val="00FE4341"/>
    <w:rsid w:val="00FE43E4"/>
    <w:rsid w:val="00FE43EA"/>
    <w:rsid w:val="00FE4488"/>
    <w:rsid w:val="00FE4552"/>
    <w:rsid w:val="00FE45FE"/>
    <w:rsid w:val="00FE4701"/>
    <w:rsid w:val="00FE4786"/>
    <w:rsid w:val="00FE47DC"/>
    <w:rsid w:val="00FE4824"/>
    <w:rsid w:val="00FE4918"/>
    <w:rsid w:val="00FE4936"/>
    <w:rsid w:val="00FE4B97"/>
    <w:rsid w:val="00FE4D67"/>
    <w:rsid w:val="00FE4D81"/>
    <w:rsid w:val="00FE4E94"/>
    <w:rsid w:val="00FE4F3E"/>
    <w:rsid w:val="00FE4F83"/>
    <w:rsid w:val="00FE4FC3"/>
    <w:rsid w:val="00FE509F"/>
    <w:rsid w:val="00FE50BD"/>
    <w:rsid w:val="00FE5155"/>
    <w:rsid w:val="00FE51CA"/>
    <w:rsid w:val="00FE51FE"/>
    <w:rsid w:val="00FE5446"/>
    <w:rsid w:val="00FE54CA"/>
    <w:rsid w:val="00FE5528"/>
    <w:rsid w:val="00FE5573"/>
    <w:rsid w:val="00FE5624"/>
    <w:rsid w:val="00FE564E"/>
    <w:rsid w:val="00FE585A"/>
    <w:rsid w:val="00FE5875"/>
    <w:rsid w:val="00FE588C"/>
    <w:rsid w:val="00FE5A17"/>
    <w:rsid w:val="00FE5A9B"/>
    <w:rsid w:val="00FE5ACA"/>
    <w:rsid w:val="00FE5B22"/>
    <w:rsid w:val="00FE5C60"/>
    <w:rsid w:val="00FE5EA6"/>
    <w:rsid w:val="00FE5FE0"/>
    <w:rsid w:val="00FE602A"/>
    <w:rsid w:val="00FE6091"/>
    <w:rsid w:val="00FE60E0"/>
    <w:rsid w:val="00FE611F"/>
    <w:rsid w:val="00FE612A"/>
    <w:rsid w:val="00FE63E8"/>
    <w:rsid w:val="00FE65EB"/>
    <w:rsid w:val="00FE66BB"/>
    <w:rsid w:val="00FE6727"/>
    <w:rsid w:val="00FE6747"/>
    <w:rsid w:val="00FE678A"/>
    <w:rsid w:val="00FE687A"/>
    <w:rsid w:val="00FE6A90"/>
    <w:rsid w:val="00FE6C7B"/>
    <w:rsid w:val="00FE6E3A"/>
    <w:rsid w:val="00FE6E69"/>
    <w:rsid w:val="00FE6EA7"/>
    <w:rsid w:val="00FE6FD5"/>
    <w:rsid w:val="00FE7000"/>
    <w:rsid w:val="00FE7015"/>
    <w:rsid w:val="00FE705A"/>
    <w:rsid w:val="00FE7077"/>
    <w:rsid w:val="00FE71C9"/>
    <w:rsid w:val="00FE7262"/>
    <w:rsid w:val="00FE72E0"/>
    <w:rsid w:val="00FE7323"/>
    <w:rsid w:val="00FE73DD"/>
    <w:rsid w:val="00FE74D0"/>
    <w:rsid w:val="00FE74F8"/>
    <w:rsid w:val="00FE75BD"/>
    <w:rsid w:val="00FE7688"/>
    <w:rsid w:val="00FE76D8"/>
    <w:rsid w:val="00FE7739"/>
    <w:rsid w:val="00FE7763"/>
    <w:rsid w:val="00FE7929"/>
    <w:rsid w:val="00FE7958"/>
    <w:rsid w:val="00FE7999"/>
    <w:rsid w:val="00FE7A47"/>
    <w:rsid w:val="00FE7A7A"/>
    <w:rsid w:val="00FE7D3B"/>
    <w:rsid w:val="00FE7DC0"/>
    <w:rsid w:val="00FE7F75"/>
    <w:rsid w:val="00FE7FD3"/>
    <w:rsid w:val="00FF00D5"/>
    <w:rsid w:val="00FF00EB"/>
    <w:rsid w:val="00FF01A7"/>
    <w:rsid w:val="00FF02DE"/>
    <w:rsid w:val="00FF0459"/>
    <w:rsid w:val="00FF0490"/>
    <w:rsid w:val="00FF04E7"/>
    <w:rsid w:val="00FF052C"/>
    <w:rsid w:val="00FF0635"/>
    <w:rsid w:val="00FF081B"/>
    <w:rsid w:val="00FF0A69"/>
    <w:rsid w:val="00FF0A87"/>
    <w:rsid w:val="00FF0C09"/>
    <w:rsid w:val="00FF0CD9"/>
    <w:rsid w:val="00FF0CDE"/>
    <w:rsid w:val="00FF0D83"/>
    <w:rsid w:val="00FF0DEC"/>
    <w:rsid w:val="00FF0FF9"/>
    <w:rsid w:val="00FF1191"/>
    <w:rsid w:val="00FF119A"/>
    <w:rsid w:val="00FF11DD"/>
    <w:rsid w:val="00FF13F4"/>
    <w:rsid w:val="00FF151C"/>
    <w:rsid w:val="00FF1626"/>
    <w:rsid w:val="00FF16CA"/>
    <w:rsid w:val="00FF173C"/>
    <w:rsid w:val="00FF178E"/>
    <w:rsid w:val="00FF17C6"/>
    <w:rsid w:val="00FF1965"/>
    <w:rsid w:val="00FF1A2F"/>
    <w:rsid w:val="00FF1B62"/>
    <w:rsid w:val="00FF1C92"/>
    <w:rsid w:val="00FF1C97"/>
    <w:rsid w:val="00FF1D15"/>
    <w:rsid w:val="00FF1D4C"/>
    <w:rsid w:val="00FF1DE3"/>
    <w:rsid w:val="00FF1E58"/>
    <w:rsid w:val="00FF1E66"/>
    <w:rsid w:val="00FF20C1"/>
    <w:rsid w:val="00FF2151"/>
    <w:rsid w:val="00FF229B"/>
    <w:rsid w:val="00FF22C8"/>
    <w:rsid w:val="00FF2398"/>
    <w:rsid w:val="00FF23FC"/>
    <w:rsid w:val="00FF2440"/>
    <w:rsid w:val="00FF245C"/>
    <w:rsid w:val="00FF2510"/>
    <w:rsid w:val="00FF25B8"/>
    <w:rsid w:val="00FF2602"/>
    <w:rsid w:val="00FF2630"/>
    <w:rsid w:val="00FF263B"/>
    <w:rsid w:val="00FF2834"/>
    <w:rsid w:val="00FF292B"/>
    <w:rsid w:val="00FF29AB"/>
    <w:rsid w:val="00FF29BC"/>
    <w:rsid w:val="00FF29D1"/>
    <w:rsid w:val="00FF29F3"/>
    <w:rsid w:val="00FF2BCF"/>
    <w:rsid w:val="00FF2BF7"/>
    <w:rsid w:val="00FF2C23"/>
    <w:rsid w:val="00FF2D3C"/>
    <w:rsid w:val="00FF2F4D"/>
    <w:rsid w:val="00FF2FA0"/>
    <w:rsid w:val="00FF2FCE"/>
    <w:rsid w:val="00FF301D"/>
    <w:rsid w:val="00FF3046"/>
    <w:rsid w:val="00FF3086"/>
    <w:rsid w:val="00FF3119"/>
    <w:rsid w:val="00FF3200"/>
    <w:rsid w:val="00FF3231"/>
    <w:rsid w:val="00FF324E"/>
    <w:rsid w:val="00FF32D9"/>
    <w:rsid w:val="00FF330B"/>
    <w:rsid w:val="00FF3346"/>
    <w:rsid w:val="00FF3387"/>
    <w:rsid w:val="00FF3673"/>
    <w:rsid w:val="00FF37B1"/>
    <w:rsid w:val="00FF3879"/>
    <w:rsid w:val="00FF394E"/>
    <w:rsid w:val="00FF39D2"/>
    <w:rsid w:val="00FF39EF"/>
    <w:rsid w:val="00FF3B41"/>
    <w:rsid w:val="00FF3B9B"/>
    <w:rsid w:val="00FF3CA0"/>
    <w:rsid w:val="00FF3CD1"/>
    <w:rsid w:val="00FF3D8C"/>
    <w:rsid w:val="00FF3DEB"/>
    <w:rsid w:val="00FF3F47"/>
    <w:rsid w:val="00FF3FD2"/>
    <w:rsid w:val="00FF3FD3"/>
    <w:rsid w:val="00FF407A"/>
    <w:rsid w:val="00FF435F"/>
    <w:rsid w:val="00FF44A0"/>
    <w:rsid w:val="00FF44CB"/>
    <w:rsid w:val="00FF46B8"/>
    <w:rsid w:val="00FF47B5"/>
    <w:rsid w:val="00FF48DF"/>
    <w:rsid w:val="00FF48E7"/>
    <w:rsid w:val="00FF48ED"/>
    <w:rsid w:val="00FF494B"/>
    <w:rsid w:val="00FF4A84"/>
    <w:rsid w:val="00FF4AC4"/>
    <w:rsid w:val="00FF4AD4"/>
    <w:rsid w:val="00FF4AD7"/>
    <w:rsid w:val="00FF4B77"/>
    <w:rsid w:val="00FF4B86"/>
    <w:rsid w:val="00FF4BC8"/>
    <w:rsid w:val="00FF4CDE"/>
    <w:rsid w:val="00FF4D16"/>
    <w:rsid w:val="00FF4DFA"/>
    <w:rsid w:val="00FF4F09"/>
    <w:rsid w:val="00FF4F7E"/>
    <w:rsid w:val="00FF4FC7"/>
    <w:rsid w:val="00FF4FDA"/>
    <w:rsid w:val="00FF501A"/>
    <w:rsid w:val="00FF5036"/>
    <w:rsid w:val="00FF5038"/>
    <w:rsid w:val="00FF5058"/>
    <w:rsid w:val="00FF5127"/>
    <w:rsid w:val="00FF5185"/>
    <w:rsid w:val="00FF51C5"/>
    <w:rsid w:val="00FF525A"/>
    <w:rsid w:val="00FF5324"/>
    <w:rsid w:val="00FF53C6"/>
    <w:rsid w:val="00FF53D0"/>
    <w:rsid w:val="00FF5493"/>
    <w:rsid w:val="00FF5563"/>
    <w:rsid w:val="00FF55E3"/>
    <w:rsid w:val="00FF5628"/>
    <w:rsid w:val="00FF576C"/>
    <w:rsid w:val="00FF5790"/>
    <w:rsid w:val="00FF57C3"/>
    <w:rsid w:val="00FF595B"/>
    <w:rsid w:val="00FF597F"/>
    <w:rsid w:val="00FF5C05"/>
    <w:rsid w:val="00FF5C97"/>
    <w:rsid w:val="00FF5D28"/>
    <w:rsid w:val="00FF5D42"/>
    <w:rsid w:val="00FF5D5F"/>
    <w:rsid w:val="00FF5DBB"/>
    <w:rsid w:val="00FF5DEE"/>
    <w:rsid w:val="00FF5EF2"/>
    <w:rsid w:val="00FF6018"/>
    <w:rsid w:val="00FF618A"/>
    <w:rsid w:val="00FF627E"/>
    <w:rsid w:val="00FF636E"/>
    <w:rsid w:val="00FF63E4"/>
    <w:rsid w:val="00FF63E5"/>
    <w:rsid w:val="00FF63FE"/>
    <w:rsid w:val="00FF6449"/>
    <w:rsid w:val="00FF645D"/>
    <w:rsid w:val="00FF6715"/>
    <w:rsid w:val="00FF6782"/>
    <w:rsid w:val="00FF6802"/>
    <w:rsid w:val="00FF6808"/>
    <w:rsid w:val="00FF6900"/>
    <w:rsid w:val="00FF69B0"/>
    <w:rsid w:val="00FF69F9"/>
    <w:rsid w:val="00FF6A1A"/>
    <w:rsid w:val="00FF6A2B"/>
    <w:rsid w:val="00FF6AC0"/>
    <w:rsid w:val="00FF6B83"/>
    <w:rsid w:val="00FF6B9F"/>
    <w:rsid w:val="00FF6CE1"/>
    <w:rsid w:val="00FF6D18"/>
    <w:rsid w:val="00FF6D3E"/>
    <w:rsid w:val="00FF6DD9"/>
    <w:rsid w:val="00FF6DDB"/>
    <w:rsid w:val="00FF6E88"/>
    <w:rsid w:val="00FF6EFC"/>
    <w:rsid w:val="00FF70DE"/>
    <w:rsid w:val="00FF730E"/>
    <w:rsid w:val="00FF732D"/>
    <w:rsid w:val="00FF733C"/>
    <w:rsid w:val="00FF7341"/>
    <w:rsid w:val="00FF738F"/>
    <w:rsid w:val="00FF73C5"/>
    <w:rsid w:val="00FF7406"/>
    <w:rsid w:val="00FF76A5"/>
    <w:rsid w:val="00FF7831"/>
    <w:rsid w:val="00FF7873"/>
    <w:rsid w:val="00FF78D8"/>
    <w:rsid w:val="00FF7954"/>
    <w:rsid w:val="00FF798A"/>
    <w:rsid w:val="00FF7A2E"/>
    <w:rsid w:val="00FF7AAF"/>
    <w:rsid w:val="00FF7AFF"/>
    <w:rsid w:val="00FF7C85"/>
    <w:rsid w:val="00FF7D8E"/>
    <w:rsid w:val="00FF7E94"/>
    <w:rsid w:val="020EF820"/>
    <w:rsid w:val="0215BE4A"/>
    <w:rsid w:val="0317BF17"/>
    <w:rsid w:val="03A6E1A2"/>
    <w:rsid w:val="03C58901"/>
    <w:rsid w:val="05CBBB56"/>
    <w:rsid w:val="0644BEC1"/>
    <w:rsid w:val="077CD247"/>
    <w:rsid w:val="090E8D46"/>
    <w:rsid w:val="09632348"/>
    <w:rsid w:val="09E98207"/>
    <w:rsid w:val="0A5DD204"/>
    <w:rsid w:val="0A69E1DC"/>
    <w:rsid w:val="0A80E9C2"/>
    <w:rsid w:val="0AF30571"/>
    <w:rsid w:val="0BDF70AD"/>
    <w:rsid w:val="0C608222"/>
    <w:rsid w:val="0D2677B3"/>
    <w:rsid w:val="0DB88A84"/>
    <w:rsid w:val="0DFE5654"/>
    <w:rsid w:val="0F1F4881"/>
    <w:rsid w:val="0F8F0BB5"/>
    <w:rsid w:val="0FF85ABD"/>
    <w:rsid w:val="107D9F5D"/>
    <w:rsid w:val="109CF1FC"/>
    <w:rsid w:val="119D5F77"/>
    <w:rsid w:val="1220842C"/>
    <w:rsid w:val="122773A0"/>
    <w:rsid w:val="12CFC3A6"/>
    <w:rsid w:val="1389C001"/>
    <w:rsid w:val="15345AE8"/>
    <w:rsid w:val="15FDA6DD"/>
    <w:rsid w:val="170FE65F"/>
    <w:rsid w:val="1717D8E9"/>
    <w:rsid w:val="18FA73DD"/>
    <w:rsid w:val="191732A7"/>
    <w:rsid w:val="1ABCEA6A"/>
    <w:rsid w:val="1BCC7648"/>
    <w:rsid w:val="1D26A0E0"/>
    <w:rsid w:val="1D75CA0A"/>
    <w:rsid w:val="1F35F71B"/>
    <w:rsid w:val="1FFC1AEB"/>
    <w:rsid w:val="22373345"/>
    <w:rsid w:val="23E4EE49"/>
    <w:rsid w:val="242EB8CC"/>
    <w:rsid w:val="2430790A"/>
    <w:rsid w:val="24FBC106"/>
    <w:rsid w:val="25B1ADA3"/>
    <w:rsid w:val="27D84BA3"/>
    <w:rsid w:val="28043650"/>
    <w:rsid w:val="280B91F3"/>
    <w:rsid w:val="29170CB8"/>
    <w:rsid w:val="2962A620"/>
    <w:rsid w:val="29A6B135"/>
    <w:rsid w:val="29C1ACD9"/>
    <w:rsid w:val="29DE4025"/>
    <w:rsid w:val="2A61532D"/>
    <w:rsid w:val="2C6B3354"/>
    <w:rsid w:val="2C84834C"/>
    <w:rsid w:val="2D79D83E"/>
    <w:rsid w:val="2D81A94F"/>
    <w:rsid w:val="2DAF3863"/>
    <w:rsid w:val="2E4BA594"/>
    <w:rsid w:val="2E712690"/>
    <w:rsid w:val="3077328B"/>
    <w:rsid w:val="30D4F88F"/>
    <w:rsid w:val="316F009B"/>
    <w:rsid w:val="32360CBD"/>
    <w:rsid w:val="345ECE41"/>
    <w:rsid w:val="34AE0EA0"/>
    <w:rsid w:val="3572AA17"/>
    <w:rsid w:val="3580E331"/>
    <w:rsid w:val="3737A30F"/>
    <w:rsid w:val="3738E72F"/>
    <w:rsid w:val="38F3615C"/>
    <w:rsid w:val="39C4548F"/>
    <w:rsid w:val="39DDD689"/>
    <w:rsid w:val="3A85024E"/>
    <w:rsid w:val="3B7B1EA7"/>
    <w:rsid w:val="3B8DEF00"/>
    <w:rsid w:val="3C7A11A2"/>
    <w:rsid w:val="3D3CED83"/>
    <w:rsid w:val="3E1D50B2"/>
    <w:rsid w:val="3EAD4DBB"/>
    <w:rsid w:val="3F51FB50"/>
    <w:rsid w:val="3F84C21E"/>
    <w:rsid w:val="4041BAD0"/>
    <w:rsid w:val="40691C28"/>
    <w:rsid w:val="407C112D"/>
    <w:rsid w:val="412F320D"/>
    <w:rsid w:val="41417496"/>
    <w:rsid w:val="42FC3DB4"/>
    <w:rsid w:val="438F946C"/>
    <w:rsid w:val="4431D3CD"/>
    <w:rsid w:val="447D042B"/>
    <w:rsid w:val="448DAA2E"/>
    <w:rsid w:val="44DD2579"/>
    <w:rsid w:val="45398B50"/>
    <w:rsid w:val="45DADB45"/>
    <w:rsid w:val="46D1111F"/>
    <w:rsid w:val="47AC4219"/>
    <w:rsid w:val="47C309B6"/>
    <w:rsid w:val="49241462"/>
    <w:rsid w:val="4C3CB812"/>
    <w:rsid w:val="4D0BC447"/>
    <w:rsid w:val="4F23D110"/>
    <w:rsid w:val="4F2BD6D1"/>
    <w:rsid w:val="4FA0965D"/>
    <w:rsid w:val="4FF13A78"/>
    <w:rsid w:val="50D508E3"/>
    <w:rsid w:val="5417E7DC"/>
    <w:rsid w:val="548AF0BC"/>
    <w:rsid w:val="5577BE64"/>
    <w:rsid w:val="561FD1DD"/>
    <w:rsid w:val="58E42A0B"/>
    <w:rsid w:val="58EDFDE5"/>
    <w:rsid w:val="595A9F3D"/>
    <w:rsid w:val="5A033A67"/>
    <w:rsid w:val="5A84BE87"/>
    <w:rsid w:val="5A943E46"/>
    <w:rsid w:val="5AFA60CE"/>
    <w:rsid w:val="5AFDC22F"/>
    <w:rsid w:val="5BA9C56D"/>
    <w:rsid w:val="5C6EC7D7"/>
    <w:rsid w:val="5DC26C22"/>
    <w:rsid w:val="5E8C15A1"/>
    <w:rsid w:val="5E92E38B"/>
    <w:rsid w:val="5F7CADB1"/>
    <w:rsid w:val="6109D8BE"/>
    <w:rsid w:val="6189DBF4"/>
    <w:rsid w:val="63A56637"/>
    <w:rsid w:val="64549CC3"/>
    <w:rsid w:val="64686DFE"/>
    <w:rsid w:val="64F87C5A"/>
    <w:rsid w:val="652B8C24"/>
    <w:rsid w:val="654A4CDA"/>
    <w:rsid w:val="65A82D03"/>
    <w:rsid w:val="665B2990"/>
    <w:rsid w:val="672E3C42"/>
    <w:rsid w:val="67F6F9F1"/>
    <w:rsid w:val="692F08CF"/>
    <w:rsid w:val="6A23D6F2"/>
    <w:rsid w:val="6ACB13FA"/>
    <w:rsid w:val="6CA39044"/>
    <w:rsid w:val="6D69CA61"/>
    <w:rsid w:val="6E2964AC"/>
    <w:rsid w:val="6E3670D4"/>
    <w:rsid w:val="6E400764"/>
    <w:rsid w:val="6F59C5E1"/>
    <w:rsid w:val="6FEF8DB8"/>
    <w:rsid w:val="70207D4B"/>
    <w:rsid w:val="712F71F2"/>
    <w:rsid w:val="71FE6300"/>
    <w:rsid w:val="71FEE248"/>
    <w:rsid w:val="720977B4"/>
    <w:rsid w:val="72BB42AD"/>
    <w:rsid w:val="72BBFFBA"/>
    <w:rsid w:val="7366B5AD"/>
    <w:rsid w:val="73FA7E8C"/>
    <w:rsid w:val="7441D757"/>
    <w:rsid w:val="7576D764"/>
    <w:rsid w:val="75F8CD24"/>
    <w:rsid w:val="770FD6E4"/>
    <w:rsid w:val="77F9901E"/>
    <w:rsid w:val="7816D421"/>
    <w:rsid w:val="797502B6"/>
    <w:rsid w:val="79D98306"/>
    <w:rsid w:val="7A3B05EE"/>
    <w:rsid w:val="7BBA1785"/>
    <w:rsid w:val="7C35C975"/>
    <w:rsid w:val="7C68D64D"/>
    <w:rsid w:val="7C6E5E1B"/>
    <w:rsid w:val="7C78F9DB"/>
    <w:rsid w:val="7CE7C285"/>
    <w:rsid w:val="7DB2D842"/>
    <w:rsid w:val="7DBB8F16"/>
    <w:rsid w:val="7E7A941B"/>
    <w:rsid w:val="7EF2F48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30E628"/>
  <w15:docId w15:val="{AC4B800A-A7D2-4722-800D-CCF8A9B36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qFormat="1"/>
    <w:lsdException w:name="List Number 3" w:semiHidden="1" w:uiPriority="0" w:unhideWhenUsed="1"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855C7"/>
    <w:rPr>
      <w:rFonts w:ascii="Arial" w:hAnsi="Arial"/>
    </w:rPr>
  </w:style>
  <w:style w:type="paragraph" w:styleId="Heading1">
    <w:name w:val="heading 1"/>
    <w:basedOn w:val="Normal"/>
    <w:next w:val="Normal"/>
    <w:link w:val="Heading1Char"/>
    <w:uiPriority w:val="9"/>
    <w:qFormat/>
    <w:rsid w:val="00AB68DE"/>
    <w:pPr>
      <w:keepNext/>
      <w:keepLines/>
      <w:pageBreakBefore/>
      <w:numPr>
        <w:numId w:val="4"/>
      </w:numPr>
      <w:spacing w:before="240" w:after="120" w:line="276" w:lineRule="auto"/>
      <w:outlineLvl w:val="0"/>
    </w:pPr>
    <w:rPr>
      <w:rFonts w:eastAsiaTheme="majorEastAsia" w:cstheme="majorBidi"/>
      <w:b/>
      <w:sz w:val="32"/>
      <w:szCs w:val="32"/>
    </w:rPr>
  </w:style>
  <w:style w:type="paragraph" w:styleId="Heading2">
    <w:name w:val="heading 2"/>
    <w:basedOn w:val="Normal"/>
    <w:next w:val="Body"/>
    <w:link w:val="Heading2Char"/>
    <w:uiPriority w:val="9"/>
    <w:unhideWhenUsed/>
    <w:qFormat/>
    <w:rsid w:val="003F61A7"/>
    <w:pPr>
      <w:keepNext/>
      <w:keepLines/>
      <w:numPr>
        <w:ilvl w:val="1"/>
        <w:numId w:val="4"/>
      </w:numPr>
      <w:spacing w:before="240" w:after="60" w:line="276" w:lineRule="auto"/>
      <w:outlineLvl w:val="1"/>
    </w:pPr>
    <w:rPr>
      <w:rFonts w:eastAsiaTheme="majorEastAsia" w:cstheme="majorBidi"/>
      <w:b/>
      <w:i/>
      <w:sz w:val="28"/>
      <w:szCs w:val="26"/>
    </w:rPr>
  </w:style>
  <w:style w:type="paragraph" w:styleId="Heading3">
    <w:name w:val="heading 3"/>
    <w:basedOn w:val="Normal"/>
    <w:next w:val="Body"/>
    <w:link w:val="Heading3Char"/>
    <w:uiPriority w:val="9"/>
    <w:unhideWhenUsed/>
    <w:qFormat/>
    <w:rsid w:val="000F32B1"/>
    <w:pPr>
      <w:keepNext/>
      <w:keepLines/>
      <w:numPr>
        <w:ilvl w:val="2"/>
        <w:numId w:val="4"/>
      </w:numPr>
      <w:spacing w:before="240" w:after="60" w:line="276" w:lineRule="auto"/>
      <w:outlineLvl w:val="2"/>
    </w:pPr>
    <w:rPr>
      <w:rFonts w:eastAsiaTheme="majorEastAsia" w:cstheme="majorBidi"/>
      <w:b/>
      <w:sz w:val="24"/>
      <w:szCs w:val="24"/>
    </w:rPr>
  </w:style>
  <w:style w:type="paragraph" w:styleId="Heading4">
    <w:name w:val="heading 4"/>
    <w:basedOn w:val="Normal"/>
    <w:next w:val="Body"/>
    <w:link w:val="Heading4Char"/>
    <w:uiPriority w:val="9"/>
    <w:unhideWhenUsed/>
    <w:qFormat/>
    <w:rsid w:val="001A0C7D"/>
    <w:pPr>
      <w:keepNext/>
      <w:keepLines/>
      <w:numPr>
        <w:ilvl w:val="3"/>
        <w:numId w:val="4"/>
      </w:numPr>
      <w:spacing w:before="240" w:after="60" w:line="276" w:lineRule="auto"/>
      <w:outlineLvl w:val="3"/>
    </w:pPr>
    <w:rPr>
      <w:rFonts w:eastAsiaTheme="majorEastAsia" w:cstheme="majorBidi"/>
      <w:b/>
      <w:iCs/>
    </w:rPr>
  </w:style>
  <w:style w:type="paragraph" w:styleId="Heading5">
    <w:name w:val="heading 5"/>
    <w:basedOn w:val="Normal"/>
    <w:next w:val="Body"/>
    <w:link w:val="Heading5Char"/>
    <w:uiPriority w:val="9"/>
    <w:unhideWhenUsed/>
    <w:qFormat/>
    <w:rsid w:val="00603DD6"/>
    <w:pPr>
      <w:keepNext/>
      <w:keepLines/>
      <w:numPr>
        <w:ilvl w:val="4"/>
        <w:numId w:val="4"/>
      </w:numPr>
      <w:spacing w:before="40" w:after="120"/>
      <w:outlineLvl w:val="4"/>
    </w:pPr>
    <w:rPr>
      <w:rFonts w:eastAsiaTheme="majorEastAsia" w:cstheme="majorBidi"/>
      <w:b/>
      <w:i/>
    </w:rPr>
  </w:style>
  <w:style w:type="paragraph" w:styleId="Heading6">
    <w:name w:val="heading 6"/>
    <w:basedOn w:val="Normal"/>
    <w:next w:val="Normal"/>
    <w:link w:val="Heading6Char"/>
    <w:uiPriority w:val="9"/>
    <w:unhideWhenUsed/>
    <w:qFormat/>
    <w:rsid w:val="008F4250"/>
    <w:pPr>
      <w:keepNext/>
      <w:keepLines/>
      <w:spacing w:before="40" w:after="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68DE"/>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3F61A7"/>
    <w:rPr>
      <w:rFonts w:ascii="Arial" w:eastAsiaTheme="majorEastAsia" w:hAnsi="Arial" w:cstheme="majorBidi"/>
      <w:b/>
      <w:i/>
      <w:sz w:val="28"/>
      <w:szCs w:val="26"/>
    </w:rPr>
  </w:style>
  <w:style w:type="character" w:customStyle="1" w:styleId="Heading3Char">
    <w:name w:val="Heading 3 Char"/>
    <w:basedOn w:val="DefaultParagraphFont"/>
    <w:link w:val="Heading3"/>
    <w:uiPriority w:val="9"/>
    <w:rsid w:val="00990894"/>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1A0C7D"/>
    <w:rPr>
      <w:rFonts w:ascii="Arial" w:eastAsiaTheme="majorEastAsia" w:hAnsi="Arial" w:cstheme="majorBidi"/>
      <w:b/>
      <w:iCs/>
    </w:rPr>
  </w:style>
  <w:style w:type="character" w:customStyle="1" w:styleId="Heading5Char">
    <w:name w:val="Heading 5 Char"/>
    <w:basedOn w:val="DefaultParagraphFont"/>
    <w:link w:val="Heading5"/>
    <w:uiPriority w:val="9"/>
    <w:rsid w:val="00603DD6"/>
    <w:rPr>
      <w:rFonts w:ascii="Arial" w:eastAsiaTheme="majorEastAsia" w:hAnsi="Arial" w:cstheme="majorBidi"/>
      <w:b/>
      <w:i/>
    </w:rPr>
  </w:style>
  <w:style w:type="character" w:customStyle="1" w:styleId="Heading6Char">
    <w:name w:val="Heading 6 Char"/>
    <w:basedOn w:val="DefaultParagraphFont"/>
    <w:link w:val="Heading6"/>
    <w:uiPriority w:val="9"/>
    <w:rsid w:val="008F4250"/>
    <w:rPr>
      <w:rFonts w:ascii="Yu Gothic Light" w:eastAsiaTheme="majorEastAsia" w:hAnsi="Yu Gothic Light" w:cstheme="majorBidi"/>
    </w:rPr>
  </w:style>
  <w:style w:type="paragraph" w:styleId="BodyText">
    <w:name w:val="Body Text"/>
    <w:basedOn w:val="Normal"/>
    <w:link w:val="BodyTextChar"/>
    <w:uiPriority w:val="99"/>
    <w:unhideWhenUsed/>
    <w:rsid w:val="00154FBF"/>
    <w:pPr>
      <w:spacing w:after="120"/>
    </w:pPr>
  </w:style>
  <w:style w:type="character" w:customStyle="1" w:styleId="BodyTextChar">
    <w:name w:val="Body Text Char"/>
    <w:basedOn w:val="DefaultParagraphFont"/>
    <w:link w:val="BodyText"/>
    <w:uiPriority w:val="99"/>
    <w:rsid w:val="00154FBF"/>
    <w:rPr>
      <w:rFonts w:ascii="Yu Gothic Light" w:hAnsi="Yu Gothic Light"/>
    </w:rPr>
  </w:style>
  <w:style w:type="paragraph" w:customStyle="1" w:styleId="Body">
    <w:name w:val="Body"/>
    <w:basedOn w:val="BodyText"/>
    <w:link w:val="BodyChar"/>
    <w:qFormat/>
    <w:rsid w:val="002E626F"/>
    <w:pPr>
      <w:spacing w:after="180"/>
    </w:pPr>
  </w:style>
  <w:style w:type="paragraph" w:customStyle="1" w:styleId="NICEnormal">
    <w:name w:val="NICE normal"/>
    <w:basedOn w:val="Normal"/>
    <w:link w:val="NICEnormalChar"/>
    <w:qFormat/>
    <w:rsid w:val="0085386B"/>
  </w:style>
  <w:style w:type="character" w:customStyle="1" w:styleId="BodyChar">
    <w:name w:val="Body Char"/>
    <w:basedOn w:val="BodyTextChar"/>
    <w:link w:val="Body"/>
    <w:rsid w:val="002E626F"/>
    <w:rPr>
      <w:rFonts w:ascii="Yu Gothic Light" w:hAnsi="Yu Gothic Light"/>
    </w:rPr>
  </w:style>
  <w:style w:type="table" w:styleId="TableGrid">
    <w:name w:val="Table Grid"/>
    <w:aliases w:val="Dossier table,Section 3- footnotes,NICE table,EVD CLL"/>
    <w:basedOn w:val="TableNormal"/>
    <w:uiPriority w:val="39"/>
    <w:rsid w:val="00941B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ICEnormalChar">
    <w:name w:val="NICE normal Char"/>
    <w:basedOn w:val="DefaultParagraphFont"/>
    <w:link w:val="NICEnormal"/>
    <w:rsid w:val="0085386B"/>
    <w:rPr>
      <w:rFonts w:ascii="Arial" w:hAnsi="Arial"/>
    </w:rPr>
  </w:style>
  <w:style w:type="paragraph" w:styleId="Header">
    <w:name w:val="header"/>
    <w:basedOn w:val="Normal"/>
    <w:link w:val="HeaderChar"/>
    <w:uiPriority w:val="99"/>
    <w:unhideWhenUsed/>
    <w:rsid w:val="00F01B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1BAF"/>
    <w:rPr>
      <w:rFonts w:ascii="Yu Gothic Light" w:hAnsi="Yu Gothic Light"/>
    </w:rPr>
  </w:style>
  <w:style w:type="paragraph" w:styleId="Footer">
    <w:name w:val="footer"/>
    <w:basedOn w:val="Normal"/>
    <w:link w:val="FooterChar"/>
    <w:uiPriority w:val="99"/>
    <w:unhideWhenUsed/>
    <w:rsid w:val="00F01B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1BAF"/>
    <w:rPr>
      <w:rFonts w:ascii="Yu Gothic Light" w:hAnsi="Yu Gothic Light"/>
    </w:rPr>
  </w:style>
  <w:style w:type="character" w:styleId="PageNumber">
    <w:name w:val="page number"/>
    <w:rsid w:val="00753E26"/>
    <w:rPr>
      <w:rFonts w:ascii="Arial" w:hAnsi="Arial"/>
      <w:sz w:val="24"/>
    </w:rPr>
  </w:style>
  <w:style w:type="paragraph" w:styleId="TOC2">
    <w:name w:val="toc 2"/>
    <w:basedOn w:val="Normal"/>
    <w:next w:val="Normal"/>
    <w:autoRedefine/>
    <w:uiPriority w:val="39"/>
    <w:unhideWhenUsed/>
    <w:rsid w:val="008E5E36"/>
    <w:pPr>
      <w:tabs>
        <w:tab w:val="left" w:pos="1100"/>
        <w:tab w:val="right" w:leader="dot" w:pos="9016"/>
      </w:tabs>
      <w:spacing w:after="60"/>
    </w:pPr>
  </w:style>
  <w:style w:type="paragraph" w:styleId="TOC1">
    <w:name w:val="toc 1"/>
    <w:basedOn w:val="Normal"/>
    <w:next w:val="Normal"/>
    <w:autoRedefine/>
    <w:uiPriority w:val="39"/>
    <w:unhideWhenUsed/>
    <w:rsid w:val="003F091B"/>
    <w:pPr>
      <w:tabs>
        <w:tab w:val="left" w:pos="660"/>
        <w:tab w:val="right" w:leader="dot" w:pos="9016"/>
      </w:tabs>
      <w:spacing w:after="60"/>
    </w:pPr>
  </w:style>
  <w:style w:type="character" w:styleId="Hyperlink">
    <w:name w:val="Hyperlink"/>
    <w:basedOn w:val="DefaultParagraphFont"/>
    <w:uiPriority w:val="99"/>
    <w:unhideWhenUsed/>
    <w:rsid w:val="00E451B1"/>
    <w:rPr>
      <w:color w:val="0563C1" w:themeColor="hyperlink"/>
      <w:u w:val="single"/>
    </w:rPr>
  </w:style>
  <w:style w:type="character" w:styleId="CommentReference">
    <w:name w:val="annotation reference"/>
    <w:basedOn w:val="DefaultParagraphFont"/>
    <w:unhideWhenUsed/>
    <w:rsid w:val="005B4DB2"/>
    <w:rPr>
      <w:sz w:val="16"/>
      <w:szCs w:val="16"/>
    </w:rPr>
  </w:style>
  <w:style w:type="paragraph" w:styleId="CommentText">
    <w:name w:val="annotation text"/>
    <w:aliases w:val="Annotationtext,- H19,Comment Text Char2,Comment Text Char Char1,Comment Text Char2 Char Char,Comment Text Char Char1 Char Char,Comment Text Char2 Char Char Char Char,Comment Text Char1 Char Char Char Char1 Char,Char1,Char2, Char1"/>
    <w:basedOn w:val="Normal"/>
    <w:link w:val="CommentTextChar"/>
    <w:unhideWhenUsed/>
    <w:qFormat/>
    <w:rsid w:val="005B4DB2"/>
    <w:pPr>
      <w:spacing w:line="240" w:lineRule="auto"/>
    </w:pPr>
    <w:rPr>
      <w:sz w:val="20"/>
      <w:szCs w:val="20"/>
    </w:rPr>
  </w:style>
  <w:style w:type="character" w:customStyle="1" w:styleId="CommentTextChar">
    <w:name w:val="Comment Text Char"/>
    <w:aliases w:val="Annotationtext Char,- H19 Char,Comment Text Char2 Char,Comment Text Char Char1 Char,Comment Text Char2 Char Char Char,Comment Text Char Char1 Char Char Char,Comment Text Char2 Char Char Char Char Char,Char1 Char,Char2 Char, Char1 Char"/>
    <w:basedOn w:val="DefaultParagraphFont"/>
    <w:link w:val="CommentText"/>
    <w:rsid w:val="005B4DB2"/>
    <w:rPr>
      <w:rFonts w:ascii="Yu Gothic Light" w:hAnsi="Yu Gothic Light"/>
      <w:sz w:val="20"/>
      <w:szCs w:val="20"/>
    </w:rPr>
  </w:style>
  <w:style w:type="paragraph" w:styleId="CommentSubject">
    <w:name w:val="annotation subject"/>
    <w:basedOn w:val="CommentText"/>
    <w:next w:val="CommentText"/>
    <w:link w:val="CommentSubjectChar"/>
    <w:uiPriority w:val="99"/>
    <w:semiHidden/>
    <w:unhideWhenUsed/>
    <w:rsid w:val="005B4DB2"/>
    <w:rPr>
      <w:b/>
      <w:bCs/>
    </w:rPr>
  </w:style>
  <w:style w:type="character" w:customStyle="1" w:styleId="CommentSubjectChar">
    <w:name w:val="Comment Subject Char"/>
    <w:basedOn w:val="CommentTextChar"/>
    <w:link w:val="CommentSubject"/>
    <w:uiPriority w:val="99"/>
    <w:semiHidden/>
    <w:rsid w:val="005B4DB2"/>
    <w:rPr>
      <w:rFonts w:ascii="Yu Gothic Light" w:hAnsi="Yu Gothic Light"/>
      <w:b/>
      <w:bCs/>
      <w:sz w:val="20"/>
      <w:szCs w:val="20"/>
    </w:rPr>
  </w:style>
  <w:style w:type="paragraph" w:customStyle="1" w:styleId="nonTOCheading">
    <w:name w:val="nonTOC heading"/>
    <w:link w:val="nonTOCheadingChar"/>
    <w:qFormat/>
    <w:rsid w:val="00444EF2"/>
    <w:pPr>
      <w:keepNext/>
      <w:spacing w:after="240"/>
    </w:pPr>
    <w:rPr>
      <w:rFonts w:ascii="Arial" w:hAnsi="Arial"/>
      <w:b/>
      <w:bCs/>
      <w:sz w:val="32"/>
      <w:szCs w:val="32"/>
    </w:rPr>
  </w:style>
  <w:style w:type="character" w:customStyle="1" w:styleId="nonTOCheadingChar">
    <w:name w:val="nonTOC heading Char"/>
    <w:basedOn w:val="BodyChar"/>
    <w:link w:val="nonTOCheading"/>
    <w:rsid w:val="00444EF2"/>
    <w:rPr>
      <w:rFonts w:ascii="Arial" w:hAnsi="Arial"/>
      <w:b/>
      <w:bCs/>
      <w:sz w:val="32"/>
      <w:szCs w:val="32"/>
    </w:rPr>
  </w:style>
  <w:style w:type="paragraph" w:styleId="Caption">
    <w:name w:val="caption"/>
    <w:aliases w:val="Asc Table/Figure Caption,Table Caption,NICE Caption,- H17,Bayer Caption,IB Caption,Medical Caption,B Caption,Caption - H17,Table Caption 1,Figure caption,Figure caption1 Char Char,Figure Source,Caption Char1 Char,Caption Char Char Char,..."/>
    <w:basedOn w:val="Normal"/>
    <w:next w:val="Normal"/>
    <w:link w:val="CaptionChar"/>
    <w:uiPriority w:val="35"/>
    <w:unhideWhenUsed/>
    <w:qFormat/>
    <w:rsid w:val="006A388A"/>
    <w:pPr>
      <w:keepNext/>
      <w:spacing w:before="240" w:after="0" w:line="240" w:lineRule="auto"/>
    </w:pPr>
    <w:rPr>
      <w:b/>
      <w:iCs/>
      <w:szCs w:val="18"/>
    </w:rPr>
  </w:style>
  <w:style w:type="paragraph" w:customStyle="1" w:styleId="Tableheading">
    <w:name w:val="Table heading"/>
    <w:link w:val="TableheadingChar"/>
    <w:qFormat/>
    <w:rsid w:val="00444EF2"/>
    <w:pPr>
      <w:spacing w:before="40" w:after="40" w:line="240" w:lineRule="auto"/>
    </w:pPr>
    <w:rPr>
      <w:rFonts w:ascii="Arial" w:hAnsi="Arial"/>
      <w:b/>
      <w:bCs/>
      <w:sz w:val="20"/>
      <w:szCs w:val="20"/>
    </w:rPr>
  </w:style>
  <w:style w:type="paragraph" w:customStyle="1" w:styleId="Tablebody">
    <w:name w:val="Table body"/>
    <w:link w:val="TablebodyChar"/>
    <w:qFormat/>
    <w:rsid w:val="00444EF2"/>
    <w:pPr>
      <w:spacing w:before="40" w:after="40" w:line="240" w:lineRule="auto"/>
    </w:pPr>
    <w:rPr>
      <w:rFonts w:ascii="Arial" w:hAnsi="Arial"/>
      <w:sz w:val="20"/>
      <w:szCs w:val="20"/>
    </w:rPr>
  </w:style>
  <w:style w:type="character" w:customStyle="1" w:styleId="TableheadingChar">
    <w:name w:val="Table heading Char"/>
    <w:basedOn w:val="BodyChar"/>
    <w:link w:val="Tableheading"/>
    <w:rsid w:val="00444EF2"/>
    <w:rPr>
      <w:rFonts w:ascii="Arial" w:hAnsi="Arial"/>
      <w:b/>
      <w:bCs/>
      <w:sz w:val="20"/>
      <w:szCs w:val="20"/>
    </w:rPr>
  </w:style>
  <w:style w:type="paragraph" w:customStyle="1" w:styleId="Footnotes">
    <w:name w:val="Footnotes"/>
    <w:next w:val="Body"/>
    <w:link w:val="FootnotesChar"/>
    <w:qFormat/>
    <w:rsid w:val="006F6B64"/>
    <w:pPr>
      <w:spacing w:after="360" w:line="240" w:lineRule="auto"/>
    </w:pPr>
    <w:rPr>
      <w:rFonts w:ascii="Arial" w:hAnsi="Arial"/>
      <w:sz w:val="18"/>
      <w:szCs w:val="18"/>
    </w:rPr>
  </w:style>
  <w:style w:type="character" w:customStyle="1" w:styleId="TablebodyChar">
    <w:name w:val="Table body Char"/>
    <w:basedOn w:val="BodyChar"/>
    <w:link w:val="Tablebody"/>
    <w:rsid w:val="00444EF2"/>
    <w:rPr>
      <w:rFonts w:ascii="Arial" w:hAnsi="Arial"/>
      <w:sz w:val="20"/>
      <w:szCs w:val="20"/>
    </w:rPr>
  </w:style>
  <w:style w:type="character" w:customStyle="1" w:styleId="FootnotesChar">
    <w:name w:val="Footnotes Char"/>
    <w:basedOn w:val="BodyChar"/>
    <w:link w:val="Footnotes"/>
    <w:rsid w:val="006F6B64"/>
    <w:rPr>
      <w:rFonts w:ascii="Arial" w:hAnsi="Arial"/>
      <w:sz w:val="18"/>
      <w:szCs w:val="18"/>
    </w:rPr>
  </w:style>
  <w:style w:type="paragraph" w:styleId="TOC3">
    <w:name w:val="toc 3"/>
    <w:basedOn w:val="Normal"/>
    <w:next w:val="Normal"/>
    <w:autoRedefine/>
    <w:uiPriority w:val="39"/>
    <w:unhideWhenUsed/>
    <w:rsid w:val="00D41D48"/>
    <w:pPr>
      <w:spacing w:after="100"/>
      <w:ind w:left="440"/>
    </w:pPr>
  </w:style>
  <w:style w:type="table" w:customStyle="1" w:styleId="Generaltable">
    <w:name w:val="General table"/>
    <w:basedOn w:val="TableNormal"/>
    <w:uiPriority w:val="99"/>
    <w:rsid w:val="008A4C82"/>
    <w:pPr>
      <w:spacing w:after="0" w:line="240" w:lineRule="auto"/>
    </w:pPr>
    <w:rPr>
      <w:rFonts w:ascii="Yu Gothic Light" w:hAnsi="Yu Gothic Ligh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ascii="Arial" w:hAnsi="Arial"/>
      </w:rPr>
      <w:tblPr/>
      <w:tcPr>
        <w:shd w:val="clear" w:color="auto" w:fill="D9D9D9" w:themeFill="background1" w:themeFillShade="D9"/>
      </w:tcPr>
    </w:tblStylePr>
  </w:style>
  <w:style w:type="paragraph" w:customStyle="1" w:styleId="Appendix1heading">
    <w:name w:val="Appendix 1 heading"/>
    <w:basedOn w:val="Heading1"/>
    <w:next w:val="Body"/>
    <w:link w:val="Appendix1headingChar"/>
    <w:qFormat/>
    <w:rsid w:val="00F70153"/>
    <w:pPr>
      <w:keepLines w:val="0"/>
      <w:numPr>
        <w:numId w:val="2"/>
      </w:numPr>
    </w:pPr>
    <w:rPr>
      <w:rFonts w:eastAsia="Calibri Light" w:cs="Yu Gothic Light"/>
      <w:bCs/>
      <w:kern w:val="32"/>
      <w:lang w:val="en-US"/>
    </w:rPr>
  </w:style>
  <w:style w:type="paragraph" w:customStyle="1" w:styleId="Appendix2heading">
    <w:name w:val="Appendix 2 heading"/>
    <w:basedOn w:val="Heading2"/>
    <w:next w:val="Body"/>
    <w:link w:val="Appendix2headingChar"/>
    <w:qFormat/>
    <w:rsid w:val="001F07DD"/>
    <w:pPr>
      <w:keepLines w:val="0"/>
      <w:numPr>
        <w:numId w:val="2"/>
      </w:numPr>
      <w:tabs>
        <w:tab w:val="left" w:pos="1134"/>
      </w:tabs>
    </w:pPr>
    <w:rPr>
      <w:rFonts w:eastAsia="Calibri Light" w:cs="Yu Gothic Light"/>
      <w:bCs/>
      <w:iCs/>
      <w:szCs w:val="28"/>
    </w:rPr>
  </w:style>
  <w:style w:type="character" w:customStyle="1" w:styleId="Appendix1headingChar">
    <w:name w:val="Appendix 1 heading Char"/>
    <w:basedOn w:val="Heading1Char"/>
    <w:link w:val="Appendix1heading"/>
    <w:rsid w:val="00F70153"/>
    <w:rPr>
      <w:rFonts w:ascii="Arial" w:eastAsia="Calibri Light" w:hAnsi="Arial" w:cs="Yu Gothic Light"/>
      <w:b/>
      <w:bCs/>
      <w:kern w:val="32"/>
      <w:sz w:val="32"/>
      <w:szCs w:val="32"/>
      <w:lang w:val="en-US"/>
    </w:rPr>
  </w:style>
  <w:style w:type="paragraph" w:customStyle="1" w:styleId="Appendix3heading">
    <w:name w:val="Appendix 3 heading"/>
    <w:basedOn w:val="Heading3"/>
    <w:next w:val="Body"/>
    <w:link w:val="Appendix3headingChar"/>
    <w:qFormat/>
    <w:rsid w:val="001F07DD"/>
    <w:pPr>
      <w:keepLines w:val="0"/>
      <w:numPr>
        <w:numId w:val="2"/>
      </w:numPr>
    </w:pPr>
    <w:rPr>
      <w:rFonts w:eastAsia="Calibri Light" w:cs="Yu Gothic Light"/>
      <w:bCs/>
    </w:rPr>
  </w:style>
  <w:style w:type="character" w:customStyle="1" w:styleId="Appendix2headingChar">
    <w:name w:val="Appendix 2 heading Char"/>
    <w:basedOn w:val="Heading2Char"/>
    <w:link w:val="Appendix2heading"/>
    <w:rsid w:val="001F07DD"/>
    <w:rPr>
      <w:rFonts w:ascii="Arial" w:eastAsia="Calibri Light" w:hAnsi="Arial" w:cs="Yu Gothic Light"/>
      <w:b/>
      <w:bCs/>
      <w:i/>
      <w:iCs/>
      <w:sz w:val="28"/>
      <w:szCs w:val="28"/>
    </w:rPr>
  </w:style>
  <w:style w:type="paragraph" w:customStyle="1" w:styleId="Appendix4heading">
    <w:name w:val="Appendix 4 heading"/>
    <w:basedOn w:val="Heading4"/>
    <w:next w:val="Body"/>
    <w:link w:val="Appendix4headingChar"/>
    <w:qFormat/>
    <w:rsid w:val="001F07DD"/>
    <w:pPr>
      <w:keepLines w:val="0"/>
      <w:numPr>
        <w:numId w:val="2"/>
      </w:numPr>
    </w:pPr>
    <w:rPr>
      <w:rFonts w:eastAsia="Calibri Light" w:cs="Calibri Light"/>
      <w:bCs/>
      <w:iCs w:val="0"/>
      <w:sz w:val="24"/>
      <w:szCs w:val="28"/>
    </w:rPr>
  </w:style>
  <w:style w:type="character" w:customStyle="1" w:styleId="Appendix3headingChar">
    <w:name w:val="Appendix 3 heading Char"/>
    <w:basedOn w:val="Heading3Char"/>
    <w:link w:val="Appendix3heading"/>
    <w:rsid w:val="001F07DD"/>
    <w:rPr>
      <w:rFonts w:ascii="Arial" w:eastAsia="Calibri Light" w:hAnsi="Arial" w:cs="Yu Gothic Light"/>
      <w:b/>
      <w:bCs/>
      <w:sz w:val="24"/>
      <w:szCs w:val="24"/>
    </w:rPr>
  </w:style>
  <w:style w:type="character" w:customStyle="1" w:styleId="Appendix4headingChar">
    <w:name w:val="Appendix 4 heading Char"/>
    <w:basedOn w:val="Heading4Char"/>
    <w:link w:val="Appendix4heading"/>
    <w:rsid w:val="001F07DD"/>
    <w:rPr>
      <w:rFonts w:ascii="Arial" w:eastAsia="Calibri Light" w:hAnsi="Arial" w:cs="Calibri Light"/>
      <w:b/>
      <w:bCs/>
      <w:iCs w:val="0"/>
      <w:sz w:val="24"/>
      <w:szCs w:val="28"/>
    </w:rPr>
  </w:style>
  <w:style w:type="table" w:customStyle="1" w:styleId="Figurebox">
    <w:name w:val="Figure box"/>
    <w:basedOn w:val="TableNormal"/>
    <w:uiPriority w:val="99"/>
    <w:rsid w:val="006A388A"/>
    <w:pPr>
      <w:spacing w:after="0" w:line="240" w:lineRule="auto"/>
    </w:pPr>
    <w:tblPr>
      <w:tblCellMar>
        <w:left w:w="0" w:type="dxa"/>
        <w:right w:w="28" w:type="dxa"/>
      </w:tblCellMar>
    </w:tblPr>
  </w:style>
  <w:style w:type="paragraph" w:styleId="ListBullet">
    <w:name w:val="List Bullet"/>
    <w:basedOn w:val="Normal"/>
    <w:uiPriority w:val="99"/>
    <w:unhideWhenUsed/>
    <w:rsid w:val="001B7209"/>
    <w:pPr>
      <w:numPr>
        <w:numId w:val="1"/>
      </w:numPr>
      <w:contextualSpacing/>
    </w:pPr>
  </w:style>
  <w:style w:type="paragraph" w:customStyle="1" w:styleId="Summarybox">
    <w:name w:val="Summary box"/>
    <w:link w:val="SummaryboxChar"/>
    <w:qFormat/>
    <w:rsid w:val="00444EF2"/>
    <w:pPr>
      <w:spacing w:before="120" w:after="0" w:line="240" w:lineRule="auto"/>
    </w:pPr>
    <w:rPr>
      <w:rFonts w:ascii="Arial" w:hAnsi="Arial"/>
    </w:rPr>
  </w:style>
  <w:style w:type="paragraph" w:styleId="ListParagraph">
    <w:name w:val="List Paragraph"/>
    <w:aliases w:val="Bullet 1,Bullet1,Section 5,Bullets Points,Bulleted - 2"/>
    <w:basedOn w:val="Normal"/>
    <w:link w:val="ListParagraphChar"/>
    <w:qFormat/>
    <w:rsid w:val="00C9397F"/>
    <w:pPr>
      <w:ind w:left="720"/>
      <w:contextualSpacing/>
    </w:pPr>
  </w:style>
  <w:style w:type="character" w:customStyle="1" w:styleId="SummaryboxChar">
    <w:name w:val="Summary box Char"/>
    <w:basedOn w:val="BodyChar"/>
    <w:link w:val="Summarybox"/>
    <w:rsid w:val="00444EF2"/>
    <w:rPr>
      <w:rFonts w:ascii="Arial" w:hAnsi="Arial"/>
    </w:rPr>
  </w:style>
  <w:style w:type="paragraph" w:customStyle="1" w:styleId="EndNoteBibliographyTitle">
    <w:name w:val="EndNote Bibliography Title"/>
    <w:basedOn w:val="Normal"/>
    <w:link w:val="EndNoteBibliographyTitleChar"/>
    <w:rsid w:val="007555EF"/>
    <w:pPr>
      <w:spacing w:after="0"/>
      <w:jc w:val="center"/>
    </w:pPr>
    <w:rPr>
      <w:rFonts w:cs="Arial"/>
      <w:noProof/>
      <w:lang w:val="en-US"/>
    </w:rPr>
  </w:style>
  <w:style w:type="character" w:customStyle="1" w:styleId="EndNoteBibliographyTitleChar">
    <w:name w:val="EndNote Bibliography Title Char"/>
    <w:basedOn w:val="BodyChar"/>
    <w:link w:val="EndNoteBibliographyTitle"/>
    <w:rsid w:val="007555EF"/>
    <w:rPr>
      <w:rFonts w:ascii="Arial" w:hAnsi="Arial" w:cs="Arial"/>
      <w:noProof/>
      <w:lang w:val="en-US"/>
    </w:rPr>
  </w:style>
  <w:style w:type="paragraph" w:customStyle="1" w:styleId="EndNoteBibliography">
    <w:name w:val="EndNote Bibliography"/>
    <w:basedOn w:val="Normal"/>
    <w:link w:val="EndNoteBibliographyChar"/>
    <w:rsid w:val="007555EF"/>
    <w:pPr>
      <w:spacing w:line="240" w:lineRule="auto"/>
    </w:pPr>
    <w:rPr>
      <w:rFonts w:cs="Arial"/>
      <w:noProof/>
      <w:lang w:val="en-US"/>
    </w:rPr>
  </w:style>
  <w:style w:type="character" w:customStyle="1" w:styleId="EndNoteBibliographyChar">
    <w:name w:val="EndNote Bibliography Char"/>
    <w:basedOn w:val="BodyChar"/>
    <w:link w:val="EndNoteBibliography"/>
    <w:rsid w:val="007555EF"/>
    <w:rPr>
      <w:rFonts w:ascii="Arial" w:hAnsi="Arial" w:cs="Arial"/>
      <w:noProof/>
      <w:lang w:val="en-US"/>
    </w:rPr>
  </w:style>
  <w:style w:type="character" w:styleId="UnresolvedMention">
    <w:name w:val="Unresolved Mention"/>
    <w:basedOn w:val="DefaultParagraphFont"/>
    <w:uiPriority w:val="99"/>
    <w:unhideWhenUsed/>
    <w:rsid w:val="007555EF"/>
    <w:rPr>
      <w:color w:val="605E5C"/>
      <w:shd w:val="clear" w:color="auto" w:fill="E1DFDD"/>
    </w:rPr>
  </w:style>
  <w:style w:type="character" w:styleId="Emphasis">
    <w:name w:val="Emphasis"/>
    <w:basedOn w:val="DefaultParagraphFont"/>
    <w:uiPriority w:val="20"/>
    <w:qFormat/>
    <w:rsid w:val="00283116"/>
    <w:rPr>
      <w:i/>
      <w:iCs/>
    </w:rPr>
  </w:style>
  <w:style w:type="paragraph" w:styleId="TableofFigures">
    <w:name w:val="table of figures"/>
    <w:basedOn w:val="Normal"/>
    <w:next w:val="Normal"/>
    <w:uiPriority w:val="99"/>
    <w:unhideWhenUsed/>
    <w:rsid w:val="004908A3"/>
    <w:pPr>
      <w:spacing w:after="0"/>
    </w:pPr>
  </w:style>
  <w:style w:type="paragraph" w:styleId="Revision">
    <w:name w:val="Revision"/>
    <w:hidden/>
    <w:uiPriority w:val="99"/>
    <w:semiHidden/>
    <w:rsid w:val="00CF603C"/>
    <w:pPr>
      <w:spacing w:after="0" w:line="240" w:lineRule="auto"/>
    </w:pPr>
    <w:rPr>
      <w:rFonts w:ascii="Yu Gothic Light" w:hAnsi="Yu Gothic Light"/>
    </w:rPr>
  </w:style>
  <w:style w:type="character" w:styleId="Mention">
    <w:name w:val="Mention"/>
    <w:basedOn w:val="DefaultParagraphFont"/>
    <w:uiPriority w:val="99"/>
    <w:unhideWhenUsed/>
    <w:rsid w:val="003E2657"/>
    <w:rPr>
      <w:color w:val="2B579A"/>
      <w:shd w:val="clear" w:color="auto" w:fill="E1DFDD"/>
    </w:rPr>
  </w:style>
  <w:style w:type="paragraph" w:styleId="BalloonText">
    <w:name w:val="Balloon Text"/>
    <w:basedOn w:val="Normal"/>
    <w:link w:val="BalloonTextChar"/>
    <w:uiPriority w:val="99"/>
    <w:semiHidden/>
    <w:unhideWhenUsed/>
    <w:rsid w:val="001A7BD6"/>
    <w:pPr>
      <w:spacing w:after="0" w:line="240" w:lineRule="auto"/>
    </w:pPr>
    <w:rPr>
      <w:rFonts w:ascii="Yu Mincho" w:hAnsi="Yu Mincho" w:cs="Yu Mincho"/>
      <w:sz w:val="18"/>
      <w:szCs w:val="18"/>
    </w:rPr>
  </w:style>
  <w:style w:type="character" w:customStyle="1" w:styleId="BalloonTextChar">
    <w:name w:val="Balloon Text Char"/>
    <w:basedOn w:val="DefaultParagraphFont"/>
    <w:link w:val="BalloonText"/>
    <w:uiPriority w:val="99"/>
    <w:semiHidden/>
    <w:rsid w:val="001A7BD6"/>
    <w:rPr>
      <w:rFonts w:ascii="Yu Mincho" w:hAnsi="Yu Mincho" w:cs="Yu Mincho"/>
      <w:sz w:val="18"/>
      <w:szCs w:val="18"/>
    </w:rPr>
  </w:style>
  <w:style w:type="paragraph" w:customStyle="1" w:styleId="Bulletindent1last">
    <w:name w:val="Bullet indent 1 last"/>
    <w:basedOn w:val="NICEnormal"/>
    <w:next w:val="NICEnormal"/>
    <w:rsid w:val="00404C5F"/>
    <w:pPr>
      <w:numPr>
        <w:numId w:val="5"/>
      </w:numPr>
    </w:pPr>
    <w:rPr>
      <w:rFonts w:eastAsia="Calibri Light" w:cs="Calibri Light"/>
      <w:szCs w:val="24"/>
    </w:rPr>
  </w:style>
  <w:style w:type="paragraph" w:customStyle="1" w:styleId="Tabletext">
    <w:name w:val="Table text"/>
    <w:basedOn w:val="Normal"/>
    <w:link w:val="TabletextChar"/>
    <w:qFormat/>
    <w:rsid w:val="00404C5F"/>
    <w:pPr>
      <w:spacing w:before="60" w:after="60" w:line="240" w:lineRule="auto"/>
    </w:pPr>
    <w:rPr>
      <w:rFonts w:eastAsia="Calibri Light" w:cs="Calibri Light"/>
      <w:sz w:val="20"/>
      <w:szCs w:val="24"/>
    </w:rPr>
  </w:style>
  <w:style w:type="character" w:customStyle="1" w:styleId="TabletextChar">
    <w:name w:val="Table text Char"/>
    <w:link w:val="Tabletext"/>
    <w:rsid w:val="00404C5F"/>
    <w:rPr>
      <w:rFonts w:ascii="Yu Gothic Light" w:eastAsia="Calibri Light" w:hAnsi="Yu Gothic Light" w:cs="Calibri Light"/>
      <w:sz w:val="20"/>
      <w:szCs w:val="24"/>
    </w:rPr>
  </w:style>
  <w:style w:type="paragraph" w:styleId="FootnoteText">
    <w:name w:val="footnote text"/>
    <w:basedOn w:val="Normal"/>
    <w:link w:val="FootnoteTextChar"/>
    <w:uiPriority w:val="99"/>
    <w:semiHidden/>
    <w:unhideWhenUsed/>
    <w:rsid w:val="00910020"/>
    <w:pPr>
      <w:spacing w:after="60" w:line="240" w:lineRule="auto"/>
    </w:pPr>
    <w:rPr>
      <w:sz w:val="16"/>
      <w:szCs w:val="20"/>
    </w:rPr>
  </w:style>
  <w:style w:type="character" w:customStyle="1" w:styleId="FootnoteTextChar">
    <w:name w:val="Footnote Text Char"/>
    <w:basedOn w:val="DefaultParagraphFont"/>
    <w:link w:val="FootnoteText"/>
    <w:uiPriority w:val="99"/>
    <w:semiHidden/>
    <w:rsid w:val="005D4FC6"/>
    <w:rPr>
      <w:rFonts w:ascii="Arial" w:hAnsi="Arial"/>
      <w:sz w:val="16"/>
      <w:szCs w:val="20"/>
    </w:rPr>
  </w:style>
  <w:style w:type="character" w:styleId="FootnoteReference">
    <w:name w:val="footnote reference"/>
    <w:basedOn w:val="DefaultParagraphFont"/>
    <w:uiPriority w:val="99"/>
    <w:unhideWhenUsed/>
    <w:rsid w:val="005D4FC6"/>
    <w:rPr>
      <w:vertAlign w:val="superscript"/>
    </w:rPr>
  </w:style>
  <w:style w:type="paragraph" w:customStyle="1" w:styleId="paragraph">
    <w:name w:val="paragraph"/>
    <w:basedOn w:val="Normal"/>
    <w:rsid w:val="00217323"/>
    <w:pPr>
      <w:spacing w:before="100" w:beforeAutospacing="1" w:after="100" w:afterAutospacing="1" w:line="240" w:lineRule="auto"/>
    </w:pPr>
    <w:rPr>
      <w:rFonts w:ascii="Calibri Light" w:eastAsia="Calibri Light" w:hAnsi="Calibri Light" w:cs="Calibri Light"/>
      <w:sz w:val="24"/>
      <w:szCs w:val="24"/>
      <w:lang w:val="en-US"/>
    </w:rPr>
  </w:style>
  <w:style w:type="character" w:customStyle="1" w:styleId="normaltextrun">
    <w:name w:val="normaltextrun"/>
    <w:basedOn w:val="DefaultParagraphFont"/>
    <w:rsid w:val="00217323"/>
  </w:style>
  <w:style w:type="character" w:customStyle="1" w:styleId="eop">
    <w:name w:val="eop"/>
    <w:basedOn w:val="DefaultParagraphFont"/>
    <w:rsid w:val="00217323"/>
  </w:style>
  <w:style w:type="paragraph" w:customStyle="1" w:styleId="Default">
    <w:name w:val="Default"/>
    <w:rsid w:val="004F6C77"/>
    <w:pPr>
      <w:autoSpaceDE w:val="0"/>
      <w:autoSpaceDN w:val="0"/>
      <w:adjustRightInd w:val="0"/>
      <w:spacing w:after="0" w:line="240" w:lineRule="auto"/>
    </w:pPr>
    <w:rPr>
      <w:rFonts w:ascii="Calibri Light" w:hAnsi="Calibri Light" w:cs="Calibri Light"/>
      <w:color w:val="000000"/>
      <w:sz w:val="24"/>
      <w:szCs w:val="24"/>
      <w:lang w:val="en-US"/>
    </w:rPr>
  </w:style>
  <w:style w:type="character" w:styleId="PlaceholderText">
    <w:name w:val="Placeholder Text"/>
    <w:basedOn w:val="DefaultParagraphFont"/>
    <w:uiPriority w:val="99"/>
    <w:semiHidden/>
    <w:rsid w:val="00865F43"/>
    <w:rPr>
      <w:color w:val="808080"/>
    </w:rPr>
  </w:style>
  <w:style w:type="paragraph" w:customStyle="1" w:styleId="Bullet2">
    <w:name w:val="Bullet 2"/>
    <w:basedOn w:val="Normal"/>
    <w:link w:val="Bullet2Char"/>
    <w:qFormat/>
    <w:rsid w:val="00E75CC7"/>
    <w:pPr>
      <w:tabs>
        <w:tab w:val="num" w:pos="357"/>
      </w:tabs>
      <w:spacing w:before="120" w:after="120" w:line="360" w:lineRule="auto"/>
      <w:ind w:left="720" w:hanging="363"/>
    </w:pPr>
    <w:rPr>
      <w:rFonts w:eastAsia="Calibri Light" w:cs="Calibri Light"/>
      <w:color w:val="000000" w:themeColor="text1"/>
      <w:szCs w:val="24"/>
    </w:rPr>
  </w:style>
  <w:style w:type="character" w:customStyle="1" w:styleId="Bullet2Char">
    <w:name w:val="Bullet 2 Char"/>
    <w:basedOn w:val="DefaultParagraphFont"/>
    <w:link w:val="Bullet2"/>
    <w:rsid w:val="00E75CC7"/>
    <w:rPr>
      <w:rFonts w:ascii="Yu Gothic Light" w:eastAsia="Calibri Light" w:hAnsi="Yu Gothic Light" w:cs="Calibri Light"/>
      <w:color w:val="000000" w:themeColor="text1"/>
      <w:szCs w:val="24"/>
    </w:rPr>
  </w:style>
  <w:style w:type="paragraph" w:styleId="NormalWeb">
    <w:name w:val="Normal (Web)"/>
    <w:basedOn w:val="Normal"/>
    <w:uiPriority w:val="99"/>
    <w:unhideWhenUsed/>
    <w:rsid w:val="000D6871"/>
    <w:pPr>
      <w:spacing w:before="100" w:beforeAutospacing="1" w:after="100" w:afterAutospacing="1" w:line="240" w:lineRule="auto"/>
    </w:pPr>
    <w:rPr>
      <w:rFonts w:ascii="Calibri Light" w:eastAsia="Calibri Light" w:hAnsi="Calibri Light" w:cs="Calibri Light"/>
      <w:sz w:val="24"/>
      <w:szCs w:val="24"/>
      <w:lang w:eastAsia="ja-JP"/>
    </w:rPr>
  </w:style>
  <w:style w:type="character" w:styleId="FollowedHyperlink">
    <w:name w:val="FollowedHyperlink"/>
    <w:basedOn w:val="DefaultParagraphFont"/>
    <w:uiPriority w:val="99"/>
    <w:semiHidden/>
    <w:unhideWhenUsed/>
    <w:rsid w:val="00B01041"/>
    <w:rPr>
      <w:color w:val="954F72" w:themeColor="followedHyperlink"/>
      <w:u w:val="single"/>
    </w:rPr>
  </w:style>
  <w:style w:type="paragraph" w:customStyle="1" w:styleId="In-textheading">
    <w:name w:val="In-text heading"/>
    <w:basedOn w:val="Body"/>
    <w:link w:val="In-textheadingChar"/>
    <w:qFormat/>
    <w:rsid w:val="00BB43CA"/>
    <w:pPr>
      <w:keepNext/>
      <w:spacing w:after="120"/>
    </w:pPr>
    <w:rPr>
      <w:i/>
      <w:iCs/>
    </w:rPr>
  </w:style>
  <w:style w:type="character" w:customStyle="1" w:styleId="In-textheadingChar">
    <w:name w:val="In-text heading Char"/>
    <w:basedOn w:val="BodyChar"/>
    <w:link w:val="In-textheading"/>
    <w:rsid w:val="00BB43CA"/>
    <w:rPr>
      <w:rFonts w:ascii="Arial" w:hAnsi="Arial"/>
      <w:i/>
      <w:iCs/>
    </w:rPr>
  </w:style>
  <w:style w:type="paragraph" w:customStyle="1" w:styleId="pf1">
    <w:name w:val="pf1"/>
    <w:basedOn w:val="Normal"/>
    <w:rsid w:val="008F498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pf0">
    <w:name w:val="pf0"/>
    <w:basedOn w:val="Normal"/>
    <w:rsid w:val="008F498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8F4980"/>
    <w:rPr>
      <w:rFonts w:ascii="Segoe UI" w:hAnsi="Segoe UI" w:cs="Segoe UI" w:hint="default"/>
      <w:sz w:val="18"/>
      <w:szCs w:val="18"/>
    </w:rPr>
  </w:style>
  <w:style w:type="paragraph" w:customStyle="1" w:styleId="Tablebullet1">
    <w:name w:val="Table bullet 1"/>
    <w:basedOn w:val="Tabletext"/>
    <w:link w:val="Tablebullet1Char"/>
    <w:qFormat/>
    <w:rsid w:val="002F4FC7"/>
    <w:pPr>
      <w:numPr>
        <w:numId w:val="16"/>
      </w:numPr>
    </w:pPr>
    <w:rPr>
      <w:rFonts w:eastAsia="Calibri" w:cs="Times New Roman"/>
    </w:rPr>
  </w:style>
  <w:style w:type="character" w:customStyle="1" w:styleId="Tablebullet1Char">
    <w:name w:val="Table bullet 1 Char"/>
    <w:basedOn w:val="DefaultParagraphFont"/>
    <w:link w:val="Tablebullet1"/>
    <w:locked/>
    <w:rsid w:val="002F4FC7"/>
    <w:rPr>
      <w:rFonts w:ascii="Arial" w:eastAsia="Calibri" w:hAnsi="Arial" w:cs="Times New Roman"/>
      <w:sz w:val="20"/>
      <w:szCs w:val="24"/>
    </w:rPr>
  </w:style>
  <w:style w:type="paragraph" w:customStyle="1" w:styleId="Tablebullet2">
    <w:name w:val="Table bullet 2"/>
    <w:basedOn w:val="Tablebullet1"/>
    <w:qFormat/>
    <w:rsid w:val="002F4FC7"/>
    <w:pPr>
      <w:numPr>
        <w:ilvl w:val="1"/>
      </w:numPr>
      <w:tabs>
        <w:tab w:val="num" w:pos="360"/>
      </w:tabs>
    </w:pPr>
  </w:style>
  <w:style w:type="paragraph" w:customStyle="1" w:styleId="Tablebullet3">
    <w:name w:val="Table bullet 3"/>
    <w:basedOn w:val="Tablebullet1"/>
    <w:qFormat/>
    <w:rsid w:val="002F4FC7"/>
    <w:pPr>
      <w:numPr>
        <w:ilvl w:val="2"/>
      </w:numPr>
      <w:tabs>
        <w:tab w:val="num" w:pos="360"/>
      </w:tabs>
    </w:pPr>
  </w:style>
  <w:style w:type="numbering" w:customStyle="1" w:styleId="Tablebulletlist">
    <w:name w:val="Table bullet list"/>
    <w:uiPriority w:val="99"/>
    <w:rsid w:val="002F4FC7"/>
    <w:pPr>
      <w:numPr>
        <w:numId w:val="16"/>
      </w:numPr>
    </w:pPr>
  </w:style>
  <w:style w:type="paragraph" w:customStyle="1" w:styleId="TableText0">
    <w:name w:val="Table Text"/>
    <w:basedOn w:val="Normal"/>
    <w:link w:val="TableTextChar0"/>
    <w:qFormat/>
    <w:rsid w:val="007A5E41"/>
    <w:pPr>
      <w:tabs>
        <w:tab w:val="left" w:pos="0"/>
      </w:tabs>
      <w:spacing w:before="60" w:after="60" w:line="240" w:lineRule="auto"/>
    </w:pPr>
    <w:rPr>
      <w:rFonts w:cs="Arial"/>
      <w:color w:val="000000" w:themeColor="text1"/>
      <w:sz w:val="20"/>
      <w:szCs w:val="20"/>
      <w:lang w:eastAsia="en-GB"/>
    </w:rPr>
  </w:style>
  <w:style w:type="character" w:customStyle="1" w:styleId="TableTextChar0">
    <w:name w:val="Table Text Char"/>
    <w:basedOn w:val="DefaultParagraphFont"/>
    <w:link w:val="TableText0"/>
    <w:rsid w:val="007A5E41"/>
    <w:rPr>
      <w:rFonts w:ascii="Arial" w:hAnsi="Arial" w:cs="Arial"/>
      <w:color w:val="000000" w:themeColor="text1"/>
      <w:sz w:val="20"/>
      <w:szCs w:val="20"/>
      <w:lang w:eastAsia="en-GB"/>
    </w:rPr>
  </w:style>
  <w:style w:type="character" w:customStyle="1" w:styleId="ListParagraphChar">
    <w:name w:val="List Paragraph Char"/>
    <w:aliases w:val="Bullet 1 Char,Bullet1 Char,Section 5 Char,Bullets Points Char,Bulleted - 2 Char"/>
    <w:basedOn w:val="DefaultParagraphFont"/>
    <w:link w:val="ListParagraph"/>
    <w:rsid w:val="002B1D5D"/>
    <w:rPr>
      <w:rFonts w:ascii="Arial" w:hAnsi="Arial"/>
    </w:rPr>
  </w:style>
  <w:style w:type="character" w:customStyle="1" w:styleId="findhit">
    <w:name w:val="findhit"/>
    <w:basedOn w:val="DefaultParagraphFont"/>
    <w:rsid w:val="00E92A86"/>
  </w:style>
  <w:style w:type="paragraph" w:customStyle="1" w:styleId="NICElegend">
    <w:name w:val="NICE legend"/>
    <w:basedOn w:val="NICETabletext"/>
    <w:qFormat/>
    <w:rsid w:val="00333653"/>
    <w:pPr>
      <w:spacing w:after="0"/>
    </w:pPr>
    <w:rPr>
      <w:sz w:val="18"/>
    </w:rPr>
  </w:style>
  <w:style w:type="paragraph" w:customStyle="1" w:styleId="NICETabletext">
    <w:name w:val="NICE Table text"/>
    <w:basedOn w:val="Normal"/>
    <w:link w:val="NICETabletextChar"/>
    <w:qFormat/>
    <w:rsid w:val="00333653"/>
    <w:pPr>
      <w:keepNext/>
      <w:spacing w:after="60" w:line="240" w:lineRule="auto"/>
    </w:pPr>
    <w:rPr>
      <w:rFonts w:eastAsia="Times New Roman" w:cs="Times New Roman"/>
      <w:sz w:val="20"/>
      <w:szCs w:val="24"/>
    </w:rPr>
  </w:style>
  <w:style w:type="character" w:customStyle="1" w:styleId="NICETabletextChar">
    <w:name w:val="NICE Table text Char"/>
    <w:link w:val="NICETabletext"/>
    <w:rsid w:val="00333653"/>
    <w:rPr>
      <w:rFonts w:ascii="Arial" w:eastAsia="Times New Roman" w:hAnsi="Arial" w:cs="Times New Roman"/>
      <w:sz w:val="20"/>
      <w:szCs w:val="24"/>
    </w:rPr>
  </w:style>
  <w:style w:type="paragraph" w:customStyle="1" w:styleId="NICETableHeader">
    <w:name w:val="NICE Table Header"/>
    <w:basedOn w:val="NICETabletext"/>
    <w:qFormat/>
    <w:rsid w:val="00E863AD"/>
    <w:pPr>
      <w:shd w:val="clear" w:color="auto" w:fill="D9D9D9" w:themeFill="background1" w:themeFillShade="D9"/>
      <w:tabs>
        <w:tab w:val="left" w:pos="2041"/>
      </w:tabs>
    </w:pPr>
    <w:rPr>
      <w:b/>
    </w:rPr>
  </w:style>
  <w:style w:type="table" w:styleId="TableGridLight">
    <w:name w:val="Grid Table Light"/>
    <w:basedOn w:val="TableNormal"/>
    <w:uiPriority w:val="40"/>
    <w:rsid w:val="00E863AD"/>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D9D9D9" w:themeFill="background1" w:themeFillShade="D9"/>
      </w:tcPr>
    </w:tblStylePr>
  </w:style>
  <w:style w:type="paragraph" w:customStyle="1" w:styleId="NICECIC">
    <w:name w:val="NICE CIC"/>
    <w:basedOn w:val="Normal"/>
    <w:link w:val="NICECICChar"/>
    <w:qFormat/>
    <w:rsid w:val="00A435F5"/>
    <w:pPr>
      <w:shd w:val="clear" w:color="auto" w:fill="66FFFF"/>
    </w:pPr>
    <w:rPr>
      <w:rFonts w:eastAsia="Times New Roman" w:cs="Times New Roman"/>
      <w:szCs w:val="24"/>
      <w:u w:val="single"/>
    </w:rPr>
  </w:style>
  <w:style w:type="character" w:customStyle="1" w:styleId="NICECICChar">
    <w:name w:val="NICE CIC Char"/>
    <w:basedOn w:val="DefaultParagraphFont"/>
    <w:link w:val="NICECIC"/>
    <w:rsid w:val="00A435F5"/>
    <w:rPr>
      <w:rFonts w:ascii="Arial" w:eastAsia="Times New Roman" w:hAnsi="Arial" w:cs="Times New Roman"/>
      <w:szCs w:val="24"/>
      <w:u w:val="single"/>
      <w:shd w:val="clear" w:color="auto" w:fill="66FFFF"/>
    </w:rPr>
  </w:style>
  <w:style w:type="paragraph" w:customStyle="1" w:styleId="Style5">
    <w:name w:val="Style5"/>
    <w:basedOn w:val="Heading5"/>
    <w:link w:val="Style5Char"/>
    <w:qFormat/>
    <w:rsid w:val="00A435F5"/>
    <w:pPr>
      <w:numPr>
        <w:ilvl w:val="0"/>
        <w:numId w:val="0"/>
      </w:numPr>
      <w:spacing w:line="240" w:lineRule="auto"/>
    </w:pPr>
    <w:rPr>
      <w:i w:val="0"/>
      <w:sz w:val="24"/>
      <w:szCs w:val="24"/>
    </w:rPr>
  </w:style>
  <w:style w:type="character" w:customStyle="1" w:styleId="Style5Char">
    <w:name w:val="Style5 Char"/>
    <w:basedOn w:val="Heading6Char"/>
    <w:link w:val="Style5"/>
    <w:rsid w:val="00A435F5"/>
    <w:rPr>
      <w:rFonts w:ascii="Arial" w:eastAsiaTheme="majorEastAsia" w:hAnsi="Arial" w:cstheme="majorBidi"/>
      <w:b/>
      <w:sz w:val="24"/>
      <w:szCs w:val="24"/>
    </w:rPr>
  </w:style>
  <w:style w:type="paragraph" w:customStyle="1" w:styleId="NICEHeading1">
    <w:name w:val="NICE Heading 1"/>
    <w:basedOn w:val="Heading1"/>
    <w:rsid w:val="00A435F5"/>
    <w:pPr>
      <w:keepLines w:val="0"/>
      <w:pageBreakBefore w:val="0"/>
      <w:numPr>
        <w:numId w:val="29"/>
      </w:numPr>
      <w:spacing w:line="360" w:lineRule="auto"/>
    </w:pPr>
    <w:rPr>
      <w:rFonts w:eastAsia="Times New Roman" w:cs="Arial"/>
      <w:bCs/>
      <w:kern w:val="32"/>
      <w:lang w:val="en-US"/>
    </w:rPr>
  </w:style>
  <w:style w:type="paragraph" w:customStyle="1" w:styleId="NICEHeader2">
    <w:name w:val="NICE Header 2"/>
    <w:basedOn w:val="Heading2"/>
    <w:rsid w:val="00A435F5"/>
    <w:pPr>
      <w:keepLines w:val="0"/>
      <w:numPr>
        <w:numId w:val="29"/>
      </w:numPr>
      <w:tabs>
        <w:tab w:val="left" w:pos="1134"/>
      </w:tabs>
      <w:spacing w:line="360" w:lineRule="auto"/>
    </w:pPr>
    <w:rPr>
      <w:rFonts w:eastAsia="Times New Roman" w:cs="Arial"/>
      <w:bCs/>
      <w:iCs/>
      <w:szCs w:val="28"/>
    </w:rPr>
  </w:style>
  <w:style w:type="paragraph" w:customStyle="1" w:styleId="NICEHeader3">
    <w:name w:val="NICE Header 3"/>
    <w:basedOn w:val="Heading3"/>
    <w:rsid w:val="00A435F5"/>
    <w:pPr>
      <w:keepLines w:val="0"/>
      <w:numPr>
        <w:numId w:val="29"/>
      </w:numPr>
      <w:spacing w:line="360" w:lineRule="auto"/>
    </w:pPr>
    <w:rPr>
      <w:rFonts w:eastAsia="Times New Roman" w:cs="Arial"/>
      <w:bCs/>
      <w:lang w:val="en-US"/>
    </w:rPr>
  </w:style>
  <w:style w:type="paragraph" w:customStyle="1" w:styleId="NICEtableCIC">
    <w:name w:val="NICE table CIC"/>
    <w:basedOn w:val="NICETabletext"/>
    <w:qFormat/>
    <w:rsid w:val="00A435F5"/>
    <w:pPr>
      <w:shd w:val="clear" w:color="auto" w:fill="66FFFF"/>
    </w:pPr>
    <w:rPr>
      <w:u w:val="single"/>
    </w:rPr>
  </w:style>
  <w:style w:type="paragraph" w:customStyle="1" w:styleId="AscNormal">
    <w:name w:val="Asc Normal"/>
    <w:basedOn w:val="Normal"/>
    <w:link w:val="AscNormalChar"/>
    <w:qFormat/>
    <w:rsid w:val="00A435F5"/>
    <w:pPr>
      <w:spacing w:after="0" w:line="240" w:lineRule="auto"/>
    </w:pPr>
    <w:rPr>
      <w:rFonts w:asciiTheme="majorHAnsi" w:eastAsia="Times New Roman" w:hAnsiTheme="majorHAnsi" w:cs="Times New Roman"/>
      <w:color w:val="262626" w:themeColor="text1" w:themeTint="D9"/>
      <w:sz w:val="24"/>
      <w:szCs w:val="24"/>
      <w:lang w:val="en-US"/>
    </w:rPr>
  </w:style>
  <w:style w:type="character" w:customStyle="1" w:styleId="AscNormalChar">
    <w:name w:val="Asc Normal Char"/>
    <w:basedOn w:val="DefaultParagraphFont"/>
    <w:link w:val="AscNormal"/>
    <w:rsid w:val="00A435F5"/>
    <w:rPr>
      <w:rFonts w:asciiTheme="majorHAnsi" w:eastAsia="Times New Roman" w:hAnsiTheme="majorHAnsi" w:cs="Times New Roman"/>
      <w:color w:val="262626" w:themeColor="text1" w:themeTint="D9"/>
      <w:sz w:val="24"/>
      <w:szCs w:val="24"/>
      <w:lang w:val="en-US"/>
    </w:rPr>
  </w:style>
  <w:style w:type="paragraph" w:customStyle="1" w:styleId="Asctablesandfigures">
    <w:name w:val="Asc tables and figures"/>
    <w:basedOn w:val="NoSpacing"/>
    <w:qFormat/>
    <w:rsid w:val="00A435F5"/>
    <w:rPr>
      <w:rFonts w:asciiTheme="majorHAnsi" w:eastAsia="Times New Roman" w:hAnsiTheme="majorHAnsi" w:cs="Times New Roman"/>
      <w:sz w:val="18"/>
      <w:szCs w:val="24"/>
      <w:lang w:val="en-US"/>
    </w:rPr>
  </w:style>
  <w:style w:type="paragraph" w:styleId="NoSpacing">
    <w:name w:val="No Spacing"/>
    <w:uiPriority w:val="1"/>
    <w:qFormat/>
    <w:rsid w:val="00A435F5"/>
    <w:pPr>
      <w:spacing w:after="0" w:line="240" w:lineRule="auto"/>
    </w:pPr>
    <w:rPr>
      <w:rFonts w:ascii="Arial" w:hAnsi="Arial"/>
    </w:rPr>
  </w:style>
  <w:style w:type="paragraph" w:styleId="TOCHeading">
    <w:name w:val="TOC Heading"/>
    <w:basedOn w:val="Heading1"/>
    <w:next w:val="Normal"/>
    <w:uiPriority w:val="39"/>
    <w:unhideWhenUsed/>
    <w:qFormat/>
    <w:rsid w:val="00A435F5"/>
    <w:pPr>
      <w:pageBreakBefore w:val="0"/>
      <w:numPr>
        <w:numId w:val="0"/>
      </w:numPr>
      <w:spacing w:after="0" w:line="259" w:lineRule="auto"/>
      <w:outlineLvl w:val="9"/>
    </w:pPr>
    <w:rPr>
      <w:rFonts w:asciiTheme="majorHAnsi" w:hAnsiTheme="majorHAnsi"/>
      <w:b w:val="0"/>
      <w:color w:val="2F5496" w:themeColor="accent1" w:themeShade="BF"/>
      <w:lang w:val="en-US"/>
    </w:rPr>
  </w:style>
  <w:style w:type="paragraph" w:customStyle="1" w:styleId="AscHeading1">
    <w:name w:val="Asc Heading 1"/>
    <w:basedOn w:val="Heading1"/>
    <w:next w:val="AscNormal"/>
    <w:qFormat/>
    <w:rsid w:val="00A435F5"/>
    <w:pPr>
      <w:pageBreakBefore w:val="0"/>
      <w:numPr>
        <w:numId w:val="0"/>
      </w:numPr>
      <w:spacing w:after="0" w:line="240" w:lineRule="auto"/>
    </w:pPr>
    <w:rPr>
      <w:color w:val="002060"/>
      <w:lang w:val="en-US" w:eastAsia="en-GB"/>
    </w:rPr>
  </w:style>
  <w:style w:type="paragraph" w:customStyle="1" w:styleId="AscHeading2">
    <w:name w:val="Asc Heading 2"/>
    <w:basedOn w:val="Heading2"/>
    <w:next w:val="AscNormal"/>
    <w:qFormat/>
    <w:rsid w:val="00A435F5"/>
    <w:pPr>
      <w:numPr>
        <w:ilvl w:val="0"/>
        <w:numId w:val="0"/>
      </w:numPr>
      <w:spacing w:before="40" w:after="0" w:line="240" w:lineRule="auto"/>
    </w:pPr>
    <w:rPr>
      <w:b w:val="0"/>
      <w:i w:val="0"/>
      <w:color w:val="002060"/>
      <w:sz w:val="26"/>
      <w:lang w:val="en-US" w:eastAsia="en-GB"/>
    </w:rPr>
  </w:style>
  <w:style w:type="paragraph" w:styleId="Title">
    <w:name w:val="Title"/>
    <w:basedOn w:val="Normal"/>
    <w:next w:val="Normal"/>
    <w:link w:val="TitleChar"/>
    <w:uiPriority w:val="10"/>
    <w:qFormat/>
    <w:rsid w:val="00A435F5"/>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A435F5"/>
    <w:rPr>
      <w:rFonts w:asciiTheme="majorHAnsi" w:eastAsiaTheme="majorEastAsia" w:hAnsiTheme="majorHAnsi" w:cstheme="majorBidi"/>
      <w:spacing w:val="-10"/>
      <w:kern w:val="28"/>
      <w:sz w:val="56"/>
      <w:szCs w:val="56"/>
      <w:lang w:val="en-US"/>
    </w:rPr>
  </w:style>
  <w:style w:type="paragraph" w:customStyle="1" w:styleId="AscHeading3">
    <w:name w:val="Asc Heading 3"/>
    <w:basedOn w:val="Heading3"/>
    <w:next w:val="AscNormal"/>
    <w:qFormat/>
    <w:rsid w:val="00A435F5"/>
    <w:pPr>
      <w:numPr>
        <w:ilvl w:val="0"/>
        <w:numId w:val="0"/>
      </w:numPr>
      <w:spacing w:before="40" w:after="0" w:line="240" w:lineRule="auto"/>
    </w:pPr>
    <w:rPr>
      <w:b w:val="0"/>
      <w:color w:val="002060"/>
      <w:lang w:val="en-US"/>
    </w:rPr>
  </w:style>
  <w:style w:type="paragraph" w:customStyle="1" w:styleId="Legend">
    <w:name w:val="Legend"/>
    <w:basedOn w:val="Normal"/>
    <w:link w:val="LegendChar"/>
    <w:uiPriority w:val="3"/>
    <w:qFormat/>
    <w:rsid w:val="00A435F5"/>
    <w:pPr>
      <w:spacing w:before="60" w:after="60" w:line="240" w:lineRule="auto"/>
    </w:pPr>
    <w:rPr>
      <w:rFonts w:cs="Arial"/>
      <w:color w:val="000000" w:themeColor="text1"/>
      <w:sz w:val="18"/>
      <w:szCs w:val="18"/>
    </w:rPr>
  </w:style>
  <w:style w:type="character" w:customStyle="1" w:styleId="LegendChar">
    <w:name w:val="Legend Char"/>
    <w:basedOn w:val="DefaultParagraphFont"/>
    <w:link w:val="Legend"/>
    <w:uiPriority w:val="3"/>
    <w:rsid w:val="00A435F5"/>
    <w:rPr>
      <w:rFonts w:ascii="Arial" w:hAnsi="Arial" w:cs="Arial"/>
      <w:color w:val="000000" w:themeColor="text1"/>
      <w:sz w:val="18"/>
      <w:szCs w:val="18"/>
    </w:rPr>
  </w:style>
  <w:style w:type="table" w:styleId="GridTable4-Accent5">
    <w:name w:val="Grid Table 4 Accent 5"/>
    <w:basedOn w:val="TableNormal"/>
    <w:uiPriority w:val="49"/>
    <w:rsid w:val="00A435F5"/>
    <w:pPr>
      <w:spacing w:after="0" w:line="240" w:lineRule="auto"/>
    </w:pPr>
    <w:rPr>
      <w:sz w:val="24"/>
      <w:szCs w:val="24"/>
      <w:lang w:val="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ableHeading0">
    <w:name w:val="Table Heading"/>
    <w:basedOn w:val="Normal"/>
    <w:link w:val="TableHeadingChar0"/>
    <w:rsid w:val="00A435F5"/>
    <w:pPr>
      <w:keepNext/>
      <w:tabs>
        <w:tab w:val="left" w:pos="268"/>
      </w:tabs>
      <w:spacing w:before="60" w:after="60" w:line="240" w:lineRule="auto"/>
      <w:jc w:val="center"/>
    </w:pPr>
    <w:rPr>
      <w:rFonts w:eastAsiaTheme="majorEastAsia" w:cs="Arial"/>
      <w:b/>
      <w:sz w:val="20"/>
      <w:szCs w:val="20"/>
      <w:lang w:eastAsia="en-GB" w:bidi="en-US"/>
    </w:rPr>
  </w:style>
  <w:style w:type="character" w:customStyle="1" w:styleId="TableHeadingChar0">
    <w:name w:val="Table Heading Char"/>
    <w:basedOn w:val="DefaultParagraphFont"/>
    <w:link w:val="TableHeading0"/>
    <w:rsid w:val="00A435F5"/>
    <w:rPr>
      <w:rFonts w:ascii="Arial" w:eastAsiaTheme="majorEastAsia" w:hAnsi="Arial" w:cs="Arial"/>
      <w:b/>
      <w:sz w:val="20"/>
      <w:szCs w:val="20"/>
      <w:lang w:eastAsia="en-GB" w:bidi="en-US"/>
    </w:rPr>
  </w:style>
  <w:style w:type="paragraph" w:customStyle="1" w:styleId="TableTextBullet">
    <w:name w:val="Table Text Bullet"/>
    <w:basedOn w:val="TableText0"/>
    <w:link w:val="TableTextBulletChar"/>
    <w:uiPriority w:val="3"/>
    <w:qFormat/>
    <w:rsid w:val="00A435F5"/>
    <w:pPr>
      <w:numPr>
        <w:numId w:val="30"/>
      </w:numPr>
    </w:pPr>
  </w:style>
  <w:style w:type="character" w:customStyle="1" w:styleId="TableTextBulletChar">
    <w:name w:val="Table Text Bullet Char"/>
    <w:basedOn w:val="TableTextChar0"/>
    <w:link w:val="TableTextBullet"/>
    <w:uiPriority w:val="3"/>
    <w:rsid w:val="00A435F5"/>
    <w:rPr>
      <w:rFonts w:ascii="Arial" w:hAnsi="Arial" w:cs="Arial"/>
      <w:color w:val="000000" w:themeColor="text1"/>
      <w:sz w:val="20"/>
      <w:szCs w:val="20"/>
      <w:lang w:eastAsia="en-GB"/>
    </w:rPr>
  </w:style>
  <w:style w:type="paragraph" w:customStyle="1" w:styleId="SmTableheadings">
    <w:name w:val="Sm Table headings"/>
    <w:basedOn w:val="Normal"/>
    <w:rsid w:val="00A435F5"/>
    <w:pPr>
      <w:keepNext/>
      <w:spacing w:before="160" w:after="0" w:line="240" w:lineRule="exact"/>
    </w:pPr>
    <w:rPr>
      <w:rFonts w:ascii="Verdana" w:eastAsia="Times New Roman" w:hAnsi="Verdana" w:cs="Times New Roman"/>
      <w:b/>
      <w:sz w:val="16"/>
      <w:szCs w:val="20"/>
      <w:lang w:val="en-US"/>
    </w:rPr>
  </w:style>
  <w:style w:type="paragraph" w:customStyle="1" w:styleId="SmTabletext">
    <w:name w:val="Sm Table text"/>
    <w:basedOn w:val="TableText0"/>
    <w:rsid w:val="00A435F5"/>
    <w:pPr>
      <w:tabs>
        <w:tab w:val="clear" w:pos="0"/>
      </w:tabs>
      <w:spacing w:before="40" w:after="40" w:line="210" w:lineRule="atLeast"/>
    </w:pPr>
    <w:rPr>
      <w:rFonts w:ascii="Verdana" w:eastAsia="Times New Roman" w:hAnsi="Verdana" w:cs="Times New Roman"/>
      <w:color w:val="auto"/>
      <w:spacing w:val="-4"/>
      <w:sz w:val="16"/>
      <w:lang w:val="en-US" w:eastAsia="en-US"/>
    </w:rPr>
  </w:style>
  <w:style w:type="character" w:customStyle="1" w:styleId="highlight">
    <w:name w:val="highlight"/>
    <w:basedOn w:val="DefaultParagraphFont"/>
    <w:rsid w:val="00A435F5"/>
  </w:style>
  <w:style w:type="character" w:styleId="IntenseReference">
    <w:name w:val="Intense Reference"/>
    <w:basedOn w:val="DefaultParagraphFont"/>
    <w:uiPriority w:val="32"/>
    <w:qFormat/>
    <w:rsid w:val="00A435F5"/>
    <w:rPr>
      <w:rFonts w:asciiTheme="majorHAnsi" w:hAnsiTheme="majorHAnsi"/>
      <w:b w:val="0"/>
      <w:bCs/>
      <w:smallCaps/>
      <w:color w:val="4472C4" w:themeColor="accent1"/>
      <w:spacing w:val="5"/>
      <w:sz w:val="18"/>
    </w:rPr>
  </w:style>
  <w:style w:type="character" w:styleId="SubtleReference">
    <w:name w:val="Subtle Reference"/>
    <w:basedOn w:val="DefaultParagraphFont"/>
    <w:uiPriority w:val="31"/>
    <w:qFormat/>
    <w:rsid w:val="00A435F5"/>
    <w:rPr>
      <w:rFonts w:asciiTheme="majorHAnsi" w:hAnsiTheme="majorHAnsi"/>
      <w:smallCaps/>
      <w:color w:val="5A5A5A" w:themeColor="text1" w:themeTint="A5"/>
      <w:sz w:val="18"/>
    </w:rPr>
  </w:style>
  <w:style w:type="paragraph" w:styleId="TOC4">
    <w:name w:val="toc 4"/>
    <w:basedOn w:val="Normal"/>
    <w:next w:val="Normal"/>
    <w:autoRedefine/>
    <w:uiPriority w:val="39"/>
    <w:unhideWhenUsed/>
    <w:rsid w:val="00A82FCD"/>
    <w:pPr>
      <w:spacing w:after="100"/>
      <w:ind w:left="660"/>
    </w:pPr>
    <w:rPr>
      <w:rFonts w:asciiTheme="minorHAnsi" w:eastAsiaTheme="minorEastAsia" w:hAnsiTheme="minorHAnsi"/>
      <w:lang w:eastAsia="en-GB"/>
    </w:rPr>
  </w:style>
  <w:style w:type="paragraph" w:styleId="TOC5">
    <w:name w:val="toc 5"/>
    <w:basedOn w:val="Normal"/>
    <w:next w:val="Normal"/>
    <w:autoRedefine/>
    <w:uiPriority w:val="39"/>
    <w:unhideWhenUsed/>
    <w:rsid w:val="00A82FCD"/>
    <w:pPr>
      <w:spacing w:after="100"/>
      <w:ind w:left="880"/>
    </w:pPr>
    <w:rPr>
      <w:rFonts w:asciiTheme="minorHAnsi" w:eastAsiaTheme="minorEastAsia" w:hAnsiTheme="minorHAnsi"/>
      <w:lang w:eastAsia="en-GB"/>
    </w:rPr>
  </w:style>
  <w:style w:type="paragraph" w:styleId="TOC6">
    <w:name w:val="toc 6"/>
    <w:basedOn w:val="Normal"/>
    <w:next w:val="Normal"/>
    <w:autoRedefine/>
    <w:uiPriority w:val="39"/>
    <w:unhideWhenUsed/>
    <w:rsid w:val="00A82FCD"/>
    <w:pPr>
      <w:spacing w:after="100"/>
      <w:ind w:left="1100"/>
    </w:pPr>
    <w:rPr>
      <w:rFonts w:asciiTheme="minorHAnsi" w:eastAsiaTheme="minorEastAsia" w:hAnsiTheme="minorHAnsi"/>
      <w:lang w:eastAsia="en-GB"/>
    </w:rPr>
  </w:style>
  <w:style w:type="paragraph" w:styleId="TOC7">
    <w:name w:val="toc 7"/>
    <w:basedOn w:val="Normal"/>
    <w:next w:val="Normal"/>
    <w:autoRedefine/>
    <w:uiPriority w:val="39"/>
    <w:unhideWhenUsed/>
    <w:rsid w:val="00A82FCD"/>
    <w:pPr>
      <w:spacing w:after="100"/>
      <w:ind w:left="1320"/>
    </w:pPr>
    <w:rPr>
      <w:rFonts w:asciiTheme="minorHAnsi" w:eastAsiaTheme="minorEastAsia" w:hAnsiTheme="minorHAnsi"/>
      <w:lang w:eastAsia="en-GB"/>
    </w:rPr>
  </w:style>
  <w:style w:type="paragraph" w:styleId="TOC8">
    <w:name w:val="toc 8"/>
    <w:basedOn w:val="Normal"/>
    <w:next w:val="Normal"/>
    <w:autoRedefine/>
    <w:uiPriority w:val="39"/>
    <w:unhideWhenUsed/>
    <w:rsid w:val="00A82FCD"/>
    <w:pPr>
      <w:spacing w:after="100"/>
      <w:ind w:left="1540"/>
    </w:pPr>
    <w:rPr>
      <w:rFonts w:asciiTheme="minorHAnsi" w:eastAsiaTheme="minorEastAsia" w:hAnsiTheme="minorHAnsi"/>
      <w:lang w:eastAsia="en-GB"/>
    </w:rPr>
  </w:style>
  <w:style w:type="paragraph" w:styleId="TOC9">
    <w:name w:val="toc 9"/>
    <w:basedOn w:val="Normal"/>
    <w:next w:val="Normal"/>
    <w:autoRedefine/>
    <w:uiPriority w:val="39"/>
    <w:unhideWhenUsed/>
    <w:rsid w:val="00A82FCD"/>
    <w:pPr>
      <w:spacing w:after="100"/>
      <w:ind w:left="1760"/>
    </w:pPr>
    <w:rPr>
      <w:rFonts w:asciiTheme="minorHAnsi" w:eastAsiaTheme="minorEastAsia" w:hAnsiTheme="minorHAnsi"/>
      <w:lang w:eastAsia="en-GB"/>
    </w:rPr>
  </w:style>
  <w:style w:type="paragraph" w:customStyle="1" w:styleId="MSDBodyText">
    <w:name w:val="MSD Body Text"/>
    <w:qFormat/>
    <w:rsid w:val="002B51CD"/>
    <w:pPr>
      <w:spacing w:after="240" w:line="360" w:lineRule="auto"/>
    </w:pPr>
    <w:rPr>
      <w:rFonts w:ascii="Arial" w:eastAsia="Times New Roman" w:hAnsi="Arial" w:cs="Times New Roman"/>
      <w:sz w:val="24"/>
      <w:szCs w:val="24"/>
    </w:rPr>
  </w:style>
  <w:style w:type="character" w:styleId="EndnoteReference">
    <w:name w:val="endnote reference"/>
    <w:basedOn w:val="DefaultParagraphFont"/>
    <w:uiPriority w:val="99"/>
    <w:semiHidden/>
    <w:unhideWhenUsed/>
    <w:rsid w:val="00F03ACF"/>
    <w:rPr>
      <w:vertAlign w:val="superscript"/>
    </w:rPr>
  </w:style>
  <w:style w:type="paragraph" w:styleId="Bibliography">
    <w:name w:val="Bibliography"/>
    <w:basedOn w:val="Normal"/>
    <w:next w:val="Normal"/>
    <w:uiPriority w:val="37"/>
    <w:unhideWhenUsed/>
    <w:rsid w:val="00D7611D"/>
    <w:pPr>
      <w:tabs>
        <w:tab w:val="left" w:pos="264"/>
      </w:tabs>
      <w:spacing w:after="0" w:line="480" w:lineRule="auto"/>
      <w:ind w:left="264" w:hanging="264"/>
    </w:pPr>
  </w:style>
  <w:style w:type="table" w:styleId="PlainTable1">
    <w:name w:val="Plain Table 1"/>
    <w:basedOn w:val="TableNormal"/>
    <w:uiPriority w:val="41"/>
    <w:rsid w:val="0076185D"/>
    <w:pPr>
      <w:spacing w:after="0" w:line="240" w:lineRule="auto"/>
    </w:pPr>
    <w:rPr>
      <w:rFonts w:ascii="Times New Roman" w:hAnsi="Times New Roman"/>
      <w:sz w:val="24"/>
      <w:szCs w:val="24"/>
      <w:lang w:val="id-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AscHeading4">
    <w:name w:val="Asc Heading 4"/>
    <w:basedOn w:val="Heading4"/>
    <w:next w:val="AscNormal"/>
    <w:qFormat/>
    <w:rsid w:val="00D159CE"/>
    <w:pPr>
      <w:numPr>
        <w:ilvl w:val="0"/>
        <w:numId w:val="0"/>
      </w:numPr>
      <w:tabs>
        <w:tab w:val="num" w:pos="360"/>
      </w:tabs>
      <w:spacing w:before="40" w:after="0" w:line="240" w:lineRule="auto"/>
    </w:pPr>
    <w:rPr>
      <w:rFonts w:eastAsia="Yu Gothic Light" w:cs="Times New Roman"/>
      <w:b w:val="0"/>
      <w:i/>
      <w:color w:val="002060"/>
      <w:sz w:val="24"/>
      <w:szCs w:val="24"/>
      <w:lang w:val="en-US"/>
    </w:rPr>
  </w:style>
  <w:style w:type="paragraph" w:customStyle="1" w:styleId="AscHeading5">
    <w:name w:val="Asc Heading 5"/>
    <w:basedOn w:val="Heading5"/>
    <w:qFormat/>
    <w:rsid w:val="00D159CE"/>
    <w:pPr>
      <w:numPr>
        <w:ilvl w:val="0"/>
        <w:numId w:val="0"/>
      </w:numPr>
      <w:tabs>
        <w:tab w:val="num" w:pos="360"/>
      </w:tabs>
      <w:spacing w:after="0" w:line="240" w:lineRule="auto"/>
    </w:pPr>
    <w:rPr>
      <w:rFonts w:eastAsia="Yu Gothic Light" w:cs="Times New Roman"/>
      <w:b w:val="0"/>
      <w:i w:val="0"/>
      <w:color w:val="002060"/>
      <w:sz w:val="24"/>
      <w:szCs w:val="24"/>
      <w:lang w:val="en-US"/>
    </w:rPr>
  </w:style>
  <w:style w:type="character" w:customStyle="1" w:styleId="cf11">
    <w:name w:val="cf11"/>
    <w:basedOn w:val="DefaultParagraphFont"/>
    <w:rsid w:val="00285839"/>
    <w:rPr>
      <w:rFonts w:ascii="Segoe UI" w:hAnsi="Segoe UI" w:cs="Segoe UI" w:hint="default"/>
      <w:b/>
      <w:bCs/>
      <w:sz w:val="18"/>
      <w:szCs w:val="18"/>
    </w:rPr>
  </w:style>
  <w:style w:type="table" w:styleId="GridTable1Light">
    <w:name w:val="Grid Table 1 Light"/>
    <w:basedOn w:val="TableNormal"/>
    <w:uiPriority w:val="46"/>
    <w:rsid w:val="00A9491F"/>
    <w:pPr>
      <w:spacing w:after="0" w:line="240" w:lineRule="auto"/>
    </w:pPr>
    <w:rPr>
      <w:rFonts w:ascii="Times New Roman" w:hAnsi="Times New Roman"/>
      <w:sz w:val="24"/>
      <w:szCs w:val="24"/>
      <w:lang w:val="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2">
    <w:name w:val="Body Text 2"/>
    <w:basedOn w:val="Normal"/>
    <w:link w:val="BodyText2Char"/>
    <w:uiPriority w:val="99"/>
    <w:semiHidden/>
    <w:unhideWhenUsed/>
    <w:rsid w:val="00CF6826"/>
    <w:pPr>
      <w:spacing w:after="120" w:line="480" w:lineRule="auto"/>
    </w:pPr>
  </w:style>
  <w:style w:type="character" w:customStyle="1" w:styleId="BodyText2Char">
    <w:name w:val="Body Text 2 Char"/>
    <w:basedOn w:val="DefaultParagraphFont"/>
    <w:link w:val="BodyText2"/>
    <w:uiPriority w:val="99"/>
    <w:semiHidden/>
    <w:rsid w:val="00CF6826"/>
    <w:rPr>
      <w:rFonts w:ascii="Arial" w:hAnsi="Arial"/>
    </w:rPr>
  </w:style>
  <w:style w:type="character" w:styleId="Strong">
    <w:name w:val="Strong"/>
    <w:basedOn w:val="DefaultParagraphFont"/>
    <w:uiPriority w:val="22"/>
    <w:qFormat/>
    <w:rsid w:val="000B148D"/>
    <w:rPr>
      <w:b/>
      <w:bCs/>
    </w:rPr>
  </w:style>
  <w:style w:type="table" w:customStyle="1" w:styleId="TableGrid0">
    <w:name w:val="TableGrid"/>
    <w:rsid w:val="000B148D"/>
    <w:pPr>
      <w:spacing w:after="0" w:line="240" w:lineRule="auto"/>
    </w:pPr>
    <w:rPr>
      <w:rFonts w:eastAsiaTheme="minorEastAsia"/>
      <w:lang w:eastAsia="en-GB"/>
    </w:rPr>
    <w:tblPr>
      <w:tblCellMar>
        <w:top w:w="0" w:type="dxa"/>
        <w:left w:w="0" w:type="dxa"/>
        <w:bottom w:w="0" w:type="dxa"/>
        <w:right w:w="0" w:type="dxa"/>
      </w:tblCellMar>
    </w:tblPr>
  </w:style>
  <w:style w:type="paragraph" w:styleId="ListNumber">
    <w:name w:val="List Number"/>
    <w:basedOn w:val="BodyText"/>
    <w:qFormat/>
    <w:rsid w:val="000B148D"/>
    <w:pPr>
      <w:numPr>
        <w:numId w:val="41"/>
      </w:numPr>
      <w:spacing w:before="120" w:line="288" w:lineRule="auto"/>
      <w:jc w:val="both"/>
    </w:pPr>
    <w:rPr>
      <w:rFonts w:ascii="Verdana" w:hAnsi="Verdana"/>
      <w:sz w:val="20"/>
      <w:szCs w:val="24"/>
    </w:rPr>
  </w:style>
  <w:style w:type="paragraph" w:styleId="ListNumber2">
    <w:name w:val="List Number 2"/>
    <w:basedOn w:val="BodyText"/>
    <w:qFormat/>
    <w:rsid w:val="000B148D"/>
    <w:pPr>
      <w:numPr>
        <w:ilvl w:val="1"/>
        <w:numId w:val="41"/>
      </w:numPr>
      <w:spacing w:before="120" w:line="288" w:lineRule="auto"/>
      <w:jc w:val="both"/>
    </w:pPr>
    <w:rPr>
      <w:rFonts w:ascii="Verdana" w:hAnsi="Verdana"/>
      <w:sz w:val="20"/>
      <w:szCs w:val="24"/>
    </w:rPr>
  </w:style>
  <w:style w:type="paragraph" w:styleId="ListNumber3">
    <w:name w:val="List Number 3"/>
    <w:basedOn w:val="BodyText"/>
    <w:qFormat/>
    <w:rsid w:val="000B148D"/>
    <w:pPr>
      <w:numPr>
        <w:ilvl w:val="2"/>
        <w:numId w:val="41"/>
      </w:numPr>
      <w:spacing w:before="120" w:line="288" w:lineRule="auto"/>
      <w:jc w:val="both"/>
    </w:pPr>
    <w:rPr>
      <w:rFonts w:ascii="Verdana" w:hAnsi="Verdana"/>
      <w:sz w:val="20"/>
      <w:szCs w:val="24"/>
    </w:rPr>
  </w:style>
  <w:style w:type="paragraph" w:styleId="Subtitle">
    <w:name w:val="Subtitle"/>
    <w:basedOn w:val="Normal"/>
    <w:next w:val="Normal"/>
    <w:link w:val="SubtitleChar"/>
    <w:qFormat/>
    <w:rsid w:val="000B148D"/>
    <w:pPr>
      <w:numPr>
        <w:ilvl w:val="1"/>
      </w:numPr>
      <w:spacing w:after="0" w:line="288" w:lineRule="auto"/>
      <w:jc w:val="center"/>
    </w:pPr>
    <w:rPr>
      <w:rFonts w:ascii="Verdana" w:eastAsiaTheme="minorEastAsia" w:hAnsi="Verdana"/>
      <w:b/>
      <w:sz w:val="32"/>
      <w:szCs w:val="24"/>
    </w:rPr>
  </w:style>
  <w:style w:type="character" w:customStyle="1" w:styleId="SubtitleChar">
    <w:name w:val="Subtitle Char"/>
    <w:basedOn w:val="DefaultParagraphFont"/>
    <w:link w:val="Subtitle"/>
    <w:rsid w:val="000B148D"/>
    <w:rPr>
      <w:rFonts w:ascii="Verdana" w:eastAsiaTheme="minorEastAsia" w:hAnsi="Verdana"/>
      <w:b/>
      <w:sz w:val="32"/>
      <w:szCs w:val="24"/>
    </w:rPr>
  </w:style>
  <w:style w:type="numbering" w:customStyle="1" w:styleId="FieconNumberList">
    <w:name w:val="Fiecon Number List"/>
    <w:basedOn w:val="NoList"/>
    <w:uiPriority w:val="99"/>
    <w:rsid w:val="000B148D"/>
    <w:pPr>
      <w:numPr>
        <w:numId w:val="41"/>
      </w:numPr>
    </w:pPr>
  </w:style>
  <w:style w:type="numbering" w:customStyle="1" w:styleId="EODBullets">
    <w:name w:val="EOD Bullets"/>
    <w:basedOn w:val="NoList"/>
    <w:uiPriority w:val="99"/>
    <w:rsid w:val="000B148D"/>
    <w:pPr>
      <w:numPr>
        <w:numId w:val="42"/>
      </w:numPr>
    </w:pPr>
  </w:style>
  <w:style w:type="paragraph" w:styleId="EndnoteText">
    <w:name w:val="endnote text"/>
    <w:basedOn w:val="Normal"/>
    <w:link w:val="EndnoteTextChar"/>
    <w:uiPriority w:val="99"/>
    <w:semiHidden/>
    <w:unhideWhenUsed/>
    <w:rsid w:val="000B14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B148D"/>
    <w:rPr>
      <w:rFonts w:ascii="Arial" w:hAnsi="Arial"/>
      <w:sz w:val="20"/>
      <w:szCs w:val="20"/>
    </w:rPr>
  </w:style>
  <w:style w:type="character" w:styleId="Hashtag">
    <w:name w:val="Hashtag"/>
    <w:basedOn w:val="DefaultParagraphFont"/>
    <w:uiPriority w:val="99"/>
    <w:unhideWhenUsed/>
    <w:rsid w:val="000B148D"/>
    <w:rPr>
      <w:color w:val="2B579A"/>
      <w:shd w:val="clear" w:color="auto" w:fill="E1DFDD"/>
    </w:rPr>
  </w:style>
  <w:style w:type="paragraph" w:customStyle="1" w:styleId="Bulletindent2">
    <w:name w:val="Bullet indent 2"/>
    <w:basedOn w:val="NICEnormal"/>
    <w:rsid w:val="000B148D"/>
    <w:pPr>
      <w:numPr>
        <w:ilvl w:val="1"/>
        <w:numId w:val="46"/>
      </w:numPr>
      <w:spacing w:after="0" w:line="360" w:lineRule="auto"/>
    </w:pPr>
    <w:rPr>
      <w:rFonts w:eastAsia="Times New Roman" w:cs="Times New Roman"/>
      <w:sz w:val="24"/>
      <w:szCs w:val="24"/>
    </w:rPr>
  </w:style>
  <w:style w:type="paragraph" w:customStyle="1" w:styleId="C-TableText">
    <w:name w:val="C-Table Text"/>
    <w:link w:val="C-TableTextChar"/>
    <w:rsid w:val="000B148D"/>
    <w:pPr>
      <w:spacing w:before="60" w:after="60" w:line="240" w:lineRule="auto"/>
    </w:pPr>
    <w:rPr>
      <w:rFonts w:ascii="Times New Roman" w:eastAsia="Times New Roman" w:hAnsi="Times New Roman" w:cs="Times New Roman"/>
      <w:szCs w:val="20"/>
      <w:lang w:val="en-US"/>
    </w:rPr>
  </w:style>
  <w:style w:type="character" w:customStyle="1" w:styleId="C-TableTextChar">
    <w:name w:val="C-Table Text Char"/>
    <w:link w:val="C-TableText"/>
    <w:locked/>
    <w:rsid w:val="000B148D"/>
    <w:rPr>
      <w:rFonts w:ascii="Times New Roman" w:eastAsia="Times New Roman" w:hAnsi="Times New Roman" w:cs="Times New Roman"/>
      <w:szCs w:val="20"/>
      <w:lang w:val="en-US"/>
    </w:rPr>
  </w:style>
  <w:style w:type="character" w:customStyle="1" w:styleId="CaptionChar">
    <w:name w:val="Caption Char"/>
    <w:aliases w:val="Asc Table/Figure Caption Char,Table Caption Char,NICE Caption Char,- H17 Char,Bayer Caption Char,IB Caption Char,Medical Caption Char,B Caption Char,Caption - H17 Char,Table Caption 1 Char,Figure caption Char,Figure caption1 Char Char Char"/>
    <w:basedOn w:val="DefaultParagraphFont"/>
    <w:link w:val="Caption"/>
    <w:uiPriority w:val="35"/>
    <w:rsid w:val="00C57194"/>
    <w:rPr>
      <w:rFonts w:ascii="Arial" w:hAnsi="Arial"/>
      <w:b/>
      <w:iCs/>
      <w:szCs w:val="18"/>
    </w:rPr>
  </w:style>
  <w:style w:type="paragraph" w:customStyle="1" w:styleId="AscTableFigureText">
    <w:name w:val="Asc Table/Figure Text"/>
    <w:basedOn w:val="NoSpacing"/>
    <w:qFormat/>
    <w:rsid w:val="00670187"/>
    <w:rPr>
      <w:rFonts w:ascii="Calibri Light" w:eastAsia="Times New Roman" w:hAnsi="Calibri Light" w:cs="Times New Roman"/>
      <w:sz w:val="20"/>
      <w:szCs w:val="24"/>
      <w:lang w:val="en-US"/>
    </w:rPr>
  </w:style>
  <w:style w:type="paragraph" w:customStyle="1" w:styleId="Answer">
    <w:name w:val="Answer"/>
    <w:basedOn w:val="NICEnormal"/>
    <w:link w:val="AnswerCharChar"/>
    <w:qFormat/>
    <w:rsid w:val="00670187"/>
    <w:pPr>
      <w:spacing w:before="120" w:after="120" w:line="300" w:lineRule="auto"/>
      <w:jc w:val="both"/>
    </w:pPr>
    <w:rPr>
      <w:rFonts w:eastAsia="Times New Roman" w:cs="Times New Roman"/>
    </w:rPr>
  </w:style>
  <w:style w:type="character" w:customStyle="1" w:styleId="AnswerCharChar">
    <w:name w:val="Answer Char Char"/>
    <w:link w:val="Answer"/>
    <w:rsid w:val="00670187"/>
    <w:rPr>
      <w:rFonts w:ascii="Arial" w:eastAsia="Times New Roman" w:hAnsi="Arial" w:cs="Times New Roman"/>
    </w:rPr>
  </w:style>
  <w:style w:type="character" w:customStyle="1" w:styleId="ui-provider">
    <w:name w:val="ui-provider"/>
    <w:basedOn w:val="DefaultParagraphFont"/>
    <w:rsid w:val="00670187"/>
  </w:style>
  <w:style w:type="paragraph" w:customStyle="1" w:styleId="ck-editor-image-container">
    <w:name w:val="ck-editor-image-container"/>
    <w:basedOn w:val="Normal"/>
    <w:rsid w:val="0067018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C-BodyText">
    <w:name w:val="C-Body Text"/>
    <w:link w:val="C-BodyTextChar"/>
    <w:qFormat/>
    <w:rsid w:val="00D036B2"/>
    <w:pPr>
      <w:spacing w:before="120" w:after="120" w:line="280" w:lineRule="atLeast"/>
    </w:pPr>
    <w:rPr>
      <w:rFonts w:ascii="Times New Roman" w:eastAsiaTheme="minorEastAsia" w:hAnsi="Times New Roman" w:cs="Times New Roman"/>
      <w:sz w:val="24"/>
      <w:szCs w:val="20"/>
      <w:lang w:val="en-US"/>
    </w:rPr>
  </w:style>
  <w:style w:type="character" w:customStyle="1" w:styleId="C-BodyTextChar">
    <w:name w:val="C-Body Text Char"/>
    <w:link w:val="C-BodyText"/>
    <w:rsid w:val="00D036B2"/>
    <w:rPr>
      <w:rFonts w:ascii="Times New Roman" w:eastAsiaTheme="minorEastAsia" w:hAnsi="Times New Roman" w:cs="Times New Roman"/>
      <w:sz w:val="24"/>
      <w:szCs w:val="20"/>
      <w:lang w:val="en-US"/>
    </w:rPr>
  </w:style>
  <w:style w:type="table" w:customStyle="1" w:styleId="EVDCLL1">
    <w:name w:val="EVD CLL1"/>
    <w:basedOn w:val="TableNormal"/>
    <w:next w:val="TableGrid"/>
    <w:uiPriority w:val="39"/>
    <w:rsid w:val="00D34DFD"/>
    <w:pPr>
      <w:spacing w:after="0" w:line="240" w:lineRule="auto"/>
    </w:pPr>
    <w:rPr>
      <w:rFonts w:ascii="Verdana" w:hAnsi="Verdana"/>
      <w:szCs w:val="24"/>
    </w:rPr>
    <w:tblPr>
      <w:tblCellMar>
        <w:left w:w="0" w:type="dxa"/>
        <w:right w:w="0" w:type="dxa"/>
      </w:tblCellMar>
    </w:tblPr>
  </w:style>
  <w:style w:type="table" w:customStyle="1" w:styleId="EVDCLL11">
    <w:name w:val="EVD CLL11"/>
    <w:basedOn w:val="TableNormal"/>
    <w:next w:val="TableGrid"/>
    <w:uiPriority w:val="39"/>
    <w:rsid w:val="00A71613"/>
    <w:pPr>
      <w:spacing w:after="0" w:line="240" w:lineRule="auto"/>
    </w:pPr>
    <w:rPr>
      <w:rFonts w:ascii="Verdana" w:eastAsia="Times New Roman" w:hAnsi="Verdana" w:cs="Arial"/>
      <w:szCs w:val="24"/>
    </w:rPr>
    <w:tblPr>
      <w:tblCellMar>
        <w:left w:w="0" w:type="dxa"/>
        <w:right w:w="0" w:type="dxa"/>
      </w:tblCellMar>
    </w:tblPr>
  </w:style>
  <w:style w:type="table" w:customStyle="1" w:styleId="EVDCLL12">
    <w:name w:val="EVD CLL12"/>
    <w:basedOn w:val="TableNormal"/>
    <w:next w:val="TableGrid"/>
    <w:uiPriority w:val="39"/>
    <w:rsid w:val="002822EC"/>
    <w:pPr>
      <w:spacing w:after="0" w:line="240" w:lineRule="auto"/>
    </w:pPr>
    <w:rPr>
      <w:rFonts w:ascii="Verdana" w:eastAsia="Times New Roman" w:hAnsi="Verdana" w:cs="Arial"/>
      <w:szCs w:val="24"/>
    </w:rPr>
    <w:tblPr>
      <w:tblCellMar>
        <w:left w:w="0" w:type="dxa"/>
        <w:right w:w="0" w:type="dxa"/>
      </w:tblCellMar>
    </w:tblPr>
  </w:style>
  <w:style w:type="table" w:customStyle="1" w:styleId="EVDCLL13">
    <w:name w:val="EVD CLL13"/>
    <w:basedOn w:val="TableNormal"/>
    <w:next w:val="TableGrid"/>
    <w:uiPriority w:val="39"/>
    <w:rsid w:val="00E33470"/>
    <w:pPr>
      <w:spacing w:after="0" w:line="240" w:lineRule="auto"/>
    </w:pPr>
    <w:rPr>
      <w:rFonts w:ascii="Verdana" w:eastAsia="Times New Roman" w:hAnsi="Verdana" w:cs="Arial"/>
      <w:szCs w:val="24"/>
    </w:rPr>
    <w:tblPr>
      <w:tblCellMar>
        <w:left w:w="0" w:type="dxa"/>
        <w:right w:w="0" w:type="dxa"/>
      </w:tblCellMar>
    </w:tblPr>
  </w:style>
  <w:style w:type="table" w:customStyle="1" w:styleId="EVDCLL14">
    <w:name w:val="EVD CLL14"/>
    <w:basedOn w:val="TableNormal"/>
    <w:next w:val="TableGrid"/>
    <w:uiPriority w:val="39"/>
    <w:rsid w:val="00B165D3"/>
    <w:pPr>
      <w:spacing w:after="0" w:line="240" w:lineRule="auto"/>
    </w:pPr>
    <w:rPr>
      <w:rFonts w:ascii="Verdana" w:eastAsia="Times New Roman" w:hAnsi="Verdana" w:cs="Arial"/>
      <w:szCs w:val="24"/>
    </w:rPr>
    <w:tblPr>
      <w:tblCellMar>
        <w:left w:w="0" w:type="dxa"/>
        <w:right w:w="0" w:type="dxa"/>
      </w:tblCellMar>
    </w:tblPr>
  </w:style>
  <w:style w:type="table" w:customStyle="1" w:styleId="EVDCLL15">
    <w:name w:val="EVD CLL15"/>
    <w:basedOn w:val="TableNormal"/>
    <w:next w:val="TableGrid"/>
    <w:uiPriority w:val="39"/>
    <w:rsid w:val="00CB0FB5"/>
    <w:pPr>
      <w:spacing w:after="0" w:line="240" w:lineRule="auto"/>
    </w:pPr>
    <w:rPr>
      <w:rFonts w:ascii="Verdana" w:eastAsia="Times New Roman" w:hAnsi="Verdana" w:cs="Arial"/>
      <w:szCs w:val="24"/>
    </w:rPr>
    <w:tblPr>
      <w:tblCellMar>
        <w:left w:w="0" w:type="dxa"/>
        <w:right w:w="0" w:type="dxa"/>
      </w:tblCellMar>
    </w:tblPr>
  </w:style>
  <w:style w:type="table" w:customStyle="1" w:styleId="EVDCLL16">
    <w:name w:val="EVD CLL16"/>
    <w:basedOn w:val="TableNormal"/>
    <w:next w:val="TableGrid"/>
    <w:uiPriority w:val="39"/>
    <w:rsid w:val="006228C5"/>
    <w:pPr>
      <w:spacing w:after="0" w:line="240" w:lineRule="auto"/>
    </w:pPr>
    <w:rPr>
      <w:rFonts w:ascii="Verdana" w:eastAsia="Times New Roman" w:hAnsi="Verdana" w:cs="Arial"/>
      <w:szCs w:val="24"/>
    </w:rPr>
    <w:tblPr>
      <w:tblCellMar>
        <w:left w:w="0" w:type="dxa"/>
        <w:right w:w="0" w:type="dxa"/>
      </w:tblCellMar>
    </w:tblPr>
  </w:style>
  <w:style w:type="table" w:customStyle="1" w:styleId="EVDCLL17">
    <w:name w:val="EVD CLL17"/>
    <w:basedOn w:val="TableNormal"/>
    <w:next w:val="TableGrid"/>
    <w:uiPriority w:val="39"/>
    <w:rsid w:val="006228C5"/>
    <w:pPr>
      <w:spacing w:after="0" w:line="240" w:lineRule="auto"/>
    </w:pPr>
    <w:rPr>
      <w:rFonts w:ascii="Verdana" w:eastAsia="Times New Roman" w:hAnsi="Verdana" w:cs="Arial"/>
      <w:szCs w:val="24"/>
    </w:rPr>
    <w:tblPr>
      <w:tblCellMar>
        <w:left w:w="0" w:type="dxa"/>
        <w:right w:w="0" w:type="dxa"/>
      </w:tblCellMar>
    </w:tblPr>
  </w:style>
  <w:style w:type="table" w:customStyle="1" w:styleId="EVDCLL18">
    <w:name w:val="EVD CLL18"/>
    <w:basedOn w:val="TableNormal"/>
    <w:next w:val="TableGrid"/>
    <w:uiPriority w:val="39"/>
    <w:rsid w:val="00846980"/>
    <w:pPr>
      <w:spacing w:after="0" w:line="240" w:lineRule="auto"/>
    </w:pPr>
    <w:rPr>
      <w:rFonts w:ascii="Verdana" w:eastAsia="Times New Roman" w:hAnsi="Verdana" w:cs="Arial"/>
      <w:szCs w:val="24"/>
    </w:rPr>
    <w:tblPr>
      <w:tblCellMar>
        <w:left w:w="0" w:type="dxa"/>
        <w:right w:w="0" w:type="dxa"/>
      </w:tblCellMar>
    </w:tblPr>
  </w:style>
  <w:style w:type="table" w:customStyle="1" w:styleId="EVDCLL19">
    <w:name w:val="EVD CLL19"/>
    <w:basedOn w:val="TableNormal"/>
    <w:next w:val="TableGrid"/>
    <w:uiPriority w:val="39"/>
    <w:rsid w:val="00BC4B11"/>
    <w:pPr>
      <w:spacing w:after="0" w:line="240" w:lineRule="auto"/>
    </w:pPr>
    <w:rPr>
      <w:rFonts w:ascii="Verdana" w:eastAsia="Times New Roman" w:hAnsi="Verdana" w:cs="Arial"/>
      <w:szCs w:val="24"/>
    </w:rPr>
    <w:tblPr>
      <w:tblCellMar>
        <w:left w:w="0" w:type="dxa"/>
        <w:right w:w="0" w:type="dxa"/>
      </w:tblCellMar>
    </w:tblPr>
  </w:style>
  <w:style w:type="table" w:customStyle="1" w:styleId="EVDCLL110">
    <w:name w:val="EVD CLL110"/>
    <w:basedOn w:val="TableNormal"/>
    <w:next w:val="TableGrid"/>
    <w:uiPriority w:val="39"/>
    <w:rsid w:val="00BB73D1"/>
    <w:pPr>
      <w:spacing w:after="0" w:line="240" w:lineRule="auto"/>
    </w:pPr>
    <w:rPr>
      <w:rFonts w:ascii="Verdana" w:eastAsia="Times New Roman" w:hAnsi="Verdana" w:cs="Arial"/>
      <w:szCs w:val="24"/>
    </w:rPr>
    <w:tblPr>
      <w:tblCellMar>
        <w:left w:w="0" w:type="dxa"/>
        <w:right w:w="0" w:type="dxa"/>
      </w:tblCellMar>
    </w:tblPr>
  </w:style>
  <w:style w:type="table" w:styleId="PlainTable2">
    <w:name w:val="Plain Table 2"/>
    <w:basedOn w:val="TableNormal"/>
    <w:uiPriority w:val="42"/>
    <w:rsid w:val="00F63F48"/>
    <w:pPr>
      <w:spacing w:before="100" w:after="0" w:line="240" w:lineRule="auto"/>
    </w:pPr>
    <w:rPr>
      <w:rFonts w:eastAsiaTheme="minorEastAsia"/>
      <w:sz w:val="20"/>
      <w:szCs w:val="2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466899">
      <w:bodyDiv w:val="1"/>
      <w:marLeft w:val="0"/>
      <w:marRight w:val="0"/>
      <w:marTop w:val="0"/>
      <w:marBottom w:val="0"/>
      <w:divBdr>
        <w:top w:val="none" w:sz="0" w:space="0" w:color="auto"/>
        <w:left w:val="none" w:sz="0" w:space="0" w:color="auto"/>
        <w:bottom w:val="none" w:sz="0" w:space="0" w:color="auto"/>
        <w:right w:val="none" w:sz="0" w:space="0" w:color="auto"/>
      </w:divBdr>
    </w:div>
    <w:div w:id="43405419">
      <w:bodyDiv w:val="1"/>
      <w:marLeft w:val="0"/>
      <w:marRight w:val="0"/>
      <w:marTop w:val="0"/>
      <w:marBottom w:val="0"/>
      <w:divBdr>
        <w:top w:val="none" w:sz="0" w:space="0" w:color="auto"/>
        <w:left w:val="none" w:sz="0" w:space="0" w:color="auto"/>
        <w:bottom w:val="none" w:sz="0" w:space="0" w:color="auto"/>
        <w:right w:val="none" w:sz="0" w:space="0" w:color="auto"/>
      </w:divBdr>
    </w:div>
    <w:div w:id="51780054">
      <w:bodyDiv w:val="1"/>
      <w:marLeft w:val="0"/>
      <w:marRight w:val="0"/>
      <w:marTop w:val="0"/>
      <w:marBottom w:val="0"/>
      <w:divBdr>
        <w:top w:val="none" w:sz="0" w:space="0" w:color="auto"/>
        <w:left w:val="none" w:sz="0" w:space="0" w:color="auto"/>
        <w:bottom w:val="none" w:sz="0" w:space="0" w:color="auto"/>
        <w:right w:val="none" w:sz="0" w:space="0" w:color="auto"/>
      </w:divBdr>
    </w:div>
    <w:div w:id="116219732">
      <w:bodyDiv w:val="1"/>
      <w:marLeft w:val="0"/>
      <w:marRight w:val="0"/>
      <w:marTop w:val="0"/>
      <w:marBottom w:val="0"/>
      <w:divBdr>
        <w:top w:val="none" w:sz="0" w:space="0" w:color="auto"/>
        <w:left w:val="none" w:sz="0" w:space="0" w:color="auto"/>
        <w:bottom w:val="none" w:sz="0" w:space="0" w:color="auto"/>
        <w:right w:val="none" w:sz="0" w:space="0" w:color="auto"/>
      </w:divBdr>
    </w:div>
    <w:div w:id="134614032">
      <w:bodyDiv w:val="1"/>
      <w:marLeft w:val="0"/>
      <w:marRight w:val="0"/>
      <w:marTop w:val="0"/>
      <w:marBottom w:val="0"/>
      <w:divBdr>
        <w:top w:val="none" w:sz="0" w:space="0" w:color="auto"/>
        <w:left w:val="none" w:sz="0" w:space="0" w:color="auto"/>
        <w:bottom w:val="none" w:sz="0" w:space="0" w:color="auto"/>
        <w:right w:val="none" w:sz="0" w:space="0" w:color="auto"/>
      </w:divBdr>
    </w:div>
    <w:div w:id="142738645">
      <w:bodyDiv w:val="1"/>
      <w:marLeft w:val="0"/>
      <w:marRight w:val="0"/>
      <w:marTop w:val="0"/>
      <w:marBottom w:val="0"/>
      <w:divBdr>
        <w:top w:val="none" w:sz="0" w:space="0" w:color="auto"/>
        <w:left w:val="none" w:sz="0" w:space="0" w:color="auto"/>
        <w:bottom w:val="none" w:sz="0" w:space="0" w:color="auto"/>
        <w:right w:val="none" w:sz="0" w:space="0" w:color="auto"/>
      </w:divBdr>
    </w:div>
    <w:div w:id="225460393">
      <w:bodyDiv w:val="1"/>
      <w:marLeft w:val="0"/>
      <w:marRight w:val="0"/>
      <w:marTop w:val="0"/>
      <w:marBottom w:val="0"/>
      <w:divBdr>
        <w:top w:val="none" w:sz="0" w:space="0" w:color="auto"/>
        <w:left w:val="none" w:sz="0" w:space="0" w:color="auto"/>
        <w:bottom w:val="none" w:sz="0" w:space="0" w:color="auto"/>
        <w:right w:val="none" w:sz="0" w:space="0" w:color="auto"/>
      </w:divBdr>
    </w:div>
    <w:div w:id="239102780">
      <w:bodyDiv w:val="1"/>
      <w:marLeft w:val="0"/>
      <w:marRight w:val="0"/>
      <w:marTop w:val="0"/>
      <w:marBottom w:val="0"/>
      <w:divBdr>
        <w:top w:val="none" w:sz="0" w:space="0" w:color="auto"/>
        <w:left w:val="none" w:sz="0" w:space="0" w:color="auto"/>
        <w:bottom w:val="none" w:sz="0" w:space="0" w:color="auto"/>
        <w:right w:val="none" w:sz="0" w:space="0" w:color="auto"/>
      </w:divBdr>
      <w:divsChild>
        <w:div w:id="1403485023">
          <w:marLeft w:val="0"/>
          <w:marRight w:val="0"/>
          <w:marTop w:val="0"/>
          <w:marBottom w:val="0"/>
          <w:divBdr>
            <w:top w:val="none" w:sz="0" w:space="0" w:color="auto"/>
            <w:left w:val="none" w:sz="0" w:space="0" w:color="auto"/>
            <w:bottom w:val="none" w:sz="0" w:space="0" w:color="auto"/>
            <w:right w:val="none" w:sz="0" w:space="0" w:color="auto"/>
          </w:divBdr>
        </w:div>
      </w:divsChild>
    </w:div>
    <w:div w:id="269317248">
      <w:bodyDiv w:val="1"/>
      <w:marLeft w:val="0"/>
      <w:marRight w:val="0"/>
      <w:marTop w:val="0"/>
      <w:marBottom w:val="0"/>
      <w:divBdr>
        <w:top w:val="none" w:sz="0" w:space="0" w:color="auto"/>
        <w:left w:val="none" w:sz="0" w:space="0" w:color="auto"/>
        <w:bottom w:val="none" w:sz="0" w:space="0" w:color="auto"/>
        <w:right w:val="none" w:sz="0" w:space="0" w:color="auto"/>
      </w:divBdr>
      <w:divsChild>
        <w:div w:id="799225004">
          <w:marLeft w:val="0"/>
          <w:marRight w:val="0"/>
          <w:marTop w:val="0"/>
          <w:marBottom w:val="0"/>
          <w:divBdr>
            <w:top w:val="none" w:sz="0" w:space="0" w:color="auto"/>
            <w:left w:val="none" w:sz="0" w:space="0" w:color="auto"/>
            <w:bottom w:val="none" w:sz="0" w:space="0" w:color="auto"/>
            <w:right w:val="none" w:sz="0" w:space="0" w:color="auto"/>
          </w:divBdr>
        </w:div>
      </w:divsChild>
    </w:div>
    <w:div w:id="284164396">
      <w:bodyDiv w:val="1"/>
      <w:marLeft w:val="0"/>
      <w:marRight w:val="0"/>
      <w:marTop w:val="0"/>
      <w:marBottom w:val="0"/>
      <w:divBdr>
        <w:top w:val="none" w:sz="0" w:space="0" w:color="auto"/>
        <w:left w:val="none" w:sz="0" w:space="0" w:color="auto"/>
        <w:bottom w:val="none" w:sz="0" w:space="0" w:color="auto"/>
        <w:right w:val="none" w:sz="0" w:space="0" w:color="auto"/>
      </w:divBdr>
    </w:div>
    <w:div w:id="307128566">
      <w:bodyDiv w:val="1"/>
      <w:marLeft w:val="0"/>
      <w:marRight w:val="0"/>
      <w:marTop w:val="0"/>
      <w:marBottom w:val="0"/>
      <w:divBdr>
        <w:top w:val="none" w:sz="0" w:space="0" w:color="auto"/>
        <w:left w:val="none" w:sz="0" w:space="0" w:color="auto"/>
        <w:bottom w:val="none" w:sz="0" w:space="0" w:color="auto"/>
        <w:right w:val="none" w:sz="0" w:space="0" w:color="auto"/>
      </w:divBdr>
      <w:divsChild>
        <w:div w:id="98454184">
          <w:marLeft w:val="446"/>
          <w:marRight w:val="0"/>
          <w:marTop w:val="67"/>
          <w:marBottom w:val="0"/>
          <w:divBdr>
            <w:top w:val="none" w:sz="0" w:space="0" w:color="auto"/>
            <w:left w:val="none" w:sz="0" w:space="0" w:color="auto"/>
            <w:bottom w:val="none" w:sz="0" w:space="0" w:color="auto"/>
            <w:right w:val="none" w:sz="0" w:space="0" w:color="auto"/>
          </w:divBdr>
        </w:div>
        <w:div w:id="250742271">
          <w:marLeft w:val="446"/>
          <w:marRight w:val="0"/>
          <w:marTop w:val="67"/>
          <w:marBottom w:val="0"/>
          <w:divBdr>
            <w:top w:val="none" w:sz="0" w:space="0" w:color="auto"/>
            <w:left w:val="none" w:sz="0" w:space="0" w:color="auto"/>
            <w:bottom w:val="none" w:sz="0" w:space="0" w:color="auto"/>
            <w:right w:val="none" w:sz="0" w:space="0" w:color="auto"/>
          </w:divBdr>
        </w:div>
      </w:divsChild>
    </w:div>
    <w:div w:id="360404609">
      <w:bodyDiv w:val="1"/>
      <w:marLeft w:val="0"/>
      <w:marRight w:val="0"/>
      <w:marTop w:val="0"/>
      <w:marBottom w:val="0"/>
      <w:divBdr>
        <w:top w:val="none" w:sz="0" w:space="0" w:color="auto"/>
        <w:left w:val="none" w:sz="0" w:space="0" w:color="auto"/>
        <w:bottom w:val="none" w:sz="0" w:space="0" w:color="auto"/>
        <w:right w:val="none" w:sz="0" w:space="0" w:color="auto"/>
      </w:divBdr>
    </w:div>
    <w:div w:id="381486287">
      <w:bodyDiv w:val="1"/>
      <w:marLeft w:val="0"/>
      <w:marRight w:val="0"/>
      <w:marTop w:val="0"/>
      <w:marBottom w:val="0"/>
      <w:divBdr>
        <w:top w:val="none" w:sz="0" w:space="0" w:color="auto"/>
        <w:left w:val="none" w:sz="0" w:space="0" w:color="auto"/>
        <w:bottom w:val="none" w:sz="0" w:space="0" w:color="auto"/>
        <w:right w:val="none" w:sz="0" w:space="0" w:color="auto"/>
      </w:divBdr>
      <w:divsChild>
        <w:div w:id="463693235">
          <w:marLeft w:val="274"/>
          <w:marRight w:val="0"/>
          <w:marTop w:val="0"/>
          <w:marBottom w:val="0"/>
          <w:divBdr>
            <w:top w:val="none" w:sz="0" w:space="0" w:color="auto"/>
            <w:left w:val="none" w:sz="0" w:space="0" w:color="auto"/>
            <w:bottom w:val="none" w:sz="0" w:space="0" w:color="auto"/>
            <w:right w:val="none" w:sz="0" w:space="0" w:color="auto"/>
          </w:divBdr>
        </w:div>
        <w:div w:id="730226689">
          <w:marLeft w:val="274"/>
          <w:marRight w:val="0"/>
          <w:marTop w:val="0"/>
          <w:marBottom w:val="0"/>
          <w:divBdr>
            <w:top w:val="none" w:sz="0" w:space="0" w:color="auto"/>
            <w:left w:val="none" w:sz="0" w:space="0" w:color="auto"/>
            <w:bottom w:val="none" w:sz="0" w:space="0" w:color="auto"/>
            <w:right w:val="none" w:sz="0" w:space="0" w:color="auto"/>
          </w:divBdr>
        </w:div>
        <w:div w:id="932205501">
          <w:marLeft w:val="274"/>
          <w:marRight w:val="0"/>
          <w:marTop w:val="0"/>
          <w:marBottom w:val="0"/>
          <w:divBdr>
            <w:top w:val="none" w:sz="0" w:space="0" w:color="auto"/>
            <w:left w:val="none" w:sz="0" w:space="0" w:color="auto"/>
            <w:bottom w:val="none" w:sz="0" w:space="0" w:color="auto"/>
            <w:right w:val="none" w:sz="0" w:space="0" w:color="auto"/>
          </w:divBdr>
        </w:div>
      </w:divsChild>
    </w:div>
    <w:div w:id="404882933">
      <w:bodyDiv w:val="1"/>
      <w:marLeft w:val="0"/>
      <w:marRight w:val="0"/>
      <w:marTop w:val="0"/>
      <w:marBottom w:val="0"/>
      <w:divBdr>
        <w:top w:val="none" w:sz="0" w:space="0" w:color="auto"/>
        <w:left w:val="none" w:sz="0" w:space="0" w:color="auto"/>
        <w:bottom w:val="none" w:sz="0" w:space="0" w:color="auto"/>
        <w:right w:val="none" w:sz="0" w:space="0" w:color="auto"/>
      </w:divBdr>
    </w:div>
    <w:div w:id="426775534">
      <w:bodyDiv w:val="1"/>
      <w:marLeft w:val="0"/>
      <w:marRight w:val="0"/>
      <w:marTop w:val="0"/>
      <w:marBottom w:val="0"/>
      <w:divBdr>
        <w:top w:val="none" w:sz="0" w:space="0" w:color="auto"/>
        <w:left w:val="none" w:sz="0" w:space="0" w:color="auto"/>
        <w:bottom w:val="none" w:sz="0" w:space="0" w:color="auto"/>
        <w:right w:val="none" w:sz="0" w:space="0" w:color="auto"/>
      </w:divBdr>
    </w:div>
    <w:div w:id="439884643">
      <w:bodyDiv w:val="1"/>
      <w:marLeft w:val="0"/>
      <w:marRight w:val="0"/>
      <w:marTop w:val="0"/>
      <w:marBottom w:val="0"/>
      <w:divBdr>
        <w:top w:val="none" w:sz="0" w:space="0" w:color="auto"/>
        <w:left w:val="none" w:sz="0" w:space="0" w:color="auto"/>
        <w:bottom w:val="none" w:sz="0" w:space="0" w:color="auto"/>
        <w:right w:val="none" w:sz="0" w:space="0" w:color="auto"/>
      </w:divBdr>
    </w:div>
    <w:div w:id="464932129">
      <w:bodyDiv w:val="1"/>
      <w:marLeft w:val="0"/>
      <w:marRight w:val="0"/>
      <w:marTop w:val="0"/>
      <w:marBottom w:val="0"/>
      <w:divBdr>
        <w:top w:val="none" w:sz="0" w:space="0" w:color="auto"/>
        <w:left w:val="none" w:sz="0" w:space="0" w:color="auto"/>
        <w:bottom w:val="none" w:sz="0" w:space="0" w:color="auto"/>
        <w:right w:val="none" w:sz="0" w:space="0" w:color="auto"/>
      </w:divBdr>
    </w:div>
    <w:div w:id="478304247">
      <w:bodyDiv w:val="1"/>
      <w:marLeft w:val="0"/>
      <w:marRight w:val="0"/>
      <w:marTop w:val="0"/>
      <w:marBottom w:val="0"/>
      <w:divBdr>
        <w:top w:val="none" w:sz="0" w:space="0" w:color="auto"/>
        <w:left w:val="none" w:sz="0" w:space="0" w:color="auto"/>
        <w:bottom w:val="none" w:sz="0" w:space="0" w:color="auto"/>
        <w:right w:val="none" w:sz="0" w:space="0" w:color="auto"/>
      </w:divBdr>
    </w:div>
    <w:div w:id="516121640">
      <w:bodyDiv w:val="1"/>
      <w:marLeft w:val="0"/>
      <w:marRight w:val="0"/>
      <w:marTop w:val="0"/>
      <w:marBottom w:val="0"/>
      <w:divBdr>
        <w:top w:val="none" w:sz="0" w:space="0" w:color="auto"/>
        <w:left w:val="none" w:sz="0" w:space="0" w:color="auto"/>
        <w:bottom w:val="none" w:sz="0" w:space="0" w:color="auto"/>
        <w:right w:val="none" w:sz="0" w:space="0" w:color="auto"/>
      </w:divBdr>
    </w:div>
    <w:div w:id="520778666">
      <w:bodyDiv w:val="1"/>
      <w:marLeft w:val="0"/>
      <w:marRight w:val="0"/>
      <w:marTop w:val="0"/>
      <w:marBottom w:val="0"/>
      <w:divBdr>
        <w:top w:val="none" w:sz="0" w:space="0" w:color="auto"/>
        <w:left w:val="none" w:sz="0" w:space="0" w:color="auto"/>
        <w:bottom w:val="none" w:sz="0" w:space="0" w:color="auto"/>
        <w:right w:val="none" w:sz="0" w:space="0" w:color="auto"/>
      </w:divBdr>
    </w:div>
    <w:div w:id="524099226">
      <w:bodyDiv w:val="1"/>
      <w:marLeft w:val="0"/>
      <w:marRight w:val="0"/>
      <w:marTop w:val="0"/>
      <w:marBottom w:val="0"/>
      <w:divBdr>
        <w:top w:val="none" w:sz="0" w:space="0" w:color="auto"/>
        <w:left w:val="none" w:sz="0" w:space="0" w:color="auto"/>
        <w:bottom w:val="none" w:sz="0" w:space="0" w:color="auto"/>
        <w:right w:val="none" w:sz="0" w:space="0" w:color="auto"/>
      </w:divBdr>
      <w:divsChild>
        <w:div w:id="1012026924">
          <w:marLeft w:val="446"/>
          <w:marRight w:val="0"/>
          <w:marTop w:val="77"/>
          <w:marBottom w:val="0"/>
          <w:divBdr>
            <w:top w:val="none" w:sz="0" w:space="0" w:color="auto"/>
            <w:left w:val="none" w:sz="0" w:space="0" w:color="auto"/>
            <w:bottom w:val="none" w:sz="0" w:space="0" w:color="auto"/>
            <w:right w:val="none" w:sz="0" w:space="0" w:color="auto"/>
          </w:divBdr>
        </w:div>
      </w:divsChild>
    </w:div>
    <w:div w:id="535234840">
      <w:bodyDiv w:val="1"/>
      <w:marLeft w:val="0"/>
      <w:marRight w:val="0"/>
      <w:marTop w:val="0"/>
      <w:marBottom w:val="0"/>
      <w:divBdr>
        <w:top w:val="none" w:sz="0" w:space="0" w:color="auto"/>
        <w:left w:val="none" w:sz="0" w:space="0" w:color="auto"/>
        <w:bottom w:val="none" w:sz="0" w:space="0" w:color="auto"/>
        <w:right w:val="none" w:sz="0" w:space="0" w:color="auto"/>
      </w:divBdr>
    </w:div>
    <w:div w:id="568926857">
      <w:bodyDiv w:val="1"/>
      <w:marLeft w:val="0"/>
      <w:marRight w:val="0"/>
      <w:marTop w:val="0"/>
      <w:marBottom w:val="0"/>
      <w:divBdr>
        <w:top w:val="none" w:sz="0" w:space="0" w:color="auto"/>
        <w:left w:val="none" w:sz="0" w:space="0" w:color="auto"/>
        <w:bottom w:val="none" w:sz="0" w:space="0" w:color="auto"/>
        <w:right w:val="none" w:sz="0" w:space="0" w:color="auto"/>
      </w:divBdr>
    </w:div>
    <w:div w:id="577518241">
      <w:bodyDiv w:val="1"/>
      <w:marLeft w:val="0"/>
      <w:marRight w:val="0"/>
      <w:marTop w:val="0"/>
      <w:marBottom w:val="0"/>
      <w:divBdr>
        <w:top w:val="none" w:sz="0" w:space="0" w:color="auto"/>
        <w:left w:val="none" w:sz="0" w:space="0" w:color="auto"/>
        <w:bottom w:val="none" w:sz="0" w:space="0" w:color="auto"/>
        <w:right w:val="none" w:sz="0" w:space="0" w:color="auto"/>
      </w:divBdr>
    </w:div>
    <w:div w:id="584269636">
      <w:bodyDiv w:val="1"/>
      <w:marLeft w:val="0"/>
      <w:marRight w:val="0"/>
      <w:marTop w:val="0"/>
      <w:marBottom w:val="0"/>
      <w:divBdr>
        <w:top w:val="none" w:sz="0" w:space="0" w:color="auto"/>
        <w:left w:val="none" w:sz="0" w:space="0" w:color="auto"/>
        <w:bottom w:val="none" w:sz="0" w:space="0" w:color="auto"/>
        <w:right w:val="none" w:sz="0" w:space="0" w:color="auto"/>
      </w:divBdr>
    </w:div>
    <w:div w:id="614214244">
      <w:bodyDiv w:val="1"/>
      <w:marLeft w:val="0"/>
      <w:marRight w:val="0"/>
      <w:marTop w:val="0"/>
      <w:marBottom w:val="0"/>
      <w:divBdr>
        <w:top w:val="none" w:sz="0" w:space="0" w:color="auto"/>
        <w:left w:val="none" w:sz="0" w:space="0" w:color="auto"/>
        <w:bottom w:val="none" w:sz="0" w:space="0" w:color="auto"/>
        <w:right w:val="none" w:sz="0" w:space="0" w:color="auto"/>
      </w:divBdr>
    </w:div>
    <w:div w:id="614364662">
      <w:bodyDiv w:val="1"/>
      <w:marLeft w:val="0"/>
      <w:marRight w:val="0"/>
      <w:marTop w:val="0"/>
      <w:marBottom w:val="0"/>
      <w:divBdr>
        <w:top w:val="none" w:sz="0" w:space="0" w:color="auto"/>
        <w:left w:val="none" w:sz="0" w:space="0" w:color="auto"/>
        <w:bottom w:val="none" w:sz="0" w:space="0" w:color="auto"/>
        <w:right w:val="none" w:sz="0" w:space="0" w:color="auto"/>
      </w:divBdr>
    </w:div>
    <w:div w:id="649747542">
      <w:bodyDiv w:val="1"/>
      <w:marLeft w:val="0"/>
      <w:marRight w:val="0"/>
      <w:marTop w:val="0"/>
      <w:marBottom w:val="0"/>
      <w:divBdr>
        <w:top w:val="none" w:sz="0" w:space="0" w:color="auto"/>
        <w:left w:val="none" w:sz="0" w:space="0" w:color="auto"/>
        <w:bottom w:val="none" w:sz="0" w:space="0" w:color="auto"/>
        <w:right w:val="none" w:sz="0" w:space="0" w:color="auto"/>
      </w:divBdr>
    </w:div>
    <w:div w:id="730034104">
      <w:bodyDiv w:val="1"/>
      <w:marLeft w:val="0"/>
      <w:marRight w:val="0"/>
      <w:marTop w:val="0"/>
      <w:marBottom w:val="0"/>
      <w:divBdr>
        <w:top w:val="none" w:sz="0" w:space="0" w:color="auto"/>
        <w:left w:val="none" w:sz="0" w:space="0" w:color="auto"/>
        <w:bottom w:val="none" w:sz="0" w:space="0" w:color="auto"/>
        <w:right w:val="none" w:sz="0" w:space="0" w:color="auto"/>
      </w:divBdr>
      <w:divsChild>
        <w:div w:id="407650715">
          <w:marLeft w:val="0"/>
          <w:marRight w:val="0"/>
          <w:marTop w:val="0"/>
          <w:marBottom w:val="0"/>
          <w:divBdr>
            <w:top w:val="none" w:sz="0" w:space="0" w:color="auto"/>
            <w:left w:val="none" w:sz="0" w:space="0" w:color="auto"/>
            <w:bottom w:val="none" w:sz="0" w:space="0" w:color="auto"/>
            <w:right w:val="none" w:sz="0" w:space="0" w:color="auto"/>
          </w:divBdr>
        </w:div>
        <w:div w:id="1584726067">
          <w:marLeft w:val="0"/>
          <w:marRight w:val="0"/>
          <w:marTop w:val="0"/>
          <w:marBottom w:val="0"/>
          <w:divBdr>
            <w:top w:val="none" w:sz="0" w:space="0" w:color="auto"/>
            <w:left w:val="none" w:sz="0" w:space="0" w:color="auto"/>
            <w:bottom w:val="none" w:sz="0" w:space="0" w:color="auto"/>
            <w:right w:val="none" w:sz="0" w:space="0" w:color="auto"/>
          </w:divBdr>
        </w:div>
        <w:div w:id="1768037957">
          <w:marLeft w:val="0"/>
          <w:marRight w:val="0"/>
          <w:marTop w:val="0"/>
          <w:marBottom w:val="0"/>
          <w:divBdr>
            <w:top w:val="none" w:sz="0" w:space="0" w:color="auto"/>
            <w:left w:val="none" w:sz="0" w:space="0" w:color="auto"/>
            <w:bottom w:val="none" w:sz="0" w:space="0" w:color="auto"/>
            <w:right w:val="none" w:sz="0" w:space="0" w:color="auto"/>
          </w:divBdr>
        </w:div>
      </w:divsChild>
    </w:div>
    <w:div w:id="775953086">
      <w:bodyDiv w:val="1"/>
      <w:marLeft w:val="0"/>
      <w:marRight w:val="0"/>
      <w:marTop w:val="0"/>
      <w:marBottom w:val="0"/>
      <w:divBdr>
        <w:top w:val="none" w:sz="0" w:space="0" w:color="auto"/>
        <w:left w:val="none" w:sz="0" w:space="0" w:color="auto"/>
        <w:bottom w:val="none" w:sz="0" w:space="0" w:color="auto"/>
        <w:right w:val="none" w:sz="0" w:space="0" w:color="auto"/>
      </w:divBdr>
    </w:div>
    <w:div w:id="779296792">
      <w:bodyDiv w:val="1"/>
      <w:marLeft w:val="0"/>
      <w:marRight w:val="0"/>
      <w:marTop w:val="0"/>
      <w:marBottom w:val="0"/>
      <w:divBdr>
        <w:top w:val="none" w:sz="0" w:space="0" w:color="auto"/>
        <w:left w:val="none" w:sz="0" w:space="0" w:color="auto"/>
        <w:bottom w:val="none" w:sz="0" w:space="0" w:color="auto"/>
        <w:right w:val="none" w:sz="0" w:space="0" w:color="auto"/>
      </w:divBdr>
    </w:div>
    <w:div w:id="785467473">
      <w:bodyDiv w:val="1"/>
      <w:marLeft w:val="0"/>
      <w:marRight w:val="0"/>
      <w:marTop w:val="0"/>
      <w:marBottom w:val="0"/>
      <w:divBdr>
        <w:top w:val="none" w:sz="0" w:space="0" w:color="auto"/>
        <w:left w:val="none" w:sz="0" w:space="0" w:color="auto"/>
        <w:bottom w:val="none" w:sz="0" w:space="0" w:color="auto"/>
        <w:right w:val="none" w:sz="0" w:space="0" w:color="auto"/>
      </w:divBdr>
      <w:divsChild>
        <w:div w:id="240876688">
          <w:marLeft w:val="0"/>
          <w:marRight w:val="0"/>
          <w:marTop w:val="0"/>
          <w:marBottom w:val="0"/>
          <w:divBdr>
            <w:top w:val="none" w:sz="0" w:space="0" w:color="auto"/>
            <w:left w:val="none" w:sz="0" w:space="0" w:color="auto"/>
            <w:bottom w:val="none" w:sz="0" w:space="0" w:color="auto"/>
            <w:right w:val="none" w:sz="0" w:space="0" w:color="auto"/>
          </w:divBdr>
        </w:div>
        <w:div w:id="1549994956">
          <w:marLeft w:val="0"/>
          <w:marRight w:val="0"/>
          <w:marTop w:val="0"/>
          <w:marBottom w:val="0"/>
          <w:divBdr>
            <w:top w:val="none" w:sz="0" w:space="0" w:color="auto"/>
            <w:left w:val="none" w:sz="0" w:space="0" w:color="auto"/>
            <w:bottom w:val="none" w:sz="0" w:space="0" w:color="auto"/>
            <w:right w:val="none" w:sz="0" w:space="0" w:color="auto"/>
          </w:divBdr>
        </w:div>
      </w:divsChild>
    </w:div>
    <w:div w:id="860317380">
      <w:bodyDiv w:val="1"/>
      <w:marLeft w:val="0"/>
      <w:marRight w:val="0"/>
      <w:marTop w:val="0"/>
      <w:marBottom w:val="0"/>
      <w:divBdr>
        <w:top w:val="none" w:sz="0" w:space="0" w:color="auto"/>
        <w:left w:val="none" w:sz="0" w:space="0" w:color="auto"/>
        <w:bottom w:val="none" w:sz="0" w:space="0" w:color="auto"/>
        <w:right w:val="none" w:sz="0" w:space="0" w:color="auto"/>
      </w:divBdr>
    </w:div>
    <w:div w:id="931209212">
      <w:bodyDiv w:val="1"/>
      <w:marLeft w:val="0"/>
      <w:marRight w:val="0"/>
      <w:marTop w:val="0"/>
      <w:marBottom w:val="0"/>
      <w:divBdr>
        <w:top w:val="none" w:sz="0" w:space="0" w:color="auto"/>
        <w:left w:val="none" w:sz="0" w:space="0" w:color="auto"/>
        <w:bottom w:val="none" w:sz="0" w:space="0" w:color="auto"/>
        <w:right w:val="none" w:sz="0" w:space="0" w:color="auto"/>
      </w:divBdr>
    </w:div>
    <w:div w:id="937757243">
      <w:bodyDiv w:val="1"/>
      <w:marLeft w:val="0"/>
      <w:marRight w:val="0"/>
      <w:marTop w:val="0"/>
      <w:marBottom w:val="0"/>
      <w:divBdr>
        <w:top w:val="none" w:sz="0" w:space="0" w:color="auto"/>
        <w:left w:val="none" w:sz="0" w:space="0" w:color="auto"/>
        <w:bottom w:val="none" w:sz="0" w:space="0" w:color="auto"/>
        <w:right w:val="none" w:sz="0" w:space="0" w:color="auto"/>
      </w:divBdr>
    </w:div>
    <w:div w:id="947276372">
      <w:bodyDiv w:val="1"/>
      <w:marLeft w:val="0"/>
      <w:marRight w:val="0"/>
      <w:marTop w:val="0"/>
      <w:marBottom w:val="0"/>
      <w:divBdr>
        <w:top w:val="none" w:sz="0" w:space="0" w:color="auto"/>
        <w:left w:val="none" w:sz="0" w:space="0" w:color="auto"/>
        <w:bottom w:val="none" w:sz="0" w:space="0" w:color="auto"/>
        <w:right w:val="none" w:sz="0" w:space="0" w:color="auto"/>
      </w:divBdr>
    </w:div>
    <w:div w:id="957251186">
      <w:bodyDiv w:val="1"/>
      <w:marLeft w:val="0"/>
      <w:marRight w:val="0"/>
      <w:marTop w:val="0"/>
      <w:marBottom w:val="0"/>
      <w:divBdr>
        <w:top w:val="none" w:sz="0" w:space="0" w:color="auto"/>
        <w:left w:val="none" w:sz="0" w:space="0" w:color="auto"/>
        <w:bottom w:val="none" w:sz="0" w:space="0" w:color="auto"/>
        <w:right w:val="none" w:sz="0" w:space="0" w:color="auto"/>
      </w:divBdr>
    </w:div>
    <w:div w:id="1035542228">
      <w:bodyDiv w:val="1"/>
      <w:marLeft w:val="0"/>
      <w:marRight w:val="0"/>
      <w:marTop w:val="0"/>
      <w:marBottom w:val="0"/>
      <w:divBdr>
        <w:top w:val="none" w:sz="0" w:space="0" w:color="auto"/>
        <w:left w:val="none" w:sz="0" w:space="0" w:color="auto"/>
        <w:bottom w:val="none" w:sz="0" w:space="0" w:color="auto"/>
        <w:right w:val="none" w:sz="0" w:space="0" w:color="auto"/>
      </w:divBdr>
    </w:div>
    <w:div w:id="1056049573">
      <w:bodyDiv w:val="1"/>
      <w:marLeft w:val="0"/>
      <w:marRight w:val="0"/>
      <w:marTop w:val="0"/>
      <w:marBottom w:val="0"/>
      <w:divBdr>
        <w:top w:val="none" w:sz="0" w:space="0" w:color="auto"/>
        <w:left w:val="none" w:sz="0" w:space="0" w:color="auto"/>
        <w:bottom w:val="none" w:sz="0" w:space="0" w:color="auto"/>
        <w:right w:val="none" w:sz="0" w:space="0" w:color="auto"/>
      </w:divBdr>
    </w:div>
    <w:div w:id="1063452777">
      <w:bodyDiv w:val="1"/>
      <w:marLeft w:val="0"/>
      <w:marRight w:val="0"/>
      <w:marTop w:val="0"/>
      <w:marBottom w:val="0"/>
      <w:divBdr>
        <w:top w:val="none" w:sz="0" w:space="0" w:color="auto"/>
        <w:left w:val="none" w:sz="0" w:space="0" w:color="auto"/>
        <w:bottom w:val="none" w:sz="0" w:space="0" w:color="auto"/>
        <w:right w:val="none" w:sz="0" w:space="0" w:color="auto"/>
      </w:divBdr>
    </w:div>
    <w:div w:id="1173446774">
      <w:bodyDiv w:val="1"/>
      <w:marLeft w:val="0"/>
      <w:marRight w:val="0"/>
      <w:marTop w:val="0"/>
      <w:marBottom w:val="0"/>
      <w:divBdr>
        <w:top w:val="none" w:sz="0" w:space="0" w:color="auto"/>
        <w:left w:val="none" w:sz="0" w:space="0" w:color="auto"/>
        <w:bottom w:val="none" w:sz="0" w:space="0" w:color="auto"/>
        <w:right w:val="none" w:sz="0" w:space="0" w:color="auto"/>
      </w:divBdr>
    </w:div>
    <w:div w:id="1202594159">
      <w:bodyDiv w:val="1"/>
      <w:marLeft w:val="0"/>
      <w:marRight w:val="0"/>
      <w:marTop w:val="0"/>
      <w:marBottom w:val="0"/>
      <w:divBdr>
        <w:top w:val="none" w:sz="0" w:space="0" w:color="auto"/>
        <w:left w:val="none" w:sz="0" w:space="0" w:color="auto"/>
        <w:bottom w:val="none" w:sz="0" w:space="0" w:color="auto"/>
        <w:right w:val="none" w:sz="0" w:space="0" w:color="auto"/>
      </w:divBdr>
    </w:div>
    <w:div w:id="1234311376">
      <w:bodyDiv w:val="1"/>
      <w:marLeft w:val="0"/>
      <w:marRight w:val="0"/>
      <w:marTop w:val="0"/>
      <w:marBottom w:val="0"/>
      <w:divBdr>
        <w:top w:val="none" w:sz="0" w:space="0" w:color="auto"/>
        <w:left w:val="none" w:sz="0" w:space="0" w:color="auto"/>
        <w:bottom w:val="none" w:sz="0" w:space="0" w:color="auto"/>
        <w:right w:val="none" w:sz="0" w:space="0" w:color="auto"/>
      </w:divBdr>
    </w:div>
    <w:div w:id="1250239202">
      <w:bodyDiv w:val="1"/>
      <w:marLeft w:val="0"/>
      <w:marRight w:val="0"/>
      <w:marTop w:val="0"/>
      <w:marBottom w:val="0"/>
      <w:divBdr>
        <w:top w:val="none" w:sz="0" w:space="0" w:color="auto"/>
        <w:left w:val="none" w:sz="0" w:space="0" w:color="auto"/>
        <w:bottom w:val="none" w:sz="0" w:space="0" w:color="auto"/>
        <w:right w:val="none" w:sz="0" w:space="0" w:color="auto"/>
      </w:divBdr>
    </w:div>
    <w:div w:id="1303659807">
      <w:bodyDiv w:val="1"/>
      <w:marLeft w:val="0"/>
      <w:marRight w:val="0"/>
      <w:marTop w:val="0"/>
      <w:marBottom w:val="0"/>
      <w:divBdr>
        <w:top w:val="none" w:sz="0" w:space="0" w:color="auto"/>
        <w:left w:val="none" w:sz="0" w:space="0" w:color="auto"/>
        <w:bottom w:val="none" w:sz="0" w:space="0" w:color="auto"/>
        <w:right w:val="none" w:sz="0" w:space="0" w:color="auto"/>
      </w:divBdr>
    </w:div>
    <w:div w:id="1316028606">
      <w:bodyDiv w:val="1"/>
      <w:marLeft w:val="0"/>
      <w:marRight w:val="0"/>
      <w:marTop w:val="0"/>
      <w:marBottom w:val="0"/>
      <w:divBdr>
        <w:top w:val="none" w:sz="0" w:space="0" w:color="auto"/>
        <w:left w:val="none" w:sz="0" w:space="0" w:color="auto"/>
        <w:bottom w:val="none" w:sz="0" w:space="0" w:color="auto"/>
        <w:right w:val="none" w:sz="0" w:space="0" w:color="auto"/>
      </w:divBdr>
      <w:divsChild>
        <w:div w:id="2026976035">
          <w:marLeft w:val="446"/>
          <w:marRight w:val="0"/>
          <w:marTop w:val="77"/>
          <w:marBottom w:val="0"/>
          <w:divBdr>
            <w:top w:val="none" w:sz="0" w:space="0" w:color="auto"/>
            <w:left w:val="none" w:sz="0" w:space="0" w:color="auto"/>
            <w:bottom w:val="none" w:sz="0" w:space="0" w:color="auto"/>
            <w:right w:val="none" w:sz="0" w:space="0" w:color="auto"/>
          </w:divBdr>
        </w:div>
      </w:divsChild>
    </w:div>
    <w:div w:id="1331906837">
      <w:bodyDiv w:val="1"/>
      <w:marLeft w:val="0"/>
      <w:marRight w:val="0"/>
      <w:marTop w:val="0"/>
      <w:marBottom w:val="0"/>
      <w:divBdr>
        <w:top w:val="none" w:sz="0" w:space="0" w:color="auto"/>
        <w:left w:val="none" w:sz="0" w:space="0" w:color="auto"/>
        <w:bottom w:val="none" w:sz="0" w:space="0" w:color="auto"/>
        <w:right w:val="none" w:sz="0" w:space="0" w:color="auto"/>
      </w:divBdr>
    </w:div>
    <w:div w:id="1344043091">
      <w:bodyDiv w:val="1"/>
      <w:marLeft w:val="0"/>
      <w:marRight w:val="0"/>
      <w:marTop w:val="0"/>
      <w:marBottom w:val="0"/>
      <w:divBdr>
        <w:top w:val="none" w:sz="0" w:space="0" w:color="auto"/>
        <w:left w:val="none" w:sz="0" w:space="0" w:color="auto"/>
        <w:bottom w:val="none" w:sz="0" w:space="0" w:color="auto"/>
        <w:right w:val="none" w:sz="0" w:space="0" w:color="auto"/>
      </w:divBdr>
      <w:divsChild>
        <w:div w:id="1298146932">
          <w:marLeft w:val="960"/>
          <w:marRight w:val="0"/>
          <w:marTop w:val="0"/>
          <w:marBottom w:val="0"/>
          <w:divBdr>
            <w:top w:val="none" w:sz="0" w:space="0" w:color="auto"/>
            <w:left w:val="none" w:sz="0" w:space="0" w:color="auto"/>
            <w:bottom w:val="none" w:sz="0" w:space="0" w:color="auto"/>
            <w:right w:val="none" w:sz="0" w:space="0" w:color="auto"/>
          </w:divBdr>
        </w:div>
      </w:divsChild>
    </w:div>
    <w:div w:id="1346638015">
      <w:bodyDiv w:val="1"/>
      <w:marLeft w:val="0"/>
      <w:marRight w:val="0"/>
      <w:marTop w:val="0"/>
      <w:marBottom w:val="0"/>
      <w:divBdr>
        <w:top w:val="none" w:sz="0" w:space="0" w:color="auto"/>
        <w:left w:val="none" w:sz="0" w:space="0" w:color="auto"/>
        <w:bottom w:val="none" w:sz="0" w:space="0" w:color="auto"/>
        <w:right w:val="none" w:sz="0" w:space="0" w:color="auto"/>
      </w:divBdr>
    </w:div>
    <w:div w:id="1361931479">
      <w:bodyDiv w:val="1"/>
      <w:marLeft w:val="0"/>
      <w:marRight w:val="0"/>
      <w:marTop w:val="0"/>
      <w:marBottom w:val="0"/>
      <w:divBdr>
        <w:top w:val="none" w:sz="0" w:space="0" w:color="auto"/>
        <w:left w:val="none" w:sz="0" w:space="0" w:color="auto"/>
        <w:bottom w:val="none" w:sz="0" w:space="0" w:color="auto"/>
        <w:right w:val="none" w:sz="0" w:space="0" w:color="auto"/>
      </w:divBdr>
    </w:div>
    <w:div w:id="1412267717">
      <w:bodyDiv w:val="1"/>
      <w:marLeft w:val="0"/>
      <w:marRight w:val="0"/>
      <w:marTop w:val="0"/>
      <w:marBottom w:val="0"/>
      <w:divBdr>
        <w:top w:val="none" w:sz="0" w:space="0" w:color="auto"/>
        <w:left w:val="none" w:sz="0" w:space="0" w:color="auto"/>
        <w:bottom w:val="none" w:sz="0" w:space="0" w:color="auto"/>
        <w:right w:val="none" w:sz="0" w:space="0" w:color="auto"/>
      </w:divBdr>
      <w:divsChild>
        <w:div w:id="1244683389">
          <w:marLeft w:val="0"/>
          <w:marRight w:val="0"/>
          <w:marTop w:val="0"/>
          <w:marBottom w:val="0"/>
          <w:divBdr>
            <w:top w:val="none" w:sz="0" w:space="0" w:color="auto"/>
            <w:left w:val="none" w:sz="0" w:space="0" w:color="auto"/>
            <w:bottom w:val="none" w:sz="0" w:space="0" w:color="auto"/>
            <w:right w:val="none" w:sz="0" w:space="0" w:color="auto"/>
          </w:divBdr>
        </w:div>
      </w:divsChild>
    </w:div>
    <w:div w:id="1520508983">
      <w:bodyDiv w:val="1"/>
      <w:marLeft w:val="0"/>
      <w:marRight w:val="0"/>
      <w:marTop w:val="0"/>
      <w:marBottom w:val="0"/>
      <w:divBdr>
        <w:top w:val="none" w:sz="0" w:space="0" w:color="auto"/>
        <w:left w:val="none" w:sz="0" w:space="0" w:color="auto"/>
        <w:bottom w:val="none" w:sz="0" w:space="0" w:color="auto"/>
        <w:right w:val="none" w:sz="0" w:space="0" w:color="auto"/>
      </w:divBdr>
    </w:div>
    <w:div w:id="1549487414">
      <w:bodyDiv w:val="1"/>
      <w:marLeft w:val="0"/>
      <w:marRight w:val="0"/>
      <w:marTop w:val="0"/>
      <w:marBottom w:val="0"/>
      <w:divBdr>
        <w:top w:val="none" w:sz="0" w:space="0" w:color="auto"/>
        <w:left w:val="none" w:sz="0" w:space="0" w:color="auto"/>
        <w:bottom w:val="none" w:sz="0" w:space="0" w:color="auto"/>
        <w:right w:val="none" w:sz="0" w:space="0" w:color="auto"/>
      </w:divBdr>
    </w:div>
    <w:div w:id="1580629620">
      <w:bodyDiv w:val="1"/>
      <w:marLeft w:val="0"/>
      <w:marRight w:val="0"/>
      <w:marTop w:val="0"/>
      <w:marBottom w:val="0"/>
      <w:divBdr>
        <w:top w:val="none" w:sz="0" w:space="0" w:color="auto"/>
        <w:left w:val="none" w:sz="0" w:space="0" w:color="auto"/>
        <w:bottom w:val="none" w:sz="0" w:space="0" w:color="auto"/>
        <w:right w:val="none" w:sz="0" w:space="0" w:color="auto"/>
      </w:divBdr>
      <w:divsChild>
        <w:div w:id="509371772">
          <w:marLeft w:val="0"/>
          <w:marRight w:val="0"/>
          <w:marTop w:val="0"/>
          <w:marBottom w:val="0"/>
          <w:divBdr>
            <w:top w:val="none" w:sz="0" w:space="0" w:color="auto"/>
            <w:left w:val="none" w:sz="0" w:space="0" w:color="auto"/>
            <w:bottom w:val="none" w:sz="0" w:space="0" w:color="auto"/>
            <w:right w:val="none" w:sz="0" w:space="0" w:color="auto"/>
          </w:divBdr>
        </w:div>
      </w:divsChild>
    </w:div>
    <w:div w:id="1596211235">
      <w:bodyDiv w:val="1"/>
      <w:marLeft w:val="0"/>
      <w:marRight w:val="0"/>
      <w:marTop w:val="0"/>
      <w:marBottom w:val="0"/>
      <w:divBdr>
        <w:top w:val="none" w:sz="0" w:space="0" w:color="auto"/>
        <w:left w:val="none" w:sz="0" w:space="0" w:color="auto"/>
        <w:bottom w:val="none" w:sz="0" w:space="0" w:color="auto"/>
        <w:right w:val="none" w:sz="0" w:space="0" w:color="auto"/>
      </w:divBdr>
    </w:div>
    <w:div w:id="1612936291">
      <w:bodyDiv w:val="1"/>
      <w:marLeft w:val="0"/>
      <w:marRight w:val="0"/>
      <w:marTop w:val="0"/>
      <w:marBottom w:val="0"/>
      <w:divBdr>
        <w:top w:val="none" w:sz="0" w:space="0" w:color="auto"/>
        <w:left w:val="none" w:sz="0" w:space="0" w:color="auto"/>
        <w:bottom w:val="none" w:sz="0" w:space="0" w:color="auto"/>
        <w:right w:val="none" w:sz="0" w:space="0" w:color="auto"/>
      </w:divBdr>
    </w:div>
    <w:div w:id="1624648296">
      <w:bodyDiv w:val="1"/>
      <w:marLeft w:val="0"/>
      <w:marRight w:val="0"/>
      <w:marTop w:val="0"/>
      <w:marBottom w:val="0"/>
      <w:divBdr>
        <w:top w:val="none" w:sz="0" w:space="0" w:color="auto"/>
        <w:left w:val="none" w:sz="0" w:space="0" w:color="auto"/>
        <w:bottom w:val="none" w:sz="0" w:space="0" w:color="auto"/>
        <w:right w:val="none" w:sz="0" w:space="0" w:color="auto"/>
      </w:divBdr>
    </w:div>
    <w:div w:id="1644656766">
      <w:bodyDiv w:val="1"/>
      <w:marLeft w:val="0"/>
      <w:marRight w:val="0"/>
      <w:marTop w:val="0"/>
      <w:marBottom w:val="0"/>
      <w:divBdr>
        <w:top w:val="none" w:sz="0" w:space="0" w:color="auto"/>
        <w:left w:val="none" w:sz="0" w:space="0" w:color="auto"/>
        <w:bottom w:val="none" w:sz="0" w:space="0" w:color="auto"/>
        <w:right w:val="none" w:sz="0" w:space="0" w:color="auto"/>
      </w:divBdr>
    </w:div>
    <w:div w:id="1651708612">
      <w:bodyDiv w:val="1"/>
      <w:marLeft w:val="0"/>
      <w:marRight w:val="0"/>
      <w:marTop w:val="0"/>
      <w:marBottom w:val="0"/>
      <w:divBdr>
        <w:top w:val="none" w:sz="0" w:space="0" w:color="auto"/>
        <w:left w:val="none" w:sz="0" w:space="0" w:color="auto"/>
        <w:bottom w:val="none" w:sz="0" w:space="0" w:color="auto"/>
        <w:right w:val="none" w:sz="0" w:space="0" w:color="auto"/>
      </w:divBdr>
      <w:divsChild>
        <w:div w:id="1652052702">
          <w:marLeft w:val="0"/>
          <w:marRight w:val="0"/>
          <w:marTop w:val="0"/>
          <w:marBottom w:val="0"/>
          <w:divBdr>
            <w:top w:val="none" w:sz="0" w:space="0" w:color="auto"/>
            <w:left w:val="none" w:sz="0" w:space="0" w:color="auto"/>
            <w:bottom w:val="none" w:sz="0" w:space="0" w:color="auto"/>
            <w:right w:val="none" w:sz="0" w:space="0" w:color="auto"/>
          </w:divBdr>
        </w:div>
        <w:div w:id="1727875306">
          <w:marLeft w:val="0"/>
          <w:marRight w:val="0"/>
          <w:marTop w:val="0"/>
          <w:marBottom w:val="0"/>
          <w:divBdr>
            <w:top w:val="none" w:sz="0" w:space="0" w:color="auto"/>
            <w:left w:val="none" w:sz="0" w:space="0" w:color="auto"/>
            <w:bottom w:val="none" w:sz="0" w:space="0" w:color="auto"/>
            <w:right w:val="none" w:sz="0" w:space="0" w:color="auto"/>
          </w:divBdr>
        </w:div>
      </w:divsChild>
    </w:div>
    <w:div w:id="1659962052">
      <w:bodyDiv w:val="1"/>
      <w:marLeft w:val="0"/>
      <w:marRight w:val="0"/>
      <w:marTop w:val="0"/>
      <w:marBottom w:val="0"/>
      <w:divBdr>
        <w:top w:val="none" w:sz="0" w:space="0" w:color="auto"/>
        <w:left w:val="none" w:sz="0" w:space="0" w:color="auto"/>
        <w:bottom w:val="none" w:sz="0" w:space="0" w:color="auto"/>
        <w:right w:val="none" w:sz="0" w:space="0" w:color="auto"/>
      </w:divBdr>
    </w:div>
    <w:div w:id="1664973375">
      <w:bodyDiv w:val="1"/>
      <w:marLeft w:val="0"/>
      <w:marRight w:val="0"/>
      <w:marTop w:val="0"/>
      <w:marBottom w:val="0"/>
      <w:divBdr>
        <w:top w:val="none" w:sz="0" w:space="0" w:color="auto"/>
        <w:left w:val="none" w:sz="0" w:space="0" w:color="auto"/>
        <w:bottom w:val="none" w:sz="0" w:space="0" w:color="auto"/>
        <w:right w:val="none" w:sz="0" w:space="0" w:color="auto"/>
      </w:divBdr>
    </w:div>
    <w:div w:id="1694114756">
      <w:bodyDiv w:val="1"/>
      <w:marLeft w:val="0"/>
      <w:marRight w:val="0"/>
      <w:marTop w:val="0"/>
      <w:marBottom w:val="0"/>
      <w:divBdr>
        <w:top w:val="none" w:sz="0" w:space="0" w:color="auto"/>
        <w:left w:val="none" w:sz="0" w:space="0" w:color="auto"/>
        <w:bottom w:val="none" w:sz="0" w:space="0" w:color="auto"/>
        <w:right w:val="none" w:sz="0" w:space="0" w:color="auto"/>
      </w:divBdr>
    </w:div>
    <w:div w:id="1703554180">
      <w:bodyDiv w:val="1"/>
      <w:marLeft w:val="0"/>
      <w:marRight w:val="0"/>
      <w:marTop w:val="0"/>
      <w:marBottom w:val="0"/>
      <w:divBdr>
        <w:top w:val="none" w:sz="0" w:space="0" w:color="auto"/>
        <w:left w:val="none" w:sz="0" w:space="0" w:color="auto"/>
        <w:bottom w:val="none" w:sz="0" w:space="0" w:color="auto"/>
        <w:right w:val="none" w:sz="0" w:space="0" w:color="auto"/>
      </w:divBdr>
    </w:div>
    <w:div w:id="1715503091">
      <w:bodyDiv w:val="1"/>
      <w:marLeft w:val="0"/>
      <w:marRight w:val="0"/>
      <w:marTop w:val="0"/>
      <w:marBottom w:val="0"/>
      <w:divBdr>
        <w:top w:val="none" w:sz="0" w:space="0" w:color="auto"/>
        <w:left w:val="none" w:sz="0" w:space="0" w:color="auto"/>
        <w:bottom w:val="none" w:sz="0" w:space="0" w:color="auto"/>
        <w:right w:val="none" w:sz="0" w:space="0" w:color="auto"/>
      </w:divBdr>
    </w:div>
    <w:div w:id="1722629354">
      <w:bodyDiv w:val="1"/>
      <w:marLeft w:val="0"/>
      <w:marRight w:val="0"/>
      <w:marTop w:val="0"/>
      <w:marBottom w:val="0"/>
      <w:divBdr>
        <w:top w:val="none" w:sz="0" w:space="0" w:color="auto"/>
        <w:left w:val="none" w:sz="0" w:space="0" w:color="auto"/>
        <w:bottom w:val="none" w:sz="0" w:space="0" w:color="auto"/>
        <w:right w:val="none" w:sz="0" w:space="0" w:color="auto"/>
      </w:divBdr>
      <w:divsChild>
        <w:div w:id="175970430">
          <w:marLeft w:val="274"/>
          <w:marRight w:val="0"/>
          <w:marTop w:val="0"/>
          <w:marBottom w:val="0"/>
          <w:divBdr>
            <w:top w:val="none" w:sz="0" w:space="0" w:color="auto"/>
            <w:left w:val="none" w:sz="0" w:space="0" w:color="auto"/>
            <w:bottom w:val="none" w:sz="0" w:space="0" w:color="auto"/>
            <w:right w:val="none" w:sz="0" w:space="0" w:color="auto"/>
          </w:divBdr>
        </w:div>
        <w:div w:id="1515146812">
          <w:marLeft w:val="274"/>
          <w:marRight w:val="0"/>
          <w:marTop w:val="0"/>
          <w:marBottom w:val="0"/>
          <w:divBdr>
            <w:top w:val="none" w:sz="0" w:space="0" w:color="auto"/>
            <w:left w:val="none" w:sz="0" w:space="0" w:color="auto"/>
            <w:bottom w:val="none" w:sz="0" w:space="0" w:color="auto"/>
            <w:right w:val="none" w:sz="0" w:space="0" w:color="auto"/>
          </w:divBdr>
        </w:div>
        <w:div w:id="1730150729">
          <w:marLeft w:val="274"/>
          <w:marRight w:val="0"/>
          <w:marTop w:val="0"/>
          <w:marBottom w:val="0"/>
          <w:divBdr>
            <w:top w:val="none" w:sz="0" w:space="0" w:color="auto"/>
            <w:left w:val="none" w:sz="0" w:space="0" w:color="auto"/>
            <w:bottom w:val="none" w:sz="0" w:space="0" w:color="auto"/>
            <w:right w:val="none" w:sz="0" w:space="0" w:color="auto"/>
          </w:divBdr>
        </w:div>
      </w:divsChild>
    </w:div>
    <w:div w:id="1786928113">
      <w:bodyDiv w:val="1"/>
      <w:marLeft w:val="0"/>
      <w:marRight w:val="0"/>
      <w:marTop w:val="0"/>
      <w:marBottom w:val="0"/>
      <w:divBdr>
        <w:top w:val="none" w:sz="0" w:space="0" w:color="auto"/>
        <w:left w:val="none" w:sz="0" w:space="0" w:color="auto"/>
        <w:bottom w:val="none" w:sz="0" w:space="0" w:color="auto"/>
        <w:right w:val="none" w:sz="0" w:space="0" w:color="auto"/>
      </w:divBdr>
    </w:div>
    <w:div w:id="1885480454">
      <w:bodyDiv w:val="1"/>
      <w:marLeft w:val="0"/>
      <w:marRight w:val="0"/>
      <w:marTop w:val="0"/>
      <w:marBottom w:val="0"/>
      <w:divBdr>
        <w:top w:val="none" w:sz="0" w:space="0" w:color="auto"/>
        <w:left w:val="none" w:sz="0" w:space="0" w:color="auto"/>
        <w:bottom w:val="none" w:sz="0" w:space="0" w:color="auto"/>
        <w:right w:val="none" w:sz="0" w:space="0" w:color="auto"/>
      </w:divBdr>
    </w:div>
    <w:div w:id="1901018159">
      <w:bodyDiv w:val="1"/>
      <w:marLeft w:val="0"/>
      <w:marRight w:val="0"/>
      <w:marTop w:val="0"/>
      <w:marBottom w:val="0"/>
      <w:divBdr>
        <w:top w:val="none" w:sz="0" w:space="0" w:color="auto"/>
        <w:left w:val="none" w:sz="0" w:space="0" w:color="auto"/>
        <w:bottom w:val="none" w:sz="0" w:space="0" w:color="auto"/>
        <w:right w:val="none" w:sz="0" w:space="0" w:color="auto"/>
      </w:divBdr>
    </w:div>
    <w:div w:id="1967272685">
      <w:bodyDiv w:val="1"/>
      <w:marLeft w:val="0"/>
      <w:marRight w:val="0"/>
      <w:marTop w:val="0"/>
      <w:marBottom w:val="0"/>
      <w:divBdr>
        <w:top w:val="none" w:sz="0" w:space="0" w:color="auto"/>
        <w:left w:val="none" w:sz="0" w:space="0" w:color="auto"/>
        <w:bottom w:val="none" w:sz="0" w:space="0" w:color="auto"/>
        <w:right w:val="none" w:sz="0" w:space="0" w:color="auto"/>
      </w:divBdr>
    </w:div>
    <w:div w:id="2023890980">
      <w:bodyDiv w:val="1"/>
      <w:marLeft w:val="0"/>
      <w:marRight w:val="0"/>
      <w:marTop w:val="0"/>
      <w:marBottom w:val="0"/>
      <w:divBdr>
        <w:top w:val="none" w:sz="0" w:space="0" w:color="auto"/>
        <w:left w:val="none" w:sz="0" w:space="0" w:color="auto"/>
        <w:bottom w:val="none" w:sz="0" w:space="0" w:color="auto"/>
        <w:right w:val="none" w:sz="0" w:space="0" w:color="auto"/>
      </w:divBdr>
    </w:div>
    <w:div w:id="2042435988">
      <w:bodyDiv w:val="1"/>
      <w:marLeft w:val="0"/>
      <w:marRight w:val="0"/>
      <w:marTop w:val="0"/>
      <w:marBottom w:val="0"/>
      <w:divBdr>
        <w:top w:val="none" w:sz="0" w:space="0" w:color="auto"/>
        <w:left w:val="none" w:sz="0" w:space="0" w:color="auto"/>
        <w:bottom w:val="none" w:sz="0" w:space="0" w:color="auto"/>
        <w:right w:val="none" w:sz="0" w:space="0" w:color="auto"/>
      </w:divBdr>
      <w:divsChild>
        <w:div w:id="1067413263">
          <w:marLeft w:val="0"/>
          <w:marRight w:val="0"/>
          <w:marTop w:val="0"/>
          <w:marBottom w:val="0"/>
          <w:divBdr>
            <w:top w:val="none" w:sz="0" w:space="0" w:color="auto"/>
            <w:left w:val="none" w:sz="0" w:space="0" w:color="auto"/>
            <w:bottom w:val="none" w:sz="0" w:space="0" w:color="auto"/>
            <w:right w:val="none" w:sz="0" w:space="0" w:color="auto"/>
          </w:divBdr>
        </w:div>
        <w:div w:id="1138182663">
          <w:marLeft w:val="0"/>
          <w:marRight w:val="0"/>
          <w:marTop w:val="0"/>
          <w:marBottom w:val="0"/>
          <w:divBdr>
            <w:top w:val="none" w:sz="0" w:space="0" w:color="auto"/>
            <w:left w:val="none" w:sz="0" w:space="0" w:color="auto"/>
            <w:bottom w:val="none" w:sz="0" w:space="0" w:color="auto"/>
            <w:right w:val="none" w:sz="0" w:space="0" w:color="auto"/>
          </w:divBdr>
        </w:div>
      </w:divsChild>
    </w:div>
    <w:div w:id="2082824967">
      <w:bodyDiv w:val="1"/>
      <w:marLeft w:val="0"/>
      <w:marRight w:val="0"/>
      <w:marTop w:val="0"/>
      <w:marBottom w:val="0"/>
      <w:divBdr>
        <w:top w:val="none" w:sz="0" w:space="0" w:color="auto"/>
        <w:left w:val="none" w:sz="0" w:space="0" w:color="auto"/>
        <w:bottom w:val="none" w:sz="0" w:space="0" w:color="auto"/>
        <w:right w:val="none" w:sz="0" w:space="0" w:color="auto"/>
      </w:divBdr>
    </w:div>
    <w:div w:id="2133013086">
      <w:bodyDiv w:val="1"/>
      <w:marLeft w:val="0"/>
      <w:marRight w:val="0"/>
      <w:marTop w:val="0"/>
      <w:marBottom w:val="0"/>
      <w:divBdr>
        <w:top w:val="none" w:sz="0" w:space="0" w:color="auto"/>
        <w:left w:val="none" w:sz="0" w:space="0" w:color="auto"/>
        <w:bottom w:val="none" w:sz="0" w:space="0" w:color="auto"/>
        <w:right w:val="none" w:sz="0" w:space="0" w:color="auto"/>
      </w:divBdr>
    </w:div>
    <w:div w:id="2140491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footer" Target="footer6.xml"/><Relationship Id="rId21" Type="http://schemas.openxmlformats.org/officeDocument/2006/relationships/footer" Target="footer2.xml"/><Relationship Id="rId34" Type="http://schemas.openxmlformats.org/officeDocument/2006/relationships/header" Target="header1.xml"/><Relationship Id="rId42" Type="http://schemas.openxmlformats.org/officeDocument/2006/relationships/header" Target="header5.xml"/><Relationship Id="rId47"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footer" Target="footer5.xml"/><Relationship Id="rId40" Type="http://schemas.openxmlformats.org/officeDocument/2006/relationships/header" Target="header4.xml"/><Relationship Id="rId45" Type="http://schemas.openxmlformats.org/officeDocument/2006/relationships/footer" Target="footer9.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2.xml"/><Relationship Id="rId49" Type="http://schemas.microsoft.com/office/2019/05/relationships/documenttasks" Target="documenttasks/documenttasks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3.xml"/><Relationship Id="rId44" Type="http://schemas.openxmlformats.org/officeDocument/2006/relationships/image" Target="media/image21.gi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gif"/><Relationship Id="rId30" Type="http://schemas.openxmlformats.org/officeDocument/2006/relationships/image" Target="media/image18.gif"/><Relationship Id="rId35" Type="http://schemas.openxmlformats.org/officeDocument/2006/relationships/footer" Target="footer4.xml"/><Relationship Id="rId43" Type="http://schemas.openxmlformats.org/officeDocument/2006/relationships/footer" Target="footer8.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header" Target="header3.xml"/><Relationship Id="rId46"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styles" Target="styles.xml"/></Relationships>
</file>

<file path=word/documenttasks/documenttasks1.xml><?xml version="1.0" encoding="utf-8"?>
<t:Tasks xmlns:t="http://schemas.microsoft.com/office/tasks/2019/documenttasks" xmlns:oel="http://schemas.microsoft.com/office/2019/extlst">
  <t:Task id="{FE69ED2B-47E5-4B27-966D-C4602FE85779}">
    <t:Anchor>
      <t:Comment id="662767287"/>
    </t:Anchor>
    <t:History>
      <t:Event id="{7BFFB778-4D3D-45DC-B795-6510FE174CDE}" time="2023-01-29T14:17:27.717Z">
        <t:Attribution userId="S::will.wright@fiecon.com::22c6a2fe-741a-4a28-9755-1190b5e72835" userProvider="AD" userName="Will Wright"/>
        <t:Anchor>
          <t:Comment id="662767287"/>
        </t:Anchor>
        <t:Create/>
      </t:Event>
      <t:Event id="{56C7CA97-60D4-4121-A7A8-C7BBB66D7CA4}" time="2023-01-29T14:17:27.717Z">
        <t:Attribution userId="S::will.wright@fiecon.com::22c6a2fe-741a-4a28-9755-1190b5e72835" userProvider="AD" userName="Will Wright"/>
        <t:Anchor>
          <t:Comment id="662767287"/>
        </t:Anchor>
        <t:Assign userId="S::Sofie.Bojarski@fiecon.com::ec8d35fa-9159-4787-9d36-beea1ac597ba" userProvider="AD" userName="Sofie Czarnota-Bojarski"/>
      </t:Event>
      <t:Event id="{859C03DC-766D-495B-8894-2B1868CAC1B3}" time="2023-01-29T14:17:27.717Z">
        <t:Attribution userId="S::will.wright@fiecon.com::22c6a2fe-741a-4a28-9755-1190b5e72835" userProvider="AD" userName="Will Wright"/>
        <t:Anchor>
          <t:Comment id="662767287"/>
        </t:Anchor>
        <t:SetTitle title="LiveInsighter ref? @Sofie Czarnota-Bojarski "/>
      </t:Event>
      <t:Event id="{1EDE3EC9-15BD-4AC5-805A-026CF6097659}" time="2023-01-30T09:40:11.011Z">
        <t:Attribution userId="S::Sofie.Bojarski@fiecon.com::ec8d35fa-9159-4787-9d36-beea1ac597ba" userProvider="AD" userName="Sofie Czarnota-Bojarski"/>
        <t:Progress percentComplete="100"/>
      </t:Event>
    </t:History>
  </t:Task>
  <t:Task id="{1B2A8324-A146-417D-A067-995D3FF7F9BB}">
    <t:Anchor>
      <t:Comment id="662767299"/>
    </t:Anchor>
    <t:History>
      <t:Event id="{7BFFB778-4D3D-45DC-B795-6510FE174CDE}" time="2023-01-29T14:17:27.717Z">
        <t:Attribution userId="S::will.wright@fiecon.com::22c6a2fe-741a-4a28-9755-1190b5e72835" userProvider="AD" userName="Will Wright"/>
        <t:Anchor>
          <t:Comment id="662767299"/>
        </t:Anchor>
        <t:Create/>
      </t:Event>
      <t:Event id="{56C7CA97-60D4-4121-A7A8-C7BBB66D7CA4}" time="2023-01-29T14:17:27.717Z">
        <t:Attribution userId="S::will.wright@fiecon.com::22c6a2fe-741a-4a28-9755-1190b5e72835" userProvider="AD" userName="Will Wright"/>
        <t:Anchor>
          <t:Comment id="662767299"/>
        </t:Anchor>
        <t:Assign userId="S::Sofie.Bojarski@fiecon.com::ec8d35fa-9159-4787-9d36-beea1ac597ba" userProvider="AD" userName="Sofie Czarnota-Bojarski"/>
      </t:Event>
      <t:Event id="{859C03DC-766D-495B-8894-2B1868CAC1B3}" time="2023-01-29T14:17:27.717Z">
        <t:Attribution userId="S::will.wright@fiecon.com::22c6a2fe-741a-4a28-9755-1190b5e72835" userProvider="AD" userName="Will Wright"/>
        <t:Anchor>
          <t:Comment id="662767299"/>
        </t:Anchor>
        <t:SetTitle title="LiveInsighter ref? @Sofie Czarnota-Bojarski "/>
      </t:Event>
      <t:Event id="{E714F0D9-573D-470F-9A1A-A7FFD5D90CA4}" time="2023-01-30T09:41:07.958Z">
        <t:Attribution userId="S::Sofie.Bojarski@fiecon.com::ec8d35fa-9159-4787-9d36-beea1ac597ba" userProvider="AD" userName="Sofie Czarnota-Bojarski"/>
        <t:Progress percentComplete="100"/>
      </t:Event>
    </t:History>
  </t:Task>
  <t:Task id="{35734E95-5508-45F1-B931-44718AA4B480}">
    <t:Anchor>
      <t:Comment id="662872174"/>
    </t:Anchor>
    <t:History>
      <t:Event id="{C35E44D0-4DDE-4AD9-90AA-31FBDF5D977F}" time="2023-01-24T16:49:27.025Z">
        <t:Attribution userId="S::will.wright@fiecon.com::22c6a2fe-741a-4a28-9755-1190b5e72835" userProvider="AD" userName="Will Wright"/>
        <t:Anchor>
          <t:Comment id="662872172"/>
        </t:Anchor>
        <t:Create/>
      </t:Event>
      <t:Event id="{77CCF699-3156-4F0B-9EC4-AAA9DD3C1200}" time="2023-01-24T16:49:27.025Z">
        <t:Attribution userId="S::will.wright@fiecon.com::22c6a2fe-741a-4a28-9755-1190b5e72835" userProvider="AD" userName="Will Wright"/>
        <t:Anchor>
          <t:Comment id="662872172"/>
        </t:Anchor>
        <t:Assign userId="S::Sofie.Bojarski@fiecon.com::ec8d35fa-9159-4787-9d36-beea1ac597ba" userProvider="AD" userName="Sofie Czarnota-Bojarski"/>
      </t:Event>
      <t:Event id="{1B2819F0-2AD8-4A7E-A78F-502093A79011}" time="2023-01-24T16:49:27.025Z">
        <t:Attribution userId="S::will.wright@fiecon.com::22c6a2fe-741a-4a28-9755-1190b5e72835" userProvider="AD" userName="Will Wright"/>
        <t:Anchor>
          <t:Comment id="662872172"/>
        </t:Anchor>
        <t:SetTitle title="@Sofie Czarnota-Bojarski looks like 2L has repetition of SG...should one of the SGs be in 3L"/>
      </t:Event>
      <t:Event id="{381EABE3-2C13-49A4-A284-CA43433A4225}" time="2023-01-30T20:00:59.196Z">
        <t:Attribution userId="S::will.wright@fiecon.com::22c6a2fe-741a-4a28-9755-1190b5e72835" userProvider="AD" userName="Will Wright"/>
        <t:Progress percentComplete="100"/>
      </t:Event>
      <t:Event id="{4CC4D084-0031-4BA7-ABBA-9492E576AE90}" time="2023-01-30T20:01:05.098Z">
        <t:Attribution userId="S::will.wright@fiecon.com::22c6a2fe-741a-4a28-9755-1190b5e72835" userProvider="AD" userName="Will Wright"/>
        <t:Progress percentComplete="0"/>
      </t:Event>
      <t:Event id="{02D6018D-3DB2-405E-BF79-02B1B04DB407}" time="2023-01-30T20:03:29.812Z">
        <t:Attribution userId="S::will.wright@fiecon.com::22c6a2fe-741a-4a28-9755-1190b5e72835" userProvider="AD" userName="Will Wright"/>
        <t:Progress percentComplete="100"/>
      </t:Event>
      <t:Event id="{D374DE9C-40F3-4379-85F6-DFC461585709}" time="2023-01-30T20:03:30.994Z">
        <t:Attribution userId="S::will.wright@fiecon.com::22c6a2fe-741a-4a28-9755-1190b5e72835" userProvider="AD" userName="Will Wright"/>
        <t:Undo id="{02D6018D-3DB2-405E-BF79-02B1B04DB407}"/>
      </t:Event>
    </t:History>
  </t:Task>
</t:Task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B95489E0E09497DB8EEB1E537422179"/>
        <w:category>
          <w:name w:val="General"/>
          <w:gallery w:val="placeholder"/>
        </w:category>
        <w:types>
          <w:type w:val="bbPlcHdr"/>
        </w:types>
        <w:behaviors>
          <w:behavior w:val="content"/>
        </w:behaviors>
        <w:guid w:val="{2444E1BD-B5EA-4701-9378-B2C1A7124D99}"/>
      </w:docPartPr>
      <w:docPartBody>
        <w:p w:rsidR="00A6554C" w:rsidRDefault="00CE5061" w:rsidP="00CE5061">
          <w:pPr>
            <w:pStyle w:val="5B95489E0E09497DB8EEB1E537422179"/>
          </w:pPr>
          <w:r w:rsidRPr="00620E42">
            <w:rPr>
              <w:rStyle w:val="PlaceholderText"/>
            </w:rPr>
            <w:t>Click or tap here to enter text.</w:t>
          </w:r>
        </w:p>
      </w:docPartBody>
    </w:docPart>
    <w:docPart>
      <w:docPartPr>
        <w:name w:val="8C143A42E93E4E6B8C3F432F3C1C8FD7"/>
        <w:category>
          <w:name w:val="General"/>
          <w:gallery w:val="placeholder"/>
        </w:category>
        <w:types>
          <w:type w:val="bbPlcHdr"/>
        </w:types>
        <w:behaviors>
          <w:behavior w:val="content"/>
        </w:behaviors>
        <w:guid w:val="{72EA71BA-300E-482E-A54D-1F41DF2DDD58}"/>
      </w:docPartPr>
      <w:docPartBody>
        <w:p w:rsidR="0052312B" w:rsidRDefault="00F51317">
          <w:pPr>
            <w:pStyle w:val="8C143A42E93E4E6B8C3F432F3C1C8FD7"/>
          </w:pPr>
          <w:r w:rsidRPr="00620E4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TimesNewRoman">
    <w:altName w:val="Yu Gothic"/>
    <w:panose1 w:val="00000000000000000000"/>
    <w:charset w:val="80"/>
    <w:family w:val="auto"/>
    <w:notTrueType/>
    <w:pitch w:val="default"/>
    <w:sig w:usb0="00000003" w:usb1="08070000" w:usb2="00000010" w:usb3="00000000" w:csb0="0002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6CE4"/>
    <w:rsid w:val="0000316C"/>
    <w:rsid w:val="001571F9"/>
    <w:rsid w:val="00161DC4"/>
    <w:rsid w:val="00175083"/>
    <w:rsid w:val="00207F52"/>
    <w:rsid w:val="00211204"/>
    <w:rsid w:val="00214465"/>
    <w:rsid w:val="00273C91"/>
    <w:rsid w:val="002D612D"/>
    <w:rsid w:val="002E0B58"/>
    <w:rsid w:val="00300A88"/>
    <w:rsid w:val="00324297"/>
    <w:rsid w:val="00367DA7"/>
    <w:rsid w:val="003A03EE"/>
    <w:rsid w:val="003E3B17"/>
    <w:rsid w:val="003E7B63"/>
    <w:rsid w:val="003F1C6F"/>
    <w:rsid w:val="0045380F"/>
    <w:rsid w:val="00461598"/>
    <w:rsid w:val="00485AC4"/>
    <w:rsid w:val="004D22F9"/>
    <w:rsid w:val="00517C1F"/>
    <w:rsid w:val="0052312B"/>
    <w:rsid w:val="00581ACB"/>
    <w:rsid w:val="00602661"/>
    <w:rsid w:val="006320FB"/>
    <w:rsid w:val="00685B6C"/>
    <w:rsid w:val="006A0884"/>
    <w:rsid w:val="006E34B6"/>
    <w:rsid w:val="007861AF"/>
    <w:rsid w:val="007F557E"/>
    <w:rsid w:val="007F7250"/>
    <w:rsid w:val="008A7371"/>
    <w:rsid w:val="008C360E"/>
    <w:rsid w:val="00940233"/>
    <w:rsid w:val="00947A67"/>
    <w:rsid w:val="00950B08"/>
    <w:rsid w:val="00951D71"/>
    <w:rsid w:val="009E2A18"/>
    <w:rsid w:val="00A6554C"/>
    <w:rsid w:val="00B2632F"/>
    <w:rsid w:val="00B51850"/>
    <w:rsid w:val="00B52976"/>
    <w:rsid w:val="00BB3665"/>
    <w:rsid w:val="00BD7439"/>
    <w:rsid w:val="00BF1E18"/>
    <w:rsid w:val="00C069AF"/>
    <w:rsid w:val="00C22165"/>
    <w:rsid w:val="00C66CE4"/>
    <w:rsid w:val="00CC795D"/>
    <w:rsid w:val="00CE5061"/>
    <w:rsid w:val="00CF33F6"/>
    <w:rsid w:val="00CF50FE"/>
    <w:rsid w:val="00D2119B"/>
    <w:rsid w:val="00D64CEB"/>
    <w:rsid w:val="00DD025E"/>
    <w:rsid w:val="00DD2704"/>
    <w:rsid w:val="00DE09A1"/>
    <w:rsid w:val="00E045DF"/>
    <w:rsid w:val="00E10718"/>
    <w:rsid w:val="00E36A1D"/>
    <w:rsid w:val="00E436F3"/>
    <w:rsid w:val="00E51B66"/>
    <w:rsid w:val="00EE7EDD"/>
    <w:rsid w:val="00EF1D58"/>
    <w:rsid w:val="00EF5456"/>
    <w:rsid w:val="00F51317"/>
    <w:rsid w:val="00F55B5D"/>
    <w:rsid w:val="00F9230B"/>
    <w:rsid w:val="00FB0765"/>
    <w:rsid w:val="00FB117B"/>
    <w:rsid w:val="00FF364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95489E0E09497DB8EEB1E537422179">
    <w:name w:val="5B95489E0E09497DB8EEB1E537422179"/>
    <w:rsid w:val="00CE5061"/>
  </w:style>
  <w:style w:type="paragraph" w:customStyle="1" w:styleId="8C143A42E93E4E6B8C3F432F3C1C8FD7">
    <w:name w:val="8C143A42E93E4E6B8C3F432F3C1C8F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456"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74EFEBF-60DD-41C6-9C5C-B7E70CE11DCD}">
  <we:reference id="8bc018e3-f345-40d4-8f1d-97951765d531" version="3.0.0.0" store="EXCatalog" storeType="EXCatalog"/>
  <we:alternateReferences>
    <we:reference id="WA104380862" version="3.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37a3244b-8d9d-4aef-aec1-d0a9ae605831">
      <Terms xmlns="http://schemas.microsoft.com/office/infopath/2007/PartnerControls"/>
    </lcf76f155ced4ddcb4097134ff3c332f>
    <SharedWithUsers xmlns="83eb5440-7b86-44da-a554-9f8a9bbddb0c">
      <UserInfo>
        <DisplayName>Patel, Keyur</DisplayName>
        <AccountId>106</AccountId>
        <AccountType/>
      </UserInfo>
      <UserInfo>
        <DisplayName>Mughal, Farhan</DisplayName>
        <AccountId>28</AccountId>
        <AccountType/>
      </UserInfo>
      <UserInfo>
        <DisplayName>McLachlan, Safa</DisplayName>
        <AccountId>60</AccountId>
        <AccountType/>
      </UserInfo>
    </SharedWithUsers>
    <TaxCatchAll xmlns="83eb5440-7b86-44da-a554-9f8a9bbddb0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73246E86DD8774490A885F8B57BC5E1" ma:contentTypeVersion="14" ma:contentTypeDescription="Create a new document." ma:contentTypeScope="" ma:versionID="870b48da89bf4efb8f4a9d74569f3651">
  <xsd:schema xmlns:xsd="http://www.w3.org/2001/XMLSchema" xmlns:xs="http://www.w3.org/2001/XMLSchema" xmlns:p="http://schemas.microsoft.com/office/2006/metadata/properties" xmlns:ns2="37a3244b-8d9d-4aef-aec1-d0a9ae605831" xmlns:ns3="83eb5440-7b86-44da-a554-9f8a9bbddb0c" targetNamespace="http://schemas.microsoft.com/office/2006/metadata/properties" ma:root="true" ma:fieldsID="92a88eb61c7c476d799c3758b2bde129" ns2:_="" ns3:_="">
    <xsd:import namespace="37a3244b-8d9d-4aef-aec1-d0a9ae605831"/>
    <xsd:import namespace="83eb5440-7b86-44da-a554-9f8a9bbddb0c"/>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element ref="ns2:MediaServiceSearchProperties"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DateTaken"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a3244b-8d9d-4aef-aec1-d0a9ae60583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lcf76f155ced4ddcb4097134ff3c332f" ma:index="18" nillable="true" ma:taxonomy="true" ma:internalName="lcf76f155ced4ddcb4097134ff3c332f" ma:taxonomyFieldName="MediaServiceImageTags" ma:displayName="Image Tags" ma:readOnly="false" ma:fieldId="{5cf76f15-5ced-4ddc-b409-7134ff3c332f}" ma:taxonomyMulti="true" ma:sspId="f9e8461a-8119-4f82-8990-34d27a6b4b8f" ma:termSetId="09814cd3-568e-fe90-9814-8d621ff8fb84" ma:anchorId="fba54fb3-c3e1-fe81-a776-ca4b69148c4d" ma:open="true" ma:isKeyword="false">
      <xsd:complexType>
        <xsd:sequence>
          <xsd:element ref="pc:Terms" minOccurs="0" maxOccurs="1"/>
        </xsd:sequence>
      </xsd:complex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3eb5440-7b86-44da-a554-9f8a9bbddb0c"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TaxCatchAll" ma:index="19" nillable="true" ma:displayName="Taxonomy Catch All Column" ma:hidden="true" ma:list="{23cfcf79-cbb5-45cd-8ef2-a6bb54179dbb}" ma:internalName="TaxCatchAll" ma:showField="CatchAllData" ma:web="83eb5440-7b86-44da-a554-9f8a9bbddb0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56D92-4242-41C6-9B61-483714C7AC4C}">
  <ds:schemaRefs>
    <ds:schemaRef ds:uri="http://purl.org/dc/elements/1.1/"/>
    <ds:schemaRef ds:uri="http://schemas.microsoft.com/office/2006/metadata/properties"/>
    <ds:schemaRef ds:uri="http://purl.org/dc/terms/"/>
    <ds:schemaRef ds:uri="0b2f630d-eb13-429c-9fed-208db19ac429"/>
    <ds:schemaRef ds:uri="http://schemas.microsoft.com/office/2006/documentManagement/types"/>
    <ds:schemaRef ds:uri="http://schemas.openxmlformats.org/package/2006/metadata/core-properties"/>
    <ds:schemaRef ds:uri="http://purl.org/dc/dcmitype/"/>
    <ds:schemaRef ds:uri="http://schemas.microsoft.com/office/infopath/2007/PartnerControls"/>
    <ds:schemaRef ds:uri="8b435ef2-faa5-40b4-aba2-2d0e269bdfa8"/>
    <ds:schemaRef ds:uri="http://www.w3.org/XML/1998/namespace"/>
  </ds:schemaRefs>
</ds:datastoreItem>
</file>

<file path=customXml/itemProps2.xml><?xml version="1.0" encoding="utf-8"?>
<ds:datastoreItem xmlns:ds="http://schemas.openxmlformats.org/officeDocument/2006/customXml" ds:itemID="{624FFCE8-61A8-4356-950A-EFBF77BB0828}">
  <ds:schemaRefs>
    <ds:schemaRef ds:uri="http://schemas.microsoft.com/sharepoint/v3/contenttype/forms"/>
  </ds:schemaRefs>
</ds:datastoreItem>
</file>

<file path=customXml/itemProps3.xml><?xml version="1.0" encoding="utf-8"?>
<ds:datastoreItem xmlns:ds="http://schemas.openxmlformats.org/officeDocument/2006/customXml" ds:itemID="{02C75A85-DE75-4908-B6AC-D68A660680E9}"/>
</file>

<file path=customXml/itemProps4.xml><?xml version="1.0" encoding="utf-8"?>
<ds:datastoreItem xmlns:ds="http://schemas.openxmlformats.org/officeDocument/2006/customXml" ds:itemID="{4A1BD352-631D-4BC2-B88E-DAF3D2A1D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188</Pages>
  <Words>405834</Words>
  <Characters>2313259</Characters>
  <Application>Microsoft Office Word</Application>
  <DocSecurity>0</DocSecurity>
  <Lines>19277</Lines>
  <Paragraphs>5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666</CharactersWithSpaces>
  <SharedDoc>false</SharedDoc>
  <HLinks>
    <vt:vector size="1308" baseType="variant">
      <vt:variant>
        <vt:i4>7405629</vt:i4>
      </vt:variant>
      <vt:variant>
        <vt:i4>5432</vt:i4>
      </vt:variant>
      <vt:variant>
        <vt:i4>0</vt:i4>
      </vt:variant>
      <vt:variant>
        <vt:i4>5</vt:i4>
      </vt:variant>
      <vt:variant>
        <vt:lpwstr/>
      </vt:variant>
      <vt:variant>
        <vt:lpwstr>_ENREF_161</vt:lpwstr>
      </vt:variant>
      <vt:variant>
        <vt:i4>7798846</vt:i4>
      </vt:variant>
      <vt:variant>
        <vt:i4>5321</vt:i4>
      </vt:variant>
      <vt:variant>
        <vt:i4>0</vt:i4>
      </vt:variant>
      <vt:variant>
        <vt:i4>5</vt:i4>
      </vt:variant>
      <vt:variant>
        <vt:lpwstr/>
      </vt:variant>
      <vt:variant>
        <vt:lpwstr>_ENREF_157</vt:lpwstr>
      </vt:variant>
      <vt:variant>
        <vt:i4>7667774</vt:i4>
      </vt:variant>
      <vt:variant>
        <vt:i4>5241</vt:i4>
      </vt:variant>
      <vt:variant>
        <vt:i4>0</vt:i4>
      </vt:variant>
      <vt:variant>
        <vt:i4>5</vt:i4>
      </vt:variant>
      <vt:variant>
        <vt:lpwstr/>
      </vt:variant>
      <vt:variant>
        <vt:lpwstr>_ENREF_155</vt:lpwstr>
      </vt:variant>
      <vt:variant>
        <vt:i4>7471163</vt:i4>
      </vt:variant>
      <vt:variant>
        <vt:i4>3685</vt:i4>
      </vt:variant>
      <vt:variant>
        <vt:i4>0</vt:i4>
      </vt:variant>
      <vt:variant>
        <vt:i4>5</vt:i4>
      </vt:variant>
      <vt:variant>
        <vt:lpwstr/>
      </vt:variant>
      <vt:variant>
        <vt:lpwstr>_ENREF_102</vt:lpwstr>
      </vt:variant>
      <vt:variant>
        <vt:i4>7667771</vt:i4>
      </vt:variant>
      <vt:variant>
        <vt:i4>3404</vt:i4>
      </vt:variant>
      <vt:variant>
        <vt:i4>0</vt:i4>
      </vt:variant>
      <vt:variant>
        <vt:i4>5</vt:i4>
      </vt:variant>
      <vt:variant>
        <vt:lpwstr/>
      </vt:variant>
      <vt:variant>
        <vt:lpwstr>_ENREF_105</vt:lpwstr>
      </vt:variant>
      <vt:variant>
        <vt:i4>7471163</vt:i4>
      </vt:variant>
      <vt:variant>
        <vt:i4>3149</vt:i4>
      </vt:variant>
      <vt:variant>
        <vt:i4>0</vt:i4>
      </vt:variant>
      <vt:variant>
        <vt:i4>5</vt:i4>
      </vt:variant>
      <vt:variant>
        <vt:lpwstr/>
      </vt:variant>
      <vt:variant>
        <vt:lpwstr>_ENREF_102</vt:lpwstr>
      </vt:variant>
      <vt:variant>
        <vt:i4>7471163</vt:i4>
      </vt:variant>
      <vt:variant>
        <vt:i4>3125</vt:i4>
      </vt:variant>
      <vt:variant>
        <vt:i4>0</vt:i4>
      </vt:variant>
      <vt:variant>
        <vt:i4>5</vt:i4>
      </vt:variant>
      <vt:variant>
        <vt:lpwstr/>
      </vt:variant>
      <vt:variant>
        <vt:lpwstr>_ENREF_102</vt:lpwstr>
      </vt:variant>
      <vt:variant>
        <vt:i4>7667770</vt:i4>
      </vt:variant>
      <vt:variant>
        <vt:i4>2826</vt:i4>
      </vt:variant>
      <vt:variant>
        <vt:i4>0</vt:i4>
      </vt:variant>
      <vt:variant>
        <vt:i4>5</vt:i4>
      </vt:variant>
      <vt:variant>
        <vt:lpwstr/>
      </vt:variant>
      <vt:variant>
        <vt:lpwstr>_ENREF_115</vt:lpwstr>
      </vt:variant>
      <vt:variant>
        <vt:i4>7471162</vt:i4>
      </vt:variant>
      <vt:variant>
        <vt:i4>2740</vt:i4>
      </vt:variant>
      <vt:variant>
        <vt:i4>0</vt:i4>
      </vt:variant>
      <vt:variant>
        <vt:i4>5</vt:i4>
      </vt:variant>
      <vt:variant>
        <vt:lpwstr/>
      </vt:variant>
      <vt:variant>
        <vt:lpwstr>_ENREF_112</vt:lpwstr>
      </vt:variant>
      <vt:variant>
        <vt:i4>4653067</vt:i4>
      </vt:variant>
      <vt:variant>
        <vt:i4>1677</vt:i4>
      </vt:variant>
      <vt:variant>
        <vt:i4>0</vt:i4>
      </vt:variant>
      <vt:variant>
        <vt:i4>5</vt:i4>
      </vt:variant>
      <vt:variant>
        <vt:lpwstr/>
      </vt:variant>
      <vt:variant>
        <vt:lpwstr>_ENREF_68</vt:lpwstr>
      </vt:variant>
      <vt:variant>
        <vt:i4>1245245</vt:i4>
      </vt:variant>
      <vt:variant>
        <vt:i4>1250</vt:i4>
      </vt:variant>
      <vt:variant>
        <vt:i4>0</vt:i4>
      </vt:variant>
      <vt:variant>
        <vt:i4>5</vt:i4>
      </vt:variant>
      <vt:variant>
        <vt:lpwstr/>
      </vt:variant>
      <vt:variant>
        <vt:lpwstr>_Toc129351048</vt:lpwstr>
      </vt:variant>
      <vt:variant>
        <vt:i4>1245245</vt:i4>
      </vt:variant>
      <vt:variant>
        <vt:i4>1244</vt:i4>
      </vt:variant>
      <vt:variant>
        <vt:i4>0</vt:i4>
      </vt:variant>
      <vt:variant>
        <vt:i4>5</vt:i4>
      </vt:variant>
      <vt:variant>
        <vt:lpwstr/>
      </vt:variant>
      <vt:variant>
        <vt:lpwstr>_Toc129351047</vt:lpwstr>
      </vt:variant>
      <vt:variant>
        <vt:i4>1245245</vt:i4>
      </vt:variant>
      <vt:variant>
        <vt:i4>1238</vt:i4>
      </vt:variant>
      <vt:variant>
        <vt:i4>0</vt:i4>
      </vt:variant>
      <vt:variant>
        <vt:i4>5</vt:i4>
      </vt:variant>
      <vt:variant>
        <vt:lpwstr/>
      </vt:variant>
      <vt:variant>
        <vt:lpwstr>_Toc129351046</vt:lpwstr>
      </vt:variant>
      <vt:variant>
        <vt:i4>1245245</vt:i4>
      </vt:variant>
      <vt:variant>
        <vt:i4>1232</vt:i4>
      </vt:variant>
      <vt:variant>
        <vt:i4>0</vt:i4>
      </vt:variant>
      <vt:variant>
        <vt:i4>5</vt:i4>
      </vt:variant>
      <vt:variant>
        <vt:lpwstr/>
      </vt:variant>
      <vt:variant>
        <vt:lpwstr>_Toc129351045</vt:lpwstr>
      </vt:variant>
      <vt:variant>
        <vt:i4>1245245</vt:i4>
      </vt:variant>
      <vt:variant>
        <vt:i4>1226</vt:i4>
      </vt:variant>
      <vt:variant>
        <vt:i4>0</vt:i4>
      </vt:variant>
      <vt:variant>
        <vt:i4>5</vt:i4>
      </vt:variant>
      <vt:variant>
        <vt:lpwstr/>
      </vt:variant>
      <vt:variant>
        <vt:lpwstr>_Toc129351044</vt:lpwstr>
      </vt:variant>
      <vt:variant>
        <vt:i4>1245245</vt:i4>
      </vt:variant>
      <vt:variant>
        <vt:i4>1220</vt:i4>
      </vt:variant>
      <vt:variant>
        <vt:i4>0</vt:i4>
      </vt:variant>
      <vt:variant>
        <vt:i4>5</vt:i4>
      </vt:variant>
      <vt:variant>
        <vt:lpwstr/>
      </vt:variant>
      <vt:variant>
        <vt:lpwstr>_Toc129351043</vt:lpwstr>
      </vt:variant>
      <vt:variant>
        <vt:i4>1245245</vt:i4>
      </vt:variant>
      <vt:variant>
        <vt:i4>1214</vt:i4>
      </vt:variant>
      <vt:variant>
        <vt:i4>0</vt:i4>
      </vt:variant>
      <vt:variant>
        <vt:i4>5</vt:i4>
      </vt:variant>
      <vt:variant>
        <vt:lpwstr/>
      </vt:variant>
      <vt:variant>
        <vt:lpwstr>_Toc129351042</vt:lpwstr>
      </vt:variant>
      <vt:variant>
        <vt:i4>1245245</vt:i4>
      </vt:variant>
      <vt:variant>
        <vt:i4>1208</vt:i4>
      </vt:variant>
      <vt:variant>
        <vt:i4>0</vt:i4>
      </vt:variant>
      <vt:variant>
        <vt:i4>5</vt:i4>
      </vt:variant>
      <vt:variant>
        <vt:lpwstr/>
      </vt:variant>
      <vt:variant>
        <vt:lpwstr>_Toc129351041</vt:lpwstr>
      </vt:variant>
      <vt:variant>
        <vt:i4>1245245</vt:i4>
      </vt:variant>
      <vt:variant>
        <vt:i4>1202</vt:i4>
      </vt:variant>
      <vt:variant>
        <vt:i4>0</vt:i4>
      </vt:variant>
      <vt:variant>
        <vt:i4>5</vt:i4>
      </vt:variant>
      <vt:variant>
        <vt:lpwstr/>
      </vt:variant>
      <vt:variant>
        <vt:lpwstr>_Toc129351040</vt:lpwstr>
      </vt:variant>
      <vt:variant>
        <vt:i4>1310781</vt:i4>
      </vt:variant>
      <vt:variant>
        <vt:i4>1196</vt:i4>
      </vt:variant>
      <vt:variant>
        <vt:i4>0</vt:i4>
      </vt:variant>
      <vt:variant>
        <vt:i4>5</vt:i4>
      </vt:variant>
      <vt:variant>
        <vt:lpwstr/>
      </vt:variant>
      <vt:variant>
        <vt:lpwstr>_Toc129351039</vt:lpwstr>
      </vt:variant>
      <vt:variant>
        <vt:i4>1310781</vt:i4>
      </vt:variant>
      <vt:variant>
        <vt:i4>1190</vt:i4>
      </vt:variant>
      <vt:variant>
        <vt:i4>0</vt:i4>
      </vt:variant>
      <vt:variant>
        <vt:i4>5</vt:i4>
      </vt:variant>
      <vt:variant>
        <vt:lpwstr/>
      </vt:variant>
      <vt:variant>
        <vt:lpwstr>_Toc129351038</vt:lpwstr>
      </vt:variant>
      <vt:variant>
        <vt:i4>1310781</vt:i4>
      </vt:variant>
      <vt:variant>
        <vt:i4>1184</vt:i4>
      </vt:variant>
      <vt:variant>
        <vt:i4>0</vt:i4>
      </vt:variant>
      <vt:variant>
        <vt:i4>5</vt:i4>
      </vt:variant>
      <vt:variant>
        <vt:lpwstr/>
      </vt:variant>
      <vt:variant>
        <vt:lpwstr>_Toc129351037</vt:lpwstr>
      </vt:variant>
      <vt:variant>
        <vt:i4>1310781</vt:i4>
      </vt:variant>
      <vt:variant>
        <vt:i4>1178</vt:i4>
      </vt:variant>
      <vt:variant>
        <vt:i4>0</vt:i4>
      </vt:variant>
      <vt:variant>
        <vt:i4>5</vt:i4>
      </vt:variant>
      <vt:variant>
        <vt:lpwstr/>
      </vt:variant>
      <vt:variant>
        <vt:lpwstr>_Toc129351036</vt:lpwstr>
      </vt:variant>
      <vt:variant>
        <vt:i4>1310781</vt:i4>
      </vt:variant>
      <vt:variant>
        <vt:i4>1172</vt:i4>
      </vt:variant>
      <vt:variant>
        <vt:i4>0</vt:i4>
      </vt:variant>
      <vt:variant>
        <vt:i4>5</vt:i4>
      </vt:variant>
      <vt:variant>
        <vt:lpwstr/>
      </vt:variant>
      <vt:variant>
        <vt:lpwstr>_Toc129351035</vt:lpwstr>
      </vt:variant>
      <vt:variant>
        <vt:i4>1310781</vt:i4>
      </vt:variant>
      <vt:variant>
        <vt:i4>1166</vt:i4>
      </vt:variant>
      <vt:variant>
        <vt:i4>0</vt:i4>
      </vt:variant>
      <vt:variant>
        <vt:i4>5</vt:i4>
      </vt:variant>
      <vt:variant>
        <vt:lpwstr/>
      </vt:variant>
      <vt:variant>
        <vt:lpwstr>_Toc129351034</vt:lpwstr>
      </vt:variant>
      <vt:variant>
        <vt:i4>1310781</vt:i4>
      </vt:variant>
      <vt:variant>
        <vt:i4>1160</vt:i4>
      </vt:variant>
      <vt:variant>
        <vt:i4>0</vt:i4>
      </vt:variant>
      <vt:variant>
        <vt:i4>5</vt:i4>
      </vt:variant>
      <vt:variant>
        <vt:lpwstr/>
      </vt:variant>
      <vt:variant>
        <vt:lpwstr>_Toc129351033</vt:lpwstr>
      </vt:variant>
      <vt:variant>
        <vt:i4>1310781</vt:i4>
      </vt:variant>
      <vt:variant>
        <vt:i4>1154</vt:i4>
      </vt:variant>
      <vt:variant>
        <vt:i4>0</vt:i4>
      </vt:variant>
      <vt:variant>
        <vt:i4>5</vt:i4>
      </vt:variant>
      <vt:variant>
        <vt:lpwstr/>
      </vt:variant>
      <vt:variant>
        <vt:lpwstr>_Toc129351032</vt:lpwstr>
      </vt:variant>
      <vt:variant>
        <vt:i4>1310781</vt:i4>
      </vt:variant>
      <vt:variant>
        <vt:i4>1148</vt:i4>
      </vt:variant>
      <vt:variant>
        <vt:i4>0</vt:i4>
      </vt:variant>
      <vt:variant>
        <vt:i4>5</vt:i4>
      </vt:variant>
      <vt:variant>
        <vt:lpwstr/>
      </vt:variant>
      <vt:variant>
        <vt:lpwstr>_Toc129351031</vt:lpwstr>
      </vt:variant>
      <vt:variant>
        <vt:i4>1310781</vt:i4>
      </vt:variant>
      <vt:variant>
        <vt:i4>1142</vt:i4>
      </vt:variant>
      <vt:variant>
        <vt:i4>0</vt:i4>
      </vt:variant>
      <vt:variant>
        <vt:i4>5</vt:i4>
      </vt:variant>
      <vt:variant>
        <vt:lpwstr/>
      </vt:variant>
      <vt:variant>
        <vt:lpwstr>_Toc129351030</vt:lpwstr>
      </vt:variant>
      <vt:variant>
        <vt:i4>1376317</vt:i4>
      </vt:variant>
      <vt:variant>
        <vt:i4>1136</vt:i4>
      </vt:variant>
      <vt:variant>
        <vt:i4>0</vt:i4>
      </vt:variant>
      <vt:variant>
        <vt:i4>5</vt:i4>
      </vt:variant>
      <vt:variant>
        <vt:lpwstr/>
      </vt:variant>
      <vt:variant>
        <vt:lpwstr>_Toc129351029</vt:lpwstr>
      </vt:variant>
      <vt:variant>
        <vt:i4>1376317</vt:i4>
      </vt:variant>
      <vt:variant>
        <vt:i4>1130</vt:i4>
      </vt:variant>
      <vt:variant>
        <vt:i4>0</vt:i4>
      </vt:variant>
      <vt:variant>
        <vt:i4>5</vt:i4>
      </vt:variant>
      <vt:variant>
        <vt:lpwstr/>
      </vt:variant>
      <vt:variant>
        <vt:lpwstr>_Toc129351028</vt:lpwstr>
      </vt:variant>
      <vt:variant>
        <vt:i4>1376317</vt:i4>
      </vt:variant>
      <vt:variant>
        <vt:i4>1124</vt:i4>
      </vt:variant>
      <vt:variant>
        <vt:i4>0</vt:i4>
      </vt:variant>
      <vt:variant>
        <vt:i4>5</vt:i4>
      </vt:variant>
      <vt:variant>
        <vt:lpwstr/>
      </vt:variant>
      <vt:variant>
        <vt:lpwstr>_Toc129351027</vt:lpwstr>
      </vt:variant>
      <vt:variant>
        <vt:i4>1376317</vt:i4>
      </vt:variant>
      <vt:variant>
        <vt:i4>1118</vt:i4>
      </vt:variant>
      <vt:variant>
        <vt:i4>0</vt:i4>
      </vt:variant>
      <vt:variant>
        <vt:i4>5</vt:i4>
      </vt:variant>
      <vt:variant>
        <vt:lpwstr/>
      </vt:variant>
      <vt:variant>
        <vt:lpwstr>_Toc129351026</vt:lpwstr>
      </vt:variant>
      <vt:variant>
        <vt:i4>1376317</vt:i4>
      </vt:variant>
      <vt:variant>
        <vt:i4>1112</vt:i4>
      </vt:variant>
      <vt:variant>
        <vt:i4>0</vt:i4>
      </vt:variant>
      <vt:variant>
        <vt:i4>5</vt:i4>
      </vt:variant>
      <vt:variant>
        <vt:lpwstr/>
      </vt:variant>
      <vt:variant>
        <vt:lpwstr>_Toc129351025</vt:lpwstr>
      </vt:variant>
      <vt:variant>
        <vt:i4>1376317</vt:i4>
      </vt:variant>
      <vt:variant>
        <vt:i4>1106</vt:i4>
      </vt:variant>
      <vt:variant>
        <vt:i4>0</vt:i4>
      </vt:variant>
      <vt:variant>
        <vt:i4>5</vt:i4>
      </vt:variant>
      <vt:variant>
        <vt:lpwstr/>
      </vt:variant>
      <vt:variant>
        <vt:lpwstr>_Toc129351024</vt:lpwstr>
      </vt:variant>
      <vt:variant>
        <vt:i4>1376317</vt:i4>
      </vt:variant>
      <vt:variant>
        <vt:i4>1100</vt:i4>
      </vt:variant>
      <vt:variant>
        <vt:i4>0</vt:i4>
      </vt:variant>
      <vt:variant>
        <vt:i4>5</vt:i4>
      </vt:variant>
      <vt:variant>
        <vt:lpwstr/>
      </vt:variant>
      <vt:variant>
        <vt:lpwstr>_Toc129351023</vt:lpwstr>
      </vt:variant>
      <vt:variant>
        <vt:i4>1376317</vt:i4>
      </vt:variant>
      <vt:variant>
        <vt:i4>1094</vt:i4>
      </vt:variant>
      <vt:variant>
        <vt:i4>0</vt:i4>
      </vt:variant>
      <vt:variant>
        <vt:i4>5</vt:i4>
      </vt:variant>
      <vt:variant>
        <vt:lpwstr/>
      </vt:variant>
      <vt:variant>
        <vt:lpwstr>_Toc129351022</vt:lpwstr>
      </vt:variant>
      <vt:variant>
        <vt:i4>1376317</vt:i4>
      </vt:variant>
      <vt:variant>
        <vt:i4>1088</vt:i4>
      </vt:variant>
      <vt:variant>
        <vt:i4>0</vt:i4>
      </vt:variant>
      <vt:variant>
        <vt:i4>5</vt:i4>
      </vt:variant>
      <vt:variant>
        <vt:lpwstr/>
      </vt:variant>
      <vt:variant>
        <vt:lpwstr>_Toc129351021</vt:lpwstr>
      </vt:variant>
      <vt:variant>
        <vt:i4>1376317</vt:i4>
      </vt:variant>
      <vt:variant>
        <vt:i4>1082</vt:i4>
      </vt:variant>
      <vt:variant>
        <vt:i4>0</vt:i4>
      </vt:variant>
      <vt:variant>
        <vt:i4>5</vt:i4>
      </vt:variant>
      <vt:variant>
        <vt:lpwstr/>
      </vt:variant>
      <vt:variant>
        <vt:lpwstr>_Toc129351020</vt:lpwstr>
      </vt:variant>
      <vt:variant>
        <vt:i4>1441853</vt:i4>
      </vt:variant>
      <vt:variant>
        <vt:i4>1076</vt:i4>
      </vt:variant>
      <vt:variant>
        <vt:i4>0</vt:i4>
      </vt:variant>
      <vt:variant>
        <vt:i4>5</vt:i4>
      </vt:variant>
      <vt:variant>
        <vt:lpwstr/>
      </vt:variant>
      <vt:variant>
        <vt:lpwstr>_Toc129351019</vt:lpwstr>
      </vt:variant>
      <vt:variant>
        <vt:i4>1441853</vt:i4>
      </vt:variant>
      <vt:variant>
        <vt:i4>1070</vt:i4>
      </vt:variant>
      <vt:variant>
        <vt:i4>0</vt:i4>
      </vt:variant>
      <vt:variant>
        <vt:i4>5</vt:i4>
      </vt:variant>
      <vt:variant>
        <vt:lpwstr/>
      </vt:variant>
      <vt:variant>
        <vt:lpwstr>_Toc129351018</vt:lpwstr>
      </vt:variant>
      <vt:variant>
        <vt:i4>1441853</vt:i4>
      </vt:variant>
      <vt:variant>
        <vt:i4>1064</vt:i4>
      </vt:variant>
      <vt:variant>
        <vt:i4>0</vt:i4>
      </vt:variant>
      <vt:variant>
        <vt:i4>5</vt:i4>
      </vt:variant>
      <vt:variant>
        <vt:lpwstr/>
      </vt:variant>
      <vt:variant>
        <vt:lpwstr>_Toc129351017</vt:lpwstr>
      </vt:variant>
      <vt:variant>
        <vt:i4>1441853</vt:i4>
      </vt:variant>
      <vt:variant>
        <vt:i4>1058</vt:i4>
      </vt:variant>
      <vt:variant>
        <vt:i4>0</vt:i4>
      </vt:variant>
      <vt:variant>
        <vt:i4>5</vt:i4>
      </vt:variant>
      <vt:variant>
        <vt:lpwstr/>
      </vt:variant>
      <vt:variant>
        <vt:lpwstr>_Toc129351016</vt:lpwstr>
      </vt:variant>
      <vt:variant>
        <vt:i4>1441853</vt:i4>
      </vt:variant>
      <vt:variant>
        <vt:i4>1052</vt:i4>
      </vt:variant>
      <vt:variant>
        <vt:i4>0</vt:i4>
      </vt:variant>
      <vt:variant>
        <vt:i4>5</vt:i4>
      </vt:variant>
      <vt:variant>
        <vt:lpwstr/>
      </vt:variant>
      <vt:variant>
        <vt:lpwstr>_Toc129351015</vt:lpwstr>
      </vt:variant>
      <vt:variant>
        <vt:i4>1441853</vt:i4>
      </vt:variant>
      <vt:variant>
        <vt:i4>1046</vt:i4>
      </vt:variant>
      <vt:variant>
        <vt:i4>0</vt:i4>
      </vt:variant>
      <vt:variant>
        <vt:i4>5</vt:i4>
      </vt:variant>
      <vt:variant>
        <vt:lpwstr/>
      </vt:variant>
      <vt:variant>
        <vt:lpwstr>_Toc129351014</vt:lpwstr>
      </vt:variant>
      <vt:variant>
        <vt:i4>1441853</vt:i4>
      </vt:variant>
      <vt:variant>
        <vt:i4>1040</vt:i4>
      </vt:variant>
      <vt:variant>
        <vt:i4>0</vt:i4>
      </vt:variant>
      <vt:variant>
        <vt:i4>5</vt:i4>
      </vt:variant>
      <vt:variant>
        <vt:lpwstr/>
      </vt:variant>
      <vt:variant>
        <vt:lpwstr>_Toc129351013</vt:lpwstr>
      </vt:variant>
      <vt:variant>
        <vt:i4>1441853</vt:i4>
      </vt:variant>
      <vt:variant>
        <vt:i4>1034</vt:i4>
      </vt:variant>
      <vt:variant>
        <vt:i4>0</vt:i4>
      </vt:variant>
      <vt:variant>
        <vt:i4>5</vt:i4>
      </vt:variant>
      <vt:variant>
        <vt:lpwstr/>
      </vt:variant>
      <vt:variant>
        <vt:lpwstr>_Toc129351012</vt:lpwstr>
      </vt:variant>
      <vt:variant>
        <vt:i4>1441853</vt:i4>
      </vt:variant>
      <vt:variant>
        <vt:i4>1028</vt:i4>
      </vt:variant>
      <vt:variant>
        <vt:i4>0</vt:i4>
      </vt:variant>
      <vt:variant>
        <vt:i4>5</vt:i4>
      </vt:variant>
      <vt:variant>
        <vt:lpwstr/>
      </vt:variant>
      <vt:variant>
        <vt:lpwstr>_Toc129351011</vt:lpwstr>
      </vt:variant>
      <vt:variant>
        <vt:i4>1441853</vt:i4>
      </vt:variant>
      <vt:variant>
        <vt:i4>1022</vt:i4>
      </vt:variant>
      <vt:variant>
        <vt:i4>0</vt:i4>
      </vt:variant>
      <vt:variant>
        <vt:i4>5</vt:i4>
      </vt:variant>
      <vt:variant>
        <vt:lpwstr/>
      </vt:variant>
      <vt:variant>
        <vt:lpwstr>_Toc129351010</vt:lpwstr>
      </vt:variant>
      <vt:variant>
        <vt:i4>1507389</vt:i4>
      </vt:variant>
      <vt:variant>
        <vt:i4>1016</vt:i4>
      </vt:variant>
      <vt:variant>
        <vt:i4>0</vt:i4>
      </vt:variant>
      <vt:variant>
        <vt:i4>5</vt:i4>
      </vt:variant>
      <vt:variant>
        <vt:lpwstr/>
      </vt:variant>
      <vt:variant>
        <vt:lpwstr>_Toc129351009</vt:lpwstr>
      </vt:variant>
      <vt:variant>
        <vt:i4>1507389</vt:i4>
      </vt:variant>
      <vt:variant>
        <vt:i4>1010</vt:i4>
      </vt:variant>
      <vt:variant>
        <vt:i4>0</vt:i4>
      </vt:variant>
      <vt:variant>
        <vt:i4>5</vt:i4>
      </vt:variant>
      <vt:variant>
        <vt:lpwstr/>
      </vt:variant>
      <vt:variant>
        <vt:lpwstr>_Toc129351008</vt:lpwstr>
      </vt:variant>
      <vt:variant>
        <vt:i4>1507389</vt:i4>
      </vt:variant>
      <vt:variant>
        <vt:i4>1004</vt:i4>
      </vt:variant>
      <vt:variant>
        <vt:i4>0</vt:i4>
      </vt:variant>
      <vt:variant>
        <vt:i4>5</vt:i4>
      </vt:variant>
      <vt:variant>
        <vt:lpwstr/>
      </vt:variant>
      <vt:variant>
        <vt:lpwstr>_Toc129351007</vt:lpwstr>
      </vt:variant>
      <vt:variant>
        <vt:i4>1507389</vt:i4>
      </vt:variant>
      <vt:variant>
        <vt:i4>998</vt:i4>
      </vt:variant>
      <vt:variant>
        <vt:i4>0</vt:i4>
      </vt:variant>
      <vt:variant>
        <vt:i4>5</vt:i4>
      </vt:variant>
      <vt:variant>
        <vt:lpwstr/>
      </vt:variant>
      <vt:variant>
        <vt:lpwstr>_Toc129351006</vt:lpwstr>
      </vt:variant>
      <vt:variant>
        <vt:i4>1507389</vt:i4>
      </vt:variant>
      <vt:variant>
        <vt:i4>992</vt:i4>
      </vt:variant>
      <vt:variant>
        <vt:i4>0</vt:i4>
      </vt:variant>
      <vt:variant>
        <vt:i4>5</vt:i4>
      </vt:variant>
      <vt:variant>
        <vt:lpwstr/>
      </vt:variant>
      <vt:variant>
        <vt:lpwstr>_Toc129351005</vt:lpwstr>
      </vt:variant>
      <vt:variant>
        <vt:i4>1507389</vt:i4>
      </vt:variant>
      <vt:variant>
        <vt:i4>986</vt:i4>
      </vt:variant>
      <vt:variant>
        <vt:i4>0</vt:i4>
      </vt:variant>
      <vt:variant>
        <vt:i4>5</vt:i4>
      </vt:variant>
      <vt:variant>
        <vt:lpwstr/>
      </vt:variant>
      <vt:variant>
        <vt:lpwstr>_Toc129351004</vt:lpwstr>
      </vt:variant>
      <vt:variant>
        <vt:i4>1507389</vt:i4>
      </vt:variant>
      <vt:variant>
        <vt:i4>980</vt:i4>
      </vt:variant>
      <vt:variant>
        <vt:i4>0</vt:i4>
      </vt:variant>
      <vt:variant>
        <vt:i4>5</vt:i4>
      </vt:variant>
      <vt:variant>
        <vt:lpwstr/>
      </vt:variant>
      <vt:variant>
        <vt:lpwstr>_Toc129351003</vt:lpwstr>
      </vt:variant>
      <vt:variant>
        <vt:i4>1507389</vt:i4>
      </vt:variant>
      <vt:variant>
        <vt:i4>974</vt:i4>
      </vt:variant>
      <vt:variant>
        <vt:i4>0</vt:i4>
      </vt:variant>
      <vt:variant>
        <vt:i4>5</vt:i4>
      </vt:variant>
      <vt:variant>
        <vt:lpwstr/>
      </vt:variant>
      <vt:variant>
        <vt:lpwstr>_Toc129351002</vt:lpwstr>
      </vt:variant>
      <vt:variant>
        <vt:i4>1507389</vt:i4>
      </vt:variant>
      <vt:variant>
        <vt:i4>968</vt:i4>
      </vt:variant>
      <vt:variant>
        <vt:i4>0</vt:i4>
      </vt:variant>
      <vt:variant>
        <vt:i4>5</vt:i4>
      </vt:variant>
      <vt:variant>
        <vt:lpwstr/>
      </vt:variant>
      <vt:variant>
        <vt:lpwstr>_Toc129351001</vt:lpwstr>
      </vt:variant>
      <vt:variant>
        <vt:i4>1507389</vt:i4>
      </vt:variant>
      <vt:variant>
        <vt:i4>962</vt:i4>
      </vt:variant>
      <vt:variant>
        <vt:i4>0</vt:i4>
      </vt:variant>
      <vt:variant>
        <vt:i4>5</vt:i4>
      </vt:variant>
      <vt:variant>
        <vt:lpwstr/>
      </vt:variant>
      <vt:variant>
        <vt:lpwstr>_Toc129351000</vt:lpwstr>
      </vt:variant>
      <vt:variant>
        <vt:i4>2031668</vt:i4>
      </vt:variant>
      <vt:variant>
        <vt:i4>956</vt:i4>
      </vt:variant>
      <vt:variant>
        <vt:i4>0</vt:i4>
      </vt:variant>
      <vt:variant>
        <vt:i4>5</vt:i4>
      </vt:variant>
      <vt:variant>
        <vt:lpwstr/>
      </vt:variant>
      <vt:variant>
        <vt:lpwstr>_Toc129350999</vt:lpwstr>
      </vt:variant>
      <vt:variant>
        <vt:i4>2031668</vt:i4>
      </vt:variant>
      <vt:variant>
        <vt:i4>950</vt:i4>
      </vt:variant>
      <vt:variant>
        <vt:i4>0</vt:i4>
      </vt:variant>
      <vt:variant>
        <vt:i4>5</vt:i4>
      </vt:variant>
      <vt:variant>
        <vt:lpwstr/>
      </vt:variant>
      <vt:variant>
        <vt:lpwstr>_Toc129350998</vt:lpwstr>
      </vt:variant>
      <vt:variant>
        <vt:i4>2031668</vt:i4>
      </vt:variant>
      <vt:variant>
        <vt:i4>944</vt:i4>
      </vt:variant>
      <vt:variant>
        <vt:i4>0</vt:i4>
      </vt:variant>
      <vt:variant>
        <vt:i4>5</vt:i4>
      </vt:variant>
      <vt:variant>
        <vt:lpwstr/>
      </vt:variant>
      <vt:variant>
        <vt:lpwstr>_Toc129350997</vt:lpwstr>
      </vt:variant>
      <vt:variant>
        <vt:i4>2031668</vt:i4>
      </vt:variant>
      <vt:variant>
        <vt:i4>938</vt:i4>
      </vt:variant>
      <vt:variant>
        <vt:i4>0</vt:i4>
      </vt:variant>
      <vt:variant>
        <vt:i4>5</vt:i4>
      </vt:variant>
      <vt:variant>
        <vt:lpwstr/>
      </vt:variant>
      <vt:variant>
        <vt:lpwstr>_Toc129350996</vt:lpwstr>
      </vt:variant>
      <vt:variant>
        <vt:i4>2031668</vt:i4>
      </vt:variant>
      <vt:variant>
        <vt:i4>932</vt:i4>
      </vt:variant>
      <vt:variant>
        <vt:i4>0</vt:i4>
      </vt:variant>
      <vt:variant>
        <vt:i4>5</vt:i4>
      </vt:variant>
      <vt:variant>
        <vt:lpwstr/>
      </vt:variant>
      <vt:variant>
        <vt:lpwstr>_Toc129350995</vt:lpwstr>
      </vt:variant>
      <vt:variant>
        <vt:i4>2031668</vt:i4>
      </vt:variant>
      <vt:variant>
        <vt:i4>926</vt:i4>
      </vt:variant>
      <vt:variant>
        <vt:i4>0</vt:i4>
      </vt:variant>
      <vt:variant>
        <vt:i4>5</vt:i4>
      </vt:variant>
      <vt:variant>
        <vt:lpwstr/>
      </vt:variant>
      <vt:variant>
        <vt:lpwstr>_Toc129350994</vt:lpwstr>
      </vt:variant>
      <vt:variant>
        <vt:i4>2031668</vt:i4>
      </vt:variant>
      <vt:variant>
        <vt:i4>920</vt:i4>
      </vt:variant>
      <vt:variant>
        <vt:i4>0</vt:i4>
      </vt:variant>
      <vt:variant>
        <vt:i4>5</vt:i4>
      </vt:variant>
      <vt:variant>
        <vt:lpwstr/>
      </vt:variant>
      <vt:variant>
        <vt:lpwstr>_Toc129350993</vt:lpwstr>
      </vt:variant>
      <vt:variant>
        <vt:i4>2031668</vt:i4>
      </vt:variant>
      <vt:variant>
        <vt:i4>914</vt:i4>
      </vt:variant>
      <vt:variant>
        <vt:i4>0</vt:i4>
      </vt:variant>
      <vt:variant>
        <vt:i4>5</vt:i4>
      </vt:variant>
      <vt:variant>
        <vt:lpwstr/>
      </vt:variant>
      <vt:variant>
        <vt:lpwstr>_Toc129350992</vt:lpwstr>
      </vt:variant>
      <vt:variant>
        <vt:i4>2031668</vt:i4>
      </vt:variant>
      <vt:variant>
        <vt:i4>908</vt:i4>
      </vt:variant>
      <vt:variant>
        <vt:i4>0</vt:i4>
      </vt:variant>
      <vt:variant>
        <vt:i4>5</vt:i4>
      </vt:variant>
      <vt:variant>
        <vt:lpwstr/>
      </vt:variant>
      <vt:variant>
        <vt:lpwstr>_Toc129350991</vt:lpwstr>
      </vt:variant>
      <vt:variant>
        <vt:i4>2031668</vt:i4>
      </vt:variant>
      <vt:variant>
        <vt:i4>902</vt:i4>
      </vt:variant>
      <vt:variant>
        <vt:i4>0</vt:i4>
      </vt:variant>
      <vt:variant>
        <vt:i4>5</vt:i4>
      </vt:variant>
      <vt:variant>
        <vt:lpwstr/>
      </vt:variant>
      <vt:variant>
        <vt:lpwstr>_Toc129350990</vt:lpwstr>
      </vt:variant>
      <vt:variant>
        <vt:i4>1966132</vt:i4>
      </vt:variant>
      <vt:variant>
        <vt:i4>896</vt:i4>
      </vt:variant>
      <vt:variant>
        <vt:i4>0</vt:i4>
      </vt:variant>
      <vt:variant>
        <vt:i4>5</vt:i4>
      </vt:variant>
      <vt:variant>
        <vt:lpwstr/>
      </vt:variant>
      <vt:variant>
        <vt:lpwstr>_Toc129350989</vt:lpwstr>
      </vt:variant>
      <vt:variant>
        <vt:i4>1966132</vt:i4>
      </vt:variant>
      <vt:variant>
        <vt:i4>890</vt:i4>
      </vt:variant>
      <vt:variant>
        <vt:i4>0</vt:i4>
      </vt:variant>
      <vt:variant>
        <vt:i4>5</vt:i4>
      </vt:variant>
      <vt:variant>
        <vt:lpwstr/>
      </vt:variant>
      <vt:variant>
        <vt:lpwstr>_Toc129350988</vt:lpwstr>
      </vt:variant>
      <vt:variant>
        <vt:i4>1966132</vt:i4>
      </vt:variant>
      <vt:variant>
        <vt:i4>884</vt:i4>
      </vt:variant>
      <vt:variant>
        <vt:i4>0</vt:i4>
      </vt:variant>
      <vt:variant>
        <vt:i4>5</vt:i4>
      </vt:variant>
      <vt:variant>
        <vt:lpwstr/>
      </vt:variant>
      <vt:variant>
        <vt:lpwstr>_Toc129350987</vt:lpwstr>
      </vt:variant>
      <vt:variant>
        <vt:i4>1966132</vt:i4>
      </vt:variant>
      <vt:variant>
        <vt:i4>878</vt:i4>
      </vt:variant>
      <vt:variant>
        <vt:i4>0</vt:i4>
      </vt:variant>
      <vt:variant>
        <vt:i4>5</vt:i4>
      </vt:variant>
      <vt:variant>
        <vt:lpwstr/>
      </vt:variant>
      <vt:variant>
        <vt:lpwstr>_Toc129350986</vt:lpwstr>
      </vt:variant>
      <vt:variant>
        <vt:i4>1966132</vt:i4>
      </vt:variant>
      <vt:variant>
        <vt:i4>872</vt:i4>
      </vt:variant>
      <vt:variant>
        <vt:i4>0</vt:i4>
      </vt:variant>
      <vt:variant>
        <vt:i4>5</vt:i4>
      </vt:variant>
      <vt:variant>
        <vt:lpwstr/>
      </vt:variant>
      <vt:variant>
        <vt:lpwstr>_Toc129350985</vt:lpwstr>
      </vt:variant>
      <vt:variant>
        <vt:i4>1966132</vt:i4>
      </vt:variant>
      <vt:variant>
        <vt:i4>866</vt:i4>
      </vt:variant>
      <vt:variant>
        <vt:i4>0</vt:i4>
      </vt:variant>
      <vt:variant>
        <vt:i4>5</vt:i4>
      </vt:variant>
      <vt:variant>
        <vt:lpwstr/>
      </vt:variant>
      <vt:variant>
        <vt:lpwstr>_Toc129350984</vt:lpwstr>
      </vt:variant>
      <vt:variant>
        <vt:i4>1966132</vt:i4>
      </vt:variant>
      <vt:variant>
        <vt:i4>860</vt:i4>
      </vt:variant>
      <vt:variant>
        <vt:i4>0</vt:i4>
      </vt:variant>
      <vt:variant>
        <vt:i4>5</vt:i4>
      </vt:variant>
      <vt:variant>
        <vt:lpwstr/>
      </vt:variant>
      <vt:variant>
        <vt:lpwstr>_Toc129350983</vt:lpwstr>
      </vt:variant>
      <vt:variant>
        <vt:i4>1966132</vt:i4>
      </vt:variant>
      <vt:variant>
        <vt:i4>854</vt:i4>
      </vt:variant>
      <vt:variant>
        <vt:i4>0</vt:i4>
      </vt:variant>
      <vt:variant>
        <vt:i4>5</vt:i4>
      </vt:variant>
      <vt:variant>
        <vt:lpwstr/>
      </vt:variant>
      <vt:variant>
        <vt:lpwstr>_Toc129350982</vt:lpwstr>
      </vt:variant>
      <vt:variant>
        <vt:i4>1966132</vt:i4>
      </vt:variant>
      <vt:variant>
        <vt:i4>848</vt:i4>
      </vt:variant>
      <vt:variant>
        <vt:i4>0</vt:i4>
      </vt:variant>
      <vt:variant>
        <vt:i4>5</vt:i4>
      </vt:variant>
      <vt:variant>
        <vt:lpwstr/>
      </vt:variant>
      <vt:variant>
        <vt:lpwstr>_Toc129350981</vt:lpwstr>
      </vt:variant>
      <vt:variant>
        <vt:i4>1966132</vt:i4>
      </vt:variant>
      <vt:variant>
        <vt:i4>842</vt:i4>
      </vt:variant>
      <vt:variant>
        <vt:i4>0</vt:i4>
      </vt:variant>
      <vt:variant>
        <vt:i4>5</vt:i4>
      </vt:variant>
      <vt:variant>
        <vt:lpwstr/>
      </vt:variant>
      <vt:variant>
        <vt:lpwstr>_Toc129350980</vt:lpwstr>
      </vt:variant>
      <vt:variant>
        <vt:i4>1114164</vt:i4>
      </vt:variant>
      <vt:variant>
        <vt:i4>836</vt:i4>
      </vt:variant>
      <vt:variant>
        <vt:i4>0</vt:i4>
      </vt:variant>
      <vt:variant>
        <vt:i4>5</vt:i4>
      </vt:variant>
      <vt:variant>
        <vt:lpwstr/>
      </vt:variant>
      <vt:variant>
        <vt:lpwstr>_Toc129350979</vt:lpwstr>
      </vt:variant>
      <vt:variant>
        <vt:i4>1114164</vt:i4>
      </vt:variant>
      <vt:variant>
        <vt:i4>830</vt:i4>
      </vt:variant>
      <vt:variant>
        <vt:i4>0</vt:i4>
      </vt:variant>
      <vt:variant>
        <vt:i4>5</vt:i4>
      </vt:variant>
      <vt:variant>
        <vt:lpwstr/>
      </vt:variant>
      <vt:variant>
        <vt:lpwstr>_Toc129350978</vt:lpwstr>
      </vt:variant>
      <vt:variant>
        <vt:i4>1114164</vt:i4>
      </vt:variant>
      <vt:variant>
        <vt:i4>824</vt:i4>
      </vt:variant>
      <vt:variant>
        <vt:i4>0</vt:i4>
      </vt:variant>
      <vt:variant>
        <vt:i4>5</vt:i4>
      </vt:variant>
      <vt:variant>
        <vt:lpwstr/>
      </vt:variant>
      <vt:variant>
        <vt:lpwstr>_Toc129350977</vt:lpwstr>
      </vt:variant>
      <vt:variant>
        <vt:i4>1114164</vt:i4>
      </vt:variant>
      <vt:variant>
        <vt:i4>818</vt:i4>
      </vt:variant>
      <vt:variant>
        <vt:i4>0</vt:i4>
      </vt:variant>
      <vt:variant>
        <vt:i4>5</vt:i4>
      </vt:variant>
      <vt:variant>
        <vt:lpwstr/>
      </vt:variant>
      <vt:variant>
        <vt:lpwstr>_Toc129350976</vt:lpwstr>
      </vt:variant>
      <vt:variant>
        <vt:i4>1114164</vt:i4>
      </vt:variant>
      <vt:variant>
        <vt:i4>809</vt:i4>
      </vt:variant>
      <vt:variant>
        <vt:i4>0</vt:i4>
      </vt:variant>
      <vt:variant>
        <vt:i4>5</vt:i4>
      </vt:variant>
      <vt:variant>
        <vt:lpwstr/>
      </vt:variant>
      <vt:variant>
        <vt:lpwstr>_Toc129350975</vt:lpwstr>
      </vt:variant>
      <vt:variant>
        <vt:i4>1114164</vt:i4>
      </vt:variant>
      <vt:variant>
        <vt:i4>803</vt:i4>
      </vt:variant>
      <vt:variant>
        <vt:i4>0</vt:i4>
      </vt:variant>
      <vt:variant>
        <vt:i4>5</vt:i4>
      </vt:variant>
      <vt:variant>
        <vt:lpwstr/>
      </vt:variant>
      <vt:variant>
        <vt:lpwstr>_Toc129350974</vt:lpwstr>
      </vt:variant>
      <vt:variant>
        <vt:i4>1114164</vt:i4>
      </vt:variant>
      <vt:variant>
        <vt:i4>797</vt:i4>
      </vt:variant>
      <vt:variant>
        <vt:i4>0</vt:i4>
      </vt:variant>
      <vt:variant>
        <vt:i4>5</vt:i4>
      </vt:variant>
      <vt:variant>
        <vt:lpwstr/>
      </vt:variant>
      <vt:variant>
        <vt:lpwstr>_Toc129350973</vt:lpwstr>
      </vt:variant>
      <vt:variant>
        <vt:i4>1114164</vt:i4>
      </vt:variant>
      <vt:variant>
        <vt:i4>791</vt:i4>
      </vt:variant>
      <vt:variant>
        <vt:i4>0</vt:i4>
      </vt:variant>
      <vt:variant>
        <vt:i4>5</vt:i4>
      </vt:variant>
      <vt:variant>
        <vt:lpwstr/>
      </vt:variant>
      <vt:variant>
        <vt:lpwstr>_Toc129350972</vt:lpwstr>
      </vt:variant>
      <vt:variant>
        <vt:i4>1114164</vt:i4>
      </vt:variant>
      <vt:variant>
        <vt:i4>785</vt:i4>
      </vt:variant>
      <vt:variant>
        <vt:i4>0</vt:i4>
      </vt:variant>
      <vt:variant>
        <vt:i4>5</vt:i4>
      </vt:variant>
      <vt:variant>
        <vt:lpwstr/>
      </vt:variant>
      <vt:variant>
        <vt:lpwstr>_Toc129350971</vt:lpwstr>
      </vt:variant>
      <vt:variant>
        <vt:i4>1114164</vt:i4>
      </vt:variant>
      <vt:variant>
        <vt:i4>779</vt:i4>
      </vt:variant>
      <vt:variant>
        <vt:i4>0</vt:i4>
      </vt:variant>
      <vt:variant>
        <vt:i4>5</vt:i4>
      </vt:variant>
      <vt:variant>
        <vt:lpwstr/>
      </vt:variant>
      <vt:variant>
        <vt:lpwstr>_Toc129350970</vt:lpwstr>
      </vt:variant>
      <vt:variant>
        <vt:i4>1048628</vt:i4>
      </vt:variant>
      <vt:variant>
        <vt:i4>773</vt:i4>
      </vt:variant>
      <vt:variant>
        <vt:i4>0</vt:i4>
      </vt:variant>
      <vt:variant>
        <vt:i4>5</vt:i4>
      </vt:variant>
      <vt:variant>
        <vt:lpwstr/>
      </vt:variant>
      <vt:variant>
        <vt:lpwstr>_Toc129350969</vt:lpwstr>
      </vt:variant>
      <vt:variant>
        <vt:i4>1048628</vt:i4>
      </vt:variant>
      <vt:variant>
        <vt:i4>767</vt:i4>
      </vt:variant>
      <vt:variant>
        <vt:i4>0</vt:i4>
      </vt:variant>
      <vt:variant>
        <vt:i4>5</vt:i4>
      </vt:variant>
      <vt:variant>
        <vt:lpwstr/>
      </vt:variant>
      <vt:variant>
        <vt:lpwstr>_Toc129350968</vt:lpwstr>
      </vt:variant>
      <vt:variant>
        <vt:i4>1048628</vt:i4>
      </vt:variant>
      <vt:variant>
        <vt:i4>761</vt:i4>
      </vt:variant>
      <vt:variant>
        <vt:i4>0</vt:i4>
      </vt:variant>
      <vt:variant>
        <vt:i4>5</vt:i4>
      </vt:variant>
      <vt:variant>
        <vt:lpwstr/>
      </vt:variant>
      <vt:variant>
        <vt:lpwstr>_Toc129350967</vt:lpwstr>
      </vt:variant>
      <vt:variant>
        <vt:i4>1048628</vt:i4>
      </vt:variant>
      <vt:variant>
        <vt:i4>755</vt:i4>
      </vt:variant>
      <vt:variant>
        <vt:i4>0</vt:i4>
      </vt:variant>
      <vt:variant>
        <vt:i4>5</vt:i4>
      </vt:variant>
      <vt:variant>
        <vt:lpwstr/>
      </vt:variant>
      <vt:variant>
        <vt:lpwstr>_Toc129350966</vt:lpwstr>
      </vt:variant>
      <vt:variant>
        <vt:i4>1048628</vt:i4>
      </vt:variant>
      <vt:variant>
        <vt:i4>749</vt:i4>
      </vt:variant>
      <vt:variant>
        <vt:i4>0</vt:i4>
      </vt:variant>
      <vt:variant>
        <vt:i4>5</vt:i4>
      </vt:variant>
      <vt:variant>
        <vt:lpwstr/>
      </vt:variant>
      <vt:variant>
        <vt:lpwstr>_Toc129350965</vt:lpwstr>
      </vt:variant>
      <vt:variant>
        <vt:i4>1048628</vt:i4>
      </vt:variant>
      <vt:variant>
        <vt:i4>743</vt:i4>
      </vt:variant>
      <vt:variant>
        <vt:i4>0</vt:i4>
      </vt:variant>
      <vt:variant>
        <vt:i4>5</vt:i4>
      </vt:variant>
      <vt:variant>
        <vt:lpwstr/>
      </vt:variant>
      <vt:variant>
        <vt:lpwstr>_Toc129350964</vt:lpwstr>
      </vt:variant>
      <vt:variant>
        <vt:i4>1048628</vt:i4>
      </vt:variant>
      <vt:variant>
        <vt:i4>737</vt:i4>
      </vt:variant>
      <vt:variant>
        <vt:i4>0</vt:i4>
      </vt:variant>
      <vt:variant>
        <vt:i4>5</vt:i4>
      </vt:variant>
      <vt:variant>
        <vt:lpwstr/>
      </vt:variant>
      <vt:variant>
        <vt:lpwstr>_Toc129350963</vt:lpwstr>
      </vt:variant>
      <vt:variant>
        <vt:i4>1048628</vt:i4>
      </vt:variant>
      <vt:variant>
        <vt:i4>731</vt:i4>
      </vt:variant>
      <vt:variant>
        <vt:i4>0</vt:i4>
      </vt:variant>
      <vt:variant>
        <vt:i4>5</vt:i4>
      </vt:variant>
      <vt:variant>
        <vt:lpwstr/>
      </vt:variant>
      <vt:variant>
        <vt:lpwstr>_Toc129350962</vt:lpwstr>
      </vt:variant>
      <vt:variant>
        <vt:i4>1048628</vt:i4>
      </vt:variant>
      <vt:variant>
        <vt:i4>725</vt:i4>
      </vt:variant>
      <vt:variant>
        <vt:i4>0</vt:i4>
      </vt:variant>
      <vt:variant>
        <vt:i4>5</vt:i4>
      </vt:variant>
      <vt:variant>
        <vt:lpwstr/>
      </vt:variant>
      <vt:variant>
        <vt:lpwstr>_Toc129350961</vt:lpwstr>
      </vt:variant>
      <vt:variant>
        <vt:i4>1048628</vt:i4>
      </vt:variant>
      <vt:variant>
        <vt:i4>719</vt:i4>
      </vt:variant>
      <vt:variant>
        <vt:i4>0</vt:i4>
      </vt:variant>
      <vt:variant>
        <vt:i4>5</vt:i4>
      </vt:variant>
      <vt:variant>
        <vt:lpwstr/>
      </vt:variant>
      <vt:variant>
        <vt:lpwstr>_Toc129350960</vt:lpwstr>
      </vt:variant>
      <vt:variant>
        <vt:i4>1245236</vt:i4>
      </vt:variant>
      <vt:variant>
        <vt:i4>713</vt:i4>
      </vt:variant>
      <vt:variant>
        <vt:i4>0</vt:i4>
      </vt:variant>
      <vt:variant>
        <vt:i4>5</vt:i4>
      </vt:variant>
      <vt:variant>
        <vt:lpwstr/>
      </vt:variant>
      <vt:variant>
        <vt:lpwstr>_Toc129350959</vt:lpwstr>
      </vt:variant>
      <vt:variant>
        <vt:i4>1245236</vt:i4>
      </vt:variant>
      <vt:variant>
        <vt:i4>707</vt:i4>
      </vt:variant>
      <vt:variant>
        <vt:i4>0</vt:i4>
      </vt:variant>
      <vt:variant>
        <vt:i4>5</vt:i4>
      </vt:variant>
      <vt:variant>
        <vt:lpwstr/>
      </vt:variant>
      <vt:variant>
        <vt:lpwstr>_Toc129350958</vt:lpwstr>
      </vt:variant>
      <vt:variant>
        <vt:i4>1245236</vt:i4>
      </vt:variant>
      <vt:variant>
        <vt:i4>701</vt:i4>
      </vt:variant>
      <vt:variant>
        <vt:i4>0</vt:i4>
      </vt:variant>
      <vt:variant>
        <vt:i4>5</vt:i4>
      </vt:variant>
      <vt:variant>
        <vt:lpwstr/>
      </vt:variant>
      <vt:variant>
        <vt:lpwstr>_Toc129350957</vt:lpwstr>
      </vt:variant>
      <vt:variant>
        <vt:i4>1245236</vt:i4>
      </vt:variant>
      <vt:variant>
        <vt:i4>695</vt:i4>
      </vt:variant>
      <vt:variant>
        <vt:i4>0</vt:i4>
      </vt:variant>
      <vt:variant>
        <vt:i4>5</vt:i4>
      </vt:variant>
      <vt:variant>
        <vt:lpwstr/>
      </vt:variant>
      <vt:variant>
        <vt:lpwstr>_Toc129350956</vt:lpwstr>
      </vt:variant>
      <vt:variant>
        <vt:i4>1245236</vt:i4>
      </vt:variant>
      <vt:variant>
        <vt:i4>689</vt:i4>
      </vt:variant>
      <vt:variant>
        <vt:i4>0</vt:i4>
      </vt:variant>
      <vt:variant>
        <vt:i4>5</vt:i4>
      </vt:variant>
      <vt:variant>
        <vt:lpwstr/>
      </vt:variant>
      <vt:variant>
        <vt:lpwstr>_Toc129350955</vt:lpwstr>
      </vt:variant>
      <vt:variant>
        <vt:i4>1245236</vt:i4>
      </vt:variant>
      <vt:variant>
        <vt:i4>683</vt:i4>
      </vt:variant>
      <vt:variant>
        <vt:i4>0</vt:i4>
      </vt:variant>
      <vt:variant>
        <vt:i4>5</vt:i4>
      </vt:variant>
      <vt:variant>
        <vt:lpwstr/>
      </vt:variant>
      <vt:variant>
        <vt:lpwstr>_Toc129350954</vt:lpwstr>
      </vt:variant>
      <vt:variant>
        <vt:i4>1245236</vt:i4>
      </vt:variant>
      <vt:variant>
        <vt:i4>677</vt:i4>
      </vt:variant>
      <vt:variant>
        <vt:i4>0</vt:i4>
      </vt:variant>
      <vt:variant>
        <vt:i4>5</vt:i4>
      </vt:variant>
      <vt:variant>
        <vt:lpwstr/>
      </vt:variant>
      <vt:variant>
        <vt:lpwstr>_Toc129350953</vt:lpwstr>
      </vt:variant>
      <vt:variant>
        <vt:i4>1245236</vt:i4>
      </vt:variant>
      <vt:variant>
        <vt:i4>671</vt:i4>
      </vt:variant>
      <vt:variant>
        <vt:i4>0</vt:i4>
      </vt:variant>
      <vt:variant>
        <vt:i4>5</vt:i4>
      </vt:variant>
      <vt:variant>
        <vt:lpwstr/>
      </vt:variant>
      <vt:variant>
        <vt:lpwstr>_Toc129350952</vt:lpwstr>
      </vt:variant>
      <vt:variant>
        <vt:i4>1245236</vt:i4>
      </vt:variant>
      <vt:variant>
        <vt:i4>665</vt:i4>
      </vt:variant>
      <vt:variant>
        <vt:i4>0</vt:i4>
      </vt:variant>
      <vt:variant>
        <vt:i4>5</vt:i4>
      </vt:variant>
      <vt:variant>
        <vt:lpwstr/>
      </vt:variant>
      <vt:variant>
        <vt:lpwstr>_Toc129350951</vt:lpwstr>
      </vt:variant>
      <vt:variant>
        <vt:i4>1245236</vt:i4>
      </vt:variant>
      <vt:variant>
        <vt:i4>659</vt:i4>
      </vt:variant>
      <vt:variant>
        <vt:i4>0</vt:i4>
      </vt:variant>
      <vt:variant>
        <vt:i4>5</vt:i4>
      </vt:variant>
      <vt:variant>
        <vt:lpwstr/>
      </vt:variant>
      <vt:variant>
        <vt:lpwstr>_Toc129350950</vt:lpwstr>
      </vt:variant>
      <vt:variant>
        <vt:i4>1179700</vt:i4>
      </vt:variant>
      <vt:variant>
        <vt:i4>653</vt:i4>
      </vt:variant>
      <vt:variant>
        <vt:i4>0</vt:i4>
      </vt:variant>
      <vt:variant>
        <vt:i4>5</vt:i4>
      </vt:variant>
      <vt:variant>
        <vt:lpwstr/>
      </vt:variant>
      <vt:variant>
        <vt:lpwstr>_Toc129350949</vt:lpwstr>
      </vt:variant>
      <vt:variant>
        <vt:i4>1179700</vt:i4>
      </vt:variant>
      <vt:variant>
        <vt:i4>647</vt:i4>
      </vt:variant>
      <vt:variant>
        <vt:i4>0</vt:i4>
      </vt:variant>
      <vt:variant>
        <vt:i4>5</vt:i4>
      </vt:variant>
      <vt:variant>
        <vt:lpwstr/>
      </vt:variant>
      <vt:variant>
        <vt:lpwstr>_Toc129350948</vt:lpwstr>
      </vt:variant>
      <vt:variant>
        <vt:i4>1179700</vt:i4>
      </vt:variant>
      <vt:variant>
        <vt:i4>641</vt:i4>
      </vt:variant>
      <vt:variant>
        <vt:i4>0</vt:i4>
      </vt:variant>
      <vt:variant>
        <vt:i4>5</vt:i4>
      </vt:variant>
      <vt:variant>
        <vt:lpwstr/>
      </vt:variant>
      <vt:variant>
        <vt:lpwstr>_Toc129350947</vt:lpwstr>
      </vt:variant>
      <vt:variant>
        <vt:i4>1179700</vt:i4>
      </vt:variant>
      <vt:variant>
        <vt:i4>635</vt:i4>
      </vt:variant>
      <vt:variant>
        <vt:i4>0</vt:i4>
      </vt:variant>
      <vt:variant>
        <vt:i4>5</vt:i4>
      </vt:variant>
      <vt:variant>
        <vt:lpwstr/>
      </vt:variant>
      <vt:variant>
        <vt:lpwstr>_Toc129350946</vt:lpwstr>
      </vt:variant>
      <vt:variant>
        <vt:i4>1179700</vt:i4>
      </vt:variant>
      <vt:variant>
        <vt:i4>629</vt:i4>
      </vt:variant>
      <vt:variant>
        <vt:i4>0</vt:i4>
      </vt:variant>
      <vt:variant>
        <vt:i4>5</vt:i4>
      </vt:variant>
      <vt:variant>
        <vt:lpwstr/>
      </vt:variant>
      <vt:variant>
        <vt:lpwstr>_Toc129350945</vt:lpwstr>
      </vt:variant>
      <vt:variant>
        <vt:i4>1179700</vt:i4>
      </vt:variant>
      <vt:variant>
        <vt:i4>623</vt:i4>
      </vt:variant>
      <vt:variant>
        <vt:i4>0</vt:i4>
      </vt:variant>
      <vt:variant>
        <vt:i4>5</vt:i4>
      </vt:variant>
      <vt:variant>
        <vt:lpwstr/>
      </vt:variant>
      <vt:variant>
        <vt:lpwstr>_Toc129350944</vt:lpwstr>
      </vt:variant>
      <vt:variant>
        <vt:i4>1179700</vt:i4>
      </vt:variant>
      <vt:variant>
        <vt:i4>617</vt:i4>
      </vt:variant>
      <vt:variant>
        <vt:i4>0</vt:i4>
      </vt:variant>
      <vt:variant>
        <vt:i4>5</vt:i4>
      </vt:variant>
      <vt:variant>
        <vt:lpwstr/>
      </vt:variant>
      <vt:variant>
        <vt:lpwstr>_Toc129350943</vt:lpwstr>
      </vt:variant>
      <vt:variant>
        <vt:i4>1179700</vt:i4>
      </vt:variant>
      <vt:variant>
        <vt:i4>611</vt:i4>
      </vt:variant>
      <vt:variant>
        <vt:i4>0</vt:i4>
      </vt:variant>
      <vt:variant>
        <vt:i4>5</vt:i4>
      </vt:variant>
      <vt:variant>
        <vt:lpwstr/>
      </vt:variant>
      <vt:variant>
        <vt:lpwstr>_Toc129350942</vt:lpwstr>
      </vt:variant>
      <vt:variant>
        <vt:i4>1179700</vt:i4>
      </vt:variant>
      <vt:variant>
        <vt:i4>605</vt:i4>
      </vt:variant>
      <vt:variant>
        <vt:i4>0</vt:i4>
      </vt:variant>
      <vt:variant>
        <vt:i4>5</vt:i4>
      </vt:variant>
      <vt:variant>
        <vt:lpwstr/>
      </vt:variant>
      <vt:variant>
        <vt:lpwstr>_Toc129350941</vt:lpwstr>
      </vt:variant>
      <vt:variant>
        <vt:i4>1179700</vt:i4>
      </vt:variant>
      <vt:variant>
        <vt:i4>599</vt:i4>
      </vt:variant>
      <vt:variant>
        <vt:i4>0</vt:i4>
      </vt:variant>
      <vt:variant>
        <vt:i4>5</vt:i4>
      </vt:variant>
      <vt:variant>
        <vt:lpwstr/>
      </vt:variant>
      <vt:variant>
        <vt:lpwstr>_Toc129350940</vt:lpwstr>
      </vt:variant>
      <vt:variant>
        <vt:i4>1376308</vt:i4>
      </vt:variant>
      <vt:variant>
        <vt:i4>593</vt:i4>
      </vt:variant>
      <vt:variant>
        <vt:i4>0</vt:i4>
      </vt:variant>
      <vt:variant>
        <vt:i4>5</vt:i4>
      </vt:variant>
      <vt:variant>
        <vt:lpwstr/>
      </vt:variant>
      <vt:variant>
        <vt:lpwstr>_Toc129350939</vt:lpwstr>
      </vt:variant>
      <vt:variant>
        <vt:i4>1376308</vt:i4>
      </vt:variant>
      <vt:variant>
        <vt:i4>587</vt:i4>
      </vt:variant>
      <vt:variant>
        <vt:i4>0</vt:i4>
      </vt:variant>
      <vt:variant>
        <vt:i4>5</vt:i4>
      </vt:variant>
      <vt:variant>
        <vt:lpwstr/>
      </vt:variant>
      <vt:variant>
        <vt:lpwstr>_Toc129350938</vt:lpwstr>
      </vt:variant>
      <vt:variant>
        <vt:i4>1376308</vt:i4>
      </vt:variant>
      <vt:variant>
        <vt:i4>581</vt:i4>
      </vt:variant>
      <vt:variant>
        <vt:i4>0</vt:i4>
      </vt:variant>
      <vt:variant>
        <vt:i4>5</vt:i4>
      </vt:variant>
      <vt:variant>
        <vt:lpwstr/>
      </vt:variant>
      <vt:variant>
        <vt:lpwstr>_Toc129350937</vt:lpwstr>
      </vt:variant>
      <vt:variant>
        <vt:i4>1376308</vt:i4>
      </vt:variant>
      <vt:variant>
        <vt:i4>575</vt:i4>
      </vt:variant>
      <vt:variant>
        <vt:i4>0</vt:i4>
      </vt:variant>
      <vt:variant>
        <vt:i4>5</vt:i4>
      </vt:variant>
      <vt:variant>
        <vt:lpwstr/>
      </vt:variant>
      <vt:variant>
        <vt:lpwstr>_Toc129350936</vt:lpwstr>
      </vt:variant>
      <vt:variant>
        <vt:i4>1376308</vt:i4>
      </vt:variant>
      <vt:variant>
        <vt:i4>569</vt:i4>
      </vt:variant>
      <vt:variant>
        <vt:i4>0</vt:i4>
      </vt:variant>
      <vt:variant>
        <vt:i4>5</vt:i4>
      </vt:variant>
      <vt:variant>
        <vt:lpwstr/>
      </vt:variant>
      <vt:variant>
        <vt:lpwstr>_Toc129350935</vt:lpwstr>
      </vt:variant>
      <vt:variant>
        <vt:i4>1376308</vt:i4>
      </vt:variant>
      <vt:variant>
        <vt:i4>563</vt:i4>
      </vt:variant>
      <vt:variant>
        <vt:i4>0</vt:i4>
      </vt:variant>
      <vt:variant>
        <vt:i4>5</vt:i4>
      </vt:variant>
      <vt:variant>
        <vt:lpwstr/>
      </vt:variant>
      <vt:variant>
        <vt:lpwstr>_Toc129350934</vt:lpwstr>
      </vt:variant>
      <vt:variant>
        <vt:i4>1376308</vt:i4>
      </vt:variant>
      <vt:variant>
        <vt:i4>557</vt:i4>
      </vt:variant>
      <vt:variant>
        <vt:i4>0</vt:i4>
      </vt:variant>
      <vt:variant>
        <vt:i4>5</vt:i4>
      </vt:variant>
      <vt:variant>
        <vt:lpwstr/>
      </vt:variant>
      <vt:variant>
        <vt:lpwstr>_Toc129350933</vt:lpwstr>
      </vt:variant>
      <vt:variant>
        <vt:i4>1376308</vt:i4>
      </vt:variant>
      <vt:variant>
        <vt:i4>551</vt:i4>
      </vt:variant>
      <vt:variant>
        <vt:i4>0</vt:i4>
      </vt:variant>
      <vt:variant>
        <vt:i4>5</vt:i4>
      </vt:variant>
      <vt:variant>
        <vt:lpwstr/>
      </vt:variant>
      <vt:variant>
        <vt:lpwstr>_Toc129350932</vt:lpwstr>
      </vt:variant>
      <vt:variant>
        <vt:i4>1376308</vt:i4>
      </vt:variant>
      <vt:variant>
        <vt:i4>545</vt:i4>
      </vt:variant>
      <vt:variant>
        <vt:i4>0</vt:i4>
      </vt:variant>
      <vt:variant>
        <vt:i4>5</vt:i4>
      </vt:variant>
      <vt:variant>
        <vt:lpwstr/>
      </vt:variant>
      <vt:variant>
        <vt:lpwstr>_Toc129350931</vt:lpwstr>
      </vt:variant>
      <vt:variant>
        <vt:i4>1376308</vt:i4>
      </vt:variant>
      <vt:variant>
        <vt:i4>539</vt:i4>
      </vt:variant>
      <vt:variant>
        <vt:i4>0</vt:i4>
      </vt:variant>
      <vt:variant>
        <vt:i4>5</vt:i4>
      </vt:variant>
      <vt:variant>
        <vt:lpwstr/>
      </vt:variant>
      <vt:variant>
        <vt:lpwstr>_Toc129350930</vt:lpwstr>
      </vt:variant>
      <vt:variant>
        <vt:i4>1310772</vt:i4>
      </vt:variant>
      <vt:variant>
        <vt:i4>533</vt:i4>
      </vt:variant>
      <vt:variant>
        <vt:i4>0</vt:i4>
      </vt:variant>
      <vt:variant>
        <vt:i4>5</vt:i4>
      </vt:variant>
      <vt:variant>
        <vt:lpwstr/>
      </vt:variant>
      <vt:variant>
        <vt:lpwstr>_Toc129350929</vt:lpwstr>
      </vt:variant>
      <vt:variant>
        <vt:i4>1310772</vt:i4>
      </vt:variant>
      <vt:variant>
        <vt:i4>527</vt:i4>
      </vt:variant>
      <vt:variant>
        <vt:i4>0</vt:i4>
      </vt:variant>
      <vt:variant>
        <vt:i4>5</vt:i4>
      </vt:variant>
      <vt:variant>
        <vt:lpwstr/>
      </vt:variant>
      <vt:variant>
        <vt:lpwstr>_Toc129350928</vt:lpwstr>
      </vt:variant>
      <vt:variant>
        <vt:i4>1310772</vt:i4>
      </vt:variant>
      <vt:variant>
        <vt:i4>521</vt:i4>
      </vt:variant>
      <vt:variant>
        <vt:i4>0</vt:i4>
      </vt:variant>
      <vt:variant>
        <vt:i4>5</vt:i4>
      </vt:variant>
      <vt:variant>
        <vt:lpwstr/>
      </vt:variant>
      <vt:variant>
        <vt:lpwstr>_Toc129350927</vt:lpwstr>
      </vt:variant>
      <vt:variant>
        <vt:i4>1310772</vt:i4>
      </vt:variant>
      <vt:variant>
        <vt:i4>512</vt:i4>
      </vt:variant>
      <vt:variant>
        <vt:i4>0</vt:i4>
      </vt:variant>
      <vt:variant>
        <vt:i4>5</vt:i4>
      </vt:variant>
      <vt:variant>
        <vt:lpwstr/>
      </vt:variant>
      <vt:variant>
        <vt:lpwstr>_Toc129350926</vt:lpwstr>
      </vt:variant>
      <vt:variant>
        <vt:i4>1310772</vt:i4>
      </vt:variant>
      <vt:variant>
        <vt:i4>506</vt:i4>
      </vt:variant>
      <vt:variant>
        <vt:i4>0</vt:i4>
      </vt:variant>
      <vt:variant>
        <vt:i4>5</vt:i4>
      </vt:variant>
      <vt:variant>
        <vt:lpwstr/>
      </vt:variant>
      <vt:variant>
        <vt:lpwstr>_Toc129350925</vt:lpwstr>
      </vt:variant>
      <vt:variant>
        <vt:i4>1310772</vt:i4>
      </vt:variant>
      <vt:variant>
        <vt:i4>500</vt:i4>
      </vt:variant>
      <vt:variant>
        <vt:i4>0</vt:i4>
      </vt:variant>
      <vt:variant>
        <vt:i4>5</vt:i4>
      </vt:variant>
      <vt:variant>
        <vt:lpwstr/>
      </vt:variant>
      <vt:variant>
        <vt:lpwstr>_Toc129350924</vt:lpwstr>
      </vt:variant>
      <vt:variant>
        <vt:i4>1310772</vt:i4>
      </vt:variant>
      <vt:variant>
        <vt:i4>494</vt:i4>
      </vt:variant>
      <vt:variant>
        <vt:i4>0</vt:i4>
      </vt:variant>
      <vt:variant>
        <vt:i4>5</vt:i4>
      </vt:variant>
      <vt:variant>
        <vt:lpwstr/>
      </vt:variant>
      <vt:variant>
        <vt:lpwstr>_Toc129350923</vt:lpwstr>
      </vt:variant>
      <vt:variant>
        <vt:i4>1310772</vt:i4>
      </vt:variant>
      <vt:variant>
        <vt:i4>488</vt:i4>
      </vt:variant>
      <vt:variant>
        <vt:i4>0</vt:i4>
      </vt:variant>
      <vt:variant>
        <vt:i4>5</vt:i4>
      </vt:variant>
      <vt:variant>
        <vt:lpwstr/>
      </vt:variant>
      <vt:variant>
        <vt:lpwstr>_Toc129350922</vt:lpwstr>
      </vt:variant>
      <vt:variant>
        <vt:i4>1310772</vt:i4>
      </vt:variant>
      <vt:variant>
        <vt:i4>482</vt:i4>
      </vt:variant>
      <vt:variant>
        <vt:i4>0</vt:i4>
      </vt:variant>
      <vt:variant>
        <vt:i4>5</vt:i4>
      </vt:variant>
      <vt:variant>
        <vt:lpwstr/>
      </vt:variant>
      <vt:variant>
        <vt:lpwstr>_Toc129350921</vt:lpwstr>
      </vt:variant>
      <vt:variant>
        <vt:i4>1310772</vt:i4>
      </vt:variant>
      <vt:variant>
        <vt:i4>476</vt:i4>
      </vt:variant>
      <vt:variant>
        <vt:i4>0</vt:i4>
      </vt:variant>
      <vt:variant>
        <vt:i4>5</vt:i4>
      </vt:variant>
      <vt:variant>
        <vt:lpwstr/>
      </vt:variant>
      <vt:variant>
        <vt:lpwstr>_Toc129350920</vt:lpwstr>
      </vt:variant>
      <vt:variant>
        <vt:i4>1507380</vt:i4>
      </vt:variant>
      <vt:variant>
        <vt:i4>470</vt:i4>
      </vt:variant>
      <vt:variant>
        <vt:i4>0</vt:i4>
      </vt:variant>
      <vt:variant>
        <vt:i4>5</vt:i4>
      </vt:variant>
      <vt:variant>
        <vt:lpwstr/>
      </vt:variant>
      <vt:variant>
        <vt:lpwstr>_Toc129350919</vt:lpwstr>
      </vt:variant>
      <vt:variant>
        <vt:i4>1507380</vt:i4>
      </vt:variant>
      <vt:variant>
        <vt:i4>464</vt:i4>
      </vt:variant>
      <vt:variant>
        <vt:i4>0</vt:i4>
      </vt:variant>
      <vt:variant>
        <vt:i4>5</vt:i4>
      </vt:variant>
      <vt:variant>
        <vt:lpwstr/>
      </vt:variant>
      <vt:variant>
        <vt:lpwstr>_Toc129350918</vt:lpwstr>
      </vt:variant>
      <vt:variant>
        <vt:i4>1507380</vt:i4>
      </vt:variant>
      <vt:variant>
        <vt:i4>458</vt:i4>
      </vt:variant>
      <vt:variant>
        <vt:i4>0</vt:i4>
      </vt:variant>
      <vt:variant>
        <vt:i4>5</vt:i4>
      </vt:variant>
      <vt:variant>
        <vt:lpwstr/>
      </vt:variant>
      <vt:variant>
        <vt:lpwstr>_Toc129350917</vt:lpwstr>
      </vt:variant>
      <vt:variant>
        <vt:i4>1507380</vt:i4>
      </vt:variant>
      <vt:variant>
        <vt:i4>452</vt:i4>
      </vt:variant>
      <vt:variant>
        <vt:i4>0</vt:i4>
      </vt:variant>
      <vt:variant>
        <vt:i4>5</vt:i4>
      </vt:variant>
      <vt:variant>
        <vt:lpwstr/>
      </vt:variant>
      <vt:variant>
        <vt:lpwstr>_Toc129350916</vt:lpwstr>
      </vt:variant>
      <vt:variant>
        <vt:i4>1507380</vt:i4>
      </vt:variant>
      <vt:variant>
        <vt:i4>446</vt:i4>
      </vt:variant>
      <vt:variant>
        <vt:i4>0</vt:i4>
      </vt:variant>
      <vt:variant>
        <vt:i4>5</vt:i4>
      </vt:variant>
      <vt:variant>
        <vt:lpwstr/>
      </vt:variant>
      <vt:variant>
        <vt:lpwstr>_Toc129350915</vt:lpwstr>
      </vt:variant>
      <vt:variant>
        <vt:i4>1507380</vt:i4>
      </vt:variant>
      <vt:variant>
        <vt:i4>440</vt:i4>
      </vt:variant>
      <vt:variant>
        <vt:i4>0</vt:i4>
      </vt:variant>
      <vt:variant>
        <vt:i4>5</vt:i4>
      </vt:variant>
      <vt:variant>
        <vt:lpwstr/>
      </vt:variant>
      <vt:variant>
        <vt:lpwstr>_Toc129350914</vt:lpwstr>
      </vt:variant>
      <vt:variant>
        <vt:i4>1507380</vt:i4>
      </vt:variant>
      <vt:variant>
        <vt:i4>434</vt:i4>
      </vt:variant>
      <vt:variant>
        <vt:i4>0</vt:i4>
      </vt:variant>
      <vt:variant>
        <vt:i4>5</vt:i4>
      </vt:variant>
      <vt:variant>
        <vt:lpwstr/>
      </vt:variant>
      <vt:variant>
        <vt:lpwstr>_Toc129350913</vt:lpwstr>
      </vt:variant>
      <vt:variant>
        <vt:i4>1507380</vt:i4>
      </vt:variant>
      <vt:variant>
        <vt:i4>428</vt:i4>
      </vt:variant>
      <vt:variant>
        <vt:i4>0</vt:i4>
      </vt:variant>
      <vt:variant>
        <vt:i4>5</vt:i4>
      </vt:variant>
      <vt:variant>
        <vt:lpwstr/>
      </vt:variant>
      <vt:variant>
        <vt:lpwstr>_Toc129350912</vt:lpwstr>
      </vt:variant>
      <vt:variant>
        <vt:i4>1507380</vt:i4>
      </vt:variant>
      <vt:variant>
        <vt:i4>422</vt:i4>
      </vt:variant>
      <vt:variant>
        <vt:i4>0</vt:i4>
      </vt:variant>
      <vt:variant>
        <vt:i4>5</vt:i4>
      </vt:variant>
      <vt:variant>
        <vt:lpwstr/>
      </vt:variant>
      <vt:variant>
        <vt:lpwstr>_Toc129350911</vt:lpwstr>
      </vt:variant>
      <vt:variant>
        <vt:i4>1507380</vt:i4>
      </vt:variant>
      <vt:variant>
        <vt:i4>416</vt:i4>
      </vt:variant>
      <vt:variant>
        <vt:i4>0</vt:i4>
      </vt:variant>
      <vt:variant>
        <vt:i4>5</vt:i4>
      </vt:variant>
      <vt:variant>
        <vt:lpwstr/>
      </vt:variant>
      <vt:variant>
        <vt:lpwstr>_Toc129350910</vt:lpwstr>
      </vt:variant>
      <vt:variant>
        <vt:i4>1441844</vt:i4>
      </vt:variant>
      <vt:variant>
        <vt:i4>410</vt:i4>
      </vt:variant>
      <vt:variant>
        <vt:i4>0</vt:i4>
      </vt:variant>
      <vt:variant>
        <vt:i4>5</vt:i4>
      </vt:variant>
      <vt:variant>
        <vt:lpwstr/>
      </vt:variant>
      <vt:variant>
        <vt:lpwstr>_Toc129350909</vt:lpwstr>
      </vt:variant>
      <vt:variant>
        <vt:i4>1441844</vt:i4>
      </vt:variant>
      <vt:variant>
        <vt:i4>404</vt:i4>
      </vt:variant>
      <vt:variant>
        <vt:i4>0</vt:i4>
      </vt:variant>
      <vt:variant>
        <vt:i4>5</vt:i4>
      </vt:variant>
      <vt:variant>
        <vt:lpwstr/>
      </vt:variant>
      <vt:variant>
        <vt:lpwstr>_Toc129350908</vt:lpwstr>
      </vt:variant>
      <vt:variant>
        <vt:i4>1441844</vt:i4>
      </vt:variant>
      <vt:variant>
        <vt:i4>398</vt:i4>
      </vt:variant>
      <vt:variant>
        <vt:i4>0</vt:i4>
      </vt:variant>
      <vt:variant>
        <vt:i4>5</vt:i4>
      </vt:variant>
      <vt:variant>
        <vt:lpwstr/>
      </vt:variant>
      <vt:variant>
        <vt:lpwstr>_Toc129350907</vt:lpwstr>
      </vt:variant>
      <vt:variant>
        <vt:i4>1441844</vt:i4>
      </vt:variant>
      <vt:variant>
        <vt:i4>392</vt:i4>
      </vt:variant>
      <vt:variant>
        <vt:i4>0</vt:i4>
      </vt:variant>
      <vt:variant>
        <vt:i4>5</vt:i4>
      </vt:variant>
      <vt:variant>
        <vt:lpwstr/>
      </vt:variant>
      <vt:variant>
        <vt:lpwstr>_Toc129350906</vt:lpwstr>
      </vt:variant>
      <vt:variant>
        <vt:i4>1441844</vt:i4>
      </vt:variant>
      <vt:variant>
        <vt:i4>386</vt:i4>
      </vt:variant>
      <vt:variant>
        <vt:i4>0</vt:i4>
      </vt:variant>
      <vt:variant>
        <vt:i4>5</vt:i4>
      </vt:variant>
      <vt:variant>
        <vt:lpwstr/>
      </vt:variant>
      <vt:variant>
        <vt:lpwstr>_Toc129350905</vt:lpwstr>
      </vt:variant>
      <vt:variant>
        <vt:i4>1441844</vt:i4>
      </vt:variant>
      <vt:variant>
        <vt:i4>380</vt:i4>
      </vt:variant>
      <vt:variant>
        <vt:i4>0</vt:i4>
      </vt:variant>
      <vt:variant>
        <vt:i4>5</vt:i4>
      </vt:variant>
      <vt:variant>
        <vt:lpwstr/>
      </vt:variant>
      <vt:variant>
        <vt:lpwstr>_Toc129350904</vt:lpwstr>
      </vt:variant>
      <vt:variant>
        <vt:i4>1441844</vt:i4>
      </vt:variant>
      <vt:variant>
        <vt:i4>374</vt:i4>
      </vt:variant>
      <vt:variant>
        <vt:i4>0</vt:i4>
      </vt:variant>
      <vt:variant>
        <vt:i4>5</vt:i4>
      </vt:variant>
      <vt:variant>
        <vt:lpwstr/>
      </vt:variant>
      <vt:variant>
        <vt:lpwstr>_Toc129350903</vt:lpwstr>
      </vt:variant>
      <vt:variant>
        <vt:i4>1441844</vt:i4>
      </vt:variant>
      <vt:variant>
        <vt:i4>368</vt:i4>
      </vt:variant>
      <vt:variant>
        <vt:i4>0</vt:i4>
      </vt:variant>
      <vt:variant>
        <vt:i4>5</vt:i4>
      </vt:variant>
      <vt:variant>
        <vt:lpwstr/>
      </vt:variant>
      <vt:variant>
        <vt:lpwstr>_Toc129350902</vt:lpwstr>
      </vt:variant>
      <vt:variant>
        <vt:i4>1441844</vt:i4>
      </vt:variant>
      <vt:variant>
        <vt:i4>362</vt:i4>
      </vt:variant>
      <vt:variant>
        <vt:i4>0</vt:i4>
      </vt:variant>
      <vt:variant>
        <vt:i4>5</vt:i4>
      </vt:variant>
      <vt:variant>
        <vt:lpwstr/>
      </vt:variant>
      <vt:variant>
        <vt:lpwstr>_Toc129350901</vt:lpwstr>
      </vt:variant>
      <vt:variant>
        <vt:i4>1441844</vt:i4>
      </vt:variant>
      <vt:variant>
        <vt:i4>356</vt:i4>
      </vt:variant>
      <vt:variant>
        <vt:i4>0</vt:i4>
      </vt:variant>
      <vt:variant>
        <vt:i4>5</vt:i4>
      </vt:variant>
      <vt:variant>
        <vt:lpwstr/>
      </vt:variant>
      <vt:variant>
        <vt:lpwstr>_Toc129350900</vt:lpwstr>
      </vt:variant>
      <vt:variant>
        <vt:i4>2031669</vt:i4>
      </vt:variant>
      <vt:variant>
        <vt:i4>350</vt:i4>
      </vt:variant>
      <vt:variant>
        <vt:i4>0</vt:i4>
      </vt:variant>
      <vt:variant>
        <vt:i4>5</vt:i4>
      </vt:variant>
      <vt:variant>
        <vt:lpwstr/>
      </vt:variant>
      <vt:variant>
        <vt:lpwstr>_Toc129350899</vt:lpwstr>
      </vt:variant>
      <vt:variant>
        <vt:i4>2031669</vt:i4>
      </vt:variant>
      <vt:variant>
        <vt:i4>344</vt:i4>
      </vt:variant>
      <vt:variant>
        <vt:i4>0</vt:i4>
      </vt:variant>
      <vt:variant>
        <vt:i4>5</vt:i4>
      </vt:variant>
      <vt:variant>
        <vt:lpwstr/>
      </vt:variant>
      <vt:variant>
        <vt:lpwstr>_Toc129350898</vt:lpwstr>
      </vt:variant>
      <vt:variant>
        <vt:i4>2031669</vt:i4>
      </vt:variant>
      <vt:variant>
        <vt:i4>338</vt:i4>
      </vt:variant>
      <vt:variant>
        <vt:i4>0</vt:i4>
      </vt:variant>
      <vt:variant>
        <vt:i4>5</vt:i4>
      </vt:variant>
      <vt:variant>
        <vt:lpwstr/>
      </vt:variant>
      <vt:variant>
        <vt:lpwstr>_Toc129350897</vt:lpwstr>
      </vt:variant>
      <vt:variant>
        <vt:i4>2031669</vt:i4>
      </vt:variant>
      <vt:variant>
        <vt:i4>332</vt:i4>
      </vt:variant>
      <vt:variant>
        <vt:i4>0</vt:i4>
      </vt:variant>
      <vt:variant>
        <vt:i4>5</vt:i4>
      </vt:variant>
      <vt:variant>
        <vt:lpwstr/>
      </vt:variant>
      <vt:variant>
        <vt:lpwstr>_Toc129350896</vt:lpwstr>
      </vt:variant>
      <vt:variant>
        <vt:i4>2031669</vt:i4>
      </vt:variant>
      <vt:variant>
        <vt:i4>326</vt:i4>
      </vt:variant>
      <vt:variant>
        <vt:i4>0</vt:i4>
      </vt:variant>
      <vt:variant>
        <vt:i4>5</vt:i4>
      </vt:variant>
      <vt:variant>
        <vt:lpwstr/>
      </vt:variant>
      <vt:variant>
        <vt:lpwstr>_Toc129350895</vt:lpwstr>
      </vt:variant>
      <vt:variant>
        <vt:i4>2031669</vt:i4>
      </vt:variant>
      <vt:variant>
        <vt:i4>320</vt:i4>
      </vt:variant>
      <vt:variant>
        <vt:i4>0</vt:i4>
      </vt:variant>
      <vt:variant>
        <vt:i4>5</vt:i4>
      </vt:variant>
      <vt:variant>
        <vt:lpwstr/>
      </vt:variant>
      <vt:variant>
        <vt:lpwstr>_Toc129350894</vt:lpwstr>
      </vt:variant>
      <vt:variant>
        <vt:i4>2031669</vt:i4>
      </vt:variant>
      <vt:variant>
        <vt:i4>314</vt:i4>
      </vt:variant>
      <vt:variant>
        <vt:i4>0</vt:i4>
      </vt:variant>
      <vt:variant>
        <vt:i4>5</vt:i4>
      </vt:variant>
      <vt:variant>
        <vt:lpwstr/>
      </vt:variant>
      <vt:variant>
        <vt:lpwstr>_Toc129350893</vt:lpwstr>
      </vt:variant>
      <vt:variant>
        <vt:i4>2031669</vt:i4>
      </vt:variant>
      <vt:variant>
        <vt:i4>308</vt:i4>
      </vt:variant>
      <vt:variant>
        <vt:i4>0</vt:i4>
      </vt:variant>
      <vt:variant>
        <vt:i4>5</vt:i4>
      </vt:variant>
      <vt:variant>
        <vt:lpwstr/>
      </vt:variant>
      <vt:variant>
        <vt:lpwstr>_Toc129350892</vt:lpwstr>
      </vt:variant>
      <vt:variant>
        <vt:i4>2031669</vt:i4>
      </vt:variant>
      <vt:variant>
        <vt:i4>302</vt:i4>
      </vt:variant>
      <vt:variant>
        <vt:i4>0</vt:i4>
      </vt:variant>
      <vt:variant>
        <vt:i4>5</vt:i4>
      </vt:variant>
      <vt:variant>
        <vt:lpwstr/>
      </vt:variant>
      <vt:variant>
        <vt:lpwstr>_Toc129350891</vt:lpwstr>
      </vt:variant>
      <vt:variant>
        <vt:i4>2031669</vt:i4>
      </vt:variant>
      <vt:variant>
        <vt:i4>296</vt:i4>
      </vt:variant>
      <vt:variant>
        <vt:i4>0</vt:i4>
      </vt:variant>
      <vt:variant>
        <vt:i4>5</vt:i4>
      </vt:variant>
      <vt:variant>
        <vt:lpwstr/>
      </vt:variant>
      <vt:variant>
        <vt:lpwstr>_Toc129350890</vt:lpwstr>
      </vt:variant>
      <vt:variant>
        <vt:i4>1966133</vt:i4>
      </vt:variant>
      <vt:variant>
        <vt:i4>290</vt:i4>
      </vt:variant>
      <vt:variant>
        <vt:i4>0</vt:i4>
      </vt:variant>
      <vt:variant>
        <vt:i4>5</vt:i4>
      </vt:variant>
      <vt:variant>
        <vt:lpwstr/>
      </vt:variant>
      <vt:variant>
        <vt:lpwstr>_Toc129350889</vt:lpwstr>
      </vt:variant>
      <vt:variant>
        <vt:i4>1966133</vt:i4>
      </vt:variant>
      <vt:variant>
        <vt:i4>284</vt:i4>
      </vt:variant>
      <vt:variant>
        <vt:i4>0</vt:i4>
      </vt:variant>
      <vt:variant>
        <vt:i4>5</vt:i4>
      </vt:variant>
      <vt:variant>
        <vt:lpwstr/>
      </vt:variant>
      <vt:variant>
        <vt:lpwstr>_Toc129350888</vt:lpwstr>
      </vt:variant>
      <vt:variant>
        <vt:i4>1966133</vt:i4>
      </vt:variant>
      <vt:variant>
        <vt:i4>278</vt:i4>
      </vt:variant>
      <vt:variant>
        <vt:i4>0</vt:i4>
      </vt:variant>
      <vt:variant>
        <vt:i4>5</vt:i4>
      </vt:variant>
      <vt:variant>
        <vt:lpwstr/>
      </vt:variant>
      <vt:variant>
        <vt:lpwstr>_Toc129350887</vt:lpwstr>
      </vt:variant>
      <vt:variant>
        <vt:i4>1966133</vt:i4>
      </vt:variant>
      <vt:variant>
        <vt:i4>272</vt:i4>
      </vt:variant>
      <vt:variant>
        <vt:i4>0</vt:i4>
      </vt:variant>
      <vt:variant>
        <vt:i4>5</vt:i4>
      </vt:variant>
      <vt:variant>
        <vt:lpwstr/>
      </vt:variant>
      <vt:variant>
        <vt:lpwstr>_Toc129350886</vt:lpwstr>
      </vt:variant>
      <vt:variant>
        <vt:i4>1966133</vt:i4>
      </vt:variant>
      <vt:variant>
        <vt:i4>266</vt:i4>
      </vt:variant>
      <vt:variant>
        <vt:i4>0</vt:i4>
      </vt:variant>
      <vt:variant>
        <vt:i4>5</vt:i4>
      </vt:variant>
      <vt:variant>
        <vt:lpwstr/>
      </vt:variant>
      <vt:variant>
        <vt:lpwstr>_Toc129350885</vt:lpwstr>
      </vt:variant>
      <vt:variant>
        <vt:i4>1966133</vt:i4>
      </vt:variant>
      <vt:variant>
        <vt:i4>260</vt:i4>
      </vt:variant>
      <vt:variant>
        <vt:i4>0</vt:i4>
      </vt:variant>
      <vt:variant>
        <vt:i4>5</vt:i4>
      </vt:variant>
      <vt:variant>
        <vt:lpwstr/>
      </vt:variant>
      <vt:variant>
        <vt:lpwstr>_Toc129350884</vt:lpwstr>
      </vt:variant>
      <vt:variant>
        <vt:i4>1966133</vt:i4>
      </vt:variant>
      <vt:variant>
        <vt:i4>254</vt:i4>
      </vt:variant>
      <vt:variant>
        <vt:i4>0</vt:i4>
      </vt:variant>
      <vt:variant>
        <vt:i4>5</vt:i4>
      </vt:variant>
      <vt:variant>
        <vt:lpwstr/>
      </vt:variant>
      <vt:variant>
        <vt:lpwstr>_Toc129350883</vt:lpwstr>
      </vt:variant>
      <vt:variant>
        <vt:i4>1966133</vt:i4>
      </vt:variant>
      <vt:variant>
        <vt:i4>248</vt:i4>
      </vt:variant>
      <vt:variant>
        <vt:i4>0</vt:i4>
      </vt:variant>
      <vt:variant>
        <vt:i4>5</vt:i4>
      </vt:variant>
      <vt:variant>
        <vt:lpwstr/>
      </vt:variant>
      <vt:variant>
        <vt:lpwstr>_Toc129350882</vt:lpwstr>
      </vt:variant>
      <vt:variant>
        <vt:i4>1966133</vt:i4>
      </vt:variant>
      <vt:variant>
        <vt:i4>242</vt:i4>
      </vt:variant>
      <vt:variant>
        <vt:i4>0</vt:i4>
      </vt:variant>
      <vt:variant>
        <vt:i4>5</vt:i4>
      </vt:variant>
      <vt:variant>
        <vt:lpwstr/>
      </vt:variant>
      <vt:variant>
        <vt:lpwstr>_Toc129350881</vt:lpwstr>
      </vt:variant>
      <vt:variant>
        <vt:i4>1966133</vt:i4>
      </vt:variant>
      <vt:variant>
        <vt:i4>236</vt:i4>
      </vt:variant>
      <vt:variant>
        <vt:i4>0</vt:i4>
      </vt:variant>
      <vt:variant>
        <vt:i4>5</vt:i4>
      </vt:variant>
      <vt:variant>
        <vt:lpwstr/>
      </vt:variant>
      <vt:variant>
        <vt:lpwstr>_Toc129350880</vt:lpwstr>
      </vt:variant>
      <vt:variant>
        <vt:i4>1114165</vt:i4>
      </vt:variant>
      <vt:variant>
        <vt:i4>230</vt:i4>
      </vt:variant>
      <vt:variant>
        <vt:i4>0</vt:i4>
      </vt:variant>
      <vt:variant>
        <vt:i4>5</vt:i4>
      </vt:variant>
      <vt:variant>
        <vt:lpwstr/>
      </vt:variant>
      <vt:variant>
        <vt:lpwstr>_Toc129350879</vt:lpwstr>
      </vt:variant>
      <vt:variant>
        <vt:i4>1114165</vt:i4>
      </vt:variant>
      <vt:variant>
        <vt:i4>224</vt:i4>
      </vt:variant>
      <vt:variant>
        <vt:i4>0</vt:i4>
      </vt:variant>
      <vt:variant>
        <vt:i4>5</vt:i4>
      </vt:variant>
      <vt:variant>
        <vt:lpwstr/>
      </vt:variant>
      <vt:variant>
        <vt:lpwstr>_Toc129350878</vt:lpwstr>
      </vt:variant>
      <vt:variant>
        <vt:i4>1114165</vt:i4>
      </vt:variant>
      <vt:variant>
        <vt:i4>218</vt:i4>
      </vt:variant>
      <vt:variant>
        <vt:i4>0</vt:i4>
      </vt:variant>
      <vt:variant>
        <vt:i4>5</vt:i4>
      </vt:variant>
      <vt:variant>
        <vt:lpwstr/>
      </vt:variant>
      <vt:variant>
        <vt:lpwstr>_Toc129350877</vt:lpwstr>
      </vt:variant>
      <vt:variant>
        <vt:i4>1114165</vt:i4>
      </vt:variant>
      <vt:variant>
        <vt:i4>212</vt:i4>
      </vt:variant>
      <vt:variant>
        <vt:i4>0</vt:i4>
      </vt:variant>
      <vt:variant>
        <vt:i4>5</vt:i4>
      </vt:variant>
      <vt:variant>
        <vt:lpwstr/>
      </vt:variant>
      <vt:variant>
        <vt:lpwstr>_Toc129350876</vt:lpwstr>
      </vt:variant>
      <vt:variant>
        <vt:i4>1114165</vt:i4>
      </vt:variant>
      <vt:variant>
        <vt:i4>206</vt:i4>
      </vt:variant>
      <vt:variant>
        <vt:i4>0</vt:i4>
      </vt:variant>
      <vt:variant>
        <vt:i4>5</vt:i4>
      </vt:variant>
      <vt:variant>
        <vt:lpwstr/>
      </vt:variant>
      <vt:variant>
        <vt:lpwstr>_Toc129350875</vt:lpwstr>
      </vt:variant>
      <vt:variant>
        <vt:i4>1114165</vt:i4>
      </vt:variant>
      <vt:variant>
        <vt:i4>200</vt:i4>
      </vt:variant>
      <vt:variant>
        <vt:i4>0</vt:i4>
      </vt:variant>
      <vt:variant>
        <vt:i4>5</vt:i4>
      </vt:variant>
      <vt:variant>
        <vt:lpwstr/>
      </vt:variant>
      <vt:variant>
        <vt:lpwstr>_Toc129350874</vt:lpwstr>
      </vt:variant>
      <vt:variant>
        <vt:i4>1114165</vt:i4>
      </vt:variant>
      <vt:variant>
        <vt:i4>194</vt:i4>
      </vt:variant>
      <vt:variant>
        <vt:i4>0</vt:i4>
      </vt:variant>
      <vt:variant>
        <vt:i4>5</vt:i4>
      </vt:variant>
      <vt:variant>
        <vt:lpwstr/>
      </vt:variant>
      <vt:variant>
        <vt:lpwstr>_Toc129350873</vt:lpwstr>
      </vt:variant>
      <vt:variant>
        <vt:i4>1114165</vt:i4>
      </vt:variant>
      <vt:variant>
        <vt:i4>188</vt:i4>
      </vt:variant>
      <vt:variant>
        <vt:i4>0</vt:i4>
      </vt:variant>
      <vt:variant>
        <vt:i4>5</vt:i4>
      </vt:variant>
      <vt:variant>
        <vt:lpwstr/>
      </vt:variant>
      <vt:variant>
        <vt:lpwstr>_Toc129350872</vt:lpwstr>
      </vt:variant>
      <vt:variant>
        <vt:i4>1114165</vt:i4>
      </vt:variant>
      <vt:variant>
        <vt:i4>182</vt:i4>
      </vt:variant>
      <vt:variant>
        <vt:i4>0</vt:i4>
      </vt:variant>
      <vt:variant>
        <vt:i4>5</vt:i4>
      </vt:variant>
      <vt:variant>
        <vt:lpwstr/>
      </vt:variant>
      <vt:variant>
        <vt:lpwstr>_Toc129350871</vt:lpwstr>
      </vt:variant>
      <vt:variant>
        <vt:i4>1114165</vt:i4>
      </vt:variant>
      <vt:variant>
        <vt:i4>176</vt:i4>
      </vt:variant>
      <vt:variant>
        <vt:i4>0</vt:i4>
      </vt:variant>
      <vt:variant>
        <vt:i4>5</vt:i4>
      </vt:variant>
      <vt:variant>
        <vt:lpwstr/>
      </vt:variant>
      <vt:variant>
        <vt:lpwstr>_Toc129350870</vt:lpwstr>
      </vt:variant>
      <vt:variant>
        <vt:i4>1048629</vt:i4>
      </vt:variant>
      <vt:variant>
        <vt:i4>170</vt:i4>
      </vt:variant>
      <vt:variant>
        <vt:i4>0</vt:i4>
      </vt:variant>
      <vt:variant>
        <vt:i4>5</vt:i4>
      </vt:variant>
      <vt:variant>
        <vt:lpwstr/>
      </vt:variant>
      <vt:variant>
        <vt:lpwstr>_Toc129350869</vt:lpwstr>
      </vt:variant>
      <vt:variant>
        <vt:i4>1048629</vt:i4>
      </vt:variant>
      <vt:variant>
        <vt:i4>164</vt:i4>
      </vt:variant>
      <vt:variant>
        <vt:i4>0</vt:i4>
      </vt:variant>
      <vt:variant>
        <vt:i4>5</vt:i4>
      </vt:variant>
      <vt:variant>
        <vt:lpwstr/>
      </vt:variant>
      <vt:variant>
        <vt:lpwstr>_Toc129350868</vt:lpwstr>
      </vt:variant>
      <vt:variant>
        <vt:i4>1048629</vt:i4>
      </vt:variant>
      <vt:variant>
        <vt:i4>158</vt:i4>
      </vt:variant>
      <vt:variant>
        <vt:i4>0</vt:i4>
      </vt:variant>
      <vt:variant>
        <vt:i4>5</vt:i4>
      </vt:variant>
      <vt:variant>
        <vt:lpwstr/>
      </vt:variant>
      <vt:variant>
        <vt:lpwstr>_Toc129350867</vt:lpwstr>
      </vt:variant>
      <vt:variant>
        <vt:i4>1048629</vt:i4>
      </vt:variant>
      <vt:variant>
        <vt:i4>152</vt:i4>
      </vt:variant>
      <vt:variant>
        <vt:i4>0</vt:i4>
      </vt:variant>
      <vt:variant>
        <vt:i4>5</vt:i4>
      </vt:variant>
      <vt:variant>
        <vt:lpwstr/>
      </vt:variant>
      <vt:variant>
        <vt:lpwstr>_Toc129350866</vt:lpwstr>
      </vt:variant>
      <vt:variant>
        <vt:i4>1048629</vt:i4>
      </vt:variant>
      <vt:variant>
        <vt:i4>146</vt:i4>
      </vt:variant>
      <vt:variant>
        <vt:i4>0</vt:i4>
      </vt:variant>
      <vt:variant>
        <vt:i4>5</vt:i4>
      </vt:variant>
      <vt:variant>
        <vt:lpwstr/>
      </vt:variant>
      <vt:variant>
        <vt:lpwstr>_Toc129350865</vt:lpwstr>
      </vt:variant>
      <vt:variant>
        <vt:i4>1048629</vt:i4>
      </vt:variant>
      <vt:variant>
        <vt:i4>140</vt:i4>
      </vt:variant>
      <vt:variant>
        <vt:i4>0</vt:i4>
      </vt:variant>
      <vt:variant>
        <vt:i4>5</vt:i4>
      </vt:variant>
      <vt:variant>
        <vt:lpwstr/>
      </vt:variant>
      <vt:variant>
        <vt:lpwstr>_Toc129350864</vt:lpwstr>
      </vt:variant>
      <vt:variant>
        <vt:i4>1048629</vt:i4>
      </vt:variant>
      <vt:variant>
        <vt:i4>134</vt:i4>
      </vt:variant>
      <vt:variant>
        <vt:i4>0</vt:i4>
      </vt:variant>
      <vt:variant>
        <vt:i4>5</vt:i4>
      </vt:variant>
      <vt:variant>
        <vt:lpwstr/>
      </vt:variant>
      <vt:variant>
        <vt:lpwstr>_Toc129350863</vt:lpwstr>
      </vt:variant>
      <vt:variant>
        <vt:i4>1048629</vt:i4>
      </vt:variant>
      <vt:variant>
        <vt:i4>128</vt:i4>
      </vt:variant>
      <vt:variant>
        <vt:i4>0</vt:i4>
      </vt:variant>
      <vt:variant>
        <vt:i4>5</vt:i4>
      </vt:variant>
      <vt:variant>
        <vt:lpwstr/>
      </vt:variant>
      <vt:variant>
        <vt:lpwstr>_Toc129350862</vt:lpwstr>
      </vt:variant>
      <vt:variant>
        <vt:i4>1048629</vt:i4>
      </vt:variant>
      <vt:variant>
        <vt:i4>122</vt:i4>
      </vt:variant>
      <vt:variant>
        <vt:i4>0</vt:i4>
      </vt:variant>
      <vt:variant>
        <vt:i4>5</vt:i4>
      </vt:variant>
      <vt:variant>
        <vt:lpwstr/>
      </vt:variant>
      <vt:variant>
        <vt:lpwstr>_Toc129350861</vt:lpwstr>
      </vt:variant>
      <vt:variant>
        <vt:i4>1048629</vt:i4>
      </vt:variant>
      <vt:variant>
        <vt:i4>116</vt:i4>
      </vt:variant>
      <vt:variant>
        <vt:i4>0</vt:i4>
      </vt:variant>
      <vt:variant>
        <vt:i4>5</vt:i4>
      </vt:variant>
      <vt:variant>
        <vt:lpwstr/>
      </vt:variant>
      <vt:variant>
        <vt:lpwstr>_Toc129350860</vt:lpwstr>
      </vt:variant>
      <vt:variant>
        <vt:i4>1245237</vt:i4>
      </vt:variant>
      <vt:variant>
        <vt:i4>110</vt:i4>
      </vt:variant>
      <vt:variant>
        <vt:i4>0</vt:i4>
      </vt:variant>
      <vt:variant>
        <vt:i4>5</vt:i4>
      </vt:variant>
      <vt:variant>
        <vt:lpwstr/>
      </vt:variant>
      <vt:variant>
        <vt:lpwstr>_Toc129350859</vt:lpwstr>
      </vt:variant>
      <vt:variant>
        <vt:i4>1245237</vt:i4>
      </vt:variant>
      <vt:variant>
        <vt:i4>104</vt:i4>
      </vt:variant>
      <vt:variant>
        <vt:i4>0</vt:i4>
      </vt:variant>
      <vt:variant>
        <vt:i4>5</vt:i4>
      </vt:variant>
      <vt:variant>
        <vt:lpwstr/>
      </vt:variant>
      <vt:variant>
        <vt:lpwstr>_Toc129350858</vt:lpwstr>
      </vt:variant>
      <vt:variant>
        <vt:i4>1245237</vt:i4>
      </vt:variant>
      <vt:variant>
        <vt:i4>98</vt:i4>
      </vt:variant>
      <vt:variant>
        <vt:i4>0</vt:i4>
      </vt:variant>
      <vt:variant>
        <vt:i4>5</vt:i4>
      </vt:variant>
      <vt:variant>
        <vt:lpwstr/>
      </vt:variant>
      <vt:variant>
        <vt:lpwstr>_Toc129350857</vt:lpwstr>
      </vt:variant>
      <vt:variant>
        <vt:i4>1245237</vt:i4>
      </vt:variant>
      <vt:variant>
        <vt:i4>92</vt:i4>
      </vt:variant>
      <vt:variant>
        <vt:i4>0</vt:i4>
      </vt:variant>
      <vt:variant>
        <vt:i4>5</vt:i4>
      </vt:variant>
      <vt:variant>
        <vt:lpwstr/>
      </vt:variant>
      <vt:variant>
        <vt:lpwstr>_Toc129350856</vt:lpwstr>
      </vt:variant>
      <vt:variant>
        <vt:i4>1245237</vt:i4>
      </vt:variant>
      <vt:variant>
        <vt:i4>86</vt:i4>
      </vt:variant>
      <vt:variant>
        <vt:i4>0</vt:i4>
      </vt:variant>
      <vt:variant>
        <vt:i4>5</vt:i4>
      </vt:variant>
      <vt:variant>
        <vt:lpwstr/>
      </vt:variant>
      <vt:variant>
        <vt:lpwstr>_Toc129350855</vt:lpwstr>
      </vt:variant>
      <vt:variant>
        <vt:i4>1245237</vt:i4>
      </vt:variant>
      <vt:variant>
        <vt:i4>80</vt:i4>
      </vt:variant>
      <vt:variant>
        <vt:i4>0</vt:i4>
      </vt:variant>
      <vt:variant>
        <vt:i4>5</vt:i4>
      </vt:variant>
      <vt:variant>
        <vt:lpwstr/>
      </vt:variant>
      <vt:variant>
        <vt:lpwstr>_Toc129350854</vt:lpwstr>
      </vt:variant>
      <vt:variant>
        <vt:i4>1245237</vt:i4>
      </vt:variant>
      <vt:variant>
        <vt:i4>74</vt:i4>
      </vt:variant>
      <vt:variant>
        <vt:i4>0</vt:i4>
      </vt:variant>
      <vt:variant>
        <vt:i4>5</vt:i4>
      </vt:variant>
      <vt:variant>
        <vt:lpwstr/>
      </vt:variant>
      <vt:variant>
        <vt:lpwstr>_Toc129350853</vt:lpwstr>
      </vt:variant>
      <vt:variant>
        <vt:i4>1245237</vt:i4>
      </vt:variant>
      <vt:variant>
        <vt:i4>68</vt:i4>
      </vt:variant>
      <vt:variant>
        <vt:i4>0</vt:i4>
      </vt:variant>
      <vt:variant>
        <vt:i4>5</vt:i4>
      </vt:variant>
      <vt:variant>
        <vt:lpwstr/>
      </vt:variant>
      <vt:variant>
        <vt:lpwstr>_Toc129350852</vt:lpwstr>
      </vt:variant>
      <vt:variant>
        <vt:i4>1245237</vt:i4>
      </vt:variant>
      <vt:variant>
        <vt:i4>62</vt:i4>
      </vt:variant>
      <vt:variant>
        <vt:i4>0</vt:i4>
      </vt:variant>
      <vt:variant>
        <vt:i4>5</vt:i4>
      </vt:variant>
      <vt:variant>
        <vt:lpwstr/>
      </vt:variant>
      <vt:variant>
        <vt:lpwstr>_Toc129350851</vt:lpwstr>
      </vt:variant>
      <vt:variant>
        <vt:i4>1245237</vt:i4>
      </vt:variant>
      <vt:variant>
        <vt:i4>56</vt:i4>
      </vt:variant>
      <vt:variant>
        <vt:i4>0</vt:i4>
      </vt:variant>
      <vt:variant>
        <vt:i4>5</vt:i4>
      </vt:variant>
      <vt:variant>
        <vt:lpwstr/>
      </vt:variant>
      <vt:variant>
        <vt:lpwstr>_Toc129350850</vt:lpwstr>
      </vt:variant>
      <vt:variant>
        <vt:i4>1179701</vt:i4>
      </vt:variant>
      <vt:variant>
        <vt:i4>50</vt:i4>
      </vt:variant>
      <vt:variant>
        <vt:i4>0</vt:i4>
      </vt:variant>
      <vt:variant>
        <vt:i4>5</vt:i4>
      </vt:variant>
      <vt:variant>
        <vt:lpwstr/>
      </vt:variant>
      <vt:variant>
        <vt:lpwstr>_Toc129350849</vt:lpwstr>
      </vt:variant>
      <vt:variant>
        <vt:i4>1179701</vt:i4>
      </vt:variant>
      <vt:variant>
        <vt:i4>44</vt:i4>
      </vt:variant>
      <vt:variant>
        <vt:i4>0</vt:i4>
      </vt:variant>
      <vt:variant>
        <vt:i4>5</vt:i4>
      </vt:variant>
      <vt:variant>
        <vt:lpwstr/>
      </vt:variant>
      <vt:variant>
        <vt:lpwstr>_Toc129350848</vt:lpwstr>
      </vt:variant>
      <vt:variant>
        <vt:i4>1179701</vt:i4>
      </vt:variant>
      <vt:variant>
        <vt:i4>38</vt:i4>
      </vt:variant>
      <vt:variant>
        <vt:i4>0</vt:i4>
      </vt:variant>
      <vt:variant>
        <vt:i4>5</vt:i4>
      </vt:variant>
      <vt:variant>
        <vt:lpwstr/>
      </vt:variant>
      <vt:variant>
        <vt:lpwstr>_Toc129350847</vt:lpwstr>
      </vt:variant>
      <vt:variant>
        <vt:i4>1179701</vt:i4>
      </vt:variant>
      <vt:variant>
        <vt:i4>32</vt:i4>
      </vt:variant>
      <vt:variant>
        <vt:i4>0</vt:i4>
      </vt:variant>
      <vt:variant>
        <vt:i4>5</vt:i4>
      </vt:variant>
      <vt:variant>
        <vt:lpwstr/>
      </vt:variant>
      <vt:variant>
        <vt:lpwstr>_Toc129350846</vt:lpwstr>
      </vt:variant>
      <vt:variant>
        <vt:i4>1179701</vt:i4>
      </vt:variant>
      <vt:variant>
        <vt:i4>26</vt:i4>
      </vt:variant>
      <vt:variant>
        <vt:i4>0</vt:i4>
      </vt:variant>
      <vt:variant>
        <vt:i4>5</vt:i4>
      </vt:variant>
      <vt:variant>
        <vt:lpwstr/>
      </vt:variant>
      <vt:variant>
        <vt:lpwstr>_Toc129350845</vt:lpwstr>
      </vt:variant>
      <vt:variant>
        <vt:i4>1179701</vt:i4>
      </vt:variant>
      <vt:variant>
        <vt:i4>20</vt:i4>
      </vt:variant>
      <vt:variant>
        <vt:i4>0</vt:i4>
      </vt:variant>
      <vt:variant>
        <vt:i4>5</vt:i4>
      </vt:variant>
      <vt:variant>
        <vt:lpwstr/>
      </vt:variant>
      <vt:variant>
        <vt:lpwstr>_Toc129350844</vt:lpwstr>
      </vt:variant>
      <vt:variant>
        <vt:i4>1179701</vt:i4>
      </vt:variant>
      <vt:variant>
        <vt:i4>14</vt:i4>
      </vt:variant>
      <vt:variant>
        <vt:i4>0</vt:i4>
      </vt:variant>
      <vt:variant>
        <vt:i4>5</vt:i4>
      </vt:variant>
      <vt:variant>
        <vt:lpwstr/>
      </vt:variant>
      <vt:variant>
        <vt:lpwstr>_Toc129350843</vt:lpwstr>
      </vt:variant>
      <vt:variant>
        <vt:i4>1179701</vt:i4>
      </vt:variant>
      <vt:variant>
        <vt:i4>8</vt:i4>
      </vt:variant>
      <vt:variant>
        <vt:i4>0</vt:i4>
      </vt:variant>
      <vt:variant>
        <vt:i4>5</vt:i4>
      </vt:variant>
      <vt:variant>
        <vt:lpwstr/>
      </vt:variant>
      <vt:variant>
        <vt:lpwstr>_Toc129350842</vt:lpwstr>
      </vt:variant>
      <vt:variant>
        <vt:i4>1179701</vt:i4>
      </vt:variant>
      <vt:variant>
        <vt:i4>2</vt:i4>
      </vt:variant>
      <vt:variant>
        <vt:i4>0</vt:i4>
      </vt:variant>
      <vt:variant>
        <vt:i4>5</vt:i4>
      </vt:variant>
      <vt:variant>
        <vt:lpwstr/>
      </vt:variant>
      <vt:variant>
        <vt:lpwstr>_Toc1293508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Agyei-Kyeremateng</dc:creator>
  <cp:keywords/>
  <dc:description/>
  <cp:lastModifiedBy>Damian Kosinski</cp:lastModifiedBy>
  <cp:revision>75</cp:revision>
  <cp:lastPrinted>2022-02-20T01:52:00Z</cp:lastPrinted>
  <dcterms:created xsi:type="dcterms:W3CDTF">2023-03-10T19:46:00Z</dcterms:created>
  <dcterms:modified xsi:type="dcterms:W3CDTF">2025-02-0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A73246E86DD8774490A885F8B57BC5E1</vt:lpwstr>
  </property>
  <property fmtid="{D5CDD505-2E9C-101B-9397-08002B2CF9AE}" pid="4" name="GrammarlyDocumentId">
    <vt:lpwstr>9f372253ddec132ec373352e5e5ce26dd316f9a283f54d40c38973d7c3f48bd2</vt:lpwstr>
  </property>
  <property fmtid="{D5CDD505-2E9C-101B-9397-08002B2CF9AE}" pid="5" name="ZOTERO_PREF_2">
    <vt:lpwstr>ontAskDelayCitationUpdates" value="true"/&gt;&lt;/prefs&gt;&lt;/data&gt;</vt:lpwstr>
  </property>
  <property fmtid="{D5CDD505-2E9C-101B-9397-08002B2CF9AE}" pid="6" name="ZOTERO_PREF_1">
    <vt:lpwstr>&lt;data data-version="3" zotero-version="6.0.22"&gt;&lt;session id="ZQXrI66U"/&gt;&lt;style id="http://www.zotero.org/styles/succinct-medical-communications" hasBibliography="1" bibliographyStyleHasBeenSet="1"/&gt;&lt;prefs&gt;&lt;pref name="fieldType" value="Field"/&gt;&lt;pref name="d</vt:lpwstr>
  </property>
</Properties>
</file>